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3DDA6F16">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7C238A">
      <w:pPr>
        <w:ind w:left="284"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4D2BA1">
          <w:headerReference w:type="even" r:id="rId9"/>
          <w:headerReference w:type="default" r:id="rId10"/>
          <w:footerReference w:type="even" r:id="rId11"/>
          <w:footerReference w:type="default" r:id="rId12"/>
          <w:headerReference w:type="first" r:id="rId13"/>
          <w:footerReference w:type="first" r:id="rId14"/>
          <w:pgSz w:w="11906" w:h="16838" w:code="9"/>
          <w:pgMar w:top="1701" w:right="1134" w:bottom="1701" w:left="1701" w:header="720" w:footer="720" w:gutter="0"/>
          <w:cols w:num="2" w:space="720" w:equalWidth="0">
            <w:col w:w="1156"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4D2BA1">
          <w:type w:val="continuous"/>
          <w:pgSz w:w="11906" w:h="16838" w:code="9"/>
          <w:pgMar w:top="1701" w:right="1134" w:bottom="1701" w:left="1701"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Pr="00247645" w:rsidRDefault="007B3538" w:rsidP="007B3538">
      <w:pPr>
        <w:ind w:firstLineChars="0" w:firstLine="0"/>
        <w:jc w:val="center"/>
        <w:rPr>
          <w:b/>
          <w:bCs/>
          <w:sz w:val="48"/>
          <w:szCs w:val="48"/>
        </w:rPr>
      </w:pPr>
      <w:r w:rsidRPr="00247645">
        <w:rPr>
          <w:rFonts w:hint="eastAsia"/>
          <w:b/>
          <w:bCs/>
          <w:sz w:val="48"/>
          <w:szCs w:val="48"/>
        </w:rPr>
        <w:t>產業數位創新平台發展制定歷程之研究：以</w:t>
      </w:r>
      <w:r w:rsidR="00AB4C6F" w:rsidRPr="00247645">
        <w:rPr>
          <w:rFonts w:hint="eastAsia"/>
          <w:b/>
          <w:bCs/>
          <w:sz w:val="48"/>
          <w:szCs w:val="48"/>
        </w:rPr>
        <w:t>雙元</w:t>
      </w:r>
      <w:proofErr w:type="gramStart"/>
      <w:r w:rsidRPr="00247645">
        <w:rPr>
          <w:rFonts w:hint="eastAsia"/>
          <w:b/>
          <w:bCs/>
          <w:sz w:val="48"/>
          <w:szCs w:val="48"/>
        </w:rPr>
        <w:t>可供性實現</w:t>
      </w:r>
      <w:proofErr w:type="gramEnd"/>
      <w:r w:rsidRPr="00247645">
        <w:rPr>
          <w:rFonts w:hint="eastAsia"/>
          <w:b/>
          <w:bCs/>
          <w:sz w:val="48"/>
          <w:szCs w:val="48"/>
        </w:rPr>
        <w:t>為觀點</w:t>
      </w:r>
    </w:p>
    <w:p w14:paraId="356CC2D7" w14:textId="76848360" w:rsidR="000B2151" w:rsidRPr="00EC6BC3" w:rsidRDefault="004E3BD8" w:rsidP="00EC6BC3">
      <w:pPr>
        <w:spacing w:line="240" w:lineRule="auto"/>
        <w:ind w:firstLineChars="0" w:firstLine="0"/>
        <w:jc w:val="center"/>
        <w:rPr>
          <w:sz w:val="48"/>
          <w:szCs w:val="48"/>
        </w:rPr>
      </w:pPr>
      <w:r w:rsidRPr="00EC6BC3">
        <w:rPr>
          <w:sz w:val="48"/>
          <w:szCs w:val="48"/>
        </w:rPr>
        <w:t>Understanding the Evolution of Industrial Digital Innovation Platforms: A Case Study Based on Affordance Theory and Organizational Ambidexterity</w:t>
      </w:r>
    </w:p>
    <w:p w14:paraId="2BED38A9" w14:textId="77777777" w:rsidR="00DB1742" w:rsidRDefault="00DB1742" w:rsidP="001C6A93">
      <w:pPr>
        <w:ind w:firstLineChars="0" w:firstLine="0"/>
        <w:rPr>
          <w:b/>
          <w:bCs/>
          <w:sz w:val="48"/>
          <w:szCs w:val="48"/>
        </w:rPr>
      </w:pPr>
    </w:p>
    <w:p w14:paraId="0300E045" w14:textId="12719EFE" w:rsidR="00151DD1" w:rsidRPr="00694073" w:rsidRDefault="009C1B8A" w:rsidP="00B8389D">
      <w:pPr>
        <w:ind w:firstLineChars="0" w:firstLine="0"/>
        <w:jc w:val="center"/>
        <w:rPr>
          <w:b/>
          <w:bCs/>
          <w:sz w:val="48"/>
          <w:szCs w:val="48"/>
        </w:rPr>
      </w:pPr>
      <w:proofErr w:type="gramStart"/>
      <w:r w:rsidRPr="00807022">
        <w:rPr>
          <w:rFonts w:hint="eastAsia"/>
          <w:b/>
          <w:bCs/>
          <w:sz w:val="48"/>
          <w:szCs w:val="48"/>
        </w:rPr>
        <w:t>研</w:t>
      </w:r>
      <w:proofErr w:type="gramEnd"/>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w:t>
      </w:r>
      <w:proofErr w:type="gramStart"/>
      <w:r w:rsidR="00F1231B">
        <w:rPr>
          <w:rFonts w:hint="eastAsia"/>
          <w:b/>
          <w:bCs/>
          <w:sz w:val="48"/>
          <w:szCs w:val="48"/>
        </w:rPr>
        <w:t>婄</w:t>
      </w:r>
      <w:proofErr w:type="gramEnd"/>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3C7E3D48"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 xml:space="preserve">年　</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4D2BA1">
          <w:type w:val="continuous"/>
          <w:pgSz w:w="11906" w:h="16838" w:code="9"/>
          <w:pgMar w:top="1701" w:right="1134" w:bottom="1701" w:left="1701" w:header="720" w:footer="720" w:gutter="0"/>
          <w:cols w:space="720"/>
        </w:sectPr>
      </w:pPr>
    </w:p>
    <w:p w14:paraId="006F5C2B" w14:textId="52AF4372" w:rsidR="00A75794" w:rsidRDefault="00542AA6" w:rsidP="0006680C">
      <w:pPr>
        <w:pStyle w:val="1"/>
      </w:pPr>
      <w:bookmarkStart w:id="0" w:name="_Toc202118579"/>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1703A0AA" w:rsidR="00290168" w:rsidRPr="0085778D" w:rsidRDefault="00290168" w:rsidP="0085778D">
      <w:pPr>
        <w:ind w:firstLineChars="0" w:firstLine="0"/>
      </w:pPr>
      <w:r w:rsidRPr="0085778D">
        <w:rPr>
          <w:rFonts w:hint="eastAsia"/>
        </w:rPr>
        <w:t>論文名稱：</w:t>
      </w:r>
      <w:r w:rsidR="009E45D0" w:rsidRPr="009E45D0">
        <w:rPr>
          <w:rFonts w:hint="eastAsia"/>
        </w:rPr>
        <w:t>產業數位創新平台發展制定歷程之研究：以雙元</w:t>
      </w:r>
      <w:proofErr w:type="gramStart"/>
      <w:r w:rsidR="009E45D0" w:rsidRPr="009E45D0">
        <w:rPr>
          <w:rFonts w:hint="eastAsia"/>
        </w:rPr>
        <w:t>可供性實現</w:t>
      </w:r>
      <w:proofErr w:type="gramEnd"/>
      <w:r w:rsidR="009E45D0" w:rsidRPr="009E45D0">
        <w:rPr>
          <w:rFonts w:hint="eastAsia"/>
        </w:rPr>
        <w:t>為觀點</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2C419A3E" w:rsidR="00290168" w:rsidRPr="0085778D" w:rsidRDefault="00290168" w:rsidP="0085778D">
      <w:pPr>
        <w:ind w:firstLineChars="0" w:firstLine="0"/>
      </w:pPr>
      <w:r w:rsidRPr="0085778D">
        <w:rPr>
          <w:rFonts w:hint="eastAsia"/>
        </w:rPr>
        <w:t>畢業時間及提要別：一一</w:t>
      </w:r>
      <w:r w:rsidR="00A5109E">
        <w:rPr>
          <w:rFonts w:hint="eastAsia"/>
        </w:rPr>
        <w:t>四</w:t>
      </w:r>
      <w:r w:rsidRPr="0085778D">
        <w:rPr>
          <w:rFonts w:hint="eastAsia"/>
        </w:rPr>
        <w:t>學年度第</w:t>
      </w:r>
      <w:r w:rsidR="00A5109E">
        <w:rPr>
          <w:rFonts w:hint="eastAsia"/>
        </w:rPr>
        <w:t>一</w:t>
      </w:r>
      <w:r w:rsidRPr="0085778D">
        <w:rPr>
          <w:rFonts w:hint="eastAsia"/>
        </w:rPr>
        <w:t>學期碩士論文摘要</w:t>
      </w:r>
    </w:p>
    <w:p w14:paraId="4B958A59" w14:textId="220B2AC7" w:rsidR="00290168" w:rsidRPr="0085778D" w:rsidRDefault="00290168" w:rsidP="0085778D">
      <w:pPr>
        <w:ind w:firstLineChars="0" w:firstLine="0"/>
      </w:pPr>
      <w:r w:rsidRPr="0085778D">
        <w:rPr>
          <w:rFonts w:hint="eastAsia"/>
        </w:rPr>
        <w:t>研究生：黃雅</w:t>
      </w:r>
      <w:proofErr w:type="gramStart"/>
      <w:r w:rsidRPr="0085778D">
        <w:rPr>
          <w:rFonts w:hint="eastAsia"/>
        </w:rPr>
        <w:t>婄</w:t>
      </w:r>
      <w:proofErr w:type="gramEnd"/>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23CC90A7" w14:textId="0B7E5DBC" w:rsidR="00A56387" w:rsidRDefault="004F747F" w:rsidP="00E77249">
      <w:pPr>
        <w:pStyle w:val="15"/>
        <w:ind w:firstLine="480"/>
      </w:pPr>
      <w:r w:rsidRPr="00A56387">
        <w:t>戰後至</w:t>
      </w:r>
      <w:proofErr w:type="gramStart"/>
      <w:r w:rsidRPr="00A56387">
        <w:t>1980</w:t>
      </w:r>
      <w:proofErr w:type="gramEnd"/>
      <w:r w:rsidRPr="00A56387">
        <w:t>年代間，</w:t>
      </w:r>
      <w:r>
        <w:rPr>
          <w:rFonts w:hint="eastAsia"/>
        </w:rPr>
        <w:t>紡織業</w:t>
      </w:r>
      <w:r w:rsidR="00C11956" w:rsidRPr="00C11956">
        <w:t>憑藉</w:t>
      </w:r>
      <w:r w:rsidRPr="00A56387">
        <w:t>完整供應鏈與</w:t>
      </w:r>
      <w:r w:rsidR="001F1B67" w:rsidRPr="00A56387">
        <w:t>穩定</w:t>
      </w:r>
      <w:r w:rsidRPr="00A56387">
        <w:t>技術</w:t>
      </w:r>
      <w:r w:rsidR="00D669B1">
        <w:rPr>
          <w:rFonts w:hint="eastAsia"/>
        </w:rPr>
        <w:t>，曾是</w:t>
      </w:r>
      <w:r w:rsidR="001F1B67">
        <w:rPr>
          <w:rFonts w:hint="eastAsia"/>
        </w:rPr>
        <w:t>台灣</w:t>
      </w:r>
      <w:r w:rsidR="00290168" w:rsidRPr="00290168">
        <w:rPr>
          <w:rFonts w:hint="eastAsia"/>
        </w:rPr>
        <w:t>經濟與</w:t>
      </w:r>
      <w:r w:rsidR="0009282E" w:rsidRPr="0009282E">
        <w:t>出口貿易重要支柱</w:t>
      </w:r>
      <w:r w:rsidR="000C5B55">
        <w:rPr>
          <w:rFonts w:hint="eastAsia"/>
        </w:rPr>
        <w:t>。</w:t>
      </w:r>
      <w:r w:rsidR="00EF6F41">
        <w:rPr>
          <w:rFonts w:hint="eastAsia"/>
        </w:rPr>
        <w:t>然而，</w:t>
      </w:r>
      <w:r w:rsidR="002054E7">
        <w:rPr>
          <w:rFonts w:hint="eastAsia"/>
        </w:rPr>
        <w:t>隨著</w:t>
      </w:r>
      <w:r w:rsidR="004878EF" w:rsidRPr="004878EF">
        <w:t>全球產業由勞力與規模導向的製造邏輯，轉</w:t>
      </w:r>
      <w:r w:rsidR="004D57B1">
        <w:rPr>
          <w:rFonts w:hint="eastAsia"/>
        </w:rPr>
        <w:t>為</w:t>
      </w:r>
      <w:r w:rsidR="004878EF" w:rsidRPr="004878EF">
        <w:t>創新驅動、品牌經營與數位技術為核心的競爭模式</w:t>
      </w:r>
      <w:r w:rsidR="001479A2" w:rsidRPr="001479A2">
        <w:t>，</w:t>
      </w:r>
      <w:r w:rsidR="00A56387" w:rsidRPr="00A56387">
        <w:t>加上中國、越南等</w:t>
      </w:r>
      <w:r w:rsidR="00CE0BBB">
        <w:rPr>
          <w:rFonts w:hint="eastAsia"/>
        </w:rPr>
        <w:t>低成本</w:t>
      </w:r>
      <w:r w:rsidR="002F1DDE">
        <w:rPr>
          <w:rFonts w:hint="eastAsia"/>
        </w:rPr>
        <w:t>出口</w:t>
      </w:r>
      <w:r w:rsidR="00A56387" w:rsidRPr="00A56387">
        <w:t>國崛起，以代工與規模生產為主的台灣紡織逐漸喪失優勢與市場</w:t>
      </w:r>
      <w:r w:rsidR="0010087E">
        <w:rPr>
          <w:rFonts w:hint="eastAsia"/>
        </w:rPr>
        <w:t>競爭</w:t>
      </w:r>
      <w:r w:rsidR="00AC5E8F">
        <w:rPr>
          <w:rFonts w:hint="eastAsia"/>
        </w:rPr>
        <w:t>力</w:t>
      </w:r>
      <w:r w:rsidR="00A56387" w:rsidRPr="00A56387">
        <w:t>。</w:t>
      </w:r>
    </w:p>
    <w:p w14:paraId="1D44B416" w14:textId="266F6908" w:rsidR="00290168" w:rsidRPr="00290168" w:rsidRDefault="00F73671" w:rsidP="00910F09">
      <w:pPr>
        <w:pStyle w:val="15"/>
        <w:ind w:firstLine="480"/>
      </w:pPr>
      <w:r w:rsidRPr="00F73671">
        <w:t>本研</w:t>
      </w:r>
      <w:r w:rsidR="002C4C91">
        <w:rPr>
          <w:rFonts w:hint="eastAsia"/>
        </w:rPr>
        <w:t>究以</w:t>
      </w:r>
      <w:r w:rsidR="002C4C91">
        <w:rPr>
          <w:rFonts w:hint="eastAsia"/>
        </w:rPr>
        <w:t>Frontier</w:t>
      </w:r>
      <w:r w:rsidR="00A0472E">
        <w:rPr>
          <w:rFonts w:hint="eastAsia"/>
        </w:rPr>
        <w:t>.cool</w:t>
      </w:r>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7F7EBA50" w:rsidR="00290168" w:rsidRPr="00290168" w:rsidRDefault="00290168" w:rsidP="00910F09">
      <w:pPr>
        <w:pStyle w:val="15"/>
        <w:ind w:firstLine="480"/>
      </w:pPr>
      <w:r w:rsidRPr="00290168">
        <w:rPr>
          <w:rFonts w:hint="eastAsia"/>
        </w:rPr>
        <w:t>本研究以制定理論為主體，結合</w:t>
      </w:r>
      <w:proofErr w:type="gramStart"/>
      <w:r w:rsidRPr="00290168">
        <w:rPr>
          <w:rFonts w:hint="eastAsia"/>
        </w:rPr>
        <w:t>可供性與</w:t>
      </w:r>
      <w:proofErr w:type="gramEnd"/>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A5109E">
        <w:rPr>
          <w:rFonts w:hint="eastAsia"/>
        </w:rPr>
        <w:t>之</w:t>
      </w:r>
      <w:r w:rsidR="00BD0400" w:rsidRPr="00BD0400">
        <w:t>個案研究</w:t>
      </w:r>
      <w:r w:rsidR="00BD0400">
        <w:rPr>
          <w:rFonts w:hint="eastAsia"/>
        </w:rPr>
        <w:t>方法</w:t>
      </w:r>
      <w:r w:rsidRPr="00290168">
        <w:rPr>
          <w:rFonts w:hint="eastAsia"/>
        </w:rPr>
        <w:t>，</w:t>
      </w:r>
      <w:bookmarkStart w:id="1" w:name="_Hlk200402524"/>
      <w:r w:rsidR="00CB035D" w:rsidRPr="00290168">
        <w:rPr>
          <w:rFonts w:hint="eastAsia"/>
        </w:rPr>
        <w:t>剖析企業於數位創新</w:t>
      </w:r>
      <w:r w:rsidR="00CB035D">
        <w:rPr>
          <w:rFonts w:hint="eastAsia"/>
        </w:rPr>
        <w:t>的</w:t>
      </w:r>
      <w:r w:rsidR="00CB035D" w:rsidRPr="00290168">
        <w:rPr>
          <w:rFonts w:hint="eastAsia"/>
        </w:rPr>
        <w:t>循環過程</w:t>
      </w:r>
      <w:bookmarkEnd w:id="1"/>
      <w:r w:rsidR="00CB035D" w:rsidRPr="00290168">
        <w:rPr>
          <w:rFonts w:hint="eastAsia"/>
        </w:rPr>
        <w:t>，</w:t>
      </w:r>
      <w:r w:rsidR="00CB035D">
        <w:rPr>
          <w:rFonts w:hint="eastAsia"/>
        </w:rPr>
        <w:t>並聚焦創新行動中的探索</w:t>
      </w:r>
      <w:proofErr w:type="gramStart"/>
      <w:r w:rsidR="00CB035D" w:rsidRPr="00290168">
        <w:rPr>
          <w:rFonts w:hint="eastAsia"/>
        </w:rPr>
        <w:t>可供性與</w:t>
      </w:r>
      <w:proofErr w:type="gramEnd"/>
      <w:r w:rsidR="00CB035D">
        <w:rPr>
          <w:rFonts w:hint="eastAsia"/>
        </w:rPr>
        <w:t>雙元</w:t>
      </w:r>
      <w:proofErr w:type="gramStart"/>
      <w:r w:rsidR="00CB035D" w:rsidRPr="00290168">
        <w:rPr>
          <w:rFonts w:hint="eastAsia"/>
        </w:rPr>
        <w:t>可供性實</w:t>
      </w:r>
      <w:r w:rsidR="00CB035D">
        <w:rPr>
          <w:rFonts w:hint="eastAsia"/>
        </w:rPr>
        <w:t>現</w:t>
      </w:r>
      <w:proofErr w:type="gramEnd"/>
      <w:r w:rsidRPr="00290168">
        <w:rPr>
          <w:rFonts w:hint="eastAsia"/>
        </w:rPr>
        <w:t>，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5B4F3114" w:rsidR="00290168" w:rsidRPr="00290168" w:rsidRDefault="007D7407" w:rsidP="00910F09">
      <w:pPr>
        <w:pStyle w:val="15"/>
        <w:ind w:firstLine="480"/>
      </w:pPr>
      <w:r>
        <w:rPr>
          <w:rFonts w:hint="eastAsia"/>
        </w:rPr>
        <w:t>平台</w:t>
      </w:r>
      <w:r w:rsidR="00290168" w:rsidRPr="00290168">
        <w:rPr>
          <w:rFonts w:hint="eastAsia"/>
        </w:rPr>
        <w:t>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00290168" w:rsidRPr="00290168">
        <w:rPr>
          <w:rFonts w:hint="eastAsia"/>
        </w:rPr>
        <w:t>的關鍵路徑</w:t>
      </w:r>
      <w:r w:rsidR="0041184E">
        <w:rPr>
          <w:rFonts w:hint="eastAsia"/>
        </w:rPr>
        <w:t>，</w:t>
      </w:r>
      <w:r w:rsidR="00290168" w:rsidRPr="00290168">
        <w:rPr>
          <w:rFonts w:hint="eastAsia"/>
        </w:rPr>
        <w:t>平台</w:t>
      </w:r>
      <w:r w:rsidR="00D72C70">
        <w:rPr>
          <w:rFonts w:hint="eastAsia"/>
        </w:rPr>
        <w:t>將</w:t>
      </w:r>
      <w:r w:rsidR="00290168" w:rsidRPr="00290168">
        <w:rPr>
          <w:rFonts w:hint="eastAsia"/>
        </w:rPr>
        <w:t>作為技術與策略的中介</w:t>
      </w:r>
      <w:r w:rsidR="00DE71A3">
        <w:rPr>
          <w:rFonts w:hint="eastAsia"/>
        </w:rPr>
        <w:t>角色</w:t>
      </w:r>
      <w:r w:rsidR="00290168" w:rsidRPr="00290168">
        <w:rPr>
          <w:rFonts w:hint="eastAsia"/>
        </w:rPr>
        <w:t>，</w:t>
      </w:r>
      <w:r w:rsidR="00C35E4B" w:rsidRPr="00C35E4B">
        <w:t>逐步推動數位創新</w:t>
      </w:r>
      <w:r w:rsidR="00D72C70">
        <w:rPr>
          <w:rFonts w:hint="eastAsia"/>
        </w:rPr>
        <w:t>、</w:t>
      </w:r>
      <w:r w:rsidR="00C35E4B" w:rsidRPr="00C35E4B">
        <w:t>促進產業</w:t>
      </w:r>
      <w:r w:rsidR="00030D9A" w:rsidRPr="00C35E4B">
        <w:t>價值</w:t>
      </w:r>
      <w:r w:rsidR="00C35E4B" w:rsidRPr="00C35E4B">
        <w:t>共創</w:t>
      </w:r>
      <w:r w:rsidR="00290168" w:rsidRPr="00290168">
        <w:rPr>
          <w:rFonts w:hint="eastAsia"/>
        </w:rPr>
        <w:t>，</w:t>
      </w:r>
      <w:r w:rsidR="00DE71A3">
        <w:rPr>
          <w:rFonts w:hint="eastAsia"/>
        </w:rPr>
        <w:t>為</w:t>
      </w:r>
      <w:r w:rsidR="00DE71A3" w:rsidRPr="00DE71A3">
        <w:t>環境永續目標提供具體</w:t>
      </w:r>
      <w:r w:rsidR="00195041">
        <w:rPr>
          <w:rFonts w:hint="eastAsia"/>
        </w:rPr>
        <w:t>貢獻</w:t>
      </w:r>
      <w:r w:rsidR="00290168"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w:t>
      </w:r>
      <w:proofErr w:type="gramStart"/>
      <w:r w:rsidR="0070465A" w:rsidRPr="0070465A">
        <w:t>可供性</w:t>
      </w:r>
      <w:proofErr w:type="gramEnd"/>
      <w:r w:rsidR="0070465A" w:rsidRPr="0070465A">
        <w:t>、</w:t>
      </w:r>
      <w:r w:rsidR="00284AB5">
        <w:rPr>
          <w:rFonts w:hint="eastAsia"/>
        </w:rPr>
        <w:t>組織雙</w:t>
      </w:r>
      <w:r w:rsidR="00284AB5" w:rsidRPr="00D24412">
        <w:rPr>
          <w:rFonts w:hint="eastAsia"/>
        </w:rPr>
        <w:t>元性</w:t>
      </w:r>
      <w:r w:rsidR="0070465A" w:rsidRPr="00D24412">
        <w:t>、智慧紡織</w:t>
      </w:r>
    </w:p>
    <w:p w14:paraId="7BA6ECB1" w14:textId="7CDFDC78" w:rsidR="00542AA6" w:rsidRDefault="00FD4931" w:rsidP="0006680C">
      <w:pPr>
        <w:pStyle w:val="1"/>
      </w:pPr>
      <w:r>
        <w:rPr>
          <w:bCs/>
        </w:rPr>
        <w:br w:type="page"/>
      </w:r>
      <w:bookmarkStart w:id="2" w:name="_Toc202118580"/>
      <w:r>
        <w:rPr>
          <w:rFonts w:hint="eastAsia"/>
        </w:rPr>
        <w:lastRenderedPageBreak/>
        <w:t>Abstract</w:t>
      </w:r>
      <w:bookmarkEnd w:id="2"/>
    </w:p>
    <w:p w14:paraId="54AEC6FC" w14:textId="77777777" w:rsidR="00BD7296" w:rsidRPr="00BD7296" w:rsidRDefault="00BD7296" w:rsidP="00BD7296">
      <w:pPr>
        <w:pStyle w:val="15"/>
        <w:ind w:firstLine="480"/>
      </w:pPr>
      <w:r w:rsidRPr="00BD7296">
        <w:t>From the post-war period through the 1980s, Taiwan’s textile industry was a key driver of economic growth and exports, supported by an integrated supply chain and mature manufacturing capabilities. However, as global industry dynamics shifted from labor- and scale-based production to innovation-driven, brand-oriented, and digitally enabled competition, Taiwan’s OEM-focused textile sector began to lose its cost advantages. The rise of low-cost producers such as China and Vietnam further intensified this decline in competitiveness.</w:t>
      </w:r>
    </w:p>
    <w:p w14:paraId="50148E88" w14:textId="77777777" w:rsidR="00BD7296" w:rsidRPr="00BD7296" w:rsidRDefault="00BD7296" w:rsidP="00BD7296">
      <w:pPr>
        <w:pStyle w:val="15"/>
        <w:ind w:firstLine="480"/>
      </w:pPr>
      <w:r w:rsidRPr="00BD7296">
        <w:t>This study examines Frontier.cool as a case of digital innovation in the textile industry, analyzing how the company responds to market needs through resource reallocation and phased platform development strategies. It also explores how the platform enables the integration of traditional manufacturing with emerging technologies to support industrial transformation.</w:t>
      </w:r>
    </w:p>
    <w:p w14:paraId="3FACE135" w14:textId="7A190DD9" w:rsidR="00BD7296" w:rsidRDefault="00BD7296" w:rsidP="00BD7296">
      <w:pPr>
        <w:pStyle w:val="15"/>
        <w:ind w:firstLine="480"/>
      </w:pPr>
      <w:r w:rsidRPr="00BD7296">
        <w:t>Grounded in Enactment Theory and incorporating perspectives from Affordance Theory and Organizational Ambidexterity, this qualitative case study investigates the firm's innovation processes, with particular attention to exploratory</w:t>
      </w:r>
      <w:r>
        <w:rPr>
          <w:rFonts w:hint="eastAsia"/>
        </w:rPr>
        <w:t xml:space="preserve"> </w:t>
      </w:r>
      <w:r w:rsidRPr="00BD7296">
        <w:t xml:space="preserve">affordance and </w:t>
      </w:r>
      <w:r w:rsidR="00CC2C27" w:rsidRPr="00F867A2">
        <w:t>Ambidexterity</w:t>
      </w:r>
      <w:r w:rsidR="00CC2C27" w:rsidRPr="00BD7296">
        <w:t xml:space="preserve"> </w:t>
      </w:r>
      <w:r w:rsidRPr="00BD7296">
        <w:t>affordance actualization. The platform’s development reflects not only technological implementation but also the reconfiguration of supply chain collaboration and ecosystem dynamics, contributing to both industrial renewal and environmental sustainability.</w:t>
      </w:r>
    </w:p>
    <w:p w14:paraId="4AF403CD" w14:textId="77777777" w:rsidR="005909E8" w:rsidRPr="00BD7296" w:rsidRDefault="005909E8" w:rsidP="00BD7296">
      <w:pPr>
        <w:pStyle w:val="15"/>
        <w:ind w:firstLine="480"/>
      </w:pPr>
    </w:p>
    <w:p w14:paraId="50863608" w14:textId="0E42AFAF" w:rsidR="00C2226A" w:rsidRDefault="007B21C5" w:rsidP="005909E8">
      <w:pPr>
        <w:pStyle w:val="151"/>
        <w:rPr>
          <w:rFonts w:cstheme="majorBidi"/>
          <w:b/>
          <w:sz w:val="40"/>
          <w:szCs w:val="48"/>
        </w:rPr>
      </w:pPr>
      <w:r w:rsidRPr="00F867A2">
        <w:t>Keywords</w:t>
      </w:r>
      <w:r w:rsidRPr="00F867A2">
        <w:t>：</w:t>
      </w:r>
      <w:r w:rsidRPr="00F867A2">
        <w:t>Digital Innovation, Enactment Theory, Affordance, Organizational Ambidexterity, Smart Textiles</w:t>
      </w:r>
      <w:r w:rsidR="00C2226A">
        <w:br w:type="page"/>
      </w:r>
    </w:p>
    <w:p w14:paraId="32069C39" w14:textId="1989A4DB" w:rsidR="00FD4931" w:rsidRDefault="00FD4931" w:rsidP="0006680C">
      <w:pPr>
        <w:pStyle w:val="1"/>
      </w:pPr>
      <w:bookmarkStart w:id="3" w:name="_Toc202118581"/>
      <w:r>
        <w:rPr>
          <w:rFonts w:hint="eastAsia"/>
        </w:rPr>
        <w:lastRenderedPageBreak/>
        <w:t>致謝</w:t>
      </w:r>
      <w:bookmarkEnd w:id="3"/>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1602CCCD" w14:textId="4954D078" w:rsidR="000355CD" w:rsidRDefault="00430B97">
          <w:pPr>
            <w:pStyle w:val="11"/>
            <w:tabs>
              <w:tab w:val="right" w:leader="dot" w:pos="9061"/>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2118579" w:history="1">
            <w:r w:rsidR="000355CD" w:rsidRPr="00DF6F8A">
              <w:rPr>
                <w:rStyle w:val="af2"/>
                <w:rFonts w:hint="eastAsia"/>
                <w:noProof/>
              </w:rPr>
              <w:t>摘要</w:t>
            </w:r>
            <w:r w:rsidR="000355CD">
              <w:rPr>
                <w:noProof/>
                <w:webHidden/>
              </w:rPr>
              <w:tab/>
            </w:r>
            <w:r w:rsidR="000355CD">
              <w:rPr>
                <w:noProof/>
                <w:webHidden/>
              </w:rPr>
              <w:fldChar w:fldCharType="begin"/>
            </w:r>
            <w:r w:rsidR="000355CD">
              <w:rPr>
                <w:noProof/>
                <w:webHidden/>
              </w:rPr>
              <w:instrText xml:space="preserve"> PAGEREF _Toc202118579 \h </w:instrText>
            </w:r>
            <w:r w:rsidR="000355CD">
              <w:rPr>
                <w:noProof/>
                <w:webHidden/>
              </w:rPr>
            </w:r>
            <w:r w:rsidR="000355CD">
              <w:rPr>
                <w:noProof/>
                <w:webHidden/>
              </w:rPr>
              <w:fldChar w:fldCharType="separate"/>
            </w:r>
            <w:r w:rsidR="000355CD">
              <w:rPr>
                <w:noProof/>
                <w:webHidden/>
              </w:rPr>
              <w:t>2</w:t>
            </w:r>
            <w:r w:rsidR="000355CD">
              <w:rPr>
                <w:noProof/>
                <w:webHidden/>
              </w:rPr>
              <w:fldChar w:fldCharType="end"/>
            </w:r>
          </w:hyperlink>
        </w:p>
        <w:p w14:paraId="04779C1C" w14:textId="679241F7" w:rsidR="000355CD" w:rsidRDefault="000355CD">
          <w:pPr>
            <w:pStyle w:val="11"/>
            <w:tabs>
              <w:tab w:val="right" w:leader="dot" w:pos="9061"/>
            </w:tabs>
            <w:ind w:firstLine="480"/>
            <w:rPr>
              <w:rFonts w:asciiTheme="minorHAnsi" w:eastAsiaTheme="minorEastAsia" w:hAnsiTheme="minorHAnsi"/>
              <w:noProof/>
            </w:rPr>
          </w:pPr>
          <w:hyperlink w:anchor="_Toc202118580" w:history="1">
            <w:r w:rsidRPr="00DF6F8A">
              <w:rPr>
                <w:rStyle w:val="af2"/>
                <w:noProof/>
              </w:rPr>
              <w:t>Abstract</w:t>
            </w:r>
            <w:r>
              <w:rPr>
                <w:noProof/>
                <w:webHidden/>
              </w:rPr>
              <w:tab/>
            </w:r>
            <w:r>
              <w:rPr>
                <w:noProof/>
                <w:webHidden/>
              </w:rPr>
              <w:fldChar w:fldCharType="begin"/>
            </w:r>
            <w:r>
              <w:rPr>
                <w:noProof/>
                <w:webHidden/>
              </w:rPr>
              <w:instrText xml:space="preserve"> PAGEREF _Toc202118580 \h </w:instrText>
            </w:r>
            <w:r>
              <w:rPr>
                <w:noProof/>
                <w:webHidden/>
              </w:rPr>
            </w:r>
            <w:r>
              <w:rPr>
                <w:noProof/>
                <w:webHidden/>
              </w:rPr>
              <w:fldChar w:fldCharType="separate"/>
            </w:r>
            <w:r>
              <w:rPr>
                <w:noProof/>
                <w:webHidden/>
              </w:rPr>
              <w:t>3</w:t>
            </w:r>
            <w:r>
              <w:rPr>
                <w:noProof/>
                <w:webHidden/>
              </w:rPr>
              <w:fldChar w:fldCharType="end"/>
            </w:r>
          </w:hyperlink>
        </w:p>
        <w:p w14:paraId="7BAC8428" w14:textId="2E2AC15A" w:rsidR="000355CD" w:rsidRDefault="000355CD">
          <w:pPr>
            <w:pStyle w:val="11"/>
            <w:tabs>
              <w:tab w:val="right" w:leader="dot" w:pos="9061"/>
            </w:tabs>
            <w:ind w:firstLine="480"/>
            <w:rPr>
              <w:rFonts w:asciiTheme="minorHAnsi" w:eastAsiaTheme="minorEastAsia" w:hAnsiTheme="minorHAnsi"/>
              <w:noProof/>
            </w:rPr>
          </w:pPr>
          <w:hyperlink w:anchor="_Toc202118581" w:history="1">
            <w:r w:rsidRPr="00DF6F8A">
              <w:rPr>
                <w:rStyle w:val="af2"/>
                <w:rFonts w:hint="eastAsia"/>
                <w:noProof/>
              </w:rPr>
              <w:t>致謝</w:t>
            </w:r>
            <w:r>
              <w:rPr>
                <w:noProof/>
                <w:webHidden/>
              </w:rPr>
              <w:tab/>
            </w:r>
            <w:r>
              <w:rPr>
                <w:noProof/>
                <w:webHidden/>
              </w:rPr>
              <w:fldChar w:fldCharType="begin"/>
            </w:r>
            <w:r>
              <w:rPr>
                <w:noProof/>
                <w:webHidden/>
              </w:rPr>
              <w:instrText xml:space="preserve"> PAGEREF _Toc202118581 \h </w:instrText>
            </w:r>
            <w:r>
              <w:rPr>
                <w:noProof/>
                <w:webHidden/>
              </w:rPr>
            </w:r>
            <w:r>
              <w:rPr>
                <w:noProof/>
                <w:webHidden/>
              </w:rPr>
              <w:fldChar w:fldCharType="separate"/>
            </w:r>
            <w:r>
              <w:rPr>
                <w:noProof/>
                <w:webHidden/>
              </w:rPr>
              <w:t>4</w:t>
            </w:r>
            <w:r>
              <w:rPr>
                <w:noProof/>
                <w:webHidden/>
              </w:rPr>
              <w:fldChar w:fldCharType="end"/>
            </w:r>
          </w:hyperlink>
        </w:p>
        <w:p w14:paraId="2456F642" w14:textId="26E4D5BA" w:rsidR="000355CD" w:rsidRDefault="000355CD">
          <w:pPr>
            <w:pStyle w:val="11"/>
            <w:tabs>
              <w:tab w:val="right" w:leader="dot" w:pos="9061"/>
            </w:tabs>
            <w:ind w:firstLine="480"/>
            <w:rPr>
              <w:rFonts w:asciiTheme="minorHAnsi" w:eastAsiaTheme="minorEastAsia" w:hAnsiTheme="minorHAnsi"/>
              <w:noProof/>
            </w:rPr>
          </w:pPr>
          <w:hyperlink w:anchor="_Toc202118582" w:history="1">
            <w:r w:rsidRPr="00DF6F8A">
              <w:rPr>
                <w:rStyle w:val="af2"/>
                <w:rFonts w:hint="eastAsia"/>
                <w:noProof/>
              </w:rPr>
              <w:t>第一章、緒論</w:t>
            </w:r>
            <w:r>
              <w:rPr>
                <w:noProof/>
                <w:webHidden/>
              </w:rPr>
              <w:tab/>
            </w:r>
            <w:r>
              <w:rPr>
                <w:noProof/>
                <w:webHidden/>
              </w:rPr>
              <w:fldChar w:fldCharType="begin"/>
            </w:r>
            <w:r>
              <w:rPr>
                <w:noProof/>
                <w:webHidden/>
              </w:rPr>
              <w:instrText xml:space="preserve"> PAGEREF _Toc202118582 \h </w:instrText>
            </w:r>
            <w:r>
              <w:rPr>
                <w:noProof/>
                <w:webHidden/>
              </w:rPr>
            </w:r>
            <w:r>
              <w:rPr>
                <w:noProof/>
                <w:webHidden/>
              </w:rPr>
              <w:fldChar w:fldCharType="separate"/>
            </w:r>
            <w:r>
              <w:rPr>
                <w:noProof/>
                <w:webHidden/>
              </w:rPr>
              <w:t>11</w:t>
            </w:r>
            <w:r>
              <w:rPr>
                <w:noProof/>
                <w:webHidden/>
              </w:rPr>
              <w:fldChar w:fldCharType="end"/>
            </w:r>
          </w:hyperlink>
        </w:p>
        <w:p w14:paraId="3732020B" w14:textId="65F471BC" w:rsidR="000355CD" w:rsidRDefault="000355CD">
          <w:pPr>
            <w:pStyle w:val="21"/>
            <w:tabs>
              <w:tab w:val="right" w:leader="dot" w:pos="9061"/>
            </w:tabs>
            <w:ind w:firstLine="480"/>
            <w:rPr>
              <w:rFonts w:asciiTheme="minorHAnsi" w:eastAsiaTheme="minorEastAsia" w:hAnsiTheme="minorHAnsi"/>
              <w:noProof/>
            </w:rPr>
          </w:pPr>
          <w:hyperlink w:anchor="_Toc202118583" w:history="1">
            <w:r w:rsidRPr="00DF6F8A">
              <w:rPr>
                <w:rStyle w:val="af2"/>
                <w:noProof/>
              </w:rPr>
              <w:t xml:space="preserve">1.1 </w:t>
            </w:r>
            <w:r w:rsidRPr="00DF6F8A">
              <w:rPr>
                <w:rStyle w:val="af2"/>
                <w:rFonts w:hint="eastAsia"/>
                <w:noProof/>
              </w:rPr>
              <w:t>研究背景與動機</w:t>
            </w:r>
            <w:r>
              <w:rPr>
                <w:noProof/>
                <w:webHidden/>
              </w:rPr>
              <w:tab/>
            </w:r>
            <w:r>
              <w:rPr>
                <w:noProof/>
                <w:webHidden/>
              </w:rPr>
              <w:fldChar w:fldCharType="begin"/>
            </w:r>
            <w:r>
              <w:rPr>
                <w:noProof/>
                <w:webHidden/>
              </w:rPr>
              <w:instrText xml:space="preserve"> PAGEREF _Toc202118583 \h </w:instrText>
            </w:r>
            <w:r>
              <w:rPr>
                <w:noProof/>
                <w:webHidden/>
              </w:rPr>
            </w:r>
            <w:r>
              <w:rPr>
                <w:noProof/>
                <w:webHidden/>
              </w:rPr>
              <w:fldChar w:fldCharType="separate"/>
            </w:r>
            <w:r>
              <w:rPr>
                <w:noProof/>
                <w:webHidden/>
              </w:rPr>
              <w:t>11</w:t>
            </w:r>
            <w:r>
              <w:rPr>
                <w:noProof/>
                <w:webHidden/>
              </w:rPr>
              <w:fldChar w:fldCharType="end"/>
            </w:r>
          </w:hyperlink>
        </w:p>
        <w:p w14:paraId="14851F17" w14:textId="65D1D962" w:rsidR="000355CD" w:rsidRDefault="000355CD">
          <w:pPr>
            <w:pStyle w:val="21"/>
            <w:tabs>
              <w:tab w:val="right" w:leader="dot" w:pos="9061"/>
            </w:tabs>
            <w:ind w:firstLine="480"/>
            <w:rPr>
              <w:rFonts w:asciiTheme="minorHAnsi" w:eastAsiaTheme="minorEastAsia" w:hAnsiTheme="minorHAnsi"/>
              <w:noProof/>
            </w:rPr>
          </w:pPr>
          <w:hyperlink w:anchor="_Toc202118584" w:history="1">
            <w:r w:rsidRPr="00DF6F8A">
              <w:rPr>
                <w:rStyle w:val="af2"/>
                <w:noProof/>
              </w:rPr>
              <w:t xml:space="preserve">1.2 </w:t>
            </w:r>
            <w:r w:rsidRPr="00DF6F8A">
              <w:rPr>
                <w:rStyle w:val="af2"/>
                <w:rFonts w:hint="eastAsia"/>
                <w:noProof/>
              </w:rPr>
              <w:t>研究問題與目的</w:t>
            </w:r>
            <w:r>
              <w:rPr>
                <w:noProof/>
                <w:webHidden/>
              </w:rPr>
              <w:tab/>
            </w:r>
            <w:r>
              <w:rPr>
                <w:noProof/>
                <w:webHidden/>
              </w:rPr>
              <w:fldChar w:fldCharType="begin"/>
            </w:r>
            <w:r>
              <w:rPr>
                <w:noProof/>
                <w:webHidden/>
              </w:rPr>
              <w:instrText xml:space="preserve"> PAGEREF _Toc202118584 \h </w:instrText>
            </w:r>
            <w:r>
              <w:rPr>
                <w:noProof/>
                <w:webHidden/>
              </w:rPr>
            </w:r>
            <w:r>
              <w:rPr>
                <w:noProof/>
                <w:webHidden/>
              </w:rPr>
              <w:fldChar w:fldCharType="separate"/>
            </w:r>
            <w:r>
              <w:rPr>
                <w:noProof/>
                <w:webHidden/>
              </w:rPr>
              <w:t>13</w:t>
            </w:r>
            <w:r>
              <w:rPr>
                <w:noProof/>
                <w:webHidden/>
              </w:rPr>
              <w:fldChar w:fldCharType="end"/>
            </w:r>
          </w:hyperlink>
        </w:p>
        <w:p w14:paraId="52066695" w14:textId="50D46211" w:rsidR="000355CD" w:rsidRDefault="000355CD">
          <w:pPr>
            <w:pStyle w:val="21"/>
            <w:tabs>
              <w:tab w:val="right" w:leader="dot" w:pos="9061"/>
            </w:tabs>
            <w:ind w:firstLine="480"/>
            <w:rPr>
              <w:rFonts w:asciiTheme="minorHAnsi" w:eastAsiaTheme="minorEastAsia" w:hAnsiTheme="minorHAnsi"/>
              <w:noProof/>
            </w:rPr>
          </w:pPr>
          <w:hyperlink w:anchor="_Toc202118585" w:history="1">
            <w:r w:rsidRPr="00DF6F8A">
              <w:rPr>
                <w:rStyle w:val="af2"/>
                <w:noProof/>
              </w:rPr>
              <w:t xml:space="preserve">1.3 </w:t>
            </w:r>
            <w:r w:rsidRPr="00DF6F8A">
              <w:rPr>
                <w:rStyle w:val="af2"/>
                <w:rFonts w:hint="eastAsia"/>
                <w:noProof/>
              </w:rPr>
              <w:t>研究範圍與流程</w:t>
            </w:r>
            <w:r>
              <w:rPr>
                <w:noProof/>
                <w:webHidden/>
              </w:rPr>
              <w:tab/>
            </w:r>
            <w:r>
              <w:rPr>
                <w:noProof/>
                <w:webHidden/>
              </w:rPr>
              <w:fldChar w:fldCharType="begin"/>
            </w:r>
            <w:r>
              <w:rPr>
                <w:noProof/>
                <w:webHidden/>
              </w:rPr>
              <w:instrText xml:space="preserve"> PAGEREF _Toc202118585 \h </w:instrText>
            </w:r>
            <w:r>
              <w:rPr>
                <w:noProof/>
                <w:webHidden/>
              </w:rPr>
            </w:r>
            <w:r>
              <w:rPr>
                <w:noProof/>
                <w:webHidden/>
              </w:rPr>
              <w:fldChar w:fldCharType="separate"/>
            </w:r>
            <w:r>
              <w:rPr>
                <w:noProof/>
                <w:webHidden/>
              </w:rPr>
              <w:t>14</w:t>
            </w:r>
            <w:r>
              <w:rPr>
                <w:noProof/>
                <w:webHidden/>
              </w:rPr>
              <w:fldChar w:fldCharType="end"/>
            </w:r>
          </w:hyperlink>
        </w:p>
        <w:p w14:paraId="5A9A48EE" w14:textId="1A96A31C" w:rsidR="000355CD" w:rsidRDefault="000355CD">
          <w:pPr>
            <w:pStyle w:val="21"/>
            <w:tabs>
              <w:tab w:val="right" w:leader="dot" w:pos="9061"/>
            </w:tabs>
            <w:ind w:firstLine="480"/>
            <w:rPr>
              <w:rFonts w:asciiTheme="minorHAnsi" w:eastAsiaTheme="minorEastAsia" w:hAnsiTheme="minorHAnsi"/>
              <w:noProof/>
            </w:rPr>
          </w:pPr>
          <w:hyperlink w:anchor="_Toc202118586" w:history="1">
            <w:r w:rsidRPr="00DF6F8A">
              <w:rPr>
                <w:rStyle w:val="af2"/>
                <w:noProof/>
              </w:rPr>
              <w:t xml:space="preserve">1.4 </w:t>
            </w:r>
            <w:r w:rsidRPr="00DF6F8A">
              <w:rPr>
                <w:rStyle w:val="af2"/>
                <w:rFonts w:hint="eastAsia"/>
                <w:noProof/>
              </w:rPr>
              <w:t>論文架構</w:t>
            </w:r>
            <w:r>
              <w:rPr>
                <w:noProof/>
                <w:webHidden/>
              </w:rPr>
              <w:tab/>
            </w:r>
            <w:r>
              <w:rPr>
                <w:noProof/>
                <w:webHidden/>
              </w:rPr>
              <w:fldChar w:fldCharType="begin"/>
            </w:r>
            <w:r>
              <w:rPr>
                <w:noProof/>
                <w:webHidden/>
              </w:rPr>
              <w:instrText xml:space="preserve"> PAGEREF _Toc202118586 \h </w:instrText>
            </w:r>
            <w:r>
              <w:rPr>
                <w:noProof/>
                <w:webHidden/>
              </w:rPr>
            </w:r>
            <w:r>
              <w:rPr>
                <w:noProof/>
                <w:webHidden/>
              </w:rPr>
              <w:fldChar w:fldCharType="separate"/>
            </w:r>
            <w:r>
              <w:rPr>
                <w:noProof/>
                <w:webHidden/>
              </w:rPr>
              <w:t>17</w:t>
            </w:r>
            <w:r>
              <w:rPr>
                <w:noProof/>
                <w:webHidden/>
              </w:rPr>
              <w:fldChar w:fldCharType="end"/>
            </w:r>
          </w:hyperlink>
        </w:p>
        <w:p w14:paraId="6BECB464" w14:textId="27C6C840" w:rsidR="000355CD" w:rsidRDefault="000355CD">
          <w:pPr>
            <w:pStyle w:val="11"/>
            <w:tabs>
              <w:tab w:val="right" w:leader="dot" w:pos="9061"/>
            </w:tabs>
            <w:ind w:firstLine="480"/>
            <w:rPr>
              <w:rFonts w:asciiTheme="minorHAnsi" w:eastAsiaTheme="minorEastAsia" w:hAnsiTheme="minorHAnsi"/>
              <w:noProof/>
            </w:rPr>
          </w:pPr>
          <w:hyperlink w:anchor="_Toc202118587" w:history="1">
            <w:r w:rsidRPr="00DF6F8A">
              <w:rPr>
                <w:rStyle w:val="af2"/>
                <w:rFonts w:hint="eastAsia"/>
                <w:noProof/>
              </w:rPr>
              <w:t>第二章、文獻探討</w:t>
            </w:r>
            <w:r>
              <w:rPr>
                <w:noProof/>
                <w:webHidden/>
              </w:rPr>
              <w:tab/>
            </w:r>
            <w:r>
              <w:rPr>
                <w:noProof/>
                <w:webHidden/>
              </w:rPr>
              <w:fldChar w:fldCharType="begin"/>
            </w:r>
            <w:r>
              <w:rPr>
                <w:noProof/>
                <w:webHidden/>
              </w:rPr>
              <w:instrText xml:space="preserve"> PAGEREF _Toc202118587 \h </w:instrText>
            </w:r>
            <w:r>
              <w:rPr>
                <w:noProof/>
                <w:webHidden/>
              </w:rPr>
            </w:r>
            <w:r>
              <w:rPr>
                <w:noProof/>
                <w:webHidden/>
              </w:rPr>
              <w:fldChar w:fldCharType="separate"/>
            </w:r>
            <w:r>
              <w:rPr>
                <w:noProof/>
                <w:webHidden/>
              </w:rPr>
              <w:t>18</w:t>
            </w:r>
            <w:r>
              <w:rPr>
                <w:noProof/>
                <w:webHidden/>
              </w:rPr>
              <w:fldChar w:fldCharType="end"/>
            </w:r>
          </w:hyperlink>
        </w:p>
        <w:p w14:paraId="72D149AD" w14:textId="7B621CE7" w:rsidR="000355CD" w:rsidRDefault="000355CD">
          <w:pPr>
            <w:pStyle w:val="21"/>
            <w:tabs>
              <w:tab w:val="right" w:leader="dot" w:pos="9061"/>
            </w:tabs>
            <w:ind w:firstLine="480"/>
            <w:rPr>
              <w:rFonts w:asciiTheme="minorHAnsi" w:eastAsiaTheme="minorEastAsia" w:hAnsiTheme="minorHAnsi"/>
              <w:noProof/>
            </w:rPr>
          </w:pPr>
          <w:hyperlink w:anchor="_Toc202118588" w:history="1">
            <w:r w:rsidRPr="00DF6F8A">
              <w:rPr>
                <w:rStyle w:val="af2"/>
                <w:noProof/>
              </w:rPr>
              <w:t xml:space="preserve">2.1 </w:t>
            </w:r>
            <w:r w:rsidRPr="00DF6F8A">
              <w:rPr>
                <w:rStyle w:val="af2"/>
                <w:rFonts w:hint="eastAsia"/>
                <w:noProof/>
              </w:rPr>
              <w:t>數位創新（</w:t>
            </w:r>
            <w:r w:rsidRPr="00DF6F8A">
              <w:rPr>
                <w:rStyle w:val="af2"/>
                <w:noProof/>
              </w:rPr>
              <w:t>Digital Innov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88 \h </w:instrText>
            </w:r>
            <w:r>
              <w:rPr>
                <w:noProof/>
                <w:webHidden/>
              </w:rPr>
            </w:r>
            <w:r>
              <w:rPr>
                <w:noProof/>
                <w:webHidden/>
              </w:rPr>
              <w:fldChar w:fldCharType="separate"/>
            </w:r>
            <w:r>
              <w:rPr>
                <w:noProof/>
                <w:webHidden/>
              </w:rPr>
              <w:t>18</w:t>
            </w:r>
            <w:r>
              <w:rPr>
                <w:noProof/>
                <w:webHidden/>
              </w:rPr>
              <w:fldChar w:fldCharType="end"/>
            </w:r>
          </w:hyperlink>
        </w:p>
        <w:p w14:paraId="62045AAC" w14:textId="40BC4B0B" w:rsidR="000355CD" w:rsidRDefault="000355CD" w:rsidP="00EF7CB2">
          <w:pPr>
            <w:pStyle w:val="31"/>
            <w:rPr>
              <w:rFonts w:asciiTheme="minorHAnsi" w:eastAsiaTheme="minorEastAsia" w:hAnsiTheme="minorHAnsi"/>
              <w:noProof/>
            </w:rPr>
          </w:pPr>
          <w:hyperlink w:anchor="_Toc202118589" w:history="1">
            <w:r w:rsidRPr="00DF6F8A">
              <w:rPr>
                <w:rStyle w:val="af2"/>
                <w:noProof/>
              </w:rPr>
              <w:t xml:space="preserve">2.1.1 </w:t>
            </w:r>
            <w:r w:rsidRPr="00DF6F8A">
              <w:rPr>
                <w:rStyle w:val="af2"/>
                <w:rFonts w:hint="eastAsia"/>
                <w:noProof/>
              </w:rPr>
              <w:t>數位創新起源與基本定義</w:t>
            </w:r>
            <w:r>
              <w:rPr>
                <w:noProof/>
                <w:webHidden/>
              </w:rPr>
              <w:tab/>
            </w:r>
            <w:r>
              <w:rPr>
                <w:noProof/>
                <w:webHidden/>
              </w:rPr>
              <w:fldChar w:fldCharType="begin"/>
            </w:r>
            <w:r>
              <w:rPr>
                <w:noProof/>
                <w:webHidden/>
              </w:rPr>
              <w:instrText xml:space="preserve"> PAGEREF _Toc202118589 \h </w:instrText>
            </w:r>
            <w:r>
              <w:rPr>
                <w:noProof/>
                <w:webHidden/>
              </w:rPr>
            </w:r>
            <w:r>
              <w:rPr>
                <w:noProof/>
                <w:webHidden/>
              </w:rPr>
              <w:fldChar w:fldCharType="separate"/>
            </w:r>
            <w:r>
              <w:rPr>
                <w:noProof/>
                <w:webHidden/>
              </w:rPr>
              <w:t>18</w:t>
            </w:r>
            <w:r>
              <w:rPr>
                <w:noProof/>
                <w:webHidden/>
              </w:rPr>
              <w:fldChar w:fldCharType="end"/>
            </w:r>
          </w:hyperlink>
        </w:p>
        <w:p w14:paraId="5C1756D1" w14:textId="600885DD" w:rsidR="000355CD" w:rsidRDefault="000355CD" w:rsidP="00EF7CB2">
          <w:pPr>
            <w:pStyle w:val="31"/>
            <w:rPr>
              <w:rFonts w:asciiTheme="minorHAnsi" w:eastAsiaTheme="minorEastAsia" w:hAnsiTheme="minorHAnsi"/>
              <w:noProof/>
            </w:rPr>
          </w:pPr>
          <w:hyperlink w:anchor="_Toc202118590" w:history="1">
            <w:r w:rsidRPr="00DF6F8A">
              <w:rPr>
                <w:rStyle w:val="af2"/>
                <w:noProof/>
              </w:rPr>
              <w:t xml:space="preserve">2.1.2 </w:t>
            </w:r>
            <w:r w:rsidRPr="00DF6F8A">
              <w:rPr>
                <w:rStyle w:val="af2"/>
                <w:rFonts w:hint="eastAsia"/>
                <w:noProof/>
              </w:rPr>
              <w:t>數位創新與組織之關係</w:t>
            </w:r>
            <w:r>
              <w:rPr>
                <w:noProof/>
                <w:webHidden/>
              </w:rPr>
              <w:tab/>
            </w:r>
            <w:r>
              <w:rPr>
                <w:noProof/>
                <w:webHidden/>
              </w:rPr>
              <w:fldChar w:fldCharType="begin"/>
            </w:r>
            <w:r>
              <w:rPr>
                <w:noProof/>
                <w:webHidden/>
              </w:rPr>
              <w:instrText xml:space="preserve"> PAGEREF _Toc202118590 \h </w:instrText>
            </w:r>
            <w:r>
              <w:rPr>
                <w:noProof/>
                <w:webHidden/>
              </w:rPr>
            </w:r>
            <w:r>
              <w:rPr>
                <w:noProof/>
                <w:webHidden/>
              </w:rPr>
              <w:fldChar w:fldCharType="separate"/>
            </w:r>
            <w:r>
              <w:rPr>
                <w:noProof/>
                <w:webHidden/>
              </w:rPr>
              <w:t>22</w:t>
            </w:r>
            <w:r>
              <w:rPr>
                <w:noProof/>
                <w:webHidden/>
              </w:rPr>
              <w:fldChar w:fldCharType="end"/>
            </w:r>
          </w:hyperlink>
        </w:p>
        <w:p w14:paraId="066A8412" w14:textId="3D08392C" w:rsidR="000355CD" w:rsidRDefault="000355CD">
          <w:pPr>
            <w:pStyle w:val="21"/>
            <w:tabs>
              <w:tab w:val="right" w:leader="dot" w:pos="9061"/>
            </w:tabs>
            <w:ind w:firstLine="480"/>
            <w:rPr>
              <w:rFonts w:asciiTheme="minorHAnsi" w:eastAsiaTheme="minorEastAsia" w:hAnsiTheme="minorHAnsi"/>
              <w:noProof/>
            </w:rPr>
          </w:pPr>
          <w:hyperlink w:anchor="_Toc202118591" w:history="1">
            <w:r w:rsidRPr="00DF6F8A">
              <w:rPr>
                <w:rStyle w:val="af2"/>
                <w:noProof/>
              </w:rPr>
              <w:t xml:space="preserve">2.2 </w:t>
            </w:r>
            <w:r w:rsidRPr="00DF6F8A">
              <w:rPr>
                <w:rStyle w:val="af2"/>
                <w:rFonts w:hint="eastAsia"/>
                <w:noProof/>
              </w:rPr>
              <w:t>制定（</w:t>
            </w:r>
            <w:r w:rsidRPr="00DF6F8A">
              <w:rPr>
                <w:rStyle w:val="af2"/>
                <w:noProof/>
              </w:rPr>
              <w:t>Enactment</w:t>
            </w:r>
            <w:r w:rsidRPr="00DF6F8A">
              <w:rPr>
                <w:rStyle w:val="af2"/>
                <w:rFonts w:hint="eastAsia"/>
                <w:noProof/>
              </w:rPr>
              <w:t>）</w:t>
            </w:r>
            <w:r>
              <w:rPr>
                <w:noProof/>
                <w:webHidden/>
              </w:rPr>
              <w:tab/>
            </w:r>
            <w:r>
              <w:rPr>
                <w:noProof/>
                <w:webHidden/>
              </w:rPr>
              <w:fldChar w:fldCharType="begin"/>
            </w:r>
            <w:r>
              <w:rPr>
                <w:noProof/>
                <w:webHidden/>
              </w:rPr>
              <w:instrText xml:space="preserve"> PAGEREF _Toc202118591 \h </w:instrText>
            </w:r>
            <w:r>
              <w:rPr>
                <w:noProof/>
                <w:webHidden/>
              </w:rPr>
            </w:r>
            <w:r>
              <w:rPr>
                <w:noProof/>
                <w:webHidden/>
              </w:rPr>
              <w:fldChar w:fldCharType="separate"/>
            </w:r>
            <w:r>
              <w:rPr>
                <w:noProof/>
                <w:webHidden/>
              </w:rPr>
              <w:t>24</w:t>
            </w:r>
            <w:r>
              <w:rPr>
                <w:noProof/>
                <w:webHidden/>
              </w:rPr>
              <w:fldChar w:fldCharType="end"/>
            </w:r>
          </w:hyperlink>
        </w:p>
        <w:p w14:paraId="3F59487B" w14:textId="578F49B4" w:rsidR="000355CD" w:rsidRDefault="000355CD" w:rsidP="00EF7CB2">
          <w:pPr>
            <w:pStyle w:val="31"/>
            <w:rPr>
              <w:rFonts w:asciiTheme="minorHAnsi" w:eastAsiaTheme="minorEastAsia" w:hAnsiTheme="minorHAnsi"/>
              <w:noProof/>
            </w:rPr>
          </w:pPr>
          <w:hyperlink w:anchor="_Toc202118592" w:history="1">
            <w:r w:rsidRPr="00DF6F8A">
              <w:rPr>
                <w:rStyle w:val="af2"/>
                <w:noProof/>
              </w:rPr>
              <w:t xml:space="preserve">2.2.1 </w:t>
            </w:r>
            <w:r w:rsidRPr="00DF6F8A">
              <w:rPr>
                <w:rStyle w:val="af2"/>
                <w:rFonts w:hint="eastAsia"/>
                <w:noProof/>
              </w:rPr>
              <w:t>制定起源與基本定義</w:t>
            </w:r>
            <w:r>
              <w:rPr>
                <w:noProof/>
                <w:webHidden/>
              </w:rPr>
              <w:tab/>
            </w:r>
            <w:r>
              <w:rPr>
                <w:noProof/>
                <w:webHidden/>
              </w:rPr>
              <w:fldChar w:fldCharType="begin"/>
            </w:r>
            <w:r>
              <w:rPr>
                <w:noProof/>
                <w:webHidden/>
              </w:rPr>
              <w:instrText xml:space="preserve"> PAGEREF _Toc202118592 \h </w:instrText>
            </w:r>
            <w:r>
              <w:rPr>
                <w:noProof/>
                <w:webHidden/>
              </w:rPr>
            </w:r>
            <w:r>
              <w:rPr>
                <w:noProof/>
                <w:webHidden/>
              </w:rPr>
              <w:fldChar w:fldCharType="separate"/>
            </w:r>
            <w:r>
              <w:rPr>
                <w:noProof/>
                <w:webHidden/>
              </w:rPr>
              <w:t>24</w:t>
            </w:r>
            <w:r>
              <w:rPr>
                <w:noProof/>
                <w:webHidden/>
              </w:rPr>
              <w:fldChar w:fldCharType="end"/>
            </w:r>
          </w:hyperlink>
        </w:p>
        <w:p w14:paraId="5F3E7B63" w14:textId="63D4039E" w:rsidR="000355CD" w:rsidRDefault="000355CD" w:rsidP="00EF7CB2">
          <w:pPr>
            <w:pStyle w:val="31"/>
            <w:rPr>
              <w:rFonts w:asciiTheme="minorHAnsi" w:eastAsiaTheme="minorEastAsia" w:hAnsiTheme="minorHAnsi"/>
              <w:noProof/>
            </w:rPr>
          </w:pPr>
          <w:hyperlink w:anchor="_Toc202118593" w:history="1">
            <w:r w:rsidRPr="00DF6F8A">
              <w:rPr>
                <w:rStyle w:val="af2"/>
                <w:noProof/>
              </w:rPr>
              <w:t xml:space="preserve">2.1.2 </w:t>
            </w:r>
            <w:r w:rsidRPr="00DF6F8A">
              <w:rPr>
                <w:rStyle w:val="af2"/>
                <w:rFonts w:hint="eastAsia"/>
                <w:noProof/>
              </w:rPr>
              <w:t>制定動態循環過程與應用</w:t>
            </w:r>
            <w:r>
              <w:rPr>
                <w:noProof/>
                <w:webHidden/>
              </w:rPr>
              <w:tab/>
            </w:r>
            <w:r>
              <w:rPr>
                <w:noProof/>
                <w:webHidden/>
              </w:rPr>
              <w:fldChar w:fldCharType="begin"/>
            </w:r>
            <w:r>
              <w:rPr>
                <w:noProof/>
                <w:webHidden/>
              </w:rPr>
              <w:instrText xml:space="preserve"> PAGEREF _Toc202118593 \h </w:instrText>
            </w:r>
            <w:r>
              <w:rPr>
                <w:noProof/>
                <w:webHidden/>
              </w:rPr>
            </w:r>
            <w:r>
              <w:rPr>
                <w:noProof/>
                <w:webHidden/>
              </w:rPr>
              <w:fldChar w:fldCharType="separate"/>
            </w:r>
            <w:r>
              <w:rPr>
                <w:noProof/>
                <w:webHidden/>
              </w:rPr>
              <w:t>25</w:t>
            </w:r>
            <w:r>
              <w:rPr>
                <w:noProof/>
                <w:webHidden/>
              </w:rPr>
              <w:fldChar w:fldCharType="end"/>
            </w:r>
          </w:hyperlink>
        </w:p>
        <w:p w14:paraId="7B106399" w14:textId="0AEC7AFD" w:rsidR="000355CD" w:rsidRDefault="000355CD">
          <w:pPr>
            <w:pStyle w:val="21"/>
            <w:tabs>
              <w:tab w:val="right" w:leader="dot" w:pos="9061"/>
            </w:tabs>
            <w:ind w:firstLine="480"/>
            <w:rPr>
              <w:rFonts w:asciiTheme="minorHAnsi" w:eastAsiaTheme="minorEastAsia" w:hAnsiTheme="minorHAnsi"/>
              <w:noProof/>
            </w:rPr>
          </w:pPr>
          <w:hyperlink w:anchor="_Toc202118594" w:history="1">
            <w:r w:rsidRPr="00DF6F8A">
              <w:rPr>
                <w:rStyle w:val="af2"/>
                <w:noProof/>
              </w:rPr>
              <w:t xml:space="preserve">2.3 </w:t>
            </w:r>
            <w:r w:rsidRPr="00DF6F8A">
              <w:rPr>
                <w:rStyle w:val="af2"/>
                <w:rFonts w:hint="eastAsia"/>
                <w:noProof/>
              </w:rPr>
              <w:t>可供性（</w:t>
            </w:r>
            <w:r w:rsidRPr="00DF6F8A">
              <w:rPr>
                <w:rStyle w:val="af2"/>
                <w:noProof/>
              </w:rPr>
              <w:t>Affordance</w:t>
            </w:r>
            <w:r w:rsidRPr="00DF6F8A">
              <w:rPr>
                <w:rStyle w:val="af2"/>
                <w:rFonts w:hint="eastAsia"/>
                <w:noProof/>
              </w:rPr>
              <w:t>）</w:t>
            </w:r>
            <w:r>
              <w:rPr>
                <w:noProof/>
                <w:webHidden/>
              </w:rPr>
              <w:tab/>
            </w:r>
            <w:r>
              <w:rPr>
                <w:noProof/>
                <w:webHidden/>
              </w:rPr>
              <w:fldChar w:fldCharType="begin"/>
            </w:r>
            <w:r>
              <w:rPr>
                <w:noProof/>
                <w:webHidden/>
              </w:rPr>
              <w:instrText xml:space="preserve"> PAGEREF _Toc202118594 \h </w:instrText>
            </w:r>
            <w:r>
              <w:rPr>
                <w:noProof/>
                <w:webHidden/>
              </w:rPr>
            </w:r>
            <w:r>
              <w:rPr>
                <w:noProof/>
                <w:webHidden/>
              </w:rPr>
              <w:fldChar w:fldCharType="separate"/>
            </w:r>
            <w:r>
              <w:rPr>
                <w:noProof/>
                <w:webHidden/>
              </w:rPr>
              <w:t>28</w:t>
            </w:r>
            <w:r>
              <w:rPr>
                <w:noProof/>
                <w:webHidden/>
              </w:rPr>
              <w:fldChar w:fldCharType="end"/>
            </w:r>
          </w:hyperlink>
        </w:p>
        <w:p w14:paraId="3EC9CE3B" w14:textId="2DD58E4C" w:rsidR="000355CD" w:rsidRDefault="000355CD" w:rsidP="00EF7CB2">
          <w:pPr>
            <w:pStyle w:val="31"/>
            <w:rPr>
              <w:rFonts w:asciiTheme="minorHAnsi" w:eastAsiaTheme="minorEastAsia" w:hAnsiTheme="minorHAnsi"/>
              <w:noProof/>
            </w:rPr>
          </w:pPr>
          <w:hyperlink w:anchor="_Toc202118595" w:history="1">
            <w:r w:rsidRPr="00DF6F8A">
              <w:rPr>
                <w:rStyle w:val="af2"/>
                <w:noProof/>
              </w:rPr>
              <w:t xml:space="preserve">2.3.1 </w:t>
            </w:r>
            <w:r w:rsidRPr="00DF6F8A">
              <w:rPr>
                <w:rStyle w:val="af2"/>
                <w:rFonts w:hint="eastAsia"/>
                <w:noProof/>
              </w:rPr>
              <w:t>可供性起源與基本定義</w:t>
            </w:r>
            <w:r>
              <w:rPr>
                <w:noProof/>
                <w:webHidden/>
              </w:rPr>
              <w:tab/>
            </w:r>
            <w:r>
              <w:rPr>
                <w:noProof/>
                <w:webHidden/>
              </w:rPr>
              <w:fldChar w:fldCharType="begin"/>
            </w:r>
            <w:r>
              <w:rPr>
                <w:noProof/>
                <w:webHidden/>
              </w:rPr>
              <w:instrText xml:space="preserve"> PAGEREF _Toc202118595 \h </w:instrText>
            </w:r>
            <w:r>
              <w:rPr>
                <w:noProof/>
                <w:webHidden/>
              </w:rPr>
            </w:r>
            <w:r>
              <w:rPr>
                <w:noProof/>
                <w:webHidden/>
              </w:rPr>
              <w:fldChar w:fldCharType="separate"/>
            </w:r>
            <w:r>
              <w:rPr>
                <w:noProof/>
                <w:webHidden/>
              </w:rPr>
              <w:t>28</w:t>
            </w:r>
            <w:r>
              <w:rPr>
                <w:noProof/>
                <w:webHidden/>
              </w:rPr>
              <w:fldChar w:fldCharType="end"/>
            </w:r>
          </w:hyperlink>
        </w:p>
        <w:p w14:paraId="5EF98BC4" w14:textId="208EA1B7" w:rsidR="000355CD" w:rsidRDefault="000355CD" w:rsidP="00EF7CB2">
          <w:pPr>
            <w:pStyle w:val="31"/>
            <w:rPr>
              <w:rFonts w:asciiTheme="minorHAnsi" w:eastAsiaTheme="minorEastAsia" w:hAnsiTheme="minorHAnsi"/>
              <w:noProof/>
            </w:rPr>
          </w:pPr>
          <w:hyperlink w:anchor="_Toc202118596" w:history="1">
            <w:r w:rsidRPr="00DF6F8A">
              <w:rPr>
                <w:rStyle w:val="af2"/>
                <w:noProof/>
              </w:rPr>
              <w:t xml:space="preserve">2.3.2 </w:t>
            </w:r>
            <w:r w:rsidRPr="00DF6F8A">
              <w:rPr>
                <w:rStyle w:val="af2"/>
                <w:rFonts w:hint="eastAsia"/>
                <w:noProof/>
              </w:rPr>
              <w:t>可供性實現（</w:t>
            </w:r>
            <w:r w:rsidRPr="00DF6F8A">
              <w:rPr>
                <w:rStyle w:val="af2"/>
                <w:noProof/>
              </w:rPr>
              <w:t>Affordance Actualiz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96 \h </w:instrText>
            </w:r>
            <w:r>
              <w:rPr>
                <w:noProof/>
                <w:webHidden/>
              </w:rPr>
            </w:r>
            <w:r>
              <w:rPr>
                <w:noProof/>
                <w:webHidden/>
              </w:rPr>
              <w:fldChar w:fldCharType="separate"/>
            </w:r>
            <w:r>
              <w:rPr>
                <w:noProof/>
                <w:webHidden/>
              </w:rPr>
              <w:t>32</w:t>
            </w:r>
            <w:r>
              <w:rPr>
                <w:noProof/>
                <w:webHidden/>
              </w:rPr>
              <w:fldChar w:fldCharType="end"/>
            </w:r>
          </w:hyperlink>
        </w:p>
        <w:p w14:paraId="2673D258" w14:textId="6C968DE0" w:rsidR="000355CD" w:rsidRDefault="000355CD">
          <w:pPr>
            <w:pStyle w:val="21"/>
            <w:tabs>
              <w:tab w:val="right" w:leader="dot" w:pos="9061"/>
            </w:tabs>
            <w:ind w:firstLine="480"/>
            <w:rPr>
              <w:rFonts w:asciiTheme="minorHAnsi" w:eastAsiaTheme="minorEastAsia" w:hAnsiTheme="minorHAnsi"/>
              <w:noProof/>
            </w:rPr>
          </w:pPr>
          <w:hyperlink w:anchor="_Toc202118597" w:history="1">
            <w:r w:rsidRPr="00DF6F8A">
              <w:rPr>
                <w:rStyle w:val="af2"/>
                <w:noProof/>
              </w:rPr>
              <w:t xml:space="preserve">2.4 </w:t>
            </w:r>
            <w:r w:rsidRPr="00DF6F8A">
              <w:rPr>
                <w:rStyle w:val="af2"/>
                <w:rFonts w:hint="eastAsia"/>
                <w:noProof/>
              </w:rPr>
              <w:t>組織雙元性（</w:t>
            </w:r>
            <w:r w:rsidRPr="00DF6F8A">
              <w:rPr>
                <w:rStyle w:val="af2"/>
                <w:noProof/>
              </w:rPr>
              <w:t>Organizational Ambidexterity</w:t>
            </w:r>
            <w:r w:rsidRPr="00DF6F8A">
              <w:rPr>
                <w:rStyle w:val="af2"/>
                <w:rFonts w:hint="eastAsia"/>
                <w:noProof/>
              </w:rPr>
              <w:t>）</w:t>
            </w:r>
            <w:r>
              <w:rPr>
                <w:noProof/>
                <w:webHidden/>
              </w:rPr>
              <w:tab/>
            </w:r>
            <w:r>
              <w:rPr>
                <w:noProof/>
                <w:webHidden/>
              </w:rPr>
              <w:fldChar w:fldCharType="begin"/>
            </w:r>
            <w:r>
              <w:rPr>
                <w:noProof/>
                <w:webHidden/>
              </w:rPr>
              <w:instrText xml:space="preserve"> PAGEREF _Toc202118597 \h </w:instrText>
            </w:r>
            <w:r>
              <w:rPr>
                <w:noProof/>
                <w:webHidden/>
              </w:rPr>
            </w:r>
            <w:r>
              <w:rPr>
                <w:noProof/>
                <w:webHidden/>
              </w:rPr>
              <w:fldChar w:fldCharType="separate"/>
            </w:r>
            <w:r>
              <w:rPr>
                <w:noProof/>
                <w:webHidden/>
              </w:rPr>
              <w:t>34</w:t>
            </w:r>
            <w:r>
              <w:rPr>
                <w:noProof/>
                <w:webHidden/>
              </w:rPr>
              <w:fldChar w:fldCharType="end"/>
            </w:r>
          </w:hyperlink>
        </w:p>
        <w:p w14:paraId="44594246" w14:textId="7E82B149" w:rsidR="000355CD" w:rsidRDefault="000355CD" w:rsidP="00EF7CB2">
          <w:pPr>
            <w:pStyle w:val="31"/>
            <w:rPr>
              <w:rFonts w:asciiTheme="minorHAnsi" w:eastAsiaTheme="minorEastAsia" w:hAnsiTheme="minorHAnsi"/>
              <w:noProof/>
            </w:rPr>
          </w:pPr>
          <w:hyperlink w:anchor="_Toc202118598" w:history="1">
            <w:r w:rsidRPr="00DF6F8A">
              <w:rPr>
                <w:rStyle w:val="af2"/>
                <w:noProof/>
              </w:rPr>
              <w:t xml:space="preserve">2.4.1 </w:t>
            </w:r>
            <w:r w:rsidRPr="00DF6F8A">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2118598 \h </w:instrText>
            </w:r>
            <w:r>
              <w:rPr>
                <w:noProof/>
                <w:webHidden/>
              </w:rPr>
            </w:r>
            <w:r>
              <w:rPr>
                <w:noProof/>
                <w:webHidden/>
              </w:rPr>
              <w:fldChar w:fldCharType="separate"/>
            </w:r>
            <w:r>
              <w:rPr>
                <w:noProof/>
                <w:webHidden/>
              </w:rPr>
              <w:t>34</w:t>
            </w:r>
            <w:r>
              <w:rPr>
                <w:noProof/>
                <w:webHidden/>
              </w:rPr>
              <w:fldChar w:fldCharType="end"/>
            </w:r>
          </w:hyperlink>
        </w:p>
        <w:p w14:paraId="2F505C22" w14:textId="625A01A4" w:rsidR="000355CD" w:rsidRDefault="000355CD" w:rsidP="00EF7CB2">
          <w:pPr>
            <w:pStyle w:val="31"/>
            <w:rPr>
              <w:rFonts w:asciiTheme="minorHAnsi" w:eastAsiaTheme="minorEastAsia" w:hAnsiTheme="minorHAnsi"/>
              <w:noProof/>
            </w:rPr>
          </w:pPr>
          <w:hyperlink w:anchor="_Toc202118599" w:history="1">
            <w:r w:rsidRPr="00DF6F8A">
              <w:rPr>
                <w:rStyle w:val="af2"/>
                <w:noProof/>
              </w:rPr>
              <w:t xml:space="preserve">2.4.2 </w:t>
            </w:r>
            <w:r w:rsidRPr="00DF6F8A">
              <w:rPr>
                <w:rStyle w:val="af2"/>
                <w:rFonts w:hint="eastAsia"/>
                <w:noProof/>
              </w:rPr>
              <w:t>探索（</w:t>
            </w:r>
            <w:r w:rsidRPr="00DF6F8A">
              <w:rPr>
                <w:rStyle w:val="af2"/>
                <w:noProof/>
              </w:rPr>
              <w:t>Exploration</w:t>
            </w:r>
            <w:r w:rsidRPr="00DF6F8A">
              <w:rPr>
                <w:rStyle w:val="af2"/>
                <w:rFonts w:hint="eastAsia"/>
                <w:noProof/>
              </w:rPr>
              <w:t>）與利用（</w:t>
            </w:r>
            <w:r w:rsidRPr="00DF6F8A">
              <w:rPr>
                <w:rStyle w:val="af2"/>
                <w:noProof/>
              </w:rPr>
              <w:t>Exploit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99 \h </w:instrText>
            </w:r>
            <w:r>
              <w:rPr>
                <w:noProof/>
                <w:webHidden/>
              </w:rPr>
            </w:r>
            <w:r>
              <w:rPr>
                <w:noProof/>
                <w:webHidden/>
              </w:rPr>
              <w:fldChar w:fldCharType="separate"/>
            </w:r>
            <w:r>
              <w:rPr>
                <w:noProof/>
                <w:webHidden/>
              </w:rPr>
              <w:t>35</w:t>
            </w:r>
            <w:r>
              <w:rPr>
                <w:noProof/>
                <w:webHidden/>
              </w:rPr>
              <w:fldChar w:fldCharType="end"/>
            </w:r>
          </w:hyperlink>
        </w:p>
        <w:p w14:paraId="38EB62FD" w14:textId="752504AC" w:rsidR="000355CD" w:rsidRDefault="000355CD">
          <w:pPr>
            <w:pStyle w:val="11"/>
            <w:tabs>
              <w:tab w:val="right" w:leader="dot" w:pos="9061"/>
            </w:tabs>
            <w:ind w:firstLine="480"/>
            <w:rPr>
              <w:rFonts w:asciiTheme="minorHAnsi" w:eastAsiaTheme="minorEastAsia" w:hAnsiTheme="minorHAnsi"/>
              <w:noProof/>
            </w:rPr>
          </w:pPr>
          <w:hyperlink w:anchor="_Toc202118600" w:history="1">
            <w:r w:rsidRPr="00DF6F8A">
              <w:rPr>
                <w:rStyle w:val="af2"/>
                <w:rFonts w:hint="eastAsia"/>
                <w:noProof/>
              </w:rPr>
              <w:t>第三章、研究方法與架構</w:t>
            </w:r>
            <w:r>
              <w:rPr>
                <w:noProof/>
                <w:webHidden/>
              </w:rPr>
              <w:tab/>
            </w:r>
            <w:r>
              <w:rPr>
                <w:noProof/>
                <w:webHidden/>
              </w:rPr>
              <w:fldChar w:fldCharType="begin"/>
            </w:r>
            <w:r>
              <w:rPr>
                <w:noProof/>
                <w:webHidden/>
              </w:rPr>
              <w:instrText xml:space="preserve"> PAGEREF _Toc202118600 \h </w:instrText>
            </w:r>
            <w:r>
              <w:rPr>
                <w:noProof/>
                <w:webHidden/>
              </w:rPr>
            </w:r>
            <w:r>
              <w:rPr>
                <w:noProof/>
                <w:webHidden/>
              </w:rPr>
              <w:fldChar w:fldCharType="separate"/>
            </w:r>
            <w:r>
              <w:rPr>
                <w:noProof/>
                <w:webHidden/>
              </w:rPr>
              <w:t>37</w:t>
            </w:r>
            <w:r>
              <w:rPr>
                <w:noProof/>
                <w:webHidden/>
              </w:rPr>
              <w:fldChar w:fldCharType="end"/>
            </w:r>
          </w:hyperlink>
        </w:p>
        <w:p w14:paraId="39414732" w14:textId="013E1F5D" w:rsidR="000355CD" w:rsidRDefault="000355CD">
          <w:pPr>
            <w:pStyle w:val="21"/>
            <w:tabs>
              <w:tab w:val="right" w:leader="dot" w:pos="9061"/>
            </w:tabs>
            <w:ind w:firstLine="480"/>
            <w:rPr>
              <w:rFonts w:asciiTheme="minorHAnsi" w:eastAsiaTheme="minorEastAsia" w:hAnsiTheme="minorHAnsi"/>
              <w:noProof/>
            </w:rPr>
          </w:pPr>
          <w:hyperlink w:anchor="_Toc202118601" w:history="1">
            <w:r w:rsidRPr="00DF6F8A">
              <w:rPr>
                <w:rStyle w:val="af2"/>
                <w:noProof/>
              </w:rPr>
              <w:t xml:space="preserve">3.1 </w:t>
            </w:r>
            <w:r w:rsidRPr="00DF6F8A">
              <w:rPr>
                <w:rStyle w:val="af2"/>
                <w:rFonts w:hint="eastAsia"/>
                <w:noProof/>
              </w:rPr>
              <w:t>研究方法</w:t>
            </w:r>
            <w:r>
              <w:rPr>
                <w:noProof/>
                <w:webHidden/>
              </w:rPr>
              <w:tab/>
            </w:r>
            <w:r>
              <w:rPr>
                <w:noProof/>
                <w:webHidden/>
              </w:rPr>
              <w:fldChar w:fldCharType="begin"/>
            </w:r>
            <w:r>
              <w:rPr>
                <w:noProof/>
                <w:webHidden/>
              </w:rPr>
              <w:instrText xml:space="preserve"> PAGEREF _Toc202118601 \h </w:instrText>
            </w:r>
            <w:r>
              <w:rPr>
                <w:noProof/>
                <w:webHidden/>
              </w:rPr>
            </w:r>
            <w:r>
              <w:rPr>
                <w:noProof/>
                <w:webHidden/>
              </w:rPr>
              <w:fldChar w:fldCharType="separate"/>
            </w:r>
            <w:r>
              <w:rPr>
                <w:noProof/>
                <w:webHidden/>
              </w:rPr>
              <w:t>37</w:t>
            </w:r>
            <w:r>
              <w:rPr>
                <w:noProof/>
                <w:webHidden/>
              </w:rPr>
              <w:fldChar w:fldCharType="end"/>
            </w:r>
          </w:hyperlink>
        </w:p>
        <w:p w14:paraId="1855275A" w14:textId="60883F89" w:rsidR="000355CD" w:rsidRDefault="000355CD" w:rsidP="00EF7CB2">
          <w:pPr>
            <w:pStyle w:val="31"/>
            <w:rPr>
              <w:rFonts w:asciiTheme="minorHAnsi" w:eastAsiaTheme="minorEastAsia" w:hAnsiTheme="minorHAnsi"/>
              <w:noProof/>
            </w:rPr>
          </w:pPr>
          <w:hyperlink w:anchor="_Toc202118602" w:history="1">
            <w:r w:rsidRPr="00DF6F8A">
              <w:rPr>
                <w:rStyle w:val="af2"/>
                <w:noProof/>
              </w:rPr>
              <w:t xml:space="preserve">3.1.1 </w:t>
            </w:r>
            <w:r w:rsidRPr="00DF6F8A">
              <w:rPr>
                <w:rStyle w:val="af2"/>
                <w:rFonts w:hint="eastAsia"/>
                <w:noProof/>
              </w:rPr>
              <w:t>質化研究</w:t>
            </w:r>
            <w:r>
              <w:rPr>
                <w:noProof/>
                <w:webHidden/>
              </w:rPr>
              <w:tab/>
            </w:r>
            <w:r>
              <w:rPr>
                <w:noProof/>
                <w:webHidden/>
              </w:rPr>
              <w:fldChar w:fldCharType="begin"/>
            </w:r>
            <w:r>
              <w:rPr>
                <w:noProof/>
                <w:webHidden/>
              </w:rPr>
              <w:instrText xml:space="preserve"> PAGEREF _Toc202118602 \h </w:instrText>
            </w:r>
            <w:r>
              <w:rPr>
                <w:noProof/>
                <w:webHidden/>
              </w:rPr>
            </w:r>
            <w:r>
              <w:rPr>
                <w:noProof/>
                <w:webHidden/>
              </w:rPr>
              <w:fldChar w:fldCharType="separate"/>
            </w:r>
            <w:r>
              <w:rPr>
                <w:noProof/>
                <w:webHidden/>
              </w:rPr>
              <w:t>38</w:t>
            </w:r>
            <w:r>
              <w:rPr>
                <w:noProof/>
                <w:webHidden/>
              </w:rPr>
              <w:fldChar w:fldCharType="end"/>
            </w:r>
          </w:hyperlink>
        </w:p>
        <w:p w14:paraId="15D3678A" w14:textId="50853F8C" w:rsidR="000355CD" w:rsidRDefault="000355CD" w:rsidP="00EF7CB2">
          <w:pPr>
            <w:pStyle w:val="31"/>
            <w:rPr>
              <w:rFonts w:asciiTheme="minorHAnsi" w:eastAsiaTheme="minorEastAsia" w:hAnsiTheme="minorHAnsi"/>
              <w:noProof/>
            </w:rPr>
          </w:pPr>
          <w:hyperlink w:anchor="_Toc202118603" w:history="1">
            <w:r w:rsidRPr="00DF6F8A">
              <w:rPr>
                <w:rStyle w:val="af2"/>
                <w:noProof/>
              </w:rPr>
              <w:t xml:space="preserve">3.1.2 </w:t>
            </w:r>
            <w:r w:rsidRPr="00DF6F8A">
              <w:rPr>
                <w:rStyle w:val="af2"/>
                <w:rFonts w:hint="eastAsia"/>
                <w:noProof/>
              </w:rPr>
              <w:t>個案研究</w:t>
            </w:r>
            <w:r>
              <w:rPr>
                <w:noProof/>
                <w:webHidden/>
              </w:rPr>
              <w:tab/>
            </w:r>
            <w:r>
              <w:rPr>
                <w:noProof/>
                <w:webHidden/>
              </w:rPr>
              <w:fldChar w:fldCharType="begin"/>
            </w:r>
            <w:r>
              <w:rPr>
                <w:noProof/>
                <w:webHidden/>
              </w:rPr>
              <w:instrText xml:space="preserve"> PAGEREF _Toc202118603 \h </w:instrText>
            </w:r>
            <w:r>
              <w:rPr>
                <w:noProof/>
                <w:webHidden/>
              </w:rPr>
            </w:r>
            <w:r>
              <w:rPr>
                <w:noProof/>
                <w:webHidden/>
              </w:rPr>
              <w:fldChar w:fldCharType="separate"/>
            </w:r>
            <w:r>
              <w:rPr>
                <w:noProof/>
                <w:webHidden/>
              </w:rPr>
              <w:t>39</w:t>
            </w:r>
            <w:r>
              <w:rPr>
                <w:noProof/>
                <w:webHidden/>
              </w:rPr>
              <w:fldChar w:fldCharType="end"/>
            </w:r>
          </w:hyperlink>
        </w:p>
        <w:p w14:paraId="6A37C351" w14:textId="13AC6F7B" w:rsidR="000355CD" w:rsidRDefault="000355CD">
          <w:pPr>
            <w:pStyle w:val="21"/>
            <w:tabs>
              <w:tab w:val="right" w:leader="dot" w:pos="9061"/>
            </w:tabs>
            <w:ind w:firstLine="480"/>
            <w:rPr>
              <w:rFonts w:asciiTheme="minorHAnsi" w:eastAsiaTheme="minorEastAsia" w:hAnsiTheme="minorHAnsi"/>
              <w:noProof/>
            </w:rPr>
          </w:pPr>
          <w:hyperlink w:anchor="_Toc202118604" w:history="1">
            <w:r w:rsidRPr="00DF6F8A">
              <w:rPr>
                <w:rStyle w:val="af2"/>
                <w:noProof/>
              </w:rPr>
              <w:t xml:space="preserve">3.2 </w:t>
            </w:r>
            <w:r w:rsidRPr="00DF6F8A">
              <w:rPr>
                <w:rStyle w:val="af2"/>
                <w:rFonts w:hint="eastAsia"/>
                <w:noProof/>
              </w:rPr>
              <w:t>研究架構</w:t>
            </w:r>
            <w:r>
              <w:rPr>
                <w:noProof/>
                <w:webHidden/>
              </w:rPr>
              <w:tab/>
            </w:r>
            <w:r>
              <w:rPr>
                <w:noProof/>
                <w:webHidden/>
              </w:rPr>
              <w:fldChar w:fldCharType="begin"/>
            </w:r>
            <w:r>
              <w:rPr>
                <w:noProof/>
                <w:webHidden/>
              </w:rPr>
              <w:instrText xml:space="preserve"> PAGEREF _Toc202118604 \h </w:instrText>
            </w:r>
            <w:r>
              <w:rPr>
                <w:noProof/>
                <w:webHidden/>
              </w:rPr>
            </w:r>
            <w:r>
              <w:rPr>
                <w:noProof/>
                <w:webHidden/>
              </w:rPr>
              <w:fldChar w:fldCharType="separate"/>
            </w:r>
            <w:r>
              <w:rPr>
                <w:noProof/>
                <w:webHidden/>
              </w:rPr>
              <w:t>41</w:t>
            </w:r>
            <w:r>
              <w:rPr>
                <w:noProof/>
                <w:webHidden/>
              </w:rPr>
              <w:fldChar w:fldCharType="end"/>
            </w:r>
          </w:hyperlink>
        </w:p>
        <w:p w14:paraId="784CDE61" w14:textId="264E715C" w:rsidR="000355CD" w:rsidRDefault="000355CD">
          <w:pPr>
            <w:pStyle w:val="21"/>
            <w:tabs>
              <w:tab w:val="right" w:leader="dot" w:pos="9061"/>
            </w:tabs>
            <w:ind w:firstLine="480"/>
            <w:rPr>
              <w:rFonts w:asciiTheme="minorHAnsi" w:eastAsiaTheme="minorEastAsia" w:hAnsiTheme="minorHAnsi"/>
              <w:noProof/>
            </w:rPr>
          </w:pPr>
          <w:hyperlink w:anchor="_Toc202118605" w:history="1">
            <w:r w:rsidRPr="00DF6F8A">
              <w:rPr>
                <w:rStyle w:val="af2"/>
                <w:noProof/>
              </w:rPr>
              <w:t xml:space="preserve">3.3 </w:t>
            </w:r>
            <w:r w:rsidRPr="00DF6F8A">
              <w:rPr>
                <w:rStyle w:val="af2"/>
                <w:rFonts w:hint="eastAsia"/>
                <w:noProof/>
              </w:rPr>
              <w:t>研究觀察重點</w:t>
            </w:r>
            <w:r>
              <w:rPr>
                <w:noProof/>
                <w:webHidden/>
              </w:rPr>
              <w:tab/>
            </w:r>
            <w:r>
              <w:rPr>
                <w:noProof/>
                <w:webHidden/>
              </w:rPr>
              <w:fldChar w:fldCharType="begin"/>
            </w:r>
            <w:r>
              <w:rPr>
                <w:noProof/>
                <w:webHidden/>
              </w:rPr>
              <w:instrText xml:space="preserve"> PAGEREF _Toc202118605 \h </w:instrText>
            </w:r>
            <w:r>
              <w:rPr>
                <w:noProof/>
                <w:webHidden/>
              </w:rPr>
            </w:r>
            <w:r>
              <w:rPr>
                <w:noProof/>
                <w:webHidden/>
              </w:rPr>
              <w:fldChar w:fldCharType="separate"/>
            </w:r>
            <w:r>
              <w:rPr>
                <w:noProof/>
                <w:webHidden/>
              </w:rPr>
              <w:t>43</w:t>
            </w:r>
            <w:r>
              <w:rPr>
                <w:noProof/>
                <w:webHidden/>
              </w:rPr>
              <w:fldChar w:fldCharType="end"/>
            </w:r>
          </w:hyperlink>
        </w:p>
        <w:p w14:paraId="37FC14EB" w14:textId="33029723" w:rsidR="000355CD" w:rsidRDefault="000355CD">
          <w:pPr>
            <w:pStyle w:val="21"/>
            <w:tabs>
              <w:tab w:val="right" w:leader="dot" w:pos="9061"/>
            </w:tabs>
            <w:ind w:firstLine="480"/>
            <w:rPr>
              <w:rFonts w:asciiTheme="minorHAnsi" w:eastAsiaTheme="minorEastAsia" w:hAnsiTheme="minorHAnsi"/>
              <w:noProof/>
            </w:rPr>
          </w:pPr>
          <w:hyperlink w:anchor="_Toc202118606" w:history="1">
            <w:r w:rsidRPr="00DF6F8A">
              <w:rPr>
                <w:rStyle w:val="af2"/>
                <w:noProof/>
              </w:rPr>
              <w:t xml:space="preserve">3.4 </w:t>
            </w:r>
            <w:r w:rsidRPr="00DF6F8A">
              <w:rPr>
                <w:rStyle w:val="af2"/>
                <w:rFonts w:hint="eastAsia"/>
                <w:noProof/>
              </w:rPr>
              <w:t>研究對象</w:t>
            </w:r>
            <w:r>
              <w:rPr>
                <w:noProof/>
                <w:webHidden/>
              </w:rPr>
              <w:tab/>
            </w:r>
            <w:r>
              <w:rPr>
                <w:noProof/>
                <w:webHidden/>
              </w:rPr>
              <w:fldChar w:fldCharType="begin"/>
            </w:r>
            <w:r>
              <w:rPr>
                <w:noProof/>
                <w:webHidden/>
              </w:rPr>
              <w:instrText xml:space="preserve"> PAGEREF _Toc202118606 \h </w:instrText>
            </w:r>
            <w:r>
              <w:rPr>
                <w:noProof/>
                <w:webHidden/>
              </w:rPr>
            </w:r>
            <w:r>
              <w:rPr>
                <w:noProof/>
                <w:webHidden/>
              </w:rPr>
              <w:fldChar w:fldCharType="separate"/>
            </w:r>
            <w:r>
              <w:rPr>
                <w:noProof/>
                <w:webHidden/>
              </w:rPr>
              <w:t>45</w:t>
            </w:r>
            <w:r>
              <w:rPr>
                <w:noProof/>
                <w:webHidden/>
              </w:rPr>
              <w:fldChar w:fldCharType="end"/>
            </w:r>
          </w:hyperlink>
        </w:p>
        <w:p w14:paraId="5CBB4194" w14:textId="3B561379" w:rsidR="000355CD" w:rsidRDefault="000355CD">
          <w:pPr>
            <w:pStyle w:val="21"/>
            <w:tabs>
              <w:tab w:val="right" w:leader="dot" w:pos="9061"/>
            </w:tabs>
            <w:ind w:firstLine="480"/>
            <w:rPr>
              <w:rFonts w:asciiTheme="minorHAnsi" w:eastAsiaTheme="minorEastAsia" w:hAnsiTheme="minorHAnsi"/>
              <w:noProof/>
            </w:rPr>
          </w:pPr>
          <w:hyperlink w:anchor="_Toc202118607" w:history="1">
            <w:r w:rsidRPr="00DF6F8A">
              <w:rPr>
                <w:rStyle w:val="af2"/>
                <w:noProof/>
              </w:rPr>
              <w:t xml:space="preserve">3.5 </w:t>
            </w:r>
            <w:r w:rsidRPr="00DF6F8A">
              <w:rPr>
                <w:rStyle w:val="af2"/>
                <w:rFonts w:hint="eastAsia"/>
                <w:noProof/>
              </w:rPr>
              <w:t>資料蒐集與分析</w:t>
            </w:r>
            <w:r>
              <w:rPr>
                <w:noProof/>
                <w:webHidden/>
              </w:rPr>
              <w:tab/>
            </w:r>
            <w:r>
              <w:rPr>
                <w:noProof/>
                <w:webHidden/>
              </w:rPr>
              <w:fldChar w:fldCharType="begin"/>
            </w:r>
            <w:r>
              <w:rPr>
                <w:noProof/>
                <w:webHidden/>
              </w:rPr>
              <w:instrText xml:space="preserve"> PAGEREF _Toc202118607 \h </w:instrText>
            </w:r>
            <w:r>
              <w:rPr>
                <w:noProof/>
                <w:webHidden/>
              </w:rPr>
            </w:r>
            <w:r>
              <w:rPr>
                <w:noProof/>
                <w:webHidden/>
              </w:rPr>
              <w:fldChar w:fldCharType="separate"/>
            </w:r>
            <w:r>
              <w:rPr>
                <w:noProof/>
                <w:webHidden/>
              </w:rPr>
              <w:t>46</w:t>
            </w:r>
            <w:r>
              <w:rPr>
                <w:noProof/>
                <w:webHidden/>
              </w:rPr>
              <w:fldChar w:fldCharType="end"/>
            </w:r>
          </w:hyperlink>
        </w:p>
        <w:p w14:paraId="16CFAC2D" w14:textId="5B92DD14" w:rsidR="000355CD" w:rsidRDefault="000355CD" w:rsidP="00EF7CB2">
          <w:pPr>
            <w:pStyle w:val="31"/>
            <w:rPr>
              <w:rFonts w:asciiTheme="minorHAnsi" w:eastAsiaTheme="minorEastAsia" w:hAnsiTheme="minorHAnsi"/>
              <w:noProof/>
            </w:rPr>
          </w:pPr>
          <w:hyperlink w:anchor="_Toc202118608" w:history="1">
            <w:r w:rsidRPr="00DF6F8A">
              <w:rPr>
                <w:rStyle w:val="af2"/>
                <w:noProof/>
              </w:rPr>
              <w:t xml:space="preserve">3.5.1 </w:t>
            </w:r>
            <w:r w:rsidRPr="00DF6F8A">
              <w:rPr>
                <w:rStyle w:val="af2"/>
                <w:rFonts w:hint="eastAsia"/>
                <w:noProof/>
              </w:rPr>
              <w:t>資料蒐集</w:t>
            </w:r>
            <w:r>
              <w:rPr>
                <w:noProof/>
                <w:webHidden/>
              </w:rPr>
              <w:tab/>
            </w:r>
            <w:r>
              <w:rPr>
                <w:noProof/>
                <w:webHidden/>
              </w:rPr>
              <w:fldChar w:fldCharType="begin"/>
            </w:r>
            <w:r>
              <w:rPr>
                <w:noProof/>
                <w:webHidden/>
              </w:rPr>
              <w:instrText xml:space="preserve"> PAGEREF _Toc202118608 \h </w:instrText>
            </w:r>
            <w:r>
              <w:rPr>
                <w:noProof/>
                <w:webHidden/>
              </w:rPr>
            </w:r>
            <w:r>
              <w:rPr>
                <w:noProof/>
                <w:webHidden/>
              </w:rPr>
              <w:fldChar w:fldCharType="separate"/>
            </w:r>
            <w:r>
              <w:rPr>
                <w:noProof/>
                <w:webHidden/>
              </w:rPr>
              <w:t>46</w:t>
            </w:r>
            <w:r>
              <w:rPr>
                <w:noProof/>
                <w:webHidden/>
              </w:rPr>
              <w:fldChar w:fldCharType="end"/>
            </w:r>
          </w:hyperlink>
        </w:p>
        <w:p w14:paraId="380CF2EB" w14:textId="006A3885" w:rsidR="000355CD" w:rsidRDefault="000355CD" w:rsidP="00EF7CB2">
          <w:pPr>
            <w:pStyle w:val="31"/>
            <w:rPr>
              <w:rFonts w:asciiTheme="minorHAnsi" w:eastAsiaTheme="minorEastAsia" w:hAnsiTheme="minorHAnsi"/>
              <w:noProof/>
            </w:rPr>
          </w:pPr>
          <w:hyperlink w:anchor="_Toc202118609" w:history="1">
            <w:r w:rsidRPr="00DF6F8A">
              <w:rPr>
                <w:rStyle w:val="af2"/>
                <w:noProof/>
              </w:rPr>
              <w:t xml:space="preserve">3.5.2 </w:t>
            </w:r>
            <w:r w:rsidRPr="00DF6F8A">
              <w:rPr>
                <w:rStyle w:val="af2"/>
                <w:rFonts w:hint="eastAsia"/>
                <w:noProof/>
              </w:rPr>
              <w:t>資料分析</w:t>
            </w:r>
            <w:r>
              <w:rPr>
                <w:noProof/>
                <w:webHidden/>
              </w:rPr>
              <w:tab/>
            </w:r>
            <w:r>
              <w:rPr>
                <w:noProof/>
                <w:webHidden/>
              </w:rPr>
              <w:fldChar w:fldCharType="begin"/>
            </w:r>
            <w:r>
              <w:rPr>
                <w:noProof/>
                <w:webHidden/>
              </w:rPr>
              <w:instrText xml:space="preserve"> PAGEREF _Toc202118609 \h </w:instrText>
            </w:r>
            <w:r>
              <w:rPr>
                <w:noProof/>
                <w:webHidden/>
              </w:rPr>
            </w:r>
            <w:r>
              <w:rPr>
                <w:noProof/>
                <w:webHidden/>
              </w:rPr>
              <w:fldChar w:fldCharType="separate"/>
            </w:r>
            <w:r>
              <w:rPr>
                <w:noProof/>
                <w:webHidden/>
              </w:rPr>
              <w:t>48</w:t>
            </w:r>
            <w:r>
              <w:rPr>
                <w:noProof/>
                <w:webHidden/>
              </w:rPr>
              <w:fldChar w:fldCharType="end"/>
            </w:r>
          </w:hyperlink>
        </w:p>
        <w:p w14:paraId="63D00087" w14:textId="53C97C81" w:rsidR="000355CD" w:rsidRDefault="000355CD">
          <w:pPr>
            <w:pStyle w:val="11"/>
            <w:tabs>
              <w:tab w:val="right" w:leader="dot" w:pos="9061"/>
            </w:tabs>
            <w:ind w:firstLine="480"/>
            <w:rPr>
              <w:rFonts w:asciiTheme="minorHAnsi" w:eastAsiaTheme="minorEastAsia" w:hAnsiTheme="minorHAnsi"/>
              <w:noProof/>
            </w:rPr>
          </w:pPr>
          <w:hyperlink w:anchor="_Toc202118610" w:history="1">
            <w:r w:rsidRPr="00DF6F8A">
              <w:rPr>
                <w:rStyle w:val="af2"/>
                <w:rFonts w:hint="eastAsia"/>
                <w:noProof/>
              </w:rPr>
              <w:t>第四章、個案描述</w:t>
            </w:r>
            <w:r>
              <w:rPr>
                <w:noProof/>
                <w:webHidden/>
              </w:rPr>
              <w:tab/>
            </w:r>
            <w:r>
              <w:rPr>
                <w:noProof/>
                <w:webHidden/>
              </w:rPr>
              <w:fldChar w:fldCharType="begin"/>
            </w:r>
            <w:r>
              <w:rPr>
                <w:noProof/>
                <w:webHidden/>
              </w:rPr>
              <w:instrText xml:space="preserve"> PAGEREF _Toc202118610 \h </w:instrText>
            </w:r>
            <w:r>
              <w:rPr>
                <w:noProof/>
                <w:webHidden/>
              </w:rPr>
            </w:r>
            <w:r>
              <w:rPr>
                <w:noProof/>
                <w:webHidden/>
              </w:rPr>
              <w:fldChar w:fldCharType="separate"/>
            </w:r>
            <w:r>
              <w:rPr>
                <w:noProof/>
                <w:webHidden/>
              </w:rPr>
              <w:t>50</w:t>
            </w:r>
            <w:r>
              <w:rPr>
                <w:noProof/>
                <w:webHidden/>
              </w:rPr>
              <w:fldChar w:fldCharType="end"/>
            </w:r>
          </w:hyperlink>
        </w:p>
        <w:p w14:paraId="3DB12F1B" w14:textId="4E4052EE" w:rsidR="000355CD" w:rsidRDefault="000355CD">
          <w:pPr>
            <w:pStyle w:val="21"/>
            <w:tabs>
              <w:tab w:val="right" w:leader="dot" w:pos="9061"/>
            </w:tabs>
            <w:ind w:firstLine="480"/>
            <w:rPr>
              <w:rFonts w:asciiTheme="minorHAnsi" w:eastAsiaTheme="minorEastAsia" w:hAnsiTheme="minorHAnsi"/>
              <w:noProof/>
            </w:rPr>
          </w:pPr>
          <w:hyperlink w:anchor="_Toc202118611" w:history="1">
            <w:r w:rsidRPr="00DF6F8A">
              <w:rPr>
                <w:rStyle w:val="af2"/>
                <w:noProof/>
              </w:rPr>
              <w:t xml:space="preserve">4.1 </w:t>
            </w:r>
            <w:r w:rsidRPr="00DF6F8A">
              <w:rPr>
                <w:rStyle w:val="af2"/>
                <w:rFonts w:hint="eastAsia"/>
                <w:noProof/>
              </w:rPr>
              <w:t>全球紡織產業轉型現況</w:t>
            </w:r>
            <w:r>
              <w:rPr>
                <w:noProof/>
                <w:webHidden/>
              </w:rPr>
              <w:tab/>
            </w:r>
            <w:r>
              <w:rPr>
                <w:noProof/>
                <w:webHidden/>
              </w:rPr>
              <w:fldChar w:fldCharType="begin"/>
            </w:r>
            <w:r>
              <w:rPr>
                <w:noProof/>
                <w:webHidden/>
              </w:rPr>
              <w:instrText xml:space="preserve"> PAGEREF _Toc202118611 \h </w:instrText>
            </w:r>
            <w:r>
              <w:rPr>
                <w:noProof/>
                <w:webHidden/>
              </w:rPr>
            </w:r>
            <w:r>
              <w:rPr>
                <w:noProof/>
                <w:webHidden/>
              </w:rPr>
              <w:fldChar w:fldCharType="separate"/>
            </w:r>
            <w:r>
              <w:rPr>
                <w:noProof/>
                <w:webHidden/>
              </w:rPr>
              <w:t>50</w:t>
            </w:r>
            <w:r>
              <w:rPr>
                <w:noProof/>
                <w:webHidden/>
              </w:rPr>
              <w:fldChar w:fldCharType="end"/>
            </w:r>
          </w:hyperlink>
        </w:p>
        <w:p w14:paraId="51690682" w14:textId="49973A70" w:rsidR="000355CD" w:rsidRDefault="000355CD">
          <w:pPr>
            <w:pStyle w:val="21"/>
            <w:tabs>
              <w:tab w:val="right" w:leader="dot" w:pos="9061"/>
            </w:tabs>
            <w:ind w:firstLine="480"/>
            <w:rPr>
              <w:rFonts w:asciiTheme="minorHAnsi" w:eastAsiaTheme="minorEastAsia" w:hAnsiTheme="minorHAnsi"/>
              <w:noProof/>
            </w:rPr>
          </w:pPr>
          <w:hyperlink w:anchor="_Toc202118612" w:history="1">
            <w:r w:rsidRPr="00DF6F8A">
              <w:rPr>
                <w:rStyle w:val="af2"/>
                <w:noProof/>
              </w:rPr>
              <w:t xml:space="preserve">4.2 </w:t>
            </w:r>
            <w:r w:rsidRPr="00DF6F8A">
              <w:rPr>
                <w:rStyle w:val="af2"/>
                <w:rFonts w:hint="eastAsia"/>
                <w:noProof/>
              </w:rPr>
              <w:t>台灣紡織產業歷史與現況</w:t>
            </w:r>
            <w:r>
              <w:rPr>
                <w:noProof/>
                <w:webHidden/>
              </w:rPr>
              <w:tab/>
            </w:r>
            <w:r>
              <w:rPr>
                <w:noProof/>
                <w:webHidden/>
              </w:rPr>
              <w:fldChar w:fldCharType="begin"/>
            </w:r>
            <w:r>
              <w:rPr>
                <w:noProof/>
                <w:webHidden/>
              </w:rPr>
              <w:instrText xml:space="preserve"> PAGEREF _Toc202118612 \h </w:instrText>
            </w:r>
            <w:r>
              <w:rPr>
                <w:noProof/>
                <w:webHidden/>
              </w:rPr>
            </w:r>
            <w:r>
              <w:rPr>
                <w:noProof/>
                <w:webHidden/>
              </w:rPr>
              <w:fldChar w:fldCharType="separate"/>
            </w:r>
            <w:r>
              <w:rPr>
                <w:noProof/>
                <w:webHidden/>
              </w:rPr>
              <w:t>52</w:t>
            </w:r>
            <w:r>
              <w:rPr>
                <w:noProof/>
                <w:webHidden/>
              </w:rPr>
              <w:fldChar w:fldCharType="end"/>
            </w:r>
          </w:hyperlink>
        </w:p>
        <w:p w14:paraId="452B920D" w14:textId="102E9D52" w:rsidR="000355CD" w:rsidRDefault="000355CD">
          <w:pPr>
            <w:pStyle w:val="21"/>
            <w:tabs>
              <w:tab w:val="right" w:leader="dot" w:pos="9061"/>
            </w:tabs>
            <w:ind w:firstLine="480"/>
            <w:rPr>
              <w:rFonts w:asciiTheme="minorHAnsi" w:eastAsiaTheme="minorEastAsia" w:hAnsiTheme="minorHAnsi"/>
              <w:noProof/>
            </w:rPr>
          </w:pPr>
          <w:hyperlink w:anchor="_Toc202118613" w:history="1">
            <w:r w:rsidRPr="00DF6F8A">
              <w:rPr>
                <w:rStyle w:val="af2"/>
                <w:noProof/>
              </w:rPr>
              <w:t xml:space="preserve">4.3 </w:t>
            </w:r>
            <w:r w:rsidRPr="00DF6F8A">
              <w:rPr>
                <w:rStyle w:val="af2"/>
                <w:rFonts w:hint="eastAsia"/>
                <w:noProof/>
              </w:rPr>
              <w:t>個案公司簡介</w:t>
            </w:r>
            <w:r>
              <w:rPr>
                <w:noProof/>
                <w:webHidden/>
              </w:rPr>
              <w:tab/>
            </w:r>
            <w:r>
              <w:rPr>
                <w:noProof/>
                <w:webHidden/>
              </w:rPr>
              <w:fldChar w:fldCharType="begin"/>
            </w:r>
            <w:r>
              <w:rPr>
                <w:noProof/>
                <w:webHidden/>
              </w:rPr>
              <w:instrText xml:space="preserve"> PAGEREF _Toc202118613 \h </w:instrText>
            </w:r>
            <w:r>
              <w:rPr>
                <w:noProof/>
                <w:webHidden/>
              </w:rPr>
            </w:r>
            <w:r>
              <w:rPr>
                <w:noProof/>
                <w:webHidden/>
              </w:rPr>
              <w:fldChar w:fldCharType="separate"/>
            </w:r>
            <w:r>
              <w:rPr>
                <w:noProof/>
                <w:webHidden/>
              </w:rPr>
              <w:t>57</w:t>
            </w:r>
            <w:r>
              <w:rPr>
                <w:noProof/>
                <w:webHidden/>
              </w:rPr>
              <w:fldChar w:fldCharType="end"/>
            </w:r>
          </w:hyperlink>
        </w:p>
        <w:p w14:paraId="338EDAFC" w14:textId="698338A6" w:rsidR="000355CD" w:rsidRDefault="000355CD">
          <w:pPr>
            <w:pStyle w:val="11"/>
            <w:tabs>
              <w:tab w:val="right" w:leader="dot" w:pos="9061"/>
            </w:tabs>
            <w:ind w:firstLine="480"/>
            <w:rPr>
              <w:rFonts w:asciiTheme="minorHAnsi" w:eastAsiaTheme="minorEastAsia" w:hAnsiTheme="minorHAnsi"/>
              <w:noProof/>
            </w:rPr>
          </w:pPr>
          <w:hyperlink w:anchor="_Toc202118614" w:history="1">
            <w:r w:rsidRPr="00DF6F8A">
              <w:rPr>
                <w:rStyle w:val="af2"/>
                <w:rFonts w:hint="eastAsia"/>
                <w:noProof/>
              </w:rPr>
              <w:t>第五章、個案分析</w:t>
            </w:r>
            <w:r>
              <w:rPr>
                <w:noProof/>
                <w:webHidden/>
              </w:rPr>
              <w:tab/>
            </w:r>
            <w:r>
              <w:rPr>
                <w:noProof/>
                <w:webHidden/>
              </w:rPr>
              <w:fldChar w:fldCharType="begin"/>
            </w:r>
            <w:r>
              <w:rPr>
                <w:noProof/>
                <w:webHidden/>
              </w:rPr>
              <w:instrText xml:space="preserve"> PAGEREF _Toc202118614 \h </w:instrText>
            </w:r>
            <w:r>
              <w:rPr>
                <w:noProof/>
                <w:webHidden/>
              </w:rPr>
            </w:r>
            <w:r>
              <w:rPr>
                <w:noProof/>
                <w:webHidden/>
              </w:rPr>
              <w:fldChar w:fldCharType="separate"/>
            </w:r>
            <w:r>
              <w:rPr>
                <w:noProof/>
                <w:webHidden/>
              </w:rPr>
              <w:t>59</w:t>
            </w:r>
            <w:r>
              <w:rPr>
                <w:noProof/>
                <w:webHidden/>
              </w:rPr>
              <w:fldChar w:fldCharType="end"/>
            </w:r>
          </w:hyperlink>
        </w:p>
        <w:p w14:paraId="0A73BC5C" w14:textId="16B86DF4" w:rsidR="000355CD" w:rsidRDefault="000355CD">
          <w:pPr>
            <w:pStyle w:val="21"/>
            <w:tabs>
              <w:tab w:val="right" w:leader="dot" w:pos="9061"/>
            </w:tabs>
            <w:ind w:firstLine="480"/>
            <w:rPr>
              <w:rFonts w:asciiTheme="minorHAnsi" w:eastAsiaTheme="minorEastAsia" w:hAnsiTheme="minorHAnsi"/>
              <w:noProof/>
            </w:rPr>
          </w:pPr>
          <w:hyperlink w:anchor="_Toc202118615" w:history="1">
            <w:r w:rsidRPr="00DF6F8A">
              <w:rPr>
                <w:rStyle w:val="af2"/>
                <w:noProof/>
              </w:rPr>
              <w:t xml:space="preserve">5.1 </w:t>
            </w:r>
            <w:r w:rsidRPr="00DF6F8A">
              <w:rPr>
                <w:rStyle w:val="af2"/>
                <w:rFonts w:hint="eastAsia"/>
                <w:noProof/>
              </w:rPr>
              <w:t>臺灣通用紡織科技股份有限公司（</w:t>
            </w:r>
            <w:r w:rsidRPr="00DF6F8A">
              <w:rPr>
                <w:rStyle w:val="af2"/>
                <w:noProof/>
              </w:rPr>
              <w:t>Frontier.cool</w:t>
            </w:r>
            <w:r w:rsidRPr="00DF6F8A">
              <w:rPr>
                <w:rStyle w:val="af2"/>
                <w:rFonts w:hint="eastAsia"/>
                <w:noProof/>
              </w:rPr>
              <w:t>）</w:t>
            </w:r>
            <w:r>
              <w:rPr>
                <w:noProof/>
                <w:webHidden/>
              </w:rPr>
              <w:tab/>
            </w:r>
            <w:r>
              <w:rPr>
                <w:noProof/>
                <w:webHidden/>
              </w:rPr>
              <w:fldChar w:fldCharType="begin"/>
            </w:r>
            <w:r>
              <w:rPr>
                <w:noProof/>
                <w:webHidden/>
              </w:rPr>
              <w:instrText xml:space="preserve"> PAGEREF _Toc202118615 \h </w:instrText>
            </w:r>
            <w:r>
              <w:rPr>
                <w:noProof/>
                <w:webHidden/>
              </w:rPr>
            </w:r>
            <w:r>
              <w:rPr>
                <w:noProof/>
                <w:webHidden/>
              </w:rPr>
              <w:fldChar w:fldCharType="separate"/>
            </w:r>
            <w:r>
              <w:rPr>
                <w:noProof/>
                <w:webHidden/>
              </w:rPr>
              <w:t>59</w:t>
            </w:r>
            <w:r>
              <w:rPr>
                <w:noProof/>
                <w:webHidden/>
              </w:rPr>
              <w:fldChar w:fldCharType="end"/>
            </w:r>
          </w:hyperlink>
        </w:p>
        <w:p w14:paraId="150DBB7D" w14:textId="2140F7F3" w:rsidR="000355CD" w:rsidRDefault="000355CD" w:rsidP="00EF7CB2">
          <w:pPr>
            <w:pStyle w:val="31"/>
            <w:rPr>
              <w:rFonts w:asciiTheme="minorHAnsi" w:eastAsiaTheme="minorEastAsia" w:hAnsiTheme="minorHAnsi"/>
              <w:noProof/>
            </w:rPr>
          </w:pPr>
          <w:hyperlink w:anchor="_Toc202118616" w:history="1">
            <w:r w:rsidRPr="00DF6F8A">
              <w:rPr>
                <w:rStyle w:val="af2"/>
                <w:noProof/>
              </w:rPr>
              <w:t xml:space="preserve">5.1.1 </w:t>
            </w:r>
            <w:r w:rsidRPr="00DF6F8A">
              <w:rPr>
                <w:rStyle w:val="af2"/>
                <w:rFonts w:hint="eastAsia"/>
                <w:noProof/>
              </w:rPr>
              <w:t>能動性</w:t>
            </w:r>
            <w:r w:rsidRPr="00DF6F8A">
              <w:rPr>
                <w:rStyle w:val="af2"/>
                <w:rFonts w:ascii="標楷體" w:hAnsi="標楷體" w:hint="eastAsia"/>
                <w:noProof/>
              </w:rPr>
              <w:t>－</w:t>
            </w:r>
            <w:r w:rsidRPr="00DF6F8A">
              <w:rPr>
                <w:rStyle w:val="af2"/>
                <w:rFonts w:hint="eastAsia"/>
                <w:noProof/>
              </w:rPr>
              <w:t>問題</w:t>
            </w:r>
            <w:r>
              <w:rPr>
                <w:noProof/>
                <w:webHidden/>
              </w:rPr>
              <w:tab/>
            </w:r>
            <w:r>
              <w:rPr>
                <w:noProof/>
                <w:webHidden/>
              </w:rPr>
              <w:fldChar w:fldCharType="begin"/>
            </w:r>
            <w:r>
              <w:rPr>
                <w:noProof/>
                <w:webHidden/>
              </w:rPr>
              <w:instrText xml:space="preserve"> PAGEREF _Toc202118616 \h </w:instrText>
            </w:r>
            <w:r>
              <w:rPr>
                <w:noProof/>
                <w:webHidden/>
              </w:rPr>
            </w:r>
            <w:r>
              <w:rPr>
                <w:noProof/>
                <w:webHidden/>
              </w:rPr>
              <w:fldChar w:fldCharType="separate"/>
            </w:r>
            <w:r>
              <w:rPr>
                <w:noProof/>
                <w:webHidden/>
              </w:rPr>
              <w:t>59</w:t>
            </w:r>
            <w:r>
              <w:rPr>
                <w:noProof/>
                <w:webHidden/>
              </w:rPr>
              <w:fldChar w:fldCharType="end"/>
            </w:r>
          </w:hyperlink>
        </w:p>
        <w:p w14:paraId="4ADE6860" w14:textId="220271E8" w:rsidR="000355CD" w:rsidRDefault="000355CD" w:rsidP="00EF7CB2">
          <w:pPr>
            <w:pStyle w:val="31"/>
            <w:rPr>
              <w:rFonts w:asciiTheme="minorHAnsi" w:eastAsiaTheme="minorEastAsia" w:hAnsiTheme="minorHAnsi"/>
              <w:noProof/>
            </w:rPr>
          </w:pPr>
          <w:hyperlink w:anchor="_Toc202118617" w:history="1">
            <w:r w:rsidRPr="00DF6F8A">
              <w:rPr>
                <w:rStyle w:val="af2"/>
                <w:noProof/>
              </w:rPr>
              <w:t xml:space="preserve">5.1.2 </w:t>
            </w:r>
            <w:r w:rsidRPr="00DF6F8A">
              <w:rPr>
                <w:rStyle w:val="af2"/>
                <w:rFonts w:hint="eastAsia"/>
                <w:noProof/>
              </w:rPr>
              <w:t>能動性</w:t>
            </w:r>
            <w:r w:rsidRPr="00DF6F8A">
              <w:rPr>
                <w:rStyle w:val="af2"/>
                <w:rFonts w:ascii="標楷體" w:hAnsi="標楷體" w:hint="eastAsia"/>
                <w:noProof/>
              </w:rPr>
              <w:t>－</w:t>
            </w:r>
            <w:r w:rsidRPr="00DF6F8A">
              <w:rPr>
                <w:rStyle w:val="af2"/>
                <w:rFonts w:hint="eastAsia"/>
                <w:noProof/>
              </w:rPr>
              <w:t>意圖</w:t>
            </w:r>
            <w:r>
              <w:rPr>
                <w:noProof/>
                <w:webHidden/>
              </w:rPr>
              <w:tab/>
            </w:r>
            <w:r>
              <w:rPr>
                <w:noProof/>
                <w:webHidden/>
              </w:rPr>
              <w:fldChar w:fldCharType="begin"/>
            </w:r>
            <w:r>
              <w:rPr>
                <w:noProof/>
                <w:webHidden/>
              </w:rPr>
              <w:instrText xml:space="preserve"> PAGEREF _Toc202118617 \h </w:instrText>
            </w:r>
            <w:r>
              <w:rPr>
                <w:noProof/>
                <w:webHidden/>
              </w:rPr>
            </w:r>
            <w:r>
              <w:rPr>
                <w:noProof/>
                <w:webHidden/>
              </w:rPr>
              <w:fldChar w:fldCharType="separate"/>
            </w:r>
            <w:r>
              <w:rPr>
                <w:noProof/>
                <w:webHidden/>
              </w:rPr>
              <w:t>60</w:t>
            </w:r>
            <w:r>
              <w:rPr>
                <w:noProof/>
                <w:webHidden/>
              </w:rPr>
              <w:fldChar w:fldCharType="end"/>
            </w:r>
          </w:hyperlink>
        </w:p>
        <w:p w14:paraId="51570D08" w14:textId="5BD0A574" w:rsidR="000355CD" w:rsidRDefault="000355CD" w:rsidP="00EF7CB2">
          <w:pPr>
            <w:pStyle w:val="31"/>
            <w:rPr>
              <w:rFonts w:asciiTheme="minorHAnsi" w:eastAsiaTheme="minorEastAsia" w:hAnsiTheme="minorHAnsi"/>
              <w:noProof/>
            </w:rPr>
          </w:pPr>
          <w:hyperlink w:anchor="_Toc202118618" w:history="1">
            <w:r w:rsidRPr="00DF6F8A">
              <w:rPr>
                <w:rStyle w:val="af2"/>
                <w:noProof/>
              </w:rPr>
              <w:t xml:space="preserve">5.1.3 </w:t>
            </w:r>
            <w:r w:rsidRPr="00DF6F8A">
              <w:rPr>
                <w:rStyle w:val="af2"/>
                <w:rFonts w:hint="eastAsia"/>
                <w:noProof/>
              </w:rPr>
              <w:t>目的</w:t>
            </w:r>
            <w:r>
              <w:rPr>
                <w:noProof/>
                <w:webHidden/>
              </w:rPr>
              <w:tab/>
            </w:r>
            <w:r>
              <w:rPr>
                <w:noProof/>
                <w:webHidden/>
              </w:rPr>
              <w:fldChar w:fldCharType="begin"/>
            </w:r>
            <w:r>
              <w:rPr>
                <w:noProof/>
                <w:webHidden/>
              </w:rPr>
              <w:instrText xml:space="preserve"> PAGEREF _Toc202118618 \h </w:instrText>
            </w:r>
            <w:r>
              <w:rPr>
                <w:noProof/>
                <w:webHidden/>
              </w:rPr>
            </w:r>
            <w:r>
              <w:rPr>
                <w:noProof/>
                <w:webHidden/>
              </w:rPr>
              <w:fldChar w:fldCharType="separate"/>
            </w:r>
            <w:r>
              <w:rPr>
                <w:noProof/>
                <w:webHidden/>
              </w:rPr>
              <w:t>61</w:t>
            </w:r>
            <w:r>
              <w:rPr>
                <w:noProof/>
                <w:webHidden/>
              </w:rPr>
              <w:fldChar w:fldCharType="end"/>
            </w:r>
          </w:hyperlink>
        </w:p>
        <w:p w14:paraId="139BC3CD" w14:textId="2CE032E0" w:rsidR="000355CD" w:rsidRDefault="000355CD">
          <w:pPr>
            <w:pStyle w:val="21"/>
            <w:tabs>
              <w:tab w:val="right" w:leader="dot" w:pos="9061"/>
            </w:tabs>
            <w:ind w:firstLine="480"/>
            <w:rPr>
              <w:rFonts w:asciiTheme="minorHAnsi" w:eastAsiaTheme="minorEastAsia" w:hAnsiTheme="minorHAnsi"/>
              <w:noProof/>
            </w:rPr>
          </w:pPr>
          <w:hyperlink w:anchor="_Toc202118619" w:history="1">
            <w:r w:rsidRPr="00DF6F8A">
              <w:rPr>
                <w:rStyle w:val="af2"/>
                <w:noProof/>
              </w:rPr>
              <w:t xml:space="preserve">5.2 </w:t>
            </w:r>
            <w:r w:rsidRPr="00DF6F8A">
              <w:rPr>
                <w:rStyle w:val="af2"/>
                <w:rFonts w:hint="eastAsia"/>
                <w:noProof/>
              </w:rPr>
              <w:t>第一階段：開源與協作</w:t>
            </w:r>
            <w:r>
              <w:rPr>
                <w:noProof/>
                <w:webHidden/>
              </w:rPr>
              <w:tab/>
            </w:r>
            <w:r>
              <w:rPr>
                <w:noProof/>
                <w:webHidden/>
              </w:rPr>
              <w:fldChar w:fldCharType="begin"/>
            </w:r>
            <w:r>
              <w:rPr>
                <w:noProof/>
                <w:webHidden/>
              </w:rPr>
              <w:instrText xml:space="preserve"> PAGEREF _Toc202118619 \h </w:instrText>
            </w:r>
            <w:r>
              <w:rPr>
                <w:noProof/>
                <w:webHidden/>
              </w:rPr>
            </w:r>
            <w:r>
              <w:rPr>
                <w:noProof/>
                <w:webHidden/>
              </w:rPr>
              <w:fldChar w:fldCharType="separate"/>
            </w:r>
            <w:r>
              <w:rPr>
                <w:noProof/>
                <w:webHidden/>
              </w:rPr>
              <w:t>63</w:t>
            </w:r>
            <w:r>
              <w:rPr>
                <w:noProof/>
                <w:webHidden/>
              </w:rPr>
              <w:fldChar w:fldCharType="end"/>
            </w:r>
          </w:hyperlink>
        </w:p>
        <w:p w14:paraId="59B3456B" w14:textId="6BBFC7EE" w:rsidR="000355CD" w:rsidRDefault="000355CD" w:rsidP="00EF7CB2">
          <w:pPr>
            <w:pStyle w:val="31"/>
            <w:rPr>
              <w:rFonts w:asciiTheme="minorHAnsi" w:eastAsiaTheme="minorEastAsia" w:hAnsiTheme="minorHAnsi"/>
              <w:noProof/>
            </w:rPr>
          </w:pPr>
          <w:hyperlink w:anchor="_Toc202118620" w:history="1">
            <w:r w:rsidRPr="00DF6F8A">
              <w:rPr>
                <w:rStyle w:val="af2"/>
                <w:noProof/>
              </w:rPr>
              <w:t xml:space="preserve">5.2.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20 \h </w:instrText>
            </w:r>
            <w:r>
              <w:rPr>
                <w:noProof/>
                <w:webHidden/>
              </w:rPr>
            </w:r>
            <w:r>
              <w:rPr>
                <w:noProof/>
                <w:webHidden/>
              </w:rPr>
              <w:fldChar w:fldCharType="separate"/>
            </w:r>
            <w:r>
              <w:rPr>
                <w:noProof/>
                <w:webHidden/>
              </w:rPr>
              <w:t>63</w:t>
            </w:r>
            <w:r>
              <w:rPr>
                <w:noProof/>
                <w:webHidden/>
              </w:rPr>
              <w:fldChar w:fldCharType="end"/>
            </w:r>
          </w:hyperlink>
        </w:p>
        <w:p w14:paraId="4D7B11AE" w14:textId="59ABB940" w:rsidR="000355CD" w:rsidRDefault="000355CD" w:rsidP="00EF7CB2">
          <w:pPr>
            <w:pStyle w:val="31"/>
            <w:rPr>
              <w:rFonts w:asciiTheme="minorHAnsi" w:eastAsiaTheme="minorEastAsia" w:hAnsiTheme="minorHAnsi"/>
              <w:noProof/>
            </w:rPr>
          </w:pPr>
          <w:hyperlink w:anchor="_Toc202118621" w:history="1">
            <w:r w:rsidRPr="00DF6F8A">
              <w:rPr>
                <w:rStyle w:val="af2"/>
                <w:noProof/>
              </w:rPr>
              <w:t xml:space="preserve">5.2.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21 \h </w:instrText>
            </w:r>
            <w:r>
              <w:rPr>
                <w:noProof/>
                <w:webHidden/>
              </w:rPr>
            </w:r>
            <w:r>
              <w:rPr>
                <w:noProof/>
                <w:webHidden/>
              </w:rPr>
              <w:fldChar w:fldCharType="separate"/>
            </w:r>
            <w:r>
              <w:rPr>
                <w:noProof/>
                <w:webHidden/>
              </w:rPr>
              <w:t>64</w:t>
            </w:r>
            <w:r>
              <w:rPr>
                <w:noProof/>
                <w:webHidden/>
              </w:rPr>
              <w:fldChar w:fldCharType="end"/>
            </w:r>
          </w:hyperlink>
        </w:p>
        <w:p w14:paraId="05622B10" w14:textId="7F57DBA7" w:rsidR="000355CD" w:rsidRDefault="000355CD" w:rsidP="00EF7CB2">
          <w:pPr>
            <w:pStyle w:val="31"/>
            <w:rPr>
              <w:rFonts w:asciiTheme="minorHAnsi" w:eastAsiaTheme="minorEastAsia" w:hAnsiTheme="minorHAnsi"/>
              <w:noProof/>
            </w:rPr>
          </w:pPr>
          <w:hyperlink w:anchor="_Toc202118622" w:history="1">
            <w:r w:rsidRPr="00DF6F8A">
              <w:rPr>
                <w:rStyle w:val="af2"/>
                <w:noProof/>
              </w:rPr>
              <w:t xml:space="preserve">5.2.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22 \h </w:instrText>
            </w:r>
            <w:r>
              <w:rPr>
                <w:noProof/>
                <w:webHidden/>
              </w:rPr>
            </w:r>
            <w:r>
              <w:rPr>
                <w:noProof/>
                <w:webHidden/>
              </w:rPr>
              <w:fldChar w:fldCharType="separate"/>
            </w:r>
            <w:r>
              <w:rPr>
                <w:noProof/>
                <w:webHidden/>
              </w:rPr>
              <w:t>64</w:t>
            </w:r>
            <w:r>
              <w:rPr>
                <w:noProof/>
                <w:webHidden/>
              </w:rPr>
              <w:fldChar w:fldCharType="end"/>
            </w:r>
          </w:hyperlink>
        </w:p>
        <w:p w14:paraId="221AB90A" w14:textId="571FA547" w:rsidR="000355CD" w:rsidRDefault="000355CD" w:rsidP="00EF7CB2">
          <w:pPr>
            <w:pStyle w:val="31"/>
            <w:rPr>
              <w:rFonts w:asciiTheme="minorHAnsi" w:eastAsiaTheme="minorEastAsia" w:hAnsiTheme="minorHAnsi"/>
              <w:noProof/>
            </w:rPr>
          </w:pPr>
          <w:hyperlink w:anchor="_Toc202118623" w:history="1">
            <w:r w:rsidRPr="00DF6F8A">
              <w:rPr>
                <w:rStyle w:val="af2"/>
                <w:noProof/>
              </w:rPr>
              <w:t xml:space="preserve">5.2.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23 \h </w:instrText>
            </w:r>
            <w:r>
              <w:rPr>
                <w:noProof/>
                <w:webHidden/>
              </w:rPr>
            </w:r>
            <w:r>
              <w:rPr>
                <w:noProof/>
                <w:webHidden/>
              </w:rPr>
              <w:fldChar w:fldCharType="separate"/>
            </w:r>
            <w:r>
              <w:rPr>
                <w:noProof/>
                <w:webHidden/>
              </w:rPr>
              <w:t>65</w:t>
            </w:r>
            <w:r>
              <w:rPr>
                <w:noProof/>
                <w:webHidden/>
              </w:rPr>
              <w:fldChar w:fldCharType="end"/>
            </w:r>
          </w:hyperlink>
        </w:p>
        <w:p w14:paraId="76397F42" w14:textId="4F8EA6E4" w:rsidR="000355CD" w:rsidRDefault="000355CD" w:rsidP="00EF7CB2">
          <w:pPr>
            <w:pStyle w:val="31"/>
            <w:rPr>
              <w:rFonts w:asciiTheme="minorHAnsi" w:eastAsiaTheme="minorEastAsia" w:hAnsiTheme="minorHAnsi"/>
              <w:noProof/>
            </w:rPr>
          </w:pPr>
          <w:hyperlink w:anchor="_Toc202118624" w:history="1">
            <w:r w:rsidRPr="00DF6F8A">
              <w:rPr>
                <w:rStyle w:val="af2"/>
                <w:noProof/>
              </w:rPr>
              <w:t xml:space="preserve">5.2.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24 \h </w:instrText>
            </w:r>
            <w:r>
              <w:rPr>
                <w:noProof/>
                <w:webHidden/>
              </w:rPr>
            </w:r>
            <w:r>
              <w:rPr>
                <w:noProof/>
                <w:webHidden/>
              </w:rPr>
              <w:fldChar w:fldCharType="separate"/>
            </w:r>
            <w:r>
              <w:rPr>
                <w:noProof/>
                <w:webHidden/>
              </w:rPr>
              <w:t>67</w:t>
            </w:r>
            <w:r>
              <w:rPr>
                <w:noProof/>
                <w:webHidden/>
              </w:rPr>
              <w:fldChar w:fldCharType="end"/>
            </w:r>
          </w:hyperlink>
        </w:p>
        <w:p w14:paraId="16D403E3" w14:textId="1B21509A" w:rsidR="000355CD" w:rsidRDefault="000355CD" w:rsidP="00EF7CB2">
          <w:pPr>
            <w:pStyle w:val="31"/>
            <w:rPr>
              <w:rFonts w:asciiTheme="minorHAnsi" w:eastAsiaTheme="minorEastAsia" w:hAnsiTheme="minorHAnsi"/>
              <w:noProof/>
            </w:rPr>
          </w:pPr>
          <w:hyperlink w:anchor="_Toc202118625" w:history="1">
            <w:r w:rsidRPr="00DF6F8A">
              <w:rPr>
                <w:rStyle w:val="af2"/>
                <w:noProof/>
              </w:rPr>
              <w:t xml:space="preserve">5.2.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25 \h </w:instrText>
            </w:r>
            <w:r>
              <w:rPr>
                <w:noProof/>
                <w:webHidden/>
              </w:rPr>
            </w:r>
            <w:r>
              <w:rPr>
                <w:noProof/>
                <w:webHidden/>
              </w:rPr>
              <w:fldChar w:fldCharType="separate"/>
            </w:r>
            <w:r>
              <w:rPr>
                <w:noProof/>
                <w:webHidden/>
              </w:rPr>
              <w:t>68</w:t>
            </w:r>
            <w:r>
              <w:rPr>
                <w:noProof/>
                <w:webHidden/>
              </w:rPr>
              <w:fldChar w:fldCharType="end"/>
            </w:r>
          </w:hyperlink>
        </w:p>
        <w:p w14:paraId="5EA5C726" w14:textId="5C7F14AA" w:rsidR="000355CD" w:rsidRDefault="000355CD" w:rsidP="00EF7CB2">
          <w:pPr>
            <w:pStyle w:val="31"/>
            <w:rPr>
              <w:rFonts w:asciiTheme="minorHAnsi" w:eastAsiaTheme="minorEastAsia" w:hAnsiTheme="minorHAnsi"/>
              <w:noProof/>
            </w:rPr>
          </w:pPr>
          <w:hyperlink w:anchor="_Toc202118626" w:history="1">
            <w:r w:rsidRPr="00DF6F8A">
              <w:rPr>
                <w:rStyle w:val="af2"/>
                <w:noProof/>
              </w:rPr>
              <w:t xml:space="preserve">5.2.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26 \h </w:instrText>
            </w:r>
            <w:r>
              <w:rPr>
                <w:noProof/>
                <w:webHidden/>
              </w:rPr>
            </w:r>
            <w:r>
              <w:rPr>
                <w:noProof/>
                <w:webHidden/>
              </w:rPr>
              <w:fldChar w:fldCharType="separate"/>
            </w:r>
            <w:r>
              <w:rPr>
                <w:noProof/>
                <w:webHidden/>
              </w:rPr>
              <w:t>69</w:t>
            </w:r>
            <w:r>
              <w:rPr>
                <w:noProof/>
                <w:webHidden/>
              </w:rPr>
              <w:fldChar w:fldCharType="end"/>
            </w:r>
          </w:hyperlink>
        </w:p>
        <w:p w14:paraId="18D5D2AD" w14:textId="05C45C11" w:rsidR="000355CD" w:rsidRDefault="000355CD">
          <w:pPr>
            <w:pStyle w:val="21"/>
            <w:tabs>
              <w:tab w:val="right" w:leader="dot" w:pos="9061"/>
            </w:tabs>
            <w:ind w:firstLine="480"/>
            <w:rPr>
              <w:rFonts w:asciiTheme="minorHAnsi" w:eastAsiaTheme="minorEastAsia" w:hAnsiTheme="minorHAnsi"/>
              <w:noProof/>
            </w:rPr>
          </w:pPr>
          <w:hyperlink w:anchor="_Toc202118627" w:history="1">
            <w:r w:rsidRPr="00DF6F8A">
              <w:rPr>
                <w:rStyle w:val="af2"/>
                <w:noProof/>
              </w:rPr>
              <w:t xml:space="preserve">5.3 </w:t>
            </w:r>
            <w:r w:rsidRPr="00DF6F8A">
              <w:rPr>
                <w:rStyle w:val="af2"/>
                <w:rFonts w:hint="eastAsia"/>
                <w:noProof/>
              </w:rPr>
              <w:t>第二階段：資安與私有</w:t>
            </w:r>
            <w:r>
              <w:rPr>
                <w:noProof/>
                <w:webHidden/>
              </w:rPr>
              <w:tab/>
            </w:r>
            <w:r>
              <w:rPr>
                <w:noProof/>
                <w:webHidden/>
              </w:rPr>
              <w:fldChar w:fldCharType="begin"/>
            </w:r>
            <w:r>
              <w:rPr>
                <w:noProof/>
                <w:webHidden/>
              </w:rPr>
              <w:instrText xml:space="preserve"> PAGEREF _Toc202118627 \h </w:instrText>
            </w:r>
            <w:r>
              <w:rPr>
                <w:noProof/>
                <w:webHidden/>
              </w:rPr>
            </w:r>
            <w:r>
              <w:rPr>
                <w:noProof/>
                <w:webHidden/>
              </w:rPr>
              <w:fldChar w:fldCharType="separate"/>
            </w:r>
            <w:r>
              <w:rPr>
                <w:noProof/>
                <w:webHidden/>
              </w:rPr>
              <w:t>72</w:t>
            </w:r>
            <w:r>
              <w:rPr>
                <w:noProof/>
                <w:webHidden/>
              </w:rPr>
              <w:fldChar w:fldCharType="end"/>
            </w:r>
          </w:hyperlink>
        </w:p>
        <w:p w14:paraId="5DFFF077" w14:textId="58F656C0" w:rsidR="000355CD" w:rsidRDefault="000355CD" w:rsidP="00EF7CB2">
          <w:pPr>
            <w:pStyle w:val="31"/>
            <w:rPr>
              <w:rFonts w:asciiTheme="minorHAnsi" w:eastAsiaTheme="minorEastAsia" w:hAnsiTheme="minorHAnsi"/>
              <w:noProof/>
            </w:rPr>
          </w:pPr>
          <w:hyperlink w:anchor="_Toc202118628" w:history="1">
            <w:r w:rsidRPr="00DF6F8A">
              <w:rPr>
                <w:rStyle w:val="af2"/>
                <w:noProof/>
              </w:rPr>
              <w:t xml:space="preserve">5.3.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28 \h </w:instrText>
            </w:r>
            <w:r>
              <w:rPr>
                <w:noProof/>
                <w:webHidden/>
              </w:rPr>
            </w:r>
            <w:r>
              <w:rPr>
                <w:noProof/>
                <w:webHidden/>
              </w:rPr>
              <w:fldChar w:fldCharType="separate"/>
            </w:r>
            <w:r>
              <w:rPr>
                <w:noProof/>
                <w:webHidden/>
              </w:rPr>
              <w:t>72</w:t>
            </w:r>
            <w:r>
              <w:rPr>
                <w:noProof/>
                <w:webHidden/>
              </w:rPr>
              <w:fldChar w:fldCharType="end"/>
            </w:r>
          </w:hyperlink>
        </w:p>
        <w:p w14:paraId="3EB8F938" w14:textId="074B00F6" w:rsidR="000355CD" w:rsidRDefault="000355CD" w:rsidP="00EF7CB2">
          <w:pPr>
            <w:pStyle w:val="31"/>
            <w:rPr>
              <w:rFonts w:asciiTheme="minorHAnsi" w:eastAsiaTheme="minorEastAsia" w:hAnsiTheme="minorHAnsi"/>
              <w:noProof/>
            </w:rPr>
          </w:pPr>
          <w:hyperlink w:anchor="_Toc202118629" w:history="1">
            <w:r w:rsidRPr="00DF6F8A">
              <w:rPr>
                <w:rStyle w:val="af2"/>
                <w:noProof/>
              </w:rPr>
              <w:t xml:space="preserve">5.3.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29 \h </w:instrText>
            </w:r>
            <w:r>
              <w:rPr>
                <w:noProof/>
                <w:webHidden/>
              </w:rPr>
            </w:r>
            <w:r>
              <w:rPr>
                <w:noProof/>
                <w:webHidden/>
              </w:rPr>
              <w:fldChar w:fldCharType="separate"/>
            </w:r>
            <w:r>
              <w:rPr>
                <w:noProof/>
                <w:webHidden/>
              </w:rPr>
              <w:t>73</w:t>
            </w:r>
            <w:r>
              <w:rPr>
                <w:noProof/>
                <w:webHidden/>
              </w:rPr>
              <w:fldChar w:fldCharType="end"/>
            </w:r>
          </w:hyperlink>
        </w:p>
        <w:p w14:paraId="593DBA13" w14:textId="4B0B7D75" w:rsidR="000355CD" w:rsidRDefault="000355CD" w:rsidP="00EF7CB2">
          <w:pPr>
            <w:pStyle w:val="31"/>
            <w:rPr>
              <w:rFonts w:asciiTheme="minorHAnsi" w:eastAsiaTheme="minorEastAsia" w:hAnsiTheme="minorHAnsi"/>
              <w:noProof/>
            </w:rPr>
          </w:pPr>
          <w:hyperlink w:anchor="_Toc202118630" w:history="1">
            <w:r w:rsidRPr="00DF6F8A">
              <w:rPr>
                <w:rStyle w:val="af2"/>
                <w:noProof/>
              </w:rPr>
              <w:t>5.3.3</w:t>
            </w:r>
            <w:r w:rsidR="00EF7CB2">
              <w:rPr>
                <w:rStyle w:val="af2"/>
                <w:rFonts w:hint="eastAsia"/>
                <w:noProof/>
              </w:rPr>
              <w:t xml:space="preserve">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30 \h </w:instrText>
            </w:r>
            <w:r>
              <w:rPr>
                <w:noProof/>
                <w:webHidden/>
              </w:rPr>
            </w:r>
            <w:r>
              <w:rPr>
                <w:noProof/>
                <w:webHidden/>
              </w:rPr>
              <w:fldChar w:fldCharType="separate"/>
            </w:r>
            <w:r>
              <w:rPr>
                <w:noProof/>
                <w:webHidden/>
              </w:rPr>
              <w:t>74</w:t>
            </w:r>
            <w:r>
              <w:rPr>
                <w:noProof/>
                <w:webHidden/>
              </w:rPr>
              <w:fldChar w:fldCharType="end"/>
            </w:r>
          </w:hyperlink>
        </w:p>
        <w:p w14:paraId="301857D9" w14:textId="06E103CE" w:rsidR="000355CD" w:rsidRDefault="000355CD" w:rsidP="00EF7CB2">
          <w:pPr>
            <w:pStyle w:val="31"/>
            <w:rPr>
              <w:rFonts w:asciiTheme="minorHAnsi" w:eastAsiaTheme="minorEastAsia" w:hAnsiTheme="minorHAnsi"/>
              <w:noProof/>
            </w:rPr>
          </w:pPr>
          <w:hyperlink w:anchor="_Toc202118631" w:history="1">
            <w:r w:rsidRPr="00DF6F8A">
              <w:rPr>
                <w:rStyle w:val="af2"/>
                <w:noProof/>
              </w:rPr>
              <w:t xml:space="preserve">5.3.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31 \h </w:instrText>
            </w:r>
            <w:r>
              <w:rPr>
                <w:noProof/>
                <w:webHidden/>
              </w:rPr>
            </w:r>
            <w:r>
              <w:rPr>
                <w:noProof/>
                <w:webHidden/>
              </w:rPr>
              <w:fldChar w:fldCharType="separate"/>
            </w:r>
            <w:r>
              <w:rPr>
                <w:noProof/>
                <w:webHidden/>
              </w:rPr>
              <w:t>75</w:t>
            </w:r>
            <w:r>
              <w:rPr>
                <w:noProof/>
                <w:webHidden/>
              </w:rPr>
              <w:fldChar w:fldCharType="end"/>
            </w:r>
          </w:hyperlink>
        </w:p>
        <w:p w14:paraId="30EEFDB8" w14:textId="3649FEEA" w:rsidR="000355CD" w:rsidRDefault="000355CD" w:rsidP="00EF7CB2">
          <w:pPr>
            <w:pStyle w:val="31"/>
            <w:rPr>
              <w:rFonts w:asciiTheme="minorHAnsi" w:eastAsiaTheme="minorEastAsia" w:hAnsiTheme="minorHAnsi"/>
              <w:noProof/>
            </w:rPr>
          </w:pPr>
          <w:hyperlink w:anchor="_Toc202118632" w:history="1">
            <w:r w:rsidRPr="00DF6F8A">
              <w:rPr>
                <w:rStyle w:val="af2"/>
                <w:noProof/>
              </w:rPr>
              <w:t xml:space="preserve">5.3.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32 \h </w:instrText>
            </w:r>
            <w:r>
              <w:rPr>
                <w:noProof/>
                <w:webHidden/>
              </w:rPr>
            </w:r>
            <w:r>
              <w:rPr>
                <w:noProof/>
                <w:webHidden/>
              </w:rPr>
              <w:fldChar w:fldCharType="separate"/>
            </w:r>
            <w:r>
              <w:rPr>
                <w:noProof/>
                <w:webHidden/>
              </w:rPr>
              <w:t>76</w:t>
            </w:r>
            <w:r>
              <w:rPr>
                <w:noProof/>
                <w:webHidden/>
              </w:rPr>
              <w:fldChar w:fldCharType="end"/>
            </w:r>
          </w:hyperlink>
        </w:p>
        <w:p w14:paraId="5B88462C" w14:textId="592C8645" w:rsidR="000355CD" w:rsidRDefault="000355CD" w:rsidP="00EF7CB2">
          <w:pPr>
            <w:pStyle w:val="31"/>
            <w:rPr>
              <w:rFonts w:asciiTheme="minorHAnsi" w:eastAsiaTheme="minorEastAsia" w:hAnsiTheme="minorHAnsi"/>
              <w:noProof/>
            </w:rPr>
          </w:pPr>
          <w:hyperlink w:anchor="_Toc202118633" w:history="1">
            <w:r w:rsidRPr="00DF6F8A">
              <w:rPr>
                <w:rStyle w:val="af2"/>
                <w:noProof/>
              </w:rPr>
              <w:t xml:space="preserve">5.3.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33 \h </w:instrText>
            </w:r>
            <w:r>
              <w:rPr>
                <w:noProof/>
                <w:webHidden/>
              </w:rPr>
            </w:r>
            <w:r>
              <w:rPr>
                <w:noProof/>
                <w:webHidden/>
              </w:rPr>
              <w:fldChar w:fldCharType="separate"/>
            </w:r>
            <w:r>
              <w:rPr>
                <w:noProof/>
                <w:webHidden/>
              </w:rPr>
              <w:t>77</w:t>
            </w:r>
            <w:r>
              <w:rPr>
                <w:noProof/>
                <w:webHidden/>
              </w:rPr>
              <w:fldChar w:fldCharType="end"/>
            </w:r>
          </w:hyperlink>
        </w:p>
        <w:p w14:paraId="15F8E705" w14:textId="4453D147" w:rsidR="000355CD" w:rsidRDefault="000355CD" w:rsidP="00EF7CB2">
          <w:pPr>
            <w:pStyle w:val="31"/>
            <w:rPr>
              <w:rFonts w:asciiTheme="minorHAnsi" w:eastAsiaTheme="minorEastAsia" w:hAnsiTheme="minorHAnsi"/>
              <w:noProof/>
            </w:rPr>
          </w:pPr>
          <w:hyperlink w:anchor="_Toc202118634" w:history="1">
            <w:r w:rsidRPr="00DF6F8A">
              <w:rPr>
                <w:rStyle w:val="af2"/>
                <w:noProof/>
              </w:rPr>
              <w:t xml:space="preserve">5.3.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34 \h </w:instrText>
            </w:r>
            <w:r>
              <w:rPr>
                <w:noProof/>
                <w:webHidden/>
              </w:rPr>
            </w:r>
            <w:r>
              <w:rPr>
                <w:noProof/>
                <w:webHidden/>
              </w:rPr>
              <w:fldChar w:fldCharType="separate"/>
            </w:r>
            <w:r>
              <w:rPr>
                <w:noProof/>
                <w:webHidden/>
              </w:rPr>
              <w:t>78</w:t>
            </w:r>
            <w:r>
              <w:rPr>
                <w:noProof/>
                <w:webHidden/>
              </w:rPr>
              <w:fldChar w:fldCharType="end"/>
            </w:r>
          </w:hyperlink>
        </w:p>
        <w:p w14:paraId="08C366EA" w14:textId="62B1390B" w:rsidR="000355CD" w:rsidRDefault="000355CD">
          <w:pPr>
            <w:pStyle w:val="21"/>
            <w:tabs>
              <w:tab w:val="right" w:leader="dot" w:pos="9061"/>
            </w:tabs>
            <w:ind w:firstLine="480"/>
            <w:rPr>
              <w:rFonts w:asciiTheme="minorHAnsi" w:eastAsiaTheme="minorEastAsia" w:hAnsiTheme="minorHAnsi"/>
              <w:noProof/>
            </w:rPr>
          </w:pPr>
          <w:hyperlink w:anchor="_Toc202118635" w:history="1">
            <w:r w:rsidRPr="00DF6F8A">
              <w:rPr>
                <w:rStyle w:val="af2"/>
                <w:noProof/>
              </w:rPr>
              <w:t xml:space="preserve">5.4 </w:t>
            </w:r>
            <w:r w:rsidRPr="00DF6F8A">
              <w:rPr>
                <w:rStyle w:val="af2"/>
                <w:rFonts w:hint="eastAsia"/>
                <w:noProof/>
              </w:rPr>
              <w:t>第三階段：銷售與推廣</w:t>
            </w:r>
            <w:r>
              <w:rPr>
                <w:noProof/>
                <w:webHidden/>
              </w:rPr>
              <w:tab/>
            </w:r>
            <w:r>
              <w:rPr>
                <w:noProof/>
                <w:webHidden/>
              </w:rPr>
              <w:fldChar w:fldCharType="begin"/>
            </w:r>
            <w:r>
              <w:rPr>
                <w:noProof/>
                <w:webHidden/>
              </w:rPr>
              <w:instrText xml:space="preserve"> PAGEREF _Toc202118635 \h </w:instrText>
            </w:r>
            <w:r>
              <w:rPr>
                <w:noProof/>
                <w:webHidden/>
              </w:rPr>
            </w:r>
            <w:r>
              <w:rPr>
                <w:noProof/>
                <w:webHidden/>
              </w:rPr>
              <w:fldChar w:fldCharType="separate"/>
            </w:r>
            <w:r>
              <w:rPr>
                <w:noProof/>
                <w:webHidden/>
              </w:rPr>
              <w:t>81</w:t>
            </w:r>
            <w:r>
              <w:rPr>
                <w:noProof/>
                <w:webHidden/>
              </w:rPr>
              <w:fldChar w:fldCharType="end"/>
            </w:r>
          </w:hyperlink>
        </w:p>
        <w:p w14:paraId="4B4FC60C" w14:textId="7379F0E9" w:rsidR="000355CD" w:rsidRDefault="000355CD" w:rsidP="00EF7CB2">
          <w:pPr>
            <w:pStyle w:val="31"/>
            <w:rPr>
              <w:rFonts w:asciiTheme="minorHAnsi" w:eastAsiaTheme="minorEastAsia" w:hAnsiTheme="minorHAnsi"/>
              <w:noProof/>
            </w:rPr>
          </w:pPr>
          <w:hyperlink w:anchor="_Toc202118636" w:history="1">
            <w:r w:rsidRPr="00DF6F8A">
              <w:rPr>
                <w:rStyle w:val="af2"/>
                <w:noProof/>
              </w:rPr>
              <w:t xml:space="preserve">5.4.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36 \h </w:instrText>
            </w:r>
            <w:r>
              <w:rPr>
                <w:noProof/>
                <w:webHidden/>
              </w:rPr>
            </w:r>
            <w:r>
              <w:rPr>
                <w:noProof/>
                <w:webHidden/>
              </w:rPr>
              <w:fldChar w:fldCharType="separate"/>
            </w:r>
            <w:r>
              <w:rPr>
                <w:noProof/>
                <w:webHidden/>
              </w:rPr>
              <w:t>81</w:t>
            </w:r>
            <w:r>
              <w:rPr>
                <w:noProof/>
                <w:webHidden/>
              </w:rPr>
              <w:fldChar w:fldCharType="end"/>
            </w:r>
          </w:hyperlink>
        </w:p>
        <w:p w14:paraId="4E6D8630" w14:textId="5533F723" w:rsidR="000355CD" w:rsidRDefault="000355CD" w:rsidP="00EF7CB2">
          <w:pPr>
            <w:pStyle w:val="31"/>
            <w:rPr>
              <w:rFonts w:asciiTheme="minorHAnsi" w:eastAsiaTheme="minorEastAsia" w:hAnsiTheme="minorHAnsi"/>
              <w:noProof/>
            </w:rPr>
          </w:pPr>
          <w:hyperlink w:anchor="_Toc202118637" w:history="1">
            <w:r w:rsidRPr="00DF6F8A">
              <w:rPr>
                <w:rStyle w:val="af2"/>
                <w:noProof/>
              </w:rPr>
              <w:t xml:space="preserve">5.4.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37 \h </w:instrText>
            </w:r>
            <w:r>
              <w:rPr>
                <w:noProof/>
                <w:webHidden/>
              </w:rPr>
            </w:r>
            <w:r>
              <w:rPr>
                <w:noProof/>
                <w:webHidden/>
              </w:rPr>
              <w:fldChar w:fldCharType="separate"/>
            </w:r>
            <w:r>
              <w:rPr>
                <w:noProof/>
                <w:webHidden/>
              </w:rPr>
              <w:t>82</w:t>
            </w:r>
            <w:r>
              <w:rPr>
                <w:noProof/>
                <w:webHidden/>
              </w:rPr>
              <w:fldChar w:fldCharType="end"/>
            </w:r>
          </w:hyperlink>
        </w:p>
        <w:p w14:paraId="5AC1B262" w14:textId="2B83EABC" w:rsidR="000355CD" w:rsidRDefault="000355CD" w:rsidP="00EF7CB2">
          <w:pPr>
            <w:pStyle w:val="31"/>
            <w:rPr>
              <w:rFonts w:asciiTheme="minorHAnsi" w:eastAsiaTheme="minorEastAsia" w:hAnsiTheme="minorHAnsi"/>
              <w:noProof/>
            </w:rPr>
          </w:pPr>
          <w:hyperlink w:anchor="_Toc202118638" w:history="1">
            <w:r w:rsidRPr="00DF6F8A">
              <w:rPr>
                <w:rStyle w:val="af2"/>
                <w:noProof/>
              </w:rPr>
              <w:t xml:space="preserve">5.4.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38 \h </w:instrText>
            </w:r>
            <w:r>
              <w:rPr>
                <w:noProof/>
                <w:webHidden/>
              </w:rPr>
            </w:r>
            <w:r>
              <w:rPr>
                <w:noProof/>
                <w:webHidden/>
              </w:rPr>
              <w:fldChar w:fldCharType="separate"/>
            </w:r>
            <w:r>
              <w:rPr>
                <w:noProof/>
                <w:webHidden/>
              </w:rPr>
              <w:t>83</w:t>
            </w:r>
            <w:r>
              <w:rPr>
                <w:noProof/>
                <w:webHidden/>
              </w:rPr>
              <w:fldChar w:fldCharType="end"/>
            </w:r>
          </w:hyperlink>
        </w:p>
        <w:p w14:paraId="53E5365D" w14:textId="3268ECF3" w:rsidR="000355CD" w:rsidRDefault="000355CD" w:rsidP="00EF7CB2">
          <w:pPr>
            <w:pStyle w:val="31"/>
            <w:rPr>
              <w:rFonts w:asciiTheme="minorHAnsi" w:eastAsiaTheme="minorEastAsia" w:hAnsiTheme="minorHAnsi"/>
              <w:noProof/>
            </w:rPr>
          </w:pPr>
          <w:hyperlink w:anchor="_Toc202118639" w:history="1">
            <w:r w:rsidRPr="00DF6F8A">
              <w:rPr>
                <w:rStyle w:val="af2"/>
                <w:noProof/>
              </w:rPr>
              <w:t xml:space="preserve">5.4.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39 \h </w:instrText>
            </w:r>
            <w:r>
              <w:rPr>
                <w:noProof/>
                <w:webHidden/>
              </w:rPr>
            </w:r>
            <w:r>
              <w:rPr>
                <w:noProof/>
                <w:webHidden/>
              </w:rPr>
              <w:fldChar w:fldCharType="separate"/>
            </w:r>
            <w:r>
              <w:rPr>
                <w:noProof/>
                <w:webHidden/>
              </w:rPr>
              <w:t>84</w:t>
            </w:r>
            <w:r>
              <w:rPr>
                <w:noProof/>
                <w:webHidden/>
              </w:rPr>
              <w:fldChar w:fldCharType="end"/>
            </w:r>
          </w:hyperlink>
        </w:p>
        <w:p w14:paraId="1B6362AE" w14:textId="6B13CBEA" w:rsidR="000355CD" w:rsidRDefault="000355CD" w:rsidP="00EF7CB2">
          <w:pPr>
            <w:pStyle w:val="31"/>
            <w:rPr>
              <w:rFonts w:asciiTheme="minorHAnsi" w:eastAsiaTheme="minorEastAsia" w:hAnsiTheme="minorHAnsi"/>
              <w:noProof/>
            </w:rPr>
          </w:pPr>
          <w:hyperlink w:anchor="_Toc202118640" w:history="1">
            <w:r w:rsidRPr="00DF6F8A">
              <w:rPr>
                <w:rStyle w:val="af2"/>
                <w:noProof/>
              </w:rPr>
              <w:t xml:space="preserve">5.4.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40 \h </w:instrText>
            </w:r>
            <w:r>
              <w:rPr>
                <w:noProof/>
                <w:webHidden/>
              </w:rPr>
            </w:r>
            <w:r>
              <w:rPr>
                <w:noProof/>
                <w:webHidden/>
              </w:rPr>
              <w:fldChar w:fldCharType="separate"/>
            </w:r>
            <w:r>
              <w:rPr>
                <w:noProof/>
                <w:webHidden/>
              </w:rPr>
              <w:t>85</w:t>
            </w:r>
            <w:r>
              <w:rPr>
                <w:noProof/>
                <w:webHidden/>
              </w:rPr>
              <w:fldChar w:fldCharType="end"/>
            </w:r>
          </w:hyperlink>
        </w:p>
        <w:p w14:paraId="4ECD7F55" w14:textId="3D72B34D" w:rsidR="000355CD" w:rsidRDefault="000355CD" w:rsidP="00EF7CB2">
          <w:pPr>
            <w:pStyle w:val="31"/>
            <w:rPr>
              <w:rFonts w:asciiTheme="minorHAnsi" w:eastAsiaTheme="minorEastAsia" w:hAnsiTheme="minorHAnsi"/>
              <w:noProof/>
            </w:rPr>
          </w:pPr>
          <w:hyperlink w:anchor="_Toc202118641" w:history="1">
            <w:r w:rsidRPr="00DF6F8A">
              <w:rPr>
                <w:rStyle w:val="af2"/>
                <w:noProof/>
              </w:rPr>
              <w:t xml:space="preserve">5.4.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41 \h </w:instrText>
            </w:r>
            <w:r>
              <w:rPr>
                <w:noProof/>
                <w:webHidden/>
              </w:rPr>
            </w:r>
            <w:r>
              <w:rPr>
                <w:noProof/>
                <w:webHidden/>
              </w:rPr>
              <w:fldChar w:fldCharType="separate"/>
            </w:r>
            <w:r>
              <w:rPr>
                <w:noProof/>
                <w:webHidden/>
              </w:rPr>
              <w:t>86</w:t>
            </w:r>
            <w:r>
              <w:rPr>
                <w:noProof/>
                <w:webHidden/>
              </w:rPr>
              <w:fldChar w:fldCharType="end"/>
            </w:r>
          </w:hyperlink>
        </w:p>
        <w:p w14:paraId="3C9ABCB7" w14:textId="0DA46B95" w:rsidR="000355CD" w:rsidRDefault="000355CD" w:rsidP="00EF7CB2">
          <w:pPr>
            <w:pStyle w:val="31"/>
            <w:rPr>
              <w:rFonts w:asciiTheme="minorHAnsi" w:eastAsiaTheme="minorEastAsia" w:hAnsiTheme="minorHAnsi"/>
              <w:noProof/>
            </w:rPr>
          </w:pPr>
          <w:hyperlink w:anchor="_Toc202118642" w:history="1">
            <w:r w:rsidRPr="00DF6F8A">
              <w:rPr>
                <w:rStyle w:val="af2"/>
                <w:noProof/>
              </w:rPr>
              <w:t xml:space="preserve">5.4.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42 \h </w:instrText>
            </w:r>
            <w:r>
              <w:rPr>
                <w:noProof/>
                <w:webHidden/>
              </w:rPr>
            </w:r>
            <w:r>
              <w:rPr>
                <w:noProof/>
                <w:webHidden/>
              </w:rPr>
              <w:fldChar w:fldCharType="separate"/>
            </w:r>
            <w:r>
              <w:rPr>
                <w:noProof/>
                <w:webHidden/>
              </w:rPr>
              <w:t>87</w:t>
            </w:r>
            <w:r>
              <w:rPr>
                <w:noProof/>
                <w:webHidden/>
              </w:rPr>
              <w:fldChar w:fldCharType="end"/>
            </w:r>
          </w:hyperlink>
        </w:p>
        <w:p w14:paraId="17469458" w14:textId="1610303A" w:rsidR="000355CD" w:rsidRDefault="000355CD">
          <w:pPr>
            <w:pStyle w:val="21"/>
            <w:tabs>
              <w:tab w:val="right" w:leader="dot" w:pos="9061"/>
            </w:tabs>
            <w:ind w:firstLine="480"/>
            <w:rPr>
              <w:rFonts w:asciiTheme="minorHAnsi" w:eastAsiaTheme="minorEastAsia" w:hAnsiTheme="minorHAnsi"/>
              <w:noProof/>
            </w:rPr>
          </w:pPr>
          <w:hyperlink w:anchor="_Toc202118643" w:history="1">
            <w:r w:rsidRPr="00DF6F8A">
              <w:rPr>
                <w:rStyle w:val="af2"/>
                <w:noProof/>
              </w:rPr>
              <w:t xml:space="preserve">5.5 </w:t>
            </w:r>
            <w:r w:rsidRPr="00DF6F8A">
              <w:rPr>
                <w:rStyle w:val="af2"/>
                <w:rFonts w:hint="eastAsia"/>
                <w:noProof/>
              </w:rPr>
              <w:t>第四階段：多元新應用</w:t>
            </w:r>
            <w:r>
              <w:rPr>
                <w:noProof/>
                <w:webHidden/>
              </w:rPr>
              <w:tab/>
            </w:r>
            <w:r>
              <w:rPr>
                <w:noProof/>
                <w:webHidden/>
              </w:rPr>
              <w:fldChar w:fldCharType="begin"/>
            </w:r>
            <w:r>
              <w:rPr>
                <w:noProof/>
                <w:webHidden/>
              </w:rPr>
              <w:instrText xml:space="preserve"> PAGEREF _Toc202118643 \h </w:instrText>
            </w:r>
            <w:r>
              <w:rPr>
                <w:noProof/>
                <w:webHidden/>
              </w:rPr>
            </w:r>
            <w:r>
              <w:rPr>
                <w:noProof/>
                <w:webHidden/>
              </w:rPr>
              <w:fldChar w:fldCharType="separate"/>
            </w:r>
            <w:r>
              <w:rPr>
                <w:noProof/>
                <w:webHidden/>
              </w:rPr>
              <w:t>90</w:t>
            </w:r>
            <w:r>
              <w:rPr>
                <w:noProof/>
                <w:webHidden/>
              </w:rPr>
              <w:fldChar w:fldCharType="end"/>
            </w:r>
          </w:hyperlink>
        </w:p>
        <w:p w14:paraId="09B5C1F9" w14:textId="3796B17E" w:rsidR="000355CD" w:rsidRDefault="000355CD" w:rsidP="00EF7CB2">
          <w:pPr>
            <w:pStyle w:val="31"/>
            <w:rPr>
              <w:rFonts w:asciiTheme="minorHAnsi" w:eastAsiaTheme="minorEastAsia" w:hAnsiTheme="minorHAnsi"/>
              <w:noProof/>
            </w:rPr>
          </w:pPr>
          <w:hyperlink w:anchor="_Toc202118644" w:history="1">
            <w:r w:rsidRPr="00DF6F8A">
              <w:rPr>
                <w:rStyle w:val="af2"/>
                <w:noProof/>
              </w:rPr>
              <w:t xml:space="preserve">5.5.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44 \h </w:instrText>
            </w:r>
            <w:r>
              <w:rPr>
                <w:noProof/>
                <w:webHidden/>
              </w:rPr>
            </w:r>
            <w:r>
              <w:rPr>
                <w:noProof/>
                <w:webHidden/>
              </w:rPr>
              <w:fldChar w:fldCharType="separate"/>
            </w:r>
            <w:r>
              <w:rPr>
                <w:noProof/>
                <w:webHidden/>
              </w:rPr>
              <w:t>90</w:t>
            </w:r>
            <w:r>
              <w:rPr>
                <w:noProof/>
                <w:webHidden/>
              </w:rPr>
              <w:fldChar w:fldCharType="end"/>
            </w:r>
          </w:hyperlink>
        </w:p>
        <w:p w14:paraId="1CDF244F" w14:textId="219BF300" w:rsidR="000355CD" w:rsidRDefault="000355CD" w:rsidP="00EF7CB2">
          <w:pPr>
            <w:pStyle w:val="31"/>
            <w:rPr>
              <w:rFonts w:asciiTheme="minorHAnsi" w:eastAsiaTheme="minorEastAsia" w:hAnsiTheme="minorHAnsi"/>
              <w:noProof/>
            </w:rPr>
          </w:pPr>
          <w:hyperlink w:anchor="_Toc202118645" w:history="1">
            <w:r w:rsidRPr="00DF6F8A">
              <w:rPr>
                <w:rStyle w:val="af2"/>
                <w:noProof/>
              </w:rPr>
              <w:t xml:space="preserve">5.5.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45 \h </w:instrText>
            </w:r>
            <w:r>
              <w:rPr>
                <w:noProof/>
                <w:webHidden/>
              </w:rPr>
            </w:r>
            <w:r>
              <w:rPr>
                <w:noProof/>
                <w:webHidden/>
              </w:rPr>
              <w:fldChar w:fldCharType="separate"/>
            </w:r>
            <w:r>
              <w:rPr>
                <w:noProof/>
                <w:webHidden/>
              </w:rPr>
              <w:t>91</w:t>
            </w:r>
            <w:r>
              <w:rPr>
                <w:noProof/>
                <w:webHidden/>
              </w:rPr>
              <w:fldChar w:fldCharType="end"/>
            </w:r>
          </w:hyperlink>
        </w:p>
        <w:p w14:paraId="37809CAD" w14:textId="279C4429" w:rsidR="000355CD" w:rsidRDefault="000355CD" w:rsidP="00EF7CB2">
          <w:pPr>
            <w:pStyle w:val="31"/>
            <w:rPr>
              <w:rFonts w:asciiTheme="minorHAnsi" w:eastAsiaTheme="minorEastAsia" w:hAnsiTheme="minorHAnsi"/>
              <w:noProof/>
            </w:rPr>
          </w:pPr>
          <w:hyperlink w:anchor="_Toc202118646" w:history="1">
            <w:r w:rsidRPr="00DF6F8A">
              <w:rPr>
                <w:rStyle w:val="af2"/>
                <w:noProof/>
              </w:rPr>
              <w:t xml:space="preserve">5.5.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46 \h </w:instrText>
            </w:r>
            <w:r>
              <w:rPr>
                <w:noProof/>
                <w:webHidden/>
              </w:rPr>
            </w:r>
            <w:r>
              <w:rPr>
                <w:noProof/>
                <w:webHidden/>
              </w:rPr>
              <w:fldChar w:fldCharType="separate"/>
            </w:r>
            <w:r>
              <w:rPr>
                <w:noProof/>
                <w:webHidden/>
              </w:rPr>
              <w:t>92</w:t>
            </w:r>
            <w:r>
              <w:rPr>
                <w:noProof/>
                <w:webHidden/>
              </w:rPr>
              <w:fldChar w:fldCharType="end"/>
            </w:r>
          </w:hyperlink>
        </w:p>
        <w:p w14:paraId="5C07789B" w14:textId="761EAE2C" w:rsidR="000355CD" w:rsidRDefault="000355CD" w:rsidP="00EF7CB2">
          <w:pPr>
            <w:pStyle w:val="31"/>
            <w:rPr>
              <w:rFonts w:asciiTheme="minorHAnsi" w:eastAsiaTheme="minorEastAsia" w:hAnsiTheme="minorHAnsi"/>
              <w:noProof/>
            </w:rPr>
          </w:pPr>
          <w:hyperlink w:anchor="_Toc202118647" w:history="1">
            <w:r w:rsidRPr="00DF6F8A">
              <w:rPr>
                <w:rStyle w:val="af2"/>
                <w:noProof/>
              </w:rPr>
              <w:t xml:space="preserve">5.5.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47 \h </w:instrText>
            </w:r>
            <w:r>
              <w:rPr>
                <w:noProof/>
                <w:webHidden/>
              </w:rPr>
            </w:r>
            <w:r>
              <w:rPr>
                <w:noProof/>
                <w:webHidden/>
              </w:rPr>
              <w:fldChar w:fldCharType="separate"/>
            </w:r>
            <w:r>
              <w:rPr>
                <w:noProof/>
                <w:webHidden/>
              </w:rPr>
              <w:t>93</w:t>
            </w:r>
            <w:r>
              <w:rPr>
                <w:noProof/>
                <w:webHidden/>
              </w:rPr>
              <w:fldChar w:fldCharType="end"/>
            </w:r>
          </w:hyperlink>
        </w:p>
        <w:p w14:paraId="25AAB165" w14:textId="11238F9E" w:rsidR="000355CD" w:rsidRDefault="000355CD" w:rsidP="00EF7CB2">
          <w:pPr>
            <w:pStyle w:val="31"/>
            <w:rPr>
              <w:rFonts w:asciiTheme="minorHAnsi" w:eastAsiaTheme="minorEastAsia" w:hAnsiTheme="minorHAnsi"/>
              <w:noProof/>
            </w:rPr>
          </w:pPr>
          <w:hyperlink w:anchor="_Toc202118648" w:history="1">
            <w:r w:rsidRPr="00DF6F8A">
              <w:rPr>
                <w:rStyle w:val="af2"/>
                <w:noProof/>
              </w:rPr>
              <w:t xml:space="preserve">5.5.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48 \h </w:instrText>
            </w:r>
            <w:r>
              <w:rPr>
                <w:noProof/>
                <w:webHidden/>
              </w:rPr>
            </w:r>
            <w:r>
              <w:rPr>
                <w:noProof/>
                <w:webHidden/>
              </w:rPr>
              <w:fldChar w:fldCharType="separate"/>
            </w:r>
            <w:r>
              <w:rPr>
                <w:noProof/>
                <w:webHidden/>
              </w:rPr>
              <w:t>94</w:t>
            </w:r>
            <w:r>
              <w:rPr>
                <w:noProof/>
                <w:webHidden/>
              </w:rPr>
              <w:fldChar w:fldCharType="end"/>
            </w:r>
          </w:hyperlink>
        </w:p>
        <w:p w14:paraId="2064366D" w14:textId="45685B6F" w:rsidR="000355CD" w:rsidRDefault="000355CD" w:rsidP="00EF7CB2">
          <w:pPr>
            <w:pStyle w:val="31"/>
            <w:rPr>
              <w:rFonts w:asciiTheme="minorHAnsi" w:eastAsiaTheme="minorEastAsia" w:hAnsiTheme="minorHAnsi"/>
              <w:noProof/>
            </w:rPr>
          </w:pPr>
          <w:hyperlink w:anchor="_Toc202118649" w:history="1">
            <w:r w:rsidRPr="00DF6F8A">
              <w:rPr>
                <w:rStyle w:val="af2"/>
                <w:noProof/>
              </w:rPr>
              <w:t xml:space="preserve">5.5.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49 \h </w:instrText>
            </w:r>
            <w:r>
              <w:rPr>
                <w:noProof/>
                <w:webHidden/>
              </w:rPr>
            </w:r>
            <w:r>
              <w:rPr>
                <w:noProof/>
                <w:webHidden/>
              </w:rPr>
              <w:fldChar w:fldCharType="separate"/>
            </w:r>
            <w:r>
              <w:rPr>
                <w:noProof/>
                <w:webHidden/>
              </w:rPr>
              <w:t>95</w:t>
            </w:r>
            <w:r>
              <w:rPr>
                <w:noProof/>
                <w:webHidden/>
              </w:rPr>
              <w:fldChar w:fldCharType="end"/>
            </w:r>
          </w:hyperlink>
        </w:p>
        <w:p w14:paraId="3F88B90E" w14:textId="437245E3" w:rsidR="000355CD" w:rsidRDefault="000355CD" w:rsidP="00EF7CB2">
          <w:pPr>
            <w:pStyle w:val="31"/>
            <w:rPr>
              <w:rFonts w:asciiTheme="minorHAnsi" w:eastAsiaTheme="minorEastAsia" w:hAnsiTheme="minorHAnsi"/>
              <w:noProof/>
            </w:rPr>
          </w:pPr>
          <w:hyperlink w:anchor="_Toc202118650" w:history="1">
            <w:r w:rsidRPr="00DF6F8A">
              <w:rPr>
                <w:rStyle w:val="af2"/>
                <w:noProof/>
              </w:rPr>
              <w:t xml:space="preserve">5.5.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50 \h </w:instrText>
            </w:r>
            <w:r>
              <w:rPr>
                <w:noProof/>
                <w:webHidden/>
              </w:rPr>
            </w:r>
            <w:r>
              <w:rPr>
                <w:noProof/>
                <w:webHidden/>
              </w:rPr>
              <w:fldChar w:fldCharType="separate"/>
            </w:r>
            <w:r>
              <w:rPr>
                <w:noProof/>
                <w:webHidden/>
              </w:rPr>
              <w:t>97</w:t>
            </w:r>
            <w:r>
              <w:rPr>
                <w:noProof/>
                <w:webHidden/>
              </w:rPr>
              <w:fldChar w:fldCharType="end"/>
            </w:r>
          </w:hyperlink>
        </w:p>
        <w:p w14:paraId="7B303688" w14:textId="3E3AA3CF" w:rsidR="000355CD" w:rsidRDefault="000355CD">
          <w:pPr>
            <w:pStyle w:val="21"/>
            <w:tabs>
              <w:tab w:val="right" w:leader="dot" w:pos="9061"/>
            </w:tabs>
            <w:ind w:firstLine="480"/>
            <w:rPr>
              <w:rFonts w:asciiTheme="minorHAnsi" w:eastAsiaTheme="minorEastAsia" w:hAnsiTheme="minorHAnsi"/>
              <w:noProof/>
            </w:rPr>
          </w:pPr>
          <w:hyperlink w:anchor="_Toc202118651" w:history="1">
            <w:r w:rsidRPr="00DF6F8A">
              <w:rPr>
                <w:rStyle w:val="af2"/>
                <w:noProof/>
              </w:rPr>
              <w:t xml:space="preserve">5.6 </w:t>
            </w:r>
            <w:r w:rsidRPr="00DF6F8A">
              <w:rPr>
                <w:rStyle w:val="af2"/>
                <w:rFonts w:hint="eastAsia"/>
                <w:noProof/>
              </w:rPr>
              <w:t>跨階段個案分析</w:t>
            </w:r>
            <w:r>
              <w:rPr>
                <w:noProof/>
                <w:webHidden/>
              </w:rPr>
              <w:tab/>
            </w:r>
            <w:r>
              <w:rPr>
                <w:noProof/>
                <w:webHidden/>
              </w:rPr>
              <w:fldChar w:fldCharType="begin"/>
            </w:r>
            <w:r>
              <w:rPr>
                <w:noProof/>
                <w:webHidden/>
              </w:rPr>
              <w:instrText xml:space="preserve"> PAGEREF _Toc202118651 \h </w:instrText>
            </w:r>
            <w:r>
              <w:rPr>
                <w:noProof/>
                <w:webHidden/>
              </w:rPr>
            </w:r>
            <w:r>
              <w:rPr>
                <w:noProof/>
                <w:webHidden/>
              </w:rPr>
              <w:fldChar w:fldCharType="separate"/>
            </w:r>
            <w:r>
              <w:rPr>
                <w:noProof/>
                <w:webHidden/>
              </w:rPr>
              <w:t>100</w:t>
            </w:r>
            <w:r>
              <w:rPr>
                <w:noProof/>
                <w:webHidden/>
              </w:rPr>
              <w:fldChar w:fldCharType="end"/>
            </w:r>
          </w:hyperlink>
        </w:p>
        <w:p w14:paraId="03A9078E" w14:textId="3EC18318" w:rsidR="000355CD" w:rsidRDefault="000355CD">
          <w:pPr>
            <w:pStyle w:val="11"/>
            <w:tabs>
              <w:tab w:val="right" w:leader="dot" w:pos="9061"/>
            </w:tabs>
            <w:ind w:firstLine="480"/>
            <w:rPr>
              <w:rFonts w:asciiTheme="minorHAnsi" w:eastAsiaTheme="minorEastAsia" w:hAnsiTheme="minorHAnsi"/>
              <w:noProof/>
            </w:rPr>
          </w:pPr>
          <w:hyperlink w:anchor="_Toc202118652" w:history="1">
            <w:r w:rsidRPr="00DF6F8A">
              <w:rPr>
                <w:rStyle w:val="af2"/>
                <w:rFonts w:hint="eastAsia"/>
                <w:noProof/>
              </w:rPr>
              <w:t>第六章、研究結論與建議</w:t>
            </w:r>
            <w:r>
              <w:rPr>
                <w:noProof/>
                <w:webHidden/>
              </w:rPr>
              <w:tab/>
            </w:r>
            <w:r>
              <w:rPr>
                <w:noProof/>
                <w:webHidden/>
              </w:rPr>
              <w:fldChar w:fldCharType="begin"/>
            </w:r>
            <w:r>
              <w:rPr>
                <w:noProof/>
                <w:webHidden/>
              </w:rPr>
              <w:instrText xml:space="preserve"> PAGEREF _Toc202118652 \h </w:instrText>
            </w:r>
            <w:r>
              <w:rPr>
                <w:noProof/>
                <w:webHidden/>
              </w:rPr>
            </w:r>
            <w:r>
              <w:rPr>
                <w:noProof/>
                <w:webHidden/>
              </w:rPr>
              <w:fldChar w:fldCharType="separate"/>
            </w:r>
            <w:r>
              <w:rPr>
                <w:noProof/>
                <w:webHidden/>
              </w:rPr>
              <w:t>110</w:t>
            </w:r>
            <w:r>
              <w:rPr>
                <w:noProof/>
                <w:webHidden/>
              </w:rPr>
              <w:fldChar w:fldCharType="end"/>
            </w:r>
          </w:hyperlink>
        </w:p>
        <w:p w14:paraId="069387B7" w14:textId="3E5E8AC6" w:rsidR="000355CD" w:rsidRDefault="000355CD">
          <w:pPr>
            <w:pStyle w:val="21"/>
            <w:tabs>
              <w:tab w:val="right" w:leader="dot" w:pos="9061"/>
            </w:tabs>
            <w:ind w:firstLine="480"/>
            <w:rPr>
              <w:rFonts w:asciiTheme="minorHAnsi" w:eastAsiaTheme="minorEastAsia" w:hAnsiTheme="minorHAnsi"/>
              <w:noProof/>
            </w:rPr>
          </w:pPr>
          <w:hyperlink w:anchor="_Toc202118653" w:history="1">
            <w:r w:rsidRPr="00DF6F8A">
              <w:rPr>
                <w:rStyle w:val="af2"/>
                <w:noProof/>
              </w:rPr>
              <w:t xml:space="preserve">6.1 </w:t>
            </w:r>
            <w:r w:rsidRPr="00DF6F8A">
              <w:rPr>
                <w:rStyle w:val="af2"/>
                <w:rFonts w:hint="eastAsia"/>
                <w:noProof/>
              </w:rPr>
              <w:t>結論與研究貢獻</w:t>
            </w:r>
            <w:r>
              <w:rPr>
                <w:noProof/>
                <w:webHidden/>
              </w:rPr>
              <w:tab/>
            </w:r>
            <w:r>
              <w:rPr>
                <w:noProof/>
                <w:webHidden/>
              </w:rPr>
              <w:fldChar w:fldCharType="begin"/>
            </w:r>
            <w:r>
              <w:rPr>
                <w:noProof/>
                <w:webHidden/>
              </w:rPr>
              <w:instrText xml:space="preserve"> PAGEREF _Toc202118653 \h </w:instrText>
            </w:r>
            <w:r>
              <w:rPr>
                <w:noProof/>
                <w:webHidden/>
              </w:rPr>
            </w:r>
            <w:r>
              <w:rPr>
                <w:noProof/>
                <w:webHidden/>
              </w:rPr>
              <w:fldChar w:fldCharType="separate"/>
            </w:r>
            <w:r>
              <w:rPr>
                <w:noProof/>
                <w:webHidden/>
              </w:rPr>
              <w:t>110</w:t>
            </w:r>
            <w:r>
              <w:rPr>
                <w:noProof/>
                <w:webHidden/>
              </w:rPr>
              <w:fldChar w:fldCharType="end"/>
            </w:r>
          </w:hyperlink>
        </w:p>
        <w:p w14:paraId="64CA22A3" w14:textId="019CB795" w:rsidR="000355CD" w:rsidRDefault="000355CD">
          <w:pPr>
            <w:pStyle w:val="21"/>
            <w:tabs>
              <w:tab w:val="right" w:leader="dot" w:pos="9061"/>
            </w:tabs>
            <w:ind w:firstLine="480"/>
            <w:rPr>
              <w:rFonts w:asciiTheme="minorHAnsi" w:eastAsiaTheme="minorEastAsia" w:hAnsiTheme="minorHAnsi"/>
              <w:noProof/>
            </w:rPr>
          </w:pPr>
          <w:hyperlink w:anchor="_Toc202118654" w:history="1">
            <w:r w:rsidRPr="00DF6F8A">
              <w:rPr>
                <w:rStyle w:val="af2"/>
                <w:noProof/>
              </w:rPr>
              <w:t xml:space="preserve">6.2 </w:t>
            </w:r>
            <w:r w:rsidRPr="00DF6F8A">
              <w:rPr>
                <w:rStyle w:val="af2"/>
                <w:rFonts w:hint="eastAsia"/>
                <w:noProof/>
              </w:rPr>
              <w:t>研究限制與未來研究方向</w:t>
            </w:r>
            <w:r>
              <w:rPr>
                <w:noProof/>
                <w:webHidden/>
              </w:rPr>
              <w:tab/>
            </w:r>
            <w:r>
              <w:rPr>
                <w:noProof/>
                <w:webHidden/>
              </w:rPr>
              <w:fldChar w:fldCharType="begin"/>
            </w:r>
            <w:r>
              <w:rPr>
                <w:noProof/>
                <w:webHidden/>
              </w:rPr>
              <w:instrText xml:space="preserve"> PAGEREF _Toc202118654 \h </w:instrText>
            </w:r>
            <w:r>
              <w:rPr>
                <w:noProof/>
                <w:webHidden/>
              </w:rPr>
            </w:r>
            <w:r>
              <w:rPr>
                <w:noProof/>
                <w:webHidden/>
              </w:rPr>
              <w:fldChar w:fldCharType="separate"/>
            </w:r>
            <w:r>
              <w:rPr>
                <w:noProof/>
                <w:webHidden/>
              </w:rPr>
              <w:t>112</w:t>
            </w:r>
            <w:r>
              <w:rPr>
                <w:noProof/>
                <w:webHidden/>
              </w:rPr>
              <w:fldChar w:fldCharType="end"/>
            </w:r>
          </w:hyperlink>
        </w:p>
        <w:p w14:paraId="399FB908" w14:textId="2867B8FF" w:rsidR="000355CD" w:rsidRDefault="000355CD">
          <w:pPr>
            <w:pStyle w:val="11"/>
            <w:tabs>
              <w:tab w:val="right" w:leader="dot" w:pos="9061"/>
            </w:tabs>
            <w:ind w:firstLine="480"/>
            <w:rPr>
              <w:rFonts w:asciiTheme="minorHAnsi" w:eastAsiaTheme="minorEastAsia" w:hAnsiTheme="minorHAnsi"/>
              <w:noProof/>
            </w:rPr>
          </w:pPr>
          <w:hyperlink w:anchor="_Toc202118655" w:history="1">
            <w:r w:rsidRPr="00DF6F8A">
              <w:rPr>
                <w:rStyle w:val="af2"/>
                <w:rFonts w:hint="eastAsia"/>
                <w:noProof/>
              </w:rPr>
              <w:t>第七章、參考文獻</w:t>
            </w:r>
            <w:r>
              <w:rPr>
                <w:noProof/>
                <w:webHidden/>
              </w:rPr>
              <w:tab/>
            </w:r>
            <w:r>
              <w:rPr>
                <w:noProof/>
                <w:webHidden/>
              </w:rPr>
              <w:fldChar w:fldCharType="begin"/>
            </w:r>
            <w:r>
              <w:rPr>
                <w:noProof/>
                <w:webHidden/>
              </w:rPr>
              <w:instrText xml:space="preserve"> PAGEREF _Toc202118655 \h </w:instrText>
            </w:r>
            <w:r>
              <w:rPr>
                <w:noProof/>
                <w:webHidden/>
              </w:rPr>
            </w:r>
            <w:r>
              <w:rPr>
                <w:noProof/>
                <w:webHidden/>
              </w:rPr>
              <w:fldChar w:fldCharType="separate"/>
            </w:r>
            <w:r>
              <w:rPr>
                <w:noProof/>
                <w:webHidden/>
              </w:rPr>
              <w:t>113</w:t>
            </w:r>
            <w:r>
              <w:rPr>
                <w:noProof/>
                <w:webHidden/>
              </w:rPr>
              <w:fldChar w:fldCharType="end"/>
            </w:r>
          </w:hyperlink>
        </w:p>
        <w:p w14:paraId="780F39E0" w14:textId="77777777" w:rsidR="000355CD" w:rsidRDefault="00430B97" w:rsidP="0006328D">
          <w:pPr>
            <w:ind w:firstLine="480"/>
            <w:rPr>
              <w:b/>
              <w:bCs/>
              <w:lang w:val="zh-TW"/>
            </w:rPr>
          </w:pPr>
          <w:r>
            <w:rPr>
              <w:b/>
              <w:bCs/>
              <w:lang w:val="zh-TW"/>
            </w:rPr>
            <w:fldChar w:fldCharType="end"/>
          </w:r>
        </w:p>
        <w:p w14:paraId="1F8209FF" w14:textId="46DAB61D" w:rsidR="0006328D" w:rsidRDefault="000355CD" w:rsidP="000355CD">
          <w:pPr>
            <w:widowControl/>
            <w:ind w:firstLineChars="0" w:firstLine="0"/>
            <w:rPr>
              <w:b/>
              <w:bCs/>
              <w:lang w:val="zh-TW"/>
            </w:rPr>
          </w:pPr>
          <w:r>
            <w:rPr>
              <w:b/>
              <w:bCs/>
              <w:lang w:val="zh-TW"/>
            </w:rPr>
            <w:br w:type="page"/>
          </w:r>
        </w:p>
      </w:sdtContent>
    </w:sdt>
    <w:p w14:paraId="20EDF871" w14:textId="59E1702F" w:rsidR="006465B0" w:rsidRPr="0006328D" w:rsidRDefault="006465B0" w:rsidP="000355CD">
      <w:pPr>
        <w:ind w:firstLineChars="0" w:firstLine="0"/>
      </w:pPr>
    </w:p>
    <w:p w14:paraId="249962F2" w14:textId="40980529" w:rsidR="00C44E46" w:rsidRPr="008E4D8D" w:rsidRDefault="00C44E46" w:rsidP="00C44E46">
      <w:pPr>
        <w:pStyle w:val="afff4"/>
        <w:tabs>
          <w:tab w:val="right" w:leader="dot" w:pos="8296"/>
        </w:tabs>
        <w:ind w:left="1761" w:hanging="801"/>
        <w:jc w:val="center"/>
        <w:rPr>
          <w:rFonts w:cstheme="majorBidi"/>
          <w:b/>
          <w:color w:val="000000" w:themeColor="text1"/>
          <w:sz w:val="40"/>
          <w:szCs w:val="48"/>
        </w:rPr>
      </w:pPr>
      <w:r w:rsidRPr="008E4D8D">
        <w:rPr>
          <w:rFonts w:cstheme="majorBidi" w:hint="eastAsia"/>
          <w:b/>
          <w:color w:val="000000" w:themeColor="text1"/>
          <w:sz w:val="40"/>
          <w:szCs w:val="48"/>
        </w:rPr>
        <w:t>表目錄</w:t>
      </w:r>
    </w:p>
    <w:p w14:paraId="0EE4E4D0" w14:textId="39860A45" w:rsidR="000650AD" w:rsidRDefault="000372D2">
      <w:pPr>
        <w:pStyle w:val="afff4"/>
        <w:tabs>
          <w:tab w:val="right" w:leader="dot" w:pos="9061"/>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2118844" w:history="1">
        <w:r w:rsidR="000650AD" w:rsidRPr="003D38C6">
          <w:rPr>
            <w:rStyle w:val="af2"/>
            <w:rFonts w:hint="eastAsia"/>
            <w:noProof/>
          </w:rPr>
          <w:t>表</w:t>
        </w:r>
        <w:r w:rsidR="000650AD" w:rsidRPr="003D38C6">
          <w:rPr>
            <w:rStyle w:val="af2"/>
            <w:noProof/>
          </w:rPr>
          <w:t xml:space="preserve"> 2.1-1 </w:t>
        </w:r>
        <w:r w:rsidR="000650AD" w:rsidRPr="003D38C6">
          <w:rPr>
            <w:rStyle w:val="af2"/>
            <w:rFonts w:hint="eastAsia"/>
            <w:noProof/>
          </w:rPr>
          <w:t>數位技術關鍵特性彙整表</w:t>
        </w:r>
        <w:r w:rsidR="000650AD">
          <w:rPr>
            <w:noProof/>
            <w:webHidden/>
          </w:rPr>
          <w:tab/>
        </w:r>
        <w:r w:rsidR="000650AD">
          <w:rPr>
            <w:noProof/>
            <w:webHidden/>
          </w:rPr>
          <w:fldChar w:fldCharType="begin"/>
        </w:r>
        <w:r w:rsidR="000650AD">
          <w:rPr>
            <w:noProof/>
            <w:webHidden/>
          </w:rPr>
          <w:instrText xml:space="preserve"> PAGEREF _Toc202118844 \h </w:instrText>
        </w:r>
        <w:r w:rsidR="000650AD">
          <w:rPr>
            <w:noProof/>
            <w:webHidden/>
          </w:rPr>
        </w:r>
        <w:r w:rsidR="000650AD">
          <w:rPr>
            <w:noProof/>
            <w:webHidden/>
          </w:rPr>
          <w:fldChar w:fldCharType="separate"/>
        </w:r>
        <w:r w:rsidR="000650AD">
          <w:rPr>
            <w:noProof/>
            <w:webHidden/>
          </w:rPr>
          <w:t>20</w:t>
        </w:r>
        <w:r w:rsidR="000650AD">
          <w:rPr>
            <w:noProof/>
            <w:webHidden/>
          </w:rPr>
          <w:fldChar w:fldCharType="end"/>
        </w:r>
      </w:hyperlink>
    </w:p>
    <w:p w14:paraId="01B9F7A1" w14:textId="41439BCB" w:rsidR="000650AD" w:rsidRDefault="000650AD" w:rsidP="000650AD">
      <w:pPr>
        <w:pStyle w:val="afff4"/>
        <w:tabs>
          <w:tab w:val="right" w:leader="dot" w:pos="9061"/>
        </w:tabs>
        <w:ind w:left="1440" w:hanging="480"/>
        <w:rPr>
          <w:noProof/>
        </w:rPr>
      </w:pPr>
      <w:hyperlink w:anchor="_Toc202118845" w:history="1">
        <w:r w:rsidRPr="003D38C6">
          <w:rPr>
            <w:rStyle w:val="af2"/>
            <w:rFonts w:hint="eastAsia"/>
            <w:noProof/>
          </w:rPr>
          <w:t>表</w:t>
        </w:r>
        <w:r w:rsidRPr="003D38C6">
          <w:rPr>
            <w:rStyle w:val="af2"/>
            <w:noProof/>
          </w:rPr>
          <w:t xml:space="preserve"> 2.1-2 </w:t>
        </w:r>
        <w:r w:rsidRPr="003D38C6">
          <w:rPr>
            <w:rStyle w:val="af2"/>
            <w:rFonts w:hint="eastAsia"/>
            <w:noProof/>
          </w:rPr>
          <w:t>數位創新七維度分析表</w:t>
        </w:r>
        <w:r>
          <w:rPr>
            <w:noProof/>
            <w:webHidden/>
          </w:rPr>
          <w:tab/>
        </w:r>
        <w:r>
          <w:rPr>
            <w:noProof/>
            <w:webHidden/>
          </w:rPr>
          <w:fldChar w:fldCharType="begin"/>
        </w:r>
        <w:r>
          <w:rPr>
            <w:noProof/>
            <w:webHidden/>
          </w:rPr>
          <w:instrText xml:space="preserve"> PAGEREF _Toc202118845 \h </w:instrText>
        </w:r>
        <w:r>
          <w:rPr>
            <w:noProof/>
            <w:webHidden/>
          </w:rPr>
        </w:r>
        <w:r>
          <w:rPr>
            <w:noProof/>
            <w:webHidden/>
          </w:rPr>
          <w:fldChar w:fldCharType="separate"/>
        </w:r>
        <w:r>
          <w:rPr>
            <w:noProof/>
            <w:webHidden/>
          </w:rPr>
          <w:t>22</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419CF092" w14:textId="59BC8081" w:rsidR="000650AD" w:rsidRDefault="000650AD" w:rsidP="000650AD">
      <w:pPr>
        <w:pStyle w:val="afff4"/>
        <w:tabs>
          <w:tab w:val="right" w:leader="dot" w:pos="9061"/>
        </w:tabs>
        <w:ind w:left="1440" w:hanging="480"/>
        <w:rPr>
          <w:noProof/>
        </w:rPr>
      </w:pPr>
      <w:hyperlink w:anchor="_Toc202118846" w:history="1">
        <w:r w:rsidRPr="00FA2539">
          <w:rPr>
            <w:rStyle w:val="af2"/>
            <w:rFonts w:hint="eastAsia"/>
            <w:noProof/>
          </w:rPr>
          <w:t>表</w:t>
        </w:r>
        <w:r w:rsidRPr="00FA2539">
          <w:rPr>
            <w:rStyle w:val="af2"/>
            <w:noProof/>
          </w:rPr>
          <w:t xml:space="preserve"> 3.1-1 </w:t>
        </w:r>
        <w:r w:rsidRPr="00FA2539">
          <w:rPr>
            <w:rStyle w:val="af2"/>
            <w:rFonts w:hint="eastAsia"/>
            <w:noProof/>
          </w:rPr>
          <w:t>個案研究類型</w:t>
        </w:r>
        <w:r>
          <w:rPr>
            <w:noProof/>
            <w:webHidden/>
          </w:rPr>
          <w:tab/>
        </w:r>
        <w:r>
          <w:rPr>
            <w:noProof/>
            <w:webHidden/>
          </w:rPr>
          <w:fldChar w:fldCharType="begin"/>
        </w:r>
        <w:r>
          <w:rPr>
            <w:noProof/>
            <w:webHidden/>
          </w:rPr>
          <w:instrText xml:space="preserve"> PAGEREF _Toc202118846 \h </w:instrText>
        </w:r>
        <w:r>
          <w:rPr>
            <w:noProof/>
            <w:webHidden/>
          </w:rPr>
        </w:r>
        <w:r>
          <w:rPr>
            <w:noProof/>
            <w:webHidden/>
          </w:rPr>
          <w:fldChar w:fldCharType="separate"/>
        </w:r>
        <w:r>
          <w:rPr>
            <w:noProof/>
            <w:webHidden/>
          </w:rPr>
          <w:t>39</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0DC562F3" w14:textId="62162009" w:rsidR="000650AD" w:rsidRDefault="000650AD">
      <w:pPr>
        <w:pStyle w:val="afff4"/>
        <w:tabs>
          <w:tab w:val="right" w:leader="dot" w:pos="9061"/>
        </w:tabs>
        <w:ind w:left="1440" w:hanging="480"/>
        <w:rPr>
          <w:rFonts w:asciiTheme="minorHAnsi" w:eastAsiaTheme="minorEastAsia" w:hAnsiTheme="minorHAnsi"/>
          <w:noProof/>
        </w:rPr>
      </w:pPr>
      <w:hyperlink w:anchor="_Toc202118847" w:history="1">
        <w:r w:rsidRPr="005451AF">
          <w:rPr>
            <w:rStyle w:val="af2"/>
            <w:rFonts w:hint="eastAsia"/>
            <w:noProof/>
          </w:rPr>
          <w:t>表</w:t>
        </w:r>
        <w:r w:rsidRPr="005451AF">
          <w:rPr>
            <w:rStyle w:val="af2"/>
            <w:noProof/>
          </w:rPr>
          <w:t xml:space="preserve"> 3.3-1 </w:t>
        </w:r>
        <w:r w:rsidRPr="005451AF">
          <w:rPr>
            <w:rStyle w:val="af2"/>
            <w:rFonts w:hint="eastAsia"/>
            <w:noProof/>
          </w:rPr>
          <w:t>研究觀察重點表</w:t>
        </w:r>
        <w:r>
          <w:rPr>
            <w:noProof/>
            <w:webHidden/>
          </w:rPr>
          <w:tab/>
        </w:r>
        <w:r>
          <w:rPr>
            <w:noProof/>
            <w:webHidden/>
          </w:rPr>
          <w:fldChar w:fldCharType="begin"/>
        </w:r>
        <w:r>
          <w:rPr>
            <w:noProof/>
            <w:webHidden/>
          </w:rPr>
          <w:instrText xml:space="preserve"> PAGEREF _Toc202118847 \h </w:instrText>
        </w:r>
        <w:r>
          <w:rPr>
            <w:noProof/>
            <w:webHidden/>
          </w:rPr>
        </w:r>
        <w:r>
          <w:rPr>
            <w:noProof/>
            <w:webHidden/>
          </w:rPr>
          <w:fldChar w:fldCharType="separate"/>
        </w:r>
        <w:r>
          <w:rPr>
            <w:noProof/>
            <w:webHidden/>
          </w:rPr>
          <w:t>43</w:t>
        </w:r>
        <w:r>
          <w:rPr>
            <w:noProof/>
            <w:webHidden/>
          </w:rPr>
          <w:fldChar w:fldCharType="end"/>
        </w:r>
      </w:hyperlink>
    </w:p>
    <w:p w14:paraId="22D50849" w14:textId="2F9AB2D3" w:rsidR="000650AD" w:rsidRDefault="000650AD" w:rsidP="000650AD">
      <w:pPr>
        <w:pStyle w:val="afff4"/>
        <w:tabs>
          <w:tab w:val="right" w:leader="dot" w:pos="9061"/>
        </w:tabs>
        <w:ind w:left="1440" w:hanging="480"/>
        <w:rPr>
          <w:noProof/>
        </w:rPr>
      </w:pPr>
      <w:hyperlink w:anchor="_Toc202118848" w:history="1">
        <w:r w:rsidRPr="005451AF">
          <w:rPr>
            <w:rStyle w:val="af2"/>
            <w:rFonts w:hint="eastAsia"/>
            <w:noProof/>
          </w:rPr>
          <w:t>表</w:t>
        </w:r>
        <w:r w:rsidRPr="005451AF">
          <w:rPr>
            <w:rStyle w:val="af2"/>
            <w:noProof/>
          </w:rPr>
          <w:t xml:space="preserve"> 3.3-2 </w:t>
        </w:r>
        <w:r w:rsidRPr="005451AF">
          <w:rPr>
            <w:rStyle w:val="af2"/>
            <w:rFonts w:hint="eastAsia"/>
            <w:noProof/>
          </w:rPr>
          <w:t>研究觀察重點表</w:t>
        </w:r>
        <w:r>
          <w:rPr>
            <w:noProof/>
            <w:webHidden/>
          </w:rPr>
          <w:tab/>
        </w:r>
        <w:r>
          <w:rPr>
            <w:noProof/>
            <w:webHidden/>
          </w:rPr>
          <w:fldChar w:fldCharType="begin"/>
        </w:r>
        <w:r>
          <w:rPr>
            <w:noProof/>
            <w:webHidden/>
          </w:rPr>
          <w:instrText xml:space="preserve"> PAGEREF _Toc202118848 \h </w:instrText>
        </w:r>
        <w:r>
          <w:rPr>
            <w:noProof/>
            <w:webHidden/>
          </w:rPr>
        </w:r>
        <w:r>
          <w:rPr>
            <w:noProof/>
            <w:webHidden/>
          </w:rPr>
          <w:fldChar w:fldCharType="separate"/>
        </w:r>
        <w:r>
          <w:rPr>
            <w:noProof/>
            <w:webHidden/>
          </w:rPr>
          <w:t>4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5D9C1C84" w14:textId="5CCB19F3" w:rsidR="000650AD" w:rsidRDefault="000650AD" w:rsidP="000650AD">
      <w:pPr>
        <w:pStyle w:val="afff4"/>
        <w:tabs>
          <w:tab w:val="right" w:leader="dot" w:pos="9061"/>
        </w:tabs>
        <w:ind w:left="1440" w:hanging="480"/>
        <w:rPr>
          <w:noProof/>
        </w:rPr>
      </w:pPr>
      <w:hyperlink w:anchor="_Toc202118849" w:history="1">
        <w:r w:rsidRPr="00B955EE">
          <w:rPr>
            <w:rStyle w:val="af2"/>
            <w:rFonts w:hint="eastAsia"/>
            <w:noProof/>
          </w:rPr>
          <w:t>表</w:t>
        </w:r>
        <w:r w:rsidRPr="00B955EE">
          <w:rPr>
            <w:rStyle w:val="af2"/>
            <w:noProof/>
          </w:rPr>
          <w:t xml:space="preserve"> 3.4-1 </w:t>
        </w:r>
        <w:r w:rsidRPr="00B955EE">
          <w:rPr>
            <w:rStyle w:val="af2"/>
            <w:rFonts w:hint="eastAsia"/>
            <w:noProof/>
          </w:rPr>
          <w:t>個案訪談紀錄表</w:t>
        </w:r>
        <w:r>
          <w:rPr>
            <w:noProof/>
            <w:webHidden/>
          </w:rPr>
          <w:tab/>
        </w:r>
        <w:r>
          <w:rPr>
            <w:noProof/>
            <w:webHidden/>
          </w:rPr>
          <w:fldChar w:fldCharType="begin"/>
        </w:r>
        <w:r>
          <w:rPr>
            <w:noProof/>
            <w:webHidden/>
          </w:rPr>
          <w:instrText xml:space="preserve"> PAGEREF _Toc202118849 \h </w:instrText>
        </w:r>
        <w:r>
          <w:rPr>
            <w:noProof/>
            <w:webHidden/>
          </w:rPr>
        </w:r>
        <w:r>
          <w:rPr>
            <w:noProof/>
            <w:webHidden/>
          </w:rPr>
          <w:fldChar w:fldCharType="separate"/>
        </w:r>
        <w:r>
          <w:rPr>
            <w:noProof/>
            <w:webHidden/>
          </w:rPr>
          <w:t>45</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76CA0122" w14:textId="01D8FD99" w:rsidR="000650AD" w:rsidRDefault="000650AD">
      <w:pPr>
        <w:pStyle w:val="afff4"/>
        <w:tabs>
          <w:tab w:val="right" w:leader="dot" w:pos="9061"/>
        </w:tabs>
        <w:ind w:left="1440" w:hanging="480"/>
        <w:rPr>
          <w:rFonts w:asciiTheme="minorHAnsi" w:eastAsiaTheme="minorEastAsia" w:hAnsiTheme="minorHAnsi"/>
          <w:noProof/>
        </w:rPr>
      </w:pPr>
      <w:hyperlink w:anchor="_Toc202118850" w:history="1">
        <w:r w:rsidRPr="0004281A">
          <w:rPr>
            <w:rStyle w:val="af2"/>
            <w:rFonts w:hint="eastAsia"/>
            <w:noProof/>
          </w:rPr>
          <w:t>表</w:t>
        </w:r>
        <w:r w:rsidRPr="0004281A">
          <w:rPr>
            <w:rStyle w:val="af2"/>
            <w:noProof/>
          </w:rPr>
          <w:t xml:space="preserve"> 3.5-1 </w:t>
        </w:r>
        <w:r w:rsidRPr="0004281A">
          <w:rPr>
            <w:rStyle w:val="af2"/>
            <w:rFonts w:hint="eastAsia"/>
            <w:noProof/>
          </w:rPr>
          <w:t>資料蒐集架構表</w:t>
        </w:r>
        <w:r>
          <w:rPr>
            <w:noProof/>
            <w:webHidden/>
          </w:rPr>
          <w:tab/>
        </w:r>
        <w:r>
          <w:rPr>
            <w:noProof/>
            <w:webHidden/>
          </w:rPr>
          <w:fldChar w:fldCharType="begin"/>
        </w:r>
        <w:r>
          <w:rPr>
            <w:noProof/>
            <w:webHidden/>
          </w:rPr>
          <w:instrText xml:space="preserve"> PAGEREF _Toc202118850 \h </w:instrText>
        </w:r>
        <w:r>
          <w:rPr>
            <w:noProof/>
            <w:webHidden/>
          </w:rPr>
        </w:r>
        <w:r>
          <w:rPr>
            <w:noProof/>
            <w:webHidden/>
          </w:rPr>
          <w:fldChar w:fldCharType="separate"/>
        </w:r>
        <w:r>
          <w:rPr>
            <w:noProof/>
            <w:webHidden/>
          </w:rPr>
          <w:t>47</w:t>
        </w:r>
        <w:r>
          <w:rPr>
            <w:noProof/>
            <w:webHidden/>
          </w:rPr>
          <w:fldChar w:fldCharType="end"/>
        </w:r>
      </w:hyperlink>
    </w:p>
    <w:p w14:paraId="4140DC96" w14:textId="76AF5C2F" w:rsidR="000650AD" w:rsidRDefault="000650AD" w:rsidP="000650AD">
      <w:pPr>
        <w:pStyle w:val="afff4"/>
        <w:tabs>
          <w:tab w:val="right" w:leader="dot" w:pos="9061"/>
        </w:tabs>
        <w:ind w:left="1440" w:hanging="480"/>
        <w:rPr>
          <w:noProof/>
        </w:rPr>
      </w:pPr>
      <w:hyperlink w:anchor="_Toc202118851" w:history="1">
        <w:r w:rsidRPr="0004281A">
          <w:rPr>
            <w:rStyle w:val="af2"/>
            <w:rFonts w:hint="eastAsia"/>
            <w:noProof/>
          </w:rPr>
          <w:t>表</w:t>
        </w:r>
        <w:r w:rsidRPr="0004281A">
          <w:rPr>
            <w:rStyle w:val="af2"/>
            <w:noProof/>
          </w:rPr>
          <w:t xml:space="preserve"> 3.5-2 </w:t>
        </w:r>
        <w:r w:rsidRPr="0004281A">
          <w:rPr>
            <w:rStyle w:val="af2"/>
            <w:rFonts w:hint="eastAsia"/>
            <w:noProof/>
          </w:rPr>
          <w:t>資料蒐集及分析流程表</w:t>
        </w:r>
        <w:r>
          <w:rPr>
            <w:noProof/>
            <w:webHidden/>
          </w:rPr>
          <w:tab/>
        </w:r>
        <w:r>
          <w:rPr>
            <w:noProof/>
            <w:webHidden/>
          </w:rPr>
          <w:fldChar w:fldCharType="begin"/>
        </w:r>
        <w:r>
          <w:rPr>
            <w:noProof/>
            <w:webHidden/>
          </w:rPr>
          <w:instrText xml:space="preserve"> PAGEREF _Toc202118851 \h </w:instrText>
        </w:r>
        <w:r>
          <w:rPr>
            <w:noProof/>
            <w:webHidden/>
          </w:rPr>
        </w:r>
        <w:r>
          <w:rPr>
            <w:noProof/>
            <w:webHidden/>
          </w:rPr>
          <w:fldChar w:fldCharType="separate"/>
        </w:r>
        <w:r>
          <w:rPr>
            <w:noProof/>
            <w:webHidden/>
          </w:rPr>
          <w:t>49</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1-" </w:instrText>
      </w:r>
      <w:r w:rsidR="00DD5416">
        <w:rPr>
          <w:rFonts w:cstheme="majorBidi"/>
          <w:b/>
          <w:color w:val="000000" w:themeColor="text1"/>
          <w:sz w:val="40"/>
          <w:szCs w:val="48"/>
          <w:highlight w:val="lightGray"/>
        </w:rPr>
        <w:fldChar w:fldCharType="separate"/>
      </w:r>
    </w:p>
    <w:p w14:paraId="0EDBD8CD" w14:textId="40708045" w:rsidR="000650AD" w:rsidRDefault="000650AD" w:rsidP="000650AD">
      <w:pPr>
        <w:pStyle w:val="afff4"/>
        <w:tabs>
          <w:tab w:val="right" w:leader="dot" w:pos="9061"/>
        </w:tabs>
        <w:ind w:left="1440" w:hanging="480"/>
        <w:rPr>
          <w:noProof/>
        </w:rPr>
      </w:pPr>
      <w:hyperlink w:anchor="_Toc202118852" w:history="1">
        <w:r w:rsidRPr="008E00A6">
          <w:rPr>
            <w:rStyle w:val="af2"/>
            <w:rFonts w:hint="eastAsia"/>
            <w:noProof/>
          </w:rPr>
          <w:t>表</w:t>
        </w:r>
        <w:r w:rsidRPr="008E00A6">
          <w:rPr>
            <w:rStyle w:val="af2"/>
            <w:noProof/>
          </w:rPr>
          <w:t xml:space="preserve"> 5.1-1 </w:t>
        </w:r>
        <w:r w:rsidRPr="008E00A6">
          <w:rPr>
            <w:rStyle w:val="af2"/>
            <w:rFonts w:hint="eastAsia"/>
            <w:noProof/>
          </w:rPr>
          <w:t>能動性分析表</w:t>
        </w:r>
        <w:r>
          <w:rPr>
            <w:noProof/>
            <w:webHidden/>
          </w:rPr>
          <w:tab/>
        </w:r>
        <w:r>
          <w:rPr>
            <w:noProof/>
            <w:webHidden/>
          </w:rPr>
          <w:fldChar w:fldCharType="begin"/>
        </w:r>
        <w:r>
          <w:rPr>
            <w:noProof/>
            <w:webHidden/>
          </w:rPr>
          <w:instrText xml:space="preserve"> PAGEREF _Toc202118852 \h </w:instrText>
        </w:r>
        <w:r>
          <w:rPr>
            <w:noProof/>
            <w:webHidden/>
          </w:rPr>
        </w:r>
        <w:r>
          <w:rPr>
            <w:noProof/>
            <w:webHidden/>
          </w:rPr>
          <w:fldChar w:fldCharType="separate"/>
        </w:r>
        <w:r>
          <w:rPr>
            <w:noProof/>
            <w:webHidden/>
          </w:rPr>
          <w:t>6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2-" </w:instrText>
      </w:r>
      <w:r w:rsidR="00DD5416">
        <w:rPr>
          <w:rFonts w:cstheme="majorBidi"/>
          <w:b/>
          <w:color w:val="000000" w:themeColor="text1"/>
          <w:sz w:val="40"/>
          <w:szCs w:val="48"/>
          <w:highlight w:val="lightGray"/>
        </w:rPr>
        <w:fldChar w:fldCharType="separate"/>
      </w:r>
    </w:p>
    <w:p w14:paraId="4E51F7BB" w14:textId="36F5A106" w:rsidR="000650AD" w:rsidRDefault="000650AD" w:rsidP="000650AD">
      <w:pPr>
        <w:pStyle w:val="afff4"/>
        <w:tabs>
          <w:tab w:val="right" w:leader="dot" w:pos="9061"/>
        </w:tabs>
        <w:ind w:left="1440" w:hanging="480"/>
        <w:rPr>
          <w:noProof/>
        </w:rPr>
      </w:pPr>
      <w:hyperlink w:anchor="_Toc202118853" w:history="1">
        <w:r w:rsidRPr="00793670">
          <w:rPr>
            <w:rStyle w:val="af2"/>
            <w:rFonts w:hint="eastAsia"/>
            <w:noProof/>
          </w:rPr>
          <w:t>表</w:t>
        </w:r>
        <w:r w:rsidRPr="00793670">
          <w:rPr>
            <w:rStyle w:val="af2"/>
            <w:noProof/>
          </w:rPr>
          <w:t xml:space="preserve"> 5.2-1 </w:t>
        </w:r>
        <w:r w:rsidRPr="00793670">
          <w:rPr>
            <w:rStyle w:val="af2"/>
            <w:rFonts w:hint="eastAsia"/>
            <w:noProof/>
          </w:rPr>
          <w:t>第一階段個案分析表</w:t>
        </w:r>
        <w:r>
          <w:rPr>
            <w:noProof/>
            <w:webHidden/>
          </w:rPr>
          <w:tab/>
        </w:r>
        <w:r>
          <w:rPr>
            <w:noProof/>
            <w:webHidden/>
          </w:rPr>
          <w:fldChar w:fldCharType="begin"/>
        </w:r>
        <w:r>
          <w:rPr>
            <w:noProof/>
            <w:webHidden/>
          </w:rPr>
          <w:instrText xml:space="preserve"> PAGEREF _Toc202118853 \h </w:instrText>
        </w:r>
        <w:r>
          <w:rPr>
            <w:noProof/>
            <w:webHidden/>
          </w:rPr>
        </w:r>
        <w:r>
          <w:rPr>
            <w:noProof/>
            <w:webHidden/>
          </w:rPr>
          <w:fldChar w:fldCharType="separate"/>
        </w:r>
        <w:r>
          <w:rPr>
            <w:noProof/>
            <w:webHidden/>
          </w:rPr>
          <w:t>71</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3-" </w:instrText>
      </w:r>
      <w:r w:rsidR="00DD5416">
        <w:rPr>
          <w:rFonts w:cstheme="majorBidi"/>
          <w:b/>
          <w:color w:val="000000" w:themeColor="text1"/>
          <w:sz w:val="40"/>
          <w:szCs w:val="48"/>
          <w:highlight w:val="lightGray"/>
        </w:rPr>
        <w:fldChar w:fldCharType="separate"/>
      </w:r>
    </w:p>
    <w:p w14:paraId="3B6477B3" w14:textId="082F2160" w:rsidR="000650AD" w:rsidRDefault="000650AD" w:rsidP="000650AD">
      <w:pPr>
        <w:pStyle w:val="afff4"/>
        <w:tabs>
          <w:tab w:val="right" w:leader="dot" w:pos="9061"/>
        </w:tabs>
        <w:ind w:left="1440" w:hanging="480"/>
        <w:rPr>
          <w:noProof/>
        </w:rPr>
      </w:pPr>
      <w:hyperlink w:anchor="_Toc202118854" w:history="1">
        <w:r w:rsidRPr="00094843">
          <w:rPr>
            <w:rStyle w:val="af2"/>
            <w:rFonts w:hint="eastAsia"/>
            <w:noProof/>
          </w:rPr>
          <w:t>表</w:t>
        </w:r>
        <w:r w:rsidRPr="00094843">
          <w:rPr>
            <w:rStyle w:val="af2"/>
            <w:noProof/>
          </w:rPr>
          <w:t xml:space="preserve"> 5.3-1 </w:t>
        </w:r>
        <w:r w:rsidRPr="00094843">
          <w:rPr>
            <w:rStyle w:val="af2"/>
            <w:rFonts w:hint="eastAsia"/>
            <w:noProof/>
          </w:rPr>
          <w:t>第二階段個案分析表</w:t>
        </w:r>
        <w:r>
          <w:rPr>
            <w:noProof/>
            <w:webHidden/>
          </w:rPr>
          <w:tab/>
        </w:r>
        <w:r>
          <w:rPr>
            <w:noProof/>
            <w:webHidden/>
          </w:rPr>
          <w:fldChar w:fldCharType="begin"/>
        </w:r>
        <w:r>
          <w:rPr>
            <w:noProof/>
            <w:webHidden/>
          </w:rPr>
          <w:instrText xml:space="preserve"> PAGEREF _Toc202118854 \h </w:instrText>
        </w:r>
        <w:r>
          <w:rPr>
            <w:noProof/>
            <w:webHidden/>
          </w:rPr>
        </w:r>
        <w:r>
          <w:rPr>
            <w:noProof/>
            <w:webHidden/>
          </w:rPr>
          <w:fldChar w:fldCharType="separate"/>
        </w:r>
        <w:r>
          <w:rPr>
            <w:noProof/>
            <w:webHidden/>
          </w:rPr>
          <w:t>81</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4-" </w:instrText>
      </w:r>
      <w:r w:rsidR="00DD5416">
        <w:rPr>
          <w:rFonts w:cstheme="majorBidi"/>
          <w:b/>
          <w:color w:val="000000" w:themeColor="text1"/>
          <w:sz w:val="40"/>
          <w:szCs w:val="48"/>
          <w:highlight w:val="lightGray"/>
        </w:rPr>
        <w:fldChar w:fldCharType="separate"/>
      </w:r>
    </w:p>
    <w:p w14:paraId="3DF1284B" w14:textId="13200A36" w:rsidR="000650AD" w:rsidRDefault="000650AD" w:rsidP="000650AD">
      <w:pPr>
        <w:pStyle w:val="afff4"/>
        <w:tabs>
          <w:tab w:val="right" w:leader="dot" w:pos="9061"/>
        </w:tabs>
        <w:ind w:left="1440" w:hanging="480"/>
        <w:rPr>
          <w:noProof/>
        </w:rPr>
      </w:pPr>
      <w:hyperlink w:anchor="_Toc202118856" w:history="1">
        <w:r w:rsidRPr="00531106">
          <w:rPr>
            <w:rStyle w:val="af2"/>
            <w:rFonts w:hint="eastAsia"/>
            <w:noProof/>
          </w:rPr>
          <w:t>表</w:t>
        </w:r>
        <w:r w:rsidRPr="00531106">
          <w:rPr>
            <w:rStyle w:val="af2"/>
            <w:noProof/>
          </w:rPr>
          <w:t xml:space="preserve"> 5.4-1 </w:t>
        </w:r>
        <w:r w:rsidRPr="00531106">
          <w:rPr>
            <w:rStyle w:val="af2"/>
            <w:rFonts w:hint="eastAsia"/>
            <w:noProof/>
          </w:rPr>
          <w:t>第三階段個案分析表</w:t>
        </w:r>
        <w:r>
          <w:rPr>
            <w:noProof/>
            <w:webHidden/>
          </w:rPr>
          <w:tab/>
        </w:r>
        <w:r>
          <w:rPr>
            <w:noProof/>
            <w:webHidden/>
          </w:rPr>
          <w:fldChar w:fldCharType="begin"/>
        </w:r>
        <w:r>
          <w:rPr>
            <w:noProof/>
            <w:webHidden/>
          </w:rPr>
          <w:instrText xml:space="preserve"> PAGEREF _Toc202118856 \h </w:instrText>
        </w:r>
        <w:r>
          <w:rPr>
            <w:noProof/>
            <w:webHidden/>
          </w:rPr>
        </w:r>
        <w:r>
          <w:rPr>
            <w:noProof/>
            <w:webHidden/>
          </w:rPr>
          <w:fldChar w:fldCharType="separate"/>
        </w:r>
        <w:r>
          <w:rPr>
            <w:noProof/>
            <w:webHidden/>
          </w:rPr>
          <w:t>90</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5-" </w:instrText>
      </w:r>
      <w:r w:rsidR="00DD5416">
        <w:rPr>
          <w:rFonts w:cstheme="majorBidi"/>
          <w:b/>
          <w:color w:val="000000" w:themeColor="text1"/>
          <w:sz w:val="40"/>
          <w:szCs w:val="48"/>
          <w:highlight w:val="lightGray"/>
        </w:rPr>
        <w:fldChar w:fldCharType="separate"/>
      </w:r>
    </w:p>
    <w:p w14:paraId="312185A9" w14:textId="4F348525" w:rsidR="000650AD" w:rsidRDefault="000650AD" w:rsidP="000650AD">
      <w:pPr>
        <w:pStyle w:val="afff4"/>
        <w:tabs>
          <w:tab w:val="right" w:leader="dot" w:pos="9061"/>
        </w:tabs>
        <w:ind w:left="1440" w:hanging="480"/>
        <w:rPr>
          <w:noProof/>
        </w:rPr>
      </w:pPr>
      <w:hyperlink w:anchor="_Toc202118857" w:history="1">
        <w:r w:rsidRPr="00866546">
          <w:rPr>
            <w:rStyle w:val="af2"/>
            <w:rFonts w:hint="eastAsia"/>
            <w:noProof/>
          </w:rPr>
          <w:t>表</w:t>
        </w:r>
        <w:r w:rsidRPr="00866546">
          <w:rPr>
            <w:rStyle w:val="af2"/>
            <w:noProof/>
          </w:rPr>
          <w:t xml:space="preserve"> 5.5-1 </w:t>
        </w:r>
        <w:r w:rsidRPr="00866546">
          <w:rPr>
            <w:rStyle w:val="af2"/>
            <w:rFonts w:hint="eastAsia"/>
            <w:noProof/>
          </w:rPr>
          <w:t>第四階段個案分析表</w:t>
        </w:r>
        <w:r>
          <w:rPr>
            <w:noProof/>
            <w:webHidden/>
          </w:rPr>
          <w:tab/>
        </w:r>
        <w:r>
          <w:rPr>
            <w:noProof/>
            <w:webHidden/>
          </w:rPr>
          <w:fldChar w:fldCharType="begin"/>
        </w:r>
        <w:r>
          <w:rPr>
            <w:noProof/>
            <w:webHidden/>
          </w:rPr>
          <w:instrText xml:space="preserve"> PAGEREF _Toc202118857 \h </w:instrText>
        </w:r>
        <w:r>
          <w:rPr>
            <w:noProof/>
            <w:webHidden/>
          </w:rPr>
        </w:r>
        <w:r>
          <w:rPr>
            <w:noProof/>
            <w:webHidden/>
          </w:rPr>
          <w:fldChar w:fldCharType="separate"/>
        </w:r>
        <w:r>
          <w:rPr>
            <w:noProof/>
            <w:webHidden/>
          </w:rPr>
          <w:t>100</w:t>
        </w:r>
        <w:r>
          <w:rPr>
            <w:noProof/>
            <w:webHidden/>
          </w:rPr>
          <w:fldChar w:fldCharType="end"/>
        </w:r>
      </w:hyperlink>
      <w:r w:rsidR="00DD5416">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6-" </w:instrText>
      </w:r>
      <w:r>
        <w:rPr>
          <w:rFonts w:cstheme="majorBidi"/>
          <w:b/>
          <w:color w:val="000000" w:themeColor="text1"/>
          <w:sz w:val="40"/>
          <w:szCs w:val="48"/>
          <w:highlight w:val="lightGray"/>
        </w:rPr>
        <w:fldChar w:fldCharType="separate"/>
      </w:r>
    </w:p>
    <w:p w14:paraId="6E1174A4" w14:textId="6D6D538D" w:rsidR="000650AD" w:rsidRDefault="000650AD">
      <w:pPr>
        <w:pStyle w:val="afff4"/>
        <w:tabs>
          <w:tab w:val="right" w:leader="dot" w:pos="9061"/>
        </w:tabs>
        <w:ind w:left="1440" w:hanging="480"/>
        <w:rPr>
          <w:rFonts w:asciiTheme="minorHAnsi" w:eastAsiaTheme="minorEastAsia" w:hAnsiTheme="minorHAnsi"/>
          <w:noProof/>
        </w:rPr>
      </w:pPr>
      <w:hyperlink w:anchor="_Toc202118859" w:history="1">
        <w:r w:rsidRPr="00583358">
          <w:rPr>
            <w:rStyle w:val="af2"/>
            <w:rFonts w:hint="eastAsia"/>
            <w:noProof/>
          </w:rPr>
          <w:t>表</w:t>
        </w:r>
        <w:r w:rsidRPr="00583358">
          <w:rPr>
            <w:rStyle w:val="af2"/>
            <w:noProof/>
          </w:rPr>
          <w:t xml:space="preserve"> 5.6- 1 </w:t>
        </w:r>
        <w:r w:rsidRPr="00583358">
          <w:rPr>
            <w:rStyle w:val="af2"/>
            <w:rFonts w:hint="eastAsia"/>
            <w:noProof/>
          </w:rPr>
          <w:t>能動性命題分析表</w:t>
        </w:r>
        <w:r>
          <w:rPr>
            <w:noProof/>
            <w:webHidden/>
          </w:rPr>
          <w:tab/>
        </w:r>
        <w:r>
          <w:rPr>
            <w:noProof/>
            <w:webHidden/>
          </w:rPr>
          <w:fldChar w:fldCharType="begin"/>
        </w:r>
        <w:r>
          <w:rPr>
            <w:noProof/>
            <w:webHidden/>
          </w:rPr>
          <w:instrText xml:space="preserve"> PAGEREF _Toc202118859 \h </w:instrText>
        </w:r>
        <w:r>
          <w:rPr>
            <w:noProof/>
            <w:webHidden/>
          </w:rPr>
        </w:r>
        <w:r>
          <w:rPr>
            <w:noProof/>
            <w:webHidden/>
          </w:rPr>
          <w:fldChar w:fldCharType="separate"/>
        </w:r>
        <w:r>
          <w:rPr>
            <w:noProof/>
            <w:webHidden/>
          </w:rPr>
          <w:t>101</w:t>
        </w:r>
        <w:r>
          <w:rPr>
            <w:noProof/>
            <w:webHidden/>
          </w:rPr>
          <w:fldChar w:fldCharType="end"/>
        </w:r>
      </w:hyperlink>
    </w:p>
    <w:p w14:paraId="2EB4A606" w14:textId="647FA7C1" w:rsidR="000650AD" w:rsidRDefault="000650AD">
      <w:pPr>
        <w:pStyle w:val="afff4"/>
        <w:tabs>
          <w:tab w:val="right" w:leader="dot" w:pos="9061"/>
        </w:tabs>
        <w:ind w:left="1440" w:hanging="480"/>
        <w:rPr>
          <w:rFonts w:asciiTheme="minorHAnsi" w:eastAsiaTheme="minorEastAsia" w:hAnsiTheme="minorHAnsi"/>
          <w:noProof/>
        </w:rPr>
      </w:pPr>
      <w:hyperlink w:anchor="_Toc202118860" w:history="1">
        <w:r w:rsidRPr="00583358">
          <w:rPr>
            <w:rStyle w:val="af2"/>
            <w:rFonts w:hint="eastAsia"/>
            <w:noProof/>
          </w:rPr>
          <w:t>表</w:t>
        </w:r>
        <w:r w:rsidRPr="00583358">
          <w:rPr>
            <w:rStyle w:val="af2"/>
            <w:noProof/>
          </w:rPr>
          <w:t xml:space="preserve"> 5.6-2</w:t>
        </w:r>
        <w:r w:rsidR="001B61E9">
          <w:rPr>
            <w:rStyle w:val="af2"/>
            <w:rFonts w:hint="eastAsia"/>
            <w:noProof/>
          </w:rPr>
          <w:t xml:space="preserve"> </w:t>
        </w:r>
        <w:r w:rsidRPr="00583358">
          <w:rPr>
            <w:rStyle w:val="af2"/>
            <w:rFonts w:hint="eastAsia"/>
            <w:noProof/>
          </w:rPr>
          <w:t>個案跨階段分析表</w:t>
        </w:r>
        <w:r>
          <w:rPr>
            <w:noProof/>
            <w:webHidden/>
          </w:rPr>
          <w:tab/>
        </w:r>
        <w:r>
          <w:rPr>
            <w:noProof/>
            <w:webHidden/>
          </w:rPr>
          <w:fldChar w:fldCharType="begin"/>
        </w:r>
        <w:r>
          <w:rPr>
            <w:noProof/>
            <w:webHidden/>
          </w:rPr>
          <w:instrText xml:space="preserve"> PAGEREF _Toc202118860 \h </w:instrText>
        </w:r>
        <w:r>
          <w:rPr>
            <w:noProof/>
            <w:webHidden/>
          </w:rPr>
        </w:r>
        <w:r>
          <w:rPr>
            <w:noProof/>
            <w:webHidden/>
          </w:rPr>
          <w:fldChar w:fldCharType="separate"/>
        </w:r>
        <w:r>
          <w:rPr>
            <w:noProof/>
            <w:webHidden/>
          </w:rPr>
          <w:t>107</w:t>
        </w:r>
        <w:r>
          <w:rPr>
            <w:noProof/>
            <w:webHidden/>
          </w:rPr>
          <w:fldChar w:fldCharType="end"/>
        </w:r>
      </w:hyperlink>
    </w:p>
    <w:p w14:paraId="64280554" w14:textId="6BE4B567" w:rsidR="00C44E46" w:rsidRDefault="000650AD" w:rsidP="005A673A">
      <w:pPr>
        <w:pStyle w:val="afff3"/>
        <w:ind w:firstLine="801"/>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sidRPr="00B91268">
        <w:rPr>
          <w:rFonts w:cstheme="majorBidi" w:hint="eastAsia"/>
          <w:b/>
          <w:color w:val="000000" w:themeColor="text1"/>
          <w:sz w:val="40"/>
          <w:szCs w:val="48"/>
        </w:rPr>
        <w:lastRenderedPageBreak/>
        <w:t>圖目錄</w:t>
      </w:r>
    </w:p>
    <w:p w14:paraId="2508E287" w14:textId="570CAEB3" w:rsidR="00731661" w:rsidRDefault="00254D3F" w:rsidP="00731661">
      <w:pPr>
        <w:pStyle w:val="afff4"/>
        <w:tabs>
          <w:tab w:val="right" w:leader="dot" w:pos="9061"/>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2118934" w:history="1">
        <w:r w:rsidR="00731661" w:rsidRPr="00AB3B6A">
          <w:rPr>
            <w:rStyle w:val="af2"/>
            <w:rFonts w:hint="eastAsia"/>
            <w:noProof/>
          </w:rPr>
          <w:t>圖</w:t>
        </w:r>
        <w:r w:rsidR="00731661" w:rsidRPr="00AB3B6A">
          <w:rPr>
            <w:rStyle w:val="af2"/>
            <w:noProof/>
          </w:rPr>
          <w:t xml:space="preserve"> 1.3-1 </w:t>
        </w:r>
        <w:r w:rsidR="00731661" w:rsidRPr="00AB3B6A">
          <w:rPr>
            <w:rStyle w:val="af2"/>
            <w:rFonts w:hint="eastAsia"/>
            <w:noProof/>
          </w:rPr>
          <w:t>研究流程圖</w:t>
        </w:r>
        <w:r w:rsidR="00731661">
          <w:rPr>
            <w:noProof/>
            <w:webHidden/>
          </w:rPr>
          <w:tab/>
        </w:r>
        <w:r w:rsidR="00731661">
          <w:rPr>
            <w:noProof/>
            <w:webHidden/>
          </w:rPr>
          <w:fldChar w:fldCharType="begin"/>
        </w:r>
        <w:r w:rsidR="00731661">
          <w:rPr>
            <w:noProof/>
            <w:webHidden/>
          </w:rPr>
          <w:instrText xml:space="preserve"> PAGEREF _Toc202118934 \h </w:instrText>
        </w:r>
        <w:r w:rsidR="00731661">
          <w:rPr>
            <w:noProof/>
            <w:webHidden/>
          </w:rPr>
        </w:r>
        <w:r w:rsidR="00731661">
          <w:rPr>
            <w:noProof/>
            <w:webHidden/>
          </w:rPr>
          <w:fldChar w:fldCharType="separate"/>
        </w:r>
        <w:r w:rsidR="00731661">
          <w:rPr>
            <w:noProof/>
            <w:webHidden/>
          </w:rPr>
          <w:t>16</w:t>
        </w:r>
        <w:r w:rsidR="00731661">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35655204" w14:textId="1C96EB43" w:rsidR="00731661" w:rsidRDefault="00731661" w:rsidP="00731661">
      <w:pPr>
        <w:pStyle w:val="afff4"/>
        <w:tabs>
          <w:tab w:val="right" w:leader="dot" w:pos="9061"/>
        </w:tabs>
        <w:ind w:left="1440" w:hanging="480"/>
        <w:rPr>
          <w:noProof/>
        </w:rPr>
      </w:pPr>
      <w:hyperlink w:anchor="_Toc202118949" w:history="1">
        <w:r w:rsidRPr="00BB5401">
          <w:rPr>
            <w:rStyle w:val="af2"/>
            <w:rFonts w:hint="eastAsia"/>
            <w:noProof/>
          </w:rPr>
          <w:t>圖</w:t>
        </w:r>
        <w:r w:rsidRPr="00BB5401">
          <w:rPr>
            <w:rStyle w:val="af2"/>
            <w:noProof/>
          </w:rPr>
          <w:t xml:space="preserve"> 2.1-1 </w:t>
        </w:r>
        <w:r w:rsidRPr="00BB5401">
          <w:rPr>
            <w:rStyle w:val="af2"/>
            <w:rFonts w:hint="eastAsia"/>
            <w:noProof/>
          </w:rPr>
          <w:t>數位創新行動圖</w:t>
        </w:r>
        <w:r>
          <w:rPr>
            <w:noProof/>
            <w:webHidden/>
          </w:rPr>
          <w:tab/>
        </w:r>
        <w:r>
          <w:rPr>
            <w:noProof/>
            <w:webHidden/>
          </w:rPr>
          <w:fldChar w:fldCharType="begin"/>
        </w:r>
        <w:r>
          <w:rPr>
            <w:noProof/>
            <w:webHidden/>
          </w:rPr>
          <w:instrText xml:space="preserve"> PAGEREF _Toc202118949 \h </w:instrText>
        </w:r>
        <w:r>
          <w:rPr>
            <w:noProof/>
            <w:webHidden/>
          </w:rPr>
        </w:r>
        <w:r>
          <w:rPr>
            <w:noProof/>
            <w:webHidden/>
          </w:rPr>
          <w:fldChar w:fldCharType="separate"/>
        </w:r>
        <w:r>
          <w:rPr>
            <w:noProof/>
            <w:webHidden/>
          </w:rPr>
          <w:t>21</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52D15E33" w14:textId="7061371B" w:rsidR="00731661" w:rsidRDefault="00731661">
      <w:pPr>
        <w:pStyle w:val="afff4"/>
        <w:tabs>
          <w:tab w:val="right" w:leader="dot" w:pos="9061"/>
        </w:tabs>
        <w:ind w:left="1440" w:hanging="480"/>
        <w:rPr>
          <w:rFonts w:asciiTheme="minorHAnsi" w:eastAsiaTheme="minorEastAsia" w:hAnsiTheme="minorHAnsi"/>
          <w:noProof/>
        </w:rPr>
      </w:pPr>
      <w:hyperlink w:anchor="_Toc202118936" w:history="1">
        <w:r w:rsidRPr="00307520">
          <w:rPr>
            <w:rStyle w:val="af2"/>
            <w:rFonts w:hint="eastAsia"/>
            <w:noProof/>
          </w:rPr>
          <w:t>圖</w:t>
        </w:r>
        <w:r w:rsidRPr="00307520">
          <w:rPr>
            <w:rStyle w:val="af2"/>
            <w:noProof/>
          </w:rPr>
          <w:t xml:space="preserve"> 2.2-1 </w:t>
        </w:r>
        <w:r w:rsidRPr="00307520">
          <w:rPr>
            <w:rStyle w:val="af2"/>
            <w:rFonts w:hint="eastAsia"/>
            <w:noProof/>
          </w:rPr>
          <w:t>環境與制定關係圖</w:t>
        </w:r>
        <w:r>
          <w:rPr>
            <w:noProof/>
            <w:webHidden/>
          </w:rPr>
          <w:tab/>
        </w:r>
        <w:r>
          <w:rPr>
            <w:noProof/>
            <w:webHidden/>
          </w:rPr>
          <w:fldChar w:fldCharType="begin"/>
        </w:r>
        <w:r>
          <w:rPr>
            <w:noProof/>
            <w:webHidden/>
          </w:rPr>
          <w:instrText xml:space="preserve"> PAGEREF _Toc202118936 \h </w:instrText>
        </w:r>
        <w:r>
          <w:rPr>
            <w:noProof/>
            <w:webHidden/>
          </w:rPr>
        </w:r>
        <w:r>
          <w:rPr>
            <w:noProof/>
            <w:webHidden/>
          </w:rPr>
          <w:fldChar w:fldCharType="separate"/>
        </w:r>
        <w:r>
          <w:rPr>
            <w:noProof/>
            <w:webHidden/>
          </w:rPr>
          <w:t>25</w:t>
        </w:r>
        <w:r>
          <w:rPr>
            <w:noProof/>
            <w:webHidden/>
          </w:rPr>
          <w:fldChar w:fldCharType="end"/>
        </w:r>
      </w:hyperlink>
    </w:p>
    <w:p w14:paraId="116FB5FB" w14:textId="2D4DA13A" w:rsidR="00731661" w:rsidRDefault="00731661" w:rsidP="00731661">
      <w:pPr>
        <w:pStyle w:val="afff4"/>
        <w:tabs>
          <w:tab w:val="right" w:leader="dot" w:pos="9061"/>
        </w:tabs>
        <w:ind w:left="1440" w:hanging="480"/>
        <w:rPr>
          <w:noProof/>
        </w:rPr>
      </w:pPr>
      <w:hyperlink w:anchor="_Toc202118937" w:history="1">
        <w:r w:rsidRPr="00307520">
          <w:rPr>
            <w:rStyle w:val="af2"/>
            <w:rFonts w:hint="eastAsia"/>
            <w:noProof/>
          </w:rPr>
          <w:t>圖</w:t>
        </w:r>
        <w:r w:rsidRPr="00307520">
          <w:rPr>
            <w:rStyle w:val="af2"/>
            <w:noProof/>
          </w:rPr>
          <w:t xml:space="preserve"> 2.2-2 </w:t>
        </w:r>
        <w:r w:rsidRPr="00307520">
          <w:rPr>
            <w:rStyle w:val="af2"/>
            <w:rFonts w:hint="eastAsia"/>
            <w:noProof/>
          </w:rPr>
          <w:t>制定循環圖</w:t>
        </w:r>
        <w:r>
          <w:rPr>
            <w:noProof/>
            <w:webHidden/>
          </w:rPr>
          <w:tab/>
        </w:r>
        <w:r>
          <w:rPr>
            <w:noProof/>
            <w:webHidden/>
          </w:rPr>
          <w:fldChar w:fldCharType="begin"/>
        </w:r>
        <w:r>
          <w:rPr>
            <w:noProof/>
            <w:webHidden/>
          </w:rPr>
          <w:instrText xml:space="preserve"> PAGEREF _Toc202118937 \h </w:instrText>
        </w:r>
        <w:r>
          <w:rPr>
            <w:noProof/>
            <w:webHidden/>
          </w:rPr>
        </w:r>
        <w:r>
          <w:rPr>
            <w:noProof/>
            <w:webHidden/>
          </w:rPr>
          <w:fldChar w:fldCharType="separate"/>
        </w:r>
        <w:r>
          <w:rPr>
            <w:noProof/>
            <w:webHidden/>
          </w:rPr>
          <w:t>27</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7DF87968" w14:textId="162EF302" w:rsidR="00731661" w:rsidRDefault="00731661" w:rsidP="00731661">
      <w:pPr>
        <w:pStyle w:val="afff4"/>
        <w:tabs>
          <w:tab w:val="right" w:leader="dot" w:pos="9061"/>
        </w:tabs>
        <w:ind w:left="1440" w:hanging="480"/>
        <w:rPr>
          <w:noProof/>
        </w:rPr>
      </w:pPr>
      <w:hyperlink w:anchor="_Toc202118938" w:history="1">
        <w:r w:rsidRPr="0055602A">
          <w:rPr>
            <w:rStyle w:val="af2"/>
            <w:rFonts w:hint="eastAsia"/>
            <w:noProof/>
          </w:rPr>
          <w:t>圖</w:t>
        </w:r>
        <w:r w:rsidRPr="0055602A">
          <w:rPr>
            <w:rStyle w:val="af2"/>
            <w:noProof/>
          </w:rPr>
          <w:t xml:space="preserve"> 2.3-1 </w:t>
        </w:r>
        <w:r w:rsidRPr="0055602A">
          <w:rPr>
            <w:rStyle w:val="af2"/>
            <w:rFonts w:hint="eastAsia"/>
            <w:noProof/>
          </w:rPr>
          <w:t>可供性分類圖</w:t>
        </w:r>
        <w:r>
          <w:rPr>
            <w:noProof/>
            <w:webHidden/>
          </w:rPr>
          <w:tab/>
        </w:r>
        <w:r>
          <w:rPr>
            <w:noProof/>
            <w:webHidden/>
          </w:rPr>
          <w:fldChar w:fldCharType="begin"/>
        </w:r>
        <w:r>
          <w:rPr>
            <w:noProof/>
            <w:webHidden/>
          </w:rPr>
          <w:instrText xml:space="preserve"> PAGEREF _Toc202118938 \h </w:instrText>
        </w:r>
        <w:r>
          <w:rPr>
            <w:noProof/>
            <w:webHidden/>
          </w:rPr>
        </w:r>
        <w:r>
          <w:rPr>
            <w:noProof/>
            <w:webHidden/>
          </w:rPr>
          <w:fldChar w:fldCharType="separate"/>
        </w:r>
        <w:r>
          <w:rPr>
            <w:noProof/>
            <w:webHidden/>
          </w:rPr>
          <w:t>3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30ECAD5B" w14:textId="222D4B67" w:rsidR="00731661" w:rsidRDefault="00731661" w:rsidP="00731661">
      <w:pPr>
        <w:pStyle w:val="afff4"/>
        <w:tabs>
          <w:tab w:val="right" w:leader="dot" w:pos="9061"/>
        </w:tabs>
        <w:ind w:left="1440" w:hanging="480"/>
        <w:rPr>
          <w:noProof/>
        </w:rPr>
      </w:pPr>
      <w:hyperlink w:anchor="_Toc202118939" w:history="1">
        <w:r w:rsidRPr="003072E4">
          <w:rPr>
            <w:rStyle w:val="af2"/>
            <w:rFonts w:hint="eastAsia"/>
            <w:noProof/>
          </w:rPr>
          <w:t>圖</w:t>
        </w:r>
        <w:r w:rsidRPr="003072E4">
          <w:rPr>
            <w:rStyle w:val="af2"/>
            <w:noProof/>
          </w:rPr>
          <w:t xml:space="preserve"> 3.2-1 </w:t>
        </w:r>
        <w:r w:rsidRPr="003072E4">
          <w:rPr>
            <w:rStyle w:val="af2"/>
            <w:rFonts w:hint="eastAsia"/>
            <w:noProof/>
          </w:rPr>
          <w:t>研究架構圖</w:t>
        </w:r>
        <w:r>
          <w:rPr>
            <w:noProof/>
            <w:webHidden/>
          </w:rPr>
          <w:tab/>
        </w:r>
        <w:r>
          <w:rPr>
            <w:noProof/>
            <w:webHidden/>
          </w:rPr>
          <w:fldChar w:fldCharType="begin"/>
        </w:r>
        <w:r>
          <w:rPr>
            <w:noProof/>
            <w:webHidden/>
          </w:rPr>
          <w:instrText xml:space="preserve"> PAGEREF _Toc202118939 \h </w:instrText>
        </w:r>
        <w:r>
          <w:rPr>
            <w:noProof/>
            <w:webHidden/>
          </w:rPr>
        </w:r>
        <w:r>
          <w:rPr>
            <w:noProof/>
            <w:webHidden/>
          </w:rPr>
          <w:fldChar w:fldCharType="separate"/>
        </w:r>
        <w:r>
          <w:rPr>
            <w:noProof/>
            <w:webHidden/>
          </w:rPr>
          <w:t>41</w:t>
        </w:r>
        <w:r>
          <w:rPr>
            <w:noProof/>
            <w:webHidden/>
          </w:rPr>
          <w:fldChar w:fldCharType="end"/>
        </w:r>
      </w:hyperlink>
      <w:r w:rsidR="00254D3F">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5.2-" </w:instrText>
      </w:r>
      <w:r>
        <w:rPr>
          <w:highlight w:val="lightGray"/>
        </w:rPr>
        <w:fldChar w:fldCharType="separate"/>
      </w:r>
    </w:p>
    <w:p w14:paraId="5DC8AE0F" w14:textId="3EB26052" w:rsidR="00731661" w:rsidRDefault="00731661" w:rsidP="00731661">
      <w:pPr>
        <w:pStyle w:val="afff4"/>
        <w:tabs>
          <w:tab w:val="right" w:leader="dot" w:pos="9061"/>
        </w:tabs>
        <w:ind w:left="1440" w:hanging="480"/>
        <w:rPr>
          <w:noProof/>
        </w:rPr>
      </w:pPr>
      <w:hyperlink w:anchor="_Toc202118940" w:history="1">
        <w:r w:rsidRPr="001504E4">
          <w:rPr>
            <w:rStyle w:val="af2"/>
            <w:rFonts w:hint="eastAsia"/>
            <w:noProof/>
          </w:rPr>
          <w:t>圖</w:t>
        </w:r>
        <w:r w:rsidRPr="001504E4">
          <w:rPr>
            <w:rStyle w:val="af2"/>
            <w:noProof/>
          </w:rPr>
          <w:t xml:space="preserve"> 5.2-1 </w:t>
        </w:r>
        <w:r w:rsidRPr="001504E4">
          <w:rPr>
            <w:rStyle w:val="af2"/>
            <w:rFonts w:hint="eastAsia"/>
            <w:noProof/>
          </w:rPr>
          <w:t>第一階段平衡機制</w:t>
        </w:r>
        <w:r>
          <w:rPr>
            <w:noProof/>
            <w:webHidden/>
          </w:rPr>
          <w:tab/>
        </w:r>
        <w:r>
          <w:rPr>
            <w:noProof/>
            <w:webHidden/>
          </w:rPr>
          <w:fldChar w:fldCharType="begin"/>
        </w:r>
        <w:r>
          <w:rPr>
            <w:noProof/>
            <w:webHidden/>
          </w:rPr>
          <w:instrText xml:space="preserve"> PAGEREF _Toc202118940 \h </w:instrText>
        </w:r>
        <w:r>
          <w:rPr>
            <w:noProof/>
            <w:webHidden/>
          </w:rPr>
        </w:r>
        <w:r>
          <w:rPr>
            <w:noProof/>
            <w:webHidden/>
          </w:rPr>
          <w:fldChar w:fldCharType="separate"/>
        </w:r>
        <w:r>
          <w:rPr>
            <w:noProof/>
            <w:webHidden/>
          </w:rPr>
          <w:t>69</w:t>
        </w:r>
        <w:r>
          <w:rPr>
            <w:noProof/>
            <w:webHidden/>
          </w:rPr>
          <w:fldChar w:fldCharType="end"/>
        </w:r>
      </w:hyperlink>
      <w:r>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4925A116" w14:textId="5C260294" w:rsidR="00731661" w:rsidRDefault="00731661" w:rsidP="00731661">
      <w:pPr>
        <w:pStyle w:val="afff4"/>
        <w:tabs>
          <w:tab w:val="right" w:leader="dot" w:pos="9061"/>
        </w:tabs>
        <w:ind w:left="1440" w:hanging="480"/>
        <w:rPr>
          <w:noProof/>
        </w:rPr>
      </w:pPr>
      <w:hyperlink w:anchor="_Toc202118941" w:history="1">
        <w:r w:rsidRPr="006D2304">
          <w:rPr>
            <w:rStyle w:val="af2"/>
            <w:rFonts w:hint="eastAsia"/>
            <w:noProof/>
          </w:rPr>
          <w:t>圖</w:t>
        </w:r>
        <w:r w:rsidRPr="006D2304">
          <w:rPr>
            <w:rStyle w:val="af2"/>
            <w:noProof/>
          </w:rPr>
          <w:t xml:space="preserve"> 5.3-1 </w:t>
        </w:r>
        <w:r w:rsidRPr="006D2304">
          <w:rPr>
            <w:rStyle w:val="af2"/>
            <w:rFonts w:hint="eastAsia"/>
            <w:noProof/>
          </w:rPr>
          <w:t>第二階段平衡機制</w:t>
        </w:r>
        <w:r>
          <w:rPr>
            <w:noProof/>
            <w:webHidden/>
          </w:rPr>
          <w:tab/>
        </w:r>
        <w:r>
          <w:rPr>
            <w:noProof/>
            <w:webHidden/>
          </w:rPr>
          <w:fldChar w:fldCharType="begin"/>
        </w:r>
        <w:r>
          <w:rPr>
            <w:noProof/>
            <w:webHidden/>
          </w:rPr>
          <w:instrText xml:space="preserve"> PAGEREF _Toc202118941 \h </w:instrText>
        </w:r>
        <w:r>
          <w:rPr>
            <w:noProof/>
            <w:webHidden/>
          </w:rPr>
        </w:r>
        <w:r>
          <w:rPr>
            <w:noProof/>
            <w:webHidden/>
          </w:rPr>
          <w:fldChar w:fldCharType="separate"/>
        </w:r>
        <w:r>
          <w:rPr>
            <w:noProof/>
            <w:webHidden/>
          </w:rPr>
          <w:t>78</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4-" </w:instrText>
      </w:r>
      <w:r w:rsidR="00254D3F">
        <w:rPr>
          <w:highlight w:val="lightGray"/>
        </w:rPr>
        <w:fldChar w:fldCharType="separate"/>
      </w:r>
    </w:p>
    <w:p w14:paraId="1AA0AA5B" w14:textId="393DCAF9" w:rsidR="00731661" w:rsidRDefault="00731661" w:rsidP="00731661">
      <w:pPr>
        <w:pStyle w:val="afff4"/>
        <w:tabs>
          <w:tab w:val="right" w:leader="dot" w:pos="9061"/>
        </w:tabs>
        <w:ind w:left="1440" w:hanging="480"/>
        <w:rPr>
          <w:noProof/>
        </w:rPr>
      </w:pPr>
      <w:hyperlink w:anchor="_Toc202118942" w:history="1">
        <w:r w:rsidRPr="00A90F05">
          <w:rPr>
            <w:rStyle w:val="af2"/>
            <w:rFonts w:hint="eastAsia"/>
            <w:noProof/>
          </w:rPr>
          <w:t>圖</w:t>
        </w:r>
        <w:r w:rsidRPr="00A90F05">
          <w:rPr>
            <w:rStyle w:val="af2"/>
            <w:noProof/>
          </w:rPr>
          <w:t xml:space="preserve"> 5.4-1 </w:t>
        </w:r>
        <w:r w:rsidRPr="00A90F05">
          <w:rPr>
            <w:rStyle w:val="af2"/>
            <w:rFonts w:hint="eastAsia"/>
            <w:noProof/>
          </w:rPr>
          <w:t>第三階段平衡機制</w:t>
        </w:r>
        <w:r>
          <w:rPr>
            <w:noProof/>
            <w:webHidden/>
          </w:rPr>
          <w:tab/>
        </w:r>
        <w:r>
          <w:rPr>
            <w:noProof/>
            <w:webHidden/>
          </w:rPr>
          <w:fldChar w:fldCharType="begin"/>
        </w:r>
        <w:r>
          <w:rPr>
            <w:noProof/>
            <w:webHidden/>
          </w:rPr>
          <w:instrText xml:space="preserve"> PAGEREF _Toc202118942 \h </w:instrText>
        </w:r>
        <w:r>
          <w:rPr>
            <w:noProof/>
            <w:webHidden/>
          </w:rPr>
        </w:r>
        <w:r>
          <w:rPr>
            <w:noProof/>
            <w:webHidden/>
          </w:rPr>
          <w:fldChar w:fldCharType="separate"/>
        </w:r>
        <w:r>
          <w:rPr>
            <w:noProof/>
            <w:webHidden/>
          </w:rPr>
          <w:t>87</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5-" </w:instrText>
      </w:r>
      <w:r w:rsidR="00254D3F">
        <w:rPr>
          <w:highlight w:val="lightGray"/>
        </w:rPr>
        <w:fldChar w:fldCharType="separate"/>
      </w:r>
    </w:p>
    <w:p w14:paraId="4E0990CE" w14:textId="7FED58D5" w:rsidR="00A77951" w:rsidRDefault="00731661" w:rsidP="00731661">
      <w:pPr>
        <w:pStyle w:val="afff4"/>
        <w:tabs>
          <w:tab w:val="right" w:leader="dot" w:pos="9061"/>
        </w:tabs>
        <w:ind w:left="1440" w:hanging="480"/>
        <w:rPr>
          <w:highlight w:val="lightGray"/>
        </w:rPr>
      </w:pPr>
      <w:hyperlink w:anchor="_Toc202118943" w:history="1">
        <w:r w:rsidRPr="00E501DE">
          <w:rPr>
            <w:rStyle w:val="af2"/>
            <w:rFonts w:hint="eastAsia"/>
            <w:noProof/>
          </w:rPr>
          <w:t>圖</w:t>
        </w:r>
        <w:r w:rsidRPr="00E501DE">
          <w:rPr>
            <w:rStyle w:val="af2"/>
            <w:noProof/>
          </w:rPr>
          <w:t xml:space="preserve"> 5.5-1 </w:t>
        </w:r>
        <w:r w:rsidRPr="00E501DE">
          <w:rPr>
            <w:rStyle w:val="af2"/>
            <w:rFonts w:hint="eastAsia"/>
            <w:noProof/>
          </w:rPr>
          <w:t>第四階段平衡機制</w:t>
        </w:r>
        <w:r>
          <w:rPr>
            <w:noProof/>
            <w:webHidden/>
          </w:rPr>
          <w:tab/>
        </w:r>
        <w:r>
          <w:rPr>
            <w:noProof/>
            <w:webHidden/>
          </w:rPr>
          <w:fldChar w:fldCharType="begin"/>
        </w:r>
        <w:r>
          <w:rPr>
            <w:noProof/>
            <w:webHidden/>
          </w:rPr>
          <w:instrText xml:space="preserve"> PAGEREF _Toc202118943 \h </w:instrText>
        </w:r>
        <w:r>
          <w:rPr>
            <w:noProof/>
            <w:webHidden/>
          </w:rPr>
        </w:r>
        <w:r>
          <w:rPr>
            <w:noProof/>
            <w:webHidden/>
          </w:rPr>
          <w:fldChar w:fldCharType="separate"/>
        </w:r>
        <w:r>
          <w:rPr>
            <w:noProof/>
            <w:webHidden/>
          </w:rPr>
          <w:t>96</w:t>
        </w:r>
        <w:r>
          <w:rPr>
            <w:noProof/>
            <w:webHidden/>
          </w:rPr>
          <w:fldChar w:fldCharType="end"/>
        </w:r>
      </w:hyperlink>
      <w:r w:rsidR="00254D3F">
        <w:rPr>
          <w:highlight w:val="lightGray"/>
        </w:rPr>
        <w:fldChar w:fldCharType="end"/>
      </w:r>
    </w:p>
    <w:p w14:paraId="53291047" w14:textId="6C0BC85F" w:rsidR="0087246B" w:rsidRPr="00FC7405" w:rsidRDefault="00A77951">
      <w:pPr>
        <w:widowControl/>
        <w:ind w:firstLineChars="0" w:firstLine="0"/>
      </w:pPr>
      <w:r w:rsidRPr="00FC7405">
        <w:br w:type="page"/>
      </w:r>
    </w:p>
    <w:p w14:paraId="42A5BF42" w14:textId="0D760F1F" w:rsidR="001B4229" w:rsidRPr="001B4229" w:rsidRDefault="00632C95" w:rsidP="0006680C">
      <w:pPr>
        <w:pStyle w:val="1"/>
      </w:pPr>
      <w:bookmarkStart w:id="4" w:name="_Toc202118582"/>
      <w:r>
        <w:rPr>
          <w:rFonts w:hint="eastAsia"/>
        </w:rPr>
        <w:lastRenderedPageBreak/>
        <w:t>第一章、</w:t>
      </w:r>
      <w:r w:rsidR="00542AA6" w:rsidRPr="00542AA6">
        <w:t>緒論</w:t>
      </w:r>
      <w:bookmarkEnd w:id="4"/>
    </w:p>
    <w:p w14:paraId="51D440B8" w14:textId="7DA6BE6C" w:rsidR="006058E9" w:rsidRDefault="00656CA9" w:rsidP="00656CA9">
      <w:pPr>
        <w:pStyle w:val="2"/>
      </w:pPr>
      <w:bookmarkStart w:id="5" w:name="_Toc202118583"/>
      <w:r>
        <w:rPr>
          <w:rFonts w:hint="eastAsia"/>
        </w:rPr>
        <w:t xml:space="preserve">1.1 </w:t>
      </w:r>
      <w:r>
        <w:t>研究背景與動機</w:t>
      </w:r>
      <w:bookmarkEnd w:id="5"/>
    </w:p>
    <w:p w14:paraId="552D6AF4" w14:textId="77CC5D53" w:rsidR="00BC414A" w:rsidRDefault="00706C19" w:rsidP="004D2BA1">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1C2F25">
        <w:rPr>
          <w:rFonts w:hint="eastAsia"/>
        </w:rPr>
        <w:t>並</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proofErr w:type="gramStart"/>
      <w:r w:rsidR="00C55A57" w:rsidRPr="00C55A57">
        <w:t>近十年來</w:t>
      </w:r>
      <w:proofErr w:type="gramEnd"/>
      <w:r w:rsidR="00C55A57" w:rsidRPr="00C55A57">
        <w:t>，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6E5BFD0D" w14:textId="11523D08" w:rsidR="008F24FD" w:rsidRDefault="00EF6EC3" w:rsidP="004D2BA1">
      <w:pPr>
        <w:pStyle w:val="15"/>
        <w:ind w:firstLine="480"/>
      </w:pPr>
      <w:r>
        <w:rPr>
          <w:rFonts w:hint="eastAsia"/>
        </w:rPr>
        <w:t>根據</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7"/>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7"/>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r w:rsidR="00332A58" w:rsidRPr="007F7860">
        <w:t>然而</w:t>
      </w:r>
      <w:r w:rsidR="00A05831">
        <w:rPr>
          <w:rFonts w:hint="eastAsia"/>
        </w:rPr>
        <w:t>五年過去，</w:t>
      </w:r>
      <w:r w:rsidR="00332A58" w:rsidRPr="007F7860">
        <w:t>2006</w:t>
      </w:r>
      <w:r w:rsidR="00F205DE">
        <w:rPr>
          <w:rFonts w:hint="eastAsia"/>
        </w:rPr>
        <w:t>至</w:t>
      </w:r>
      <w:r w:rsidR="00332A58" w:rsidRPr="007F7860">
        <w:t>2010</w:t>
      </w:r>
      <w:r w:rsidR="00332A58" w:rsidRPr="007F7860">
        <w:t>年，整體</w:t>
      </w:r>
      <w:r w:rsidR="00640C3A">
        <w:rPr>
          <w:rFonts w:hint="eastAsia"/>
        </w:rPr>
        <w:t>紡織業</w:t>
      </w:r>
      <w:r w:rsidR="002F3EB6">
        <w:rPr>
          <w:rFonts w:hint="eastAsia"/>
        </w:rPr>
        <w:t>的</w:t>
      </w:r>
      <w:r w:rsidR="00332A58" w:rsidRPr="007F7860">
        <w:t>出口</w:t>
      </w:r>
      <w:r w:rsidR="00665CF1">
        <w:rPr>
          <w:rFonts w:hint="eastAsia"/>
        </w:rPr>
        <w:t>額</w:t>
      </w:r>
      <w:r w:rsidR="00F94AD5">
        <w:rPr>
          <w:rFonts w:hint="eastAsia"/>
        </w:rPr>
        <w:t>開始</w:t>
      </w:r>
      <w:r w:rsidR="00332A58" w:rsidRPr="007F7860">
        <w:t>出現下滑</w:t>
      </w:r>
      <w:r w:rsidR="000C4DBE">
        <w:rPr>
          <w:rFonts w:hint="eastAsia"/>
        </w:rPr>
        <w:t>趨勢</w:t>
      </w:r>
      <w:r w:rsidR="00332A58" w:rsidRPr="007F7860">
        <w:t>，成衣類輸出尤為明顯</w:t>
      </w:r>
      <w:r w:rsidR="009B731D">
        <w:rPr>
          <w:rFonts w:hint="eastAsia"/>
        </w:rPr>
        <w:t>，</w:t>
      </w:r>
      <w:r w:rsidR="00BF7757">
        <w:rPr>
          <w:rFonts w:hint="eastAsia"/>
        </w:rPr>
        <w:t>加上</w:t>
      </w:r>
      <w:r w:rsidR="00332A58" w:rsidRPr="007F7860">
        <w:t>進口</w:t>
      </w:r>
      <w:r w:rsidR="007F7860">
        <w:rPr>
          <w:rFonts w:hint="eastAsia"/>
        </w:rPr>
        <w:t>總額</w:t>
      </w:r>
      <w:r w:rsidR="00C27BBA">
        <w:rPr>
          <w:rFonts w:hint="eastAsia"/>
        </w:rPr>
        <w:t>不斷</w:t>
      </w:r>
      <w:r w:rsidR="00332A58" w:rsidRPr="007F7860">
        <w:t>逐年攀升，導致</w:t>
      </w:r>
      <w:r w:rsidR="009B731D">
        <w:rPr>
          <w:rFonts w:hint="eastAsia"/>
        </w:rPr>
        <w:t>五年平均</w:t>
      </w:r>
      <w:r w:rsidR="009B731D" w:rsidRPr="004A3A55">
        <w:t>貿易順差</w:t>
      </w:r>
      <w:r w:rsidR="00332A58" w:rsidRPr="007F7860">
        <w:t>縮減至</w:t>
      </w:r>
      <w:commentRangeStart w:id="8"/>
      <w:r w:rsidR="00243D69">
        <w:rPr>
          <w:rFonts w:hint="eastAsia"/>
        </w:rPr>
        <w:t>69</w:t>
      </w:r>
      <w:commentRangeEnd w:id="8"/>
      <w:r w:rsidR="00243D69">
        <w:rPr>
          <w:rStyle w:val="af7"/>
        </w:rPr>
        <w:commentReference w:id="8"/>
      </w:r>
      <w:r w:rsidR="00243D69">
        <w:rPr>
          <w:rFonts w:hint="eastAsia"/>
        </w:rPr>
        <w:t>億美元</w:t>
      </w:r>
      <w:r w:rsidR="00332A58"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proofErr w:type="gramStart"/>
      <w:r w:rsidR="007F5C62" w:rsidRPr="00B16E84">
        <w:t>年均</w:t>
      </w:r>
      <w:r w:rsidR="007F5C62">
        <w:rPr>
          <w:rFonts w:hint="eastAsia"/>
        </w:rPr>
        <w:t>總</w:t>
      </w:r>
      <w:r w:rsidR="007F5C62" w:rsidRPr="00B16E84">
        <w:t>出口</w:t>
      </w:r>
      <w:proofErr w:type="gramEnd"/>
      <w:r w:rsidR="007F5C62" w:rsidRPr="00B16E84">
        <w:t>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7"/>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7"/>
        </w:rPr>
        <w:commentReference w:id="10"/>
      </w:r>
      <w:r w:rsidR="008F24FD" w:rsidRPr="00197205">
        <w:t>，僅</w:t>
      </w:r>
      <w:r w:rsidR="007F0C71">
        <w:rPr>
          <w:rFonts w:hint="eastAsia"/>
        </w:rPr>
        <w:t>剩</w:t>
      </w:r>
      <w:r w:rsidR="008F24FD" w:rsidRPr="00197205">
        <w:t>二十年前高峰期的一半以下。</w:t>
      </w:r>
    </w:p>
    <w:p w14:paraId="59E7E3ED" w14:textId="25230818" w:rsidR="00D64934" w:rsidRDefault="009D6A2A" w:rsidP="00154A50">
      <w:pPr>
        <w:pStyle w:val="15"/>
        <w:ind w:firstLine="480"/>
      </w:pPr>
      <w:proofErr w:type="gramStart"/>
      <w:r>
        <w:rPr>
          <w:rFonts w:hint="eastAsia"/>
        </w:rPr>
        <w:t>此外，</w:t>
      </w:r>
      <w:proofErr w:type="gramEnd"/>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750090" w:rsidRPr="00750090">
        <w:rPr>
          <w:rFonts w:hint="eastAsia"/>
        </w:rPr>
        <w:t>紡織品進出口概況</w:t>
      </w:r>
      <w:r w:rsidR="00EA28B8">
        <w:rPr>
          <w:rFonts w:hint="eastAsia"/>
        </w:rPr>
        <w:t>指出</w:t>
      </w:r>
      <w:r w:rsidR="006253F6">
        <w:rPr>
          <w:rStyle w:val="afff9"/>
        </w:rPr>
        <w:footnoteReference w:id="1"/>
      </w:r>
      <w:r w:rsidR="00F82591">
        <w:rPr>
          <w:rFonts w:hint="eastAsia"/>
        </w:rPr>
        <w:t>，</w:t>
      </w:r>
      <w:r w:rsidR="00F230F8">
        <w:rPr>
          <w:rFonts w:hint="eastAsia"/>
        </w:rPr>
        <w:t>近年</w:t>
      </w:r>
      <w:r w:rsidR="00D12659">
        <w:rPr>
          <w:rFonts w:hint="eastAsia"/>
        </w:rPr>
        <w:t>紡織</w:t>
      </w:r>
      <w:r w:rsidR="008D161C">
        <w:rPr>
          <w:rFonts w:hint="eastAsia"/>
        </w:rPr>
        <w:t>業</w:t>
      </w:r>
      <w:r w:rsidR="00D64934">
        <w:rPr>
          <w:rFonts w:hint="eastAsia"/>
        </w:rPr>
        <w:t>進出</w:t>
      </w:r>
      <w:r w:rsidR="00DE5EDB">
        <w:rPr>
          <w:rFonts w:hint="eastAsia"/>
        </w:rPr>
        <w:t>口</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w:t>
      </w:r>
      <w:r w:rsidR="000A42F5">
        <w:rPr>
          <w:rFonts w:hint="eastAsia"/>
        </w:rPr>
        <w:t>，</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proofErr w:type="gramStart"/>
      <w:r w:rsidR="00D64934" w:rsidRPr="00D64934">
        <w:t>疫</w:t>
      </w:r>
      <w:proofErr w:type="gramEnd"/>
      <w:r w:rsidR="00D64934" w:rsidRPr="00D64934">
        <w:t>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proofErr w:type="gramStart"/>
      <w:r w:rsidR="00D64934" w:rsidRPr="00D64934">
        <w:t>疫</w:t>
      </w:r>
      <w:r w:rsidR="00EF5024">
        <w:rPr>
          <w:rFonts w:hint="eastAsia"/>
        </w:rPr>
        <w:t>情而</w:t>
      </w:r>
      <w:proofErr w:type="gramEnd"/>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即便</w:t>
      </w:r>
      <w:proofErr w:type="gramStart"/>
      <w:r w:rsidR="00681324">
        <w:rPr>
          <w:rFonts w:hint="eastAsia"/>
        </w:rPr>
        <w:t>疫情趨</w:t>
      </w:r>
      <w:proofErr w:type="gramEnd"/>
      <w:r w:rsidR="00681324">
        <w:rPr>
          <w:rFonts w:hint="eastAsia"/>
        </w:rPr>
        <w:t>緩</w:t>
      </w:r>
      <w:r w:rsidR="00D64934" w:rsidRPr="00D64934">
        <w:t>、</w:t>
      </w:r>
      <w:r w:rsidR="00816E13">
        <w:rPr>
          <w:rFonts w:hint="eastAsia"/>
        </w:rPr>
        <w:t>產業</w:t>
      </w:r>
      <w:r w:rsidR="00D64934" w:rsidRPr="00D64934">
        <w:t>數位化風潮興起帶動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00D64934" w:rsidRPr="00D64934">
        <w:t>原物料</w:t>
      </w:r>
      <w:r w:rsidR="00F8697A">
        <w:rPr>
          <w:rFonts w:hint="eastAsia"/>
        </w:rPr>
        <w:t>採購面臨</w:t>
      </w:r>
      <w:r w:rsidR="00726E24">
        <w:rPr>
          <w:rFonts w:hint="eastAsia"/>
        </w:rPr>
        <w:t>價格</w:t>
      </w:r>
      <w:r w:rsidR="00D64934" w:rsidRPr="00D64934">
        <w:t>上漲</w:t>
      </w:r>
      <w:r w:rsidR="00191923">
        <w:rPr>
          <w:rFonts w:hint="eastAsia"/>
        </w:rPr>
        <w:t>、</w:t>
      </w:r>
      <w:r w:rsidR="00D64934" w:rsidRPr="00D64934">
        <w:t>品牌</w:t>
      </w:r>
      <w:r w:rsidR="00191923">
        <w:rPr>
          <w:rFonts w:hint="eastAsia"/>
        </w:rPr>
        <w:t>商</w:t>
      </w:r>
      <w:r w:rsidR="005235FF">
        <w:rPr>
          <w:rFonts w:hint="eastAsia"/>
        </w:rPr>
        <w:t>為回應永續</w:t>
      </w:r>
      <w:r w:rsidR="009C7410">
        <w:rPr>
          <w:rFonts w:hint="eastAsia"/>
        </w:rPr>
        <w:t>需求</w:t>
      </w:r>
      <w:r w:rsidR="005235FF">
        <w:rPr>
          <w:rFonts w:hint="eastAsia"/>
        </w:rPr>
        <w:t>而實施</w:t>
      </w:r>
      <w:r w:rsidR="00D64934" w:rsidRPr="00D64934">
        <w:t>去庫存化</w:t>
      </w:r>
      <w:r w:rsidR="00F8697A">
        <w:rPr>
          <w:rFonts w:hint="eastAsia"/>
        </w:rPr>
        <w:t>策略</w:t>
      </w:r>
      <w:r w:rsidR="00D64934" w:rsidRPr="00D64934">
        <w:t>，</w:t>
      </w:r>
      <w:r w:rsidR="00C84D92">
        <w:rPr>
          <w:rFonts w:hint="eastAsia"/>
        </w:rPr>
        <w:t>促使</w:t>
      </w:r>
      <w:r w:rsidR="00B7623B">
        <w:rPr>
          <w:rFonts w:hint="eastAsia"/>
        </w:rPr>
        <w:t>台灣紡織品</w:t>
      </w:r>
      <w:r w:rsidR="00D64934" w:rsidRPr="00D64934">
        <w:t>出口成長力道疲弱。</w:t>
      </w:r>
    </w:p>
    <w:p w14:paraId="0D1FFF08" w14:textId="2926B611" w:rsidR="00173DAF" w:rsidRDefault="00681324" w:rsidP="007F42CE">
      <w:pPr>
        <w:pStyle w:val="15"/>
        <w:ind w:firstLine="480"/>
      </w:pPr>
      <w:proofErr w:type="gramStart"/>
      <w:r w:rsidRPr="00681324">
        <w:t>此外，</w:t>
      </w:r>
      <w:proofErr w:type="gramEnd"/>
      <w:r w:rsidRPr="00681324">
        <w:t>越南紡織產業</w:t>
      </w:r>
      <w:r w:rsidR="001B5473">
        <w:rPr>
          <w:rFonts w:hint="eastAsia"/>
        </w:rPr>
        <w:t>近年的</w:t>
      </w:r>
      <w:r w:rsidRPr="00681324">
        <w:t>快速崛起也對台灣紡織業構成直接挑戰。</w:t>
      </w:r>
      <w:r w:rsidR="00630375">
        <w:rPr>
          <w:rFonts w:hint="eastAsia"/>
        </w:rPr>
        <w:t>越南</w:t>
      </w:r>
      <w:r w:rsidR="00CE565C">
        <w:rPr>
          <w:rFonts w:hint="eastAsia"/>
        </w:rPr>
        <w:t>為</w:t>
      </w:r>
      <w:r w:rsidR="00630375">
        <w:rPr>
          <w:rFonts w:hint="eastAsia"/>
        </w:rPr>
        <w:t>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w:t>
      </w:r>
      <w:r w:rsidR="00635E6F">
        <w:rPr>
          <w:rStyle w:val="afff9"/>
        </w:rPr>
        <w:footnoteReference w:id="2"/>
      </w:r>
      <w:r w:rsidRPr="00681324">
        <w:t>所帶來的關稅優勢，吸引眾多成衣</w:t>
      </w:r>
      <w:r w:rsidRPr="00681324">
        <w:lastRenderedPageBreak/>
        <w:t>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38190543" w14:textId="2E19FC76" w:rsidR="00734CBB" w:rsidRDefault="00173DAF" w:rsidP="000E604B">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proofErr w:type="gramStart"/>
      <w:r w:rsidR="00541B69">
        <w:rPr>
          <w:rFonts w:hint="eastAsia"/>
        </w:rPr>
        <w:t>此外</w:t>
      </w:r>
      <w:r w:rsidR="00A143CA">
        <w:rPr>
          <w:rFonts w:hint="eastAsia"/>
        </w:rPr>
        <w:t>，</w:t>
      </w:r>
      <w:proofErr w:type="gramEnd"/>
      <w:r w:rsidRPr="00173DAF">
        <w:t>在</w:t>
      </w:r>
      <w:proofErr w:type="gramStart"/>
      <w:r w:rsidR="00963C1D">
        <w:rPr>
          <w:rFonts w:hint="eastAsia"/>
        </w:rPr>
        <w:t>台灣</w:t>
      </w:r>
      <w:r w:rsidRPr="00173DAF">
        <w:t>少子化</w:t>
      </w:r>
      <w:proofErr w:type="gramEnd"/>
      <w:r w:rsidRPr="00173DAF">
        <w:t>與人口老化的背景下，青年勞動</w:t>
      </w:r>
      <w:r w:rsidR="00752377">
        <w:rPr>
          <w:rFonts w:hint="eastAsia"/>
        </w:rPr>
        <w:t>人口</w:t>
      </w:r>
      <w:r w:rsidR="00023D03">
        <w:rPr>
          <w:rFonts w:hint="eastAsia"/>
        </w:rPr>
        <w:t>明顯</w:t>
      </w:r>
      <w:r w:rsidRPr="00173DAF">
        <w:t>流失，企業普遍面臨技術斷層與人力短缺的困境。</w:t>
      </w:r>
      <w:r w:rsidR="00A50C56" w:rsidRPr="00A50C56">
        <w:t>台灣紡織業長期以來扮演</w:t>
      </w:r>
      <w:r w:rsidR="00E45312">
        <w:rPr>
          <w:rFonts w:hint="eastAsia"/>
        </w:rPr>
        <w:t>著</w:t>
      </w:r>
      <w:r w:rsidR="00A50C56" w:rsidRPr="00A50C56">
        <w:t>國際品牌的代工角色，缺乏自主品牌與</w:t>
      </w:r>
      <w:r w:rsidR="00B26648">
        <w:rPr>
          <w:rFonts w:hint="eastAsia"/>
        </w:rPr>
        <w:t>具較</w:t>
      </w:r>
      <w:r w:rsidR="00A50C56" w:rsidRPr="00A50C56">
        <w:t>高</w:t>
      </w:r>
      <w:r w:rsidR="001F4B4E">
        <w:rPr>
          <w:rFonts w:hint="eastAsia"/>
        </w:rPr>
        <w:t>商業</w:t>
      </w:r>
      <w:r w:rsidR="00A50C56" w:rsidRPr="00A50C56">
        <w:t>價值的</w:t>
      </w:r>
      <w:r w:rsidR="00B26648">
        <w:rPr>
          <w:rFonts w:hint="eastAsia"/>
        </w:rPr>
        <w:t>產品</w:t>
      </w:r>
      <w:r w:rsidR="00A50C56" w:rsidRPr="00A50C56">
        <w:t>設計能力，</w:t>
      </w:r>
      <w:r w:rsidR="00D50A57">
        <w:rPr>
          <w:rFonts w:hint="eastAsia"/>
        </w:rPr>
        <w:t>與</w:t>
      </w:r>
      <w:r w:rsidR="00583014">
        <w:rPr>
          <w:rFonts w:hint="eastAsia"/>
        </w:rPr>
        <w:t>歐美、</w:t>
      </w:r>
      <w:r w:rsidR="00A50C56" w:rsidRPr="00A50C56">
        <w:t>韓國、日本等</w:t>
      </w:r>
      <w:r w:rsidR="00F8655B">
        <w:rPr>
          <w:rFonts w:hint="eastAsia"/>
        </w:rPr>
        <w:t>主要</w:t>
      </w:r>
      <w:r w:rsidR="004D57B1">
        <w:rPr>
          <w:rFonts w:hint="eastAsia"/>
        </w:rPr>
        <w:t>以</w:t>
      </w:r>
      <w:r w:rsidR="00A50C56" w:rsidRPr="00A50C56">
        <w:t>品牌經營與研發導向的發展路徑相比，台灣在全球價值鏈中的角色逐漸邊緣化</w:t>
      </w:r>
      <w:r w:rsidR="00EE6B73">
        <w:rPr>
          <w:rFonts w:hint="eastAsia"/>
        </w:rPr>
        <w:t>，</w:t>
      </w:r>
      <w:r w:rsidR="00A50C56" w:rsidRPr="00A50C56">
        <w:t>過去仰賴的低成本製造與快速交貨優勢，已無法支撐當前產業的永續發展。</w:t>
      </w:r>
      <w:r w:rsidR="008A127A"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008A127A" w:rsidRPr="008A127A">
        <w:t>治理成為國際品牌對供應鏈的基本要求，</w:t>
      </w:r>
      <w:r w:rsidR="004D57A8">
        <w:rPr>
          <w:rFonts w:hint="eastAsia"/>
        </w:rPr>
        <w:t>紡織供應商</w:t>
      </w:r>
      <w:r w:rsidR="008A127A" w:rsidRPr="008A127A">
        <w:t>若無法提供透明的資料追蹤與符合永續標準的流程設計，可能</w:t>
      </w:r>
      <w:r w:rsidR="008F5DA7">
        <w:rPr>
          <w:rFonts w:hint="eastAsia"/>
        </w:rPr>
        <w:t>無法獲得品牌商訂單</w:t>
      </w:r>
      <w:r w:rsidR="008A127A"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008A127A" w:rsidRPr="008A127A">
        <w:t>的情勢下，</w:t>
      </w:r>
      <w:r w:rsidR="008A127A">
        <w:rPr>
          <w:rFonts w:hint="eastAsia"/>
        </w:rPr>
        <w:t>傳統紡織業意識到</w:t>
      </w:r>
      <w:r w:rsidR="008A127A" w:rsidRPr="008A127A">
        <w:t>數位轉型已不再是選項，而是存續的必要</w:t>
      </w:r>
      <w:r w:rsidR="00E14B75">
        <w:rPr>
          <w:rFonts w:hint="eastAsia"/>
        </w:rPr>
        <w:t>路徑</w:t>
      </w:r>
      <w:r w:rsidR="008A127A" w:rsidRPr="008A127A">
        <w:t>。</w:t>
      </w:r>
    </w:p>
    <w:p w14:paraId="3D925E2B" w14:textId="3E88E141"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w:t>
      </w:r>
      <w:r w:rsidR="001076B0">
        <w:rPr>
          <w:rFonts w:hint="eastAsia"/>
        </w:rPr>
        <w:t>亦</w:t>
      </w:r>
      <w:r w:rsidRPr="00470CCE">
        <w:t>推動</w:t>
      </w:r>
      <w:r w:rsidR="00F952A6">
        <w:rPr>
          <w:rFonts w:hint="eastAsia"/>
        </w:rPr>
        <w:t>多項</w:t>
      </w:r>
      <w:r w:rsidRPr="00470CCE">
        <w:t>數位轉型</w:t>
      </w:r>
      <w:r w:rsidR="003C69A6">
        <w:rPr>
          <w:rFonts w:hint="eastAsia"/>
        </w:rPr>
        <w:t>專案</w:t>
      </w:r>
      <w:r>
        <w:rPr>
          <w:rFonts w:hint="eastAsia"/>
        </w:rPr>
        <w:t>，如</w:t>
      </w:r>
      <w:r w:rsidR="003B623F">
        <w:rPr>
          <w:rFonts w:hint="eastAsia"/>
        </w:rPr>
        <w:t>行政院數位</w:t>
      </w:r>
      <w:proofErr w:type="gramStart"/>
      <w:r w:rsidR="003B623F">
        <w:rPr>
          <w:rFonts w:hint="eastAsia"/>
        </w:rPr>
        <w:t>發展部</w:t>
      </w:r>
      <w:r w:rsidR="0036508F">
        <w:rPr>
          <w:rFonts w:hint="eastAsia"/>
        </w:rPr>
        <w:t>於</w:t>
      </w:r>
      <w:r w:rsidR="0036508F">
        <w:rPr>
          <w:rFonts w:hint="eastAsia"/>
        </w:rPr>
        <w:t>2021</w:t>
      </w:r>
      <w:r w:rsidR="0036508F">
        <w:rPr>
          <w:rFonts w:hint="eastAsia"/>
        </w:rPr>
        <w:t>至</w:t>
      </w:r>
      <w:r w:rsidR="0036508F">
        <w:rPr>
          <w:rFonts w:hint="eastAsia"/>
        </w:rPr>
        <w:t>202</w:t>
      </w:r>
      <w:r w:rsidR="003B623F">
        <w:rPr>
          <w:rFonts w:hint="eastAsia"/>
        </w:rPr>
        <w:t>4</w:t>
      </w:r>
      <w:r w:rsidR="007C2EC2">
        <w:rPr>
          <w:rFonts w:hint="eastAsia"/>
        </w:rPr>
        <w:t>年</w:t>
      </w:r>
      <w:proofErr w:type="gramEnd"/>
      <w:r w:rsidR="0036508F">
        <w:rPr>
          <w:rFonts w:hint="eastAsia"/>
        </w:rPr>
        <w:t>接</w:t>
      </w:r>
      <w:r w:rsidR="007C2EC2">
        <w:rPr>
          <w:rFonts w:hint="eastAsia"/>
        </w:rPr>
        <w:t>續</w:t>
      </w:r>
      <w:r w:rsidRPr="00470CCE">
        <w:t>推出的「</w:t>
      </w:r>
      <w:r w:rsidR="005257D4" w:rsidRPr="005257D4">
        <w:rPr>
          <w:rFonts w:hint="eastAsia"/>
        </w:rPr>
        <w:t>雲世代產業</w:t>
      </w:r>
      <w:commentRangeStart w:id="11"/>
      <w:r w:rsidR="005257D4" w:rsidRPr="005257D4">
        <w:rPr>
          <w:rFonts w:hint="eastAsia"/>
        </w:rPr>
        <w:t>數位轉型</w:t>
      </w:r>
      <w:commentRangeEnd w:id="11"/>
      <w:r w:rsidR="00FC68C4">
        <w:rPr>
          <w:rStyle w:val="af7"/>
        </w:rPr>
        <w:commentReference w:id="11"/>
      </w:r>
      <w:r w:rsidRPr="00470CCE">
        <w:t>」</w:t>
      </w:r>
      <w:r w:rsidR="004E066C">
        <w:rPr>
          <w:rStyle w:val="afff9"/>
        </w:rPr>
        <w:footnoteReference w:id="3"/>
      </w:r>
      <w:r w:rsidR="005D5700">
        <w:rPr>
          <w:rFonts w:hint="eastAsia"/>
        </w:rPr>
        <w:t>以及</w:t>
      </w:r>
      <w:r w:rsidR="00666DD8">
        <w:rPr>
          <w:rFonts w:hint="eastAsia"/>
        </w:rPr>
        <w:t>經濟部</w:t>
      </w:r>
      <w:r w:rsidR="00F61FCF">
        <w:rPr>
          <w:rFonts w:hint="eastAsia"/>
        </w:rPr>
        <w:t>中</w:t>
      </w:r>
      <w:r w:rsidR="00666DD8" w:rsidRPr="00666DD8">
        <w:rPr>
          <w:rFonts w:hint="eastAsia"/>
        </w:rPr>
        <w:t>小及新創企業署</w:t>
      </w:r>
      <w:r w:rsidR="005D5700">
        <w:rPr>
          <w:rFonts w:hint="eastAsia"/>
        </w:rPr>
        <w:t>連續四年</w:t>
      </w:r>
      <w:r w:rsidR="00BA16C6">
        <w:rPr>
          <w:rFonts w:hint="eastAsia"/>
        </w:rPr>
        <w:t>的</w:t>
      </w:r>
      <w:r w:rsidR="00A220ED" w:rsidRPr="00A220ED">
        <w:rPr>
          <w:rFonts w:hint="eastAsia"/>
        </w:rPr>
        <w:t>「輔導微型企業數位轉型及永續發展計畫」</w:t>
      </w:r>
      <w:r w:rsidR="007C3F98">
        <w:rPr>
          <w:rStyle w:val="afff9"/>
        </w:rPr>
        <w:footnoteReference w:id="4"/>
      </w:r>
      <w:r w:rsidR="00A220ED">
        <w:rPr>
          <w:rFonts w:hint="eastAsia"/>
        </w:rPr>
        <w:t>，</w:t>
      </w:r>
      <w:r w:rsidR="00455CAC">
        <w:rPr>
          <w:rFonts w:hint="eastAsia"/>
        </w:rPr>
        <w:t>各</w:t>
      </w:r>
      <w:r w:rsidR="00D5678F">
        <w:rPr>
          <w:rFonts w:hint="eastAsia"/>
        </w:rPr>
        <w:t>項</w:t>
      </w:r>
      <w:r w:rsidR="00562711">
        <w:rPr>
          <w:rFonts w:hint="eastAsia"/>
        </w:rPr>
        <w:t>轉型專</w:t>
      </w:r>
      <w:r w:rsidR="00253D07">
        <w:rPr>
          <w:rFonts w:hint="eastAsia"/>
        </w:rPr>
        <w:t>案</w:t>
      </w:r>
      <w:r w:rsidR="00455CAC">
        <w:rPr>
          <w:rFonts w:hint="eastAsia"/>
        </w:rPr>
        <w:t>的推進與預算的</w:t>
      </w:r>
      <w:proofErr w:type="gramStart"/>
      <w:r w:rsidR="00455CAC">
        <w:rPr>
          <w:rFonts w:hint="eastAsia"/>
        </w:rPr>
        <w:t>提撥</w:t>
      </w:r>
      <w:proofErr w:type="gramEnd"/>
      <w:r w:rsidR="00455CAC">
        <w:rPr>
          <w:rFonts w:hint="eastAsia"/>
        </w:rPr>
        <w:t>，</w:t>
      </w:r>
      <w:r w:rsidR="000A46AC">
        <w:rPr>
          <w:rFonts w:hint="eastAsia"/>
        </w:rPr>
        <w:t>彰顯出</w:t>
      </w:r>
      <w:r w:rsidR="007C27AD">
        <w:rPr>
          <w:rFonts w:hint="eastAsia"/>
        </w:rPr>
        <w:t>中央</w:t>
      </w:r>
      <w:r w:rsidR="00455CAC" w:rsidRPr="00455CAC">
        <w:t>政府</w:t>
      </w:r>
      <w:r w:rsidR="001336A3">
        <w:rPr>
          <w:rFonts w:hint="eastAsia"/>
        </w:rPr>
        <w:t>同樣</w:t>
      </w:r>
      <w:r w:rsidR="007D3D16">
        <w:rPr>
          <w:rFonts w:hint="eastAsia"/>
        </w:rPr>
        <w:t>認為</w:t>
      </w:r>
      <w:r w:rsidR="00455CAC" w:rsidRPr="00455CAC">
        <w:t>數位</w:t>
      </w:r>
      <w:r w:rsidR="00D31686">
        <w:rPr>
          <w:rFonts w:hint="eastAsia"/>
        </w:rPr>
        <w:t>科技</w:t>
      </w:r>
      <w:r w:rsidR="00455CAC" w:rsidRPr="00455CAC">
        <w:t>是傳統產業提升生產效率</w:t>
      </w:r>
      <w:r w:rsidR="00A138C6">
        <w:rPr>
          <w:rFonts w:hint="eastAsia"/>
        </w:rPr>
        <w:t>、</w:t>
      </w:r>
      <w:r w:rsidR="00455CAC" w:rsidRPr="00455CAC">
        <w:t>強化供應鏈韌性、達成</w:t>
      </w:r>
      <w:r w:rsidR="00455CAC" w:rsidRPr="00455CAC">
        <w:t>ESG</w:t>
      </w:r>
      <w:r w:rsidR="00455CAC" w:rsidRPr="00455CAC">
        <w:t>目標的關鍵途徑。</w:t>
      </w:r>
    </w:p>
    <w:p w14:paraId="614DB782" w14:textId="64505555" w:rsidR="00232890" w:rsidRDefault="00A135F3" w:rsidP="00DD315F">
      <w:pPr>
        <w:pStyle w:val="15"/>
        <w:ind w:firstLine="480"/>
      </w:pPr>
      <w:r>
        <w:rPr>
          <w:rFonts w:hint="eastAsia"/>
        </w:rPr>
        <w:t>民間</w:t>
      </w:r>
      <w:r w:rsidR="00342F8E" w:rsidRPr="00B55002">
        <w:t>企業</w:t>
      </w:r>
      <w:r w:rsidR="006E0D2B">
        <w:rPr>
          <w:rFonts w:hint="eastAsia"/>
        </w:rPr>
        <w:t>同樣</w:t>
      </w:r>
      <w:r w:rsidR="009F5B24">
        <w:rPr>
          <w:rFonts w:hint="eastAsia"/>
        </w:rPr>
        <w:t>致力於</w:t>
      </w:r>
      <w:r w:rsidR="00342F8E">
        <w:rPr>
          <w:rFonts w:hint="eastAsia"/>
        </w:rPr>
        <w:t>協助產業轉型，</w:t>
      </w:r>
      <w:r w:rsidR="00E971E7">
        <w:rPr>
          <w:rFonts w:hint="eastAsia"/>
        </w:rPr>
        <w:t>臺</w:t>
      </w:r>
      <w:r w:rsidR="00342F8E">
        <w:t>灣通用紡織科技股份有限公司</w:t>
      </w:r>
      <w:proofErr w:type="gramStart"/>
      <w:r w:rsidR="00342F8E">
        <w:rPr>
          <w:rFonts w:hint="eastAsia"/>
        </w:rPr>
        <w:t>（</w:t>
      </w:r>
      <w:proofErr w:type="gramEnd"/>
      <w:r w:rsidR="00342F8E" w:rsidRPr="00342F8E">
        <w:t>Frontier.cool</w:t>
      </w:r>
      <w:proofErr w:type="gramStart"/>
      <w:r w:rsidR="00342F8E">
        <w:rPr>
          <w:rFonts w:hint="eastAsia"/>
        </w:rPr>
        <w:t>）</w:t>
      </w:r>
      <w:proofErr w:type="gramEnd"/>
      <w:r w:rsidR="00593B94" w:rsidRPr="00593B94">
        <w:t>推出的</w:t>
      </w:r>
      <w:r w:rsidR="006E72C4">
        <w:rPr>
          <w:rFonts w:hint="eastAsia"/>
        </w:rPr>
        <w:t>「</w:t>
      </w:r>
      <w:r w:rsidR="00593B94" w:rsidRPr="00593B94">
        <w:t>TextileCloud™</w:t>
      </w:r>
      <w:r w:rsidR="008913C2">
        <w:rPr>
          <w:rFonts w:hint="eastAsia"/>
        </w:rPr>
        <w:t>數位</w:t>
      </w:r>
      <w:r w:rsidR="00BA7CBF">
        <w:rPr>
          <w:rFonts w:hint="eastAsia"/>
        </w:rPr>
        <w:t>紡織雲平台</w:t>
      </w:r>
      <w:r w:rsidR="006E72C4">
        <w:rPr>
          <w:rFonts w:hint="eastAsia"/>
        </w:rPr>
        <w:t>」</w:t>
      </w:r>
      <w:r w:rsidR="00593B94" w:rsidRPr="00593B94">
        <w:t>，正是從</w:t>
      </w:r>
      <w:r w:rsidR="002F086E">
        <w:rPr>
          <w:rFonts w:hint="eastAsia"/>
        </w:rPr>
        <w:t>產業</w:t>
      </w:r>
      <w:r w:rsidR="00593B94" w:rsidRPr="00593B94">
        <w:t>實務痛點出發，結合掃描</w:t>
      </w:r>
      <w:r w:rsidR="00D10FAC">
        <w:rPr>
          <w:rFonts w:hint="eastAsia"/>
        </w:rPr>
        <w:t>技術</w:t>
      </w:r>
      <w:r w:rsidR="00593B94" w:rsidRPr="00593B94">
        <w:t>與</w:t>
      </w:r>
      <w:r w:rsidR="00593B94" w:rsidRPr="00593B94">
        <w:t>AI</w:t>
      </w:r>
      <w:r w:rsidR="00593B94" w:rsidRPr="00593B94">
        <w:t>模型，打造</w:t>
      </w:r>
      <w:r w:rsidR="00DD315F">
        <w:rPr>
          <w:rFonts w:hint="eastAsia"/>
        </w:rPr>
        <w:t>資料</w:t>
      </w:r>
      <w:r w:rsidR="00593B94" w:rsidRPr="00593B94">
        <w:t>可溯</w:t>
      </w:r>
      <w:r w:rsidR="00CD359B">
        <w:rPr>
          <w:rFonts w:hint="eastAsia"/>
        </w:rPr>
        <w:t>源與</w:t>
      </w:r>
      <w:r w:rsidR="00593B94" w:rsidRPr="00593B94">
        <w:t>共享的</w:t>
      </w:r>
      <w:r w:rsidR="007723F1">
        <w:rPr>
          <w:rFonts w:hint="eastAsia"/>
        </w:rPr>
        <w:t>雲端</w:t>
      </w:r>
      <w:r w:rsidR="00BA7272">
        <w:rPr>
          <w:rFonts w:hint="eastAsia"/>
        </w:rPr>
        <w:t>協作平台</w:t>
      </w:r>
      <w:r w:rsidR="00593B94" w:rsidRPr="00593B94">
        <w:t>，</w:t>
      </w:r>
      <w:r w:rsidR="00E02DF2">
        <w:rPr>
          <w:rFonts w:hint="eastAsia"/>
        </w:rPr>
        <w:t>協助組織快速</w:t>
      </w:r>
      <w:r w:rsidR="00593B94" w:rsidRPr="00593B94">
        <w:t>決策</w:t>
      </w:r>
      <w:r w:rsidR="00CD359B">
        <w:rPr>
          <w:rFonts w:hint="eastAsia"/>
        </w:rPr>
        <w:t>並建立</w:t>
      </w:r>
      <w:r w:rsidR="00912992">
        <w:rPr>
          <w:rFonts w:hint="eastAsia"/>
        </w:rPr>
        <w:t>跨組織協</w:t>
      </w:r>
      <w:r w:rsidR="00593B94" w:rsidRPr="00593B94">
        <w:t>作機制。</w:t>
      </w:r>
      <w:r w:rsidR="00CE1534" w:rsidRPr="00CE1534">
        <w:t>本研究將以</w:t>
      </w:r>
      <w:r w:rsidR="000F3F30">
        <w:rPr>
          <w:rFonts w:hint="eastAsia"/>
        </w:rPr>
        <w:t>臺</w:t>
      </w:r>
      <w:r w:rsidR="00BF52E3">
        <w:t>灣通用紡織科技股份有限公司</w:t>
      </w:r>
      <w:proofErr w:type="gramStart"/>
      <w:r w:rsidR="00BF52E3">
        <w:rPr>
          <w:rFonts w:hint="eastAsia"/>
        </w:rPr>
        <w:t>（</w:t>
      </w:r>
      <w:proofErr w:type="gramEnd"/>
      <w:r w:rsidR="00BF52E3" w:rsidRPr="00342F8E">
        <w:t>Frontier.cool</w:t>
      </w:r>
      <w:proofErr w:type="gramStart"/>
      <w:r w:rsidR="00BF52E3">
        <w:rPr>
          <w:rFonts w:hint="eastAsia"/>
        </w:rPr>
        <w:t>）</w:t>
      </w:r>
      <w:proofErr w:type="gramEnd"/>
      <w:r w:rsidR="00CE1534" w:rsidRPr="00CE1534">
        <w:t>為個案，</w:t>
      </w:r>
      <w:r w:rsidR="00C44778">
        <w:rPr>
          <w:rFonts w:hint="eastAsia"/>
        </w:rPr>
        <w:t>探討</w:t>
      </w:r>
      <w:r w:rsidR="00E22D23">
        <w:rPr>
          <w:rFonts w:hint="eastAsia"/>
        </w:rPr>
        <w:t>新創企業</w:t>
      </w:r>
      <w:r w:rsidR="00CE1534" w:rsidRPr="00CE1534">
        <w:t>如何透過技術研發與平台策略，</w:t>
      </w:r>
      <w:r w:rsidR="001D0E40">
        <w:rPr>
          <w:rFonts w:hint="eastAsia"/>
        </w:rPr>
        <w:t>回應</w:t>
      </w:r>
      <w:r w:rsidR="00CE1534" w:rsidRPr="00CE1534">
        <w:t>產業面臨的內外部變局與數位轉型挑戰，</w:t>
      </w:r>
      <w:r w:rsidR="00073BEC">
        <w:rPr>
          <w:rFonts w:hint="eastAsia"/>
        </w:rPr>
        <w:t>並</w:t>
      </w:r>
      <w:r w:rsidR="00CE1534" w:rsidRPr="00734CBB">
        <w:t>探索紡織業在動</w:t>
      </w:r>
      <w:proofErr w:type="gramStart"/>
      <w:r w:rsidR="00CE1534" w:rsidRPr="00734CBB">
        <w:t>盪</w:t>
      </w:r>
      <w:proofErr w:type="gramEnd"/>
      <w:r w:rsidR="00CE1534" w:rsidRPr="00734CBB">
        <w:t>環境中</w:t>
      </w:r>
      <w:r w:rsidR="007B54CC">
        <w:rPr>
          <w:rFonts w:hint="eastAsia"/>
        </w:rPr>
        <w:t>完成</w:t>
      </w:r>
      <w:r w:rsidR="00CE1534" w:rsidRPr="00734CBB">
        <w:t>數位轉型</w:t>
      </w:r>
      <w:r w:rsidR="00CC69A5">
        <w:rPr>
          <w:rFonts w:hint="eastAsia"/>
        </w:rPr>
        <w:t>與創新生態系的</w:t>
      </w:r>
      <w:r w:rsidR="00767A77">
        <w:rPr>
          <w:rFonts w:hint="eastAsia"/>
        </w:rPr>
        <w:t>路徑</w:t>
      </w:r>
      <w:r w:rsidR="00CE1534" w:rsidRPr="00CE1534">
        <w:t>。</w:t>
      </w:r>
      <w:r w:rsidR="00232890">
        <w:br w:type="page"/>
      </w:r>
    </w:p>
    <w:p w14:paraId="6032CBE1" w14:textId="0ED37575" w:rsidR="00327945" w:rsidRDefault="00656CA9" w:rsidP="00232890">
      <w:pPr>
        <w:pStyle w:val="2"/>
      </w:pPr>
      <w:bookmarkStart w:id="12" w:name="_Toc202118584"/>
      <w:r>
        <w:rPr>
          <w:rFonts w:hint="eastAsia"/>
        </w:rPr>
        <w:lastRenderedPageBreak/>
        <w:t xml:space="preserve">1.2 </w:t>
      </w:r>
      <w:r w:rsidR="00327945">
        <w:t>研究問題與目的</w:t>
      </w:r>
      <w:bookmarkEnd w:id="12"/>
    </w:p>
    <w:p w14:paraId="0537AC6D" w14:textId="3174C3EC"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w:t>
      </w:r>
      <w:r w:rsidR="002647DC">
        <w:rPr>
          <w:rFonts w:hint="eastAsia"/>
        </w:rPr>
        <w:t>的</w:t>
      </w:r>
      <w:r w:rsidRPr="00F00B55">
        <w:rPr>
          <w:rFonts w:hint="eastAsia"/>
        </w:rPr>
        <w:t>轉型壓力。尤其</w:t>
      </w:r>
      <w:proofErr w:type="gramStart"/>
      <w:r w:rsidRPr="00F00B55">
        <w:rPr>
          <w:rFonts w:hint="eastAsia"/>
        </w:rPr>
        <w:t>疫</w:t>
      </w:r>
      <w:proofErr w:type="gramEnd"/>
      <w:r w:rsidRPr="00F00B55">
        <w:rPr>
          <w:rFonts w:hint="eastAsia"/>
        </w:rPr>
        <w:t>情加速催化數位工具與遠距協作需求，使得紡織業亦須加速數位創新腳步，以維持其國際競爭力與永續發展潛力。</w:t>
      </w:r>
    </w:p>
    <w:p w14:paraId="5F17DA41" w14:textId="6FA249F8" w:rsidR="0020188F" w:rsidRDefault="005A405D" w:rsidP="0020188F">
      <w:pPr>
        <w:pStyle w:val="15"/>
        <w:ind w:firstLine="480"/>
      </w:pPr>
      <w:r w:rsidRPr="00F00B55">
        <w:rPr>
          <w:rFonts w:hint="eastAsia"/>
        </w:rPr>
        <w:t>本研究以</w:t>
      </w:r>
      <w:r w:rsidR="008D790D">
        <w:t>臺灣通用紡織科技股份有限公司</w:t>
      </w:r>
      <w:proofErr w:type="gramStart"/>
      <w:r w:rsidR="00026A77">
        <w:rPr>
          <w:rFonts w:hint="eastAsia"/>
        </w:rPr>
        <w:t>（</w:t>
      </w:r>
      <w:proofErr w:type="gramEnd"/>
      <w:r w:rsidR="00026A77">
        <w:rPr>
          <w:rFonts w:hint="eastAsia"/>
        </w:rPr>
        <w:t>以下簡稱</w:t>
      </w:r>
      <w:r w:rsidR="00026A77" w:rsidRPr="00026A77">
        <w:t>Frontier.cool</w:t>
      </w:r>
      <w:proofErr w:type="gramStart"/>
      <w:r w:rsidR="00026A77">
        <w:rPr>
          <w:rFonts w:hint="eastAsia"/>
        </w:rPr>
        <w:t>）</w:t>
      </w:r>
      <w:proofErr w:type="gramEnd"/>
      <w:r w:rsidR="00026A77">
        <w:rPr>
          <w:rFonts w:hint="eastAsia"/>
        </w:rPr>
        <w:t>為主要研究對象，</w:t>
      </w:r>
      <w:r w:rsidR="00607A66">
        <w:rPr>
          <w:rFonts w:hint="eastAsia"/>
        </w:rPr>
        <w:t>分析</w:t>
      </w:r>
      <w:r w:rsidR="008C7222" w:rsidRPr="00026A77">
        <w:t>Frontier.cool</w:t>
      </w:r>
      <w:r w:rsidR="00A10F15">
        <w:rPr>
          <w:rFonts w:hint="eastAsia"/>
        </w:rPr>
        <w:t>在</w:t>
      </w:r>
      <w:r w:rsidR="003542C7">
        <w:rPr>
          <w:rFonts w:hint="eastAsia"/>
        </w:rPr>
        <w:t>產業</w:t>
      </w:r>
      <w:r w:rsidR="00A10F15">
        <w:rPr>
          <w:rFonts w:hint="eastAsia"/>
        </w:rPr>
        <w:t>外部環境與企業需求不斷變化的情況下</w:t>
      </w:r>
      <w:r w:rsidR="00FC0CA4">
        <w:rPr>
          <w:rFonts w:hint="eastAsia"/>
        </w:rPr>
        <w:t>，</w:t>
      </w:r>
      <w:r w:rsidR="005C1D2E">
        <w:rPr>
          <w:rFonts w:hint="eastAsia"/>
        </w:rPr>
        <w:t>組織</w:t>
      </w:r>
      <w:r w:rsidR="00FA0CCE" w:rsidRPr="00FA0CCE">
        <w:t>如何持續調整平台策略、整合技術資源</w:t>
      </w:r>
      <w:r w:rsidR="00FC0CA4">
        <w:rPr>
          <w:rFonts w:hint="eastAsia"/>
        </w:rPr>
        <w:t>，</w:t>
      </w:r>
      <w:r w:rsidR="00774DB4" w:rsidRPr="00774DB4">
        <w:t>並透過</w:t>
      </w:r>
      <w:proofErr w:type="gramStart"/>
      <w:r w:rsidR="00774DB4" w:rsidRPr="00774DB4">
        <w:t>可供性實踐</w:t>
      </w:r>
      <w:proofErr w:type="gramEnd"/>
      <w:r w:rsidR="00774DB4" w:rsidRPr="00774DB4">
        <w:t>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w:t>
      </w:r>
      <w:r w:rsidR="0030231F">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025195BC" w14:textId="77777777" w:rsidR="00223F38" w:rsidRDefault="00223F38" w:rsidP="0020188F">
      <w:pPr>
        <w:pStyle w:val="15"/>
        <w:ind w:firstLine="480"/>
      </w:pP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w:t>
      </w:r>
      <w:proofErr w:type="gramStart"/>
      <w:r w:rsidRPr="00F15452">
        <w:t>可供性制定</w:t>
      </w:r>
      <w:proofErr w:type="gramEnd"/>
      <w:r w:rsidRPr="00F15452">
        <w:t>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E345D27" w:rsidR="007364F3" w:rsidRPr="00A40A3A" w:rsidRDefault="00FA715B">
      <w:pPr>
        <w:pStyle w:val="151"/>
        <w:numPr>
          <w:ilvl w:val="0"/>
          <w:numId w:val="3"/>
        </w:numPr>
        <w:rPr>
          <w:color w:val="auto"/>
        </w:rPr>
      </w:pPr>
      <w:r w:rsidRPr="00A40A3A">
        <w:rPr>
          <w:rFonts w:hint="eastAsia"/>
          <w:color w:val="auto"/>
        </w:rPr>
        <w:t>以數位創新為觀點，分析企業藉由</w:t>
      </w:r>
      <w:r w:rsidR="005F59ED">
        <w:rPr>
          <w:rFonts w:hint="eastAsia"/>
          <w:color w:val="auto"/>
        </w:rPr>
        <w:t>數位工具</w:t>
      </w:r>
      <w:r w:rsidRPr="00A40A3A">
        <w:rPr>
          <w:rFonts w:hint="eastAsia"/>
          <w:color w:val="auto"/>
        </w:rPr>
        <w:t>與創新服務促進產業轉型與建立數位創新產業生態系之過程。</w:t>
      </w:r>
    </w:p>
    <w:p w14:paraId="42887977" w14:textId="77777777" w:rsidR="00223F38" w:rsidRPr="00F15452" w:rsidRDefault="00223F38" w:rsidP="00D614B8">
      <w:pPr>
        <w:pStyle w:val="151"/>
        <w:ind w:left="480"/>
      </w:pP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39EA8122" w:rsidR="00FB75A2" w:rsidRPr="005B20D9"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w:t>
      </w:r>
      <w:r w:rsidR="005B20D9" w:rsidRPr="005B20D9">
        <w:rPr>
          <w:rFonts w:hint="eastAsia"/>
        </w:rPr>
        <w:t>制定數位創新平台之經營策略</w:t>
      </w:r>
      <w:r w:rsidRPr="005B20D9">
        <w:rPr>
          <w:rFonts w:hint="eastAsia"/>
        </w:rPr>
        <w:t>？</w:t>
      </w:r>
    </w:p>
    <w:p w14:paraId="01163076" w14:textId="3DE917DC" w:rsidR="00DE6233" w:rsidRPr="000220EC" w:rsidRDefault="00DE6233">
      <w:pPr>
        <w:pStyle w:val="151"/>
        <w:numPr>
          <w:ilvl w:val="0"/>
          <w:numId w:val="4"/>
        </w:numPr>
      </w:pPr>
      <w:r w:rsidRPr="000220EC">
        <w:rPr>
          <w:rFonts w:hint="eastAsia"/>
        </w:rPr>
        <w:t>探討</w:t>
      </w:r>
      <w:r w:rsidR="00346CE4">
        <w:rPr>
          <w:rFonts w:hint="eastAsia"/>
        </w:rPr>
        <w:t>數位創新發展</w:t>
      </w:r>
      <w:r w:rsidRPr="000220EC">
        <w:rPr>
          <w:rFonts w:hint="eastAsia"/>
        </w:rPr>
        <w:t>過程中，</w:t>
      </w:r>
      <w:r w:rsidRPr="000220EC">
        <w:t>企業如何展現雙元性能力，</w:t>
      </w:r>
      <w:r w:rsidR="009C2439" w:rsidRPr="000220EC">
        <w:rPr>
          <w:rFonts w:hint="eastAsia"/>
        </w:rPr>
        <w:t>實現</w:t>
      </w:r>
      <w:proofErr w:type="gramStart"/>
      <w:r w:rsidRPr="000220EC">
        <w:t>可供性探索</w:t>
      </w:r>
      <w:proofErr w:type="gramEnd"/>
      <w:r w:rsidRPr="000220EC">
        <w:t>與</w:t>
      </w:r>
      <w:proofErr w:type="gramStart"/>
      <w:r w:rsidRPr="000220EC">
        <w:t>可供性實</w:t>
      </w:r>
      <w:r w:rsidR="00A96CF3">
        <w:rPr>
          <w:rFonts w:hint="eastAsia"/>
        </w:rPr>
        <w:t>現</w:t>
      </w:r>
      <w:proofErr w:type="gramEnd"/>
      <w:r w:rsidR="00A567D2">
        <w:rPr>
          <w:rFonts w:hint="eastAsia"/>
        </w:rPr>
        <w:t>之</w:t>
      </w:r>
      <w:r w:rsidRPr="000220EC">
        <w:t>雙重行動？</w:t>
      </w:r>
    </w:p>
    <w:p w14:paraId="16C1E07F" w14:textId="7A634500" w:rsidR="003D1062" w:rsidRPr="00C61E16" w:rsidRDefault="00C65BC1">
      <w:pPr>
        <w:pStyle w:val="151"/>
        <w:numPr>
          <w:ilvl w:val="0"/>
          <w:numId w:val="4"/>
        </w:numPr>
        <w:rPr>
          <w:color w:val="auto"/>
        </w:rPr>
      </w:pPr>
      <w:r w:rsidRPr="00C61E16">
        <w:rPr>
          <w:color w:val="auto"/>
        </w:rPr>
        <w:t>數位</w:t>
      </w:r>
      <w:r w:rsidR="00F669DB">
        <w:rPr>
          <w:rFonts w:hint="eastAsia"/>
          <w:color w:val="auto"/>
        </w:rPr>
        <w:t>科技</w:t>
      </w:r>
      <w:r w:rsidRPr="00C61E16">
        <w:rPr>
          <w:color w:val="auto"/>
        </w:rPr>
        <w:t>如何與產業</w:t>
      </w:r>
      <w:r w:rsidR="00830342">
        <w:rPr>
          <w:rFonts w:hint="eastAsia"/>
          <w:color w:val="auto"/>
        </w:rPr>
        <w:t>和</w:t>
      </w:r>
      <w:r w:rsidRPr="00C61E16">
        <w:rPr>
          <w:color w:val="auto"/>
        </w:rPr>
        <w:t>環境互動，</w:t>
      </w:r>
      <w:r w:rsidR="00164539" w:rsidRPr="00C61E16">
        <w:rPr>
          <w:rFonts w:hint="eastAsia"/>
          <w:color w:val="auto"/>
        </w:rPr>
        <w:t>並</w:t>
      </w:r>
      <w:r w:rsidRPr="00C61E16">
        <w:rPr>
          <w:color w:val="auto"/>
        </w:rPr>
        <w:t>促進</w:t>
      </w:r>
      <w:r w:rsidR="00753C98">
        <w:rPr>
          <w:rFonts w:hint="eastAsia"/>
          <w:color w:val="auto"/>
        </w:rPr>
        <w:t>創新應用</w:t>
      </w:r>
      <w:r w:rsidRPr="00C61E16">
        <w:rPr>
          <w:color w:val="auto"/>
        </w:rPr>
        <w:t>落地</w:t>
      </w:r>
      <w:r w:rsidR="009C2439" w:rsidRPr="00C61E16">
        <w:rPr>
          <w:rFonts w:hint="eastAsia"/>
          <w:color w:val="auto"/>
        </w:rPr>
        <w:t>實踐</w:t>
      </w:r>
      <w:r w:rsidRPr="00C61E16">
        <w:rPr>
          <w:color w:val="auto"/>
        </w:rPr>
        <w:t>，</w:t>
      </w:r>
      <w:r w:rsidR="009C2439" w:rsidRPr="00C61E16">
        <w:rPr>
          <w:rFonts w:hint="eastAsia"/>
          <w:color w:val="auto"/>
        </w:rPr>
        <w:t>使</w:t>
      </w:r>
      <w:r w:rsidRPr="00C61E16">
        <w:rPr>
          <w:color w:val="auto"/>
        </w:rPr>
        <w:t>產業轉型並建構數位創新產業生態系？</w:t>
      </w:r>
    </w:p>
    <w:p w14:paraId="7166E6F9" w14:textId="77777777" w:rsidR="003D1062" w:rsidRDefault="003D1062">
      <w:pPr>
        <w:widowControl/>
        <w:ind w:firstLineChars="0" w:firstLine="0"/>
        <w:rPr>
          <w:color w:val="000000" w:themeColor="text1"/>
        </w:rPr>
      </w:pPr>
      <w:r>
        <w:br w:type="page"/>
      </w:r>
    </w:p>
    <w:p w14:paraId="6C90C4C4" w14:textId="5DBC2AC6" w:rsidR="00003FA3" w:rsidRDefault="00003FA3" w:rsidP="00003FA3">
      <w:pPr>
        <w:pStyle w:val="2"/>
      </w:pPr>
      <w:bookmarkStart w:id="13" w:name="_Toc202118585"/>
      <w:r>
        <w:lastRenderedPageBreak/>
        <w:t>1.</w:t>
      </w:r>
      <w:r>
        <w:rPr>
          <w:rFonts w:hint="eastAsia"/>
        </w:rPr>
        <w:t>3</w:t>
      </w:r>
      <w:r>
        <w:t xml:space="preserve"> </w:t>
      </w:r>
      <w:r>
        <w:t>研究</w:t>
      </w:r>
      <w:r>
        <w:rPr>
          <w:rFonts w:hint="eastAsia"/>
        </w:rPr>
        <w:t>範圍與流程</w:t>
      </w:r>
      <w:bookmarkEnd w:id="13"/>
    </w:p>
    <w:p w14:paraId="0AB6519F" w14:textId="4EF95800" w:rsidR="008F06B5" w:rsidRDefault="004D31CC" w:rsidP="005A1073">
      <w:pPr>
        <w:pStyle w:val="15"/>
        <w:ind w:firstLine="480"/>
      </w:pPr>
      <w:r w:rsidRPr="00F00B55">
        <w:rPr>
          <w:rFonts w:hint="eastAsia"/>
        </w:rPr>
        <w:t>本研究以</w:t>
      </w:r>
      <w:r w:rsidR="004370B9" w:rsidRPr="00B55002">
        <w:t>新創</w:t>
      </w:r>
      <w:r w:rsidR="00AE3CDC">
        <w:rPr>
          <w:rFonts w:hint="eastAsia"/>
        </w:rPr>
        <w:t>公司</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建構出</w:t>
      </w:r>
      <w:r w:rsidR="007E04FB">
        <w:rPr>
          <w:rFonts w:hint="eastAsia"/>
        </w:rPr>
        <w:t>主要</w:t>
      </w:r>
      <w:r w:rsidR="00493274" w:rsidRPr="00493274">
        <w:rPr>
          <w:rFonts w:hint="eastAsia"/>
        </w:rPr>
        <w:t>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w:t>
      </w:r>
      <w:r w:rsidR="002C6A40">
        <w:rPr>
          <w:rFonts w:hint="eastAsia"/>
        </w:rPr>
        <w:t>作</w:t>
      </w:r>
      <w:r w:rsidR="00493274" w:rsidRPr="00493274">
        <w:rPr>
          <w:rFonts w:hint="eastAsia"/>
        </w:rPr>
        <w:t>為後續個案研究資料蒐集與分析</w:t>
      </w:r>
      <w:r w:rsidR="006404D6">
        <w:rPr>
          <w:rFonts w:hint="eastAsia"/>
        </w:rPr>
        <w:t>框架</w:t>
      </w:r>
      <w:r w:rsidR="00493274" w:rsidRPr="00493274">
        <w:rPr>
          <w:rFonts w:hint="eastAsia"/>
        </w:rPr>
        <w:t>。</w:t>
      </w:r>
    </w:p>
    <w:p w14:paraId="556FE63D" w14:textId="1E3532D4" w:rsidR="00D70086" w:rsidRDefault="00744C5E" w:rsidP="005A1073">
      <w:pPr>
        <w:pStyle w:val="151"/>
      </w:pPr>
      <w:r w:rsidRPr="00E916BC">
        <w:rPr>
          <w:rFonts w:hint="eastAsia"/>
        </w:rPr>
        <w:t>本研究具體流程如下：</w:t>
      </w:r>
    </w:p>
    <w:p w14:paraId="1656791A" w14:textId="648A0493" w:rsidR="00B5176B" w:rsidRPr="00752205" w:rsidRDefault="00B55002">
      <w:pPr>
        <w:pStyle w:val="151"/>
        <w:numPr>
          <w:ilvl w:val="0"/>
          <w:numId w:val="5"/>
        </w:numPr>
        <w:rPr>
          <w:b/>
          <w:bCs/>
        </w:rPr>
      </w:pPr>
      <w:r w:rsidRPr="00752205">
        <w:rPr>
          <w:b/>
          <w:bCs/>
        </w:rPr>
        <w:t>確定研究對象</w:t>
      </w:r>
      <w:r w:rsidR="00171F28" w:rsidRPr="00752205">
        <w:rPr>
          <w:rFonts w:hint="eastAsia"/>
          <w:b/>
          <w:bCs/>
        </w:rPr>
        <w:t>與研究</w:t>
      </w:r>
      <w:r w:rsidRPr="00752205">
        <w:rPr>
          <w:b/>
          <w:bCs/>
        </w:rPr>
        <w:t>方向</w:t>
      </w:r>
    </w:p>
    <w:p w14:paraId="4181B260" w14:textId="36534307"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080C9E" w:rsidRPr="00B55002">
        <w:t>新創</w:t>
      </w:r>
      <w:r w:rsidR="00080C9E">
        <w:rPr>
          <w:rFonts w:hint="eastAsia"/>
        </w:rPr>
        <w:t>科技服務公司</w:t>
      </w:r>
      <w:r w:rsidRPr="00B55002">
        <w:t>如何</w:t>
      </w:r>
      <w:r w:rsidR="00A12BCB">
        <w:rPr>
          <w:rFonts w:hint="eastAsia"/>
        </w:rPr>
        <w:t>藉由數位科技與平台服務</w:t>
      </w:r>
      <w:r w:rsidRPr="00B55002">
        <w:t>，推動產業數位轉型與</w:t>
      </w:r>
      <w:r w:rsidR="00792E4F">
        <w:rPr>
          <w:rFonts w:hint="eastAsia"/>
        </w:rPr>
        <w:t>建立</w:t>
      </w:r>
      <w:r w:rsidR="002803B0">
        <w:rPr>
          <w:rFonts w:hint="eastAsia"/>
        </w:rPr>
        <w:t>創新</w:t>
      </w:r>
      <w:r w:rsidRPr="00B55002">
        <w:t>生態系。</w:t>
      </w:r>
    </w:p>
    <w:p w14:paraId="7356150E" w14:textId="77777777" w:rsidR="009E595D" w:rsidRPr="00752205" w:rsidRDefault="00B55002">
      <w:pPr>
        <w:pStyle w:val="151"/>
        <w:numPr>
          <w:ilvl w:val="0"/>
          <w:numId w:val="5"/>
        </w:numPr>
        <w:rPr>
          <w:b/>
          <w:bCs/>
        </w:rPr>
      </w:pPr>
      <w:r w:rsidRPr="00752205">
        <w:rPr>
          <w:b/>
          <w:bCs/>
        </w:rPr>
        <w:t>確立研究議題</w:t>
      </w:r>
    </w:p>
    <w:p w14:paraId="4B431017" w14:textId="1AF75890" w:rsidR="00B55002" w:rsidRPr="00B55002" w:rsidRDefault="00B55002" w:rsidP="004D4807">
      <w:pPr>
        <w:pStyle w:val="15"/>
        <w:ind w:firstLine="480"/>
      </w:pPr>
      <w:r w:rsidRPr="009E595D">
        <w:t>探討</w:t>
      </w:r>
      <w:r w:rsidR="00DA3CF2" w:rsidRPr="00B55002">
        <w:t>新創</w:t>
      </w:r>
      <w:r w:rsidR="00DA3CF2">
        <w:rPr>
          <w:rFonts w:hint="eastAsia"/>
        </w:rPr>
        <w:t>科技服務公司</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EB21DF">
        <w:rPr>
          <w:rFonts w:hint="eastAsia"/>
        </w:rPr>
        <w:t>功能模組</w:t>
      </w:r>
      <w:r w:rsidRPr="009E595D">
        <w:t>與技術導入</w:t>
      </w:r>
      <w:r w:rsidR="002145AD">
        <w:rPr>
          <w:rFonts w:hint="eastAsia"/>
        </w:rPr>
        <w:t>、</w:t>
      </w:r>
      <w:r w:rsidRPr="009E595D">
        <w:t>回應產業需求</w:t>
      </w:r>
      <w:r w:rsidR="00FE690E">
        <w:rPr>
          <w:rFonts w:hint="eastAsia"/>
        </w:rPr>
        <w:t>與轉型挑戰</w:t>
      </w:r>
      <w:r w:rsidRPr="009E595D">
        <w:t>，並透過</w:t>
      </w:r>
      <w:proofErr w:type="gramStart"/>
      <w:r w:rsidRPr="009E595D">
        <w:t>可供性與</w:t>
      </w:r>
      <w:proofErr w:type="gramEnd"/>
      <w:r w:rsidR="004D3163">
        <w:rPr>
          <w:rFonts w:hint="eastAsia"/>
        </w:rPr>
        <w:t>組織</w:t>
      </w:r>
      <w:r w:rsidRPr="009E595D">
        <w:t>雙元性理論分析其平台</w:t>
      </w:r>
      <w:r w:rsidR="008E7B1C">
        <w:rPr>
          <w:rFonts w:hint="eastAsia"/>
        </w:rPr>
        <w:t>發展</w:t>
      </w:r>
      <w:r w:rsidRPr="009E595D">
        <w:t>策略</w:t>
      </w:r>
      <w:r w:rsidR="00563B1D">
        <w:rPr>
          <w:rFonts w:hint="eastAsia"/>
        </w:rPr>
        <w:t>與</w:t>
      </w:r>
      <w:r w:rsidRPr="009E595D">
        <w:t>演化歷程。</w:t>
      </w:r>
    </w:p>
    <w:p w14:paraId="7870F161" w14:textId="77777777" w:rsidR="009E595D" w:rsidRPr="00752205" w:rsidRDefault="003742F2">
      <w:pPr>
        <w:pStyle w:val="151"/>
        <w:numPr>
          <w:ilvl w:val="0"/>
          <w:numId w:val="5"/>
        </w:numPr>
        <w:rPr>
          <w:b/>
          <w:bCs/>
        </w:rPr>
      </w:pPr>
      <w:r w:rsidRPr="00752205">
        <w:rPr>
          <w:rFonts w:hint="eastAsia"/>
          <w:b/>
          <w:bCs/>
        </w:rPr>
        <w:t>蒐集相關文獻與探討</w:t>
      </w:r>
    </w:p>
    <w:p w14:paraId="66CD21BD" w14:textId="00833673"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w:t>
      </w:r>
      <w:proofErr w:type="gramStart"/>
      <w:r w:rsidR="00B55002" w:rsidRPr="00B55002">
        <w:t>可供性</w:t>
      </w:r>
      <w:proofErr w:type="gramEnd"/>
      <w:r w:rsidR="00ED157C">
        <w:rPr>
          <w:rFonts w:hint="eastAsia"/>
        </w:rPr>
        <w:t>、</w:t>
      </w:r>
      <w:r w:rsidR="00B55002" w:rsidRPr="00B55002">
        <w:t>雙元性能力</w:t>
      </w:r>
      <w:r w:rsidR="00ED157C">
        <w:rPr>
          <w:rFonts w:hint="eastAsia"/>
        </w:rPr>
        <w:t>、數位創新</w:t>
      </w:r>
      <w:r w:rsidR="00F96C69">
        <w:rPr>
          <w:rFonts w:hint="eastAsia"/>
        </w:rPr>
        <w:t>等</w:t>
      </w:r>
      <w:r w:rsidR="00B55002" w:rsidRPr="00B55002">
        <w:t>相關</w:t>
      </w:r>
      <w:r w:rsidR="00F95ADB">
        <w:rPr>
          <w:rFonts w:hint="eastAsia"/>
        </w:rPr>
        <w:t>理論</w:t>
      </w:r>
      <w:r w:rsidR="00B55002" w:rsidRPr="00B55002">
        <w:t>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w:t>
      </w:r>
      <w:r w:rsidR="002C4AE2">
        <w:rPr>
          <w:rFonts w:hint="eastAsia"/>
        </w:rPr>
        <w:t>及</w:t>
      </w:r>
      <w:r w:rsidR="007F4C0A">
        <w:rPr>
          <w:rFonts w:hint="eastAsia"/>
        </w:rPr>
        <w:t>發展</w:t>
      </w:r>
      <w:r w:rsidR="00B55002" w:rsidRPr="00B55002">
        <w:t>。</w:t>
      </w:r>
    </w:p>
    <w:p w14:paraId="1377052B" w14:textId="4B300F20" w:rsidR="00F72423" w:rsidRPr="00752205" w:rsidRDefault="00F72423">
      <w:pPr>
        <w:pStyle w:val="151"/>
        <w:numPr>
          <w:ilvl w:val="0"/>
          <w:numId w:val="5"/>
        </w:numPr>
        <w:rPr>
          <w:b/>
          <w:bCs/>
        </w:rPr>
      </w:pPr>
      <w:r w:rsidRPr="00752205">
        <w:rPr>
          <w:rFonts w:hint="eastAsia"/>
          <w:b/>
          <w:bCs/>
        </w:rPr>
        <w:t>蒐集個案資料</w:t>
      </w:r>
    </w:p>
    <w:p w14:paraId="1F5C3079" w14:textId="21C51357" w:rsidR="005F1BBE" w:rsidRPr="00237EB1" w:rsidRDefault="00872877" w:rsidP="004D4807">
      <w:pPr>
        <w:pStyle w:val="15"/>
        <w:ind w:firstLine="480"/>
      </w:pPr>
      <w:r>
        <w:rPr>
          <w:rFonts w:hint="eastAsia"/>
        </w:rPr>
        <w:t>根據研究</w:t>
      </w:r>
      <w:r w:rsidR="00F7586B">
        <w:rPr>
          <w:rFonts w:hint="eastAsia"/>
        </w:rPr>
        <w:t>設計架構，採用半結構式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8042CB" w:rsidRDefault="00DE170C">
      <w:pPr>
        <w:pStyle w:val="151"/>
        <w:numPr>
          <w:ilvl w:val="0"/>
          <w:numId w:val="5"/>
        </w:numPr>
        <w:rPr>
          <w:b/>
          <w:bCs/>
        </w:rPr>
      </w:pPr>
      <w:r w:rsidRPr="008042CB">
        <w:rPr>
          <w:rFonts w:hint="eastAsia"/>
          <w:b/>
          <w:bCs/>
        </w:rPr>
        <w:t>訂定</w:t>
      </w:r>
      <w:r w:rsidR="00B55002" w:rsidRPr="008042CB">
        <w:rPr>
          <w:b/>
          <w:bCs/>
        </w:rPr>
        <w:t>研究架構與</w:t>
      </w:r>
      <w:r w:rsidR="00FD6B27" w:rsidRPr="008042CB">
        <w:rPr>
          <w:rFonts w:hint="eastAsia"/>
          <w:b/>
          <w:bCs/>
        </w:rPr>
        <w:t>觀察</w:t>
      </w:r>
      <w:r w:rsidR="00B55002" w:rsidRPr="008042CB">
        <w:rPr>
          <w:b/>
          <w:bCs/>
        </w:rPr>
        <w:t>重點</w:t>
      </w:r>
    </w:p>
    <w:p w14:paraId="66944944" w14:textId="6FED41FA"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00405F9B">
        <w:rPr>
          <w:rFonts w:hint="eastAsia"/>
        </w:rPr>
        <w:t>制定</w:t>
      </w:r>
      <w:r w:rsidR="005573B3">
        <w:rPr>
          <w:rFonts w:hint="eastAsia"/>
        </w:rPr>
        <w:t>認知與行動</w:t>
      </w:r>
      <w:r w:rsidR="00065026">
        <w:rPr>
          <w:rFonts w:hint="eastAsia"/>
        </w:rPr>
        <w:t>、</w:t>
      </w:r>
      <w:proofErr w:type="gramStart"/>
      <w:r w:rsidR="00065026">
        <w:rPr>
          <w:rFonts w:hint="eastAsia"/>
        </w:rPr>
        <w:t>可供性</w:t>
      </w:r>
      <w:r w:rsidR="005573B3">
        <w:rPr>
          <w:rFonts w:hint="eastAsia"/>
        </w:rPr>
        <w:t>探索</w:t>
      </w:r>
      <w:proofErr w:type="gramEnd"/>
      <w:r w:rsidR="005573B3">
        <w:rPr>
          <w:rFonts w:hint="eastAsia"/>
        </w:rPr>
        <w:t>與實現</w:t>
      </w:r>
      <w:r w:rsidR="00065026">
        <w:rPr>
          <w:rFonts w:hint="eastAsia"/>
        </w:rPr>
        <w:t>、</w:t>
      </w:r>
      <w:r w:rsidR="005573B3">
        <w:rPr>
          <w:rFonts w:hint="eastAsia"/>
        </w:rPr>
        <w:t>數位創新</w:t>
      </w:r>
      <w:r w:rsidRPr="00B55002">
        <w:t>結果</w:t>
      </w:r>
      <w:r w:rsidR="00065026">
        <w:rPr>
          <w:rFonts w:hint="eastAsia"/>
        </w:rPr>
        <w:t>、</w:t>
      </w:r>
      <w:r w:rsidRPr="00B55002">
        <w:t>再制定為循環的分析架構，探討企業如何制</w:t>
      </w:r>
      <w:r w:rsidR="00EA6DBC">
        <w:rPr>
          <w:rFonts w:hint="eastAsia"/>
        </w:rPr>
        <w:t>定組織發展</w:t>
      </w:r>
      <w:r w:rsidRPr="00B55002">
        <w:t>策略、如何實現資源調度的雙元性能力。</w:t>
      </w:r>
    </w:p>
    <w:p w14:paraId="158E7767" w14:textId="77777777" w:rsidR="005626B8" w:rsidRPr="00D23C87" w:rsidRDefault="00B55002">
      <w:pPr>
        <w:pStyle w:val="151"/>
        <w:numPr>
          <w:ilvl w:val="0"/>
          <w:numId w:val="5"/>
        </w:numPr>
        <w:rPr>
          <w:b/>
          <w:bCs/>
        </w:rPr>
      </w:pPr>
      <w:r w:rsidRPr="00D23C87">
        <w:rPr>
          <w:b/>
          <w:bCs/>
        </w:rPr>
        <w:lastRenderedPageBreak/>
        <w:t>資料</w:t>
      </w:r>
      <w:r w:rsidR="008D1C81" w:rsidRPr="00D23C87">
        <w:rPr>
          <w:rFonts w:hint="eastAsia"/>
          <w:b/>
          <w:bCs/>
        </w:rPr>
        <w:t>彙整</w:t>
      </w:r>
      <w:r w:rsidRPr="00D23C87">
        <w:rPr>
          <w:b/>
          <w:bCs/>
        </w:rPr>
        <w:t>與分析</w:t>
      </w:r>
    </w:p>
    <w:p w14:paraId="61CBAE56" w14:textId="547AB119"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w:t>
      </w:r>
      <w:r w:rsidR="004A253D">
        <w:rPr>
          <w:rFonts w:hint="eastAsia"/>
        </w:rPr>
        <w:t>創新</w:t>
      </w:r>
      <w:r w:rsidR="00200000">
        <w:rPr>
          <w:rFonts w:hint="eastAsia"/>
        </w:rPr>
        <w:t>行動</w:t>
      </w:r>
      <w:r w:rsidRPr="00B55002">
        <w:t>與市場互動情況，歸納出平台制定歷程與</w:t>
      </w:r>
      <w:r w:rsidR="00E633BE">
        <w:rPr>
          <w:rFonts w:hint="eastAsia"/>
        </w:rPr>
        <w:t>組織</w:t>
      </w:r>
      <w:r w:rsidR="00C86332">
        <w:rPr>
          <w:rFonts w:hint="eastAsia"/>
        </w:rPr>
        <w:t>經營</w:t>
      </w:r>
      <w:r w:rsidRPr="00B55002">
        <w:t>邏輯。</w:t>
      </w:r>
    </w:p>
    <w:p w14:paraId="0BBD2151" w14:textId="77777777" w:rsidR="00FF593E" w:rsidRPr="00F54FEE" w:rsidRDefault="00B55002">
      <w:pPr>
        <w:pStyle w:val="151"/>
        <w:numPr>
          <w:ilvl w:val="0"/>
          <w:numId w:val="5"/>
        </w:numPr>
        <w:rPr>
          <w:b/>
          <w:bCs/>
        </w:rPr>
      </w:pPr>
      <w:r w:rsidRPr="00F54FEE">
        <w:rPr>
          <w:b/>
          <w:bCs/>
        </w:rPr>
        <w:t>提出研究成果</w:t>
      </w:r>
    </w:p>
    <w:p w14:paraId="5DEC0403" w14:textId="6F3EF1CD"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w:t>
      </w:r>
      <w:r w:rsidR="00B86D60">
        <w:rPr>
          <w:rFonts w:hint="eastAsia"/>
        </w:rPr>
        <w:t>創新</w:t>
      </w:r>
      <w:r w:rsidR="00D37D1A">
        <w:rPr>
          <w:rFonts w:hint="eastAsia"/>
        </w:rPr>
        <w:t>發展</w:t>
      </w:r>
      <w:r w:rsidR="00C846CA">
        <w:rPr>
          <w:rFonts w:hint="eastAsia"/>
        </w:rPr>
        <w:t>途徑</w:t>
      </w:r>
      <w:r w:rsidR="007659DE">
        <w:rPr>
          <w:rFonts w:hint="eastAsia"/>
        </w:rPr>
        <w:t>、</w:t>
      </w:r>
      <w:r w:rsidR="00C83EF4">
        <w:rPr>
          <w:rFonts w:hint="eastAsia"/>
        </w:rPr>
        <w:t>產業</w:t>
      </w:r>
      <w:r w:rsidR="00D029D0">
        <w:rPr>
          <w:rFonts w:hint="eastAsia"/>
        </w:rPr>
        <w:t>與環境</w:t>
      </w:r>
      <w:r w:rsidR="00C846CA">
        <w:rPr>
          <w:rFonts w:hint="eastAsia"/>
        </w:rPr>
        <w:t>變化</w:t>
      </w:r>
      <w:r w:rsidR="00355A7A">
        <w:rPr>
          <w:rFonts w:hint="eastAsia"/>
        </w:rPr>
        <w:t>之</w:t>
      </w:r>
      <w:r w:rsidR="00C846CA">
        <w:rPr>
          <w:rFonts w:hint="eastAsia"/>
        </w:rPr>
        <w:t>情境</w:t>
      </w:r>
      <w:r w:rsidR="00E03C7A">
        <w:rPr>
          <w:rFonts w:hint="eastAsia"/>
        </w:rPr>
        <w:t>的</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w:t>
      </w:r>
      <w:r w:rsidR="00D06F99">
        <w:rPr>
          <w:rFonts w:hint="eastAsia"/>
        </w:rPr>
        <w:t>結論，</w:t>
      </w:r>
      <w:r w:rsidR="000F6B0B">
        <w:rPr>
          <w:rFonts w:hint="eastAsia"/>
        </w:rPr>
        <w:t>提出</w:t>
      </w:r>
      <w:r w:rsidR="00D06F99">
        <w:rPr>
          <w:rFonts w:hint="eastAsia"/>
        </w:rPr>
        <w:t>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2E3D3156" w:rsidR="00493274" w:rsidRPr="005626B8" w:rsidRDefault="00A923A5" w:rsidP="00A923A5">
      <w:pPr>
        <w:pStyle w:val="afff0"/>
      </w:pPr>
      <w:bookmarkStart w:id="14" w:name="_Toc202118934"/>
      <w:r>
        <w:rPr>
          <w:rFonts w:hint="eastAsia"/>
        </w:rPr>
        <w:t>圖</w:t>
      </w:r>
      <w:r w:rsidR="00785E89">
        <w:rPr>
          <w:rFonts w:hint="eastAsia"/>
        </w:rPr>
        <w:t xml:space="preserve"> </w:t>
      </w:r>
      <w:r>
        <w:rPr>
          <w:rFonts w:hint="eastAsia"/>
        </w:rPr>
        <w:t>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Pr>
          <w:noProof/>
        </w:rPr>
        <w:t>1</w:t>
      </w:r>
      <w:r>
        <w:fldChar w:fldCharType="end"/>
      </w:r>
      <w:r w:rsidR="001734F8">
        <w:rPr>
          <w:rFonts w:hint="eastAsia"/>
        </w:rPr>
        <w:t xml:space="preserve"> </w:t>
      </w:r>
      <w:r w:rsidR="005626B8" w:rsidRPr="005626B8">
        <w:rPr>
          <w:rFonts w:hint="eastAsia"/>
        </w:rPr>
        <w:t>研究流程圖</w:t>
      </w:r>
      <w:bookmarkEnd w:id="14"/>
    </w:p>
    <w:p w14:paraId="7BBF88DD" w14:textId="19427C70" w:rsidR="005626B8" w:rsidRPr="00FF20C5" w:rsidRDefault="005626B8" w:rsidP="00560778">
      <w:pPr>
        <w:pStyle w:val="afff5"/>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202118586"/>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69436E15" w:rsidR="008032FC" w:rsidRPr="008032FC" w:rsidRDefault="00402196" w:rsidP="004267A5">
      <w:pPr>
        <w:pStyle w:val="15"/>
        <w:ind w:firstLine="480"/>
      </w:pPr>
      <w:r>
        <w:rPr>
          <w:rFonts w:hint="eastAsia"/>
        </w:rPr>
        <w:t>針對</w:t>
      </w:r>
      <w:r w:rsidR="00B57D14" w:rsidRPr="00B57D14">
        <w:t>研究涉及之理論進行文獻回顧，內容涵蓋</w:t>
      </w:r>
      <w:r w:rsidR="00774EC1" w:rsidRPr="0070465A">
        <w:t>數位創新</w:t>
      </w:r>
      <w:r w:rsidR="00774EC1">
        <w:rPr>
          <w:rFonts w:hint="eastAsia"/>
        </w:rPr>
        <w:t>（</w:t>
      </w:r>
      <w:r w:rsidR="00774EC1" w:rsidRPr="00F43AD9">
        <w:t xml:space="preserve">Digital </w:t>
      </w:r>
      <w:r w:rsidR="0066583A">
        <w:rPr>
          <w:rFonts w:hint="eastAsia"/>
        </w:rPr>
        <w:t>I</w:t>
      </w:r>
      <w:r w:rsidR="00774EC1" w:rsidRPr="00F43AD9">
        <w:t>nnovation</w:t>
      </w:r>
      <w:r w:rsidR="00774EC1">
        <w:rPr>
          <w:rFonts w:hint="eastAsia"/>
        </w:rPr>
        <w:t>）</w:t>
      </w:r>
      <w:r w:rsidR="00774EC1" w:rsidRPr="0070465A">
        <w:t>、</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w:t>
      </w:r>
      <w:proofErr w:type="gramStart"/>
      <w:r w:rsidR="00A22417" w:rsidRPr="0070465A">
        <w:t>可供性</w:t>
      </w:r>
      <w:proofErr w:type="gramEnd"/>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62DFD3FD" w:rsidR="00AE6146" w:rsidRPr="003672C4" w:rsidRDefault="00F46C9A" w:rsidP="004267A5">
      <w:pPr>
        <w:pStyle w:val="15"/>
        <w:ind w:firstLine="480"/>
      </w:pPr>
      <w:r>
        <w:rPr>
          <w:rFonts w:hint="eastAsia"/>
        </w:rPr>
        <w:t>介紹</w:t>
      </w:r>
      <w:r w:rsidR="00B57D14" w:rsidRPr="00B57D14">
        <w:t>本研究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11FEC535"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535DA3">
        <w:rPr>
          <w:rFonts w:hint="eastAsia"/>
          <w:b/>
          <w:bCs/>
        </w:rPr>
        <w:t>描述</w:t>
      </w:r>
    </w:p>
    <w:p w14:paraId="228211CF" w14:textId="260DB5BD" w:rsidR="0065278F" w:rsidRPr="00B57D14" w:rsidRDefault="008B1D9F" w:rsidP="004267A5">
      <w:pPr>
        <w:pStyle w:val="15"/>
        <w:ind w:firstLine="480"/>
      </w:pPr>
      <w:r>
        <w:rPr>
          <w:rFonts w:hint="eastAsia"/>
        </w:rPr>
        <w:t>概述</w:t>
      </w:r>
      <w:r w:rsidR="005273FF">
        <w:rPr>
          <w:rFonts w:hint="eastAsia"/>
        </w:rPr>
        <w:t>我國紡織業</w:t>
      </w:r>
      <w:r w:rsidR="009903D0">
        <w:rPr>
          <w:rFonts w:hint="eastAsia"/>
        </w:rPr>
        <w:t>發展史與全球產業</w:t>
      </w:r>
      <w:r w:rsidR="005273FF">
        <w:rPr>
          <w:rFonts w:hint="eastAsia"/>
        </w:rPr>
        <w:t>現況，並介紹研究個案</w:t>
      </w:r>
      <w:r w:rsidR="003F5ACF">
        <w:rPr>
          <w:rFonts w:hint="eastAsia"/>
        </w:rPr>
        <w:t>之</w:t>
      </w:r>
      <w:r w:rsidR="00B57D14" w:rsidRPr="00B57D14">
        <w:t>創立背景</w:t>
      </w:r>
      <w:r w:rsidR="005273FF">
        <w:rPr>
          <w:rFonts w:hint="eastAsia"/>
        </w:rPr>
        <w:t>與</w:t>
      </w:r>
      <w:r w:rsidR="00B57D14"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03ECD23C"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w:t>
      </w:r>
      <w:r w:rsidR="00FF0217">
        <w:rPr>
          <w:rFonts w:hint="eastAsia"/>
        </w:rPr>
        <w:t>理論</w:t>
      </w:r>
      <w:r w:rsidR="00741C0A">
        <w:rPr>
          <w:rFonts w:hint="eastAsia"/>
        </w:rPr>
        <w:t>架構</w:t>
      </w:r>
      <w:r w:rsidR="000E0185">
        <w:rPr>
          <w:rFonts w:hint="eastAsia"/>
        </w:rPr>
        <w:t>為核心</w:t>
      </w:r>
      <w:r w:rsidR="00741C0A">
        <w:rPr>
          <w:rFonts w:hint="eastAsia"/>
        </w:rPr>
        <w:t>視角</w:t>
      </w:r>
      <w:r w:rsidR="000E0185">
        <w:rPr>
          <w:rFonts w:hint="eastAsia"/>
        </w:rPr>
        <w:t>，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616DFC2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70B7F">
        <w:rPr>
          <w:rFonts w:hint="eastAsia"/>
        </w:rPr>
        <w:t>，並</w:t>
      </w:r>
      <w:r w:rsidR="000E2E19">
        <w:rPr>
          <w:rFonts w:hint="eastAsia"/>
        </w:rPr>
        <w:t>彙總出</w:t>
      </w:r>
      <w:r w:rsidR="00F85775">
        <w:rPr>
          <w:rFonts w:hint="eastAsia"/>
        </w:rPr>
        <w:t>研究結論</w:t>
      </w:r>
      <w:r w:rsidR="00F16F84">
        <w:rPr>
          <w:rFonts w:hint="eastAsia"/>
        </w:rPr>
        <w:t>及</w:t>
      </w:r>
      <w:r w:rsidRPr="00B57D14">
        <w:t>回應研究問題，針對平台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6" w:name="_Toc202118587"/>
      <w:r>
        <w:rPr>
          <w:rFonts w:hint="eastAsia"/>
        </w:rPr>
        <w:lastRenderedPageBreak/>
        <w:t>第</w:t>
      </w:r>
      <w:r>
        <w:t>二章、文獻探討</w:t>
      </w:r>
      <w:bookmarkEnd w:id="16"/>
    </w:p>
    <w:p w14:paraId="4D383236" w14:textId="77777777" w:rsidR="003B4446" w:rsidRDefault="003B4446" w:rsidP="003B4446">
      <w:pPr>
        <w:pStyle w:val="2"/>
      </w:pPr>
      <w:bookmarkStart w:id="17" w:name="_Toc202118588"/>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7"/>
    </w:p>
    <w:p w14:paraId="7FEB1CF4" w14:textId="4B5FD4CB" w:rsidR="003B4446" w:rsidRDefault="003B4446" w:rsidP="003B4446">
      <w:pPr>
        <w:pStyle w:val="3"/>
      </w:pPr>
      <w:bookmarkStart w:id="18" w:name="_Toc202118589"/>
      <w:r>
        <w:rPr>
          <w:rFonts w:hint="eastAsia"/>
        </w:rPr>
        <w:t xml:space="preserve">2.1.1 </w:t>
      </w:r>
      <w:r w:rsidRPr="00102BE6">
        <w:t>數位創新起源</w:t>
      </w:r>
      <w:r>
        <w:rPr>
          <w:rFonts w:hint="eastAsia"/>
        </w:rPr>
        <w:t>與基本定義</w:t>
      </w:r>
      <w:bookmarkEnd w:id="18"/>
    </w:p>
    <w:p w14:paraId="3B7DC2B3" w14:textId="33AB2071"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的</w:t>
      </w:r>
      <w:r w:rsidRPr="004806CB">
        <w:t>創新擴散理論</w:t>
      </w:r>
      <w:r>
        <w:rPr>
          <w:rFonts w:hint="eastAsia"/>
        </w:rPr>
        <w:t>（</w:t>
      </w:r>
      <w:r w:rsidRPr="00DE7776">
        <w:rPr>
          <w:rFonts w:hint="eastAsia"/>
        </w:rPr>
        <w:t>Innovation Diffusion Theory</w:t>
      </w:r>
      <w:r>
        <w:rPr>
          <w:rFonts w:hint="eastAsia"/>
        </w:rPr>
        <w:t>）</w:t>
      </w:r>
      <w:r w:rsidR="00824E3A">
        <w:rPr>
          <w:rFonts w:hint="eastAsia"/>
        </w:rPr>
        <w:t>指出</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proofErr w:type="gramStart"/>
      <w:r>
        <w:rPr>
          <w:rFonts w:hint="eastAsia"/>
        </w:rPr>
        <w:t>新穎</w:t>
      </w:r>
      <w:r w:rsidRPr="00756499">
        <w:rPr>
          <w:rFonts w:hint="eastAsia"/>
        </w:rPr>
        <w:t>，</w:t>
      </w:r>
      <w:proofErr w:type="gramEnd"/>
      <w:r w:rsidRPr="00E7375E">
        <w:t>無論實際</w:t>
      </w:r>
      <w:r>
        <w:rPr>
          <w:rFonts w:hint="eastAsia"/>
        </w:rPr>
        <w:t>存在</w:t>
      </w:r>
      <w:proofErr w:type="gramStart"/>
      <w:r>
        <w:rPr>
          <w:rFonts w:hint="eastAsia"/>
        </w:rPr>
        <w:t>多久</w:t>
      </w:r>
      <w:r w:rsidRPr="00756499">
        <w:rPr>
          <w:rFonts w:hint="eastAsia"/>
        </w:rPr>
        <w:t>，</w:t>
      </w:r>
      <w:proofErr w:type="gramEnd"/>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00C62B74">
        <w:rPr>
          <w:rFonts w:hint="eastAsia"/>
        </w:rPr>
        <w:t>，</w:t>
      </w:r>
      <w:commentRangeStart w:id="19"/>
      <w:r w:rsidRPr="002A0A07">
        <w:t>企業</w:t>
      </w:r>
      <w:commentRangeEnd w:id="19"/>
      <w:r>
        <w:rPr>
          <w:rStyle w:val="af7"/>
        </w:rPr>
        <w:commentReference w:id="19"/>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r w:rsidRPr="009701B6">
        <w:t>數位創新</w:t>
      </w:r>
      <w:r w:rsidRPr="00BB188D">
        <w:rPr>
          <w:rFonts w:hint="eastAsia"/>
        </w:rPr>
        <w:t>（</w:t>
      </w:r>
      <w:r w:rsidRPr="00BB188D">
        <w:rPr>
          <w:rFonts w:hint="eastAsia"/>
        </w:rPr>
        <w:t>Digital Innovation</w:t>
      </w:r>
      <w:r w:rsidRPr="00BB188D">
        <w:rPr>
          <w:rFonts w:hint="eastAsia"/>
        </w:rPr>
        <w:t>）</w:t>
      </w:r>
      <w:commentRangeStart w:id="20"/>
      <w:r>
        <w:rPr>
          <w:rFonts w:hint="eastAsia"/>
        </w:rPr>
        <w:t>結合</w:t>
      </w:r>
      <w:commentRangeEnd w:id="20"/>
      <w:r>
        <w:rPr>
          <w:rStyle w:val="af7"/>
        </w:rPr>
        <w:commentReference w:id="20"/>
      </w:r>
      <w:commentRangeStart w:id="21"/>
      <w:commentRangeEnd w:id="21"/>
      <w:r>
        <w:rPr>
          <w:rStyle w:val="af7"/>
        </w:rPr>
        <w:commentReference w:id="21"/>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2"/>
      <w:r w:rsidRPr="009701B6">
        <w:t>商業模式</w:t>
      </w:r>
      <w:commentRangeEnd w:id="22"/>
      <w:r w:rsidR="009C394C">
        <w:rPr>
          <w:rStyle w:val="af7"/>
        </w:rPr>
        <w:commentReference w:id="22"/>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w:t>
      </w:r>
      <w:r w:rsidRPr="000473CF">
        <w:rPr>
          <w:rFonts w:hint="eastAsia"/>
          <w:color w:val="EE0000"/>
        </w:rPr>
        <w:t>部分</w:t>
      </w:r>
      <w:r w:rsidRPr="008B0E0E">
        <w:rPr>
          <w:rFonts w:hint="eastAsia"/>
          <w:color w:val="EE0000"/>
        </w:rPr>
        <w:t>學者認為數位創新本質就是</w:t>
      </w:r>
      <w:r w:rsidRPr="008B0E0E">
        <w:rPr>
          <w:color w:val="EE0000"/>
        </w:rPr>
        <w:t>資源</w:t>
      </w:r>
      <w:commentRangeStart w:id="23"/>
      <w:commentRangeStart w:id="24"/>
      <w:r w:rsidRPr="008B0E0E">
        <w:rPr>
          <w:color w:val="EE0000"/>
        </w:rPr>
        <w:t>重組</w:t>
      </w:r>
      <w:commentRangeEnd w:id="23"/>
      <w:r w:rsidRPr="008B0E0E">
        <w:rPr>
          <w:rStyle w:val="af7"/>
          <w:color w:val="EE0000"/>
        </w:rPr>
        <w:commentReference w:id="23"/>
      </w:r>
      <w:commentRangeEnd w:id="24"/>
      <w:r w:rsidRPr="008B0E0E">
        <w:rPr>
          <w:rStyle w:val="af7"/>
          <w:color w:val="EE0000"/>
        </w:rPr>
        <w:commentReference w:id="24"/>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255E0801"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00741763">
        <w:rPr>
          <w:rFonts w:hint="eastAsia"/>
          <w:color w:val="EE0000"/>
        </w:rPr>
        <w:t>或產品</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5E0DC8B3" w14:textId="715F5948" w:rsidR="003B4446" w:rsidRPr="00FC4FBF" w:rsidRDefault="003B4446" w:rsidP="003B4446">
      <w:pPr>
        <w:pStyle w:val="15"/>
        <w:ind w:firstLine="480"/>
      </w:pPr>
      <w:r w:rsidRPr="0035674B">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w:t>
      </w:r>
      <w:r w:rsidR="00316860">
        <w:rPr>
          <w:rFonts w:hint="eastAsia"/>
        </w:rPr>
        <w:t>樣</w:t>
      </w:r>
      <w:r w:rsidRPr="00C56F51">
        <w:t>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proofErr w:type="gramStart"/>
      <w:r>
        <w:rPr>
          <w:rFonts w:hint="eastAsia"/>
        </w:rPr>
        <w:t>此外，</w:t>
      </w:r>
      <w:proofErr w:type="gramEnd"/>
      <w:r>
        <w:rPr>
          <w:rFonts w:hint="eastAsia"/>
        </w:rPr>
        <w:t>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w:t>
      </w:r>
      <w:r w:rsidRPr="001A0184">
        <w:lastRenderedPageBreak/>
        <w:t>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4E2BF1F8" w:rsidR="003B4446" w:rsidRDefault="003B4446" w:rsidP="003B4446">
      <w:pPr>
        <w:pStyle w:val="15"/>
        <w:ind w:firstLine="480"/>
      </w:pPr>
      <w:r w:rsidRPr="00DE3E9D">
        <w:rPr>
          <w:color w:val="EE0000"/>
        </w:rPr>
        <w:t>組合式創新則描述企業如何透過重組數位</w:t>
      </w:r>
      <w:r w:rsidR="00556D0C">
        <w:rPr>
          <w:rFonts w:hint="eastAsia"/>
          <w:color w:val="EE0000"/>
        </w:rPr>
        <w:t>組件</w:t>
      </w:r>
      <w:r w:rsidRPr="00DE3E9D">
        <w:rPr>
          <w:color w:val="EE0000"/>
        </w:rPr>
        <w:t>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w:t>
      </w:r>
      <w:r w:rsidR="001807ED">
        <w:rPr>
          <w:rFonts w:hint="eastAsia"/>
        </w:rPr>
        <w:t>使</w:t>
      </w:r>
      <w:r w:rsidRPr="00387B6C">
        <w:t>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00F55C83">
        <w:rPr>
          <w:rFonts w:hint="eastAsia"/>
          <w:color w:val="EE0000"/>
        </w:rPr>
        <w:t>得</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2D4BF3EF" w:rsidR="003B4446" w:rsidRDefault="003B4446" w:rsidP="003B4446">
      <w:pPr>
        <w:pStyle w:val="15"/>
        <w:ind w:firstLine="480"/>
      </w:pPr>
      <w:r>
        <w:rPr>
          <w:rFonts w:hint="eastAsia"/>
        </w:rPr>
        <w:t>而</w:t>
      </w:r>
      <w:r w:rsidRPr="003512D4">
        <w:t>組合式創新所揭示</w:t>
      </w:r>
      <w:r w:rsidR="00993A77">
        <w:rPr>
          <w:rFonts w:hint="eastAsia"/>
        </w:rPr>
        <w:t>之</w:t>
      </w:r>
      <w:r w:rsidRPr="003512D4">
        <w:t>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w:t>
      </w:r>
      <w:r w:rsidR="005B692D">
        <w:rPr>
          <w:rFonts w:hint="eastAsia"/>
        </w:rPr>
        <w:t>共享</w:t>
      </w:r>
      <w:r>
        <w:rPr>
          <w:rFonts w:hint="eastAsia"/>
        </w:rPr>
        <w:t>之下</w:t>
      </w:r>
      <w:r w:rsidRPr="006F7EC6">
        <w:t>，技術與服務可重組</w:t>
      </w:r>
      <w:proofErr w:type="gramStart"/>
      <w:r w:rsidRPr="006F7EC6">
        <w:t>與疊加</w:t>
      </w:r>
      <w:proofErr w:type="gramEnd"/>
      <w:r w:rsidRPr="006F7EC6">
        <w:t>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w:t>
      </w:r>
      <w:r w:rsidR="00566B18">
        <w:rPr>
          <w:rFonts w:hint="eastAsia"/>
        </w:rPr>
        <w:t>讓</w:t>
      </w:r>
      <w:r>
        <w:rPr>
          <w:rFonts w:hint="eastAsia"/>
        </w:rPr>
        <w:t>原</w:t>
      </w:r>
      <w:r w:rsidR="002C28C0">
        <w:rPr>
          <w:rFonts w:hint="eastAsia"/>
        </w:rPr>
        <w:t>本</w:t>
      </w:r>
      <w:r>
        <w:rPr>
          <w:rFonts w:hint="eastAsia"/>
        </w:rPr>
        <w:t>僅提供聯網功能的網際網路</w:t>
      </w:r>
      <w:r w:rsidRPr="006F7EC6">
        <w:t>結合感測器</w:t>
      </w:r>
      <w:r>
        <w:rPr>
          <w:rFonts w:hint="eastAsia"/>
        </w:rPr>
        <w:t>與平台系統等技術</w:t>
      </w:r>
      <w:r w:rsidRPr="006F7EC6">
        <w:t>，</w:t>
      </w:r>
      <w:r w:rsidRPr="00C1177B">
        <w:t>進一步發展為智慧</w:t>
      </w:r>
      <w:r w:rsidRPr="00C1177B">
        <w:rPr>
          <w:rFonts w:hint="eastAsia"/>
        </w:rPr>
        <w:t>運輸（</w:t>
      </w:r>
      <w:r w:rsidRPr="00C1177B">
        <w:t>Intelligent Transportation System</w:t>
      </w:r>
      <w:r w:rsidRPr="00C1177B">
        <w:rPr>
          <w:rFonts w:hint="eastAsia"/>
        </w:rPr>
        <w:t>）</w:t>
      </w:r>
      <w:r w:rsidRPr="00C1177B">
        <w:t>或物聯網系統</w:t>
      </w:r>
      <w:r w:rsidRPr="00C1177B">
        <w:rPr>
          <w:rFonts w:hint="eastAsia"/>
        </w:rPr>
        <w:t>（</w:t>
      </w:r>
      <w:r w:rsidRPr="00C1177B">
        <w:t>IoT</w:t>
      </w:r>
      <w:r w:rsidRPr="00C1177B">
        <w:rPr>
          <w:rFonts w:hint="eastAsia"/>
        </w:rPr>
        <w:t xml:space="preserve"> </w:t>
      </w:r>
      <w:r w:rsidRPr="00C1177B">
        <w:t>System</w:t>
      </w:r>
      <w:r w:rsidRPr="00C1177B">
        <w:rPr>
          <w:rFonts w:hint="eastAsia"/>
        </w:rPr>
        <w:t>），</w:t>
      </w:r>
      <w:r w:rsidRPr="00C1177B">
        <w:t>創新歷程因此呈現「無明確起點與終點」的模糊樣態</w:t>
      </w:r>
      <w:r w:rsidR="00822E46" w:rsidRPr="00C1177B">
        <w:fldChar w:fldCharType="begin"/>
      </w:r>
      <w:r w:rsidR="00822E46"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rsidRPr="00C1177B">
        <w:fldChar w:fldCharType="separate"/>
      </w:r>
      <w:r w:rsidR="00822E46" w:rsidRPr="00C1177B">
        <w:rPr>
          <w:noProof/>
        </w:rPr>
        <w:t>(Nambisan et al., 2017)</w:t>
      </w:r>
      <w:r w:rsidR="00822E46" w:rsidRPr="00C1177B">
        <w:fldChar w:fldCharType="end"/>
      </w:r>
      <w:r w:rsidRPr="00C1177B">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5"/>
      <w:r w:rsidRPr="008F4B58">
        <w:rPr>
          <w:rFonts w:hint="eastAsia"/>
          <w:color w:val="EE0000"/>
        </w:rPr>
        <w:t>須</w:t>
      </w:r>
      <w:r w:rsidRPr="008F4B58">
        <w:rPr>
          <w:color w:val="EE0000"/>
        </w:rPr>
        <w:t>經時間與情境逐步檢驗</w:t>
      </w:r>
      <w:commentRangeEnd w:id="25"/>
      <w:r w:rsidRPr="008F4B58">
        <w:rPr>
          <w:rStyle w:val="af7"/>
          <w:color w:val="EE0000"/>
        </w:rPr>
        <w:commentReference w:id="25"/>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C1177B">
        <w:t>創新歷程</w:t>
      </w:r>
      <w:r w:rsidRPr="00C1177B">
        <w:rPr>
          <w:rFonts w:hint="eastAsia"/>
        </w:rPr>
        <w:t>具路徑依賴性（</w:t>
      </w:r>
      <w:r w:rsidRPr="00C1177B">
        <w:rPr>
          <w:rFonts w:hint="eastAsia"/>
        </w:rPr>
        <w:t>P</w:t>
      </w:r>
      <w:r w:rsidRPr="00C1177B">
        <w:t xml:space="preserve">ath </w:t>
      </w:r>
      <w:r w:rsidRPr="00C1177B">
        <w:rPr>
          <w:rFonts w:hint="eastAsia"/>
        </w:rPr>
        <w:t>D</w:t>
      </w:r>
      <w:r w:rsidRPr="00C1177B">
        <w:t>ependence</w:t>
      </w:r>
      <w:r w:rsidRPr="00C1177B">
        <w:rPr>
          <w:rFonts w:hint="eastAsia"/>
        </w:rPr>
        <w:t>）與路徑突破性（</w:t>
      </w:r>
      <w:r w:rsidRPr="00C1177B">
        <w:rPr>
          <w:rFonts w:hint="eastAsia"/>
        </w:rPr>
        <w:t>P</w:t>
      </w:r>
      <w:r w:rsidRPr="00C1177B">
        <w:t xml:space="preserve">ath </w:t>
      </w:r>
      <w:r w:rsidRPr="00C1177B">
        <w:rPr>
          <w:rFonts w:hint="eastAsia"/>
        </w:rPr>
        <w:t>B</w:t>
      </w:r>
      <w:r w:rsidRPr="00C1177B">
        <w:t>reaking</w:t>
      </w:r>
      <w:r w:rsidRPr="00C1177B">
        <w:rPr>
          <w:rFonts w:hint="eastAsia"/>
        </w:rPr>
        <w:t>）</w:t>
      </w:r>
      <w:r w:rsidRPr="00C1177B">
        <w:t>，</w:t>
      </w:r>
      <w:r w:rsidRPr="00C1177B">
        <w:rPr>
          <w:rFonts w:hint="eastAsia"/>
        </w:rPr>
        <w:t>既有</w:t>
      </w:r>
      <w:r w:rsidRPr="00C1177B">
        <w:t>技術可能與新問題</w:t>
      </w:r>
      <w:r w:rsidRPr="00C1177B">
        <w:rPr>
          <w:rFonts w:hint="eastAsia"/>
        </w:rPr>
        <w:t>相</w:t>
      </w:r>
      <w:r w:rsidRPr="00C1177B">
        <w:t>結合構成創新動能</w:t>
      </w:r>
      <w:r w:rsidR="007B28F0" w:rsidRPr="00C1177B">
        <w:fldChar w:fldCharType="begin"/>
      </w:r>
      <w:r w:rsidR="007B28F0"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rsidRPr="00C1177B">
        <w:fldChar w:fldCharType="separate"/>
      </w:r>
      <w:r w:rsidR="007B28F0" w:rsidRPr="00C1177B">
        <w:rPr>
          <w:noProof/>
        </w:rPr>
        <w:t>(Nambisan et al., 2017)</w:t>
      </w:r>
      <w:r w:rsidR="007B28F0" w:rsidRPr="00C1177B">
        <w:fldChar w:fldCharType="end"/>
      </w:r>
      <w:r w:rsidRPr="00C1177B">
        <w:rPr>
          <w:rFonts w:hint="eastAsia"/>
        </w:rPr>
        <w:t>，為</w:t>
      </w:r>
      <w:r w:rsidRPr="00C1177B">
        <w:t>回應</w:t>
      </w:r>
      <w:r w:rsidRPr="00C1177B">
        <w:rPr>
          <w:rFonts w:hint="eastAsia"/>
        </w:rPr>
        <w:t>創新的高度變化與</w:t>
      </w:r>
      <w:r w:rsidRPr="00C1177B">
        <w:t>不確定性，</w:t>
      </w:r>
      <w:r w:rsidRPr="00C1177B">
        <w:rPr>
          <w:rFonts w:hint="eastAsia"/>
        </w:rPr>
        <w:t>企業需要更全面的</w:t>
      </w:r>
      <w:commentRangeStart w:id="28"/>
      <w:r w:rsidRPr="00C1177B">
        <w:rPr>
          <w:rFonts w:hint="eastAsia"/>
        </w:rPr>
        <w:t>創新管理</w:t>
      </w:r>
      <w:commentRangeEnd w:id="28"/>
      <w:r w:rsidRPr="00C1177B">
        <w:rPr>
          <w:rStyle w:val="af7"/>
        </w:rPr>
        <w:commentReference w:id="28"/>
      </w:r>
      <w:r w:rsidRPr="00C1177B">
        <w:rPr>
          <w:rFonts w:hint="eastAsia"/>
        </w:rPr>
        <w:t>理論及策略，來完成組織協調與治理的具體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lastRenderedPageBreak/>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10FE8F92" w:rsidR="003B4446" w:rsidRPr="00B92A19" w:rsidRDefault="003B4446" w:rsidP="003B4446">
      <w:pPr>
        <w:pStyle w:val="15"/>
        <w:ind w:firstLine="480"/>
      </w:pPr>
      <w:r w:rsidRPr="00B92A19">
        <w:t>來自於人造物</w:t>
      </w:r>
      <w:r w:rsidRPr="00B92A19">
        <w:rPr>
          <w:rFonts w:hint="eastAsia"/>
        </w:rPr>
        <w:t>（</w:t>
      </w:r>
      <w:r w:rsidRPr="00B92A19">
        <w:rPr>
          <w:rFonts w:hint="eastAsia"/>
        </w:rPr>
        <w:t>Artifact</w:t>
      </w:r>
      <w:r w:rsidRPr="00B92A19">
        <w:rPr>
          <w:rFonts w:hint="eastAsia"/>
        </w:rPr>
        <w:t>）</w:t>
      </w:r>
      <w:r w:rsidRPr="00B92A19">
        <w:t>中所嵌入之軟體能力，</w:t>
      </w:r>
      <w:r w:rsidRPr="00B92A19">
        <w:rPr>
          <w:rFonts w:hint="eastAsia"/>
        </w:rPr>
        <w:t>可</w:t>
      </w:r>
      <w:r w:rsidRPr="00B92A19">
        <w:t>透過操控</w:t>
      </w:r>
      <w:r w:rsidRPr="00DB73CD">
        <w:rPr>
          <w:color w:val="EE0000"/>
        </w:rPr>
        <w:t>數位表徵（</w:t>
      </w:r>
      <w:r w:rsidRPr="00DB73CD">
        <w:rPr>
          <w:rFonts w:hint="eastAsia"/>
          <w:color w:val="EE0000"/>
        </w:rPr>
        <w:t>D</w:t>
      </w:r>
      <w:r w:rsidRPr="00DB73CD">
        <w:rPr>
          <w:color w:val="EE0000"/>
        </w:rPr>
        <w:t xml:space="preserve">igital </w:t>
      </w:r>
      <w:r w:rsidRPr="00DB73CD">
        <w:rPr>
          <w:rFonts w:hint="eastAsia"/>
          <w:color w:val="EE0000"/>
        </w:rPr>
        <w:t>R</w:t>
      </w:r>
      <w:r w:rsidRPr="00DB73CD">
        <w:rPr>
          <w:color w:val="EE0000"/>
        </w:rPr>
        <w:t>epresentations</w:t>
      </w:r>
      <w:r w:rsidRPr="00DB73CD">
        <w:rPr>
          <w:color w:val="EE0000"/>
        </w:rPr>
        <w:t>）</w:t>
      </w:r>
      <w:r w:rsidRPr="00B92A19">
        <w:t>展現出高度彈性與可重構性</w:t>
      </w:r>
      <w:r w:rsidRPr="00B92A19">
        <w:rPr>
          <w:rFonts w:hint="eastAsia"/>
        </w:rPr>
        <w:t>，例如</w:t>
      </w:r>
      <w:r w:rsidRPr="00B92A19">
        <w:t>跑鞋</w:t>
      </w:r>
      <w:proofErr w:type="gramStart"/>
      <w:r w:rsidRPr="00B92A19">
        <w:t>內嵌感測</w:t>
      </w:r>
      <w:proofErr w:type="gramEnd"/>
      <w:r w:rsidRPr="00B92A19">
        <w:t>器與晶片，即可紀錄</w:t>
      </w:r>
      <w:r w:rsidR="0087338E">
        <w:rPr>
          <w:rFonts w:hint="eastAsia"/>
        </w:rPr>
        <w:t>行走</w:t>
      </w:r>
      <w:r w:rsidR="005E0B51">
        <w:rPr>
          <w:rFonts w:hint="eastAsia"/>
        </w:rPr>
        <w:t>步</w:t>
      </w:r>
      <w:r w:rsidR="00484761">
        <w:rPr>
          <w:rFonts w:hint="eastAsia"/>
        </w:rPr>
        <w:t>數</w:t>
      </w:r>
      <w:r w:rsidRPr="00B92A19">
        <w:t>、速度</w:t>
      </w:r>
      <w:r w:rsidR="00FB37C9">
        <w:rPr>
          <w:rFonts w:hint="eastAsia"/>
        </w:rPr>
        <w:t>等</w:t>
      </w:r>
      <w:r w:rsidR="00214DA6">
        <w:rPr>
          <w:rFonts w:hint="eastAsia"/>
        </w:rPr>
        <w:t>活動</w:t>
      </w:r>
      <w:r w:rsidRPr="00B92A19">
        <w:t>數據，進而分析使用者的運動模式</w:t>
      </w:r>
      <w:r w:rsidR="000121CB" w:rsidRPr="00B92A19">
        <w:fldChar w:fldCharType="begin"/>
      </w:r>
      <w:r w:rsidR="000121CB" w:rsidRPr="00B92A19">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rsidRPr="00B92A19">
        <w:fldChar w:fldCharType="separate"/>
      </w:r>
      <w:r w:rsidR="000121CB" w:rsidRPr="00B92A19">
        <w:rPr>
          <w:noProof/>
        </w:rPr>
        <w:t>(Yoo et al., 2012)</w:t>
      </w:r>
      <w:r w:rsidR="000121CB" w:rsidRPr="00B92A19">
        <w:fldChar w:fldCharType="end"/>
      </w:r>
      <w:r w:rsidRPr="00B92A19">
        <w:rPr>
          <w:rFonts w:hint="eastAsia"/>
        </w:rPr>
        <w:t>，此類資料分析</w:t>
      </w:r>
      <w:r w:rsidRPr="00B92A19">
        <w:t>與行為辨識功能，正是數位物質性所賦予的嶄新特性。數位創新</w:t>
      </w:r>
      <w:r w:rsidRPr="00B92A19">
        <w:rPr>
          <w:rFonts w:hint="eastAsia"/>
        </w:rPr>
        <w:t>不</w:t>
      </w:r>
      <w:r w:rsidRPr="00B92A19">
        <w:t>僅是設計新產品，更是</w:t>
      </w:r>
      <w:r w:rsidRPr="00DB73CD">
        <w:rPr>
          <w:color w:val="EE0000"/>
        </w:rPr>
        <w:t>藉由數位物質性重新賦予既有物件新的功能</w:t>
      </w:r>
      <w:r w:rsidRPr="00DB73CD">
        <w:rPr>
          <w:rFonts w:hint="eastAsia"/>
          <w:color w:val="EE0000"/>
        </w:rPr>
        <w:t>和</w:t>
      </w:r>
      <w:r w:rsidRPr="00DB73CD">
        <w:rPr>
          <w:color w:val="EE0000"/>
        </w:rPr>
        <w:t>意義</w:t>
      </w:r>
      <w:r w:rsidRPr="00DB73CD">
        <w:rPr>
          <w:rFonts w:hint="eastAsia"/>
          <w:color w:val="EE0000"/>
        </w:rPr>
        <w:t>，可</w:t>
      </w:r>
      <w:r w:rsidRPr="00DB73CD">
        <w:rPr>
          <w:color w:val="EE0000"/>
        </w:rPr>
        <w:t>突破物理限制</w:t>
      </w:r>
      <w:r w:rsidRPr="00DB73CD">
        <w:rPr>
          <w:rFonts w:hint="eastAsia"/>
          <w:color w:val="EE0000"/>
        </w:rPr>
        <w:t>將科技與人類的</w:t>
      </w:r>
      <w:r w:rsidRPr="00DB73CD">
        <w:rPr>
          <w:color w:val="EE0000"/>
        </w:rPr>
        <w:t>互動轉化</w:t>
      </w:r>
      <w:r w:rsidRPr="00DB73CD">
        <w:rPr>
          <w:rFonts w:hint="eastAsia"/>
          <w:color w:val="EE0000"/>
        </w:rPr>
        <w:t>成應用價值</w:t>
      </w:r>
      <w:r w:rsidRPr="00B92A19">
        <w:t>。</w:t>
      </w:r>
    </w:p>
    <w:p w14:paraId="0C1E4092" w14:textId="011725B3" w:rsidR="003B4446" w:rsidRDefault="003B4446" w:rsidP="0074795F">
      <w:pPr>
        <w:pStyle w:val="15"/>
        <w:ind w:firstLine="480"/>
      </w:pPr>
      <w:r w:rsidRPr="00CD08E0">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9"/>
      <w:r w:rsidRPr="00CD08E0">
        <w:t>關鍵特性</w:t>
      </w:r>
      <w:commentRangeEnd w:id="29"/>
      <w:r w:rsidR="0074795F">
        <w:rPr>
          <w:rStyle w:val="af7"/>
        </w:rPr>
        <w:commentReference w:id="29"/>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31"/>
      <w:r w:rsidRPr="00613288">
        <w:t>新配置與新可能性</w:t>
      </w:r>
      <w:commentRangeEnd w:id="31"/>
      <w:r>
        <w:rPr>
          <w:rStyle w:val="af7"/>
        </w:rPr>
        <w:commentReference w:id="31"/>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E1231A">
        <w:rPr>
          <w:rFonts w:hint="eastAsia"/>
        </w:rPr>
        <w:t>表</w:t>
      </w:r>
      <w:r w:rsidRPr="00E1231A">
        <w:rPr>
          <w:rFonts w:hint="eastAsia"/>
        </w:rPr>
        <w:t>2.</w:t>
      </w:r>
      <w:r w:rsidR="00350A27" w:rsidRPr="00E1231A">
        <w:rPr>
          <w:rFonts w:hint="eastAsia"/>
        </w:rPr>
        <w:t>1</w:t>
      </w:r>
      <w:r w:rsidRPr="00E1231A">
        <w:rPr>
          <w:rFonts w:hint="eastAsia"/>
        </w:rPr>
        <w:t>-1</w:t>
      </w:r>
      <w:r w:rsidRPr="00E1231A">
        <w:rPr>
          <w:rFonts w:hint="eastAsia"/>
        </w:rPr>
        <w:t>為</w:t>
      </w:r>
      <w:r>
        <w:rPr>
          <w:rFonts w:hint="eastAsia"/>
        </w:rPr>
        <w:t>不同學者提出數位技術之關鍵特性彙整表：</w:t>
      </w:r>
    </w:p>
    <w:p w14:paraId="7F9FCFDE" w14:textId="00BDADBB" w:rsidR="003B4446" w:rsidRPr="00D10CB2" w:rsidRDefault="00B75F4F" w:rsidP="00524AAA">
      <w:pPr>
        <w:pStyle w:val="affc"/>
      </w:pPr>
      <w:bookmarkStart w:id="32" w:name="_Toc202118844"/>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Pr>
          <w:noProof/>
        </w:rPr>
        <w:t>1</w:t>
      </w:r>
      <w:r>
        <w:fldChar w:fldCharType="end"/>
      </w:r>
      <w:r w:rsidR="000E0BC0">
        <w:rPr>
          <w:rFonts w:hint="eastAsia"/>
        </w:rPr>
        <w:t xml:space="preserve"> </w:t>
      </w:r>
      <w:r w:rsidR="003B4446">
        <w:rPr>
          <w:rFonts w:hint="eastAsia"/>
        </w:rPr>
        <w:t>數位技術關鍵特性彙整表</w:t>
      </w:r>
      <w:bookmarkEnd w:id="32"/>
    </w:p>
    <w:tbl>
      <w:tblPr>
        <w:tblStyle w:val="aff1"/>
        <w:tblW w:w="9067" w:type="dxa"/>
        <w:jc w:val="center"/>
        <w:tblLook w:val="04A0" w:firstRow="1" w:lastRow="0" w:firstColumn="1" w:lastColumn="0" w:noHBand="0" w:noVBand="1"/>
      </w:tblPr>
      <w:tblGrid>
        <w:gridCol w:w="2114"/>
        <w:gridCol w:w="4685"/>
        <w:gridCol w:w="2268"/>
      </w:tblGrid>
      <w:tr w:rsidR="003B4446" w14:paraId="37DDC1BD" w14:textId="77777777" w:rsidTr="006F441C">
        <w:trPr>
          <w:jc w:val="center"/>
        </w:trPr>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4685" w:type="dxa"/>
            <w:vAlign w:val="center"/>
          </w:tcPr>
          <w:p w14:paraId="77A6374A" w14:textId="77777777" w:rsidR="003B4446" w:rsidRPr="00AD0230" w:rsidRDefault="003B4446" w:rsidP="00AD0230">
            <w:pPr>
              <w:pStyle w:val="151"/>
              <w:jc w:val="center"/>
            </w:pPr>
            <w:r w:rsidRPr="00AD0230">
              <w:rPr>
                <w:rFonts w:hint="eastAsia"/>
              </w:rPr>
              <w:t>說明</w:t>
            </w:r>
          </w:p>
        </w:tc>
        <w:tc>
          <w:tcPr>
            <w:tcW w:w="2268"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6F441C">
        <w:trPr>
          <w:jc w:val="center"/>
        </w:trPr>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468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68" w:type="dxa"/>
            <w:vAlign w:val="center"/>
          </w:tcPr>
          <w:p w14:paraId="636E1768" w14:textId="4D3FF687"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Nyl</w:t>
            </w:r>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6F441C">
        <w:trPr>
          <w:jc w:val="center"/>
        </w:trPr>
        <w:tc>
          <w:tcPr>
            <w:tcW w:w="2114" w:type="dxa"/>
            <w:vAlign w:val="center"/>
          </w:tcPr>
          <w:p w14:paraId="2F947978" w14:textId="77777777" w:rsidR="003B4446" w:rsidRPr="00655C7E" w:rsidRDefault="003B4446" w:rsidP="00655C7E">
            <w:pPr>
              <w:pStyle w:val="151"/>
              <w:jc w:val="center"/>
            </w:pPr>
            <w:r w:rsidRPr="00655C7E">
              <w:rPr>
                <w:rFonts w:hint="eastAsia"/>
              </w:rPr>
              <w:t>同質性（</w:t>
            </w:r>
            <w:r w:rsidRPr="00655C7E">
              <w:rPr>
                <w:rFonts w:hint="eastAsia"/>
              </w:rPr>
              <w:t>Homogeneity</w:t>
            </w:r>
            <w:r w:rsidRPr="00655C7E">
              <w:rPr>
                <w:rFonts w:hint="eastAsia"/>
              </w:rPr>
              <w:t>）</w:t>
            </w:r>
          </w:p>
        </w:tc>
        <w:tc>
          <w:tcPr>
            <w:tcW w:w="468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68" w:type="dxa"/>
            <w:vAlign w:val="center"/>
          </w:tcPr>
          <w:p w14:paraId="45503E9B" w14:textId="649EC3C2"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6F441C">
        <w:trPr>
          <w:jc w:val="center"/>
        </w:trPr>
        <w:tc>
          <w:tcPr>
            <w:tcW w:w="2114" w:type="dxa"/>
            <w:vAlign w:val="center"/>
          </w:tcPr>
          <w:p w14:paraId="3C4E881A" w14:textId="77777777" w:rsidR="003B4446" w:rsidRPr="00655C7E" w:rsidRDefault="003B4446" w:rsidP="00655C7E">
            <w:pPr>
              <w:pStyle w:val="151"/>
              <w:jc w:val="center"/>
            </w:pPr>
            <w:r w:rsidRPr="00655C7E">
              <w:rPr>
                <w:rFonts w:hint="eastAsia"/>
              </w:rPr>
              <w:lastRenderedPageBreak/>
              <w:t>可轉移性（</w:t>
            </w:r>
            <w:r w:rsidRPr="00655C7E">
              <w:rPr>
                <w:rFonts w:hint="eastAsia"/>
              </w:rPr>
              <w:t>Transferability</w:t>
            </w:r>
            <w:r w:rsidRPr="00655C7E">
              <w:rPr>
                <w:rFonts w:hint="eastAsia"/>
              </w:rPr>
              <w:t>）</w:t>
            </w:r>
          </w:p>
        </w:tc>
        <w:tc>
          <w:tcPr>
            <w:tcW w:w="468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68" w:type="dxa"/>
            <w:vAlign w:val="center"/>
          </w:tcPr>
          <w:p w14:paraId="3578D125" w14:textId="77777777" w:rsidR="003B4446" w:rsidRPr="001A453A" w:rsidRDefault="003B4446" w:rsidP="000934BF">
            <w:pPr>
              <w:pStyle w:val="151"/>
              <w:spacing w:line="276" w:lineRule="auto"/>
            </w:pPr>
            <w:r w:rsidRPr="001A453A">
              <w:rPr>
                <w:rFonts w:hint="eastAsia"/>
              </w:rPr>
              <w:t>Hinings et al., 2018</w:t>
            </w:r>
            <w:r w:rsidRPr="001A453A">
              <w:rPr>
                <w:rFonts w:hint="eastAsia"/>
              </w:rPr>
              <w:t>；</w:t>
            </w:r>
            <w:r w:rsidRPr="001A453A">
              <w:rPr>
                <w:rFonts w:hint="eastAsia"/>
              </w:rPr>
              <w:t>Nambisan et al., 2017</w:t>
            </w:r>
          </w:p>
        </w:tc>
      </w:tr>
      <w:tr w:rsidR="003B4446" w14:paraId="5B3B5737" w14:textId="77777777" w:rsidTr="006F441C">
        <w:trPr>
          <w:jc w:val="center"/>
        </w:trPr>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468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68" w:type="dxa"/>
            <w:vAlign w:val="center"/>
          </w:tcPr>
          <w:p w14:paraId="00190757" w14:textId="77777777" w:rsidR="003B4446" w:rsidRPr="001A453A" w:rsidRDefault="003B4446" w:rsidP="000934BF">
            <w:pPr>
              <w:pStyle w:val="151"/>
              <w:spacing w:line="276" w:lineRule="auto"/>
            </w:pPr>
            <w:r w:rsidRPr="001A453A">
              <w:rPr>
                <w:rFonts w:hint="eastAsia"/>
              </w:rPr>
              <w:t>Nambisan et al., 2017</w:t>
            </w:r>
          </w:p>
        </w:tc>
      </w:tr>
      <w:tr w:rsidR="003B4446" w14:paraId="1BD3D37C" w14:textId="77777777" w:rsidTr="006F441C">
        <w:trPr>
          <w:jc w:val="center"/>
        </w:trPr>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4685" w:type="dxa"/>
            <w:vAlign w:val="center"/>
          </w:tcPr>
          <w:p w14:paraId="6FD241E9" w14:textId="77777777" w:rsidR="003B4446" w:rsidRPr="001A453A" w:rsidRDefault="003B4446" w:rsidP="001A453A">
            <w:pPr>
              <w:pStyle w:val="151"/>
            </w:pPr>
            <w:r w:rsidRPr="001A453A">
              <w:rPr>
                <w:rFonts w:hint="eastAsia"/>
              </w:rPr>
              <w:t>可將不同資料與功能模組建立新關聯，</w:t>
            </w:r>
            <w:proofErr w:type="gramStart"/>
            <w:r w:rsidRPr="001A453A">
              <w:rPr>
                <w:rFonts w:hint="eastAsia"/>
              </w:rPr>
              <w:t>創造跨域創新</w:t>
            </w:r>
            <w:proofErr w:type="gramEnd"/>
            <w:r w:rsidRPr="001A453A">
              <w:rPr>
                <w:rFonts w:hint="eastAsia"/>
              </w:rPr>
              <w:t>與整合可能。</w:t>
            </w:r>
          </w:p>
        </w:tc>
        <w:tc>
          <w:tcPr>
            <w:tcW w:w="2268" w:type="dxa"/>
            <w:vAlign w:val="center"/>
          </w:tcPr>
          <w:p w14:paraId="70377D6E" w14:textId="6932C6FB" w:rsidR="003B4446" w:rsidRPr="001A453A" w:rsidRDefault="003B4446" w:rsidP="000934BF">
            <w:pPr>
              <w:pStyle w:val="151"/>
              <w:spacing w:line="276" w:lineRule="auto"/>
            </w:pPr>
            <w:r w:rsidRPr="001A453A">
              <w:rPr>
                <w:rFonts w:hint="eastAsia"/>
              </w:rPr>
              <w:t>Shen et al., 202</w:t>
            </w:r>
            <w:r w:rsidR="00FE39B8">
              <w:rPr>
                <w:rFonts w:hint="eastAsia"/>
              </w:rPr>
              <w:t>2</w:t>
            </w:r>
            <w:r w:rsidRPr="001A453A">
              <w:rPr>
                <w:rFonts w:hint="eastAsia"/>
              </w:rPr>
              <w:t>；</w:t>
            </w:r>
            <w:r w:rsidRPr="001A453A">
              <w:t>Endres, H., Huesig, S., &amp; Pesch, R. (2022)</w:t>
            </w:r>
          </w:p>
        </w:tc>
      </w:tr>
    </w:tbl>
    <w:p w14:paraId="2864EC87" w14:textId="77777777" w:rsidR="003B4446" w:rsidRDefault="003B4446" w:rsidP="00C0166D">
      <w:pPr>
        <w:pStyle w:val="afff5"/>
      </w:pPr>
      <w:r>
        <w:rPr>
          <w:rFonts w:hint="eastAsia"/>
        </w:rPr>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proofErr w:type="gramStart"/>
      <w:r>
        <w:rPr>
          <w:rFonts w:hint="eastAsia"/>
        </w:rPr>
        <w:t>維度</w:t>
      </w:r>
      <w:r w:rsidRPr="00E1231A">
        <w:rPr>
          <w:rFonts w:hint="eastAsia"/>
        </w:rPr>
        <w:t>如圖</w:t>
      </w:r>
      <w:proofErr w:type="gramEnd"/>
      <w:r w:rsidR="00D1560D" w:rsidRPr="00E1231A">
        <w:rPr>
          <w:rFonts w:hint="eastAsia"/>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proofErr w:type="gramStart"/>
      <w:r>
        <w:rPr>
          <w:rFonts w:hint="eastAsia"/>
        </w:rPr>
        <w:t>等維度</w:t>
      </w:r>
      <w:proofErr w:type="gramEnd"/>
      <w:r w:rsidRPr="00041E5D">
        <w:t>。</w:t>
      </w:r>
    </w:p>
    <w:p w14:paraId="29E3FF76" w14:textId="77777777" w:rsidR="003B4446" w:rsidRDefault="003B4446" w:rsidP="00C44325">
      <w:pPr>
        <w:pStyle w:val="aff"/>
      </w:pPr>
      <w:r w:rsidRPr="00C44325">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1F510E7F" w:rsidR="003B4446" w:rsidRPr="008C2C70" w:rsidRDefault="00971C28" w:rsidP="00971C28">
      <w:pPr>
        <w:pStyle w:val="afff0"/>
      </w:pPr>
      <w:bookmarkStart w:id="33" w:name="_Toc202118949"/>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Pr>
          <w:noProof/>
        </w:rPr>
        <w:t>1</w:t>
      </w:r>
      <w:r>
        <w:fldChar w:fldCharType="end"/>
      </w:r>
      <w:r w:rsidR="00B61E86">
        <w:rPr>
          <w:rFonts w:hint="eastAsia"/>
        </w:rPr>
        <w:t xml:space="preserve"> </w:t>
      </w:r>
      <w:r w:rsidR="003B4446" w:rsidRPr="008C2C70">
        <w:rPr>
          <w:rFonts w:hint="eastAsia"/>
        </w:rPr>
        <w:t>數位創新行動圖</w:t>
      </w:r>
      <w:bookmarkEnd w:id="33"/>
    </w:p>
    <w:p w14:paraId="71B91E55" w14:textId="50EBE100" w:rsidR="003B4446" w:rsidRDefault="003B4446" w:rsidP="00A94150">
      <w:pPr>
        <w:pStyle w:val="afff5"/>
      </w:pPr>
      <w:r w:rsidRPr="0081216A">
        <w:rPr>
          <w:rFonts w:hint="eastAsia"/>
        </w:rPr>
        <w:t>資料來源：</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1DAB464E" w14:textId="4DF5CA30" w:rsidR="003B4446" w:rsidRPr="007B5A87" w:rsidRDefault="003B4446" w:rsidP="003B4446">
      <w:pPr>
        <w:pStyle w:val="15"/>
        <w:ind w:firstLine="480"/>
      </w:pPr>
      <w:r w:rsidRPr="00E1231A">
        <w:rPr>
          <w:rFonts w:hint="eastAsia"/>
        </w:rPr>
        <w:t>表</w:t>
      </w:r>
      <w:r w:rsidR="00CF6CC9" w:rsidRPr="00E1231A">
        <w:rPr>
          <w:rFonts w:hint="eastAsia"/>
        </w:rPr>
        <w:t>2.1-</w:t>
      </w:r>
      <w:r w:rsidR="00D7714F" w:rsidRPr="00E1231A">
        <w:rPr>
          <w:rFonts w:hint="eastAsia"/>
        </w:rPr>
        <w:t>2</w:t>
      </w:r>
      <w:r w:rsidRPr="00E1231A">
        <w:rPr>
          <w:rFonts w:hint="eastAsia"/>
        </w:rPr>
        <w:t>詳述</w:t>
      </w:r>
      <w:r>
        <w:rPr>
          <w:rFonts w:hint="eastAsia"/>
        </w:rPr>
        <w:t>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w:t>
      </w:r>
      <w:r w:rsidR="00AB1588">
        <w:rPr>
          <w:rFonts w:hint="eastAsia"/>
        </w:rPr>
        <w:t>現有</w:t>
      </w:r>
      <w:r w:rsidRPr="00041E5D">
        <w:t>流程</w:t>
      </w:r>
      <w:r w:rsidR="00AB1588">
        <w:rPr>
          <w:rFonts w:hint="eastAsia"/>
        </w:rPr>
        <w:t>之</w:t>
      </w:r>
      <w:r w:rsidRPr="00041E5D">
        <w:t>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sidR="001F7ECA">
        <w:rPr>
          <w:rFonts w:hint="eastAsia"/>
        </w:rPr>
        <w:t>相互</w:t>
      </w:r>
      <w:r w:rsidRPr="006123C0">
        <w:t>交錯與重疊</w:t>
      </w:r>
      <w:r>
        <w:rPr>
          <w:rFonts w:hint="eastAsia"/>
        </w:rPr>
        <w:t>，而數</w:t>
      </w:r>
      <w:r>
        <w:rPr>
          <w:rFonts w:hint="eastAsia"/>
        </w:rPr>
        <w:lastRenderedPageBreak/>
        <w:t>位創新</w:t>
      </w:r>
      <w:r w:rsidRPr="0061624E">
        <w:t>亦</w:t>
      </w:r>
      <w:r>
        <w:rPr>
          <w:rFonts w:hint="eastAsia"/>
        </w:rPr>
        <w:t>與組織</w:t>
      </w:r>
      <w:r w:rsidRPr="0061624E">
        <w:t>的</w:t>
      </w:r>
      <w:r w:rsidRPr="00DA48EE">
        <w:rPr>
          <w:color w:val="EE0000"/>
        </w:rPr>
        <w:t>內部策略、文化、知識基礎與外部環境如市場需求與競爭</w:t>
      </w:r>
      <w:r w:rsidR="004955A3">
        <w:rPr>
          <w:rFonts w:hint="eastAsia"/>
          <w:color w:val="EE0000"/>
        </w:rPr>
        <w:t>概況</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00F21BC5">
        <w:rPr>
          <w:rFonts w:hint="eastAsia"/>
        </w:rPr>
        <w:t>，</w:t>
      </w:r>
      <w:r w:rsidR="00BD1A4D" w:rsidRPr="00041E5D">
        <w:t>亦</w:t>
      </w:r>
      <w:proofErr w:type="gramStart"/>
      <w:r w:rsidR="00BD1A4D" w:rsidRPr="00041E5D">
        <w:t>凸</w:t>
      </w:r>
      <w:proofErr w:type="gramEnd"/>
      <w:r w:rsidR="00BD1A4D" w:rsidRPr="00041E5D">
        <w:t>顯其與組織條件</w:t>
      </w:r>
      <w:r w:rsidR="00BD1A4D">
        <w:rPr>
          <w:rFonts w:hint="eastAsia"/>
        </w:rPr>
        <w:t>互相交織</w:t>
      </w:r>
      <w:r w:rsidR="00BD1A4D" w:rsidRPr="0061624E">
        <w:t>、持續演化的特性</w:t>
      </w:r>
      <w:r w:rsidR="00BD1A4D">
        <w:fldChar w:fldCharType="begin"/>
      </w:r>
      <w:r w:rsidR="00BD1A4D">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D1A4D">
        <w:fldChar w:fldCharType="separate"/>
      </w:r>
      <w:r w:rsidR="00BD1A4D">
        <w:rPr>
          <w:noProof/>
        </w:rPr>
        <w:t>(Kohli &amp; Melville, 2019)</w:t>
      </w:r>
      <w:r w:rsidR="00BD1A4D">
        <w:fldChar w:fldCharType="end"/>
      </w:r>
      <w:r w:rsidR="00BD1A4D">
        <w:rPr>
          <w:rFonts w:hint="eastAsia"/>
        </w:rPr>
        <w:t>，可</w:t>
      </w:r>
      <w:r w:rsidR="00F21BC5">
        <w:rPr>
          <w:rFonts w:hint="eastAsia"/>
        </w:rPr>
        <w:t>提供企業於數位創新時掌握</w:t>
      </w:r>
      <w:r w:rsidR="0025691E">
        <w:rPr>
          <w:rFonts w:hint="eastAsia"/>
        </w:rPr>
        <w:t>環境與組織變化並</w:t>
      </w:r>
      <w:r w:rsidR="002A448C">
        <w:rPr>
          <w:rFonts w:hint="eastAsia"/>
        </w:rPr>
        <w:t>制定合適的經營策略</w:t>
      </w:r>
      <w:r w:rsidRPr="00041E5D">
        <w:t>。</w:t>
      </w: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w:t>
      </w:r>
      <w:proofErr w:type="gramStart"/>
      <w:r>
        <w:rPr>
          <w:rFonts w:hint="eastAsia"/>
        </w:rPr>
        <w:t>等維度</w:t>
      </w:r>
      <w:proofErr w:type="gramEnd"/>
      <w:r>
        <w:rPr>
          <w:rFonts w:hint="eastAsia"/>
        </w:rPr>
        <w:t>得到較多關注，而其他四維度的研究則存在諸多研究空白，說明了</w:t>
      </w:r>
      <w:r w:rsidRPr="006C2BB4">
        <w:t>數位創新尚處於理論與實務發展不均衡的狀態。</w:t>
      </w:r>
    </w:p>
    <w:p w14:paraId="4EB4E837" w14:textId="180238AF" w:rsidR="003B4446" w:rsidRPr="0069589E" w:rsidRDefault="00B75F4F" w:rsidP="00524AAA">
      <w:pPr>
        <w:pStyle w:val="affc"/>
      </w:pPr>
      <w:bookmarkStart w:id="34" w:name="_Toc202118845"/>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Pr="00DD5DCD">
        <w:rPr>
          <w:noProof/>
        </w:rPr>
        <w:t>2</w:t>
      </w:r>
      <w:r w:rsidRPr="00DD5DCD">
        <w:fldChar w:fldCharType="end"/>
      </w:r>
      <w:r w:rsidR="00D129C7">
        <w:rPr>
          <w:rFonts w:hint="eastAsia"/>
        </w:rPr>
        <w:t xml:space="preserve"> </w:t>
      </w:r>
      <w:r w:rsidR="003B4446" w:rsidRPr="00DD5DCD">
        <w:rPr>
          <w:rFonts w:hint="eastAsia"/>
        </w:rPr>
        <w:t>數位創新七維度分析表</w:t>
      </w:r>
      <w:bookmarkEnd w:id="34"/>
    </w:p>
    <w:tbl>
      <w:tblPr>
        <w:tblStyle w:val="aff1"/>
        <w:tblW w:w="0" w:type="auto"/>
        <w:jc w:val="center"/>
        <w:tblLook w:val="04A0" w:firstRow="1" w:lastRow="0" w:firstColumn="1" w:lastColumn="0" w:noHBand="0" w:noVBand="1"/>
      </w:tblPr>
      <w:tblGrid>
        <w:gridCol w:w="1838"/>
        <w:gridCol w:w="6458"/>
      </w:tblGrid>
      <w:tr w:rsidR="003B4446" w14:paraId="2C31814B" w14:textId="77777777" w:rsidTr="00BE5D4E">
        <w:trPr>
          <w:jc w:val="center"/>
        </w:trPr>
        <w:tc>
          <w:tcPr>
            <w:tcW w:w="1838" w:type="dxa"/>
            <w:vAlign w:val="center"/>
          </w:tcPr>
          <w:p w14:paraId="0D3D6392" w14:textId="77777777" w:rsidR="003B4446" w:rsidRPr="006A58BE" w:rsidRDefault="003B4446" w:rsidP="00BE5D4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BE5D4E">
            <w:pPr>
              <w:pStyle w:val="15"/>
              <w:ind w:firstLineChars="0" w:firstLine="0"/>
            </w:pPr>
            <w:r w:rsidRPr="006A58BE">
              <w:rPr>
                <w:rFonts w:hint="eastAsia"/>
              </w:rPr>
              <w:t>說明</w:t>
            </w:r>
          </w:p>
        </w:tc>
      </w:tr>
      <w:tr w:rsidR="003B4446" w14:paraId="4840F3BE" w14:textId="77777777" w:rsidTr="00BE5D4E">
        <w:trPr>
          <w:jc w:val="center"/>
        </w:trPr>
        <w:tc>
          <w:tcPr>
            <w:tcW w:w="1838" w:type="dxa"/>
            <w:vAlign w:val="center"/>
          </w:tcPr>
          <w:p w14:paraId="0239D4D8" w14:textId="77777777" w:rsidR="003B4446" w:rsidRPr="00CB4B4D" w:rsidRDefault="003B4446" w:rsidP="00BE5D4E">
            <w:pPr>
              <w:pStyle w:val="15"/>
              <w:ind w:firstLineChars="0" w:firstLine="0"/>
              <w:jc w:val="center"/>
              <w:rPr>
                <w:color w:val="000000" w:themeColor="text1"/>
              </w:rPr>
            </w:pPr>
            <w:r w:rsidRPr="00CB4B4D">
              <w:rPr>
                <w:color w:val="000000" w:themeColor="text1"/>
              </w:rPr>
              <w:t>啟動</w:t>
            </w:r>
          </w:p>
        </w:tc>
        <w:tc>
          <w:tcPr>
            <w:tcW w:w="6458" w:type="dxa"/>
            <w:vAlign w:val="center"/>
          </w:tcPr>
          <w:p w14:paraId="7FA71797" w14:textId="58C8F28D" w:rsidR="003B4446" w:rsidRPr="00B830BD" w:rsidRDefault="0013772B" w:rsidP="00BE5D4E">
            <w:pPr>
              <w:pStyle w:val="151"/>
            </w:pPr>
            <w:r>
              <w:rPr>
                <w:rFonts w:hint="eastAsia"/>
              </w:rPr>
              <w:t>辨識</w:t>
            </w:r>
            <w:r w:rsidR="003B4446" w:rsidRPr="00B830BD">
              <w:t>、吸收與應用來自內外</w:t>
            </w:r>
            <w:r w:rsidR="003B4446" w:rsidRPr="00B830BD">
              <w:rPr>
                <w:rFonts w:hint="eastAsia"/>
              </w:rPr>
              <w:t>知識，</w:t>
            </w:r>
            <w:r w:rsidR="003B4446" w:rsidRPr="00B830BD">
              <w:t>捕捉創新</w:t>
            </w:r>
            <w:r w:rsidR="003B4446" w:rsidRPr="00B830BD">
              <w:rPr>
                <w:rFonts w:hint="eastAsia"/>
              </w:rPr>
              <w:t>問題與</w:t>
            </w:r>
            <w:r w:rsidR="003B4446" w:rsidRPr="00B830BD">
              <w:t>機會。</w:t>
            </w:r>
          </w:p>
        </w:tc>
      </w:tr>
      <w:tr w:rsidR="003B4446" w14:paraId="375B7FDC" w14:textId="77777777" w:rsidTr="00BE5D4E">
        <w:trPr>
          <w:jc w:val="center"/>
        </w:trPr>
        <w:tc>
          <w:tcPr>
            <w:tcW w:w="1838" w:type="dxa"/>
            <w:vAlign w:val="center"/>
          </w:tcPr>
          <w:p w14:paraId="7ED3A28D" w14:textId="77777777" w:rsidR="003B4446" w:rsidRPr="00CB4B4D" w:rsidRDefault="003B4446" w:rsidP="00BE5D4E">
            <w:pPr>
              <w:pStyle w:val="15"/>
              <w:ind w:firstLineChars="0" w:firstLine="0"/>
              <w:jc w:val="center"/>
              <w:rPr>
                <w:color w:val="000000" w:themeColor="text1"/>
              </w:rPr>
            </w:pPr>
            <w:r w:rsidRPr="00CB4B4D">
              <w:rPr>
                <w:color w:val="000000" w:themeColor="text1"/>
              </w:rPr>
              <w:t>發展</w:t>
            </w:r>
          </w:p>
        </w:tc>
        <w:tc>
          <w:tcPr>
            <w:tcW w:w="6458" w:type="dxa"/>
            <w:vAlign w:val="center"/>
          </w:tcPr>
          <w:p w14:paraId="180FF5F5" w14:textId="77777777" w:rsidR="003B4446" w:rsidRPr="00B830BD" w:rsidRDefault="003B4446" w:rsidP="00BE5D4E">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BE5D4E">
        <w:trPr>
          <w:jc w:val="center"/>
        </w:trPr>
        <w:tc>
          <w:tcPr>
            <w:tcW w:w="1838" w:type="dxa"/>
            <w:vAlign w:val="center"/>
          </w:tcPr>
          <w:p w14:paraId="4C44FC2E" w14:textId="77777777" w:rsidR="003B4446" w:rsidRPr="00CB4B4D" w:rsidRDefault="003B4446" w:rsidP="00BE5D4E">
            <w:pPr>
              <w:pStyle w:val="15"/>
              <w:ind w:firstLineChars="0" w:firstLine="0"/>
              <w:jc w:val="center"/>
              <w:rPr>
                <w:color w:val="000000" w:themeColor="text1"/>
              </w:rPr>
            </w:pPr>
            <w:r w:rsidRPr="00CB4B4D">
              <w:rPr>
                <w:color w:val="000000" w:themeColor="text1"/>
              </w:rPr>
              <w:t>實施</w:t>
            </w:r>
          </w:p>
        </w:tc>
        <w:tc>
          <w:tcPr>
            <w:tcW w:w="6458" w:type="dxa"/>
            <w:vAlign w:val="center"/>
          </w:tcPr>
          <w:p w14:paraId="0D8B41B6" w14:textId="77777777" w:rsidR="003B4446" w:rsidRPr="00B830BD" w:rsidRDefault="003B4446" w:rsidP="00BE5D4E">
            <w:pPr>
              <w:pStyle w:val="151"/>
            </w:pPr>
            <w:r w:rsidRPr="00B830BD">
              <w:t>安裝、維護技術，整合組織流程、進行培訓與制度建構。</w:t>
            </w:r>
          </w:p>
        </w:tc>
      </w:tr>
      <w:tr w:rsidR="003B4446" w14:paraId="7C07A144" w14:textId="77777777" w:rsidTr="00BE5D4E">
        <w:trPr>
          <w:jc w:val="center"/>
        </w:trPr>
        <w:tc>
          <w:tcPr>
            <w:tcW w:w="1838" w:type="dxa"/>
            <w:vAlign w:val="center"/>
          </w:tcPr>
          <w:p w14:paraId="59FA5F7B" w14:textId="77777777" w:rsidR="003B4446" w:rsidRPr="00CB4B4D" w:rsidRDefault="003B4446" w:rsidP="00BE5D4E">
            <w:pPr>
              <w:pStyle w:val="15"/>
              <w:ind w:firstLineChars="0" w:firstLine="0"/>
              <w:jc w:val="center"/>
              <w:rPr>
                <w:color w:val="000000" w:themeColor="text1"/>
              </w:rPr>
            </w:pPr>
            <w:r w:rsidRPr="00CB4B4D">
              <w:rPr>
                <w:color w:val="000000" w:themeColor="text1"/>
              </w:rPr>
              <w:t>利用</w:t>
            </w:r>
          </w:p>
        </w:tc>
        <w:tc>
          <w:tcPr>
            <w:tcW w:w="6458" w:type="dxa"/>
            <w:vAlign w:val="center"/>
          </w:tcPr>
          <w:p w14:paraId="752DE06D" w14:textId="77777777" w:rsidR="003B4446" w:rsidRPr="00B830BD" w:rsidRDefault="003B4446" w:rsidP="00BE5D4E">
            <w:pPr>
              <w:pStyle w:val="151"/>
            </w:pPr>
            <w:r w:rsidRPr="00B830BD">
              <w:t>重用既有系統與資料，以創造新價值或新應用場景。</w:t>
            </w:r>
          </w:p>
        </w:tc>
      </w:tr>
      <w:tr w:rsidR="003B4446" w14:paraId="22EE62CF" w14:textId="77777777" w:rsidTr="00BE5D4E">
        <w:trPr>
          <w:jc w:val="center"/>
        </w:trPr>
        <w:tc>
          <w:tcPr>
            <w:tcW w:w="1838" w:type="dxa"/>
            <w:vAlign w:val="center"/>
          </w:tcPr>
          <w:p w14:paraId="4BC2AEA8" w14:textId="77777777" w:rsidR="003B4446" w:rsidRPr="00CB4B4D" w:rsidRDefault="003B4446" w:rsidP="00BE5D4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E5D4E">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BE5D4E">
        <w:trPr>
          <w:jc w:val="center"/>
        </w:trPr>
        <w:tc>
          <w:tcPr>
            <w:tcW w:w="1838" w:type="dxa"/>
            <w:vAlign w:val="center"/>
          </w:tcPr>
          <w:p w14:paraId="2E516D0D" w14:textId="77777777" w:rsidR="003B4446" w:rsidRPr="00CB4B4D" w:rsidRDefault="003B4446" w:rsidP="00BE5D4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23653BB3" w:rsidR="003B4446" w:rsidRPr="00B830BD" w:rsidRDefault="00F51363" w:rsidP="00BE5D4E">
            <w:pPr>
              <w:pStyle w:val="151"/>
            </w:pPr>
            <w:r w:rsidRPr="00B830BD">
              <w:t>外部</w:t>
            </w:r>
            <w:proofErr w:type="gramStart"/>
            <w:r w:rsidRPr="00B830BD">
              <w:t>變因</w:t>
            </w:r>
            <w:r>
              <w:rPr>
                <w:rFonts w:hint="eastAsia"/>
              </w:rPr>
              <w:t>如</w:t>
            </w:r>
            <w:r w:rsidR="003B4446" w:rsidRPr="00B830BD">
              <w:t>市場</w:t>
            </w:r>
            <w:proofErr w:type="gramEnd"/>
            <w:r w:rsidR="003B4446" w:rsidRPr="00B830BD">
              <w:rPr>
                <w:rFonts w:hint="eastAsia"/>
              </w:rPr>
              <w:t>變化、商業機會、產業趨勢</w:t>
            </w:r>
            <w:r w:rsidR="003B4446" w:rsidRPr="00B830BD">
              <w:t>與消費者行為。</w:t>
            </w:r>
          </w:p>
        </w:tc>
      </w:tr>
      <w:tr w:rsidR="003B4446" w14:paraId="228E8A3C" w14:textId="77777777" w:rsidTr="00BE5D4E">
        <w:trPr>
          <w:jc w:val="center"/>
        </w:trPr>
        <w:tc>
          <w:tcPr>
            <w:tcW w:w="1838" w:type="dxa"/>
            <w:vAlign w:val="center"/>
          </w:tcPr>
          <w:p w14:paraId="0FE0485B" w14:textId="77777777" w:rsidR="003B4446" w:rsidRPr="00CB4B4D" w:rsidRDefault="003B4446" w:rsidP="00BE5D4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E5D4E">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0A950EEA" w14:textId="056F7211" w:rsidR="002C675C" w:rsidRDefault="003B4446" w:rsidP="00263FDD">
      <w:pPr>
        <w:pStyle w:val="afff5"/>
      </w:pPr>
      <w:r>
        <w:rPr>
          <w:rFonts w:hint="eastAsia"/>
        </w:rPr>
        <w:t>資料來源：</w:t>
      </w:r>
      <w:r w:rsidR="006B0604">
        <w:rPr>
          <w:rFonts w:hint="eastAsia"/>
        </w:rPr>
        <w:t>本研究整理自</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35" w:name="_Toc202118590"/>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35"/>
    </w:p>
    <w:p w14:paraId="5DD2B40F" w14:textId="6BB7631F"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6"/>
      <w:r w:rsidRPr="00D85366">
        <w:t>數位落差</w:t>
      </w:r>
      <w:commentRangeEnd w:id="36"/>
      <w:r w:rsidRPr="00D85366">
        <w:rPr>
          <w:rStyle w:val="af7"/>
        </w:rPr>
        <w:commentReference w:id="36"/>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w:t>
      </w:r>
      <w:r w:rsidR="00E16829">
        <w:rPr>
          <w:rFonts w:hint="eastAsia"/>
        </w:rPr>
        <w:t>創新</w:t>
      </w:r>
      <w:r w:rsidRPr="00D85366">
        <w:t>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w:t>
      </w:r>
      <w:r w:rsidRPr="0033165D">
        <w:rPr>
          <w:color w:val="EE0000"/>
        </w:rPr>
        <w:t>數位創新並非僅仰賴技術，</w:t>
      </w:r>
      <w:r w:rsidR="00C97B15" w:rsidRPr="0033165D">
        <w:rPr>
          <w:rFonts w:hint="eastAsia"/>
          <w:color w:val="EE0000"/>
        </w:rPr>
        <w:t>仍須</w:t>
      </w:r>
      <w:r w:rsidRPr="0033165D">
        <w:rPr>
          <w:rFonts w:hint="eastAsia"/>
          <w:color w:val="EE0000"/>
        </w:rPr>
        <w:t>企業</w:t>
      </w:r>
      <w:r w:rsidRPr="0033165D">
        <w:rPr>
          <w:color w:val="EE0000"/>
        </w:rPr>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7CCF268A" w:rsidR="003B4446" w:rsidRDefault="003B4446" w:rsidP="003B4446">
      <w:pPr>
        <w:pStyle w:val="15"/>
        <w:ind w:firstLine="480"/>
      </w:pPr>
      <w:r>
        <w:rPr>
          <w:rFonts w:hint="eastAsia"/>
        </w:rPr>
        <w:t>多位學者認為，</w:t>
      </w:r>
      <w:commentRangeStart w:id="37"/>
      <w:r w:rsidRPr="00E36CB3">
        <w:t>知識學習</w:t>
      </w:r>
      <w:commentRangeEnd w:id="37"/>
      <w:r>
        <w:rPr>
          <w:rStyle w:val="af7"/>
        </w:rPr>
        <w:commentReference w:id="37"/>
      </w:r>
      <w:r w:rsidRPr="00E36CB3">
        <w:t>與</w:t>
      </w:r>
      <w:r>
        <w:rPr>
          <w:rFonts w:hint="eastAsia"/>
        </w:rPr>
        <w:t>知識</w:t>
      </w:r>
      <w:r w:rsidRPr="00E36CB3">
        <w:t>管理是數位創新的核心驅動力。</w:t>
      </w:r>
      <w:r w:rsidRPr="0033165D">
        <w:rPr>
          <w:color w:val="EE0000"/>
        </w:rPr>
        <w:t>企業必須強化內部員工的數位技能，並鼓勵主動探索技術應用潛力</w:t>
      </w:r>
      <w:r w:rsidRPr="00E36CB3">
        <w:t>。</w:t>
      </w:r>
      <w:proofErr w:type="gramStart"/>
      <w:r w:rsidRPr="00E36CB3">
        <w:t>此外，</w:t>
      </w:r>
      <w:proofErr w:type="gramEnd"/>
      <w:r w:rsidRPr="00E36CB3">
        <w:t>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Kohli &amp; Melville, 2019; Nylén &amp; 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lastRenderedPageBreak/>
        <w:t>組織文化與制度背景</w:t>
      </w:r>
    </w:p>
    <w:p w14:paraId="34A6045C" w14:textId="2714A256"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005E7786">
        <w:rPr>
          <w:rFonts w:hint="eastAsia"/>
        </w:rPr>
        <w:t>，</w:t>
      </w:r>
      <w:r w:rsidRPr="003210A3">
        <w:t>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r w:rsidRPr="003210A3">
        <w:t>Hinings</w:t>
      </w:r>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763C3D">
        <w:rPr>
          <w:rFonts w:hint="eastAsia"/>
        </w:rPr>
        <w:t>亦</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032DA517"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w:t>
      </w:r>
      <w:proofErr w:type="gramStart"/>
      <w:r>
        <w:rPr>
          <w:rFonts w:hint="eastAsia"/>
        </w:rPr>
        <w:t>強調</w:t>
      </w:r>
      <w:r w:rsidRPr="00E25653">
        <w:t>多構面</w:t>
      </w:r>
      <w:proofErr w:type="gramEnd"/>
      <w:r w:rsidRPr="00E25653">
        <w:t>、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r w:rsidRPr="009536DF">
        <w:t>Frontier.cool</w:t>
      </w:r>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8" w:name="_Toc198803538"/>
      <w:bookmarkStart w:id="39" w:name="_Toc202118591"/>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8"/>
      <w:bookmarkEnd w:id="39"/>
    </w:p>
    <w:p w14:paraId="3B3E068C" w14:textId="66648D23" w:rsidR="00ED04CB" w:rsidRDefault="00ED04CB" w:rsidP="00ED04CB">
      <w:pPr>
        <w:pStyle w:val="3"/>
      </w:pPr>
      <w:bookmarkStart w:id="40" w:name="_Toc198803539"/>
      <w:bookmarkStart w:id="41" w:name="_Toc202118592"/>
      <w:r>
        <w:rPr>
          <w:rFonts w:hint="eastAsia"/>
        </w:rPr>
        <w:t>2.</w:t>
      </w:r>
      <w:r w:rsidR="003A5E28">
        <w:rPr>
          <w:rFonts w:hint="eastAsia"/>
        </w:rPr>
        <w:t>2</w:t>
      </w:r>
      <w:r>
        <w:rPr>
          <w:rFonts w:hint="eastAsia"/>
        </w:rPr>
        <w:t xml:space="preserve">.1 </w:t>
      </w:r>
      <w:bookmarkEnd w:id="40"/>
      <w:r w:rsidRPr="00362A89">
        <w:rPr>
          <w:rFonts w:hint="eastAsia"/>
        </w:rPr>
        <w:t>制定起源與基本</w:t>
      </w:r>
      <w:r>
        <w:rPr>
          <w:rFonts w:hint="eastAsia"/>
        </w:rPr>
        <w:t>定義</w:t>
      </w:r>
      <w:bookmarkEnd w:id="41"/>
    </w:p>
    <w:p w14:paraId="036AA306" w14:textId="2C53F0A8" w:rsidR="000A420D" w:rsidRDefault="00ED04CB" w:rsidP="00ED04CB">
      <w:pPr>
        <w:pStyle w:val="15"/>
        <w:ind w:firstLine="480"/>
      </w:pPr>
      <w:bookmarkStart w:id="42"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r w:rsidR="0006385F" w:rsidRPr="0006385F">
        <w:t>在面對事件時，</w:t>
      </w:r>
      <w:r w:rsidR="00D340E5">
        <w:rPr>
          <w:rFonts w:hint="eastAsia"/>
        </w:rPr>
        <w:t>人們</w:t>
      </w:r>
      <w:r w:rsidR="0006385F"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3"/>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3"/>
      <w:r w:rsidR="002872AC">
        <w:rPr>
          <w:rStyle w:val="af7"/>
        </w:rPr>
        <w:commentReference w:id="43"/>
      </w:r>
      <w:r w:rsidR="002872AC">
        <w:rPr>
          <w:rFonts w:hint="eastAsia"/>
        </w:rPr>
        <w:t>。</w:t>
      </w:r>
    </w:p>
    <w:bookmarkEnd w:id="42"/>
    <w:p w14:paraId="34304F7F" w14:textId="21DC0061" w:rsidR="00ED04CB" w:rsidRDefault="00ED04CB" w:rsidP="00AF35CD">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proofErr w:type="gramStart"/>
      <w:r w:rsidRPr="00A0302B">
        <w:t>–</w:t>
      </w:r>
      <w:proofErr w:type="gramEnd"/>
      <w:r>
        <w:rPr>
          <w:rFonts w:hint="eastAsia"/>
        </w:rPr>
        <w:t>S</w:t>
      </w:r>
      <w:r w:rsidRPr="00A0302B">
        <w:t>election</w:t>
      </w:r>
      <w:proofErr w:type="gramStart"/>
      <w:r w:rsidRPr="00A0302B">
        <w:t>–</w:t>
      </w:r>
      <w:proofErr w:type="gramEnd"/>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commentRangeStart w:id="44"/>
      <w:r w:rsidR="00CB5BB5">
        <w:rPr>
          <w:rFonts w:hint="eastAsia"/>
        </w:rPr>
        <w:t>替換</w:t>
      </w:r>
      <w:commentRangeEnd w:id="44"/>
      <w:r w:rsidR="00347BBD">
        <w:rPr>
          <w:rStyle w:val="af7"/>
        </w:rPr>
        <w:commentReference w:id="44"/>
      </w:r>
      <w:r w:rsidRPr="005A0317">
        <w:t>為「制定（</w:t>
      </w:r>
      <w:r w:rsidRPr="005A0317">
        <w:t>Enactment</w:t>
      </w:r>
      <w:r w:rsidRPr="005A0317">
        <w:t>）」，</w:t>
      </w:r>
      <w:r w:rsidR="003051EF">
        <w:rPr>
          <w:rFonts w:hint="eastAsia"/>
        </w:rPr>
        <w:t>提出</w:t>
      </w:r>
      <w:r w:rsidRPr="00F32A90">
        <w:t>「制定－選擇－保留（</w:t>
      </w:r>
      <w:r w:rsidRPr="00F32A90">
        <w:t>Enactment</w:t>
      </w:r>
      <w:proofErr w:type="gramStart"/>
      <w:r w:rsidRPr="00F32A90">
        <w:t>–</w:t>
      </w:r>
      <w:proofErr w:type="gramEnd"/>
      <w:r w:rsidRPr="00F32A90">
        <w:t>Selection</w:t>
      </w:r>
      <w:proofErr w:type="gramStart"/>
      <w:r w:rsidRPr="00F32A90">
        <w:t>–</w:t>
      </w:r>
      <w:proofErr w:type="gramEnd"/>
      <w:r w:rsidRPr="00F32A90">
        <w:t>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5"/>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5"/>
      <w:r>
        <w:rPr>
          <w:rStyle w:val="af7"/>
        </w:rPr>
        <w:commentReference w:id="45"/>
      </w:r>
      <w:r>
        <w:rPr>
          <w:rFonts w:hint="eastAsia"/>
        </w:rPr>
        <w:t>。</w:t>
      </w:r>
      <w:r w:rsidRPr="004F0D54">
        <w:t>特別是在面對不確定或突發情境時，</w:t>
      </w:r>
      <w:commentRangeStart w:id="46"/>
      <w:r w:rsidRPr="00CF7159">
        <w:t>人們</w:t>
      </w:r>
      <w:r w:rsidR="00471933">
        <w:rPr>
          <w:rFonts w:hint="eastAsia"/>
        </w:rPr>
        <w:t>會</w:t>
      </w:r>
      <w:r w:rsidRPr="00CF7159">
        <w:t>透過試探性</w:t>
      </w:r>
      <w:r w:rsidRPr="00792D6B">
        <w:rPr>
          <w:color w:val="EE0000"/>
        </w:rPr>
        <w:t>行動來</w:t>
      </w:r>
      <w:proofErr w:type="gramStart"/>
      <w:r w:rsidRPr="00792D6B">
        <w:rPr>
          <w:color w:val="EE0000"/>
        </w:rPr>
        <w:t>釐</w:t>
      </w:r>
      <w:proofErr w:type="gramEnd"/>
      <w:r w:rsidRPr="00792D6B">
        <w:rPr>
          <w:color w:val="EE0000"/>
        </w:rPr>
        <w:t>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6"/>
      <w:r>
        <w:rPr>
          <w:rStyle w:val="af7"/>
        </w:rPr>
        <w:commentReference w:id="46"/>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commentRangeStart w:id="47"/>
      <w:r w:rsidRPr="00EF4988">
        <w:rPr>
          <w:i/>
          <w:iCs/>
          <w:color w:val="EE0000"/>
        </w:rPr>
        <w:t>How can I know what I think until I see what I say?</w:t>
      </w:r>
      <w:commentRangeEnd w:id="47"/>
      <w:r w:rsidR="0089184A">
        <w:rPr>
          <w:rStyle w:val="af7"/>
        </w:rPr>
        <w:commentReference w:id="47"/>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433AD15A" w14:textId="172439FE" w:rsidR="00ED04CB" w:rsidRPr="0047702A" w:rsidRDefault="00ED04CB" w:rsidP="00ED04CB">
      <w:pPr>
        <w:pStyle w:val="15"/>
        <w:ind w:firstLine="480"/>
      </w:pPr>
      <w:r w:rsidRPr="00A63C43">
        <w:lastRenderedPageBreak/>
        <w:t>Barley</w:t>
      </w:r>
      <w:r w:rsidRPr="00A63C43">
        <w:t>與</w:t>
      </w:r>
      <w:r w:rsidRPr="00A63C43">
        <w:t>Tolbert</w:t>
      </w:r>
      <w:r w:rsidR="00110C74">
        <w:rPr>
          <w:rFonts w:hint="eastAsia"/>
        </w:rPr>
        <w:t>將制定理論用於</w:t>
      </w:r>
      <w:r w:rsidR="003A175C">
        <w:rPr>
          <w:rFonts w:hint="eastAsia"/>
        </w:rPr>
        <w:t>討論</w:t>
      </w:r>
      <w:r w:rsidR="00110C74">
        <w:rPr>
          <w:rFonts w:hint="eastAsia"/>
        </w:rPr>
        <w:t>組織制度</w:t>
      </w:r>
      <w:commentRangeStart w:id="48"/>
      <w:r w:rsidRPr="00A63C43">
        <w:t>，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8"/>
      <w:r w:rsidRPr="00A63C43">
        <w:rPr>
          <w:rStyle w:val="af7"/>
          <w:sz w:val="24"/>
          <w:szCs w:val="24"/>
        </w:rPr>
        <w:commentReference w:id="48"/>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w:t>
      </w:r>
      <w:r w:rsidR="00A94D20">
        <w:rPr>
          <w:rFonts w:hint="eastAsia"/>
        </w:rPr>
        <w:t>正好</w:t>
      </w:r>
      <w:r w:rsidR="006D47B8" w:rsidRPr="006D47B8">
        <w:t>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sidRPr="00E2241A">
        <w:rPr>
          <w:rFonts w:hint="eastAsia"/>
        </w:rPr>
        <w:t>並且</w:t>
      </w:r>
      <w:r w:rsidRPr="00E2241A">
        <w:rPr>
          <w:rFonts w:hint="eastAsia"/>
        </w:rPr>
        <w:t>在</w:t>
      </w:r>
      <w:r w:rsidRPr="00E2241A">
        <w:t>具體行動的同時</w:t>
      </w:r>
      <w:r w:rsidRPr="00E2241A">
        <w:rPr>
          <w:rFonts w:hint="eastAsia"/>
        </w:rPr>
        <w:t>，人們</w:t>
      </w:r>
      <w:r w:rsidRPr="00E2241A">
        <w:t>也正重新理解其所處環</w:t>
      </w:r>
      <w:r w:rsidR="00CF207E" w:rsidRPr="00E2241A">
        <w:rPr>
          <w:rFonts w:hint="eastAsia"/>
        </w:rPr>
        <w:t>境</w: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 </w:instrTex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DATA </w:instrText>
      </w:r>
      <w:r w:rsidRPr="00E2241A">
        <w:fldChar w:fldCharType="end"/>
      </w:r>
      <w:r w:rsidRPr="00E2241A">
        <w:fldChar w:fldCharType="separate"/>
      </w:r>
      <w:r w:rsidRPr="00E2241A">
        <w:rPr>
          <w:noProof/>
        </w:rPr>
        <w:t>(Weick, 1979, 1988, 2001, 2015)</w:t>
      </w:r>
      <w:r w:rsidRPr="00E2241A">
        <w:fldChar w:fldCharType="end"/>
      </w:r>
      <w:r w:rsidRPr="00E2241A">
        <w:t>。</w:t>
      </w: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9"/>
      <w:r w:rsidRPr="0047702A">
        <w:t>共生性制定行動</w:t>
      </w:r>
      <w:commentRangeEnd w:id="49"/>
      <w:r w:rsidRPr="0047702A">
        <w:rPr>
          <w:rStyle w:val="af7"/>
        </w:rPr>
        <w:commentReference w:id="49"/>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w:t>
      </w:r>
      <w:proofErr w:type="gramStart"/>
      <w:r w:rsidRPr="002F0CA3">
        <w:t>環境互構</w:t>
      </w:r>
      <w:proofErr w:type="gramEnd"/>
      <w:r w:rsidRPr="002F0CA3">
        <w:t>」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7DF31EB6" w:rsidR="00ED04CB" w:rsidRDefault="00D46EA5" w:rsidP="00D46EA5">
      <w:pPr>
        <w:pStyle w:val="afff0"/>
      </w:pPr>
      <w:bookmarkStart w:id="50" w:name="_Toc20211893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022764">
        <w:rPr>
          <w:noProof/>
        </w:rPr>
        <w:t>1</w:t>
      </w:r>
      <w:r>
        <w:fldChar w:fldCharType="end"/>
      </w:r>
      <w:r w:rsidR="00ED04CB">
        <w:rPr>
          <w:rFonts w:hint="eastAsia"/>
        </w:rPr>
        <w:t xml:space="preserve"> </w:t>
      </w:r>
      <w:r w:rsidR="00ED04CB">
        <w:rPr>
          <w:rFonts w:hint="eastAsia"/>
        </w:rPr>
        <w:t>環境與制定關係圖</w:t>
      </w:r>
      <w:bookmarkStart w:id="51" w:name="_Toc198803541"/>
      <w:bookmarkEnd w:id="50"/>
    </w:p>
    <w:p w14:paraId="616FCB03" w14:textId="0616D76D" w:rsidR="004D1CDC" w:rsidRDefault="00BF629E" w:rsidP="00CC17D8">
      <w:pPr>
        <w:pStyle w:val="afff5"/>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35532E7D" w14:textId="77777777" w:rsidR="004D1CDC" w:rsidRDefault="004D1CDC">
      <w:pPr>
        <w:widowControl/>
        <w:ind w:firstLineChars="0" w:firstLine="0"/>
        <w:rPr>
          <w:color w:val="000000" w:themeColor="text1"/>
        </w:rPr>
      </w:pPr>
      <w:r>
        <w:br w:type="page"/>
      </w:r>
    </w:p>
    <w:p w14:paraId="496CDC9C" w14:textId="78CD1EB6" w:rsidR="00ED04CB" w:rsidRPr="00E71EBD" w:rsidRDefault="00ED04CB" w:rsidP="00ED04CB">
      <w:pPr>
        <w:pStyle w:val="3"/>
      </w:pPr>
      <w:bookmarkStart w:id="52" w:name="_Toc202118593"/>
      <w:r>
        <w:rPr>
          <w:rFonts w:hint="eastAsia"/>
        </w:rPr>
        <w:lastRenderedPageBreak/>
        <w:t xml:space="preserve">2.1.2 </w:t>
      </w:r>
      <w:r>
        <w:rPr>
          <w:rFonts w:hint="eastAsia"/>
        </w:rPr>
        <w:t>制定動態循環過程</w:t>
      </w:r>
      <w:bookmarkEnd w:id="51"/>
      <w:r w:rsidR="00432C84">
        <w:rPr>
          <w:rFonts w:hint="eastAsia"/>
        </w:rPr>
        <w:t>與應用</w:t>
      </w:r>
      <w:bookmarkEnd w:id="52"/>
    </w:p>
    <w:p w14:paraId="705831AD" w14:textId="27DC967A" w:rsidR="00ED04CB" w:rsidRPr="00F5468A" w:rsidRDefault="00ED04CB" w:rsidP="00F5468A">
      <w:pPr>
        <w:pStyle w:val="15"/>
        <w:ind w:firstLine="480"/>
        <w:rPr>
          <w:color w:val="EE0000"/>
        </w:rPr>
      </w:pPr>
      <w:r w:rsidRPr="000615B9">
        <w:t>本文採用制定理論，</w:t>
      </w:r>
      <w:r w:rsidR="00B8421D">
        <w:rPr>
          <w:rFonts w:hint="eastAsia"/>
        </w:rPr>
        <w:t>不</w:t>
      </w:r>
      <w:r w:rsidR="00AB7D58">
        <w:rPr>
          <w:rFonts w:hint="eastAsia"/>
        </w:rPr>
        <w:t>僅</w:t>
      </w:r>
      <w:r w:rsidR="006A16E2">
        <w:rPr>
          <w:rFonts w:hint="eastAsia"/>
        </w:rPr>
        <w:t>涵蓋</w:t>
      </w:r>
      <w:r w:rsidRPr="00A3585A">
        <w:t>Weick</w:t>
      </w:r>
      <w:r>
        <w:rPr>
          <w:rFonts w:hint="eastAsia"/>
        </w:rPr>
        <w:t>所提出</w:t>
      </w:r>
      <w:r w:rsidRPr="000615B9">
        <w:t>宏觀</w:t>
      </w:r>
      <w:r w:rsidR="009F7656">
        <w:rPr>
          <w:rFonts w:hint="eastAsia"/>
        </w:rPr>
        <w:t>與</w:t>
      </w:r>
      <w:r w:rsidRPr="000615B9">
        <w:t>抽象的「行動建構意義」概念，</w:t>
      </w:r>
      <w:r w:rsidR="00C40200">
        <w:rPr>
          <w:rFonts w:hint="eastAsia"/>
        </w:rPr>
        <w:t>更</w:t>
      </w:r>
      <w:r w:rsidRPr="005D60F5">
        <w:t>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不斷調整自身認知、實踐行動，並重構其所處環境，</w:t>
      </w:r>
      <w:r w:rsidR="00A0460B">
        <w:rPr>
          <w:rFonts w:hint="eastAsia"/>
          <w:color w:val="EE0000"/>
        </w:rPr>
        <w:t>再重新</w:t>
      </w:r>
      <w:r w:rsidR="004018AD" w:rsidRPr="004018AD">
        <w:rPr>
          <w:color w:val="EE0000"/>
        </w:rPr>
        <w:t>開展下一輪</w:t>
      </w:r>
      <w:r w:rsidR="00BE7F52">
        <w:rPr>
          <w:rFonts w:hint="eastAsia"/>
          <w:color w:val="EE0000"/>
        </w:rPr>
        <w:t>制定</w:t>
      </w:r>
      <w:r w:rsidR="00913919">
        <w:rPr>
          <w:rFonts w:hint="eastAsia"/>
          <w:color w:val="EE0000"/>
        </w:rPr>
        <w:t>歷程</w:t>
      </w:r>
      <w:r>
        <w:rPr>
          <w:rFonts w:hint="eastAsia"/>
        </w:rPr>
        <w:t>。</w:t>
      </w:r>
    </w:p>
    <w:p w14:paraId="1EF51EA7" w14:textId="4EC94CF5" w:rsidR="00EE2BB9" w:rsidRDefault="00ED04CB" w:rsidP="00F72612">
      <w:pPr>
        <w:pStyle w:val="15"/>
        <w:ind w:firstLine="480"/>
      </w:pPr>
      <w:r w:rsidRPr="003630D2">
        <w:t>制定為組織運作中的關鍵過程，行動者會根據所處情境做出反應，而這些</w:t>
      </w:r>
      <w:commentRangeStart w:id="53"/>
      <w:r w:rsidRPr="003630D2">
        <w:t>反應又</w:t>
      </w:r>
      <w:r w:rsidR="007358BA">
        <w:rPr>
          <w:rFonts w:hint="eastAsia"/>
        </w:rPr>
        <w:t>將</w:t>
      </w:r>
      <w:r w:rsidRPr="003630D2">
        <w:t>改變</w:t>
      </w:r>
      <w:r>
        <w:rPr>
          <w:rFonts w:hint="eastAsia"/>
        </w:rPr>
        <w:t>環境情境</w:t>
      </w:r>
      <w:commentRangeEnd w:id="53"/>
      <w:r>
        <w:rPr>
          <w:rStyle w:val="af7"/>
        </w:rPr>
        <w:commentReference w:id="53"/>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w:t>
      </w:r>
      <w:r w:rsidR="00527AAF">
        <w:rPr>
          <w:rFonts w:hint="eastAsia"/>
        </w:rPr>
        <w:t>些行動與</w:t>
      </w:r>
      <w:r w:rsidR="007358BA">
        <w:rPr>
          <w:rFonts w:hint="eastAsia"/>
        </w:rPr>
        <w:t>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w:t>
      </w:r>
      <w:r w:rsidR="00057BE0">
        <w:rPr>
          <w:rFonts w:hint="eastAsia"/>
        </w:rPr>
        <w:t>說明</w:t>
      </w:r>
      <w:commentRangeStart w:id="54"/>
      <w:r w:rsidRPr="005E297B">
        <w:t>環境不是客觀</w:t>
      </w:r>
      <w:r w:rsidR="008D42DB">
        <w:rPr>
          <w:rFonts w:hint="eastAsia"/>
        </w:rPr>
        <w:t>存在</w:t>
      </w:r>
      <w:r w:rsidRPr="005E297B">
        <w:t>，而是行動與</w:t>
      </w:r>
      <w:r w:rsidR="007B2675">
        <w:rPr>
          <w:rFonts w:hint="eastAsia"/>
        </w:rPr>
        <w:t>多</w:t>
      </w:r>
      <w:r w:rsidR="00031660">
        <w:rPr>
          <w:rFonts w:hint="eastAsia"/>
        </w:rPr>
        <w:t>種</w:t>
      </w:r>
      <w:r w:rsidR="007B2675">
        <w:rPr>
          <w:rFonts w:hint="eastAsia"/>
        </w:rPr>
        <w:t>社會</w:t>
      </w:r>
      <w:r w:rsidRPr="005E297B">
        <w:t>結構之間互動後共同建構的產物</w:t>
      </w:r>
      <w:commentRangeEnd w:id="54"/>
      <w:r>
        <w:rPr>
          <w:rStyle w:val="af7"/>
        </w:rPr>
        <w:commentReference w:id="54"/>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6B30F980" w14:textId="075D0D33" w:rsidR="00ED04CB" w:rsidRPr="00263B57" w:rsidRDefault="00ED04CB" w:rsidP="00F72612">
      <w:pPr>
        <w:pStyle w:val="15"/>
        <w:ind w:firstLine="480"/>
      </w:pPr>
      <w:r>
        <w:rPr>
          <w:rFonts w:hint="eastAsia"/>
        </w:rPr>
        <w:t>在</w:t>
      </w:r>
      <w:commentRangeStart w:id="55"/>
      <w:r w:rsidRPr="004A47A4">
        <w:t>Orlikowski</w:t>
      </w:r>
      <w:commentRangeEnd w:id="55"/>
      <w:r>
        <w:rPr>
          <w:rStyle w:val="af7"/>
        </w:rPr>
        <w:commentReference w:id="55"/>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sidRPr="00171035">
        <w:rPr>
          <w:rFonts w:hint="eastAsia"/>
          <w:color w:val="EE0000"/>
        </w:rPr>
        <w:t>情境不存在完美複製的可能性</w:t>
      </w:r>
      <w:r w:rsidR="000E5E80">
        <w:rPr>
          <w:rFonts w:hint="eastAsia"/>
        </w:rPr>
        <w:t>，</w:t>
      </w:r>
      <w:r w:rsidR="00D0285F" w:rsidRPr="002E5140">
        <w:t>每次使用</w:t>
      </w:r>
      <w:r w:rsidR="00D0285F">
        <w:rPr>
          <w:rFonts w:hint="eastAsia"/>
        </w:rPr>
        <w:t>科技的過程</w:t>
      </w:r>
      <w:r w:rsidR="00D0285F" w:rsidRPr="002E5140">
        <w:t>都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 </w:instrText>
      </w:r>
      <w:r w:rsidR="006364DF">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DATA </w:instrText>
      </w:r>
      <w:r w:rsidR="006364DF">
        <w:fldChar w:fldCharType="end"/>
      </w:r>
      <w:r>
        <w:fldChar w:fldCharType="separate"/>
      </w:r>
      <w:r w:rsidR="006364DF">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roofErr w:type="gramStart"/>
      <w:r w:rsidRPr="00B150B5">
        <w:t>此外，</w:t>
      </w:r>
      <w:proofErr w:type="gramEnd"/>
      <w:r w:rsidRPr="00B150B5">
        <w:t>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proofErr w:type="gramStart"/>
      <w:r w:rsidR="004A61A5">
        <w:rPr>
          <w:rFonts w:hint="eastAsia"/>
        </w:rPr>
        <w:t>訂定願景</w:t>
      </w:r>
      <w:proofErr w:type="gramEnd"/>
      <w:r w:rsidR="004A61A5">
        <w:rPr>
          <w:rFonts w:hint="eastAsia"/>
        </w:rPr>
        <w:t>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6"/>
      <w:r w:rsidRPr="00F45239">
        <w:t>（</w:t>
      </w:r>
      <w:r w:rsidRPr="00F45239">
        <w:t>Gioia &amp; Chittipeddi, 1991</w:t>
      </w:r>
      <w:r w:rsidRPr="00F45239">
        <w:t>）</w:t>
      </w:r>
      <w:commentRangeEnd w:id="56"/>
      <w:r>
        <w:rPr>
          <w:rStyle w:val="af7"/>
        </w:rPr>
        <w:commentReference w:id="56"/>
      </w:r>
      <w:r>
        <w:rPr>
          <w:rFonts w:hint="eastAsia"/>
        </w:rPr>
        <w:t>。</w:t>
      </w: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7"/>
      <w:r w:rsidRPr="00B63179">
        <w:t>Giddens, 1984</w:t>
      </w:r>
      <w:r w:rsidRPr="00B63179">
        <w:t>）</w:t>
      </w:r>
      <w:commentRangeEnd w:id="57"/>
      <w:r>
        <w:rPr>
          <w:rStyle w:val="af7"/>
        </w:rPr>
        <w:commentReference w:id="57"/>
      </w:r>
      <w:r>
        <w:rPr>
          <w:rFonts w:hint="eastAsia"/>
        </w:rPr>
        <w:t>。</w:t>
      </w: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1361D7">
        <w:rPr>
          <w:rFonts w:hint="eastAsia"/>
        </w:rPr>
        <w:t>並</w:t>
      </w:r>
      <w:r w:rsidR="00484120" w:rsidRPr="00484120">
        <w:t>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8"/>
      <w:r w:rsidRPr="00A877C0">
        <w:t>（</w:t>
      </w:r>
      <w:r w:rsidRPr="00A877C0">
        <w:t>Weick &amp; Putnam, 2006</w:t>
      </w:r>
      <w:r w:rsidRPr="00A877C0">
        <w:t>）</w:t>
      </w:r>
      <w:commentRangeEnd w:id="58"/>
      <w:r>
        <w:rPr>
          <w:rStyle w:val="af7"/>
        </w:rPr>
        <w:commentReference w:id="58"/>
      </w:r>
      <w:r w:rsidRPr="00A877C0">
        <w:t>。</w:t>
      </w:r>
      <w:r w:rsidRPr="00263B57">
        <w:t>在創業領域中，林家五等人亦提出「創業家</w:t>
      </w:r>
      <w:proofErr w:type="gramStart"/>
      <w:r w:rsidRPr="00263B57">
        <w:t>的釋意歷程</w:t>
      </w:r>
      <w:proofErr w:type="gramEnd"/>
      <w:r w:rsidRPr="00263B57">
        <w:t>」模型，說明創業家的行動</w:t>
      </w:r>
      <w:r w:rsidR="00597490" w:rsidRPr="00263B57">
        <w:rPr>
          <w:rFonts w:hint="eastAsia"/>
        </w:rPr>
        <w:t>並不直接</w:t>
      </w:r>
      <w:r w:rsidR="00AB6BA2" w:rsidRPr="00263B57">
        <w:t>導向明確</w:t>
      </w:r>
      <w:r w:rsidR="00BD5151" w:rsidRPr="00263B57">
        <w:rPr>
          <w:rFonts w:hint="eastAsia"/>
        </w:rPr>
        <w:t>目的</w:t>
      </w:r>
      <w:r w:rsidRPr="00263B57">
        <w:t>，而是</w:t>
      </w:r>
      <w:r w:rsidR="005B35B1">
        <w:rPr>
          <w:rFonts w:hint="eastAsia"/>
        </w:rPr>
        <w:t>行動者</w:t>
      </w:r>
      <w:r w:rsidR="000C74CA" w:rsidRPr="00263B57">
        <w:rPr>
          <w:rFonts w:hint="eastAsia"/>
        </w:rPr>
        <w:t>基於</w:t>
      </w:r>
      <w:r w:rsidRPr="00263B57">
        <w:t>身份認同、環境</w:t>
      </w:r>
      <w:r w:rsidR="000C74CA" w:rsidRPr="00263B57">
        <w:rPr>
          <w:rFonts w:hint="eastAsia"/>
        </w:rPr>
        <w:t>與情境</w:t>
      </w:r>
      <w:r w:rsidRPr="00263B57">
        <w:t>詮釋</w:t>
      </w:r>
      <w:r w:rsidR="000C74CA" w:rsidRPr="00263B57">
        <w:rPr>
          <w:rFonts w:hint="eastAsia"/>
        </w:rPr>
        <w:t>、</w:t>
      </w:r>
      <w:r w:rsidRPr="00263B57">
        <w:t>個人脈絡</w:t>
      </w:r>
      <w:r w:rsidR="005471A8" w:rsidRPr="00263B57">
        <w:rPr>
          <w:rFonts w:hint="eastAsia"/>
        </w:rPr>
        <w:t>等要素</w:t>
      </w:r>
      <w:r w:rsidRPr="00263B57">
        <w:t>所產生的認知</w:t>
      </w:r>
      <w:r w:rsidR="005471A8" w:rsidRPr="00263B57">
        <w:rPr>
          <w:rFonts w:hint="eastAsia"/>
        </w:rPr>
        <w:t>，</w:t>
      </w:r>
      <w:r w:rsidRPr="00263B57">
        <w:t>逐步轉</w:t>
      </w:r>
      <w:r w:rsidR="00812647" w:rsidRPr="00263B57">
        <w:rPr>
          <w:rFonts w:hint="eastAsia"/>
        </w:rPr>
        <w:t>化</w:t>
      </w:r>
      <w:r w:rsidR="009A056B">
        <w:rPr>
          <w:rFonts w:hint="eastAsia"/>
        </w:rPr>
        <w:t>所得之</w:t>
      </w:r>
      <w:r w:rsidR="005471A8" w:rsidRPr="00263B57">
        <w:rPr>
          <w:rFonts w:hint="eastAsia"/>
        </w:rPr>
        <w:t>策略與行動。</w:t>
      </w:r>
      <w:r w:rsidR="00F72612" w:rsidRPr="00263B57">
        <w:rPr>
          <w:rFonts w:hint="eastAsia"/>
        </w:rPr>
        <w:t>說明</w:t>
      </w:r>
      <w:r w:rsidRPr="008045DC">
        <w:rPr>
          <w:color w:val="EE0000"/>
        </w:rPr>
        <w:t>詮釋</w:t>
      </w:r>
      <w:r w:rsidR="009F5F41" w:rsidRPr="008045DC">
        <w:rPr>
          <w:rFonts w:hint="eastAsia"/>
          <w:color w:val="EE0000"/>
        </w:rPr>
        <w:t>創業</w:t>
      </w:r>
      <w:r w:rsidR="00353165" w:rsidRPr="008045DC">
        <w:rPr>
          <w:rFonts w:hint="eastAsia"/>
          <w:color w:val="EE0000"/>
        </w:rPr>
        <w:t>歷程</w:t>
      </w:r>
      <w:r w:rsidRPr="008045DC">
        <w:rPr>
          <w:color w:val="EE0000"/>
        </w:rPr>
        <w:t>並非靜態反應，而是</w:t>
      </w:r>
      <w:r w:rsidR="007E1826" w:rsidRPr="008045DC">
        <w:rPr>
          <w:rFonts w:hint="eastAsia"/>
          <w:color w:val="EE0000"/>
        </w:rPr>
        <w:t>在回應</w:t>
      </w:r>
      <w:r w:rsidRPr="008045DC">
        <w:rPr>
          <w:color w:val="EE0000"/>
        </w:rPr>
        <w:t>環境的過程中不斷轉換與深化，並藉由行動來實踐</w:t>
      </w:r>
      <w:r w:rsidR="007E1826" w:rsidRPr="008045DC">
        <w:rPr>
          <w:rFonts w:hint="eastAsia"/>
          <w:color w:val="EE0000"/>
        </w:rPr>
        <w:t>、</w:t>
      </w:r>
      <w:r w:rsidRPr="008045DC">
        <w:rPr>
          <w:color w:val="EE0000"/>
        </w:rPr>
        <w:t>修正認知，</w:t>
      </w:r>
      <w:r w:rsidR="007E1826" w:rsidRPr="008045DC">
        <w:rPr>
          <w:rFonts w:hint="eastAsia"/>
          <w:color w:val="EE0000"/>
        </w:rPr>
        <w:t>才</w:t>
      </w:r>
      <w:r w:rsidRPr="008045DC">
        <w:rPr>
          <w:color w:val="EE0000"/>
        </w:rPr>
        <w:t>形成新意義理</w:t>
      </w:r>
      <w:r w:rsidRPr="008045DC">
        <w:rPr>
          <w:color w:val="EE0000"/>
        </w:rPr>
        <w:lastRenderedPageBreak/>
        <w:t>解與行動方向</w:t>
      </w:r>
      <w:r w:rsidRPr="00263B57">
        <w:fldChar w:fldCharType="begin"/>
      </w:r>
      <w:r w:rsidRPr="00263B57">
        <w:rPr>
          <w:rFonts w:hint="eastAsia"/>
        </w:rPr>
        <w:instrText xml:space="preserve"> ADDIN EN.CITE &lt;EndNote&gt;&lt;Cite&gt;&lt;Author&gt;</w:instrText>
      </w:r>
      <w:r w:rsidRPr="00263B57">
        <w:rPr>
          <w:rFonts w:hint="eastAsia"/>
        </w:rPr>
        <w:instrText>林家五</w:instrText>
      </w:r>
      <w:r w:rsidRPr="00263B57">
        <w:rPr>
          <w:rFonts w:hint="eastAsia"/>
        </w:rPr>
        <w:instrText>&lt;/Author&gt;&lt;Year&gt;2004&lt;/Year&gt;&lt;RecNum&gt;120&lt;/RecNum&gt;&lt;DisplayText&gt;(</w:instrText>
      </w:r>
      <w:r w:rsidRPr="00263B57">
        <w:rPr>
          <w:rFonts w:hint="eastAsia"/>
        </w:rPr>
        <w:instrText>林家五</w:instrText>
      </w:r>
      <w:r w:rsidRPr="00263B57">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sidRPr="00263B57">
        <w:rPr>
          <w:rFonts w:hint="eastAsia"/>
        </w:rPr>
        <w:instrText>林家五</w:instrText>
      </w:r>
      <w:r w:rsidRPr="00263B57">
        <w:rPr>
          <w:rFonts w:hint="eastAsia"/>
        </w:rPr>
        <w:instrText>&lt;/author&gt;&lt;author&gt;</w:instrText>
      </w:r>
      <w:r w:rsidRPr="00263B57">
        <w:rPr>
          <w:rFonts w:hint="eastAsia"/>
        </w:rPr>
        <w:instrText>黃國隆</w:instrText>
      </w:r>
      <w:r w:rsidRPr="00263B57">
        <w:rPr>
          <w:rFonts w:hint="eastAsia"/>
        </w:rPr>
        <w:instrText>&lt;/author&gt;&lt;author&gt;</w:instrText>
      </w:r>
      <w:r w:rsidRPr="00263B57">
        <w:rPr>
          <w:rFonts w:hint="eastAsia"/>
        </w:rPr>
        <w:instrText>鄭伯壎</w:instrText>
      </w:r>
      <w:r w:rsidRPr="00263B57">
        <w:rPr>
          <w:rFonts w:hint="eastAsia"/>
        </w:rPr>
        <w:instrText>&lt;/author&gt;&lt;/authors&gt;&lt;/contributors&gt;&lt;titles&gt;&lt;title&gt;</w:instrText>
      </w:r>
      <w:r w:rsidRPr="00263B57">
        <w:rPr>
          <w:rFonts w:hint="eastAsia"/>
        </w:rPr>
        <w:instrText>從認同到開創</w:instrText>
      </w:r>
      <w:r w:rsidRPr="00263B57">
        <w:rPr>
          <w:rFonts w:hint="eastAsia"/>
        </w:rPr>
        <w:instrText xml:space="preserve">: </w:instrText>
      </w:r>
      <w:r w:rsidRPr="00263B57">
        <w:rPr>
          <w:rFonts w:hint="eastAsia"/>
        </w:rPr>
        <w:instrText>創業家的動態釋意歷程</w:instrText>
      </w:r>
      <w:r w:rsidRPr="00263B57">
        <w:rPr>
          <w:rFonts w:hint="eastAsia"/>
        </w:rPr>
        <w:instrText>&lt;/title&gt;&lt;secondary-title&gt;</w:instrText>
      </w:r>
      <w:r w:rsidRPr="00263B57">
        <w:rPr>
          <w:rFonts w:hint="eastAsia"/>
        </w:rPr>
        <w:instrText>中山管理評論</w:instrText>
      </w:r>
      <w:r w:rsidRPr="00263B57">
        <w:rPr>
          <w:rFonts w:hint="eastAsia"/>
        </w:rPr>
        <w:instrText>&lt;/secondary-title&gt;&lt;/titles&gt;&lt;periodical&gt;&lt;full-title&gt;</w:instrText>
      </w:r>
      <w:r w:rsidRPr="00263B57">
        <w:rPr>
          <w:rFonts w:hint="eastAsia"/>
        </w:rPr>
        <w:instrText>中山管理評論</w:instrText>
      </w:r>
      <w:r w:rsidRPr="00263B57">
        <w:rPr>
          <w:rFonts w:hint="eastAsia"/>
        </w:rPr>
        <w:instrText>&lt;/full-title&gt;&lt;/periodical&gt;&lt;pages&gt;337-397&lt;/pages&gt;&lt;volume&gt;12&lt;/volume&gt;&lt;number&gt;2&lt;/number&gt;&lt;dates&gt;&lt;year&gt;2004&lt;/year&gt;&lt;/dates&gt;&lt;isbn&gt;1023-2842&lt;/isbn&gt;&lt;urls&gt;&lt;/urls&gt;&lt;/reco</w:instrText>
      </w:r>
      <w:r w:rsidRPr="00263B57">
        <w:instrText>rd&gt;&lt;/Cite&gt;&lt;/EndNote&gt;</w:instrText>
      </w:r>
      <w:r w:rsidRPr="00263B57">
        <w:fldChar w:fldCharType="separate"/>
      </w:r>
      <w:r w:rsidRPr="00263B57">
        <w:rPr>
          <w:rFonts w:hint="eastAsia"/>
          <w:noProof/>
        </w:rPr>
        <w:t>(</w:t>
      </w:r>
      <w:r w:rsidRPr="00263B57">
        <w:rPr>
          <w:rFonts w:hint="eastAsia"/>
          <w:noProof/>
        </w:rPr>
        <w:t>林家五</w:t>
      </w:r>
      <w:r w:rsidRPr="00263B57">
        <w:rPr>
          <w:rFonts w:hint="eastAsia"/>
          <w:noProof/>
        </w:rPr>
        <w:t xml:space="preserve"> et al., 2004)</w:t>
      </w:r>
      <w:r w:rsidRPr="00263B57">
        <w:fldChar w:fldCharType="end"/>
      </w:r>
      <w:r w:rsidRPr="00263B57">
        <w:t>。</w:t>
      </w:r>
    </w:p>
    <w:p w14:paraId="50E08C2D" w14:textId="3D0ECB9F"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9"/>
      <w:r w:rsidRPr="00B3713C">
        <w:rPr>
          <w:color w:val="EE0000"/>
        </w:rPr>
        <w:t>創造出</w:t>
      </w:r>
      <w:r w:rsidR="00625F25">
        <w:rPr>
          <w:rFonts w:hint="eastAsia"/>
          <w:color w:val="EE0000"/>
        </w:rPr>
        <w:t>行動者</w:t>
      </w:r>
      <w:r w:rsidRPr="00B3713C">
        <w:rPr>
          <w:color w:val="EE0000"/>
        </w:rPr>
        <w:t>所面對的部分環境</w:t>
      </w:r>
      <w:commentRangeEnd w:id="59"/>
      <w:r w:rsidRPr="00B3713C">
        <w:rPr>
          <w:rStyle w:val="af7"/>
          <w:color w:val="EE0000"/>
        </w:rPr>
        <w:commentReference w:id="59"/>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架構</w:t>
      </w:r>
      <w:r w:rsidRPr="00AD2944">
        <w:t>（如圖</w:t>
      </w:r>
      <w:r w:rsidR="00BC4D78">
        <w:rPr>
          <w:rFonts w:hint="eastAsia"/>
        </w:rPr>
        <w:t>2.2-2</w:t>
      </w:r>
      <w:r w:rsidRPr="00AD2944">
        <w:t>），</w:t>
      </w:r>
      <w:r w:rsidR="003935FC" w:rsidRPr="003935FC">
        <w:t>作為</w:t>
      </w:r>
      <w:r w:rsidR="00766A8F">
        <w:rPr>
          <w:rFonts w:hint="eastAsia"/>
        </w:rPr>
        <w:t>探討</w:t>
      </w:r>
      <w:r w:rsidR="003935FC" w:rsidRPr="003935FC">
        <w:t>數位</w:t>
      </w:r>
      <w:r w:rsidR="007F32FD">
        <w:rPr>
          <w:rFonts w:hint="eastAsia"/>
        </w:rPr>
        <w:t>科技</w:t>
      </w:r>
      <w:r w:rsidR="003935FC" w:rsidRPr="003935FC">
        <w:t>開發與</w:t>
      </w:r>
      <w:r w:rsidR="00064C43">
        <w:rPr>
          <w:rFonts w:hint="eastAsia"/>
        </w:rPr>
        <w:t>平台</w:t>
      </w:r>
      <w:r w:rsidR="003935FC" w:rsidRPr="003935FC">
        <w:t>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45885FE4" w:rsidR="006C6567" w:rsidRDefault="00022764" w:rsidP="005674F3">
      <w:pPr>
        <w:pStyle w:val="afff0"/>
      </w:pPr>
      <w:bookmarkStart w:id="60" w:name="_Toc202118937"/>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Pr>
          <w:noProof/>
        </w:rPr>
        <w:t>2</w:t>
      </w:r>
      <w:r>
        <w:fldChar w:fldCharType="end"/>
      </w:r>
      <w:r w:rsidR="006C6567">
        <w:rPr>
          <w:rFonts w:hint="eastAsia"/>
        </w:rPr>
        <w:t xml:space="preserve"> </w:t>
      </w:r>
      <w:r w:rsidR="006C6567">
        <w:rPr>
          <w:rFonts w:hint="eastAsia"/>
        </w:rPr>
        <w:t>制定循環圖</w:t>
      </w:r>
      <w:bookmarkEnd w:id="60"/>
    </w:p>
    <w:p w14:paraId="7079E351" w14:textId="560C184C" w:rsidR="00CC144F" w:rsidRDefault="00CC144F" w:rsidP="003B0647">
      <w:pPr>
        <w:pStyle w:val="afff5"/>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61" w:name="_Toc202118594"/>
      <w:r>
        <w:rPr>
          <w:rFonts w:hint="eastAsia"/>
        </w:rPr>
        <w:lastRenderedPageBreak/>
        <w:t>2.</w:t>
      </w:r>
      <w:r w:rsidR="00781E7E">
        <w:rPr>
          <w:rFonts w:hint="eastAsia"/>
        </w:rPr>
        <w:t>3</w:t>
      </w:r>
      <w:r w:rsidR="003579E7">
        <w:rPr>
          <w:rFonts w:hint="eastAsia"/>
        </w:rPr>
        <w:t xml:space="preserve"> </w:t>
      </w:r>
      <w:proofErr w:type="gramStart"/>
      <w:r>
        <w:rPr>
          <w:rFonts w:hint="eastAsia"/>
        </w:rPr>
        <w:t>可供性</w:t>
      </w:r>
      <w:proofErr w:type="gramEnd"/>
      <w:r>
        <w:rPr>
          <w:rFonts w:hint="eastAsia"/>
        </w:rPr>
        <w:t>（</w:t>
      </w:r>
      <w:r w:rsidRPr="002071AB">
        <w:t>Affordance</w:t>
      </w:r>
      <w:r>
        <w:rPr>
          <w:rFonts w:hint="eastAsia"/>
        </w:rPr>
        <w:t>）</w:t>
      </w:r>
      <w:bookmarkEnd w:id="61"/>
    </w:p>
    <w:p w14:paraId="7C7EB79F" w14:textId="14675D89" w:rsidR="003579E7" w:rsidRDefault="0042165D" w:rsidP="00FF4469">
      <w:pPr>
        <w:pStyle w:val="3"/>
      </w:pPr>
      <w:bookmarkStart w:id="62" w:name="_Toc202118595"/>
      <w:r>
        <w:rPr>
          <w:rFonts w:hint="eastAsia"/>
        </w:rPr>
        <w:t>2.</w:t>
      </w:r>
      <w:r w:rsidR="006854C0">
        <w:rPr>
          <w:rFonts w:hint="eastAsia"/>
        </w:rPr>
        <w:t>3</w:t>
      </w:r>
      <w:r>
        <w:rPr>
          <w:rFonts w:hint="eastAsia"/>
        </w:rPr>
        <w:t xml:space="preserve">.1 </w:t>
      </w:r>
      <w:proofErr w:type="gramStart"/>
      <w:r w:rsidR="00C14958">
        <w:rPr>
          <w:rFonts w:hint="eastAsia"/>
        </w:rPr>
        <w:t>可供性</w:t>
      </w:r>
      <w:commentRangeStart w:id="63"/>
      <w:r w:rsidR="008B0166">
        <w:rPr>
          <w:rFonts w:hint="eastAsia"/>
        </w:rPr>
        <w:t>起源</w:t>
      </w:r>
      <w:commentRangeEnd w:id="63"/>
      <w:proofErr w:type="gramEnd"/>
      <w:r w:rsidR="00BC37EE">
        <w:rPr>
          <w:rStyle w:val="af7"/>
          <w:rFonts w:cstheme="minorBidi"/>
          <w:b w:val="0"/>
        </w:rPr>
        <w:commentReference w:id="63"/>
      </w:r>
      <w:r w:rsidR="008B0166">
        <w:rPr>
          <w:rFonts w:hint="eastAsia"/>
        </w:rPr>
        <w:t>與</w:t>
      </w:r>
      <w:r w:rsidR="006047EA" w:rsidRPr="00362A89">
        <w:rPr>
          <w:rFonts w:hint="eastAsia"/>
        </w:rPr>
        <w:t>基本</w:t>
      </w:r>
      <w:r w:rsidR="006047EA">
        <w:rPr>
          <w:rFonts w:hint="eastAsia"/>
        </w:rPr>
        <w:t>定義</w:t>
      </w:r>
      <w:bookmarkEnd w:id="62"/>
    </w:p>
    <w:p w14:paraId="6B8F8573" w14:textId="524AB966" w:rsidR="006B0474" w:rsidRDefault="00973CFA" w:rsidP="008B38A6">
      <w:pPr>
        <w:pStyle w:val="15"/>
        <w:ind w:firstLine="480"/>
      </w:pPr>
      <w:proofErr w:type="gramStart"/>
      <w:r w:rsidRPr="00C6402B">
        <w:t>可供性</w:t>
      </w:r>
      <w:proofErr w:type="gramEnd"/>
      <w:r w:rsidRPr="00C6402B">
        <w:t>（</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proofErr w:type="gramStart"/>
      <w:r w:rsidRPr="00C6402B">
        <w:t>可供性</w:t>
      </w:r>
      <w:r w:rsidRPr="004D5FD6">
        <w:t>定義</w:t>
      </w:r>
      <w:proofErr w:type="gramEnd"/>
      <w:r w:rsidRPr="004D5FD6">
        <w:t>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w:t>
      </w:r>
      <w:proofErr w:type="gramStart"/>
      <w:r w:rsidRPr="00C6402B">
        <w:t>之間，</w:t>
      </w:r>
      <w:proofErr w:type="gramEnd"/>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w:t>
      </w:r>
      <w:proofErr w:type="gramStart"/>
      <w:r w:rsidRPr="00DA46F5">
        <w:t>可供性不是</w:t>
      </w:r>
      <w:proofErr w:type="gramEnd"/>
      <w:r w:rsidRPr="00DA46F5">
        <w:t>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proofErr w:type="gramStart"/>
      <w:r>
        <w:rPr>
          <w:rFonts w:hint="eastAsia"/>
        </w:rPr>
        <w:t>可供性</w:t>
      </w:r>
      <w:r w:rsidRPr="00E906EB">
        <w:rPr>
          <w:color w:val="EE0000"/>
        </w:rPr>
        <w:t>依附</w:t>
      </w:r>
      <w:proofErr w:type="gramEnd"/>
      <w:r w:rsidRPr="00E906EB">
        <w:rPr>
          <w:color w:val="EE0000"/>
        </w:rPr>
        <w:t>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64"/>
      <w:r>
        <w:rPr>
          <w:rFonts w:hint="eastAsia"/>
          <w:color w:val="EE0000"/>
        </w:rPr>
        <w:t>直接存在、卻不必然可視或已知</w:t>
      </w:r>
      <w:commentRangeEnd w:id="64"/>
      <w:r>
        <w:rPr>
          <w:rStyle w:val="af7"/>
        </w:rPr>
        <w:commentReference w:id="64"/>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sidRPr="008D5FB1">
        <w:rPr>
          <w:rFonts w:hint="eastAsia"/>
          <w:color w:val="0070C0"/>
        </w:rPr>
        <w:t>，</w:t>
      </w:r>
      <w:r w:rsidRPr="008D5FB1">
        <w:rPr>
          <w:color w:val="0070C0"/>
        </w:rPr>
        <w:t>環境</w:t>
      </w:r>
      <w:r w:rsidRPr="008D5FB1">
        <w:rPr>
          <w:rFonts w:hint="eastAsia"/>
          <w:color w:val="0070C0"/>
        </w:rPr>
        <w:t>的潛在可供性</w:t>
      </w:r>
      <w:r w:rsidRPr="008D5FB1">
        <w:rPr>
          <w:color w:val="0070C0"/>
        </w:rPr>
        <w:t>和動物的生活方式是不可分割地結合在一起</w:t>
      </w:r>
      <w:r w:rsidRPr="008D5FB1">
        <w:fldChar w:fldCharType="begin"/>
      </w:r>
      <w:r w:rsidRPr="008D5FB1">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8D5FB1">
        <w:fldChar w:fldCharType="separate"/>
      </w:r>
      <w:r w:rsidRPr="008D5FB1">
        <w:rPr>
          <w:noProof/>
        </w:rPr>
        <w:t>(Gibson, 2014)</w:t>
      </w:r>
      <w:r w:rsidRPr="008D5FB1">
        <w:fldChar w:fldCharType="end"/>
      </w:r>
      <w:r w:rsidRPr="008D5FB1">
        <w:t>。</w:t>
      </w:r>
    </w:p>
    <w:p w14:paraId="7FF2AF5B" w14:textId="77777777" w:rsidR="00973CFA" w:rsidRDefault="00973CFA" w:rsidP="00973CFA">
      <w:pPr>
        <w:pStyle w:val="15"/>
        <w:ind w:firstLine="480"/>
      </w:pPr>
      <w:proofErr w:type="gramStart"/>
      <w:r w:rsidRPr="00BD77C8">
        <w:t>可供性</w:t>
      </w:r>
      <w:r>
        <w:rPr>
          <w:rFonts w:hint="eastAsia"/>
        </w:rPr>
        <w:t>的</w:t>
      </w:r>
      <w:proofErr w:type="gramEnd"/>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w:t>
      </w:r>
      <w:proofErr w:type="gramStart"/>
      <w:r w:rsidRPr="00BD77C8">
        <w:t>可供性</w:t>
      </w:r>
      <w:proofErr w:type="gramEnd"/>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65"/>
      <w:r w:rsidRPr="00080427">
        <w:t>環境</w:t>
      </w:r>
      <w:commentRangeEnd w:id="65"/>
      <w:r>
        <w:rPr>
          <w:rStyle w:val="af7"/>
        </w:rPr>
        <w:commentReference w:id="65"/>
      </w:r>
      <w:r w:rsidRPr="00080427">
        <w:t>中</w:t>
      </w:r>
      <w:r>
        <w:rPr>
          <w:rFonts w:hint="eastAsia"/>
        </w:rPr>
        <w:t>各</w:t>
      </w:r>
      <w:r w:rsidRPr="00080427">
        <w:t>要素皆可能</w:t>
      </w:r>
      <w:r>
        <w:rPr>
          <w:rFonts w:hint="eastAsia"/>
        </w:rPr>
        <w:t>成為</w:t>
      </w:r>
      <w:proofErr w:type="gramStart"/>
      <w:r w:rsidRPr="00080427">
        <w:t>可供性的</w:t>
      </w:r>
      <w:proofErr w:type="gramEnd"/>
      <w:r w:rsidRPr="00080427">
        <w:t>來源，包含</w:t>
      </w:r>
      <w:r>
        <w:rPr>
          <w:rFonts w:hint="eastAsia"/>
        </w:rPr>
        <w:t>水、空氣</w:t>
      </w:r>
      <w:r w:rsidRPr="00080427">
        <w:t>、物質、表面、物體與其他動物</w:t>
      </w:r>
      <w:r>
        <w:rPr>
          <w:rFonts w:hint="eastAsia"/>
        </w:rPr>
        <w:t>等</w:t>
      </w:r>
      <w:r w:rsidRPr="00080427">
        <w:t>，</w:t>
      </w:r>
      <w:proofErr w:type="gramStart"/>
      <w:r>
        <w:rPr>
          <w:rFonts w:hint="eastAsia"/>
        </w:rPr>
        <w:t>可供性</w:t>
      </w:r>
      <w:r w:rsidRPr="00A9126D">
        <w:t>不僅</w:t>
      </w:r>
      <w:proofErr w:type="gramEnd"/>
      <w:r w:rsidRPr="00A9126D">
        <w:t>可能提供覓食、棲息等正面行動機會，也可能帶來受傷或死亡</w:t>
      </w:r>
      <w:r>
        <w:rPr>
          <w:rFonts w:hint="eastAsia"/>
        </w:rPr>
        <w:t>的</w:t>
      </w:r>
      <w:r w:rsidRPr="00A9126D">
        <w:t>風險，因此</w:t>
      </w:r>
      <w:proofErr w:type="gramStart"/>
      <w:r>
        <w:rPr>
          <w:rFonts w:hint="eastAsia"/>
        </w:rPr>
        <w:t>可供性</w:t>
      </w:r>
      <w:r w:rsidRPr="00A9126D">
        <w:t>需要</w:t>
      </w:r>
      <w:proofErr w:type="gramEnd"/>
      <w:r w:rsidRPr="00A9126D">
        <w:t>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proofErr w:type="gramStart"/>
      <w:r>
        <w:rPr>
          <w:rFonts w:hint="eastAsia"/>
        </w:rPr>
        <w:t>可供性</w:t>
      </w:r>
      <w:r w:rsidRPr="00E754D2">
        <w:t>的</w:t>
      </w:r>
      <w:proofErr w:type="gramEnd"/>
      <w:r w:rsidRPr="00E754D2">
        <w:t>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w:t>
      </w:r>
      <w:proofErr w:type="gramStart"/>
      <w:r w:rsidRPr="0035093D">
        <w:t>可供性源自</w:t>
      </w:r>
      <w:proofErr w:type="gramEnd"/>
      <w:r w:rsidRPr="0035093D">
        <w:t>生物與環境的互動結構，</w:t>
      </w:r>
      <w:r w:rsidRPr="0035093D">
        <w:t>Gibson</w:t>
      </w:r>
      <w:r w:rsidRPr="0035093D">
        <w:t>也指出</w:t>
      </w:r>
      <w:proofErr w:type="gramStart"/>
      <w:r>
        <w:rPr>
          <w:rFonts w:hint="eastAsia"/>
        </w:rPr>
        <w:t>可供性</w:t>
      </w:r>
      <w:r w:rsidRPr="0035093D">
        <w:t>並非</w:t>
      </w:r>
      <w:proofErr w:type="gramEnd"/>
      <w:r w:rsidRPr="0035093D">
        <w:t>恆定不變，而是可以</w:t>
      </w:r>
      <w:r w:rsidRPr="002838CA">
        <w:t>被調整、設計甚至創造</w:t>
      </w:r>
      <w:r>
        <w:rPr>
          <w:rFonts w:hint="eastAsia"/>
        </w:rPr>
        <w:t>出新的</w:t>
      </w:r>
      <w:proofErr w:type="gramStart"/>
      <w:r>
        <w:rPr>
          <w:rFonts w:hint="eastAsia"/>
        </w:rPr>
        <w:t>可供性</w:t>
      </w:r>
      <w:proofErr w:type="gramEnd"/>
      <w:r>
        <w:rPr>
          <w:rFonts w:hint="eastAsia"/>
        </w:rPr>
        <w:t>，</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6"/>
      <w:r>
        <w:rPr>
          <w:rFonts w:hint="eastAsia"/>
          <w:color w:val="EE0000"/>
        </w:rPr>
        <w:t>被改造後的舊環境</w:t>
      </w:r>
      <w:commentRangeEnd w:id="66"/>
      <w:r>
        <w:rPr>
          <w:rStyle w:val="af7"/>
        </w:rPr>
        <w:commentReference w:id="66"/>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w:t>
      </w:r>
      <w:proofErr w:type="gramStart"/>
      <w:r w:rsidRPr="00A51005">
        <w:t>可供性不僅</w:t>
      </w:r>
      <w:proofErr w:type="gramEnd"/>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t>為</w:t>
      </w:r>
      <w:r>
        <w:rPr>
          <w:rFonts w:hint="eastAsia"/>
        </w:rPr>
        <w:t>進一步</w:t>
      </w:r>
      <w:proofErr w:type="gramStart"/>
      <w:r w:rsidRPr="009147F4">
        <w:t>釐</w:t>
      </w:r>
      <w:proofErr w:type="gramEnd"/>
      <w:r w:rsidRPr="009147F4">
        <w:t>清</w:t>
      </w:r>
      <w:proofErr w:type="gramStart"/>
      <w:r w:rsidRPr="009147F4">
        <w:t>可供性</w:t>
      </w:r>
      <w:proofErr w:type="gramEnd"/>
      <w:r w:rsidRPr="009147F4">
        <w:t>，以下將從其核心特性與後續學者的觀點加以說明</w:t>
      </w:r>
      <w:r>
        <w:rPr>
          <w:rFonts w:hint="eastAsia"/>
        </w:rPr>
        <w:t>：</w:t>
      </w:r>
    </w:p>
    <w:p w14:paraId="690E9622" w14:textId="5A44ADC5" w:rsidR="00A954FA" w:rsidRPr="00AC5A6C" w:rsidRDefault="00050DEB" w:rsidP="0066623C">
      <w:pPr>
        <w:pStyle w:val="a"/>
      </w:pPr>
      <w:commentRangeStart w:id="67"/>
      <w:r w:rsidRPr="00050DEB">
        <w:t>相對性</w:t>
      </w:r>
      <w:commentRangeEnd w:id="67"/>
      <w:r w:rsidR="003601CF">
        <w:rPr>
          <w:rStyle w:val="af7"/>
        </w:rPr>
        <w:commentReference w:id="67"/>
      </w:r>
      <w:r w:rsidRPr="00050DEB">
        <w:t>與</w:t>
      </w:r>
      <w:commentRangeStart w:id="68"/>
      <w:r w:rsidRPr="00050DEB">
        <w:t>互補性</w:t>
      </w:r>
      <w:commentRangeEnd w:id="68"/>
      <w:r w:rsidR="00DC09D9">
        <w:rPr>
          <w:rStyle w:val="af7"/>
        </w:rPr>
        <w:commentReference w:id="68"/>
      </w:r>
      <w:r w:rsidR="009D0224" w:rsidRPr="009D0224">
        <w:t>（</w:t>
      </w:r>
      <w:r w:rsidR="009D0224" w:rsidRPr="009D0224">
        <w:t>Relationality and Complementarity</w:t>
      </w:r>
      <w:r w:rsidR="009D0224" w:rsidRPr="009D0224">
        <w:t>）</w:t>
      </w:r>
    </w:p>
    <w:p w14:paraId="49741910" w14:textId="6217671E" w:rsidR="00AE115A" w:rsidRDefault="00AE115A" w:rsidP="00AE115A">
      <w:pPr>
        <w:pStyle w:val="15"/>
        <w:ind w:firstLine="480"/>
      </w:pPr>
      <w:proofErr w:type="gramStart"/>
      <w:r w:rsidRPr="00F472DB">
        <w:t>可供性具有</w:t>
      </w:r>
      <w:proofErr w:type="gramEnd"/>
      <w:r w:rsidRPr="00F472DB">
        <w:t>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w:t>
      </w:r>
      <w:proofErr w:type="gramStart"/>
      <w:r w:rsidRPr="00F472DB">
        <w:t>可供性</w:t>
      </w:r>
      <w:proofErr w:type="gramEnd"/>
      <w:r>
        <w:rPr>
          <w:rFonts w:hint="eastAsia"/>
        </w:rPr>
        <w:t>，</w:t>
      </w:r>
      <w:r w:rsidRPr="00F472DB">
        <w:t>如椅子對成人而言具備可坐的</w:t>
      </w:r>
      <w:proofErr w:type="gramStart"/>
      <w:r w:rsidRPr="00F472DB">
        <w:t>可供性</w:t>
      </w:r>
      <w:proofErr w:type="gramEnd"/>
      <w:r w:rsidRPr="00F472DB">
        <w:t>，但對於身高不足的孩童可能就不成立。</w:t>
      </w:r>
      <w:r w:rsidRPr="003601CF">
        <w:lastRenderedPageBreak/>
        <w:t>同時，</w:t>
      </w:r>
      <w:proofErr w:type="gramStart"/>
      <w:r w:rsidRPr="003601CF">
        <w:t>可供</w:t>
      </w:r>
      <w:r w:rsidRPr="000B6D30">
        <w:t>性也</w:t>
      </w:r>
      <w:proofErr w:type="gramEnd"/>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00A17393">
        <w:rPr>
          <w:rFonts w:hint="eastAsia"/>
        </w:rPr>
        <w:t>，</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0B2AB84B" w14:textId="4EC96D6E" w:rsidR="00035183" w:rsidRDefault="00DD7D84" w:rsidP="0066623C">
      <w:pPr>
        <w:pStyle w:val="a"/>
      </w:pPr>
      <w:r w:rsidRPr="00DD7D84">
        <w:t>物質性與行動機會（</w:t>
      </w:r>
      <w:r w:rsidRPr="00DD7D84">
        <w:t>Materiality and Action Opportunities</w:t>
      </w:r>
      <w:r w:rsidRPr="00DD7D84">
        <w:t>）</w:t>
      </w:r>
    </w:p>
    <w:p w14:paraId="5DEEB76C" w14:textId="4A0F777D" w:rsidR="00AE6A5A" w:rsidRDefault="00AE6A5A" w:rsidP="00AE6A5A">
      <w:pPr>
        <w:pStyle w:val="15"/>
        <w:ind w:firstLine="480"/>
      </w:pPr>
      <w:proofErr w:type="gramStart"/>
      <w:r w:rsidRPr="00172DC6">
        <w:rPr>
          <w:color w:val="EE0000"/>
        </w:rPr>
        <w:t>可供性</w:t>
      </w:r>
      <w:r>
        <w:rPr>
          <w:rFonts w:hint="eastAsia"/>
          <w:color w:val="EE0000"/>
        </w:rPr>
        <w:t>的</w:t>
      </w:r>
      <w:proofErr w:type="gramEnd"/>
      <w:r>
        <w:rPr>
          <w:rFonts w:hint="eastAsia"/>
          <w:color w:val="EE0000"/>
        </w:rPr>
        <w:t>成立</w:t>
      </w:r>
      <w:r w:rsidRPr="00172DC6">
        <w:rPr>
          <w:color w:val="EE0000"/>
        </w:rPr>
        <w:t>依賴</w:t>
      </w:r>
      <w:r>
        <w:rPr>
          <w:rFonts w:hint="eastAsia"/>
          <w:color w:val="EE0000"/>
        </w:rPr>
        <w:t>於</w:t>
      </w:r>
      <w:r w:rsidRPr="00172DC6">
        <w:rPr>
          <w:color w:val="EE0000"/>
        </w:rPr>
        <w:t>物質條件是否能支持行動</w:t>
      </w:r>
      <w:r w:rsidR="00DF6212">
        <w:rPr>
          <w:rFonts w:hint="eastAsia"/>
          <w:color w:val="EE0000"/>
        </w:rPr>
        <w:t>、</w:t>
      </w:r>
      <w:r w:rsidRPr="00172DC6">
        <w:rPr>
          <w:color w:val="EE0000"/>
        </w:rPr>
        <w:t>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r w:rsidRPr="00431E1E">
        <w:t>Gibson</w:t>
      </w:r>
      <w:r>
        <w:rPr>
          <w:rFonts w:hint="eastAsia"/>
        </w:rPr>
        <w:t>認為物質性來自</w:t>
      </w:r>
      <w:r w:rsidRPr="00E47D75">
        <w:t>於環境中可感知的物理特性</w:t>
      </w:r>
      <w:r>
        <w:rPr>
          <w:rFonts w:hint="eastAsia"/>
        </w:rPr>
        <w:t>，這些</w:t>
      </w:r>
      <w:r w:rsidRPr="00431E1E">
        <w:t>物理特性對</w:t>
      </w:r>
      <w:proofErr w:type="gramStart"/>
      <w:r w:rsidRPr="00431E1E">
        <w:t>可供性的</w:t>
      </w:r>
      <w:proofErr w:type="gramEnd"/>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w:t>
      </w:r>
      <w:r w:rsidRPr="00874FFA">
        <w:t>Gaver</w:t>
      </w:r>
      <w:r>
        <w:rPr>
          <w:rFonts w:hint="eastAsia"/>
        </w:rPr>
        <w:t>則將</w:t>
      </w:r>
      <w:proofErr w:type="gramStart"/>
      <w:r w:rsidRPr="001C664C">
        <w:t>可供性進一步</w:t>
      </w:r>
      <w:proofErr w:type="gramEnd"/>
      <w:r w:rsidRPr="001C664C">
        <w:t>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proofErr w:type="gramStart"/>
      <w:r>
        <w:rPr>
          <w:rFonts w:hint="eastAsia"/>
        </w:rPr>
        <w:t>可供性相關</w:t>
      </w:r>
      <w:proofErr w:type="gramEnd"/>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proofErr w:type="gramStart"/>
      <w:r w:rsidRPr="00AD7564">
        <w:t>可供性與</w:t>
      </w:r>
      <w:proofErr w:type="gramEnd"/>
      <w:r w:rsidRPr="00AD7564">
        <w:t>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092E81F0" w14:textId="7A0C905C" w:rsidR="002629A5" w:rsidRDefault="002629A5" w:rsidP="008D42EB">
      <w:pPr>
        <w:pStyle w:val="15"/>
        <w:ind w:firstLine="480"/>
      </w:pPr>
      <w:r w:rsidRPr="00EF3045">
        <w:t>除了自然物的物理條件</w:t>
      </w:r>
      <w:r>
        <w:rPr>
          <w:rFonts w:hint="eastAsia"/>
        </w:rPr>
        <w:t>外，</w:t>
      </w:r>
      <w:r w:rsidRPr="00FD30CF">
        <w:t>Hutchby</w:t>
      </w:r>
      <w:r w:rsidRPr="00A638B2">
        <w:t>提出「技術物質性」的概念</w:t>
      </w:r>
      <w:r>
        <w:rPr>
          <w:rFonts w:hint="eastAsia"/>
        </w:rPr>
        <w:t>，他認為</w:t>
      </w:r>
      <w:proofErr w:type="gramStart"/>
      <w:r>
        <w:rPr>
          <w:rFonts w:hint="eastAsia"/>
          <w:color w:val="EE0000"/>
        </w:rPr>
        <w:t>可供性</w:t>
      </w:r>
      <w:r w:rsidRPr="00136CA2">
        <w:rPr>
          <w:color w:val="EE0000"/>
        </w:rPr>
        <w:t>包含</w:t>
      </w:r>
      <w:proofErr w:type="gramEnd"/>
      <w:r w:rsidRPr="00136CA2">
        <w:rPr>
          <w:color w:val="EE0000"/>
        </w:rPr>
        <w:t>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w:t>
      </w:r>
      <w:proofErr w:type="gramStart"/>
      <w:r w:rsidRPr="005335CB">
        <w:t>可供性的</w:t>
      </w:r>
      <w:proofErr w:type="gramEnd"/>
      <w:r w:rsidRPr="005335CB">
        <w:t>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r>
        <w:rPr>
          <w:rFonts w:hint="eastAsia"/>
        </w:rPr>
        <w:t>因此，</w:t>
      </w:r>
      <w:r w:rsidRPr="00FE27BD">
        <w:rPr>
          <w:color w:val="EE0000"/>
        </w:rPr>
        <w:t>物質性不僅是物體的存在條件，更是</w:t>
      </w:r>
      <w:proofErr w:type="gramStart"/>
      <w:r w:rsidRPr="00FE27BD">
        <w:rPr>
          <w:color w:val="EE0000"/>
        </w:rPr>
        <w:t>可供性得以</w:t>
      </w:r>
      <w:proofErr w:type="gramEnd"/>
      <w:r w:rsidRPr="00FE27BD">
        <w:rPr>
          <w:color w:val="EE0000"/>
        </w:rPr>
        <w:t>被察覺、理解與實踐的基礎</w:t>
      </w:r>
      <w:r w:rsidRPr="00FE27BD">
        <w:rPr>
          <w:rFonts w:hint="eastAsia"/>
          <w:color w:val="EE0000"/>
        </w:rPr>
        <w:t>，</w:t>
      </w:r>
      <w:r w:rsidRPr="00FE27BD">
        <w:rPr>
          <w:color w:val="EE0000"/>
        </w:rPr>
        <w:t>只有在物質結構與行動者能力、感知方式與文化語境彼此協調時，才可能轉化為實際的行動機會</w:t>
      </w:r>
      <w:r w:rsidRPr="00BB2498">
        <w:t>。</w:t>
      </w:r>
    </w:p>
    <w:p w14:paraId="1CA0F776" w14:textId="49748C5C" w:rsidR="00434784" w:rsidRDefault="000E7743" w:rsidP="0066623C">
      <w:pPr>
        <w:pStyle w:val="a"/>
      </w:pPr>
      <w:r w:rsidRPr="000E7743">
        <w:t>真實</w:t>
      </w:r>
      <w:proofErr w:type="gramStart"/>
      <w:r w:rsidRPr="000E7743">
        <w:t>可供性</w:t>
      </w:r>
      <w:r>
        <w:rPr>
          <w:rFonts w:hint="eastAsia"/>
        </w:rPr>
        <w:t>與</w:t>
      </w:r>
      <w:proofErr w:type="gramEnd"/>
      <w:r w:rsidR="00434784">
        <w:rPr>
          <w:rFonts w:hint="eastAsia"/>
        </w:rPr>
        <w:t>感知</w:t>
      </w:r>
      <w:proofErr w:type="gramStart"/>
      <w:r w:rsidR="00434784">
        <w:rPr>
          <w:rFonts w:hint="eastAsia"/>
        </w:rPr>
        <w:t>可供性</w:t>
      </w:r>
      <w:proofErr w:type="gramEnd"/>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0EFC3BE7" w14:textId="379C751D" w:rsidR="001813FF" w:rsidRDefault="004C0685" w:rsidP="00EA5B36">
      <w:pPr>
        <w:pStyle w:val="15"/>
        <w:ind w:firstLine="480"/>
      </w:pPr>
      <w:r w:rsidRPr="004C0685">
        <w:t>即使環境本身具備</w:t>
      </w:r>
      <w:proofErr w:type="gramStart"/>
      <w:r w:rsidRPr="004C0685">
        <w:t>可供性</w:t>
      </w:r>
      <w:proofErr w:type="gramEnd"/>
      <w:r w:rsidRPr="004C0685">
        <w:t>，若行動者無法準確辨識其功能，仍可能造成誤判。</w:t>
      </w:r>
      <w:r>
        <w:rPr>
          <w:rFonts w:hint="eastAsia"/>
        </w:rPr>
        <w:t>回顧</w:t>
      </w:r>
      <w:r w:rsidR="00405AF5" w:rsidRPr="0067550D">
        <w:t>Gibson</w:t>
      </w:r>
      <w:r w:rsidR="007369C9">
        <w:rPr>
          <w:rFonts w:hint="eastAsia"/>
        </w:rPr>
        <w:t>所</w:t>
      </w:r>
      <w:r w:rsidR="00405AF5" w:rsidRPr="0067550D">
        <w:t>主張</w:t>
      </w:r>
      <w:proofErr w:type="gramStart"/>
      <w:r w:rsidR="00405AF5" w:rsidRPr="0067550D">
        <w:rPr>
          <w:rFonts w:hint="eastAsia"/>
        </w:rPr>
        <w:t>可供性</w:t>
      </w:r>
      <w:r w:rsidR="00405AF5" w:rsidRPr="0067550D">
        <w:rPr>
          <w:rFonts w:hint="eastAsia"/>
          <w:color w:val="0070C0"/>
        </w:rPr>
        <w:t>是</w:t>
      </w:r>
      <w:proofErr w:type="gramEnd"/>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r w:rsidR="0038579E" w:rsidRPr="005A4AF7">
        <w:t>Norman</w:t>
      </w:r>
      <w:r w:rsidR="00EA5B36">
        <w:rPr>
          <w:rFonts w:hint="eastAsia"/>
        </w:rPr>
        <w:t>研究指出</w:t>
      </w:r>
      <w:r w:rsidR="0038579E" w:rsidRPr="005A4AF7">
        <w:t>，並非</w:t>
      </w:r>
      <w:r w:rsidR="0038579E" w:rsidRPr="005A4AF7">
        <w:lastRenderedPageBreak/>
        <w:t>所有</w:t>
      </w:r>
      <w:proofErr w:type="gramStart"/>
      <w:r w:rsidR="0038579E" w:rsidRPr="005A4AF7">
        <w:t>可供性都</w:t>
      </w:r>
      <w:proofErr w:type="gramEnd"/>
      <w:r w:rsidR="0038579E" w:rsidRPr="005A4AF7">
        <w:t>能被行動者準確辨識，</w:t>
      </w:r>
      <w:r w:rsidR="003104E6">
        <w:rPr>
          <w:rFonts w:hint="eastAsia"/>
        </w:rPr>
        <w:t>因此</w:t>
      </w:r>
      <w:r w:rsidR="00106094">
        <w:rPr>
          <w:rFonts w:hint="eastAsia"/>
        </w:rPr>
        <w:t>提出</w:t>
      </w:r>
      <w:r w:rsidR="00DC654C">
        <w:rPr>
          <w:rFonts w:hint="eastAsia"/>
        </w:rPr>
        <w:t>「</w:t>
      </w:r>
      <w:r w:rsidR="0038579E" w:rsidRPr="000E7743">
        <w:t>真實</w:t>
      </w:r>
      <w:proofErr w:type="gramStart"/>
      <w:r w:rsidR="0038579E" w:rsidRPr="000E7743">
        <w:t>可供性</w:t>
      </w:r>
      <w:proofErr w:type="gramEnd"/>
      <w:r w:rsidR="00DC654C">
        <w:rPr>
          <w:rFonts w:hint="eastAsia"/>
        </w:rPr>
        <w:t>」</w:t>
      </w:r>
      <w:r w:rsidR="0038579E" w:rsidRPr="000E7743">
        <w:t>（</w:t>
      </w:r>
      <w:r w:rsidR="00A86813">
        <w:rPr>
          <w:rFonts w:hint="eastAsia"/>
        </w:rPr>
        <w:t>R</w:t>
      </w:r>
      <w:r w:rsidR="00A86813" w:rsidRPr="000E7743">
        <w:t xml:space="preserve">eal </w:t>
      </w:r>
      <w:r w:rsidR="00A86813" w:rsidRPr="00C6402B">
        <w:t>Affordance</w:t>
      </w:r>
      <w:r w:rsidR="0038579E" w:rsidRPr="000E7743">
        <w:t>）與</w:t>
      </w:r>
      <w:r w:rsidR="00DC654C">
        <w:rPr>
          <w:rFonts w:hint="eastAsia"/>
        </w:rPr>
        <w:t>「</w:t>
      </w:r>
      <w:r w:rsidR="0038579E" w:rsidRPr="000E7743">
        <w:t>感知</w:t>
      </w:r>
      <w:proofErr w:type="gramStart"/>
      <w:r w:rsidR="0038579E" w:rsidRPr="000E7743">
        <w:t>可供性</w:t>
      </w:r>
      <w:proofErr w:type="gramEnd"/>
      <w:r w:rsidR="00DC654C">
        <w:rPr>
          <w:rFonts w:hint="eastAsia"/>
        </w:rPr>
        <w:t>」</w:t>
      </w:r>
      <w:r w:rsidR="0038579E" w:rsidRPr="000E7743">
        <w:t>（</w:t>
      </w:r>
      <w:r w:rsidR="00DC654C">
        <w:rPr>
          <w:rFonts w:hint="eastAsia"/>
        </w:rPr>
        <w:t>P</w:t>
      </w:r>
      <w:r w:rsidR="00DC654C" w:rsidRPr="00C07FD1">
        <w:t xml:space="preserve">erceived </w:t>
      </w:r>
      <w:r w:rsidR="00DC654C" w:rsidRPr="00C6402B">
        <w:t>Affordance</w:t>
      </w:r>
      <w:r w:rsidR="0038579E"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w:t>
      </w:r>
      <w:proofErr w:type="gramStart"/>
      <w:r w:rsidR="0016417C" w:rsidRPr="0016417C">
        <w:t>可供性</w:t>
      </w:r>
      <w:proofErr w:type="gramEnd"/>
      <w:r w:rsidR="00BF02CB" w:rsidRPr="00BF02CB">
        <w:t>（</w:t>
      </w:r>
      <w:r w:rsidR="00BF02CB" w:rsidRPr="00BF02CB">
        <w:t>Perceived Affordance</w:t>
      </w:r>
      <w:r w:rsidR="00BF02CB" w:rsidRPr="00BF02CB">
        <w:t>）</w:t>
      </w:r>
      <w:r w:rsidR="008751E0" w:rsidRPr="008751E0">
        <w:t>，但僅有具備觸控功能的螢幕</w:t>
      </w:r>
      <w:proofErr w:type="gramStart"/>
      <w:r w:rsidR="008751E0" w:rsidRPr="008751E0">
        <w:t>才</w:t>
      </w:r>
      <w:r w:rsidR="00F55CB3">
        <w:rPr>
          <w:rFonts w:hint="eastAsia"/>
        </w:rPr>
        <w:t>能</w:t>
      </w:r>
      <w:r w:rsidR="00AA71E9">
        <w:rPr>
          <w:rFonts w:hint="eastAsia"/>
        </w:rPr>
        <w:t>經</w:t>
      </w:r>
      <w:r w:rsidR="008751E0" w:rsidRPr="008751E0">
        <w:t>觸碰</w:t>
      </w:r>
      <w:proofErr w:type="gramEnd"/>
      <w:r w:rsidR="00AA71E9">
        <w:rPr>
          <w:rFonts w:hint="eastAsia"/>
        </w:rPr>
        <w:t>、</w:t>
      </w:r>
      <w:r w:rsidR="008751E0" w:rsidRPr="008751E0">
        <w:t>產生回饋</w:t>
      </w:r>
      <w:r w:rsidR="00BF4E5C">
        <w:rPr>
          <w:rFonts w:hint="eastAsia"/>
        </w:rPr>
        <w:t>而</w:t>
      </w:r>
      <w:r w:rsidR="008751E0" w:rsidRPr="008751E0">
        <w:t>構成真實</w:t>
      </w:r>
      <w:proofErr w:type="gramStart"/>
      <w:r w:rsidR="008751E0" w:rsidRPr="008751E0">
        <w:t>可供性</w:t>
      </w:r>
      <w:proofErr w:type="gramEnd"/>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0D8A16C1" w:rsidR="00F641F3" w:rsidRDefault="003919F6" w:rsidP="00E00483">
      <w:pPr>
        <w:pStyle w:val="afff0"/>
      </w:pPr>
      <w:bookmarkStart w:id="69" w:name="_Toc202118938"/>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Pr>
          <w:noProof/>
        </w:rPr>
        <w:t>1</w:t>
      </w:r>
      <w:r>
        <w:fldChar w:fldCharType="end"/>
      </w:r>
      <w:r w:rsidR="00CC144F">
        <w:rPr>
          <w:rFonts w:hint="eastAsia"/>
        </w:rPr>
        <w:t xml:space="preserve"> </w:t>
      </w:r>
      <w:proofErr w:type="gramStart"/>
      <w:r w:rsidR="006F31E4">
        <w:rPr>
          <w:rFonts w:hint="eastAsia"/>
        </w:rPr>
        <w:t>可供性分類</w:t>
      </w:r>
      <w:proofErr w:type="gramEnd"/>
      <w:r w:rsidR="006F31E4">
        <w:rPr>
          <w:rFonts w:hint="eastAsia"/>
        </w:rPr>
        <w:t>圖</w:t>
      </w:r>
      <w:bookmarkEnd w:id="69"/>
    </w:p>
    <w:p w14:paraId="4CEFED46" w14:textId="5D755FFB"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2F9B2B21" w14:textId="003CCD4B" w:rsidR="00347957" w:rsidRDefault="00A960EE" w:rsidP="0035089A">
      <w:pPr>
        <w:pStyle w:val="15"/>
        <w:ind w:firstLine="480"/>
      </w:pPr>
      <w:r w:rsidRPr="006E0279">
        <w:t>圖</w:t>
      </w:r>
      <w:r w:rsidR="00444888">
        <w:rPr>
          <w:rFonts w:hint="eastAsia"/>
        </w:rPr>
        <w:t>2.3-1</w:t>
      </w:r>
      <w:r w:rsidR="00301F77">
        <w:rPr>
          <w:rFonts w:hint="eastAsia"/>
        </w:rPr>
        <w:t>表示</w:t>
      </w:r>
      <w:proofErr w:type="gramStart"/>
      <w:r w:rsidRPr="006E0279">
        <w:t>可供性</w:t>
      </w:r>
      <w:proofErr w:type="gramEnd"/>
      <w:r w:rsidRPr="006E0279">
        <w:t>（</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w:t>
      </w:r>
      <w:proofErr w:type="gramStart"/>
      <w:r>
        <w:rPr>
          <w:rFonts w:hint="eastAsia"/>
        </w:rPr>
        <w:t>可供性</w:t>
      </w:r>
      <w:proofErr w:type="gramEnd"/>
      <w:r>
        <w:rPr>
          <w:rFonts w:hint="eastAsia"/>
        </w:rPr>
        <w:t>（</w:t>
      </w:r>
      <w:r>
        <w:rPr>
          <w:rFonts w:hint="eastAsia"/>
        </w:rPr>
        <w:t>Perceptible Affordance</w:t>
      </w:r>
      <w:r>
        <w:rPr>
          <w:rFonts w:hint="eastAsia"/>
        </w:rPr>
        <w:t>）：</w:t>
      </w:r>
      <w:proofErr w:type="gramStart"/>
      <w:r>
        <w:rPr>
          <w:rFonts w:hint="eastAsia"/>
        </w:rPr>
        <w:t>可供性存在</w:t>
      </w:r>
      <w:proofErr w:type="gramEnd"/>
      <w:r>
        <w:rPr>
          <w:rFonts w:hint="eastAsia"/>
        </w:rPr>
        <w:t>且可被感知，生物能正確察覺並加以操作。（二）隱藏</w:t>
      </w:r>
      <w:proofErr w:type="gramStart"/>
      <w:r>
        <w:rPr>
          <w:rFonts w:hint="eastAsia"/>
        </w:rPr>
        <w:t>可供性</w:t>
      </w:r>
      <w:proofErr w:type="gramEnd"/>
      <w:r>
        <w:rPr>
          <w:rFonts w:hint="eastAsia"/>
        </w:rPr>
        <w:t>（</w:t>
      </w:r>
      <w:r>
        <w:rPr>
          <w:rFonts w:hint="eastAsia"/>
        </w:rPr>
        <w:t>Hidden Affordance</w:t>
      </w:r>
      <w:r>
        <w:rPr>
          <w:rFonts w:hint="eastAsia"/>
        </w:rPr>
        <w:t>）：有實際</w:t>
      </w:r>
      <w:proofErr w:type="gramStart"/>
      <w:r>
        <w:rPr>
          <w:rFonts w:hint="eastAsia"/>
        </w:rPr>
        <w:t>可供性</w:t>
      </w:r>
      <w:proofErr w:type="gramEnd"/>
      <w:r>
        <w:rPr>
          <w:rFonts w:hint="eastAsia"/>
        </w:rPr>
        <w:t>，卻因缺乏足夠感知線索使生物無法察覺。（三）錯誤</w:t>
      </w:r>
      <w:proofErr w:type="gramStart"/>
      <w:r>
        <w:rPr>
          <w:rFonts w:hint="eastAsia"/>
        </w:rPr>
        <w:t>可供性</w:t>
      </w:r>
      <w:proofErr w:type="gramEnd"/>
      <w:r>
        <w:rPr>
          <w:rFonts w:hint="eastAsia"/>
        </w:rPr>
        <w:t>（</w:t>
      </w:r>
      <w:r>
        <w:rPr>
          <w:rFonts w:hint="eastAsia"/>
        </w:rPr>
        <w:t>False Affordance</w:t>
      </w:r>
      <w:r>
        <w:rPr>
          <w:rFonts w:hint="eastAsia"/>
        </w:rPr>
        <w:t>）：無實際</w:t>
      </w:r>
      <w:proofErr w:type="gramStart"/>
      <w:r>
        <w:rPr>
          <w:rFonts w:hint="eastAsia"/>
        </w:rPr>
        <w:t>可供性</w:t>
      </w:r>
      <w:proofErr w:type="gramEnd"/>
      <w:r>
        <w:rPr>
          <w:rFonts w:hint="eastAsia"/>
        </w:rPr>
        <w:t>，卻誤導生物以為可操作。（四）正確拒絕（</w:t>
      </w:r>
      <w:r>
        <w:rPr>
          <w:rFonts w:hint="eastAsia"/>
        </w:rPr>
        <w:t>Correct Rejection</w:t>
      </w:r>
      <w:r>
        <w:rPr>
          <w:rFonts w:hint="eastAsia"/>
        </w:rPr>
        <w:t>）：</w:t>
      </w:r>
      <w:proofErr w:type="gramStart"/>
      <w:r>
        <w:rPr>
          <w:rFonts w:hint="eastAsia"/>
        </w:rPr>
        <w:t>可供性不</w:t>
      </w:r>
      <w:proofErr w:type="gramEnd"/>
      <w:r>
        <w:rPr>
          <w:rFonts w:hint="eastAsia"/>
        </w:rPr>
        <w:t>存在，生物亦無錯誤感知，達成正確排除。</w:t>
      </w:r>
      <w:r w:rsidR="00D70824" w:rsidRPr="00D70824">
        <w:t>即使系統</w:t>
      </w:r>
      <w:r w:rsidR="00BF02CB">
        <w:rPr>
          <w:rFonts w:hint="eastAsia"/>
        </w:rPr>
        <w:t>並不支援</w:t>
      </w:r>
      <w:r w:rsidR="00D70824" w:rsidRPr="00D70824">
        <w:t>某項功能，</w:t>
      </w:r>
      <w:r w:rsidR="00DF5C40">
        <w:rPr>
          <w:rFonts w:hint="eastAsia"/>
        </w:rPr>
        <w:t>錯誤</w:t>
      </w:r>
      <w:proofErr w:type="gramStart"/>
      <w:r w:rsidR="00D70824" w:rsidRPr="00D70824">
        <w:t>可供性仍</w:t>
      </w:r>
      <w:proofErr w:type="gramEnd"/>
      <w:r w:rsidR="00D70824" w:rsidRPr="00D70824">
        <w:t>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proofErr w:type="gramStart"/>
      <w:r w:rsidR="00EB5A31">
        <w:rPr>
          <w:rFonts w:hint="eastAsia"/>
        </w:rPr>
        <w:t>此外</w:t>
      </w:r>
      <w:r w:rsidR="00AA71E9">
        <w:rPr>
          <w:rFonts w:hint="eastAsia"/>
        </w:rPr>
        <w:t>，</w:t>
      </w:r>
      <w:r w:rsidR="0030357B">
        <w:rPr>
          <w:rFonts w:hint="eastAsia"/>
        </w:rPr>
        <w:t>可</w:t>
      </w:r>
      <w:r w:rsidR="00A77AA4" w:rsidRPr="00A77AA4">
        <w:t>供性</w:t>
      </w:r>
      <w:proofErr w:type="gramEnd"/>
      <w:r w:rsidR="00A77AA4" w:rsidRPr="00A77AA4">
        <w:t>本身獨立於感知而存在，</w:t>
      </w:r>
      <w:r w:rsidR="00A259E5">
        <w:rPr>
          <w:rFonts w:hint="eastAsia"/>
        </w:rPr>
        <w:t>代表</w:t>
      </w:r>
      <w:proofErr w:type="gramStart"/>
      <w:r w:rsidR="00A259E5">
        <w:rPr>
          <w:rFonts w:hint="eastAsia"/>
        </w:rPr>
        <w:t>可供性</w:t>
      </w:r>
      <w:r w:rsidR="00A77AA4" w:rsidRPr="00A77AA4">
        <w:t>即便</w:t>
      </w:r>
      <w:proofErr w:type="gramEnd"/>
      <w:r w:rsidR="00A77AA4" w:rsidRPr="00A77AA4">
        <w:t>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0A0517">
        <w:rPr>
          <w:rFonts w:hint="eastAsia"/>
        </w:rPr>
        <w:t>。</w:t>
      </w:r>
      <w:r w:rsidR="00315DDE">
        <w:rPr>
          <w:rFonts w:hint="eastAsia"/>
        </w:rPr>
        <w:t>同時，</w:t>
      </w:r>
      <w:r w:rsidR="002A15B3" w:rsidRPr="002A15B3">
        <w:rPr>
          <w:color w:val="0070C0"/>
        </w:rPr>
        <w:t>錯誤感知的</w:t>
      </w:r>
      <w:proofErr w:type="gramStart"/>
      <w:r w:rsidR="002A15B3" w:rsidRPr="002A15B3">
        <w:rPr>
          <w:color w:val="0070C0"/>
        </w:rPr>
        <w:t>可供性</w:t>
      </w:r>
      <w:r w:rsidR="00A77AA4" w:rsidRPr="00A77AA4">
        <w:t>仍</w:t>
      </w:r>
      <w:proofErr w:type="gramEnd"/>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lastRenderedPageBreak/>
        <w:t>文化與慣例約束</w:t>
      </w:r>
      <w:r w:rsidRPr="00011781">
        <w:t>（</w:t>
      </w:r>
      <w:r w:rsidRPr="00F3641F">
        <w:t>Cultural Constraint</w:t>
      </w:r>
      <w:r w:rsidRPr="00011781">
        <w:t>）</w:t>
      </w:r>
    </w:p>
    <w:p w14:paraId="3CE9432C" w14:textId="0A16756C" w:rsidR="00B730BA" w:rsidRDefault="0010778D" w:rsidP="00F36D61">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proofErr w:type="gramStart"/>
      <w:r w:rsidR="00AE3D2E" w:rsidRPr="00EC7589">
        <w:rPr>
          <w:rFonts w:hint="eastAsia"/>
          <w:color w:val="EE0000"/>
        </w:rPr>
        <w:t>可供性</w:t>
      </w:r>
      <w:r w:rsidR="00DC6E09" w:rsidRPr="00EC7589">
        <w:rPr>
          <w:rFonts w:hint="eastAsia"/>
          <w:color w:val="EE0000"/>
        </w:rPr>
        <w:t>的</w:t>
      </w:r>
      <w:proofErr w:type="gramEnd"/>
      <w:r w:rsidR="00DC6E09" w:rsidRPr="00EC7589">
        <w:rPr>
          <w:rFonts w:hint="eastAsia"/>
          <w:color w:val="EE0000"/>
        </w:rPr>
        <w:t>理解與運作</w:t>
      </w:r>
      <w:r w:rsidR="005C1CA5" w:rsidRPr="00EC7589">
        <w:rPr>
          <w:rFonts w:hint="eastAsia"/>
          <w:color w:val="EE0000"/>
        </w:rPr>
        <w:t>受</w:t>
      </w:r>
      <w:commentRangeStart w:id="70"/>
      <w:r w:rsidR="005C1CA5" w:rsidRPr="00EC7589">
        <w:rPr>
          <w:color w:val="EE0000"/>
        </w:rPr>
        <w:t>文化約束</w:t>
      </w:r>
      <w:commentRangeEnd w:id="70"/>
      <w:r w:rsidR="005C1CA5" w:rsidRPr="00EC7589">
        <w:rPr>
          <w:rStyle w:val="af7"/>
          <w:color w:val="EE0000"/>
        </w:rPr>
        <w:commentReference w:id="70"/>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w:t>
      </w:r>
      <w:proofErr w:type="gramStart"/>
      <w:r w:rsidR="005C1CA5" w:rsidRPr="00D26E3D">
        <w:t>可供性</w:t>
      </w:r>
      <w:r w:rsidR="005C1CA5">
        <w:rPr>
          <w:rFonts w:hint="eastAsia"/>
        </w:rPr>
        <w:t>是否</w:t>
      </w:r>
      <w:proofErr w:type="gramEnd"/>
      <w:r w:rsidR="005C1CA5" w:rsidRPr="00D26E3D">
        <w:t>存在，但</w:t>
      </w:r>
      <w:r w:rsidR="005C1CA5">
        <w:rPr>
          <w:rFonts w:hint="eastAsia"/>
        </w:rPr>
        <w:t>文化</w:t>
      </w:r>
      <w:r w:rsidR="005C1CA5" w:rsidRPr="00D26E3D">
        <w:t>強化某些</w:t>
      </w:r>
      <w:proofErr w:type="gramStart"/>
      <w:r w:rsidR="005C1CA5" w:rsidRPr="00D26E3D">
        <w:t>可供性的</w:t>
      </w:r>
      <w:proofErr w:type="gramEnd"/>
      <w:r w:rsidR="005C1CA5" w:rsidRPr="00D26E3D">
        <w:t>顯著性，</w:t>
      </w:r>
      <w:r w:rsidR="008D6E3A">
        <w:rPr>
          <w:rFonts w:hint="eastAsia"/>
        </w:rPr>
        <w:t>提升</w:t>
      </w:r>
      <w:proofErr w:type="gramStart"/>
      <w:r w:rsidR="005C1CA5">
        <w:rPr>
          <w:rFonts w:hint="eastAsia"/>
        </w:rPr>
        <w:t>可供性發生</w:t>
      </w:r>
      <w:proofErr w:type="gramEnd"/>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r w:rsidR="00713667">
        <w:rPr>
          <w:rFonts w:hint="eastAsia"/>
        </w:rPr>
        <w:t>接續前述舉例</w:t>
      </w:r>
      <w:r w:rsidR="003256E8">
        <w:rPr>
          <w:rFonts w:hint="eastAsia"/>
        </w:rPr>
        <w:t>，倘若</w:t>
      </w:r>
      <w:r w:rsidR="003256E8" w:rsidRPr="00940FC7">
        <w:t>使用者只在游標出現特定形狀時才點擊</w:t>
      </w:r>
      <w:r w:rsidR="003256E8">
        <w:rPr>
          <w:rFonts w:hint="eastAsia"/>
        </w:rPr>
        <w:t>介面上的圖示</w:t>
      </w:r>
      <w:r w:rsidR="003256E8" w:rsidRPr="00940FC7">
        <w:t>，</w:t>
      </w:r>
      <w:r w:rsidR="003256E8">
        <w:rPr>
          <w:rFonts w:hint="eastAsia"/>
        </w:rPr>
        <w:t>就是經由社會化習得了操作</w:t>
      </w:r>
      <w:r w:rsidR="003256E8" w:rsidRPr="00940FC7">
        <w:t>規則</w:t>
      </w:r>
      <w:r w:rsidR="003256E8">
        <w:rPr>
          <w:rFonts w:hint="eastAsia"/>
        </w:rPr>
        <w:t>而產生的行為</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D5706F">
        <w:rPr>
          <w:rFonts w:hint="eastAsia"/>
        </w:rPr>
        <w:t>。因此，</w:t>
      </w:r>
      <w:r w:rsidR="003256E8" w:rsidRPr="007460AB">
        <w:t>設計者在規劃介面時，</w:t>
      </w:r>
      <w:r w:rsidR="003256E8">
        <w:rPr>
          <w:rFonts w:hint="eastAsia"/>
        </w:rPr>
        <w:t>必須</w:t>
      </w:r>
      <w:r w:rsidR="003256E8" w:rsidRPr="007460AB">
        <w:t>理解</w:t>
      </w:r>
      <w:r w:rsidR="003256E8">
        <w:rPr>
          <w:rFonts w:hint="eastAsia"/>
        </w:rPr>
        <w:t>文化</w:t>
      </w:r>
      <w:r w:rsidR="003256E8" w:rsidRPr="007460AB">
        <w:t>慣例</w:t>
      </w:r>
      <w:r w:rsidR="003256E8" w:rsidRPr="00DD42CD">
        <w:t>（</w:t>
      </w:r>
      <w:r w:rsidR="003256E8" w:rsidRPr="00DD42CD">
        <w:t>Convention</w:t>
      </w:r>
      <w:r w:rsidR="003256E8" w:rsidRPr="00DD42CD">
        <w:t>）、回饋（</w:t>
      </w:r>
      <w:r w:rsidR="003256E8" w:rsidRPr="00DD42CD">
        <w:t>Feedback</w:t>
      </w:r>
      <w:r w:rsidR="003256E8" w:rsidRPr="00DD42CD">
        <w:t>）與感知</w:t>
      </w:r>
      <w:proofErr w:type="gramStart"/>
      <w:r w:rsidR="003256E8" w:rsidRPr="00DD42CD">
        <w:t>可供性</w:t>
      </w:r>
      <w:proofErr w:type="gramEnd"/>
      <w:r w:rsidR="003256E8" w:rsidRPr="00DD42CD">
        <w:t>（</w:t>
      </w:r>
      <w:r w:rsidR="003256E8" w:rsidRPr="00DD42CD">
        <w:t>Perceived Affordance</w:t>
      </w:r>
      <w:r w:rsidR="003256E8" w:rsidRPr="00DD42CD">
        <w:t>）</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3256E8">
        <w:rPr>
          <w:rFonts w:hint="eastAsia"/>
        </w:rPr>
        <w:t>，三者</w:t>
      </w:r>
      <w:r w:rsidR="003256E8" w:rsidRPr="005F11DB">
        <w:t>在實際操作中需彼此協調，方能有效引導行為、提升可用性並降低誤用風險</w:t>
      </w:r>
      <w:r w:rsidR="003256E8">
        <w:rPr>
          <w:rFonts w:hint="eastAsia"/>
        </w:rPr>
        <w:t>，若正確引入</w:t>
      </w:r>
      <w:proofErr w:type="gramStart"/>
      <w:r w:rsidR="003256E8">
        <w:rPr>
          <w:rFonts w:hint="eastAsia"/>
        </w:rPr>
        <w:t>可供性的</w:t>
      </w:r>
      <w:proofErr w:type="gramEnd"/>
      <w:r w:rsidR="003256E8">
        <w:rPr>
          <w:rFonts w:hint="eastAsia"/>
        </w:rPr>
        <w:t>概念，便可直接於設計初期切入使用者感知與行動之間的關聯，使系統介面更學、易用</w:t>
      </w:r>
      <w:r w:rsidR="003256E8">
        <w:fldChar w:fldCharType="begin"/>
      </w:r>
      <w:r w:rsidR="003256E8">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3256E8">
        <w:fldChar w:fldCharType="separate"/>
      </w:r>
      <w:r w:rsidR="003256E8">
        <w:rPr>
          <w:noProof/>
        </w:rPr>
        <w:t>(Gaver, 1991)</w:t>
      </w:r>
      <w:r w:rsidR="003256E8">
        <w:fldChar w:fldCharType="end"/>
      </w:r>
      <w:r w:rsidR="003256E8" w:rsidRPr="005F11DB">
        <w:t>。</w:t>
      </w: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2540C290" w14:textId="3BDC3D24" w:rsidR="005B6A58" w:rsidRDefault="00BE609F" w:rsidP="002B6878">
      <w:pPr>
        <w:pStyle w:val="15"/>
        <w:ind w:firstLine="480"/>
      </w:pPr>
      <w:r w:rsidRPr="007D1590">
        <w:t>Gaver</w:t>
      </w:r>
      <w:r>
        <w:rPr>
          <w:rFonts w:hint="eastAsia"/>
        </w:rPr>
        <w:t>延伸</w:t>
      </w:r>
      <w:r>
        <w:rPr>
          <w:rFonts w:hint="eastAsia"/>
        </w:rPr>
        <w:t>Gibson</w:t>
      </w:r>
      <w:r w:rsidRPr="007D1590">
        <w:t>的理論，</w:t>
      </w:r>
      <w:r>
        <w:rPr>
          <w:rFonts w:hint="eastAsia"/>
        </w:rPr>
        <w:t>認為部分</w:t>
      </w:r>
      <w:proofErr w:type="gramStart"/>
      <w:r>
        <w:rPr>
          <w:rFonts w:hint="eastAsia"/>
        </w:rPr>
        <w:t>可供性的確</w:t>
      </w:r>
      <w:proofErr w:type="gramEnd"/>
      <w:r>
        <w:rPr>
          <w:rFonts w:hint="eastAsia"/>
        </w:rPr>
        <w:t>可直接被人</w:t>
      </w:r>
      <w:r w:rsidRPr="00FF4FAB">
        <w:t>們感知</w:t>
      </w:r>
      <w:r>
        <w:rPr>
          <w:rFonts w:hint="eastAsia"/>
        </w:rPr>
        <w:t>與了解</w:t>
      </w:r>
      <w:r w:rsidRPr="00FF4FAB">
        <w:t>，</w:t>
      </w:r>
      <w:r w:rsidRPr="006866E5">
        <w:rPr>
          <w:rFonts w:hint="eastAsia"/>
          <w:color w:val="EE0000"/>
        </w:rPr>
        <w:t>但較複雜的</w:t>
      </w:r>
      <w:proofErr w:type="gramStart"/>
      <w:r w:rsidRPr="006866E5">
        <w:rPr>
          <w:color w:val="EE0000"/>
        </w:rPr>
        <w:t>可供性不一定</w:t>
      </w:r>
      <w:proofErr w:type="gramEnd"/>
      <w:r w:rsidRPr="006866E5">
        <w:rPr>
          <w:color w:val="EE0000"/>
        </w:rPr>
        <w:t>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w:t>
      </w:r>
      <w:r w:rsidRPr="00790890">
        <w:rPr>
          <w:rFonts w:hint="eastAsia"/>
          <w:color w:val="EE0000"/>
        </w:rPr>
        <w:t>視覺</w:t>
      </w:r>
      <w:r>
        <w:rPr>
          <w:rFonts w:hint="eastAsia"/>
        </w:rPr>
        <w:t>來感知</w:t>
      </w:r>
      <w:proofErr w:type="gramStart"/>
      <w:r>
        <w:rPr>
          <w:rFonts w:hint="eastAsia"/>
        </w:rPr>
        <w:t>可供性的</w:t>
      </w:r>
      <w:proofErr w:type="gramEnd"/>
      <w:r>
        <w:rPr>
          <w:rFonts w:hint="eastAsia"/>
        </w:rPr>
        <w:t>論點，補充說明</w:t>
      </w:r>
      <w:proofErr w:type="gramStart"/>
      <w:r w:rsidRPr="003B6F23">
        <w:rPr>
          <w:color w:val="EE0000"/>
        </w:rPr>
        <w:t>可供性也</w:t>
      </w:r>
      <w:proofErr w:type="gramEnd"/>
      <w:r w:rsidRPr="003B6F23">
        <w:rPr>
          <w:color w:val="EE0000"/>
        </w:rPr>
        <w:t>可透過觸覺</w:t>
      </w:r>
      <w:r w:rsidRPr="003B6F23">
        <w:rPr>
          <w:rFonts w:hint="eastAsia"/>
          <w:color w:val="EE0000"/>
        </w:rPr>
        <w:t>、</w:t>
      </w:r>
      <w:r w:rsidRPr="003B6F23">
        <w:rPr>
          <w:color w:val="EE0000"/>
        </w:rPr>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r w:rsidR="00991244" w:rsidRPr="0089592A">
        <w:t>在</w:t>
      </w:r>
      <w:r w:rsidR="00991244">
        <w:rPr>
          <w:rFonts w:hint="eastAsia"/>
        </w:rPr>
        <w:t>人造物（</w:t>
      </w:r>
      <w:r w:rsidR="00991244">
        <w:rPr>
          <w:rFonts w:hint="eastAsia"/>
        </w:rPr>
        <w:t>Artifact</w:t>
      </w:r>
      <w:r w:rsidR="00991244">
        <w:rPr>
          <w:rFonts w:hint="eastAsia"/>
        </w:rPr>
        <w:t>）</w:t>
      </w:r>
      <w:r w:rsidR="00991244" w:rsidRPr="0089592A">
        <w:t>設計實務中，探索</w:t>
      </w:r>
      <w:proofErr w:type="gramStart"/>
      <w:r w:rsidR="00991244" w:rsidRPr="0089592A">
        <w:t>可供性成為</w:t>
      </w:r>
      <w:proofErr w:type="gramEnd"/>
      <w:r w:rsidR="00991244" w:rsidRPr="0089592A">
        <w:t>重要的設計考量。當物件的「</w:t>
      </w:r>
      <w:r w:rsidR="00CA451E">
        <w:rPr>
          <w:rFonts w:hint="eastAsia"/>
        </w:rPr>
        <w:t>可感知</w:t>
      </w:r>
      <w:proofErr w:type="gramStart"/>
      <w:r w:rsidR="00CA451E">
        <w:rPr>
          <w:rFonts w:hint="eastAsia"/>
        </w:rPr>
        <w:t>可供性</w:t>
      </w:r>
      <w:proofErr w:type="gramEnd"/>
      <w:r w:rsidR="00991244" w:rsidRPr="0089592A">
        <w:t>」（</w:t>
      </w:r>
      <w:r w:rsidR="004F47D9" w:rsidRPr="004F47D9">
        <w:t>Perceived Affordance</w:t>
      </w:r>
      <w:r w:rsidR="00991244" w:rsidRPr="0089592A">
        <w:t>）與其預期功能一致時，使用者能輕易理解其操作方式；</w:t>
      </w:r>
      <w:proofErr w:type="gramStart"/>
      <w:r w:rsidR="00991244" w:rsidRPr="0089592A">
        <w:t>反之，</w:t>
      </w:r>
      <w:proofErr w:type="gramEnd"/>
      <w:r w:rsidR="00991244" w:rsidRPr="0089592A">
        <w:t>若</w:t>
      </w:r>
      <w:r w:rsidR="00C22613">
        <w:rPr>
          <w:rFonts w:hint="eastAsia"/>
        </w:rPr>
        <w:t>「</w:t>
      </w:r>
      <w:r w:rsidR="00C1107C" w:rsidRPr="00C1107C">
        <w:t>錯誤</w:t>
      </w:r>
      <w:proofErr w:type="gramStart"/>
      <w:r w:rsidR="00C1107C" w:rsidRPr="00C1107C">
        <w:t>可供性</w:t>
      </w:r>
      <w:proofErr w:type="gramEnd"/>
      <w:r w:rsidR="00C22613">
        <w:rPr>
          <w:rFonts w:hint="eastAsia"/>
        </w:rPr>
        <w:t>」</w:t>
      </w:r>
      <w:r w:rsidR="00C1107C">
        <w:rPr>
          <w:rFonts w:hint="eastAsia"/>
        </w:rPr>
        <w:t>（</w:t>
      </w:r>
      <w:r w:rsidR="00C1107C" w:rsidRPr="00C1107C">
        <w:t>False Affordance</w:t>
      </w:r>
      <w:r w:rsidR="00C1107C">
        <w:rPr>
          <w:rFonts w:hint="eastAsia"/>
        </w:rPr>
        <w:t>）</w:t>
      </w:r>
      <w:r w:rsidR="00991244" w:rsidRPr="0089592A">
        <w:t>暗示錯誤行動，則易導致操作失誤，此時</w:t>
      </w:r>
      <w:r w:rsidR="00DC782F">
        <w:rPr>
          <w:rFonts w:hint="eastAsia"/>
        </w:rPr>
        <w:t>便須</w:t>
      </w:r>
      <w:r w:rsidR="00991244" w:rsidRPr="0089592A">
        <w:t>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w:t>
      </w:r>
      <w:proofErr w:type="gramStart"/>
      <w:r w:rsidR="00991244" w:rsidRPr="0089592A">
        <w:t>此外，</w:t>
      </w:r>
      <w:proofErr w:type="gramEnd"/>
      <w:r w:rsidR="00991244" w:rsidRPr="00E30ECE">
        <w:rPr>
          <w:color w:val="156082" w:themeColor="accent1"/>
        </w:rPr>
        <w:t>複雜物件的</w:t>
      </w:r>
      <w:proofErr w:type="gramStart"/>
      <w:r w:rsidR="00991244" w:rsidRPr="00E30ECE">
        <w:rPr>
          <w:color w:val="156082" w:themeColor="accent1"/>
        </w:rPr>
        <w:t>可供性常</w:t>
      </w:r>
      <w:proofErr w:type="gramEnd"/>
      <w:r w:rsidR="00991244" w:rsidRPr="00E30ECE">
        <w:rPr>
          <w:color w:val="156082" w:themeColor="accent1"/>
        </w:rPr>
        <w:t>依其所揭示的行為訊息</w:t>
      </w:r>
      <w:r w:rsidR="006A6743">
        <w:rPr>
          <w:rFonts w:hint="eastAsia"/>
          <w:color w:val="156082" w:themeColor="accent1"/>
        </w:rPr>
        <w:t>被</w:t>
      </w:r>
      <w:r w:rsidR="00991244" w:rsidRPr="00E30ECE">
        <w:rPr>
          <w:color w:val="156082" w:themeColor="accent1"/>
        </w:rPr>
        <w:t>連續</w:t>
      </w:r>
      <w:r w:rsidR="006A6743">
        <w:rPr>
          <w:rFonts w:hint="eastAsia"/>
          <w:color w:val="156082" w:themeColor="accent1"/>
        </w:rPr>
        <w:t>理解</w:t>
      </w:r>
      <w:r w:rsidR="00991244" w:rsidRPr="00E30ECE">
        <w:rPr>
          <w:color w:val="156082" w:themeColor="accent1"/>
        </w:rPr>
        <w:t>，</w:t>
      </w:r>
      <w:r w:rsidR="003B7E18">
        <w:rPr>
          <w:rFonts w:hint="eastAsia"/>
          <w:color w:val="156082" w:themeColor="accent1"/>
        </w:rPr>
        <w:t>此</w:t>
      </w:r>
      <w:r w:rsidR="00B14A8C">
        <w:rPr>
          <w:rFonts w:hint="eastAsia"/>
          <w:color w:val="156082" w:themeColor="accent1"/>
        </w:rPr>
        <w:t>類</w:t>
      </w:r>
      <w:proofErr w:type="gramStart"/>
      <w:r w:rsidR="00991244" w:rsidRPr="00E30ECE">
        <w:rPr>
          <w:color w:val="156082" w:themeColor="accent1"/>
        </w:rPr>
        <w:t>可供性並非</w:t>
      </w:r>
      <w:proofErr w:type="gramEnd"/>
      <w:r w:rsidR="00991244" w:rsidRPr="00E30ECE">
        <w:rPr>
          <w:color w:val="156082" w:themeColor="accent1"/>
        </w:rPr>
        <w:t>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w:t>
      </w:r>
      <w:proofErr w:type="gramStart"/>
      <w:r w:rsidR="002B6878" w:rsidRPr="00F53F1A">
        <w:t>可供性理論</w:t>
      </w:r>
      <w:proofErr w:type="gramEnd"/>
      <w:r w:rsidR="002B6878" w:rsidRPr="00F53F1A">
        <w:t>從</w:t>
      </w:r>
      <w:r w:rsidR="002B6878" w:rsidRPr="00F53F1A">
        <w:t>Gibson</w:t>
      </w:r>
      <w:r w:rsidR="002B6878" w:rsidRPr="00F53F1A">
        <w:t>的生態心理學出發，主張生物與</w:t>
      </w:r>
      <w:proofErr w:type="gramStart"/>
      <w:r w:rsidR="002B6878" w:rsidRPr="00F53F1A">
        <w:t>環境間的互動</w:t>
      </w:r>
      <w:proofErr w:type="gramEnd"/>
      <w:r w:rsidR="002B6878" w:rsidRPr="00F53F1A">
        <w:t>關係構成了行動的可能性，並強調其相對性、互補性與可感知性</w:t>
      </w:r>
      <w:r w:rsidR="002B6878">
        <w:rPr>
          <w:rFonts w:hint="eastAsia"/>
        </w:rPr>
        <w:t>等</w:t>
      </w:r>
      <w:r w:rsidR="002B6878" w:rsidRPr="00F53F1A">
        <w:t>。隨著</w:t>
      </w:r>
      <w:r w:rsidR="002B6878" w:rsidRPr="00F53F1A">
        <w:t>Norman</w:t>
      </w:r>
      <w:r w:rsidR="002B6878" w:rsidRPr="00F53F1A">
        <w:t>、</w:t>
      </w:r>
      <w:r w:rsidR="002B6878" w:rsidRPr="00F53F1A">
        <w:t>Gaver</w:t>
      </w:r>
      <w:r w:rsidR="002B6878" w:rsidRPr="00F53F1A">
        <w:t>等學者對其進一步發展，</w:t>
      </w:r>
      <w:proofErr w:type="gramStart"/>
      <w:r w:rsidR="002B6878" w:rsidRPr="00F53F1A">
        <w:t>可供性的</w:t>
      </w:r>
      <w:proofErr w:type="gramEnd"/>
      <w:r w:rsidR="002B6878" w:rsidRPr="00F53F1A">
        <w:t>概念從「存在」走向「知覺」與「互動探索」，不僅拓展了</w:t>
      </w:r>
      <w:proofErr w:type="gramStart"/>
      <w:r w:rsidR="002B6878" w:rsidRPr="00F53F1A">
        <w:t>可供性的</w:t>
      </w:r>
      <w:proofErr w:type="gramEnd"/>
      <w:r w:rsidR="002B6878" w:rsidRPr="00F53F1A">
        <w:t>適用範圍，也為後續探討科技、認知與使用者行動之間的關係奠定理論基礎。</w:t>
      </w:r>
    </w:p>
    <w:p w14:paraId="48AA8662" w14:textId="3D0B6BFD" w:rsidR="00F84363" w:rsidRDefault="000744D9" w:rsidP="002C68AB">
      <w:pPr>
        <w:pStyle w:val="3"/>
      </w:pPr>
      <w:bookmarkStart w:id="71" w:name="_Toc202118596"/>
      <w:r>
        <w:rPr>
          <w:rFonts w:hint="eastAsia"/>
        </w:rPr>
        <w:lastRenderedPageBreak/>
        <w:t>2.</w:t>
      </w:r>
      <w:r w:rsidR="0066623C">
        <w:rPr>
          <w:rFonts w:hint="eastAsia"/>
        </w:rPr>
        <w:t>3</w:t>
      </w:r>
      <w:r>
        <w:rPr>
          <w:rFonts w:hint="eastAsia"/>
        </w:rPr>
        <w:t>.2</w:t>
      </w:r>
      <w:r w:rsidR="007F78D4">
        <w:rPr>
          <w:rFonts w:hint="eastAsia"/>
        </w:rPr>
        <w:t xml:space="preserve"> </w:t>
      </w:r>
      <w:proofErr w:type="gramStart"/>
      <w:r w:rsidR="00F84363">
        <w:rPr>
          <w:rFonts w:hint="eastAsia"/>
        </w:rPr>
        <w:t>可供性實現</w:t>
      </w:r>
      <w:proofErr w:type="gramEnd"/>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71"/>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proofErr w:type="gramStart"/>
      <w:r w:rsidR="00016A2D">
        <w:rPr>
          <w:rFonts w:hint="eastAsia"/>
        </w:rPr>
        <w:t>可供性實現</w:t>
      </w:r>
      <w:proofErr w:type="gramEnd"/>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F65F1C">
        <w:rPr>
          <w:color w:val="EE0000"/>
        </w:rPr>
        <w:t>強調行動者如何透過與技術互動，</w:t>
      </w:r>
      <w:r w:rsidR="00C80250" w:rsidRPr="00F65F1C">
        <w:rPr>
          <w:color w:val="EE0000"/>
        </w:rPr>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0EDB2516" w14:textId="251DF2C6" w:rsidR="00443789" w:rsidRDefault="00946EE8" w:rsidP="00DB11CF">
      <w:pPr>
        <w:pStyle w:val="15"/>
        <w:ind w:firstLine="480"/>
      </w:pPr>
      <w:r w:rsidRPr="00946EE8">
        <w:t>在此延伸脈絡下，</w:t>
      </w:r>
      <w:r w:rsidR="00947E47">
        <w:rPr>
          <w:rFonts w:hint="eastAsia"/>
        </w:rPr>
        <w:t>部分學者將</w:t>
      </w:r>
      <w:proofErr w:type="gramStart"/>
      <w:r w:rsidRPr="003C735D">
        <w:rPr>
          <w:color w:val="EE0000"/>
        </w:rPr>
        <w:t>可供性</w:t>
      </w:r>
      <w:proofErr w:type="gramEnd"/>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w:t>
      </w:r>
      <w:r w:rsidRPr="004C3496">
        <w:rPr>
          <w:color w:val="156082" w:themeColor="accent1"/>
        </w:rPr>
        <w:t>明確目標</w:t>
      </w:r>
      <w:r w:rsidRPr="003C735D">
        <w:rPr>
          <w:color w:val="EE0000"/>
        </w:rPr>
        <w:t>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w:t>
      </w:r>
      <w:proofErr w:type="gramStart"/>
      <w:r w:rsidR="002153EC" w:rsidRPr="002153EC">
        <w:t>可供性實現</w:t>
      </w:r>
      <w:proofErr w:type="gramEnd"/>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w:t>
      </w:r>
      <w:r w:rsidR="002153EC" w:rsidRPr="00422929">
        <w:rPr>
          <w:color w:val="156082" w:themeColor="accent1"/>
        </w:rPr>
        <w:t>根據其目標，運用一項或多項技術潛能，透過實際操作</w:t>
      </w:r>
      <w:r w:rsidR="008B5D7A" w:rsidRPr="00422929">
        <w:rPr>
          <w:color w:val="156082" w:themeColor="accent1"/>
        </w:rPr>
        <w:t>產生具體可觀察的結果</w:t>
      </w:r>
      <w:r w:rsidR="002153EC" w:rsidRPr="00422929">
        <w:rPr>
          <w:color w:val="156082" w:themeColor="accent1"/>
        </w:rPr>
        <w:t>，</w:t>
      </w:r>
      <w:r w:rsidR="00646132" w:rsidRPr="00422929">
        <w:rPr>
          <w:color w:val="156082" w:themeColor="accent1"/>
        </w:rPr>
        <w:t>進而推動</w:t>
      </w:r>
      <w:r w:rsidR="00266570" w:rsidRPr="00422929">
        <w:rPr>
          <w:rFonts w:hint="eastAsia"/>
          <w:color w:val="156082" w:themeColor="accent1"/>
        </w:rPr>
        <w:t>及改善</w:t>
      </w:r>
      <w:r w:rsidR="00646132" w:rsidRPr="00422929">
        <w:rPr>
          <w:color w:val="156082" w:themeColor="accent1"/>
        </w:rPr>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proofErr w:type="gramStart"/>
      <w:r w:rsidR="00F10D70" w:rsidRPr="00F10D70">
        <w:t>可供性實現</w:t>
      </w:r>
      <w:proofErr w:type="gramEnd"/>
      <w:r w:rsidR="00F10D70" w:rsidRPr="00F10D70">
        <w:t>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00F10D70"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sidRPr="00DF297C">
        <w:rPr>
          <w:rFonts w:hint="eastAsia"/>
          <w:color w:val="EE0000"/>
        </w:rPr>
        <w:t>由於</w:t>
      </w:r>
      <w:r w:rsidR="008C0482" w:rsidRPr="00DF297C">
        <w:rPr>
          <w:rFonts w:hint="eastAsia"/>
          <w:color w:val="EE0000"/>
        </w:rPr>
        <w:t>部分</w:t>
      </w:r>
      <w:proofErr w:type="gramStart"/>
      <w:r w:rsidR="008C0482" w:rsidRPr="00DF297C">
        <w:rPr>
          <w:rFonts w:hint="eastAsia"/>
          <w:color w:val="EE0000"/>
        </w:rPr>
        <w:t>可供性</w:t>
      </w:r>
      <w:r w:rsidR="00B3349D" w:rsidRPr="00DF297C">
        <w:rPr>
          <w:color w:val="EE0000"/>
        </w:rPr>
        <w:t>尚未</w:t>
      </w:r>
      <w:proofErr w:type="gramEnd"/>
      <w:r w:rsidR="00B3349D" w:rsidRPr="00DF297C">
        <w:rPr>
          <w:color w:val="EE0000"/>
        </w:rPr>
        <w:t>被明確</w:t>
      </w:r>
      <w:r w:rsidR="00B3349D" w:rsidRPr="00DF297C">
        <w:rPr>
          <w:rFonts w:hint="eastAsia"/>
          <w:color w:val="EE0000"/>
        </w:rPr>
        <w:t>覺察</w:t>
      </w:r>
      <w:r w:rsidR="00AB61C8" w:rsidRPr="00DF297C">
        <w:rPr>
          <w:rFonts w:hint="eastAsia"/>
          <w:color w:val="EE0000"/>
        </w:rPr>
        <w:t>，</w:t>
      </w:r>
      <w:proofErr w:type="gramStart"/>
      <w:r w:rsidR="008C0482" w:rsidRPr="00DF297C">
        <w:rPr>
          <w:rFonts w:hint="eastAsia"/>
          <w:color w:val="EE0000"/>
        </w:rPr>
        <w:t>可供性實現</w:t>
      </w:r>
      <w:proofErr w:type="gramEnd"/>
      <w:r w:rsidR="0021530F" w:rsidRPr="00DF297C">
        <w:rPr>
          <w:color w:val="EE0000"/>
        </w:rPr>
        <w:t>整體過程往往伴隨學習、試誤、錯誤判斷與策略修正</w:t>
      </w:r>
      <w:r w:rsidR="007330BE" w:rsidRPr="00DF297C">
        <w:rPr>
          <w:color w:val="EE0000"/>
        </w:rPr>
        <w:t>，</w:t>
      </w:r>
      <w:r w:rsidR="000B6404" w:rsidRPr="00DF297C">
        <w:rPr>
          <w:color w:val="EE0000"/>
        </w:rPr>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76232B62" w:rsidR="00DD6695" w:rsidRDefault="00EF3300" w:rsidP="00DB11CF">
      <w:pPr>
        <w:pStyle w:val="15"/>
        <w:ind w:firstLine="480"/>
      </w:pPr>
      <w:r w:rsidRPr="00EF3300">
        <w:t>在此過程中，</w:t>
      </w:r>
      <w:r w:rsidR="00DD6695" w:rsidRPr="00A2780E">
        <w:rPr>
          <w:color w:val="156082" w:themeColor="accent1"/>
        </w:rPr>
        <w:t>直接具體結果</w:t>
      </w:r>
      <w:r w:rsidR="00F843D2" w:rsidRPr="00A2780E">
        <w:rPr>
          <w:color w:val="156082" w:themeColor="accent1"/>
        </w:rPr>
        <w:t>（</w:t>
      </w:r>
      <w:r w:rsidR="00F843D2" w:rsidRPr="00A2780E">
        <w:rPr>
          <w:color w:val="156082" w:themeColor="accent1"/>
        </w:rPr>
        <w:t>Immediate Concrete Outcomes</w:t>
      </w:r>
      <w:r w:rsidR="00F843D2" w:rsidRPr="00A2780E">
        <w:rPr>
          <w:color w:val="156082" w:themeColor="accent1"/>
        </w:rPr>
        <w:t>）</w:t>
      </w:r>
      <w:r w:rsidR="006651BA" w:rsidRPr="00A2780E">
        <w:rPr>
          <w:rFonts w:hint="eastAsia"/>
          <w:color w:val="156082" w:themeColor="accent1"/>
        </w:rPr>
        <w:t>為</w:t>
      </w:r>
      <w:r w:rsidR="00DB11CF" w:rsidRPr="00A2780E">
        <w:rPr>
          <w:color w:val="156082" w:themeColor="accent1"/>
        </w:rPr>
        <w:t>核心概念</w:t>
      </w:r>
      <w:r w:rsidR="00DB11CF" w:rsidRPr="00DB11CF">
        <w:t>，</w:t>
      </w:r>
      <w:r w:rsidR="00914381">
        <w:rPr>
          <w:rFonts w:hint="eastAsia"/>
        </w:rPr>
        <w:t>意旨</w:t>
      </w:r>
      <w:r w:rsidR="00914381" w:rsidRPr="00224EF0">
        <w:rPr>
          <w:color w:val="EE0000"/>
        </w:rPr>
        <w:t>行動者實現可</w:t>
      </w:r>
      <w:proofErr w:type="gramStart"/>
      <w:r w:rsidR="00914381" w:rsidRPr="00224EF0">
        <w:rPr>
          <w:color w:val="EE0000"/>
        </w:rPr>
        <w:t>供性後</w:t>
      </w:r>
      <w:proofErr w:type="gramEnd"/>
      <w:r w:rsidR="00914381" w:rsidRPr="00224EF0">
        <w:rPr>
          <w:color w:val="EE0000"/>
        </w:rPr>
        <w:t>所達成的明確</w:t>
      </w:r>
      <w:r w:rsidR="00224EF0">
        <w:rPr>
          <w:rFonts w:hint="eastAsia"/>
          <w:color w:val="EE0000"/>
        </w:rPr>
        <w:t>結果</w:t>
      </w:r>
      <w:r w:rsidR="00914381" w:rsidRPr="00914381">
        <w:t>，通常</w:t>
      </w:r>
      <w:r w:rsidR="00914381" w:rsidRPr="00C25693">
        <w:rPr>
          <w:color w:val="156082" w:themeColor="accent1"/>
        </w:rPr>
        <w:t>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w:t>
      </w:r>
      <w:r w:rsidR="00353971" w:rsidRPr="00C25693">
        <w:rPr>
          <w:color w:val="156082" w:themeColor="accent1"/>
        </w:rPr>
        <w:t>標準化流程、改善跨部門溝通、強化</w:t>
      </w:r>
      <w:r w:rsidR="00F40373" w:rsidRPr="00C25693">
        <w:rPr>
          <w:rFonts w:hint="eastAsia"/>
          <w:color w:val="156082" w:themeColor="accent1"/>
        </w:rPr>
        <w:t>工作</w:t>
      </w:r>
      <w:r w:rsidR="00DF297C" w:rsidRPr="00C25693">
        <w:rPr>
          <w:rFonts w:hint="eastAsia"/>
          <w:color w:val="156082" w:themeColor="accent1"/>
        </w:rPr>
        <w:t>處理</w:t>
      </w:r>
      <w:r w:rsidR="00353971" w:rsidRPr="00C25693">
        <w:rPr>
          <w:color w:val="156082" w:themeColor="accent1"/>
        </w:rPr>
        <w:t>效率</w:t>
      </w:r>
      <w:r w:rsidR="00353971" w:rsidRPr="00353971">
        <w:t>等，有助於實現組織整體效益。</w:t>
      </w:r>
      <w:r w:rsidR="0013763C" w:rsidRPr="0013763C">
        <w:t>明確區分「</w:t>
      </w:r>
      <w:proofErr w:type="gramStart"/>
      <w:r w:rsidR="0013763C" w:rsidRPr="0013763C">
        <w:t>可供性</w:t>
      </w:r>
      <w:proofErr w:type="gramEnd"/>
      <w:r w:rsidR="0013763C" w:rsidRPr="0013763C">
        <w:t>」、「</w:t>
      </w:r>
      <w:proofErr w:type="gramStart"/>
      <w:r w:rsidR="0013763C" w:rsidRPr="0013763C">
        <w:t>可供性實現</w:t>
      </w:r>
      <w:proofErr w:type="gramEnd"/>
      <w:r w:rsidR="0013763C" w:rsidRPr="0013763C">
        <w:t>」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proofErr w:type="gramStart"/>
      <w:r w:rsidRPr="00CD1BEC">
        <w:rPr>
          <w:color w:val="EE0000"/>
        </w:rPr>
        <w:t>可供性實現</w:t>
      </w:r>
      <w:proofErr w:type="gramEnd"/>
      <w:r w:rsidRPr="00CD1BEC">
        <w:rPr>
          <w:color w:val="EE0000"/>
        </w:rPr>
        <w:t>具有</w:t>
      </w:r>
      <w:r w:rsidRPr="00CC44F4">
        <w:rPr>
          <w:color w:val="156082" w:themeColor="accent1"/>
        </w:rPr>
        <w:t>多層級特性</w:t>
      </w:r>
      <w:r w:rsidRPr="00CD1BEC">
        <w:rPr>
          <w:color w:val="EE0000"/>
        </w:rPr>
        <w:t>，涵蓋</w:t>
      </w:r>
      <w:r w:rsidRPr="00CC44F4">
        <w:rPr>
          <w:color w:val="156082" w:themeColor="accent1"/>
        </w:rPr>
        <w:t>個人層級</w:t>
      </w:r>
      <w:r w:rsidRPr="00CD1BEC">
        <w:rPr>
          <w:color w:val="EE0000"/>
        </w:rPr>
        <w:t>的操作行為與</w:t>
      </w:r>
      <w:r w:rsidRPr="00CC44F4">
        <w:rPr>
          <w:color w:val="156082" w:themeColor="accent1"/>
        </w:rPr>
        <w:t>組織層級</w:t>
      </w:r>
      <w:r w:rsidRPr="00CD1BEC">
        <w:rPr>
          <w:color w:val="EE0000"/>
        </w:rPr>
        <w:t>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w:t>
      </w:r>
      <w:proofErr w:type="gramStart"/>
      <w:r w:rsidR="00C72724" w:rsidRPr="00C72724">
        <w:rPr>
          <w:color w:val="EE0000"/>
        </w:rPr>
        <w:t>可供性</w:t>
      </w:r>
      <w:proofErr w:type="gramEnd"/>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w:t>
      </w:r>
      <w:r w:rsidRPr="00CC44F4">
        <w:rPr>
          <w:color w:val="156082" w:themeColor="accent1"/>
        </w:rPr>
        <w:t>即可逐步形塑出組織層級的整體</w:t>
      </w:r>
      <w:r w:rsidR="00B61339" w:rsidRPr="00CC44F4">
        <w:rPr>
          <w:rFonts w:hint="eastAsia"/>
          <w:color w:val="156082" w:themeColor="accent1"/>
        </w:rPr>
        <w:t>結果</w:t>
      </w:r>
      <w:r w:rsidRPr="000903D3">
        <w:t>。也就是說，</w:t>
      </w:r>
      <w:r w:rsidR="005B03FD" w:rsidRPr="00CC44F4">
        <w:rPr>
          <w:color w:val="156082" w:themeColor="accent1"/>
        </w:rPr>
        <w:t>組織的技術導入</w:t>
      </w:r>
      <w:r w:rsidR="005B03FD" w:rsidRPr="00CC44F4">
        <w:rPr>
          <w:rFonts w:hint="eastAsia"/>
          <w:color w:val="156082" w:themeColor="accent1"/>
        </w:rPr>
        <w:t>結果並非由高層設計流程而得，</w:t>
      </w:r>
      <w:r w:rsidR="003815D9" w:rsidRPr="00CC44F4">
        <w:rPr>
          <w:color w:val="156082" w:themeColor="accent1"/>
        </w:rPr>
        <w:t>而是透過大量個人實踐</w:t>
      </w:r>
      <w:r w:rsidR="003815D9" w:rsidRPr="003815D9">
        <w:t>（</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sidRPr="00A0761F">
        <w:rPr>
          <w:rFonts w:hint="eastAsia"/>
        </w:rPr>
        <w:t>為</w:t>
      </w:r>
      <w:r w:rsidR="00AC6855" w:rsidRPr="00A0761F">
        <w:t>更精</w:t>
      </w:r>
      <w:proofErr w:type="gramStart"/>
      <w:r w:rsidR="00AC6855" w:rsidRPr="00A0761F">
        <w:t>準</w:t>
      </w:r>
      <w:proofErr w:type="gramEnd"/>
      <w:r w:rsidR="00AC6855" w:rsidRPr="00A0761F">
        <w:t>掌握</w:t>
      </w:r>
      <w:proofErr w:type="gramStart"/>
      <w:r w:rsidR="00AC6855" w:rsidRPr="00A0761F">
        <w:t>可供性實現</w:t>
      </w:r>
      <w:proofErr w:type="gramEnd"/>
      <w:r w:rsidR="00AC6855" w:rsidRPr="00A0761F">
        <w:t>的條件與路徑，</w:t>
      </w:r>
      <w:r w:rsidR="00AC6855" w:rsidRPr="00A0761F">
        <w:t>Volkoff</w:t>
      </w:r>
      <w:r w:rsidR="00AC6855" w:rsidRPr="00A0761F">
        <w:t>與</w:t>
      </w:r>
      <w:r w:rsidR="00AC6855" w:rsidRPr="00A0761F">
        <w:t>Strong</w:t>
      </w:r>
      <w:r w:rsidR="002055E0" w:rsidRPr="00A0761F">
        <w:rPr>
          <w:rFonts w:hint="eastAsia"/>
        </w:rPr>
        <w:t>等人</w:t>
      </w:r>
      <w:r w:rsidR="00AC6855" w:rsidRPr="00A0761F">
        <w:t>整理出六項原則（</w:t>
      </w:r>
      <w:r w:rsidR="00AC6855" w:rsidRPr="00A0761F">
        <w:t xml:space="preserve">Six </w:t>
      </w:r>
      <w:r w:rsidR="00AC6855" w:rsidRPr="00A0761F">
        <w:lastRenderedPageBreak/>
        <w:t>Principles</w:t>
      </w:r>
      <w:r w:rsidR="00AC6855" w:rsidRPr="00A0761F">
        <w:t>），作為應用</w:t>
      </w:r>
      <w:proofErr w:type="gramStart"/>
      <w:r w:rsidR="004642DA" w:rsidRPr="00A0761F">
        <w:rPr>
          <w:rFonts w:hint="eastAsia"/>
        </w:rPr>
        <w:t>可供性</w:t>
      </w:r>
      <w:r w:rsidR="00AC6855" w:rsidRPr="00A0761F">
        <w:t>理論</w:t>
      </w:r>
      <w:proofErr w:type="gramEnd"/>
      <w:r w:rsidR="00AC6855" w:rsidRPr="00A0761F">
        <w:t>於資訊系統研究的操作準則：（</w:t>
      </w:r>
      <w:r w:rsidR="00AC6855" w:rsidRPr="00A0761F">
        <w:t>1</w:t>
      </w:r>
      <w:r w:rsidR="00AC6855" w:rsidRPr="00A0761F">
        <w:t>）</w:t>
      </w:r>
      <w:proofErr w:type="gramStart"/>
      <w:r w:rsidR="00AC6855" w:rsidRPr="00A0761F">
        <w:t>可供性並非</w:t>
      </w:r>
      <w:proofErr w:type="gramEnd"/>
      <w:r w:rsidR="00AC6855" w:rsidRPr="00A0761F">
        <w:t>源自技術本身，而是</w:t>
      </w:r>
      <w:r w:rsidR="00AC6855" w:rsidRPr="00CC44F4">
        <w:rPr>
          <w:color w:val="156082" w:themeColor="accent1"/>
        </w:rPr>
        <w:t>建立於行動者與人造物之間的關係</w:t>
      </w:r>
      <w:r w:rsidR="00AC6855" w:rsidRPr="00A0761F">
        <w:t>；（</w:t>
      </w:r>
      <w:r w:rsidR="00AC6855" w:rsidRPr="00A0761F">
        <w:t>2</w:t>
      </w:r>
      <w:r w:rsidR="00AC6855" w:rsidRPr="00A0761F">
        <w:t>）須</w:t>
      </w:r>
      <w:r w:rsidR="00AC6855" w:rsidRPr="00CC44F4">
        <w:rPr>
          <w:color w:val="156082" w:themeColor="accent1"/>
        </w:rPr>
        <w:t>嚴格區分</w:t>
      </w:r>
      <w:proofErr w:type="gramStart"/>
      <w:r w:rsidR="00AC6855" w:rsidRPr="00CC44F4">
        <w:rPr>
          <w:color w:val="156082" w:themeColor="accent1"/>
        </w:rPr>
        <w:t>可供性與可供性實現</w:t>
      </w:r>
      <w:proofErr w:type="gramEnd"/>
      <w:r w:rsidR="00AC6855" w:rsidRPr="00A0761F">
        <w:t>，</w:t>
      </w:r>
      <w:r w:rsidR="00AC6855" w:rsidRPr="00CC44F4">
        <w:rPr>
          <w:color w:val="156082" w:themeColor="accent1"/>
        </w:rPr>
        <w:t>不可混淆</w:t>
      </w:r>
      <w:r w:rsidR="00AF56A4" w:rsidRPr="00CC44F4">
        <w:rPr>
          <w:rFonts w:hint="eastAsia"/>
          <w:color w:val="156082" w:themeColor="accent1"/>
        </w:rPr>
        <w:t>行動機會</w:t>
      </w:r>
      <w:r w:rsidR="00AC6855" w:rsidRPr="00CC44F4">
        <w:rPr>
          <w:color w:val="156082" w:themeColor="accent1"/>
        </w:rPr>
        <w:t>與實際行為</w:t>
      </w:r>
      <w:r w:rsidR="00AC6855" w:rsidRPr="00A0761F">
        <w:t>；（</w:t>
      </w:r>
      <w:r w:rsidR="00AC6855" w:rsidRPr="00A0761F">
        <w:t>3</w:t>
      </w:r>
      <w:r w:rsidR="00AC6855" w:rsidRPr="00A0761F">
        <w:t>）分析</w:t>
      </w:r>
      <w:r w:rsidR="00AC6855" w:rsidRPr="00CC44F4">
        <w:rPr>
          <w:color w:val="156082" w:themeColor="accent1"/>
        </w:rPr>
        <w:t>焦點應放在行動過程</w:t>
      </w:r>
      <w:r w:rsidR="00AC6855" w:rsidRPr="00A0761F">
        <w:t>，而非僅觀察結果狀態；（</w:t>
      </w:r>
      <w:r w:rsidR="00AC6855" w:rsidRPr="00A0761F">
        <w:t>4</w:t>
      </w:r>
      <w:r w:rsidR="00AC6855" w:rsidRPr="00A0761F">
        <w:t>）研究須選擇適當的分析</w:t>
      </w:r>
      <w:r w:rsidR="00F620C7" w:rsidRPr="00A0761F">
        <w:rPr>
          <w:rFonts w:hint="eastAsia"/>
        </w:rPr>
        <w:t>力</w:t>
      </w:r>
      <w:r w:rsidR="00AC6855" w:rsidRPr="00A0761F">
        <w:t>度</w:t>
      </w:r>
      <w:r w:rsidR="002C6A08" w:rsidRPr="00A0761F">
        <w:t>（</w:t>
      </w:r>
      <w:r w:rsidR="002C6A08" w:rsidRPr="00A0761F">
        <w:rPr>
          <w:rFonts w:hint="eastAsia"/>
        </w:rPr>
        <w:t>L</w:t>
      </w:r>
      <w:r w:rsidR="002C6A08" w:rsidRPr="00A0761F">
        <w:t xml:space="preserve">evel of </w:t>
      </w:r>
      <w:r w:rsidR="002C6A08" w:rsidRPr="00A0761F">
        <w:rPr>
          <w:rFonts w:hint="eastAsia"/>
        </w:rPr>
        <w:t>G</w:t>
      </w:r>
      <w:r w:rsidR="002C6A08" w:rsidRPr="00A0761F">
        <w:t>ranularity</w:t>
      </w:r>
      <w:r w:rsidR="002C6A08" w:rsidRPr="00A0761F">
        <w:t>）</w:t>
      </w:r>
      <w:r w:rsidR="00AC6855" w:rsidRPr="00A0761F">
        <w:t>，避免</w:t>
      </w:r>
      <w:r w:rsidR="007428F2" w:rsidRPr="00A0761F">
        <w:rPr>
          <w:rFonts w:hint="eastAsia"/>
        </w:rPr>
        <w:t>分析過程</w:t>
      </w:r>
      <w:r w:rsidR="00AC6855" w:rsidRPr="00A0761F">
        <w:t>過度抽象或零碎；（</w:t>
      </w:r>
      <w:r w:rsidR="00AC6855" w:rsidRPr="00A0761F">
        <w:t>5</w:t>
      </w:r>
      <w:r w:rsidR="00AC6855" w:rsidRPr="00A0761F">
        <w:t>）</w:t>
      </w:r>
      <w:r w:rsidR="005118BF" w:rsidRPr="00A0761F">
        <w:t>應考慮</w:t>
      </w:r>
      <w:proofErr w:type="gramStart"/>
      <w:r w:rsidR="005118BF" w:rsidRPr="00A0761F">
        <w:t>可供性對應</w:t>
      </w:r>
      <w:proofErr w:type="gramEnd"/>
      <w:r w:rsidR="005118BF" w:rsidRPr="00A0761F">
        <w:t>的多層級目標，包括個人、團隊與組織</w:t>
      </w:r>
      <w:r w:rsidR="0038218F" w:rsidRPr="00A0761F">
        <w:rPr>
          <w:rFonts w:hint="eastAsia"/>
        </w:rPr>
        <w:t>等多</w:t>
      </w:r>
      <w:r w:rsidR="005118BF" w:rsidRPr="00A0761F">
        <w:t>層面</w:t>
      </w:r>
      <w:r w:rsidR="00AC6855" w:rsidRPr="00A0761F">
        <w:t>；（</w:t>
      </w:r>
      <w:r w:rsidR="00AC6855" w:rsidRPr="00A0761F">
        <w:t>6</w:t>
      </w:r>
      <w:r w:rsidR="00AC6855" w:rsidRPr="00A0761F">
        <w:t>）</w:t>
      </w:r>
      <w:r w:rsidR="00AC6855" w:rsidRPr="00CC44F4">
        <w:rPr>
          <w:color w:val="156082" w:themeColor="accent1"/>
        </w:rPr>
        <w:t>辨識與掌握</w:t>
      </w:r>
      <w:proofErr w:type="gramStart"/>
      <w:r w:rsidR="00AC6855" w:rsidRPr="00CC44F4">
        <w:rPr>
          <w:color w:val="156082" w:themeColor="accent1"/>
        </w:rPr>
        <w:t>可供性之間</w:t>
      </w:r>
      <w:proofErr w:type="gramEnd"/>
      <w:r w:rsidR="00AC6855" w:rsidRPr="00CC44F4">
        <w:rPr>
          <w:color w:val="156082" w:themeColor="accent1"/>
        </w:rPr>
        <w:t>的依存與組合關係，</w:t>
      </w:r>
      <w:r w:rsidR="005B1CB6" w:rsidRPr="00CC44F4">
        <w:rPr>
          <w:rFonts w:hint="eastAsia"/>
          <w:color w:val="156082" w:themeColor="accent1"/>
        </w:rPr>
        <w:t>有助於</w:t>
      </w:r>
      <w:r w:rsidR="0083175C" w:rsidRPr="00CC44F4">
        <w:rPr>
          <w:color w:val="156082" w:themeColor="accent1"/>
        </w:rPr>
        <w:t>理解實現過程中可能出現的限制與干擾</w:t>
      </w:r>
      <w:r w:rsidR="00AC6855" w:rsidRPr="00A0761F">
        <w:t>。</w:t>
      </w:r>
      <w:r w:rsidR="00BE76AC" w:rsidRPr="00A0761F">
        <w:t>這六項原則有助於</w:t>
      </w:r>
      <w:proofErr w:type="gramStart"/>
      <w:r w:rsidR="00BE76AC" w:rsidRPr="00A0761F">
        <w:t>釐</w:t>
      </w:r>
      <w:proofErr w:type="gramEnd"/>
      <w:r w:rsidR="00BE76AC" w:rsidRPr="00A0761F">
        <w:t>清</w:t>
      </w:r>
      <w:proofErr w:type="gramStart"/>
      <w:r w:rsidR="00BE76AC" w:rsidRPr="00A0761F">
        <w:t>可供性理論</w:t>
      </w:r>
      <w:proofErr w:type="gramEnd"/>
      <w:r w:rsidR="00BE76AC" w:rsidRPr="00A0761F">
        <w:t>的應用界線，也強調</w:t>
      </w:r>
      <w:proofErr w:type="gramStart"/>
      <w:r w:rsidR="00BE76AC" w:rsidRPr="00A0761F">
        <w:t>可供性實現</w:t>
      </w:r>
      <w:proofErr w:type="gramEnd"/>
      <w:r w:rsidR="00BE76AC" w:rsidRPr="00A0761F">
        <w:t>並非單純的功能使</w:t>
      </w:r>
      <w:r w:rsidR="00BE76AC" w:rsidRPr="00BE76AC">
        <w:t>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72" w:name="_Toc202118597"/>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72"/>
    </w:p>
    <w:p w14:paraId="1E1D9A63" w14:textId="386F4732" w:rsidR="00474870" w:rsidRDefault="00474870" w:rsidP="00EE7728">
      <w:pPr>
        <w:pStyle w:val="3"/>
      </w:pPr>
      <w:bookmarkStart w:id="73" w:name="_Toc202118598"/>
      <w:r>
        <w:rPr>
          <w:rFonts w:hint="eastAsia"/>
        </w:rPr>
        <w:t>2.</w:t>
      </w:r>
      <w:r w:rsidR="000C729C">
        <w:rPr>
          <w:rFonts w:hint="eastAsia"/>
        </w:rPr>
        <w:t>4</w:t>
      </w:r>
      <w:r>
        <w:rPr>
          <w:rFonts w:hint="eastAsia"/>
        </w:rPr>
        <w:t xml:space="preserve">.1 </w:t>
      </w:r>
      <w:r>
        <w:rPr>
          <w:rFonts w:hint="eastAsia"/>
        </w:rPr>
        <w:t>組織雙元性起源與基本定義</w:t>
      </w:r>
      <w:bookmarkEnd w:id="73"/>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w:t>
      </w:r>
      <w:r w:rsidRPr="006F6A8F">
        <w:rPr>
          <w:rFonts w:hint="eastAsia"/>
          <w:color w:val="EE0000"/>
        </w:rPr>
        <w:t>利用</w:t>
      </w:r>
      <w:r w:rsidRPr="006F6A8F">
        <w:rPr>
          <w:color w:val="EE0000"/>
        </w:rPr>
        <w:t>差異化的</w:t>
      </w:r>
      <w:r w:rsidRPr="006F6A8F">
        <w:rPr>
          <w:rFonts w:hint="eastAsia"/>
          <w:color w:val="EE0000"/>
        </w:rPr>
        <w:t>組織</w:t>
      </w:r>
      <w:r w:rsidRPr="006F6A8F">
        <w:rPr>
          <w:color w:val="EE0000"/>
        </w:rPr>
        <w:t>結構設計，以應對</w:t>
      </w:r>
      <w:r w:rsidRPr="009B6382">
        <w:rPr>
          <w:color w:val="156082" w:themeColor="accent1"/>
        </w:rPr>
        <w:t>穩定與變動</w:t>
      </w:r>
      <w:r w:rsidRPr="006F6A8F">
        <w:rPr>
          <w:color w:val="EE0000"/>
        </w:rPr>
        <w:t>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proofErr w:type="gramStart"/>
      <w:r w:rsidRPr="00EF7200">
        <w:t>認為</w:t>
      </w:r>
      <w:r w:rsidRPr="004A7E5B">
        <w:t>具雙元</w:t>
      </w:r>
      <w:proofErr w:type="gramEnd"/>
      <w:r w:rsidRPr="004A7E5B">
        <w:t>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3E2F17">
        <w:rPr>
          <w:color w:val="156082" w:themeColor="accent1"/>
        </w:rPr>
        <w:t>雙元性展現</w:t>
      </w:r>
      <w:r w:rsidRPr="00D82B44">
        <w:t>在</w:t>
      </w:r>
      <w:r w:rsidRPr="003E2F17">
        <w:rPr>
          <w:color w:val="156082" w:themeColor="accent1"/>
        </w:rPr>
        <w:t>組織能否</w:t>
      </w:r>
      <w:commentRangeStart w:id="74"/>
      <w:r w:rsidRPr="003E2F17">
        <w:rPr>
          <w:color w:val="156082" w:themeColor="accent1"/>
        </w:rPr>
        <w:t>同步進行探索與發展</w:t>
      </w:r>
      <w:commentRangeEnd w:id="74"/>
      <w:r w:rsidR="006B5D04" w:rsidRPr="003E2F17">
        <w:rPr>
          <w:rStyle w:val="af7"/>
          <w:color w:val="156082" w:themeColor="accent1"/>
        </w:rPr>
        <w:commentReference w:id="74"/>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75"/>
      <w:r w:rsidRPr="003E2F17">
        <w:rPr>
          <w:rFonts w:hint="eastAsia"/>
          <w:color w:val="156082" w:themeColor="accent1"/>
        </w:rPr>
        <w:t>靈活</w:t>
      </w:r>
      <w:commentRangeEnd w:id="75"/>
      <w:r w:rsidR="00820BE3" w:rsidRPr="003E2F17">
        <w:rPr>
          <w:rStyle w:val="af7"/>
          <w:color w:val="156082" w:themeColor="accent1"/>
        </w:rPr>
        <w:commentReference w:id="75"/>
      </w:r>
      <w:r w:rsidRPr="003E2F17">
        <w:rPr>
          <w:rFonts w:hint="eastAsia"/>
          <w:color w:val="156082" w:themeColor="accent1"/>
        </w:rPr>
        <w:t>經營</w:t>
      </w:r>
      <w:r w:rsidRPr="003E2F17">
        <w:rPr>
          <w:color w:val="156082" w:themeColor="accent1"/>
        </w:rPr>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5EB48A54" w14:textId="36D16BE5" w:rsidR="004764A1" w:rsidRDefault="005B0CF5" w:rsidP="00587602">
      <w:pPr>
        <w:pStyle w:val="15"/>
        <w:ind w:firstLine="480"/>
        <w:rPr>
          <w:rFonts w:cstheme="majorBidi"/>
          <w:b/>
          <w:sz w:val="32"/>
          <w:szCs w:val="32"/>
        </w:rPr>
      </w:pPr>
      <w:r>
        <w:rPr>
          <w:rFonts w:hint="eastAsia"/>
        </w:rPr>
        <w:t>雙元性的核心</w:t>
      </w:r>
      <w:r w:rsidRPr="009726BA">
        <w:t>在於</w:t>
      </w:r>
      <w:r>
        <w:rPr>
          <w:rFonts w:hint="eastAsia"/>
        </w:rPr>
        <w:t>組織</w:t>
      </w:r>
      <w:r w:rsidRPr="009726BA">
        <w:t>能否感知並掌握機會，</w:t>
      </w:r>
      <w:r w:rsidRPr="00E52B8E">
        <w:t>並透過</w:t>
      </w:r>
      <w:r w:rsidRPr="009B0B6F">
        <w:rPr>
          <w:color w:val="156082" w:themeColor="accent1"/>
        </w:rPr>
        <w:t>探索與利用</w:t>
      </w:r>
      <w:r w:rsidR="00D35AAE">
        <w:rPr>
          <w:rFonts w:hint="eastAsia"/>
        </w:rPr>
        <w:t>等雙</w:t>
      </w:r>
      <w:r w:rsidR="001A43C2">
        <w:rPr>
          <w:rFonts w:hint="eastAsia"/>
        </w:rPr>
        <w:t>元</w:t>
      </w:r>
      <w:r w:rsidR="0034450E">
        <w:rPr>
          <w:rFonts w:hint="eastAsia"/>
        </w:rPr>
        <w:t>策略</w:t>
      </w:r>
      <w:r w:rsidRPr="00E52B8E">
        <w:t>來創造價值。</w:t>
      </w:r>
      <w:r w:rsidRPr="00F77488">
        <w:t>這樣的能力本質上是</w:t>
      </w:r>
      <w:commentRangeStart w:id="76"/>
      <w:r w:rsidRPr="009B0B6F">
        <w:rPr>
          <w:color w:val="156082" w:themeColor="accent1"/>
        </w:rPr>
        <w:t>領導力問題</w:t>
      </w:r>
      <w:commentRangeEnd w:id="76"/>
      <w:r w:rsidR="00F8190C" w:rsidRPr="009B0B6F">
        <w:rPr>
          <w:rStyle w:val="af7"/>
          <w:color w:val="156082" w:themeColor="accent1"/>
        </w:rPr>
        <w:commentReference w:id="76"/>
      </w:r>
      <w:r w:rsidRPr="00F77488">
        <w:t>，而</w:t>
      </w:r>
      <w:r w:rsidRPr="009B0B6F">
        <w:rPr>
          <w:color w:val="156082" w:themeColor="accent1"/>
        </w:rPr>
        <w:t>不僅僅是</w:t>
      </w:r>
      <w:r w:rsidR="008D2BA4" w:rsidRPr="009B0B6F">
        <w:rPr>
          <w:rFonts w:hint="eastAsia"/>
          <w:color w:val="156082" w:themeColor="accent1"/>
        </w:rPr>
        <w:t>組織</w:t>
      </w:r>
      <w:r w:rsidRPr="009B0B6F">
        <w:rPr>
          <w:color w:val="156082" w:themeColor="accent1"/>
        </w:rPr>
        <w:t>結構設計問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8"/>
      <w:r>
        <w:rPr>
          <w:rFonts w:hint="eastAsia"/>
        </w:rPr>
        <w:t>協調能力</w:t>
      </w:r>
      <w:commentRangeEnd w:id="78"/>
      <w:r w:rsidR="009C68D4">
        <w:rPr>
          <w:rStyle w:val="af7"/>
        </w:rPr>
        <w:commentReference w:id="78"/>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587602">
        <w:rPr>
          <w:color w:val="156082" w:themeColor="accent1"/>
        </w:rPr>
        <w:t>善於利用其</w:t>
      </w:r>
      <w:r w:rsidRPr="00587602">
        <w:rPr>
          <w:rFonts w:hint="eastAsia"/>
          <w:color w:val="156082" w:themeColor="accent1"/>
        </w:rPr>
        <w:t>既有資源</w:t>
      </w:r>
      <w:r w:rsidRPr="00587602">
        <w:rPr>
          <w:color w:val="156082" w:themeColor="accent1"/>
        </w:rPr>
        <w:t>價值</w:t>
      </w:r>
      <w:r w:rsidRPr="00587602">
        <w:rPr>
          <w:rFonts w:hint="eastAsia"/>
          <w:color w:val="156082" w:themeColor="accent1"/>
        </w:rPr>
        <w:t>來降低營運成本</w:t>
      </w:r>
      <w:r w:rsidRPr="00587602">
        <w:rPr>
          <w:color w:val="156082" w:themeColor="accent1"/>
        </w:rPr>
        <w:t>，</w:t>
      </w:r>
      <w:r w:rsidRPr="00587602">
        <w:rPr>
          <w:rFonts w:hint="eastAsia"/>
          <w:color w:val="156082" w:themeColor="accent1"/>
        </w:rPr>
        <w:t>以</w:t>
      </w:r>
      <w:r w:rsidRPr="00587602">
        <w:rPr>
          <w:color w:val="156082" w:themeColor="accent1"/>
        </w:rPr>
        <w:t>快速推出</w:t>
      </w:r>
      <w:r w:rsidRPr="00587602">
        <w:rPr>
          <w:rFonts w:hint="eastAsia"/>
          <w:color w:val="156082" w:themeColor="accent1"/>
        </w:rPr>
        <w:t>合適的</w:t>
      </w:r>
      <w:r w:rsidRPr="00587602">
        <w:rPr>
          <w:color w:val="156082" w:themeColor="accent1"/>
        </w:rPr>
        <w:t>商業模式</w:t>
      </w:r>
      <w:r w:rsidRPr="00587602">
        <w:rPr>
          <w:rFonts w:hint="eastAsia"/>
          <w:color w:val="156082" w:themeColor="accent1"/>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r w:rsidR="004764A1">
        <w:br w:type="page"/>
      </w:r>
    </w:p>
    <w:p w14:paraId="5ABE9978" w14:textId="3F634756" w:rsidR="00343602" w:rsidRPr="00343602" w:rsidRDefault="00343602" w:rsidP="00852194">
      <w:pPr>
        <w:pStyle w:val="3"/>
      </w:pPr>
      <w:bookmarkStart w:id="79" w:name="_Toc202118599"/>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9"/>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2568E731" w:rsidR="005B0CF5" w:rsidRDefault="005B0CF5" w:rsidP="00A97775">
      <w:pPr>
        <w:pStyle w:val="15"/>
        <w:ind w:firstLine="480"/>
      </w:pPr>
      <w:r w:rsidRPr="005A7D01">
        <w:rPr>
          <w:rFonts w:hint="eastAsia"/>
        </w:rPr>
        <w:t>探索</w:t>
      </w:r>
      <w:r w:rsidRPr="005A7D01">
        <w:t>涉及</w:t>
      </w:r>
      <w:r w:rsidRPr="0066691A">
        <w:rPr>
          <w:color w:val="156082" w:themeColor="accent1"/>
        </w:rPr>
        <w:t>搜尋、變異、實驗、</w:t>
      </w:r>
      <w:r w:rsidRPr="0066691A">
        <w:rPr>
          <w:rFonts w:hint="eastAsia"/>
          <w:color w:val="156082" w:themeColor="accent1"/>
        </w:rPr>
        <w:t>彈性</w:t>
      </w:r>
      <w:r w:rsidRPr="0066691A">
        <w:rPr>
          <w:color w:val="156082" w:themeColor="accent1"/>
        </w:rPr>
        <w:t>與創新</w:t>
      </w:r>
      <w:r w:rsidRPr="005A7D01">
        <w:t>等</w:t>
      </w:r>
      <w:r w:rsidRPr="005A7D01">
        <w:rPr>
          <w:rFonts w:hint="eastAsia"/>
        </w:rPr>
        <w:t>行動</w:t>
      </w:r>
      <w:r w:rsidRPr="005A7D01">
        <w:t>，著重於</w:t>
      </w:r>
      <w:r w:rsidRPr="0066691A">
        <w:rPr>
          <w:color w:val="156082" w:themeColor="accent1"/>
        </w:rPr>
        <w:t>新知識的產出與</w:t>
      </w:r>
      <w:r w:rsidRPr="0066691A">
        <w:rPr>
          <w:rFonts w:hint="eastAsia"/>
          <w:color w:val="156082" w:themeColor="accent1"/>
        </w:rPr>
        <w:t>潛在</w:t>
      </w:r>
      <w:r w:rsidRPr="0066691A">
        <w:rPr>
          <w:color w:val="156082" w:themeColor="accent1"/>
        </w:rPr>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w:t>
      </w:r>
      <w:r w:rsidRPr="0066691A">
        <w:rPr>
          <w:color w:val="156082" w:themeColor="accent1"/>
        </w:rPr>
        <w:t>長期生存與成長動能</w:t>
      </w:r>
      <w:r w:rsidRPr="005A7D01">
        <w:t>的重要來源</w:t>
      </w:r>
      <w:r w:rsidRPr="005A7D01">
        <w:rPr>
          <w:rFonts w:hint="eastAsia"/>
        </w:rPr>
        <w:t>。探索活動的</w:t>
      </w:r>
      <w:r w:rsidRPr="005A7D01">
        <w:t>回報時間較長、結果不確定性高而具備</w:t>
      </w:r>
      <w:r w:rsidRPr="0066691A">
        <w:rPr>
          <w:color w:val="156082" w:themeColor="accent1"/>
        </w:rPr>
        <w:t>脆弱</w:t>
      </w:r>
      <w:r w:rsidRPr="0066691A">
        <w:rPr>
          <w:rFonts w:hint="eastAsia"/>
          <w:color w:val="156082" w:themeColor="accent1"/>
        </w:rPr>
        <w:t>特</w:t>
      </w:r>
      <w:r w:rsidRPr="0066691A">
        <w:rPr>
          <w:color w:val="156082" w:themeColor="accent1"/>
        </w:rPr>
        <w:t>性</w:t>
      </w:r>
      <w:r w:rsidR="00704096" w:rsidRPr="005A7D01">
        <w:t>（</w:t>
      </w:r>
      <w:r w:rsidR="005A7D01">
        <w:rPr>
          <w:rFonts w:hint="eastAsia"/>
        </w:rPr>
        <w:t>F</w:t>
      </w:r>
      <w:r w:rsidR="00704096" w:rsidRPr="005A7D01">
        <w:t>ragility</w:t>
      </w:r>
      <w:r w:rsidR="00704096" w:rsidRPr="005A7D01">
        <w:t>）</w:t>
      </w:r>
      <w:r w:rsidRPr="005A7D01">
        <w:t>，</w:t>
      </w:r>
      <w:r w:rsidR="00EC6C21">
        <w:rPr>
          <w:rFonts w:hint="eastAsia"/>
        </w:rPr>
        <w:t>且</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w:t>
      </w:r>
      <w:r w:rsidRPr="0066691A">
        <w:rPr>
          <w:color w:val="156082" w:themeColor="accent1"/>
        </w:rPr>
        <w:t>過度重視探索，容易忽略現有能力的深化與發揮</w:t>
      </w:r>
      <w:r w:rsidRPr="005A7D01">
        <w:t>，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proofErr w:type="gramStart"/>
      <w:r w:rsidRPr="005A7D01">
        <w:t>此外，</w:t>
      </w:r>
      <w:proofErr w:type="gramEnd"/>
      <w:r w:rsidRPr="005A7D01">
        <w:t>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15F07244" w:rsidR="00897156" w:rsidRPr="00E90332" w:rsidRDefault="005B0CF5" w:rsidP="00EF6E4C">
      <w:pPr>
        <w:pStyle w:val="15"/>
        <w:ind w:firstLine="480"/>
        <w:rPr>
          <w:color w:val="EE0000"/>
        </w:rPr>
      </w:pPr>
      <w:r w:rsidRPr="00E211E0">
        <w:t>利用則聚焦</w:t>
      </w:r>
      <w:r w:rsidR="00101D52" w:rsidRPr="00E211E0">
        <w:t>於</w:t>
      </w:r>
      <w:r w:rsidR="00101D52" w:rsidRPr="0066691A">
        <w:rPr>
          <w:rFonts w:hint="eastAsia"/>
          <w:color w:val="156082" w:themeColor="accent1"/>
        </w:rPr>
        <w:t>改進</w:t>
      </w:r>
      <w:r w:rsidR="00101D52" w:rsidRPr="0066691A">
        <w:rPr>
          <w:color w:val="156082" w:themeColor="accent1"/>
        </w:rPr>
        <w:t>、執行、</w:t>
      </w:r>
      <w:r w:rsidR="00101D52" w:rsidRPr="0066691A">
        <w:rPr>
          <w:rFonts w:hint="eastAsia"/>
          <w:color w:val="156082" w:themeColor="accent1"/>
        </w:rPr>
        <w:t>生產、效率、</w:t>
      </w:r>
      <w:r w:rsidR="00101D52" w:rsidRPr="0066691A">
        <w:rPr>
          <w:color w:val="156082" w:themeColor="accent1"/>
        </w:rPr>
        <w:t>選擇</w:t>
      </w:r>
      <w:r w:rsidR="00101D52" w:rsidRPr="00E211E0">
        <w:t>等</w:t>
      </w:r>
      <w:r w:rsidR="00101D52">
        <w:rPr>
          <w:rFonts w:hint="eastAsia"/>
        </w:rPr>
        <w:t>行動</w:t>
      </w:r>
      <w:r w:rsidRPr="00E211E0">
        <w:t>，</w:t>
      </w:r>
      <w:r w:rsidRPr="005F3A0D">
        <w:t>目的是</w:t>
      </w:r>
      <w:r w:rsidRPr="0066691A">
        <w:rPr>
          <w:color w:val="156082" w:themeColor="accent1"/>
        </w:rPr>
        <w:t>透過既有資源</w:t>
      </w:r>
      <w:r w:rsidRPr="0066691A">
        <w:rPr>
          <w:rFonts w:hint="eastAsia"/>
          <w:color w:val="156082" w:themeColor="accent1"/>
        </w:rPr>
        <w:t>、技術和</w:t>
      </w:r>
      <w:r w:rsidRPr="0066691A">
        <w:rPr>
          <w:color w:val="156082" w:themeColor="accent1"/>
        </w:rPr>
        <w:t>能力的深化使用，以強化當前的</w:t>
      </w:r>
      <w:r w:rsidRPr="0066691A">
        <w:rPr>
          <w:rFonts w:hint="eastAsia"/>
          <w:color w:val="156082" w:themeColor="accent1"/>
        </w:rPr>
        <w:t>績效表現</w:t>
      </w:r>
      <w:r w:rsidRPr="0066691A">
        <w:rPr>
          <w:color w:val="156082" w:themeColor="accent1"/>
        </w:rPr>
        <w:t>與</w:t>
      </w:r>
      <w:r w:rsidRPr="0066691A">
        <w:rPr>
          <w:rFonts w:hint="eastAsia"/>
          <w:color w:val="156082" w:themeColor="accent1"/>
        </w:rPr>
        <w:t>營運</w:t>
      </w:r>
      <w:r w:rsidRPr="0066691A">
        <w:rPr>
          <w:color w:val="156082" w:themeColor="accent1"/>
        </w:rPr>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w:t>
      </w:r>
      <w:r w:rsidRPr="0066691A">
        <w:rPr>
          <w:color w:val="156082" w:themeColor="accent1"/>
        </w:rPr>
        <w:t>可預期</w:t>
      </w:r>
      <w:r w:rsidR="00DC2D88" w:rsidRPr="0066691A">
        <w:rPr>
          <w:rFonts w:hint="eastAsia"/>
          <w:color w:val="156082" w:themeColor="accent1"/>
        </w:rPr>
        <w:t>且</w:t>
      </w:r>
      <w:r w:rsidRPr="0066691A">
        <w:rPr>
          <w:color w:val="156082" w:themeColor="accent1"/>
        </w:rPr>
        <w:t>回報時間短</w:t>
      </w:r>
      <w:r w:rsidRPr="00195F21">
        <w:t>，有助於維持穩定績效</w:t>
      </w:r>
      <w:r w:rsidRPr="00E211E0">
        <w:t>。</w:t>
      </w:r>
      <w:r>
        <w:rPr>
          <w:rFonts w:hint="eastAsia"/>
        </w:rPr>
        <w:t>倘</w:t>
      </w:r>
      <w:r w:rsidRPr="00E211E0">
        <w:t>若企業過度</w:t>
      </w:r>
      <w:r w:rsidR="00D05331">
        <w:rPr>
          <w:rFonts w:hint="eastAsia"/>
        </w:rPr>
        <w:t>依賴</w:t>
      </w:r>
      <w:r w:rsidRPr="00E211E0">
        <w:t>現有</w:t>
      </w:r>
      <w:r>
        <w:rPr>
          <w:rFonts w:hint="eastAsia"/>
        </w:rPr>
        <w:t>技術或資源</w:t>
      </w:r>
      <w:r w:rsidRPr="00E211E0">
        <w:t>優勢，</w:t>
      </w:r>
      <w:r w:rsidRPr="0066691A">
        <w:rPr>
          <w:rFonts w:hint="eastAsia"/>
          <w:color w:val="156082" w:themeColor="accent1"/>
        </w:rPr>
        <w:t>未來</w:t>
      </w:r>
      <w:r w:rsidRPr="0066691A">
        <w:rPr>
          <w:color w:val="156082" w:themeColor="accent1"/>
        </w:rPr>
        <w:t>可能因技術過時或組織僵化而喪失</w:t>
      </w:r>
      <w:r w:rsidRPr="0066691A">
        <w:rPr>
          <w:rFonts w:hint="eastAsia"/>
          <w:color w:val="156082" w:themeColor="accent1"/>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BA3F4D">
        <w:rPr>
          <w:rFonts w:hint="eastAsia"/>
        </w:rPr>
        <w:t>而習慣適應現況的特性，會導致組織過於傾向穩定</w:t>
      </w:r>
      <w:r w:rsidR="00E1051A" w:rsidRPr="00BA3F4D">
        <w:rPr>
          <w:rFonts w:hint="eastAsia"/>
        </w:rPr>
        <w:t>，而</w:t>
      </w:r>
      <w:r w:rsidR="00EE3BDF" w:rsidRPr="00BA3F4D">
        <w:rPr>
          <w:rFonts w:hint="eastAsia"/>
        </w:rPr>
        <w:t>逃</w:t>
      </w:r>
      <w:r w:rsidR="00E1051A" w:rsidRPr="00BA3F4D">
        <w:rPr>
          <w:rFonts w:hint="eastAsia"/>
        </w:rPr>
        <w:t>避</w:t>
      </w:r>
      <w:r w:rsidR="0048175B" w:rsidRPr="00BA3F4D">
        <w:rPr>
          <w:rFonts w:hint="eastAsia"/>
        </w:rPr>
        <w:t>能提高績效的</w:t>
      </w:r>
      <w:r w:rsidR="00DB3A97" w:rsidRPr="00BA3F4D">
        <w:rPr>
          <w:rFonts w:hint="eastAsia"/>
        </w:rPr>
        <w:t>探索活動</w:t>
      </w:r>
      <w:r w:rsidR="0048175B" w:rsidRPr="00BA3F4D">
        <w:rPr>
          <w:rFonts w:hint="eastAsia"/>
        </w:rPr>
        <w:t>，</w:t>
      </w:r>
      <w:r w:rsidR="00320A30" w:rsidRPr="00BA3F4D">
        <w:rPr>
          <w:rFonts w:hint="eastAsia"/>
        </w:rPr>
        <w:t>僅關注當下的保守活動</w:t>
      </w:r>
      <w:r w:rsidR="00E5289B" w:rsidRPr="00BA3F4D">
        <w:rPr>
          <w:rFonts w:hint="eastAsia"/>
        </w:rPr>
        <w:t>將</w:t>
      </w:r>
      <w:r w:rsidR="00642138" w:rsidRPr="00BA3F4D">
        <w:rPr>
          <w:rFonts w:hint="eastAsia"/>
        </w:rPr>
        <w:t>導致</w:t>
      </w:r>
      <w:r w:rsidR="0048175B" w:rsidRPr="00BA3F4D">
        <w:rPr>
          <w:rFonts w:hint="eastAsia"/>
        </w:rPr>
        <w:t>組織僵化</w:t>
      </w:r>
      <w:r w:rsidR="00E5289B" w:rsidRPr="00BA3F4D">
        <w:rPr>
          <w:rFonts w:hint="eastAsia"/>
        </w:rPr>
        <w:t>，這</w:t>
      </w:r>
      <w:r w:rsidR="0048175B" w:rsidRPr="00BA3F4D">
        <w:rPr>
          <w:rFonts w:hint="eastAsia"/>
        </w:rPr>
        <w:t>間接影響了內部相互學習交流的情況</w:t>
      </w:r>
      <w:r w:rsidR="004741E8" w:rsidRPr="00BA3F4D">
        <w:rPr>
          <w:rFonts w:hint="eastAsia"/>
        </w:rPr>
        <w:t>、</w:t>
      </w:r>
      <w:r w:rsidR="0048175B" w:rsidRPr="00BA3F4D">
        <w:rPr>
          <w:rFonts w:hint="eastAsia"/>
        </w:rPr>
        <w:t>限制</w:t>
      </w:r>
      <w:r w:rsidR="004E6161" w:rsidRPr="00BA3F4D">
        <w:rPr>
          <w:rFonts w:hint="eastAsia"/>
        </w:rPr>
        <w:t>組織</w:t>
      </w:r>
      <w:r w:rsidR="0048175B" w:rsidRPr="00BA3F4D">
        <w:rPr>
          <w:rFonts w:hint="eastAsia"/>
        </w:rPr>
        <w:t>未來的</w:t>
      </w:r>
      <w:r w:rsidR="004E6161" w:rsidRPr="00BA3F4D">
        <w:rPr>
          <w:rFonts w:hint="eastAsia"/>
        </w:rPr>
        <w:t>發展</w:t>
      </w:r>
      <w:r w:rsidR="0048175B" w:rsidRPr="00BA3F4D">
        <w:rPr>
          <w:rFonts w:hint="eastAsia"/>
        </w:rPr>
        <w:t>空間，因此過於拘泥於現況可能具有潛在的自我毀滅性</w:t>
      </w:r>
      <w:r w:rsidR="004F293D" w:rsidRPr="00BA3F4D">
        <w:fldChar w:fldCharType="begin"/>
      </w:r>
      <w:r w:rsidR="004F293D" w:rsidRPr="00BA3F4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sidRPr="00BA3F4D">
        <w:fldChar w:fldCharType="separate"/>
      </w:r>
      <w:r w:rsidR="004F293D" w:rsidRPr="00BA3F4D">
        <w:rPr>
          <w:noProof/>
        </w:rPr>
        <w:t>(March, 1991)</w:t>
      </w:r>
      <w:r w:rsidR="004F293D" w:rsidRPr="00BA3F4D">
        <w:fldChar w:fldCharType="end"/>
      </w:r>
      <w:r w:rsidR="0048175B" w:rsidRPr="00BA3F4D">
        <w:t>。</w:t>
      </w:r>
    </w:p>
    <w:p w14:paraId="525FB925" w14:textId="626146F4" w:rsidR="001A79CD" w:rsidRDefault="001A79CD" w:rsidP="00161BD3">
      <w:pPr>
        <w:pStyle w:val="15"/>
        <w:ind w:firstLine="480"/>
      </w:pPr>
      <w:r w:rsidRPr="0053671D">
        <w:t>組織在追求雙</w:t>
      </w:r>
      <w:proofErr w:type="gramStart"/>
      <w:r w:rsidRPr="0053671D">
        <w:t>元性時</w:t>
      </w:r>
      <w:proofErr w:type="gramEnd"/>
      <w:r w:rsidRPr="0053671D">
        <w:t>，常</w:t>
      </w:r>
      <w:r w:rsidRPr="00595762">
        <w:rPr>
          <w:color w:val="156082" w:themeColor="accent1"/>
        </w:rPr>
        <w:t>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w:t>
      </w:r>
      <w:r w:rsidRPr="00595762">
        <w:rPr>
          <w:color w:val="156082" w:themeColor="accent1"/>
        </w:rPr>
        <w:t>取得平衡</w:t>
      </w:r>
      <w:r w:rsidRPr="0053671D">
        <w:t>已成為核心課題</w:t>
      </w:r>
      <w:r w:rsidR="000B386C">
        <w:rPr>
          <w:rFonts w:hint="eastAsia"/>
        </w:rPr>
        <w:t>，</w:t>
      </w:r>
      <w:r w:rsidRPr="00595762">
        <w:rPr>
          <w:color w:val="156082" w:themeColor="accent1"/>
        </w:rPr>
        <w:t>雙元性的價值尤在環境動盪與技術更迭快速的條件下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r w:rsidRPr="0000562E">
        <w:t>由於</w:t>
      </w:r>
      <w:r w:rsidRPr="008C26C7">
        <w:rPr>
          <w:color w:val="EE0000"/>
        </w:rPr>
        <w:t>探索與深化依賴不同的組織結構、流程與文化</w:t>
      </w:r>
      <w:r w:rsidRPr="0000562E">
        <w:t>，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sidR="009E3D18">
        <w:rPr>
          <w:rFonts w:hint="eastAsia"/>
        </w:rPr>
        <w:t>。</w:t>
      </w:r>
      <w:r w:rsidRPr="007E21A6">
        <w:t>若組織</w:t>
      </w:r>
      <w:r w:rsidRPr="009D528A">
        <w:rPr>
          <w:color w:val="156082" w:themeColor="accent1"/>
        </w:rPr>
        <w:t>未能維持探索與深化的動態平衡，將面臨績效不穩定與組織僵化</w:t>
      </w:r>
      <w:r w:rsidRPr="007E21A6">
        <w:t>的風險</w:t>
      </w:r>
      <w:r w:rsidR="003903F8">
        <w:lastRenderedPageBreak/>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2F4C20A3"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sidR="001F5C8B">
        <w:rPr>
          <w:rFonts w:hint="eastAsia"/>
        </w:rPr>
        <w:t>。</w:t>
      </w:r>
      <w:r>
        <w:rPr>
          <w:rFonts w:hint="eastAsia"/>
        </w:rPr>
        <w:t>部分研究</w:t>
      </w:r>
      <w:r w:rsidRPr="006F1046">
        <w:rPr>
          <w:rFonts w:hint="eastAsia"/>
        </w:rPr>
        <w:t>指出，</w:t>
      </w:r>
      <w:r w:rsidRPr="009D528A">
        <w:rPr>
          <w:color w:val="156082" w:themeColor="accent1"/>
        </w:rPr>
        <w:t>資源可得性</w:t>
      </w:r>
      <w:r w:rsidRPr="00502177">
        <w:rPr>
          <w:color w:val="0E2841" w:themeColor="text2"/>
        </w:rPr>
        <w:t>是決定企業能否</w:t>
      </w:r>
      <w:r w:rsidR="005C4FD7" w:rsidRPr="00502177">
        <w:rPr>
          <w:rFonts w:hint="eastAsia"/>
          <w:color w:val="0E2841" w:themeColor="text2"/>
        </w:rPr>
        <w:t>策略平衡的</w:t>
      </w:r>
      <w:r w:rsidRPr="00502177">
        <w:rPr>
          <w:color w:val="0E2841" w:themeColor="text2"/>
        </w:rPr>
        <w:t>關鍵要素</w:t>
      </w:r>
      <w:r w:rsidRPr="006F1046">
        <w:t>，</w:t>
      </w:r>
      <w:r w:rsidR="000F348C" w:rsidRPr="006F1046">
        <w:rPr>
          <w:rFonts w:hint="eastAsia"/>
          <w:color w:val="EE0000"/>
        </w:rPr>
        <w:t>倘若</w:t>
      </w:r>
      <w:r w:rsidRPr="006F1046">
        <w:rPr>
          <w:color w:val="EE0000"/>
        </w:rPr>
        <w:t>企業具備足夠的內部或外部資源，即有可能超越兩者之間的權衡侷限</w:t>
      </w:r>
      <w:r w:rsidR="006130AD" w:rsidRPr="006F1046">
        <w:rPr>
          <w:color w:val="EE0000"/>
        </w:rPr>
        <w:fldChar w:fldCharType="begin"/>
      </w:r>
      <w:r w:rsidR="006130AD" w:rsidRPr="006F1046">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sidRPr="006F1046">
        <w:rPr>
          <w:color w:val="EE0000"/>
        </w:rPr>
        <w:fldChar w:fldCharType="separate"/>
      </w:r>
      <w:r w:rsidR="006130AD" w:rsidRPr="006F1046">
        <w:rPr>
          <w:noProof/>
          <w:color w:val="EE0000"/>
        </w:rPr>
        <w:t>(Cao et al., 2009)</w:t>
      </w:r>
      <w:r w:rsidR="006130AD" w:rsidRPr="006F1046">
        <w:rPr>
          <w:color w:val="EE0000"/>
        </w:rPr>
        <w:fldChar w:fldCharType="end"/>
      </w:r>
      <w:r w:rsidRPr="006F1046">
        <w:rPr>
          <w:rFonts w:hint="eastAsia"/>
        </w:rPr>
        <w:t>，</w:t>
      </w:r>
      <w:r>
        <w:rPr>
          <w:rFonts w:hint="eastAsia"/>
        </w:rPr>
        <w:t>然</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479D4A80"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w:t>
      </w:r>
      <w:proofErr w:type="gramStart"/>
      <w:r w:rsidRPr="00086D02">
        <w:t>循序式雙元</w:t>
      </w:r>
      <w:proofErr w:type="gramEnd"/>
      <w:r w:rsidRPr="00086D02">
        <w:t>性、</w:t>
      </w:r>
      <w:proofErr w:type="gramStart"/>
      <w:r w:rsidRPr="00086D02">
        <w:t>結構式雙元</w:t>
      </w:r>
      <w:proofErr w:type="gramEnd"/>
      <w:r w:rsidRPr="00086D02">
        <w:t>性與</w:t>
      </w:r>
      <w:proofErr w:type="gramStart"/>
      <w:r w:rsidRPr="00086D02">
        <w:t>情境式雙元</w:t>
      </w:r>
      <w:proofErr w:type="gramEnd"/>
      <w:r w:rsidRPr="00086D02">
        <w:t>性。</w:t>
      </w:r>
    </w:p>
    <w:p w14:paraId="18BF468E" w14:textId="578FEDFC" w:rsidR="004A306E" w:rsidRPr="00596583" w:rsidRDefault="004A306E" w:rsidP="004A306E">
      <w:pPr>
        <w:pStyle w:val="15"/>
        <w:ind w:firstLine="480"/>
      </w:pPr>
      <w:proofErr w:type="gramStart"/>
      <w:r w:rsidRPr="00E61218">
        <w:rPr>
          <w:color w:val="156082" w:themeColor="accent1"/>
        </w:rPr>
        <w:t>循序式雙元</w:t>
      </w:r>
      <w:proofErr w:type="gramEnd"/>
      <w:r w:rsidRPr="00E61218">
        <w:rPr>
          <w:color w:val="156082" w:themeColor="accent1"/>
        </w:rPr>
        <w:t>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E61218">
        <w:rPr>
          <w:color w:val="156082" w:themeColor="accent1"/>
        </w:rPr>
        <w:t>依環境變化在不同時期交替實施探索與深化</w:t>
      </w:r>
      <w:r w:rsidRPr="00E61218">
        <w:rPr>
          <w:rFonts w:hint="eastAsia"/>
          <w:color w:val="156082" w:themeColor="accent1"/>
        </w:rPr>
        <w:t>策略</w:t>
      </w:r>
      <w:r>
        <w:rPr>
          <w:rFonts w:hint="eastAsia"/>
        </w:rPr>
        <w:t>，</w:t>
      </w:r>
      <w:r w:rsidRPr="00596583">
        <w:t>此類型通</w:t>
      </w:r>
      <w:r w:rsidRPr="00E61218">
        <w:rPr>
          <w:color w:val="156082" w:themeColor="accent1"/>
        </w:rPr>
        <w:t>常應用於大規模、轉型週期長的企業</w:t>
      </w:r>
      <w:r w:rsidRPr="00596583">
        <w:t>，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E61218">
        <w:rPr>
          <w:color w:val="156082" w:themeColor="accent1"/>
        </w:rPr>
        <w:t>但實務上大規模轉換可能具高度破壞性</w:t>
      </w:r>
      <w:r w:rsidRPr="00902F2B">
        <w:t>，</w:t>
      </w:r>
      <w:r w:rsidR="00A77AC5">
        <w:rPr>
          <w:rFonts w:hint="eastAsia"/>
        </w:rPr>
        <w:t>實務</w:t>
      </w:r>
      <w:r w:rsidRPr="00902F2B">
        <w:t>操作</w:t>
      </w:r>
      <w:r w:rsidR="00A77AC5">
        <w:rPr>
          <w:rFonts w:hint="eastAsia"/>
        </w:rPr>
        <w:t>需要</w:t>
      </w:r>
      <w:r w:rsidR="00A77AC5" w:rsidRPr="00E61218">
        <w:rPr>
          <w:rFonts w:hint="eastAsia"/>
          <w:color w:val="156082" w:themeColor="accent1"/>
        </w:rPr>
        <w:t>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4C67E322" w:rsidR="004A306E" w:rsidRPr="00596583" w:rsidRDefault="004A306E" w:rsidP="004A306E">
      <w:pPr>
        <w:pStyle w:val="15"/>
        <w:ind w:firstLine="480"/>
      </w:pPr>
      <w:proofErr w:type="gramStart"/>
      <w:r w:rsidRPr="00E61218">
        <w:rPr>
          <w:color w:val="156082" w:themeColor="accent1"/>
        </w:rPr>
        <w:t>結構式雙元</w:t>
      </w:r>
      <w:proofErr w:type="gramEnd"/>
      <w:r w:rsidRPr="00E61218">
        <w:rPr>
          <w:color w:val="156082" w:themeColor="accent1"/>
        </w:rPr>
        <w:t>性</w:t>
      </w:r>
      <w:r w:rsidRPr="00086D02">
        <w:t>（</w:t>
      </w:r>
      <w:r w:rsidRPr="00086D02">
        <w:t>Structural Ambidexterity</w:t>
      </w:r>
      <w:r w:rsidRPr="00086D02">
        <w:t>）</w:t>
      </w:r>
      <w:r w:rsidRPr="00596583">
        <w:t>則</w:t>
      </w:r>
      <w:r w:rsidRPr="00117AB9">
        <w:t>在組織內</w:t>
      </w:r>
      <w:r w:rsidRPr="00E61218">
        <w:rPr>
          <w:color w:val="156082" w:themeColor="accent1"/>
        </w:rPr>
        <w:t>設立獨立的探索與深化單位</w:t>
      </w:r>
      <w:r w:rsidRPr="00117AB9">
        <w:t>，並搭配對應的能力系統、流程與文化，以</w:t>
      </w:r>
      <w:commentRangeStart w:id="80"/>
      <w:r w:rsidRPr="00117AB9">
        <w:t>實現雙元任務</w:t>
      </w:r>
      <w:commentRangeEnd w:id="80"/>
      <w:r w:rsidR="008E5163">
        <w:rPr>
          <w:rStyle w:val="af7"/>
        </w:rPr>
        <w:commentReference w:id="80"/>
      </w:r>
      <w:r w:rsidRPr="00117AB9">
        <w:t>的並行運作</w:t>
      </w:r>
      <w:r w:rsidR="00F01863">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proofErr w:type="gramStart"/>
      <w:r>
        <w:rPr>
          <w:rFonts w:hint="eastAsia"/>
        </w:rPr>
        <w:t>結構式雙元</w:t>
      </w:r>
      <w:proofErr w:type="gramEnd"/>
      <w:r>
        <w:rPr>
          <w:rFonts w:hint="eastAsia"/>
        </w:rPr>
        <w:t>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w:t>
      </w:r>
      <w:proofErr w:type="gramStart"/>
      <w:r w:rsidRPr="00596583">
        <w:t>結構式雙元</w:t>
      </w:r>
      <w:proofErr w:type="gramEnd"/>
      <w:r w:rsidRPr="00596583">
        <w:t>性包含三項核心組成：</w:t>
      </w:r>
      <w:r w:rsidR="00E840DE">
        <w:rPr>
          <w:rFonts w:hint="eastAsia"/>
        </w:rPr>
        <w:t>具備</w:t>
      </w:r>
      <w:r w:rsidRPr="004F59DC">
        <w:rPr>
          <w:color w:val="EE0000"/>
        </w:rPr>
        <w:t>自主</w:t>
      </w:r>
      <w:r w:rsidR="00E840DE" w:rsidRPr="004F59DC">
        <w:rPr>
          <w:rFonts w:hint="eastAsia"/>
          <w:color w:val="EE0000"/>
        </w:rPr>
        <w:t>權</w:t>
      </w:r>
      <w:r w:rsidRPr="004F59DC">
        <w:rPr>
          <w:color w:val="EE0000"/>
        </w:rPr>
        <w:t>的探索與利用單位</w:t>
      </w:r>
      <w:r w:rsidRPr="00596583">
        <w:t>、有效資源整合機制，及具</w:t>
      </w:r>
      <w:r w:rsidR="004F59DC" w:rsidRPr="000B366B">
        <w:rPr>
          <w:rFonts w:hint="eastAsia"/>
          <w:color w:val="EE0000"/>
        </w:rPr>
        <w:t>靈活協調</w:t>
      </w:r>
      <w:r w:rsidRPr="000B366B">
        <w:rPr>
          <w:color w:val="EE0000"/>
        </w:rPr>
        <w:t>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08831B40" w14:textId="3B0BE489" w:rsidR="005B0CF5" w:rsidRDefault="004A306E" w:rsidP="0048175B">
      <w:pPr>
        <w:pStyle w:val="15"/>
        <w:ind w:firstLine="480"/>
        <w:rPr>
          <w:rFonts w:cstheme="majorBidi"/>
          <w:b/>
          <w:sz w:val="36"/>
          <w:szCs w:val="40"/>
        </w:rPr>
      </w:pPr>
      <w:proofErr w:type="gramStart"/>
      <w:r w:rsidRPr="00EA6B8B">
        <w:rPr>
          <w:color w:val="156082" w:themeColor="accent1"/>
        </w:rPr>
        <w:t>情境式雙元</w:t>
      </w:r>
      <w:proofErr w:type="gramEnd"/>
      <w:r w:rsidRPr="00EA6B8B">
        <w:rPr>
          <w:color w:val="156082" w:themeColor="accent1"/>
        </w:rPr>
        <w:t>性</w:t>
      </w:r>
      <w:r w:rsidRPr="00086D02">
        <w:t>（</w:t>
      </w:r>
      <w:r w:rsidRPr="00086D02">
        <w:t>Contextual Ambidexterity</w:t>
      </w:r>
      <w:r w:rsidRPr="00086D02">
        <w:t>）</w:t>
      </w:r>
      <w:r w:rsidRPr="0058040E">
        <w:t>則主張</w:t>
      </w:r>
      <w:r w:rsidRPr="00EA6B8B">
        <w:rPr>
          <w:color w:val="156082" w:themeColor="accent1"/>
        </w:rPr>
        <w:t>雙元行為可在個體層次實現</w:t>
      </w:r>
      <w:r w:rsidRPr="0058040E">
        <w:t>，透過</w:t>
      </w:r>
      <w:r w:rsidRPr="00EA6B8B">
        <w:rPr>
          <w:color w:val="156082" w:themeColor="accent1"/>
        </w:rPr>
        <w:t>建立</w:t>
      </w:r>
      <w:r w:rsidR="00415472" w:rsidRPr="00EA6B8B">
        <w:rPr>
          <w:color w:val="156082" w:themeColor="accent1"/>
        </w:rPr>
        <w:t>張力（</w:t>
      </w:r>
      <w:r w:rsidR="00AD66CC" w:rsidRPr="00EA6B8B">
        <w:rPr>
          <w:rFonts w:hint="eastAsia"/>
          <w:color w:val="156082" w:themeColor="accent1"/>
        </w:rPr>
        <w:t>S</w:t>
      </w:r>
      <w:r w:rsidR="00415472" w:rsidRPr="00EA6B8B">
        <w:rPr>
          <w:color w:val="156082" w:themeColor="accent1"/>
        </w:rPr>
        <w:t>tretch</w:t>
      </w:r>
      <w:r w:rsidR="00415472" w:rsidRPr="00EA6B8B">
        <w:rPr>
          <w:color w:val="156082" w:themeColor="accent1"/>
        </w:rPr>
        <w:t>）、紀律（</w:t>
      </w:r>
      <w:r w:rsidR="00AD66CC" w:rsidRPr="00EA6B8B">
        <w:rPr>
          <w:rFonts w:hint="eastAsia"/>
          <w:color w:val="156082" w:themeColor="accent1"/>
        </w:rPr>
        <w:t>D</w:t>
      </w:r>
      <w:r w:rsidR="00415472" w:rsidRPr="00EA6B8B">
        <w:rPr>
          <w:color w:val="156082" w:themeColor="accent1"/>
        </w:rPr>
        <w:t>iscipline</w:t>
      </w:r>
      <w:r w:rsidR="00415472" w:rsidRPr="00EA6B8B">
        <w:rPr>
          <w:color w:val="156082" w:themeColor="accent1"/>
        </w:rPr>
        <w:t>）與信任（</w:t>
      </w:r>
      <w:r w:rsidR="00AD66CC" w:rsidRPr="00EA6B8B">
        <w:rPr>
          <w:rFonts w:hint="eastAsia"/>
          <w:color w:val="156082" w:themeColor="accent1"/>
        </w:rPr>
        <w:t>T</w:t>
      </w:r>
      <w:r w:rsidR="00415472" w:rsidRPr="00EA6B8B">
        <w:rPr>
          <w:color w:val="156082" w:themeColor="accent1"/>
        </w:rPr>
        <w:t>rust</w:t>
      </w:r>
      <w:r w:rsidR="00415472" w:rsidRPr="00EA6B8B">
        <w:rPr>
          <w:color w:val="156082" w:themeColor="accent1"/>
        </w:rPr>
        <w:t>）</w:t>
      </w:r>
      <w:r w:rsidRPr="0058040E">
        <w:t>等</w:t>
      </w:r>
      <w:r w:rsidR="00564818">
        <w:rPr>
          <w:rFonts w:hint="eastAsia"/>
        </w:rPr>
        <w:t>要素</w:t>
      </w:r>
      <w:commentRangeStart w:id="81"/>
      <w:r w:rsidRPr="0058040E">
        <w:t>條件</w:t>
      </w:r>
      <w:commentRangeEnd w:id="81"/>
      <w:r w:rsidR="00415472">
        <w:rPr>
          <w:rStyle w:val="af7"/>
        </w:rPr>
        <w:commentReference w:id="81"/>
      </w:r>
      <w:r w:rsidRPr="0058040E">
        <w:t>，使</w:t>
      </w:r>
      <w:r w:rsidRPr="00EA6B8B">
        <w:rPr>
          <w:color w:val="156082" w:themeColor="accent1"/>
        </w:rPr>
        <w:t>員工於日常任務中</w:t>
      </w:r>
      <w:r w:rsidRPr="00EA6B8B">
        <w:rPr>
          <w:rFonts w:hint="eastAsia"/>
          <w:color w:val="156082" w:themeColor="accent1"/>
        </w:rPr>
        <w:t>自主</w:t>
      </w:r>
      <w:r w:rsidRPr="00EA6B8B">
        <w:rPr>
          <w:color w:val="156082" w:themeColor="accent1"/>
        </w:rPr>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proofErr w:type="gramStart"/>
      <w:r w:rsidRPr="00596583">
        <w:t>情境式雙元</w:t>
      </w:r>
      <w:proofErr w:type="gramEnd"/>
      <w:r w:rsidRPr="00596583">
        <w:t>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w:t>
      </w:r>
      <w:proofErr w:type="gramStart"/>
      <w:r w:rsidRPr="006B4D1C">
        <w:t>情境式雙元</w:t>
      </w:r>
      <w:proofErr w:type="gramEnd"/>
      <w:r w:rsidRPr="006B4D1C">
        <w:t>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proofErr w:type="gramStart"/>
      <w:r w:rsidRPr="00596583">
        <w:t>情境式雙元</w:t>
      </w:r>
      <w:proofErr w:type="gramEnd"/>
      <w:r w:rsidRPr="00596583">
        <w:t>性</w:t>
      </w:r>
      <w:r w:rsidR="00706B69">
        <w:rPr>
          <w:rFonts w:hint="eastAsia"/>
        </w:rPr>
        <w:t>雖然</w:t>
      </w:r>
      <w:r w:rsidRPr="00596583">
        <w:t>不需</w:t>
      </w:r>
      <w:r w:rsidR="0058193D">
        <w:rPr>
          <w:rFonts w:hint="eastAsia"/>
        </w:rPr>
        <w:t>對組織</w:t>
      </w:r>
      <w:r w:rsidRPr="00596583">
        <w:t>結構</w:t>
      </w:r>
      <w:r w:rsidR="0058193D">
        <w:rPr>
          <w:rFonts w:hint="eastAsia"/>
        </w:rPr>
        <w:t>進行具體</w:t>
      </w:r>
      <w:r w:rsidRPr="00596583">
        <w:t>分化</w:t>
      </w:r>
      <w:r w:rsidR="0017744A">
        <w:rPr>
          <w:rFonts w:hint="eastAsia"/>
        </w:rPr>
        <w:t>與設立個別單位</w:t>
      </w:r>
      <w:r w:rsidRPr="00596583">
        <w:t>，</w:t>
      </w:r>
      <w:r w:rsidR="00D334D9">
        <w:rPr>
          <w:rFonts w:hint="eastAsia"/>
        </w:rPr>
        <w:t>但</w:t>
      </w:r>
      <w:r w:rsidRPr="00596583">
        <w:t>在</w:t>
      </w:r>
      <w:r w:rsidRPr="00A615D8">
        <w:rPr>
          <w:color w:val="156082" w:themeColor="accent1"/>
        </w:rPr>
        <w:t>面對劇烈變動或破壞式創新的市場情境時，僅依賴</w:t>
      </w:r>
      <w:proofErr w:type="gramStart"/>
      <w:r w:rsidRPr="00A615D8">
        <w:rPr>
          <w:color w:val="156082" w:themeColor="accent1"/>
        </w:rPr>
        <w:t>情境式雙元</w:t>
      </w:r>
      <w:proofErr w:type="gramEnd"/>
      <w:r w:rsidRPr="00A615D8">
        <w:rPr>
          <w:color w:val="156082" w:themeColor="accent1"/>
        </w:rPr>
        <w:t>性可能</w:t>
      </w:r>
      <w:r w:rsidR="00594EF2" w:rsidRPr="00A615D8">
        <w:rPr>
          <w:rFonts w:hint="eastAsia"/>
          <w:color w:val="156082" w:themeColor="accent1"/>
        </w:rPr>
        <w:t>難以</w:t>
      </w:r>
      <w:r w:rsidRPr="00A615D8">
        <w:rPr>
          <w:color w:val="156082" w:themeColor="accent1"/>
        </w:rPr>
        <w:t>支</w:t>
      </w:r>
      <w:r w:rsidR="00594EF2" w:rsidRPr="00A615D8">
        <w:rPr>
          <w:rFonts w:hint="eastAsia"/>
          <w:color w:val="156082" w:themeColor="accent1"/>
        </w:rPr>
        <w:t>撐</w:t>
      </w:r>
      <w:r w:rsidRPr="00A615D8">
        <w:rPr>
          <w:color w:val="156082" w:themeColor="accent1"/>
        </w:rPr>
        <w:t>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r w:rsidR="009F40F1">
        <w:rPr>
          <w:rFonts w:hint="eastAsia"/>
        </w:rPr>
        <w:t>123</w:t>
      </w:r>
      <w:r w:rsidR="00736426">
        <w:rPr>
          <w:rFonts w:hint="eastAsia"/>
        </w:rPr>
        <w:t>456</w:t>
      </w:r>
      <w:r w:rsidR="005B0CF5">
        <w:br w:type="page"/>
      </w:r>
    </w:p>
    <w:p w14:paraId="346A439F" w14:textId="7B6280E3" w:rsidR="00EE6EAF" w:rsidRDefault="00EE6EAF" w:rsidP="0006680C">
      <w:pPr>
        <w:pStyle w:val="1"/>
      </w:pPr>
      <w:bookmarkStart w:id="82" w:name="_Toc202118600"/>
      <w:r>
        <w:lastRenderedPageBreak/>
        <w:t>第三章、研究方法與架構</w:t>
      </w:r>
      <w:bookmarkEnd w:id="82"/>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83" w:name="_Toc202118601"/>
      <w:r>
        <w:rPr>
          <w:rFonts w:hint="eastAsia"/>
        </w:rPr>
        <w:t>3.1</w:t>
      </w:r>
      <w:r w:rsidR="00490253">
        <w:rPr>
          <w:rFonts w:hint="eastAsia"/>
        </w:rPr>
        <w:t xml:space="preserve"> </w:t>
      </w:r>
      <w:r>
        <w:rPr>
          <w:rFonts w:hint="eastAsia"/>
        </w:rPr>
        <w:t>研究方法</w:t>
      </w:r>
      <w:bookmarkEnd w:id="83"/>
    </w:p>
    <w:p w14:paraId="00C4B419" w14:textId="2F55C8B0"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 xml:space="preserve">Quantitative </w:t>
      </w:r>
      <w:r w:rsidR="002347CC">
        <w:rPr>
          <w:rFonts w:hint="eastAsia"/>
        </w:rPr>
        <w:t>R</w:t>
      </w:r>
      <w:r w:rsidRPr="00177291">
        <w:rPr>
          <w:rFonts w:hint="eastAsia"/>
        </w:rPr>
        <w:t>esearch</w:t>
      </w:r>
      <w:r w:rsidRPr="00177291">
        <w:rPr>
          <w:rFonts w:hint="eastAsia"/>
        </w:rPr>
        <w:t>）</w:t>
      </w:r>
      <w:r w:rsidRPr="00177291">
        <w:t>。</w:t>
      </w:r>
    </w:p>
    <w:p w14:paraId="3788B944" w14:textId="69C017A1"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 xml:space="preserve">umerical </w:t>
      </w:r>
      <w:r w:rsidR="00D66D64">
        <w:rPr>
          <w:rFonts w:hint="eastAsia"/>
        </w:rPr>
        <w:t>D</w:t>
      </w:r>
      <w:r w:rsidR="007C3A8A" w:rsidRPr="00FF2E2E">
        <w:t>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w:t>
      </w:r>
      <w:proofErr w:type="gramStart"/>
      <w:r w:rsidR="00397338" w:rsidRPr="00397338">
        <w:t>迴</w:t>
      </w:r>
      <w:proofErr w:type="gramEnd"/>
      <w:r w:rsidR="00397338" w:rsidRPr="00397338">
        <w:t>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84"/>
      <w:commentRangeStart w:id="85"/>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84"/>
      <w:r w:rsidR="007258E2">
        <w:rPr>
          <w:rStyle w:val="af7"/>
        </w:rPr>
        <w:commentReference w:id="84"/>
      </w:r>
      <w:commentRangeEnd w:id="85"/>
      <w:r w:rsidR="007258E2">
        <w:rPr>
          <w:rStyle w:val="af7"/>
        </w:rPr>
        <w:commentReference w:id="85"/>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21B056F0" w:rsidR="001A5C57" w:rsidRDefault="00FA63D5" w:rsidP="001F542B">
      <w:pPr>
        <w:pStyle w:val="15"/>
        <w:ind w:firstLine="480"/>
      </w:pPr>
      <w:r w:rsidRPr="00CA6EC6">
        <w:t>質化研究</w:t>
      </w:r>
      <w:r w:rsidR="00711DBC">
        <w:rPr>
          <w:rFonts w:hint="eastAsia"/>
        </w:rPr>
        <w:t>的概念與分析手法則與</w:t>
      </w:r>
      <w:r w:rsidR="001C57BD">
        <w:rPr>
          <w:rFonts w:hint="eastAsia"/>
        </w:rPr>
        <w:t>量化研究</w:t>
      </w:r>
      <w:r w:rsidR="006B45E4">
        <w:rPr>
          <w:rFonts w:hint="eastAsia"/>
        </w:rPr>
        <w:t>截然不同</w:t>
      </w:r>
      <w:r w:rsidR="00711DBC">
        <w:rPr>
          <w:rFonts w:hint="eastAsia"/>
        </w:rPr>
        <w:t>，</w:t>
      </w:r>
      <w:r w:rsidR="000C0639">
        <w:rPr>
          <w:rFonts w:hint="eastAsia"/>
        </w:rPr>
        <w:t>其</w:t>
      </w:r>
      <w:proofErr w:type="gramStart"/>
      <w:r>
        <w:rPr>
          <w:rFonts w:hint="eastAsia"/>
        </w:rPr>
        <w:t>不</w:t>
      </w:r>
      <w:proofErr w:type="gramEnd"/>
      <w:r w:rsidRPr="00CA6EC6">
        <w:t>止於探討</w:t>
      </w:r>
      <w:r>
        <w:rPr>
          <w:rFonts w:hint="eastAsia"/>
        </w:rPr>
        <w:t>表層意涵，</w:t>
      </w:r>
      <w:r w:rsidR="00A40CA4">
        <w:rPr>
          <w:rFonts w:hint="eastAsia"/>
        </w:rPr>
        <w:t>更</w:t>
      </w:r>
      <w:r w:rsidR="00912A30">
        <w:rPr>
          <w:rFonts w:hint="eastAsia"/>
        </w:rPr>
        <w:t>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w:t>
      </w:r>
      <w:proofErr w:type="gramStart"/>
      <w:r>
        <w:rPr>
          <w:rFonts w:hint="eastAsia"/>
        </w:rPr>
        <w:t>少量、</w:t>
      </w:r>
      <w:proofErr w:type="gramEnd"/>
      <w:r w:rsidR="009C1CEF">
        <w:rPr>
          <w:rFonts w:hint="eastAsia"/>
        </w:rPr>
        <w:t>具備</w:t>
      </w:r>
      <w:commentRangeStart w:id="86"/>
      <w:commentRangeStart w:id="87"/>
      <w:r>
        <w:rPr>
          <w:rFonts w:hint="eastAsia"/>
        </w:rPr>
        <w:t>主題性</w:t>
      </w:r>
      <w:r w:rsidR="001950C9">
        <w:rPr>
          <w:rFonts w:hint="eastAsia"/>
        </w:rPr>
        <w:t>或</w:t>
      </w:r>
      <w:r>
        <w:rPr>
          <w:rFonts w:hint="eastAsia"/>
        </w:rPr>
        <w:t>代表性之</w:t>
      </w:r>
      <w:r w:rsidRPr="00CA6EC6">
        <w:t>樣本</w:t>
      </w:r>
      <w:commentRangeEnd w:id="86"/>
      <w:r w:rsidR="00BE64A5">
        <w:rPr>
          <w:rStyle w:val="af7"/>
        </w:rPr>
        <w:commentReference w:id="86"/>
      </w:r>
      <w:commentRangeEnd w:id="87"/>
      <w:r w:rsidR="00184EA0">
        <w:rPr>
          <w:rStyle w:val="af7"/>
        </w:rPr>
        <w:commentReference w:id="87"/>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觀察</w:t>
      </w:r>
      <w:r w:rsidR="005D34C9">
        <w:rPr>
          <w:rFonts w:hint="eastAsia"/>
        </w:rPr>
        <w:t>、</w:t>
      </w:r>
      <w:r w:rsidR="005D34C9" w:rsidRPr="005D34C9">
        <w:t>民族誌或個案研究</w:t>
      </w:r>
      <w:r w:rsidR="001E3CE3">
        <w:rPr>
          <w:rFonts w:hint="eastAsia"/>
        </w:rPr>
        <w:t>等方式蒐集資料</w:t>
      </w:r>
      <w:r w:rsidR="009349F6">
        <w:rPr>
          <w:rFonts w:hint="eastAsia"/>
        </w:rPr>
        <w:t>，</w:t>
      </w:r>
      <w:r w:rsidR="009B419D">
        <w:rPr>
          <w:rFonts w:hint="eastAsia"/>
        </w:rPr>
        <w:t>並</w:t>
      </w:r>
      <w:r w:rsidR="00162515">
        <w:rPr>
          <w:rFonts w:hint="eastAsia"/>
        </w:rPr>
        <w:t>將</w:t>
      </w:r>
      <w:r w:rsidR="0065263A" w:rsidRPr="0065263A">
        <w:t>不同資料來源的交叉分析（</w:t>
      </w:r>
      <w:r w:rsidR="003B25F5">
        <w:rPr>
          <w:rFonts w:hint="eastAsia"/>
        </w:rPr>
        <w:t>T</w:t>
      </w:r>
      <w:r w:rsidR="0065263A" w:rsidRPr="0065263A">
        <w:t>riangulation</w:t>
      </w:r>
      <w:r w:rsidR="0065263A" w:rsidRPr="0065263A">
        <w:t>）</w:t>
      </w:r>
      <w:r w:rsidR="00492167">
        <w:rPr>
          <w:rFonts w:hint="eastAsia"/>
        </w:rPr>
        <w:t>來</w:t>
      </w:r>
      <w:proofErr w:type="gramStart"/>
      <w:r w:rsidR="008E2610">
        <w:rPr>
          <w:rFonts w:hint="eastAsia"/>
        </w:rPr>
        <w:t>清晰、</w:t>
      </w:r>
      <w:proofErr w:type="gramEnd"/>
      <w:r w:rsidR="008E2610">
        <w:rPr>
          <w:rFonts w:hint="eastAsia"/>
        </w:rPr>
        <w:t>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8"/>
      <w:commentRangeStart w:id="89"/>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8"/>
      <w:r w:rsidR="0090118D">
        <w:rPr>
          <w:rStyle w:val="af7"/>
        </w:rPr>
        <w:commentReference w:id="88"/>
      </w:r>
      <w:commentRangeEnd w:id="89"/>
      <w:r w:rsidR="0090118D">
        <w:rPr>
          <w:rStyle w:val="af7"/>
        </w:rPr>
        <w:commentReference w:id="89"/>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154E9355" w14:textId="5E0677B8" w:rsidR="001311D1" w:rsidRPr="007933AF" w:rsidRDefault="001A5C57" w:rsidP="000137F9">
      <w:pPr>
        <w:pStyle w:val="15"/>
        <w:ind w:firstLine="480"/>
      </w:pPr>
      <w:r w:rsidRPr="001A5C57">
        <w:t>綜上所述，量化研究與質化研究各有特定適用情境與優勢，量化研究較適用於大規模的資料蒐集與推論；而質化研究則更為適合進行深入的探索性分析，以揭示現象背後複雜且多維的意涵與脈絡。</w:t>
      </w:r>
      <w:r w:rsidR="00882462">
        <w:rPr>
          <w:rFonts w:hint="eastAsia"/>
        </w:rPr>
        <w:t>後續</w:t>
      </w:r>
      <w:r w:rsidR="00525D4A" w:rsidRPr="00525D4A">
        <w:t>將詳細描述質化研究之資料蒐集與分析手法及研究意涵。</w:t>
      </w:r>
    </w:p>
    <w:p w14:paraId="00F37301" w14:textId="014AF996" w:rsidR="00C00B98" w:rsidRDefault="00C00B98" w:rsidP="008405AC">
      <w:pPr>
        <w:pStyle w:val="3"/>
      </w:pPr>
      <w:bookmarkStart w:id="90" w:name="_Toc202118602"/>
      <w:r>
        <w:rPr>
          <w:rFonts w:hint="eastAsia"/>
        </w:rPr>
        <w:lastRenderedPageBreak/>
        <w:t>3.1.1</w:t>
      </w:r>
      <w:r w:rsidR="00D16CCB">
        <w:rPr>
          <w:rFonts w:hint="eastAsia"/>
        </w:rPr>
        <w:t xml:space="preserve"> </w:t>
      </w:r>
      <w:r>
        <w:rPr>
          <w:rFonts w:hint="eastAsia"/>
        </w:rPr>
        <w:t>質化研究</w:t>
      </w:r>
      <w:bookmarkEnd w:id="90"/>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proofErr w:type="gramStart"/>
      <w:r w:rsidR="00101C52" w:rsidRPr="00101C52">
        <w:t>釐</w:t>
      </w:r>
      <w:proofErr w:type="gramEnd"/>
      <w:r w:rsidR="00101C52" w:rsidRPr="00101C52">
        <w:t>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2D284D38" w:rsidR="00951DDB" w:rsidRDefault="00101C52" w:rsidP="001F542B">
      <w:pPr>
        <w:pStyle w:val="15"/>
        <w:ind w:firstLine="480"/>
      </w:pPr>
      <w:r>
        <w:rPr>
          <w:rFonts w:hint="eastAsia"/>
        </w:rPr>
        <w:t>質化研究</w:t>
      </w:r>
      <w:r w:rsidR="00BC5E35" w:rsidRPr="00BC5E35">
        <w:t>之資料來源具多樣性</w:t>
      </w:r>
      <w:r w:rsidR="00BC5E35" w:rsidRPr="00F16BCB">
        <w:t>，包含但不限於</w:t>
      </w:r>
      <w:commentRangeStart w:id="91"/>
      <w:commentRangeStart w:id="92"/>
      <w:r w:rsidR="00CF4C8D" w:rsidRPr="00F16BCB">
        <w:t>個</w:t>
      </w:r>
      <w:r w:rsidR="00CF4C8D" w:rsidRPr="00CA6EC6">
        <w:t>案研究</w:t>
      </w:r>
      <w:r w:rsidR="00E77537">
        <w:rPr>
          <w:rFonts w:hint="eastAsia"/>
        </w:rPr>
        <w:t>（</w:t>
      </w:r>
      <w:r w:rsidR="00E77537">
        <w:rPr>
          <w:rFonts w:hint="eastAsia"/>
        </w:rPr>
        <w:t xml:space="preserve">Case </w:t>
      </w:r>
      <w:r w:rsidR="00E930A7">
        <w:rPr>
          <w:rFonts w:hint="eastAsia"/>
        </w:rPr>
        <w:t>S</w:t>
      </w:r>
      <w:r w:rsidR="00E77537">
        <w:rPr>
          <w:rFonts w:hint="eastAsia"/>
        </w:rPr>
        <w:t>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AD15B8">
        <w:rPr>
          <w:rFonts w:hint="eastAsia"/>
        </w:rPr>
        <w:t>（</w:t>
      </w:r>
      <w:r w:rsidR="001C4D80">
        <w:rPr>
          <w:rFonts w:hint="eastAsia"/>
        </w:rPr>
        <w:t>I</w:t>
      </w:r>
      <w:r w:rsidR="00AD15B8" w:rsidRPr="00AD15B8">
        <w:t xml:space="preserve">n-depth </w:t>
      </w:r>
      <w:r w:rsidR="00595F55">
        <w:rPr>
          <w:rFonts w:hint="eastAsia"/>
        </w:rPr>
        <w:t>I</w:t>
      </w:r>
      <w:r w:rsidR="00AD15B8" w:rsidRPr="00AD15B8">
        <w:t>nterview</w:t>
      </w:r>
      <w:r w:rsidR="00AD15B8">
        <w:rPr>
          <w:rFonts w:hint="eastAsia"/>
        </w:rPr>
        <w:t>）</w:t>
      </w:r>
      <w:r w:rsidR="00CF4C8D" w:rsidRPr="00CA6EC6">
        <w:t>、紮根理論</w:t>
      </w:r>
      <w:r w:rsidR="0046651E">
        <w:rPr>
          <w:rFonts w:hint="eastAsia"/>
        </w:rPr>
        <w:t>（</w:t>
      </w:r>
      <w:r w:rsidR="00C56624">
        <w:rPr>
          <w:rFonts w:hint="eastAsia"/>
        </w:rPr>
        <w:t>G</w:t>
      </w:r>
      <w:r w:rsidR="0046651E" w:rsidRPr="0046651E">
        <w:t xml:space="preserve">rounded </w:t>
      </w:r>
      <w:r w:rsidR="00C93DF9">
        <w:rPr>
          <w:rFonts w:hint="eastAsia"/>
        </w:rPr>
        <w:t>T</w:t>
      </w:r>
      <w:r w:rsidR="0046651E" w:rsidRPr="0046651E">
        <w:t>heory</w:t>
      </w:r>
      <w:r w:rsidR="0046651E">
        <w:rPr>
          <w:rFonts w:hint="eastAsia"/>
        </w:rPr>
        <w:t>）</w:t>
      </w:r>
      <w:r w:rsidR="00915BF8">
        <w:rPr>
          <w:rFonts w:hint="eastAsia"/>
        </w:rPr>
        <w:t>、人物傳記</w:t>
      </w:r>
      <w:r w:rsidR="004B2670">
        <w:rPr>
          <w:rFonts w:hint="eastAsia"/>
        </w:rPr>
        <w:t>（</w:t>
      </w:r>
      <w:r w:rsidR="004B2670" w:rsidRPr="004B2670">
        <w:t>Biography</w:t>
      </w:r>
      <w:r w:rsidR="004B2670">
        <w:rPr>
          <w:rFonts w:hint="eastAsia"/>
        </w:rPr>
        <w:t>）</w:t>
      </w:r>
      <w:r w:rsidR="00915BF8">
        <w:rPr>
          <w:rFonts w:hint="eastAsia"/>
        </w:rPr>
        <w:t>、</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91"/>
      <w:r w:rsidR="00A732AA">
        <w:rPr>
          <w:rFonts w:hint="eastAsia"/>
        </w:rPr>
        <w:t>方式</w:t>
      </w:r>
      <w:r w:rsidR="001D40F7">
        <w:rPr>
          <w:rStyle w:val="af7"/>
        </w:rPr>
        <w:commentReference w:id="91"/>
      </w:r>
      <w:commentRangeEnd w:id="92"/>
      <w:r w:rsidR="004B5ED2">
        <w:rPr>
          <w:rStyle w:val="af7"/>
        </w:rPr>
        <w:commentReference w:id="92"/>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commentRangeStart w:id="93"/>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93"/>
      <w:r w:rsidR="006C7CEB">
        <w:rPr>
          <w:rStyle w:val="af7"/>
        </w:rPr>
        <w:commentReference w:id="93"/>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94"/>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94"/>
      <w:r w:rsidR="00FD0380">
        <w:rPr>
          <w:rStyle w:val="af7"/>
        </w:rPr>
        <w:commentReference w:id="94"/>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62EBCB17" w14:textId="2176423C" w:rsidR="007203A4"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DC4A48">
        <w:rPr>
          <w:rFonts w:hint="eastAsia"/>
        </w:rPr>
        <w:t>且</w:t>
      </w:r>
      <w:r w:rsidR="00B8341E">
        <w:rPr>
          <w:rFonts w:hint="eastAsia"/>
        </w:rPr>
        <w:t>高度</w:t>
      </w:r>
      <w:r w:rsidR="00A500B2">
        <w:rPr>
          <w:rFonts w:hint="eastAsia"/>
        </w:rPr>
        <w:t>仰賴</w:t>
      </w:r>
      <w:r w:rsidRPr="00F61B49">
        <w:t>研究者反覆檢視與比較不同來源的資料，</w:t>
      </w:r>
      <w:r w:rsidR="00011E31" w:rsidRPr="00011E31">
        <w:t>透過持續交互檢視與深度詮釋，不斷地將資料拆解、融合並重新賦予意涵</w:t>
      </w:r>
      <w:r w:rsidR="00907F2B">
        <w:rPr>
          <w:rFonts w:hint="eastAsia"/>
        </w:rPr>
        <w:t>。</w:t>
      </w:r>
      <w:r w:rsidR="00907F2B" w:rsidRPr="00907F2B">
        <w:t>因此，資料分析通常並非以線性的方式進行，而是</w:t>
      </w:r>
      <w:r w:rsidR="00DC4A48">
        <w:rPr>
          <w:rFonts w:hint="eastAsia"/>
        </w:rPr>
        <w:t>種</w:t>
      </w:r>
      <w:r w:rsidR="00907F2B" w:rsidRPr="00907F2B">
        <w:t>循環</w:t>
      </w:r>
      <w:r w:rsidR="00750CCA">
        <w:rPr>
          <w:rFonts w:hint="eastAsia"/>
        </w:rPr>
        <w:t>的</w:t>
      </w:r>
      <w:r w:rsidR="00907F2B" w:rsidRPr="00907F2B">
        <w:t>、持續的反思與探索，以逐步構築出完整而深入的理解。</w:t>
      </w:r>
      <w:r w:rsidR="009E20AA">
        <w:rPr>
          <w:rFonts w:hint="eastAsia"/>
        </w:rPr>
        <w:t>質化研究</w:t>
      </w:r>
      <w:r w:rsidR="00E11C9D">
        <w:rPr>
          <w:rFonts w:hint="eastAsia"/>
        </w:rPr>
        <w:t>具備深度分析的</w:t>
      </w:r>
      <w:commentRangeStart w:id="95"/>
      <w:r w:rsidR="00E11C9D">
        <w:rPr>
          <w:rFonts w:hint="eastAsia"/>
        </w:rPr>
        <w:t>靈活性與變動性</w:t>
      </w:r>
      <w:commentRangeEnd w:id="95"/>
      <w:r w:rsidR="00057788">
        <w:rPr>
          <w:rStyle w:val="af7"/>
        </w:rPr>
        <w:commentReference w:id="95"/>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9E20AA">
        <w:rPr>
          <w:rFonts w:hint="eastAsia"/>
        </w:rPr>
        <w:t>採用的</w:t>
      </w:r>
      <w:r w:rsidR="006145F8">
        <w:rPr>
          <w:rFonts w:hint="eastAsia"/>
        </w:rPr>
        <w:t>錯綜研究方式對於研究人員之學術分析能力要求較高，</w:t>
      </w:r>
      <w:r w:rsidR="00460D95">
        <w:rPr>
          <w:rFonts w:hint="eastAsia"/>
        </w:rPr>
        <w:t>研究</w:t>
      </w:r>
      <w:r w:rsidR="00371CF3">
        <w:rPr>
          <w:rFonts w:hint="eastAsia"/>
        </w:rPr>
        <w:t>分析</w:t>
      </w:r>
      <w:r w:rsidR="00460D95">
        <w:rPr>
          <w:rFonts w:hint="eastAsia"/>
        </w:rPr>
        <w:t>人員、資料</w:t>
      </w:r>
      <w:r w:rsidR="00726E7C">
        <w:rPr>
          <w:rFonts w:hint="eastAsia"/>
        </w:rPr>
        <w:t>來源與</w:t>
      </w:r>
      <w:r w:rsidR="00BB22FC">
        <w:rPr>
          <w:rFonts w:hint="eastAsia"/>
        </w:rPr>
        <w:t>資料</w:t>
      </w:r>
      <w:r w:rsidR="00726E7C">
        <w:rPr>
          <w:rFonts w:hint="eastAsia"/>
        </w:rPr>
        <w:t>類型</w:t>
      </w:r>
      <w:r w:rsidR="008632EC">
        <w:rPr>
          <w:rFonts w:hint="eastAsia"/>
        </w:rPr>
        <w:t>之間的</w:t>
      </w:r>
      <w:r w:rsidR="008748C1">
        <w:rPr>
          <w:rFonts w:hint="eastAsia"/>
        </w:rPr>
        <w:t>交叉分析</w:t>
      </w:r>
      <w:r w:rsidR="000C413E">
        <w:rPr>
          <w:rFonts w:hint="eastAsia"/>
        </w:rPr>
        <w:t>成為</w:t>
      </w:r>
      <w:r w:rsidR="00726E7C">
        <w:rPr>
          <w:rFonts w:hint="eastAsia"/>
        </w:rPr>
        <w:t>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7C57E1">
        <w:rPr>
          <w:rFonts w:hint="eastAsia"/>
        </w:rPr>
        <w:t>。</w:t>
      </w:r>
      <w:proofErr w:type="gramStart"/>
      <w:r w:rsidR="007C57E1">
        <w:rPr>
          <w:rFonts w:hint="eastAsia"/>
        </w:rPr>
        <w:t>此外，</w:t>
      </w:r>
      <w:proofErr w:type="gramEnd"/>
      <w:r w:rsidR="00886811">
        <w:rPr>
          <w:rFonts w:hint="eastAsia"/>
        </w:rPr>
        <w:t>研究</w:t>
      </w:r>
      <w:r w:rsidR="008E6C25">
        <w:rPr>
          <w:rFonts w:hint="eastAsia"/>
        </w:rPr>
        <w:t>者</w:t>
      </w:r>
      <w:r w:rsidR="00886811">
        <w:rPr>
          <w:rFonts w:hint="eastAsia"/>
        </w:rPr>
        <w:t>的</w:t>
      </w:r>
      <w:r w:rsidR="003C12A4">
        <w:rPr>
          <w:rFonts w:hint="eastAsia"/>
        </w:rPr>
        <w:t>直</w:t>
      </w:r>
      <w:r w:rsidR="00886811">
        <w:rPr>
          <w:rFonts w:hint="eastAsia"/>
        </w:rPr>
        <w:t>觀判斷將成為</w:t>
      </w:r>
      <w:r w:rsidR="00C8726E">
        <w:rPr>
          <w:rFonts w:hint="eastAsia"/>
        </w:rPr>
        <w:t>質化</w:t>
      </w:r>
      <w:r w:rsidR="00886811">
        <w:rPr>
          <w:rFonts w:hint="eastAsia"/>
        </w:rPr>
        <w:t>研究的關鍵工具，</w:t>
      </w:r>
      <w:r w:rsidR="00126EE7">
        <w:rPr>
          <w:rFonts w:hint="eastAsia"/>
        </w:rPr>
        <w:t>過程</w:t>
      </w:r>
      <w:r w:rsidR="002C6630" w:rsidRPr="0053448A">
        <w:t>依賴</w:t>
      </w:r>
      <w:r w:rsidR="00126EE7">
        <w:rPr>
          <w:rFonts w:hint="eastAsia"/>
        </w:rPr>
        <w:t>於</w:t>
      </w:r>
      <w:r w:rsidR="002C6630" w:rsidRPr="0053448A">
        <w:t>人類</w:t>
      </w:r>
      <w:r w:rsidR="002C6630">
        <w:rPr>
          <w:rFonts w:hint="eastAsia"/>
        </w:rPr>
        <w:t>社會中</w:t>
      </w:r>
      <w:r w:rsidR="002C6630" w:rsidRPr="0053448A">
        <w:t>意義建構主體的直接經驗</w:t>
      </w:r>
      <w:commentRangeStart w:id="96"/>
      <w:commentRangeStart w:id="97"/>
      <w:r w:rsidR="002C6630" w:rsidRPr="0053448A">
        <w:t>（</w:t>
      </w:r>
      <w:r w:rsidR="002C6630" w:rsidRPr="0053448A">
        <w:t>Ahmad et al., 2019</w:t>
      </w:r>
      <w:proofErr w:type="gramStart"/>
      <w:r w:rsidR="002C6630" w:rsidRPr="0053448A">
        <w:t>）</w:t>
      </w:r>
      <w:commentRangeEnd w:id="96"/>
      <w:proofErr w:type="gramEnd"/>
      <w:r w:rsidR="002C6630" w:rsidRPr="0053448A">
        <w:rPr>
          <w:rStyle w:val="af7"/>
          <w:color w:val="FF0000"/>
        </w:rPr>
        <w:commentReference w:id="96"/>
      </w:r>
      <w:commentRangeEnd w:id="97"/>
      <w:r w:rsidR="002C6630">
        <w:rPr>
          <w:rStyle w:val="af7"/>
        </w:rPr>
        <w:commentReference w:id="97"/>
      </w:r>
      <w:r w:rsidR="000B4B94">
        <w:rPr>
          <w:rFonts w:hint="eastAsia"/>
        </w:rPr>
        <w:t>，</w:t>
      </w:r>
      <w:r w:rsidR="00AE7DC6">
        <w:rPr>
          <w:rFonts w:hint="eastAsia"/>
        </w:rPr>
        <w:t>研究人員</w:t>
      </w:r>
      <w:r w:rsidR="003447EE">
        <w:rPr>
          <w:rFonts w:hint="eastAsia"/>
        </w:rPr>
        <w:t>須</w:t>
      </w:r>
      <w:r w:rsidR="002C6630">
        <w:rPr>
          <w:rFonts w:hint="eastAsia"/>
        </w:rPr>
        <w:t>從</w:t>
      </w:r>
      <w:r w:rsidR="002C6630" w:rsidRPr="00B244F8">
        <w:rPr>
          <w:rFonts w:hint="eastAsia"/>
        </w:rPr>
        <w:t>多</w:t>
      </w:r>
      <w:r w:rsidR="004E795E">
        <w:rPr>
          <w:rFonts w:hint="eastAsia"/>
        </w:rPr>
        <w:t>重</w:t>
      </w:r>
      <w:r w:rsidR="002C6630" w:rsidRPr="00B244F8">
        <w:rPr>
          <w:rFonts w:hint="eastAsia"/>
        </w:rPr>
        <w:t>角度觀察和探</w:t>
      </w:r>
      <w:r w:rsidR="00216BB0">
        <w:rPr>
          <w:rFonts w:hint="eastAsia"/>
        </w:rPr>
        <w:t>究</w:t>
      </w:r>
      <w:r w:rsidR="002C6630" w:rsidRPr="00B244F8">
        <w:rPr>
          <w:rFonts w:hint="eastAsia"/>
        </w:rPr>
        <w:t>現象</w:t>
      </w:r>
      <w:r w:rsidR="00643187">
        <w:rPr>
          <w:rFonts w:hint="eastAsia"/>
        </w:rPr>
        <w:t>，</w:t>
      </w:r>
      <w:r w:rsidR="00CF683C">
        <w:rPr>
          <w:rFonts w:hint="eastAsia"/>
        </w:rPr>
        <w:t>掌握</w:t>
      </w:r>
      <w:r w:rsidR="00925ED6" w:rsidRPr="00925ED6">
        <w:t>現象背後的機制和本質，透過歸納分析與詮釋</w:t>
      </w:r>
      <w:r w:rsidR="00F40950">
        <w:rPr>
          <w:rFonts w:hint="eastAsia"/>
        </w:rPr>
        <w:t>產生</w:t>
      </w:r>
      <w:r w:rsidR="00925ED6" w:rsidRPr="00925ED6">
        <w:t>新理論觀點。</w:t>
      </w:r>
    </w:p>
    <w:p w14:paraId="3DC13E6C" w14:textId="77777777" w:rsidR="0032068B" w:rsidRDefault="002E020D" w:rsidP="000137F9">
      <w:pPr>
        <w:pStyle w:val="15"/>
        <w:ind w:firstLine="480"/>
      </w:pPr>
      <w:r>
        <w:rPr>
          <w:rFonts w:hint="eastAsia"/>
        </w:rPr>
        <w:t>質化研究</w:t>
      </w:r>
      <w:r w:rsidR="00925ED6" w:rsidRPr="00925ED6">
        <w:t>適用於</w:t>
      </w:r>
      <w:r w:rsidR="00B5524F" w:rsidRPr="00B5524F">
        <w:t>探索現象的內在動機、認知歷程或決策原因</w:t>
      </w:r>
      <w:r w:rsidR="00387F48">
        <w:rPr>
          <w:rFonts w:hint="eastAsia"/>
        </w:rPr>
        <w:t>，特別關注於</w:t>
      </w:r>
      <w:r w:rsidR="00925ED6" w:rsidRPr="00925ED6">
        <w:t>較複雜、</w:t>
      </w:r>
      <w:r w:rsidR="00BF5E9E" w:rsidRPr="00925ED6">
        <w:t>高度依賴</w:t>
      </w:r>
      <w:r w:rsidR="00925ED6" w:rsidRPr="00925ED6">
        <w:t>情境且難以量化的</w:t>
      </w:r>
      <w:r w:rsidR="008A5046">
        <w:rPr>
          <w:rFonts w:hint="eastAsia"/>
        </w:rPr>
        <w:t>研究</w:t>
      </w:r>
      <w:r w:rsidR="00925ED6" w:rsidRPr="00925ED6">
        <w:t>議題，</w:t>
      </w:r>
      <w:r w:rsidR="00BC41A0">
        <w:rPr>
          <w:rFonts w:hint="eastAsia"/>
        </w:rPr>
        <w:t>例</w:t>
      </w:r>
      <w:r w:rsidR="00BF5E9E">
        <w:rPr>
          <w:rFonts w:hint="eastAsia"/>
        </w:rPr>
        <w:t>如</w:t>
      </w:r>
      <w:r w:rsidR="004B14BB">
        <w:rPr>
          <w:rFonts w:hint="eastAsia"/>
        </w:rPr>
        <w:t>用於</w:t>
      </w:r>
      <w:r w:rsidR="00BC41A0">
        <w:rPr>
          <w:rFonts w:hint="eastAsia"/>
        </w:rPr>
        <w:t>分析</w:t>
      </w:r>
      <w:r w:rsidR="00FF40F9">
        <w:rPr>
          <w:rFonts w:hint="eastAsia"/>
        </w:rPr>
        <w:t>或</w:t>
      </w:r>
      <w:r w:rsidR="004B14BB">
        <w:rPr>
          <w:rFonts w:hint="eastAsia"/>
        </w:rPr>
        <w:t>干預</w:t>
      </w:r>
      <w:r w:rsidR="004969D1">
        <w:rPr>
          <w:rFonts w:hint="eastAsia"/>
        </w:rPr>
        <w:t>組織、</w:t>
      </w:r>
      <w:r w:rsidR="004B14BB">
        <w:rPr>
          <w:rFonts w:hint="eastAsia"/>
        </w:rPr>
        <w:t>社會</w:t>
      </w:r>
      <w:r w:rsidR="004969D1">
        <w:rPr>
          <w:rFonts w:hint="eastAsia"/>
        </w:rPr>
        <w:t>、</w:t>
      </w:r>
      <w:proofErr w:type="gramStart"/>
      <w:r w:rsidR="004B14BB">
        <w:rPr>
          <w:rFonts w:hint="eastAsia"/>
        </w:rPr>
        <w:t>個</w:t>
      </w:r>
      <w:proofErr w:type="gramEnd"/>
      <w:r w:rsidR="004B14BB">
        <w:rPr>
          <w:rFonts w:hint="eastAsia"/>
        </w:rPr>
        <w:t>人</w:t>
      </w:r>
      <w:r w:rsidR="00B634D0">
        <w:rPr>
          <w:rFonts w:hint="eastAsia"/>
        </w:rPr>
        <w:t>間</w:t>
      </w:r>
      <w:r w:rsidR="00524E31">
        <w:rPr>
          <w:rFonts w:hint="eastAsia"/>
        </w:rPr>
        <w:t>之</w:t>
      </w:r>
      <w:r w:rsidR="004B14BB">
        <w:rPr>
          <w:rFonts w:hint="eastAsia"/>
        </w:rPr>
        <w:t>互動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w:t>
      </w:r>
      <w:r w:rsidR="00C626ED" w:rsidRPr="00C626ED">
        <w:t>研究者需將這些</w:t>
      </w:r>
      <w:r w:rsidR="004B14BB">
        <w:rPr>
          <w:rFonts w:hint="eastAsia"/>
        </w:rPr>
        <w:t>複雜現象以更容易理解</w:t>
      </w:r>
      <w:r w:rsidR="00C648B5">
        <w:rPr>
          <w:rFonts w:hint="eastAsia"/>
        </w:rPr>
        <w:t>且</w:t>
      </w:r>
      <w:r w:rsidR="004B14BB">
        <w:rPr>
          <w:rFonts w:hint="eastAsia"/>
        </w:rPr>
        <w:t>全面</w:t>
      </w:r>
      <w:r w:rsidR="00C648B5">
        <w:rPr>
          <w:rFonts w:hint="eastAsia"/>
        </w:rPr>
        <w:t>的</w:t>
      </w:r>
      <w:r w:rsidR="0089333C">
        <w:rPr>
          <w:rFonts w:hint="eastAsia"/>
        </w:rPr>
        <w:t>方式</w:t>
      </w:r>
      <w:r w:rsidR="004B14BB">
        <w:rPr>
          <w:rFonts w:hint="eastAsia"/>
        </w:rPr>
        <w:t>描述</w:t>
      </w:r>
      <w:r w:rsidR="0089333C">
        <w:rPr>
          <w:rFonts w:hint="eastAsia"/>
        </w:rPr>
        <w:t>出來</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B961E3">
        <w:rPr>
          <w:rFonts w:hint="eastAsia"/>
        </w:rPr>
        <w:t>以供</w:t>
      </w:r>
      <w:r w:rsidR="00D4053A">
        <w:rPr>
          <w:rFonts w:hint="eastAsia"/>
        </w:rPr>
        <w:t>後續</w:t>
      </w:r>
      <w:r w:rsidR="004B14BB">
        <w:rPr>
          <w:rFonts w:hint="eastAsia"/>
        </w:rPr>
        <w:t>學者參考及</w:t>
      </w:r>
      <w:r w:rsidR="00501370">
        <w:rPr>
          <w:rFonts w:hint="eastAsia"/>
        </w:rPr>
        <w:t>應用</w:t>
      </w:r>
      <w:r w:rsidR="004B14BB">
        <w:rPr>
          <w:rFonts w:hint="eastAsia"/>
        </w:rPr>
        <w:t>所需的知識。</w:t>
      </w:r>
    </w:p>
    <w:p w14:paraId="775957BF" w14:textId="245A782E" w:rsidR="0008036D" w:rsidRDefault="00C16AB2" w:rsidP="000137F9">
      <w:pPr>
        <w:pStyle w:val="15"/>
        <w:ind w:firstLine="480"/>
      </w:pPr>
      <w:r w:rsidRPr="003154B4">
        <w:lastRenderedPageBreak/>
        <w:t>質化研究從研究對象</w:t>
      </w:r>
      <w:r w:rsidR="009C4F26">
        <w:rPr>
          <w:rFonts w:hint="eastAsia"/>
        </w:rPr>
        <w:t>的</w:t>
      </w:r>
      <w:r w:rsidRPr="003154B4">
        <w:t>直接經驗出發，</w:t>
      </w:r>
      <w:r w:rsidR="00EB2B19">
        <w:rPr>
          <w:rFonts w:hint="eastAsia"/>
        </w:rPr>
        <w:t>結合</w:t>
      </w:r>
      <w:r w:rsidRPr="003154B4">
        <w:t>研究者的</w:t>
      </w:r>
      <w:r w:rsidR="00153071">
        <w:rPr>
          <w:rFonts w:hint="eastAsia"/>
        </w:rPr>
        <w:t>深度</w:t>
      </w:r>
      <w:r w:rsidRPr="003154B4">
        <w:t>分析與</w:t>
      </w:r>
      <w:r w:rsidR="00EB2B19">
        <w:rPr>
          <w:rFonts w:hint="eastAsia"/>
        </w:rPr>
        <w:t>客觀</w:t>
      </w:r>
      <w:r w:rsidRPr="003154B4">
        <w:t>詮釋，形</w:t>
      </w:r>
      <w:r w:rsidR="009D0731">
        <w:rPr>
          <w:rFonts w:hint="eastAsia"/>
        </w:rPr>
        <w:t>塑</w:t>
      </w:r>
      <w:r w:rsidR="00423645">
        <w:rPr>
          <w:rFonts w:hint="eastAsia"/>
        </w:rPr>
        <w:t>出對</w:t>
      </w:r>
      <w:r w:rsidRPr="003154B4">
        <w:t>現象或特定個案更豐富</w:t>
      </w:r>
      <w:r w:rsidR="008B7B3F">
        <w:rPr>
          <w:rFonts w:hint="eastAsia"/>
        </w:rPr>
        <w:t>與</w:t>
      </w:r>
      <w:r w:rsidRPr="003154B4">
        <w:t>深入</w:t>
      </w:r>
      <w:r w:rsidR="00EB6476">
        <w:rPr>
          <w:rFonts w:hint="eastAsia"/>
        </w:rPr>
        <w:t>之</w:t>
      </w:r>
      <w:r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Pr="003154B4">
        <w:t>脈絡，</w:t>
      </w:r>
      <w:r w:rsidR="00A2632D">
        <w:rPr>
          <w:rFonts w:hint="eastAsia"/>
        </w:rPr>
        <w:t>因而成為</w:t>
      </w:r>
      <w:r w:rsidRPr="003154B4">
        <w:t>理論發展與實務洞見的重要基礎。</w:t>
      </w:r>
    </w:p>
    <w:p w14:paraId="4A9A37A0" w14:textId="77777777" w:rsidR="00984747" w:rsidRPr="003051D3" w:rsidRDefault="00984747" w:rsidP="000137F9">
      <w:pPr>
        <w:pStyle w:val="15"/>
        <w:ind w:firstLine="480"/>
      </w:pPr>
    </w:p>
    <w:p w14:paraId="04A9780C" w14:textId="099CED66" w:rsidR="00C00B98" w:rsidRDefault="002A12C7" w:rsidP="002A12C7">
      <w:pPr>
        <w:pStyle w:val="3"/>
      </w:pPr>
      <w:bookmarkStart w:id="98" w:name="_Toc202118603"/>
      <w:r>
        <w:rPr>
          <w:rFonts w:hint="eastAsia"/>
        </w:rPr>
        <w:t xml:space="preserve">3.1.2 </w:t>
      </w:r>
      <w:r w:rsidR="00C00B98">
        <w:rPr>
          <w:rFonts w:hint="eastAsia"/>
        </w:rPr>
        <w:t>個案研究</w:t>
      </w:r>
      <w:bookmarkEnd w:id="98"/>
    </w:p>
    <w:p w14:paraId="4DB3033B" w14:textId="77777777" w:rsidR="00943A16" w:rsidRDefault="00D740ED" w:rsidP="004256F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w:t>
      </w:r>
      <w:r w:rsidR="00CF7CEF">
        <w:rPr>
          <w:rFonts w:hint="eastAsia"/>
        </w:rPr>
        <w:t>轉化為較清晰</w:t>
      </w:r>
      <w:r w:rsidR="00275BCE">
        <w:rPr>
          <w:rFonts w:hint="eastAsia"/>
        </w:rPr>
        <w:t>之</w:t>
      </w:r>
      <w:r w:rsidR="00CF7CEF">
        <w:rPr>
          <w:rFonts w:hint="eastAsia"/>
        </w:rPr>
        <w:t>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p>
    <w:p w14:paraId="553999C3" w14:textId="77777777" w:rsidR="00891740" w:rsidRDefault="004A58AC" w:rsidP="004256FF">
      <w:pPr>
        <w:pStyle w:val="15"/>
        <w:ind w:firstLine="480"/>
      </w:pPr>
      <w:r w:rsidRPr="004A58AC">
        <w:t>個案研究的核心目的</w:t>
      </w:r>
      <w:r w:rsidR="008C1CD3">
        <w:rPr>
          <w:rFonts w:hint="eastAsia"/>
        </w:rPr>
        <w:t>是透過</w:t>
      </w:r>
      <w:r w:rsidRPr="004A58AC">
        <w:t>詳細觀察與</w:t>
      </w:r>
      <w:r w:rsidR="005F5911">
        <w:rPr>
          <w:rFonts w:hint="eastAsia"/>
        </w:rPr>
        <w:t>多樣化</w:t>
      </w:r>
      <w:r w:rsidRPr="004A58AC">
        <w:t>資料分析，</w:t>
      </w:r>
      <w:r w:rsidR="00594D59">
        <w:rPr>
          <w:rFonts w:hint="eastAsia"/>
        </w:rPr>
        <w:t>揭露</w:t>
      </w:r>
      <w:r w:rsidRPr="004A58AC">
        <w:t>複雜事件</w:t>
      </w:r>
      <w:r w:rsidR="00C5353C">
        <w:rPr>
          <w:rFonts w:hint="eastAsia"/>
        </w:rPr>
        <w:t>與動態變化的規律及真理</w:t>
      </w:r>
      <w:r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Pr="004A58AC">
        <w:t>。</w:t>
      </w:r>
      <w:r w:rsidR="000137F9" w:rsidRPr="005D59AE">
        <w:t>個案研究注重理論與實務的</w:t>
      </w:r>
      <w:r w:rsidR="000137F9">
        <w:rPr>
          <w:rFonts w:hint="eastAsia"/>
        </w:rPr>
        <w:t>結</w:t>
      </w:r>
      <w:r w:rsidR="000137F9" w:rsidRPr="005D59AE">
        <w:t>合，藉由詳細分析</w:t>
      </w:r>
      <w:r w:rsidR="000137F9" w:rsidRPr="00D54558">
        <w:rPr>
          <w:rFonts w:hint="eastAsia"/>
        </w:rPr>
        <w:t>研究個案使</w:t>
      </w:r>
      <w:r w:rsidR="000137F9" w:rsidRPr="005D59AE">
        <w:t>既有理論</w:t>
      </w:r>
      <w:r w:rsidR="000137F9" w:rsidRPr="00D54558">
        <w:rPr>
          <w:rFonts w:hint="eastAsia"/>
        </w:rPr>
        <w:t>更加立體</w:t>
      </w:r>
      <w:r w:rsidR="000137F9">
        <w:rPr>
          <w:rFonts w:hint="eastAsia"/>
        </w:rPr>
        <w:t>、延伸出</w:t>
      </w:r>
      <w:r w:rsidR="000137F9" w:rsidRPr="005D59AE">
        <w:t>新理論</w:t>
      </w:r>
      <w:r w:rsidR="000137F9">
        <w:rPr>
          <w:rFonts w:hint="eastAsia"/>
        </w:rPr>
        <w:t>之</w:t>
      </w:r>
      <w:r w:rsidR="000137F9" w:rsidRPr="005D59AE">
        <w:t>洞見，</w:t>
      </w:r>
      <w:r w:rsidR="000137F9" w:rsidRPr="00D54558">
        <w:rPr>
          <w:rFonts w:hint="eastAsia"/>
        </w:rPr>
        <w:t>在研究過程中依靠研究者客觀觀察與直觀分析，確保研究結果貼近現象、事實、真理</w:t>
      </w:r>
      <w:r w:rsidR="000137F9" w:rsidRPr="005D59AE">
        <w:t>。</w:t>
      </w:r>
    </w:p>
    <w:p w14:paraId="64473569" w14:textId="18CB95AC" w:rsidR="00053315" w:rsidRDefault="0061012A" w:rsidP="004256FF">
      <w:pPr>
        <w:pStyle w:val="15"/>
        <w:ind w:firstLine="480"/>
      </w:pPr>
      <w:r w:rsidRPr="0061012A">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2B7E72">
        <w:rPr>
          <w:rFonts w:hint="eastAsia"/>
        </w:rPr>
        <w:t>，</w:t>
      </w:r>
      <w:r w:rsidR="00362559">
        <w:rPr>
          <w:rFonts w:hint="eastAsia"/>
        </w:rPr>
        <w:t>如表</w:t>
      </w:r>
      <w:r w:rsidR="001B417D">
        <w:rPr>
          <w:rFonts w:hint="eastAsia"/>
        </w:rPr>
        <w:t>3.1-1</w:t>
      </w:r>
      <w:r w:rsidR="00EE39EF">
        <w:rPr>
          <w:rFonts w:hint="eastAsia"/>
        </w:rPr>
        <w:t>：</w:t>
      </w:r>
    </w:p>
    <w:p w14:paraId="6171F519" w14:textId="564D2204" w:rsidR="004574A7" w:rsidRPr="00524AAA" w:rsidRDefault="00B75F4F" w:rsidP="00524AAA">
      <w:pPr>
        <w:pStyle w:val="affc"/>
      </w:pPr>
      <w:bookmarkStart w:id="99" w:name="_Toc202118846"/>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Pr="00524AAA">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99"/>
    </w:p>
    <w:tbl>
      <w:tblPr>
        <w:tblStyle w:val="aff1"/>
        <w:tblW w:w="0" w:type="auto"/>
        <w:jc w:val="center"/>
        <w:tblLook w:val="04A0" w:firstRow="1" w:lastRow="0" w:firstColumn="1" w:lastColumn="0" w:noHBand="0" w:noVBand="1"/>
      </w:tblPr>
      <w:tblGrid>
        <w:gridCol w:w="1980"/>
        <w:gridCol w:w="6316"/>
      </w:tblGrid>
      <w:tr w:rsidR="00F35B08" w14:paraId="3109E2EC" w14:textId="77777777" w:rsidTr="005406DA">
        <w:trPr>
          <w:jc w:val="center"/>
        </w:trPr>
        <w:tc>
          <w:tcPr>
            <w:tcW w:w="1980" w:type="dxa"/>
            <w:vAlign w:val="center"/>
          </w:tcPr>
          <w:p w14:paraId="326C0F24" w14:textId="4D1C7F16" w:rsidR="00F35B08" w:rsidRPr="00534EFD" w:rsidRDefault="00B32403" w:rsidP="00646044">
            <w:pPr>
              <w:pStyle w:val="15"/>
              <w:ind w:firstLineChars="0" w:firstLine="0"/>
              <w:jc w:val="center"/>
            </w:pPr>
            <w:r w:rsidRPr="00534EFD">
              <w:rPr>
                <w:rFonts w:hint="eastAsia"/>
              </w:rPr>
              <w:t>研究</w:t>
            </w:r>
            <w:r w:rsidR="00F35B08" w:rsidRPr="00534EFD">
              <w:rPr>
                <w:rFonts w:hint="eastAsia"/>
              </w:rPr>
              <w:t>類型</w:t>
            </w:r>
          </w:p>
        </w:tc>
        <w:tc>
          <w:tcPr>
            <w:tcW w:w="6316" w:type="dxa"/>
            <w:vAlign w:val="center"/>
          </w:tcPr>
          <w:p w14:paraId="768D97EA" w14:textId="7E04FC41" w:rsidR="00F35B08" w:rsidRPr="00534EFD" w:rsidRDefault="00646044" w:rsidP="00524AAA">
            <w:pPr>
              <w:pStyle w:val="affc"/>
              <w:rPr>
                <w:b w:val="0"/>
              </w:rPr>
            </w:pPr>
            <w:r w:rsidRPr="00534EFD">
              <w:rPr>
                <w:rFonts w:hint="eastAsia"/>
                <w:b w:val="0"/>
              </w:rPr>
              <w:t>說明</w:t>
            </w:r>
          </w:p>
        </w:tc>
      </w:tr>
      <w:tr w:rsidR="00F35B08" w14:paraId="19BA9968" w14:textId="77777777" w:rsidTr="005406DA">
        <w:trPr>
          <w:jc w:val="center"/>
        </w:trPr>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5406DA">
        <w:trPr>
          <w:jc w:val="center"/>
        </w:trPr>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5406DA">
        <w:trPr>
          <w:jc w:val="center"/>
        </w:trPr>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06C582D4" w:rsidR="00075A5F" w:rsidRPr="00075A5F" w:rsidRDefault="00075A5F" w:rsidP="00D1247F">
      <w:pPr>
        <w:pStyle w:val="afff5"/>
      </w:pPr>
      <w:r>
        <w:rPr>
          <w:rFonts w:hint="eastAsia"/>
        </w:rPr>
        <w:t>資料來源：本研究整理</w:t>
      </w:r>
      <w:r w:rsidR="00F15B7C">
        <w:rPr>
          <w:rFonts w:hint="eastAsia"/>
        </w:rPr>
        <w:t>自</w:t>
      </w:r>
      <w:r w:rsidR="00F15B7C">
        <w:rPr>
          <w:rFonts w:hint="eastAsia"/>
        </w:rPr>
        <w:t>Yin</w:t>
      </w:r>
      <w:r w:rsidR="00F15B7C">
        <w:rPr>
          <w:rFonts w:hint="eastAsia"/>
        </w:rPr>
        <w:t>（</w:t>
      </w:r>
      <w:r w:rsidR="00F15B7C">
        <w:rPr>
          <w:rFonts w:hint="eastAsia"/>
        </w:rPr>
        <w:t>2009</w:t>
      </w:r>
      <w:r w:rsidR="00F15B7C">
        <w:rPr>
          <w:rFonts w:hint="eastAsia"/>
        </w:rPr>
        <w:t>）</w:t>
      </w:r>
    </w:p>
    <w:p w14:paraId="6458BBEA" w14:textId="42B749D4" w:rsidR="00E36465" w:rsidRPr="00E36465" w:rsidRDefault="00E36465" w:rsidP="00E36465">
      <w:pPr>
        <w:pStyle w:val="15"/>
        <w:ind w:firstLine="480"/>
      </w:pPr>
      <w:r w:rsidRPr="00E36465">
        <w:lastRenderedPageBreak/>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B11373" w:rsidRPr="005D7F63">
        <w:rPr>
          <w:rFonts w:hint="eastAsia"/>
        </w:rPr>
        <w:t>可</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w:t>
      </w:r>
    </w:p>
    <w:p w14:paraId="4BF86469" w14:textId="6F8BDCA3" w:rsidR="00A2220C" w:rsidRDefault="00E36465" w:rsidP="00582884">
      <w:pPr>
        <w:pStyle w:val="15"/>
        <w:ind w:firstLine="480"/>
        <w:rPr>
          <w:rFonts w:cstheme="majorBidi"/>
          <w:b/>
          <w:sz w:val="36"/>
          <w:szCs w:val="40"/>
        </w:rPr>
      </w:pP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w:t>
      </w:r>
      <w:r w:rsidR="007D2D79">
        <w:rPr>
          <w:rFonts w:hint="eastAsia"/>
        </w:rPr>
        <w:t>對理論和現象</w:t>
      </w:r>
      <w:r w:rsidRPr="00E36465">
        <w:t>持續</w:t>
      </w:r>
      <w:r w:rsidR="007D2D79">
        <w:rPr>
          <w:rFonts w:hint="eastAsia"/>
        </w:rPr>
        <w:t>的</w:t>
      </w:r>
      <w:r w:rsidRPr="00E36465">
        <w:t>比較分析，</w:t>
      </w:r>
      <w:r w:rsidR="000137F9">
        <w:rPr>
          <w:rFonts w:hint="eastAsia"/>
        </w:rPr>
        <w:t>方能</w:t>
      </w:r>
      <w:r w:rsidRPr="00E36465">
        <w:t>逐步發現資料中蘊含的</w:t>
      </w:r>
      <w:r w:rsidR="00746527">
        <w:rPr>
          <w:rFonts w:hint="eastAsia"/>
        </w:rPr>
        <w:t>關鍵規律或</w:t>
      </w:r>
      <w:r w:rsidRPr="00E36465">
        <w:t>主題。</w:t>
      </w:r>
      <w:r w:rsidR="00A2220C">
        <w:br w:type="page"/>
      </w:r>
    </w:p>
    <w:p w14:paraId="5E3A4B21" w14:textId="2E93EF7A" w:rsidR="00075AD9" w:rsidRPr="00075AD9" w:rsidRDefault="00411AAC" w:rsidP="00B96BB5">
      <w:pPr>
        <w:pStyle w:val="2"/>
      </w:pPr>
      <w:r>
        <w:rPr>
          <w:rFonts w:hint="eastAsia"/>
        </w:rPr>
        <w:lastRenderedPageBreak/>
        <w:t xml:space="preserve"> </w:t>
      </w:r>
      <w:bookmarkStart w:id="100" w:name="_Toc202118604"/>
      <w:r w:rsidR="003E54E9">
        <w:rPr>
          <w:rFonts w:hint="eastAsia"/>
        </w:rPr>
        <w:t>3.2</w:t>
      </w:r>
      <w:r w:rsidR="00FC440D">
        <w:rPr>
          <w:rFonts w:hint="eastAsia"/>
        </w:rPr>
        <w:t xml:space="preserve"> </w:t>
      </w:r>
      <w:r w:rsidR="003E54E9">
        <w:rPr>
          <w:rFonts w:hint="eastAsia"/>
        </w:rPr>
        <w:t>研究架構</w:t>
      </w:r>
      <w:bookmarkEnd w:id="100"/>
    </w:p>
    <w:p w14:paraId="67364B91" w14:textId="2A931EA3"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Pr="0002482D">
        <w:t>數位轉型壓力。特別是在全球</w:t>
      </w:r>
      <w:r w:rsidRPr="0002482D">
        <w:t>ESG</w:t>
      </w:r>
      <w:r w:rsidRPr="0002482D">
        <w:t>趨勢與新興科技加速應用的背景下，傳統製造流程、</w:t>
      </w:r>
      <w:r>
        <w:rPr>
          <w:rFonts w:hint="eastAsia"/>
        </w:rPr>
        <w:t>勞動</w:t>
      </w:r>
      <w:r w:rsidRPr="0002482D">
        <w:t>力結構與商業</w:t>
      </w:r>
      <w:proofErr w:type="gramStart"/>
      <w:r w:rsidRPr="0002482D">
        <w:t>模式均需調整</w:t>
      </w:r>
      <w:proofErr w:type="gramEnd"/>
      <w:r w:rsidRPr="0002482D">
        <w:t>與創新。本研究關注</w:t>
      </w:r>
      <w:r w:rsidRPr="00A70382">
        <w:t>Frontier.cool</w:t>
      </w:r>
      <w:r w:rsidRPr="0002482D">
        <w:t>如何</w:t>
      </w:r>
      <w:r w:rsidR="00025911" w:rsidRPr="0002482D">
        <w:t>透過數位創新與技術應用</w:t>
      </w:r>
      <w:r w:rsidRPr="0002482D">
        <w:t>因應上述挑戰，推動整體產業的價值再造與</w:t>
      </w:r>
      <w:r>
        <w:rPr>
          <w:rFonts w:hint="eastAsia"/>
        </w:rPr>
        <w:t>供應鏈溝通協作機制的</w:t>
      </w:r>
      <w:r w:rsidRPr="0002482D">
        <w:t>升級，並建立</w:t>
      </w:r>
      <w:r>
        <w:rPr>
          <w:rFonts w:hint="eastAsia"/>
        </w:rPr>
        <w:t>能夠滿足永續價值</w:t>
      </w:r>
      <w:r w:rsidRPr="0002482D">
        <w:t>的產業生態系。</w:t>
      </w:r>
    </w:p>
    <w:p w14:paraId="28FDF8FB" w14:textId="297C3C6B" w:rsidR="004B70EC" w:rsidRPr="004A3F52" w:rsidRDefault="004B70EC" w:rsidP="009536DF">
      <w:pPr>
        <w:pStyle w:val="15"/>
        <w:ind w:firstLine="480"/>
      </w:pPr>
      <w:r w:rsidRPr="004A3F52">
        <w:t>為探討企業在此</w:t>
      </w:r>
      <w:r w:rsidR="00541BA6" w:rsidRPr="004A3F52">
        <w:rPr>
          <w:rFonts w:hint="eastAsia"/>
        </w:rPr>
        <w:t>創新</w:t>
      </w:r>
      <w:r w:rsidRPr="004A3F52">
        <w:t>歷程中的策略與實踐方式，研究採用</w:t>
      </w:r>
      <w:r w:rsidR="006F3D35" w:rsidRPr="004A3F52">
        <w:rPr>
          <w:rFonts w:hint="eastAsia"/>
        </w:rPr>
        <w:t>數位創新與</w:t>
      </w:r>
      <w:r w:rsidRPr="004A3F52">
        <w:t>制定理論</w:t>
      </w:r>
      <w:r w:rsidR="0000450C" w:rsidRPr="004A3F52">
        <w:rPr>
          <w:rFonts w:hint="eastAsia"/>
        </w:rPr>
        <w:t>作</w:t>
      </w:r>
      <w:r w:rsidRPr="004A3F52">
        <w:t>為核心視角，</w:t>
      </w:r>
      <w:r w:rsidR="00066331" w:rsidRPr="004A3F52">
        <w:rPr>
          <w:rFonts w:hint="eastAsia"/>
        </w:rPr>
        <w:t>以</w:t>
      </w:r>
      <w:proofErr w:type="gramStart"/>
      <w:r w:rsidRPr="004A3F52">
        <w:t>可供性與</w:t>
      </w:r>
      <w:proofErr w:type="gramEnd"/>
      <w:r w:rsidR="00F87FA4" w:rsidRPr="004A3F52">
        <w:rPr>
          <w:rFonts w:hint="eastAsia"/>
        </w:rPr>
        <w:t>組織雙元性</w:t>
      </w:r>
      <w:r w:rsidR="00367FCF" w:rsidRPr="004A3F52">
        <w:rPr>
          <w:rFonts w:hint="eastAsia"/>
        </w:rPr>
        <w:t>作為</w:t>
      </w:r>
      <w:r w:rsidR="00081761" w:rsidRPr="004A3F52">
        <w:rPr>
          <w:rFonts w:hint="eastAsia"/>
        </w:rPr>
        <w:t>觀點，</w:t>
      </w:r>
      <w:r w:rsidR="00257565" w:rsidRPr="004A3F52">
        <w:rPr>
          <w:rFonts w:hint="eastAsia"/>
        </w:rPr>
        <w:t>分析</w:t>
      </w:r>
      <w:r w:rsidRPr="004A3F52">
        <w:t>企業在感知產業變化</w:t>
      </w:r>
      <w:r w:rsidR="00386137" w:rsidRPr="004A3F52">
        <w:rPr>
          <w:rFonts w:hint="eastAsia"/>
        </w:rPr>
        <w:t>與機會</w:t>
      </w:r>
      <w:r w:rsidR="00FD1ADC" w:rsidRPr="004A3F52">
        <w:rPr>
          <w:rFonts w:hint="eastAsia"/>
        </w:rPr>
        <w:t>的</w:t>
      </w:r>
      <w:r w:rsidRPr="004A3F52">
        <w:t>過程中，</w:t>
      </w:r>
      <w:r w:rsidR="00274D45" w:rsidRPr="004A3F52">
        <w:t>如何</w:t>
      </w:r>
      <w:r w:rsidR="00274D45" w:rsidRPr="004A3F52">
        <w:rPr>
          <w:rFonts w:hint="eastAsia"/>
        </w:rPr>
        <w:t>藉由</w:t>
      </w:r>
      <w:r w:rsidR="00836D11" w:rsidRPr="004A3F52">
        <w:t>靈巧應變的能力</w:t>
      </w:r>
      <w:r w:rsidR="00836D11" w:rsidRPr="004A3F52">
        <w:rPr>
          <w:rFonts w:hint="eastAsia"/>
        </w:rPr>
        <w:t>完成</w:t>
      </w:r>
      <w:proofErr w:type="gramStart"/>
      <w:r w:rsidR="00B27A00" w:rsidRPr="004A3F52">
        <w:rPr>
          <w:rFonts w:hint="eastAsia"/>
        </w:rPr>
        <w:t>可供性</w:t>
      </w:r>
      <w:r w:rsidRPr="004A3F52">
        <w:t>探索</w:t>
      </w:r>
      <w:proofErr w:type="gramEnd"/>
      <w:r w:rsidRPr="004A3F52">
        <w:t>與</w:t>
      </w:r>
      <w:proofErr w:type="gramStart"/>
      <w:r w:rsidR="00274D45" w:rsidRPr="004A3F52">
        <w:t>可供性</w:t>
      </w:r>
      <w:r w:rsidRPr="004A3F52">
        <w:t>實踐</w:t>
      </w:r>
      <w:proofErr w:type="gramEnd"/>
      <w:r w:rsidRPr="004A3F52">
        <w:t>，</w:t>
      </w:r>
      <w:r w:rsidR="0034534F" w:rsidRPr="004A3F52">
        <w:rPr>
          <w:rFonts w:hint="eastAsia"/>
        </w:rPr>
        <w:t>並</w:t>
      </w:r>
      <w:r w:rsidRPr="004A3F52">
        <w:t>修正策略</w:t>
      </w:r>
      <w:r w:rsidR="00B4251D" w:rsidRPr="004A3F52">
        <w:rPr>
          <w:rFonts w:hint="eastAsia"/>
        </w:rPr>
        <w:t>讓</w:t>
      </w:r>
      <w:r w:rsidRPr="004A3F52">
        <w:t>平台</w:t>
      </w:r>
      <w:r w:rsidR="00B4251D" w:rsidRPr="004A3F52">
        <w:rPr>
          <w:rFonts w:hint="eastAsia"/>
        </w:rPr>
        <w:t>得以</w:t>
      </w:r>
      <w:r w:rsidRPr="004A3F52">
        <w:t>擴展，創造以數位科技為</w:t>
      </w:r>
      <w:r w:rsidRPr="004A3F52">
        <w:rPr>
          <w:rFonts w:hint="eastAsia"/>
        </w:rPr>
        <w:t>連結點</w:t>
      </w:r>
      <w:r w:rsidR="00D33B75" w:rsidRPr="004A3F52">
        <w:rPr>
          <w:rFonts w:hint="eastAsia"/>
        </w:rPr>
        <w:t>的</w:t>
      </w:r>
      <w:r w:rsidRPr="004A3F52">
        <w:t>創新產業生態系</w:t>
      </w:r>
      <w:r w:rsidR="0039317B" w:rsidRPr="004A3F52">
        <w:rPr>
          <w:rFonts w:hint="eastAsia"/>
        </w:rPr>
        <w:t>。</w:t>
      </w:r>
    </w:p>
    <w:p w14:paraId="239128FE" w14:textId="7622483D"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r w:rsidRPr="009536DF">
        <w:t>Frontier.cool</w:t>
      </w:r>
      <w:r w:rsidR="000B2DC2">
        <w:rPr>
          <w:rFonts w:hint="eastAsia"/>
        </w:rPr>
        <w:t>在</w:t>
      </w:r>
      <w:r w:rsidR="00715F14">
        <w:rPr>
          <w:rFonts w:hint="eastAsia"/>
        </w:rPr>
        <w:t>各階段</w:t>
      </w:r>
      <w:r w:rsidRPr="009536DF">
        <w:t>「制定</w:t>
      </w:r>
      <w:r w:rsidRPr="009536DF">
        <w:rPr>
          <w:rFonts w:hint="eastAsia"/>
        </w:rPr>
        <w:t>、</w:t>
      </w:r>
      <w:r w:rsidRPr="009536DF">
        <w:t>需求認知、</w:t>
      </w:r>
      <w:r w:rsidR="00806B5B" w:rsidRPr="009536DF">
        <w:t>探索</w:t>
      </w:r>
      <w:proofErr w:type="gramStart"/>
      <w:r w:rsidRPr="009536DF">
        <w:rPr>
          <w:rFonts w:hint="eastAsia"/>
        </w:rPr>
        <w:t>可供性</w:t>
      </w:r>
      <w:proofErr w:type="gramEnd"/>
      <w:r w:rsidRPr="009536DF">
        <w:t>、</w:t>
      </w:r>
      <w:r w:rsidR="00806B5B">
        <w:rPr>
          <w:rFonts w:hint="eastAsia"/>
        </w:rPr>
        <w:t>雙元</w:t>
      </w:r>
      <w:proofErr w:type="gramStart"/>
      <w:r w:rsidR="00806B5B">
        <w:rPr>
          <w:rFonts w:hint="eastAsia"/>
        </w:rPr>
        <w:t>可供性實現</w:t>
      </w:r>
      <w:proofErr w:type="gramEnd"/>
      <w:r w:rsidRPr="009536DF">
        <w:rPr>
          <w:rFonts w:hint="eastAsia"/>
        </w:rPr>
        <w:t>、</w:t>
      </w:r>
      <w:r w:rsidR="00F81ECD">
        <w:rPr>
          <w:rFonts w:hint="eastAsia"/>
        </w:rPr>
        <w:t>數位創新</w:t>
      </w:r>
      <w:r w:rsidRPr="009536DF">
        <w:t>結果、再制定」</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1149CC05" w14:textId="2FC82B5C" w:rsidR="0062680C" w:rsidRDefault="0062680C" w:rsidP="0062680C">
      <w:pPr>
        <w:pStyle w:val="aff"/>
      </w:pPr>
      <w:r>
        <w:rPr>
          <w:rFonts w:hint="eastAsia"/>
          <w:noProof/>
        </w:rPr>
        <w:drawing>
          <wp:inline distT="0" distB="0" distL="0" distR="0" wp14:anchorId="2D343BBE" wp14:editId="22C77292">
            <wp:extent cx="5760085" cy="1773555"/>
            <wp:effectExtent l="0" t="0" r="0" b="0"/>
            <wp:docPr id="50295621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956216" name="圖片 50295621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85" cy="1773555"/>
                    </a:xfrm>
                    <a:prstGeom prst="rect">
                      <a:avLst/>
                    </a:prstGeom>
                  </pic:spPr>
                </pic:pic>
              </a:graphicData>
            </a:graphic>
          </wp:inline>
        </w:drawing>
      </w:r>
    </w:p>
    <w:p w14:paraId="226B45D0" w14:textId="54AD6194" w:rsidR="008A0E46" w:rsidRDefault="00E248B0" w:rsidP="00E248B0">
      <w:pPr>
        <w:pStyle w:val="afff0"/>
      </w:pPr>
      <w:bookmarkStart w:id="101" w:name="_Toc202118939"/>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Pr>
          <w:noProof/>
        </w:rPr>
        <w:t>1</w:t>
      </w:r>
      <w:r>
        <w:fldChar w:fldCharType="end"/>
      </w:r>
      <w:r w:rsidR="000E0177">
        <w:rPr>
          <w:rFonts w:hint="eastAsia"/>
        </w:rPr>
        <w:t xml:space="preserve"> </w:t>
      </w:r>
      <w:r w:rsidR="008A0E46">
        <w:rPr>
          <w:rFonts w:hint="eastAsia"/>
        </w:rPr>
        <w:t>研究架構圖</w:t>
      </w:r>
      <w:bookmarkEnd w:id="101"/>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14DEF625" w14:textId="77777777" w:rsidR="004C0631" w:rsidRDefault="004C0631">
      <w:pPr>
        <w:widowControl/>
        <w:ind w:firstLineChars="0" w:firstLine="0"/>
      </w:pPr>
      <w:r>
        <w:br w:type="page"/>
      </w:r>
    </w:p>
    <w:p w14:paraId="2EBC1BC6" w14:textId="62615E99" w:rsidR="000D306F" w:rsidRDefault="008726DE" w:rsidP="009D53D7">
      <w:pPr>
        <w:pStyle w:val="15"/>
        <w:ind w:firstLine="480"/>
      </w:pPr>
      <w:r w:rsidRPr="00C54D9F">
        <w:rPr>
          <w:b/>
          <w:bCs/>
        </w:rPr>
        <w:lastRenderedPageBreak/>
        <w:t>能動性（</w:t>
      </w:r>
      <w:r w:rsidRPr="00C54D9F">
        <w:rPr>
          <w:b/>
          <w:bCs/>
        </w:rPr>
        <w:t>Agency</w:t>
      </w:r>
      <w:r w:rsidRPr="00C54D9F">
        <w:rPr>
          <w:b/>
          <w:bCs/>
        </w:rPr>
        <w:t>）</w:t>
      </w:r>
      <w:r w:rsidR="00645AEE" w:rsidRPr="00CA779F">
        <w:rPr>
          <w:rFonts w:hint="eastAsia"/>
          <w:color w:val="EE0000"/>
        </w:rPr>
        <w:t>描述</w:t>
      </w:r>
      <w:r w:rsidR="00BB50BA">
        <w:rPr>
          <w:rFonts w:hint="eastAsia"/>
          <w:color w:val="EE0000"/>
        </w:rPr>
        <w:t>當</w:t>
      </w:r>
      <w:r w:rsidR="0087362E" w:rsidRPr="00CA779F">
        <w:rPr>
          <w:rFonts w:hint="eastAsia"/>
          <w:color w:val="EE0000"/>
        </w:rPr>
        <w:t>企業</w:t>
      </w:r>
      <w:r w:rsidR="00BB50BA">
        <w:rPr>
          <w:rFonts w:hint="eastAsia"/>
          <w:color w:val="EE0000"/>
        </w:rPr>
        <w:t>觀察到產業面臨</w:t>
      </w:r>
      <w:r w:rsidR="00D52114" w:rsidRPr="00CA779F">
        <w:rPr>
          <w:rFonts w:hint="eastAsia"/>
          <w:color w:val="EE0000"/>
        </w:rPr>
        <w:t>競爭</w:t>
      </w:r>
      <w:r w:rsidR="00C54D9F" w:rsidRPr="00CA779F">
        <w:rPr>
          <w:color w:val="EE0000"/>
        </w:rPr>
        <w:t>與</w:t>
      </w:r>
      <w:r w:rsidR="00D52114" w:rsidRPr="00CA779F">
        <w:rPr>
          <w:rFonts w:hint="eastAsia"/>
          <w:color w:val="EE0000"/>
        </w:rPr>
        <w:t>經營壓力</w:t>
      </w:r>
      <w:r w:rsidR="00A02350" w:rsidRPr="00CA779F">
        <w:rPr>
          <w:rFonts w:hint="eastAsia"/>
          <w:color w:val="EE0000"/>
        </w:rPr>
        <w:t>時</w:t>
      </w:r>
      <w:r w:rsidR="00C54D9F" w:rsidRPr="00CA779F">
        <w:rPr>
          <w:color w:val="EE0000"/>
        </w:rPr>
        <w:t>，</w:t>
      </w:r>
      <w:r w:rsidR="006A1586" w:rsidRPr="00CA779F">
        <w:rPr>
          <w:color w:val="EE0000"/>
        </w:rPr>
        <w:t>如何在不確定環境中</w:t>
      </w:r>
      <w:proofErr w:type="gramStart"/>
      <w:r w:rsidR="003D1588">
        <w:rPr>
          <w:rFonts w:hint="eastAsia"/>
          <w:color w:val="EE0000"/>
        </w:rPr>
        <w:t>釐</w:t>
      </w:r>
      <w:proofErr w:type="gramEnd"/>
      <w:r w:rsidR="003D1588">
        <w:rPr>
          <w:rFonts w:hint="eastAsia"/>
          <w:color w:val="EE0000"/>
        </w:rPr>
        <w:t>清產業</w:t>
      </w:r>
      <w:r w:rsidR="006A1586" w:rsidRPr="00CA779F">
        <w:rPr>
          <w:color w:val="EE0000"/>
        </w:rPr>
        <w:t>問題並發展行動意圖</w:t>
      </w:r>
      <w:r w:rsidR="008723AA">
        <w:rPr>
          <w:rFonts w:hint="eastAsia"/>
        </w:rPr>
        <w:t>，並對產業</w:t>
      </w:r>
      <w:r w:rsidR="000D306F" w:rsidRPr="000D306F">
        <w:t>痛點、機會</w:t>
      </w:r>
      <w:r w:rsidR="00C033FB">
        <w:rPr>
          <w:rFonts w:hint="eastAsia"/>
        </w:rPr>
        <w:t>的</w:t>
      </w:r>
      <w:r w:rsidR="000D306F" w:rsidRPr="000D306F">
        <w:t>感知</w:t>
      </w:r>
      <w:r w:rsidR="00A55128">
        <w:rPr>
          <w:rFonts w:hint="eastAsia"/>
        </w:rPr>
        <w:t>來</w:t>
      </w:r>
      <w:r w:rsidR="000D306F" w:rsidRPr="000D306F">
        <w:t>界定問題與設定目標，</w:t>
      </w:r>
      <w:r w:rsidR="001C40F1">
        <w:rPr>
          <w:rFonts w:hint="eastAsia"/>
        </w:rPr>
        <w:t>形塑</w:t>
      </w:r>
      <w:r w:rsidR="000D306F" w:rsidRPr="000D306F">
        <w:t>後續策略與實踐行動的</w:t>
      </w:r>
      <w:r w:rsidR="00096E27">
        <w:rPr>
          <w:rFonts w:hint="eastAsia"/>
        </w:rPr>
        <w:t>基礎</w:t>
      </w:r>
      <w:r w:rsidR="000D306F" w:rsidRPr="000D306F">
        <w:t>。</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5D187B99" w14:textId="77777777" w:rsidR="00157DCB" w:rsidRPr="00D52114" w:rsidRDefault="00157DCB" w:rsidP="00D15305">
      <w:pPr>
        <w:pStyle w:val="15"/>
        <w:spacing w:line="276" w:lineRule="auto"/>
        <w:ind w:firstLine="480"/>
      </w:pPr>
    </w:p>
    <w:p w14:paraId="354AB496" w14:textId="20885130"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F25B58">
        <w:t>產業需求與</w:t>
      </w:r>
      <w:r w:rsidR="00E42A62">
        <w:rPr>
          <w:rFonts w:hint="eastAsia"/>
        </w:rPr>
        <w:t>企業</w:t>
      </w:r>
      <w:r w:rsidR="00F25B58" w:rsidRPr="00F25B58">
        <w:t>能力</w:t>
      </w:r>
      <w:r w:rsidR="00604C3D">
        <w:rPr>
          <w:rFonts w:hint="eastAsia"/>
        </w:rPr>
        <w:t>等</w:t>
      </w:r>
      <w:r w:rsidR="00F25B58" w:rsidRPr="00F25B58">
        <w:t>條件。</w:t>
      </w:r>
      <w:r w:rsidR="00406521" w:rsidRPr="00406521">
        <w:t>產業需求</w:t>
      </w:r>
      <w:r w:rsidR="00617390">
        <w:rPr>
          <w:rFonts w:hint="eastAsia"/>
        </w:rPr>
        <w:t>包含</w:t>
      </w:r>
      <w:r w:rsidR="004A7161">
        <w:rPr>
          <w:rFonts w:hint="eastAsia"/>
        </w:rPr>
        <w:t>企業對</w:t>
      </w:r>
      <w:r w:rsidR="00CD4C67">
        <w:rPr>
          <w:rFonts w:hint="eastAsia"/>
        </w:rPr>
        <w:t>產業之</w:t>
      </w:r>
      <w:r w:rsidR="00406521" w:rsidRPr="00406521">
        <w:t>制度文化、價值觀與使用者需求等隱含因素的理解</w:t>
      </w:r>
      <w:r w:rsidR="00406521" w:rsidRPr="001143FE">
        <w:t>，而企業能力則反映</w:t>
      </w:r>
      <w:r w:rsidR="00ED51EC">
        <w:rPr>
          <w:rFonts w:hint="eastAsia"/>
        </w:rPr>
        <w:t>自身</w:t>
      </w:r>
      <w:r w:rsidR="00406521" w:rsidRPr="001143FE">
        <w:t>資源結構、知識</w:t>
      </w:r>
      <w:r w:rsidR="00871057" w:rsidRPr="001143FE">
        <w:rPr>
          <w:rFonts w:hint="eastAsia"/>
        </w:rPr>
        <w:t>與技術</w:t>
      </w:r>
      <w:r w:rsidR="00406521" w:rsidRPr="001143FE">
        <w:t>基礎與</w:t>
      </w:r>
      <w:r w:rsidR="00871057" w:rsidRPr="001143FE">
        <w:rPr>
          <w:rFonts w:hint="eastAsia"/>
        </w:rPr>
        <w:t>組織策略</w:t>
      </w:r>
      <w:r w:rsidR="00282E50" w:rsidRPr="001143FE">
        <w:rPr>
          <w:rFonts w:hint="eastAsia"/>
        </w:rPr>
        <w:t>等</w:t>
      </w:r>
      <w:r w:rsidR="00CF39B3" w:rsidRPr="001143FE">
        <w:rPr>
          <w:rFonts w:hint="eastAsia"/>
        </w:rPr>
        <w:t>，關注</w:t>
      </w:r>
      <w:r w:rsidR="00E051E8">
        <w:rPr>
          <w:rFonts w:hint="eastAsia"/>
        </w:rPr>
        <w:t>於</w:t>
      </w:r>
      <w:r w:rsidR="00CF39B3" w:rsidRPr="001143FE">
        <w:rPr>
          <w:rFonts w:hint="eastAsia"/>
        </w:rPr>
        <w:t>動態修正的創新策略</w:t>
      </w:r>
      <w:r w:rsidR="001844B5" w:rsidRPr="001143FE">
        <w:rPr>
          <w:rFonts w:hint="eastAsia"/>
        </w:rPr>
        <w:t>的過程</w:t>
      </w:r>
      <w:r w:rsidR="00CF39B3" w:rsidRPr="001143FE">
        <w:t>。</w:t>
      </w:r>
    </w:p>
    <w:p w14:paraId="3A9911C6" w14:textId="77777777" w:rsidR="00157DCB" w:rsidRDefault="00157DCB" w:rsidP="00D15305">
      <w:pPr>
        <w:pStyle w:val="15"/>
        <w:spacing w:line="276" w:lineRule="auto"/>
        <w:ind w:firstLine="480"/>
      </w:pPr>
    </w:p>
    <w:p w14:paraId="11DB2666" w14:textId="013C5B60" w:rsidR="00E7078A" w:rsidRDefault="00E23270" w:rsidP="009D53D7">
      <w:pPr>
        <w:pStyle w:val="15"/>
        <w:ind w:firstLine="480"/>
      </w:pPr>
      <w:r w:rsidRPr="005B12A2">
        <w:rPr>
          <w:rFonts w:hint="eastAsia"/>
          <w:b/>
          <w:bCs/>
        </w:rPr>
        <w:t>探索</w:t>
      </w:r>
      <w:proofErr w:type="gramStart"/>
      <w:r w:rsidR="008F615A" w:rsidRPr="005B12A2">
        <w:rPr>
          <w:b/>
          <w:bCs/>
        </w:rPr>
        <w:t>可供性</w:t>
      </w:r>
      <w:proofErr w:type="gramEnd"/>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86029">
        <w:t>企業與技術</w:t>
      </w:r>
      <w:proofErr w:type="gramStart"/>
      <w:r w:rsidR="004079D3">
        <w:rPr>
          <w:rFonts w:hint="eastAsia"/>
        </w:rPr>
        <w:t>互動間可</w:t>
      </w:r>
      <w:r w:rsidR="00836D11">
        <w:rPr>
          <w:rFonts w:hint="eastAsia"/>
        </w:rPr>
        <w:t>探索</w:t>
      </w:r>
      <w:proofErr w:type="gramEnd"/>
      <w:r w:rsidR="00836D11">
        <w:rPr>
          <w:rFonts w:hint="eastAsia"/>
        </w:rPr>
        <w:t>之</w:t>
      </w:r>
      <w:r w:rsidR="00686029" w:rsidRPr="00686029">
        <w:t>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proofErr w:type="gramStart"/>
      <w:r w:rsidR="00D94A5F">
        <w:rPr>
          <w:rFonts w:hint="eastAsia"/>
        </w:rPr>
        <w:t>可供性</w:t>
      </w:r>
      <w:r w:rsidR="00B83E28">
        <w:rPr>
          <w:rFonts w:hint="eastAsia"/>
        </w:rPr>
        <w:t>可</w:t>
      </w:r>
      <w:proofErr w:type="gramEnd"/>
      <w:r w:rsidR="008F615A" w:rsidRPr="00E23270">
        <w:t>滿足</w:t>
      </w:r>
      <w:r w:rsidR="003D7A9B">
        <w:rPr>
          <w:rFonts w:hint="eastAsia"/>
        </w:rPr>
        <w:t>之</w:t>
      </w:r>
      <w:r w:rsidR="00131490">
        <w:rPr>
          <w:rFonts w:hint="eastAsia"/>
        </w:rPr>
        <w:t>產業</w:t>
      </w:r>
      <w:r w:rsidR="008F615A" w:rsidRPr="00E23270">
        <w:t>需求。</w:t>
      </w:r>
      <w:r w:rsidR="00474819" w:rsidRPr="00C13EAC">
        <w:rPr>
          <w:rFonts w:hint="eastAsia"/>
        </w:rPr>
        <w:t>而</w:t>
      </w:r>
      <w:r w:rsidR="00E57554" w:rsidRPr="00C13EAC">
        <w:rPr>
          <w:rFonts w:hint="eastAsia"/>
        </w:rPr>
        <w:t>較複雜的可</w:t>
      </w:r>
      <w:proofErr w:type="gramStart"/>
      <w:r w:rsidR="00E57554" w:rsidRPr="00C13EAC">
        <w:rPr>
          <w:rFonts w:hint="eastAsia"/>
        </w:rPr>
        <w:t>供性</w:t>
      </w:r>
      <w:r w:rsidR="00222826" w:rsidRPr="00C13EAC">
        <w:rPr>
          <w:rFonts w:hint="eastAsia"/>
        </w:rPr>
        <w:t>需</w:t>
      </w:r>
      <w:proofErr w:type="gramEnd"/>
      <w:r w:rsidR="00FC525B" w:rsidRPr="00C13EAC">
        <w:rPr>
          <w:rFonts w:hint="eastAsia"/>
        </w:rPr>
        <w:t>實際互動</w:t>
      </w:r>
      <w:r w:rsidR="00FC525B">
        <w:rPr>
          <w:rFonts w:hint="eastAsia"/>
        </w:rPr>
        <w:t>、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w:t>
      </w:r>
      <w:proofErr w:type="gramStart"/>
      <w:r w:rsidR="0006771A" w:rsidRPr="0006771A">
        <w:t>可供性與</w:t>
      </w:r>
      <w:proofErr w:type="gramEnd"/>
      <w:r w:rsidR="0006771A" w:rsidRPr="0006771A">
        <w:t>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27846B2E" w14:textId="77777777" w:rsidR="00E41043" w:rsidRDefault="00E41043" w:rsidP="00D15305">
      <w:pPr>
        <w:pStyle w:val="15"/>
        <w:spacing w:line="276" w:lineRule="auto"/>
        <w:ind w:firstLine="480"/>
      </w:pPr>
    </w:p>
    <w:p w14:paraId="07B4DC23" w14:textId="331F0CF4" w:rsidR="007D26F2" w:rsidRDefault="00870E1E" w:rsidP="007D26F2">
      <w:pPr>
        <w:pStyle w:val="15"/>
        <w:ind w:firstLine="480"/>
      </w:pPr>
      <w:r w:rsidRPr="00870E1E">
        <w:rPr>
          <w:b/>
          <w:bCs/>
        </w:rPr>
        <w:t>雙元</w:t>
      </w:r>
      <w:proofErr w:type="gramStart"/>
      <w:r w:rsidRPr="00870E1E">
        <w:rPr>
          <w:b/>
          <w:bCs/>
        </w:rPr>
        <w:t>可供性實現</w:t>
      </w:r>
      <w:proofErr w:type="gramEnd"/>
      <w:r w:rsidRPr="00870E1E">
        <w:rPr>
          <w:b/>
          <w:bCs/>
        </w:rPr>
        <w:t>（</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proofErr w:type="gramStart"/>
      <w:r w:rsidR="00FB3238" w:rsidRPr="002672C4">
        <w:rPr>
          <w:rFonts w:hint="eastAsia"/>
          <w:color w:val="EE0000"/>
        </w:rPr>
        <w:t>可供性</w:t>
      </w:r>
      <w:r w:rsidR="00E872C5" w:rsidRPr="002672C4">
        <w:rPr>
          <w:color w:val="EE0000"/>
        </w:rPr>
        <w:t>實踐</w:t>
      </w:r>
      <w:proofErr w:type="gramEnd"/>
      <w:r w:rsidR="00E872C5" w:rsidRPr="002672C4">
        <w:rPr>
          <w:color w:val="EE0000"/>
        </w:rPr>
        <w:t>過程中</w:t>
      </w:r>
      <w:r w:rsidR="002672C4">
        <w:rPr>
          <w:rFonts w:hint="eastAsia"/>
          <w:color w:val="EE0000"/>
        </w:rPr>
        <w:t>展現之</w:t>
      </w:r>
      <w:r w:rsidR="00E779D5">
        <w:rPr>
          <w:rFonts w:hint="eastAsia"/>
          <w:color w:val="EE0000"/>
        </w:rPr>
        <w:t>既有</w:t>
      </w:r>
      <w:r w:rsidR="00004D56" w:rsidRPr="002672C4">
        <w:rPr>
          <w:rFonts w:hint="eastAsia"/>
          <w:color w:val="EE0000"/>
        </w:rPr>
        <w:t>資源深耕</w:t>
      </w:r>
      <w:r w:rsidR="00E872C5" w:rsidRPr="002672C4">
        <w:rPr>
          <w:color w:val="EE0000"/>
        </w:rPr>
        <w:t>與</w:t>
      </w:r>
      <w:r w:rsidR="00A171DA" w:rsidRPr="002672C4">
        <w:rPr>
          <w:rFonts w:hint="eastAsia"/>
          <w:color w:val="EE0000"/>
        </w:rPr>
        <w:t>創新</w:t>
      </w:r>
      <w:r w:rsidR="00004D56" w:rsidRPr="002672C4">
        <w:rPr>
          <w:rFonts w:hint="eastAsia"/>
          <w:color w:val="EE0000"/>
        </w:rPr>
        <w:t>資源</w:t>
      </w:r>
      <w:r w:rsidR="00E872C5" w:rsidRPr="002672C4">
        <w:rPr>
          <w:color w:val="EE0000"/>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w:t>
      </w:r>
      <w:proofErr w:type="gramStart"/>
      <w:r w:rsidR="00547B11" w:rsidRPr="00547B11">
        <w:t>三項構</w:t>
      </w:r>
      <w:proofErr w:type="gramEnd"/>
      <w:r w:rsidR="00547B11" w:rsidRPr="00547B11">
        <w:t>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w:t>
      </w:r>
      <w:r w:rsidR="008B6D19">
        <w:rPr>
          <w:rFonts w:hint="eastAsia"/>
        </w:rPr>
        <w:t>、</w:t>
      </w:r>
      <w:r w:rsidR="00454B56" w:rsidRPr="00454B56">
        <w:t>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C13EAC">
        <w:rPr>
          <w:b/>
          <w:bCs/>
        </w:rPr>
        <w:t>平衡</w:t>
      </w:r>
      <w:r w:rsidR="00AC3899" w:rsidRPr="00C13EAC">
        <w:rPr>
          <w:rFonts w:hint="eastAsia"/>
          <w:b/>
          <w:bCs/>
        </w:rPr>
        <w:t>機制</w:t>
      </w:r>
      <w:r w:rsidR="00AC3899">
        <w:rPr>
          <w:rFonts w:hint="eastAsia"/>
        </w:rPr>
        <w:t>則</w:t>
      </w:r>
      <w:r w:rsidR="0040407F" w:rsidRPr="0040407F">
        <w:t>協助企業調節深耕與</w:t>
      </w:r>
      <w:proofErr w:type="gramStart"/>
      <w:r w:rsidR="0040407F" w:rsidRPr="0040407F">
        <w:t>探索間的張力</w:t>
      </w:r>
      <w:proofErr w:type="gramEnd"/>
      <w:r w:rsidR="0040407F" w:rsidRPr="0040407F">
        <w:t>，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proofErr w:type="gramStart"/>
      <w:r w:rsidR="00B54CAB" w:rsidRPr="00870E1E">
        <w:t>）</w:t>
      </w:r>
      <w:proofErr w:type="gramEnd"/>
      <w:r w:rsidR="007D26F2">
        <w:rPr>
          <w:rFonts w:hint="eastAsia"/>
        </w:rPr>
        <w:t>。</w:t>
      </w:r>
    </w:p>
    <w:p w14:paraId="3D3DBBC0" w14:textId="77777777" w:rsidR="00314F2C" w:rsidRDefault="00314F2C" w:rsidP="00D15305">
      <w:pPr>
        <w:pStyle w:val="15"/>
        <w:spacing w:line="276" w:lineRule="auto"/>
        <w:ind w:firstLine="480"/>
      </w:pPr>
    </w:p>
    <w:p w14:paraId="40643005" w14:textId="5AB6E50B"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技術落地</w:t>
      </w:r>
      <w:r w:rsidR="00E51826" w:rsidRPr="00723956">
        <w:rPr>
          <w:rFonts w:hint="eastAsia"/>
          <w:color w:val="EE0000"/>
        </w:rPr>
        <w:t>情況與</w:t>
      </w:r>
      <w:r w:rsidR="008A4C60" w:rsidRPr="00723956">
        <w:rPr>
          <w:rFonts w:hint="eastAsia"/>
          <w:color w:val="EE0000"/>
        </w:rPr>
        <w:t>創新</w:t>
      </w:r>
      <w:r w:rsidRPr="00723956">
        <w:rPr>
          <w:color w:val="EE0000"/>
        </w:rPr>
        <w:t>具體行動</w:t>
      </w:r>
      <w:r w:rsidR="007F292E">
        <w:rPr>
          <w:rFonts w:hint="eastAsia"/>
          <w:color w:val="EE0000"/>
        </w:rPr>
        <w:t>之</w:t>
      </w:r>
      <w:r w:rsidRPr="00723956">
        <w:rPr>
          <w:color w:val="EE0000"/>
        </w:rPr>
        <w:t>價值</w:t>
      </w:r>
      <w:r w:rsidR="006F7D89" w:rsidRPr="00723956">
        <w:rPr>
          <w:rFonts w:hint="eastAsia"/>
          <w:color w:val="EE0000"/>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動態歷程</w:t>
      </w:r>
      <w:r w:rsidR="00FD51E3">
        <w:rPr>
          <w:rFonts w:hint="eastAsia"/>
        </w:rPr>
        <w:t>中所</w:t>
      </w:r>
      <w:r w:rsidR="0025095E">
        <w:rPr>
          <w:rFonts w:hint="eastAsia"/>
        </w:rPr>
        <w:t>展現</w:t>
      </w:r>
      <w:r w:rsidR="00885622">
        <w:rPr>
          <w:rFonts w:hint="eastAsia"/>
        </w:rPr>
        <w:t>持續演進的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102" w:name="_Toc202118605"/>
      <w:r w:rsidRPr="003E62FC">
        <w:rPr>
          <w:rFonts w:hint="eastAsia"/>
        </w:rPr>
        <w:lastRenderedPageBreak/>
        <w:t xml:space="preserve">3.3 </w:t>
      </w:r>
      <w:r w:rsidR="00DD155B" w:rsidRPr="003E62FC">
        <w:t>研究觀察重</w:t>
      </w:r>
      <w:r w:rsidR="00FF665F" w:rsidRPr="003E62FC">
        <w:rPr>
          <w:rFonts w:hint="eastAsia"/>
        </w:rPr>
        <w:t>點</w:t>
      </w:r>
      <w:bookmarkEnd w:id="102"/>
    </w:p>
    <w:p w14:paraId="2342E0C9" w14:textId="125997AE" w:rsidR="009536DF" w:rsidRPr="002A11F3" w:rsidRDefault="009536DF" w:rsidP="002A11F3">
      <w:pPr>
        <w:pStyle w:val="15"/>
        <w:ind w:firstLine="480"/>
      </w:pPr>
      <w:r w:rsidRPr="002A11F3">
        <w:t>本研究以</w:t>
      </w:r>
      <w:r w:rsidRPr="002A11F3">
        <w:t>Frontier.cool</w:t>
      </w:r>
      <w:r w:rsidRPr="002A11F3">
        <w:t>為主要研究對象，深入探討其於</w:t>
      </w:r>
      <w:r w:rsidR="004C72D3" w:rsidRPr="002A11F3">
        <w:rPr>
          <w:rFonts w:hint="eastAsia"/>
        </w:rPr>
        <w:t>數位創新</w:t>
      </w:r>
      <w:r w:rsidR="0078562F" w:rsidRPr="002A11F3">
        <w:rPr>
          <w:rFonts w:hint="eastAsia"/>
        </w:rPr>
        <w:t>過程中</w:t>
      </w:r>
      <w:r w:rsidRPr="002A11F3">
        <w:t>，如何感知</w:t>
      </w:r>
      <w:r w:rsidR="00525DA0" w:rsidRPr="002A11F3">
        <w:rPr>
          <w:rFonts w:hint="eastAsia"/>
        </w:rPr>
        <w:t>傳統</w:t>
      </w:r>
      <w:r w:rsidRPr="002A11F3">
        <w:t>產業的痛點與</w:t>
      </w:r>
      <w:r w:rsidR="00CD177A" w:rsidRPr="002A11F3">
        <w:rPr>
          <w:rFonts w:hint="eastAsia"/>
        </w:rPr>
        <w:t>需求變化</w:t>
      </w:r>
      <w:r w:rsidRPr="002A11F3">
        <w:t>，</w:t>
      </w:r>
      <w:r w:rsidR="006056DF" w:rsidRPr="002A11F3">
        <w:rPr>
          <w:rFonts w:hint="eastAsia"/>
        </w:rPr>
        <w:t>並</w:t>
      </w:r>
      <w:r w:rsidRPr="002A11F3">
        <w:t>結合</w:t>
      </w:r>
      <w:r w:rsidR="00CC20CF" w:rsidRPr="002A11F3">
        <w:rPr>
          <w:rFonts w:hint="eastAsia"/>
        </w:rPr>
        <w:t>組織自身</w:t>
      </w:r>
      <w:r w:rsidRPr="002A11F3">
        <w:t>技術能力、數位平台</w:t>
      </w:r>
      <w:r w:rsidR="00CD177A" w:rsidRPr="002A11F3">
        <w:rPr>
          <w:rFonts w:hint="eastAsia"/>
        </w:rPr>
        <w:t>功能</w:t>
      </w:r>
      <w:r w:rsidRPr="002A11F3">
        <w:t>與</w:t>
      </w:r>
      <w:r w:rsidR="00EF17AB" w:rsidRPr="002A11F3">
        <w:rPr>
          <w:rFonts w:hint="eastAsia"/>
        </w:rPr>
        <w:t>發展</w:t>
      </w:r>
      <w:r w:rsidRPr="002A11F3">
        <w:t>策略，逐步制定出回應</w:t>
      </w:r>
      <w:r w:rsidR="006056DF" w:rsidRPr="002A11F3">
        <w:rPr>
          <w:rFonts w:hint="eastAsia"/>
        </w:rPr>
        <w:t>產業需求</w:t>
      </w:r>
      <w:r w:rsidRPr="002A11F3">
        <w:t>的</w:t>
      </w:r>
      <w:r w:rsidR="000F1120" w:rsidRPr="002A11F3">
        <w:rPr>
          <w:rFonts w:hint="eastAsia"/>
        </w:rPr>
        <w:t>創新</w:t>
      </w:r>
      <w:r w:rsidRPr="002A11F3">
        <w:t>服務與</w:t>
      </w:r>
      <w:r w:rsidR="000F1120" w:rsidRPr="002A11F3">
        <w:rPr>
          <w:rFonts w:hint="eastAsia"/>
        </w:rPr>
        <w:t>組織</w:t>
      </w:r>
      <w:r w:rsidRPr="002A11F3">
        <w:t>營運模式。</w:t>
      </w:r>
    </w:p>
    <w:p w14:paraId="12415A63" w14:textId="16F25179" w:rsidR="009536DF" w:rsidRDefault="009536DF" w:rsidP="00C10BA9">
      <w:pPr>
        <w:pStyle w:val="15"/>
        <w:ind w:firstLine="480"/>
      </w:pPr>
      <w:r w:rsidRPr="002A11F3">
        <w:t>觀察</w:t>
      </w:r>
      <w:r w:rsidRPr="002A11F3">
        <w:t>Frontier.cool</w:t>
      </w:r>
      <w:r w:rsidRPr="002A11F3">
        <w:t>如何在不同發展階段中，透過對問題認知、行動實踐、</w:t>
      </w:r>
      <w:r w:rsidR="008751BB" w:rsidRPr="002A11F3">
        <w:t>探索</w:t>
      </w:r>
      <w:proofErr w:type="gramStart"/>
      <w:r w:rsidRPr="002A11F3">
        <w:t>可供性與</w:t>
      </w:r>
      <w:proofErr w:type="gramEnd"/>
      <w:r w:rsidR="008751BB" w:rsidRPr="002A11F3">
        <w:rPr>
          <w:rFonts w:hint="eastAsia"/>
        </w:rPr>
        <w:t>雙元</w:t>
      </w:r>
      <w:proofErr w:type="gramStart"/>
      <w:r w:rsidR="008751BB" w:rsidRPr="002A11F3">
        <w:rPr>
          <w:rFonts w:hint="eastAsia"/>
        </w:rPr>
        <w:t>可供性實現</w:t>
      </w:r>
      <w:proofErr w:type="gramEnd"/>
      <w:r w:rsidR="008751BB" w:rsidRPr="002A11F3">
        <w:rPr>
          <w:rFonts w:hint="eastAsia"/>
        </w:rPr>
        <w:t>的組織能力</w:t>
      </w:r>
      <w:r w:rsidRPr="002A11F3">
        <w:t>，</w:t>
      </w:r>
      <w:r w:rsidR="004F723C" w:rsidRPr="002A11F3">
        <w:rPr>
          <w:rFonts w:hint="eastAsia"/>
        </w:rPr>
        <w:t>藉由數位創新平台使</w:t>
      </w:r>
      <w:r w:rsidR="00CF2F4F" w:rsidRPr="002A11F3">
        <w:rPr>
          <w:rFonts w:hint="eastAsia"/>
        </w:rPr>
        <w:t>傳統產業</w:t>
      </w:r>
      <w:r w:rsidR="004F723C" w:rsidRPr="002A11F3">
        <w:rPr>
          <w:rFonts w:hint="eastAsia"/>
        </w:rPr>
        <w:t>完成</w:t>
      </w:r>
      <w:r w:rsidR="00771CDC" w:rsidRPr="002A11F3">
        <w:rPr>
          <w:rFonts w:hint="eastAsia"/>
        </w:rPr>
        <w:t>轉</w:t>
      </w:r>
      <w:r w:rsidR="00CF2F4F" w:rsidRPr="002A11F3">
        <w:rPr>
          <w:rFonts w:hint="eastAsia"/>
        </w:rPr>
        <w:t>型</w:t>
      </w:r>
      <w:r w:rsidR="004F723C" w:rsidRPr="002A11F3">
        <w:rPr>
          <w:rFonts w:hint="eastAsia"/>
        </w:rPr>
        <w:t>，並</w:t>
      </w:r>
      <w:r w:rsidR="00CF2F4F" w:rsidRPr="002A11F3">
        <w:rPr>
          <w:rFonts w:hint="eastAsia"/>
        </w:rPr>
        <w:t>建構創新產業生態系</w:t>
      </w:r>
      <w:r w:rsidRPr="002A11F3">
        <w:t>。</w:t>
      </w:r>
      <w:r w:rsidR="00D83D54" w:rsidRPr="002A11F3">
        <w:rPr>
          <w:rFonts w:hint="eastAsia"/>
        </w:rPr>
        <w:t>本研究將</w:t>
      </w:r>
      <w:r w:rsidR="00D81C09" w:rsidRPr="002A11F3">
        <w:t>Frontier.cool</w:t>
      </w:r>
      <w:r w:rsidR="00D83D54" w:rsidRPr="002A11F3">
        <w:rPr>
          <w:rFonts w:hint="eastAsia"/>
        </w:rPr>
        <w:t>數位創新過程分四階段</w:t>
      </w:r>
      <w:r w:rsidRPr="002A11F3">
        <w:t>進行分析，探討</w:t>
      </w:r>
      <w:r w:rsidR="00B43891" w:rsidRPr="002A11F3">
        <w:t>Frontier.cool</w:t>
      </w:r>
      <w:r w:rsidR="00347757" w:rsidRPr="002A11F3">
        <w:rPr>
          <w:rFonts w:hint="eastAsia"/>
        </w:rPr>
        <w:t>在</w:t>
      </w:r>
      <w:r w:rsidRPr="002A11F3">
        <w:rPr>
          <w:color w:val="C00000"/>
        </w:rPr>
        <w:t>實現企業意圖</w:t>
      </w:r>
      <w:r w:rsidR="00ED527C" w:rsidRPr="002A11F3">
        <w:rPr>
          <w:rFonts w:hint="eastAsia"/>
          <w:color w:val="C00000"/>
        </w:rPr>
        <w:t>與目的</w:t>
      </w:r>
      <w:r w:rsidRPr="002A11F3">
        <w:rPr>
          <w:color w:val="C00000"/>
        </w:rPr>
        <w:t>、</w:t>
      </w:r>
      <w:r w:rsidR="006F22A8" w:rsidRPr="002A11F3">
        <w:rPr>
          <w:rFonts w:hint="eastAsia"/>
          <w:color w:val="C00000"/>
        </w:rPr>
        <w:t>平衡</w:t>
      </w:r>
      <w:r w:rsidR="00ED527C" w:rsidRPr="002A11F3">
        <w:rPr>
          <w:rFonts w:hint="eastAsia"/>
          <w:color w:val="C00000"/>
        </w:rPr>
        <w:t>組織雙元性能力</w:t>
      </w:r>
      <w:r w:rsidR="00660D83" w:rsidRPr="002A11F3">
        <w:rPr>
          <w:rFonts w:hint="eastAsia"/>
          <w:color w:val="C00000"/>
        </w:rPr>
        <w:t>、</w:t>
      </w:r>
      <w:r w:rsidR="006F22A8" w:rsidRPr="002A11F3">
        <w:rPr>
          <w:rFonts w:hint="eastAsia"/>
          <w:color w:val="C00000"/>
        </w:rPr>
        <w:t>持續演進</w:t>
      </w:r>
      <w:r w:rsidR="00EC3331" w:rsidRPr="002A11F3">
        <w:rPr>
          <w:rFonts w:hint="eastAsia"/>
          <w:color w:val="C00000"/>
        </w:rPr>
        <w:t>與更新</w:t>
      </w:r>
      <w:r w:rsidR="00ED527C" w:rsidRPr="002A11F3">
        <w:rPr>
          <w:rFonts w:hint="eastAsia"/>
          <w:color w:val="C00000"/>
        </w:rPr>
        <w:t>數位創新</w:t>
      </w:r>
      <w:r w:rsidRPr="002A11F3">
        <w:rPr>
          <w:color w:val="C00000"/>
        </w:rPr>
        <w:t>技術</w:t>
      </w:r>
      <w:r w:rsidRPr="002A11F3">
        <w:t>三者</w:t>
      </w:r>
      <w:proofErr w:type="gramStart"/>
      <w:r w:rsidRPr="002A11F3">
        <w:t>間的互構</w:t>
      </w:r>
      <w:proofErr w:type="gramEnd"/>
      <w:r w:rsidRPr="002A11F3">
        <w:t>歷程。</w:t>
      </w:r>
      <w:r w:rsidRPr="009F03B4">
        <w:t>本研究之</w:t>
      </w:r>
      <w:r w:rsidRPr="00CF085D">
        <w:rPr>
          <w:rStyle w:val="150"/>
        </w:rPr>
        <w:t>研究觀察重點如表</w:t>
      </w:r>
      <w:r w:rsidR="00FC7B73" w:rsidRPr="00CF085D">
        <w:rPr>
          <w:rStyle w:val="150"/>
          <w:rFonts w:hint="eastAsia"/>
        </w:rPr>
        <w:t>3.3-1</w:t>
      </w:r>
      <w:r w:rsidRPr="00CF085D">
        <w:rPr>
          <w:rStyle w:val="150"/>
        </w:rPr>
        <w:t>所示：</w:t>
      </w:r>
    </w:p>
    <w:p w14:paraId="23EC1D1A" w14:textId="681ECD37" w:rsidR="00F2586D" w:rsidRPr="00072B87" w:rsidRDefault="00B75F4F" w:rsidP="00524AAA">
      <w:pPr>
        <w:pStyle w:val="affc"/>
      </w:pPr>
      <w:bookmarkStart w:id="103" w:name="_Toc202118847"/>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1</w:t>
      </w:r>
      <w:r>
        <w:fldChar w:fldCharType="end"/>
      </w:r>
      <w:r w:rsidR="00060F12">
        <w:rPr>
          <w:rFonts w:hint="eastAsia"/>
        </w:rPr>
        <w:t xml:space="preserve"> </w:t>
      </w:r>
      <w:r w:rsidR="00F2586D">
        <w:rPr>
          <w:rFonts w:hint="eastAsia"/>
        </w:rPr>
        <w:t>研究觀察重點表</w:t>
      </w:r>
      <w:bookmarkEnd w:id="103"/>
    </w:p>
    <w:tbl>
      <w:tblPr>
        <w:tblStyle w:val="aff1"/>
        <w:tblW w:w="0" w:type="auto"/>
        <w:jc w:val="center"/>
        <w:tblLook w:val="04A0" w:firstRow="1" w:lastRow="0" w:firstColumn="1" w:lastColumn="0" w:noHBand="0" w:noVBand="1"/>
      </w:tblPr>
      <w:tblGrid>
        <w:gridCol w:w="555"/>
        <w:gridCol w:w="582"/>
        <w:gridCol w:w="7159"/>
      </w:tblGrid>
      <w:tr w:rsidR="002B1226" w14:paraId="5003A8DC" w14:textId="77777777" w:rsidTr="00204136">
        <w:trPr>
          <w:jc w:val="center"/>
        </w:trPr>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204136">
        <w:trPr>
          <w:cantSplit/>
          <w:trHeight w:val="1134"/>
          <w:jc w:val="center"/>
        </w:trPr>
        <w:tc>
          <w:tcPr>
            <w:tcW w:w="555" w:type="dxa"/>
            <w:vMerge w:val="restart"/>
            <w:vAlign w:val="center"/>
          </w:tcPr>
          <w:p w14:paraId="3771F2DD" w14:textId="77777777" w:rsidR="00386C5C" w:rsidRPr="00660D83" w:rsidRDefault="00386C5C" w:rsidP="00386C5C">
            <w:pPr>
              <w:ind w:firstLineChars="0" w:firstLine="0"/>
              <w:jc w:val="center"/>
            </w:pPr>
            <w:r w:rsidRPr="00660D83">
              <w:rPr>
                <w:rFonts w:ascii="標楷體" w:hAnsi="標楷體" w:hint="eastAsia"/>
              </w:rPr>
              <w:t>能動性</w:t>
            </w:r>
          </w:p>
        </w:tc>
        <w:tc>
          <w:tcPr>
            <w:tcW w:w="582" w:type="dxa"/>
            <w:textDirection w:val="tbRlV"/>
            <w:vAlign w:val="center"/>
          </w:tcPr>
          <w:p w14:paraId="297ED430" w14:textId="735C783B" w:rsidR="00386C5C" w:rsidRPr="00660D83" w:rsidRDefault="00386C5C" w:rsidP="00386C5C">
            <w:pPr>
              <w:ind w:left="113" w:right="113" w:firstLineChars="0" w:firstLine="0"/>
              <w:jc w:val="center"/>
              <w:rPr>
                <w:b/>
                <w:bCs/>
              </w:rPr>
            </w:pPr>
            <w:r w:rsidRPr="00660D83">
              <w:rPr>
                <w:rFonts w:hint="eastAsia"/>
              </w:rPr>
              <w:t>問題</w:t>
            </w:r>
          </w:p>
        </w:tc>
        <w:tc>
          <w:tcPr>
            <w:tcW w:w="7159" w:type="dxa"/>
            <w:vAlign w:val="center"/>
          </w:tcPr>
          <w:p w14:paraId="4E1CC856" w14:textId="0EEE5DC6" w:rsidR="00386C5C" w:rsidRPr="00660D83" w:rsidRDefault="00386C5C" w:rsidP="002A69B4">
            <w:pPr>
              <w:pStyle w:val="151"/>
              <w:rPr>
                <w:color w:val="auto"/>
              </w:rPr>
            </w:pPr>
            <w:r w:rsidRPr="00660D83">
              <w:rPr>
                <w:rFonts w:hint="eastAsia"/>
                <w:color w:val="auto"/>
              </w:rPr>
              <w:t>觀察企業於經濟效益、社會責任、環境</w:t>
            </w:r>
            <w:proofErr w:type="gramStart"/>
            <w:r w:rsidRPr="00660D83">
              <w:rPr>
                <w:rFonts w:hint="eastAsia"/>
                <w:color w:val="auto"/>
              </w:rPr>
              <w:t>永續等多重</w:t>
            </w:r>
            <w:proofErr w:type="gramEnd"/>
            <w:r w:rsidRPr="00660D83">
              <w:rPr>
                <w:rFonts w:hint="eastAsia"/>
                <w:color w:val="auto"/>
              </w:rPr>
              <w:t>考量下，所覺察並界定欲解決之產業痛點或機會，</w:t>
            </w:r>
            <w:r w:rsidR="007C44AD">
              <w:rPr>
                <w:rFonts w:hint="eastAsia"/>
                <w:color w:val="auto"/>
              </w:rPr>
              <w:t>並</w:t>
            </w:r>
            <w:r w:rsidRPr="00660D83">
              <w:rPr>
                <w:rFonts w:hint="eastAsia"/>
                <w:color w:val="auto"/>
              </w:rPr>
              <w:t>據此發展</w:t>
            </w:r>
            <w:r w:rsidR="007C44AD">
              <w:rPr>
                <w:rFonts w:hint="eastAsia"/>
                <w:color w:val="auto"/>
              </w:rPr>
              <w:t>出對應的</w:t>
            </w:r>
            <w:r w:rsidR="008D76C7">
              <w:rPr>
                <w:rFonts w:hint="eastAsia"/>
                <w:color w:val="auto"/>
              </w:rPr>
              <w:t>創新</w:t>
            </w:r>
            <w:r w:rsidR="002B7FA2">
              <w:rPr>
                <w:rFonts w:hint="eastAsia"/>
                <w:color w:val="auto"/>
              </w:rPr>
              <w:t>策</w:t>
            </w:r>
            <w:r w:rsidRPr="00660D83">
              <w:rPr>
                <w:rFonts w:hint="eastAsia"/>
                <w:color w:val="auto"/>
              </w:rPr>
              <w:t>略。</w:t>
            </w:r>
          </w:p>
        </w:tc>
      </w:tr>
      <w:tr w:rsidR="00386C5C" w14:paraId="5563BB9C" w14:textId="77777777" w:rsidTr="00204136">
        <w:trPr>
          <w:cantSplit/>
          <w:trHeight w:val="1134"/>
          <w:jc w:val="center"/>
        </w:trPr>
        <w:tc>
          <w:tcPr>
            <w:tcW w:w="555" w:type="dxa"/>
            <w:vMerge/>
            <w:vAlign w:val="center"/>
          </w:tcPr>
          <w:p w14:paraId="11095BA8" w14:textId="77777777" w:rsidR="00386C5C" w:rsidRPr="00660D83" w:rsidRDefault="00386C5C" w:rsidP="00386C5C">
            <w:pPr>
              <w:ind w:firstLineChars="0" w:firstLine="0"/>
              <w:jc w:val="center"/>
            </w:pPr>
          </w:p>
        </w:tc>
        <w:tc>
          <w:tcPr>
            <w:tcW w:w="582" w:type="dxa"/>
            <w:textDirection w:val="tbRlV"/>
            <w:vAlign w:val="center"/>
          </w:tcPr>
          <w:p w14:paraId="2F0DFC3F" w14:textId="7102B476" w:rsidR="00386C5C" w:rsidRPr="00660D83" w:rsidRDefault="00386C5C" w:rsidP="00386C5C">
            <w:pPr>
              <w:ind w:left="113" w:right="113" w:firstLineChars="0" w:firstLine="0"/>
              <w:jc w:val="center"/>
            </w:pPr>
            <w:r w:rsidRPr="00660D83">
              <w:rPr>
                <w:rFonts w:hint="eastAsia"/>
              </w:rPr>
              <w:t>意圖</w:t>
            </w:r>
          </w:p>
        </w:tc>
        <w:tc>
          <w:tcPr>
            <w:tcW w:w="7159" w:type="dxa"/>
            <w:vAlign w:val="center"/>
          </w:tcPr>
          <w:p w14:paraId="0858E55C" w14:textId="48FA30D9" w:rsidR="00386C5C" w:rsidRPr="00660D83" w:rsidRDefault="00386C5C" w:rsidP="002A69B4">
            <w:pPr>
              <w:pStyle w:val="151"/>
              <w:rPr>
                <w:color w:val="auto"/>
              </w:rPr>
            </w:pPr>
            <w:r w:rsidRPr="00660D83">
              <w:rPr>
                <w:rFonts w:hint="eastAsia"/>
                <w:color w:val="auto"/>
              </w:rPr>
              <w:t>觀察企業在</w:t>
            </w:r>
            <w:r w:rsidR="00E20F0C" w:rsidRPr="00660D83">
              <w:rPr>
                <w:rFonts w:hint="eastAsia"/>
                <w:color w:val="auto"/>
              </w:rPr>
              <w:t>數位創新</w:t>
            </w:r>
            <w:r w:rsidRPr="00660D83">
              <w:rPr>
                <w:rFonts w:hint="eastAsia"/>
                <w:color w:val="auto"/>
              </w:rPr>
              <w:t>過程中，所意識之明確動機與目標設定，探究</w:t>
            </w:r>
            <w:r w:rsidR="00F665D6">
              <w:rPr>
                <w:rFonts w:hint="eastAsia"/>
                <w:color w:val="auto"/>
              </w:rPr>
              <w:t>企業</w:t>
            </w:r>
            <w:r w:rsidRPr="00660D83">
              <w:rPr>
                <w:rFonts w:hint="eastAsia"/>
                <w:color w:val="auto"/>
              </w:rPr>
              <w:t>動機與意圖如何影響後</w:t>
            </w:r>
            <w:r w:rsidR="001B6B7C">
              <w:rPr>
                <w:rFonts w:hint="eastAsia"/>
                <w:color w:val="auto"/>
              </w:rPr>
              <w:t>續企業</w:t>
            </w:r>
            <w:r w:rsidR="009B1316">
              <w:rPr>
                <w:rFonts w:hint="eastAsia"/>
                <w:color w:val="auto"/>
              </w:rPr>
              <w:t>的</w:t>
            </w:r>
            <w:r w:rsidRPr="00660D83">
              <w:rPr>
                <w:rFonts w:hint="eastAsia"/>
                <w:color w:val="auto"/>
              </w:rPr>
              <w:t>認知與策略行動。</w:t>
            </w:r>
          </w:p>
        </w:tc>
      </w:tr>
      <w:tr w:rsidR="002B1226" w14:paraId="0EFEE826" w14:textId="77777777" w:rsidTr="00204136">
        <w:trPr>
          <w:jc w:val="center"/>
        </w:trPr>
        <w:tc>
          <w:tcPr>
            <w:tcW w:w="1137" w:type="dxa"/>
            <w:gridSpan w:val="2"/>
            <w:vAlign w:val="center"/>
          </w:tcPr>
          <w:p w14:paraId="6E212A8F" w14:textId="77777777" w:rsidR="002B1226" w:rsidRPr="00660D83" w:rsidRDefault="002B1226" w:rsidP="003A664D">
            <w:pPr>
              <w:ind w:firstLineChars="0" w:firstLine="0"/>
              <w:jc w:val="center"/>
            </w:pPr>
            <w:r w:rsidRPr="00660D83">
              <w:rPr>
                <w:rFonts w:ascii="標楷體" w:hAnsi="標楷體" w:hint="eastAsia"/>
              </w:rPr>
              <w:t>目的</w:t>
            </w:r>
          </w:p>
        </w:tc>
        <w:tc>
          <w:tcPr>
            <w:tcW w:w="7159" w:type="dxa"/>
            <w:vAlign w:val="center"/>
          </w:tcPr>
          <w:p w14:paraId="1C2D400D" w14:textId="7E5FAA8E" w:rsidR="002B1226" w:rsidRPr="00660D83" w:rsidRDefault="002B1226" w:rsidP="002A69B4">
            <w:pPr>
              <w:pStyle w:val="151"/>
              <w:rPr>
                <w:color w:val="auto"/>
              </w:rPr>
            </w:pPr>
            <w:r w:rsidRPr="00660D83">
              <w:rPr>
                <w:color w:val="auto"/>
              </w:rPr>
              <w:t>以數位創新</w:t>
            </w:r>
            <w:r w:rsidR="002E2076" w:rsidRPr="00660D83">
              <w:rPr>
                <w:rFonts w:hint="eastAsia"/>
                <w:color w:val="auto"/>
              </w:rPr>
              <w:t>為</w:t>
            </w:r>
            <w:r w:rsidRPr="00660D83">
              <w:rPr>
                <w:color w:val="auto"/>
              </w:rPr>
              <w:t>視角，</w:t>
            </w:r>
            <w:r w:rsidRPr="00660D83">
              <w:rPr>
                <w:rFonts w:hint="eastAsia"/>
                <w:color w:val="auto"/>
              </w:rPr>
              <w:t>探討</w:t>
            </w:r>
            <w:r w:rsidR="0097766B" w:rsidRPr="00660D83">
              <w:rPr>
                <w:rFonts w:hint="eastAsia"/>
                <w:color w:val="auto"/>
              </w:rPr>
              <w:t>創新</w:t>
            </w:r>
            <w:r w:rsidR="002B3431">
              <w:rPr>
                <w:rFonts w:hint="eastAsia"/>
                <w:color w:val="auto"/>
              </w:rPr>
              <w:t>科技</w:t>
            </w:r>
            <w:r w:rsidR="00660D83">
              <w:rPr>
                <w:rFonts w:hint="eastAsia"/>
                <w:color w:val="auto"/>
              </w:rPr>
              <w:t>實際應用於</w:t>
            </w:r>
            <w:r w:rsidRPr="00660D83">
              <w:rPr>
                <w:rFonts w:hint="eastAsia"/>
                <w:color w:val="auto"/>
              </w:rPr>
              <w:t>產業</w:t>
            </w:r>
            <w:r w:rsidR="00660D83">
              <w:rPr>
                <w:rFonts w:hint="eastAsia"/>
                <w:color w:val="auto"/>
              </w:rPr>
              <w:t>之情況</w:t>
            </w:r>
            <w:r w:rsidRPr="00660D83">
              <w:rPr>
                <w:rFonts w:hint="eastAsia"/>
                <w:color w:val="auto"/>
              </w:rPr>
              <w:t>，</w:t>
            </w:r>
            <w:r w:rsidR="00CE75B4">
              <w:rPr>
                <w:rFonts w:hint="eastAsia"/>
                <w:color w:val="auto"/>
              </w:rPr>
              <w:t>並</w:t>
            </w:r>
            <w:r w:rsidR="00BC6650" w:rsidRPr="00660D83">
              <w:rPr>
                <w:rFonts w:hint="eastAsia"/>
                <w:color w:val="auto"/>
              </w:rPr>
              <w:t>分析</w:t>
            </w:r>
            <w:r w:rsidR="00880016">
              <w:rPr>
                <w:rFonts w:hint="eastAsia"/>
                <w:color w:val="auto"/>
              </w:rPr>
              <w:t>數位科技所</w:t>
            </w:r>
            <w:r w:rsidR="00F73CE8">
              <w:rPr>
                <w:rFonts w:hint="eastAsia"/>
                <w:color w:val="auto"/>
              </w:rPr>
              <w:t>帶來</w:t>
            </w:r>
            <w:r w:rsidR="00880016">
              <w:rPr>
                <w:rFonts w:hint="eastAsia"/>
                <w:color w:val="auto"/>
              </w:rPr>
              <w:t>之</w:t>
            </w:r>
            <w:r w:rsidRPr="00660D83">
              <w:rPr>
                <w:rFonts w:hint="eastAsia"/>
                <w:color w:val="auto"/>
              </w:rPr>
              <w:t>產業</w:t>
            </w:r>
            <w:r w:rsidR="00D83C08">
              <w:rPr>
                <w:rFonts w:hint="eastAsia"/>
                <w:color w:val="auto"/>
              </w:rPr>
              <w:t>新</w:t>
            </w:r>
            <w:r w:rsidR="00540316" w:rsidRPr="00660D83">
              <w:rPr>
                <w:rFonts w:hint="eastAsia"/>
                <w:color w:val="auto"/>
              </w:rPr>
              <w:t>運</w:t>
            </w:r>
            <w:r w:rsidRPr="00660D83">
              <w:rPr>
                <w:rFonts w:hint="eastAsia"/>
                <w:color w:val="auto"/>
              </w:rPr>
              <w:t>作型態，包含</w:t>
            </w:r>
            <w:r w:rsidR="0011558A" w:rsidRPr="00660D83">
              <w:rPr>
                <w:rFonts w:hint="eastAsia"/>
                <w:color w:val="auto"/>
              </w:rPr>
              <w:t>供</w:t>
            </w:r>
            <w:r w:rsidRPr="00660D83">
              <w:rPr>
                <w:rFonts w:hint="eastAsia"/>
                <w:color w:val="auto"/>
              </w:rPr>
              <w:t>應鏈協作方式、</w:t>
            </w:r>
            <w:r w:rsidR="007A3C7B">
              <w:rPr>
                <w:rFonts w:hint="eastAsia"/>
                <w:color w:val="auto"/>
              </w:rPr>
              <w:t>企業</w:t>
            </w:r>
            <w:r w:rsidRPr="00660D83">
              <w:rPr>
                <w:rFonts w:hint="eastAsia"/>
                <w:color w:val="auto"/>
              </w:rPr>
              <w:t>經營模式與生產流程等</w:t>
            </w:r>
            <w:r w:rsidR="009C0E38" w:rsidRPr="00660D83">
              <w:rPr>
                <w:rFonts w:hint="eastAsia"/>
                <w:color w:val="auto"/>
              </w:rPr>
              <w:t>變化</w:t>
            </w:r>
            <w:r w:rsidRPr="00660D83">
              <w:rPr>
                <w:rFonts w:hint="eastAsia"/>
                <w:color w:val="auto"/>
              </w:rPr>
              <w:t>，並評估</w:t>
            </w:r>
            <w:r w:rsidR="00346CF8" w:rsidRPr="00660D83">
              <w:rPr>
                <w:rFonts w:hint="eastAsia"/>
                <w:color w:val="auto"/>
              </w:rPr>
              <w:t>數位創新結果</w:t>
            </w:r>
            <w:r w:rsidRPr="00660D83">
              <w:rPr>
                <w:rFonts w:hint="eastAsia"/>
                <w:color w:val="auto"/>
              </w:rPr>
              <w:t>對產業轉型與價值再造的貢獻。</w:t>
            </w:r>
          </w:p>
        </w:tc>
      </w:tr>
    </w:tbl>
    <w:p w14:paraId="429329DC" w14:textId="659E703E" w:rsidR="00670202" w:rsidRDefault="00702C99" w:rsidP="00670202">
      <w:pPr>
        <w:pStyle w:val="afff5"/>
      </w:pPr>
      <w:r>
        <w:rPr>
          <w:rFonts w:hint="eastAsia"/>
        </w:rPr>
        <w:t>資料來源：本研究整理</w:t>
      </w:r>
    </w:p>
    <w:p w14:paraId="361E00DB" w14:textId="0E293EBC" w:rsidR="00464A03" w:rsidRPr="00670202" w:rsidRDefault="00670202" w:rsidP="00670202">
      <w:pPr>
        <w:widowControl/>
        <w:ind w:firstLineChars="0" w:firstLine="0"/>
        <w:rPr>
          <w:color w:val="000000" w:themeColor="text1"/>
        </w:rPr>
      </w:pPr>
      <w:r>
        <w:br w:type="page"/>
      </w:r>
    </w:p>
    <w:tbl>
      <w:tblPr>
        <w:tblStyle w:val="aff1"/>
        <w:tblpPr w:leftFromText="180" w:rightFromText="180" w:vertAnchor="text" w:horzAnchor="margin" w:tblpXSpec="center" w:tblpY="500"/>
        <w:tblW w:w="0" w:type="auto"/>
        <w:tblLook w:val="04A0" w:firstRow="1" w:lastRow="0" w:firstColumn="1" w:lastColumn="0" w:noHBand="0" w:noVBand="1"/>
      </w:tblPr>
      <w:tblGrid>
        <w:gridCol w:w="582"/>
        <w:gridCol w:w="582"/>
        <w:gridCol w:w="3881"/>
        <w:gridCol w:w="3881"/>
      </w:tblGrid>
      <w:tr w:rsidR="004C72D3" w14:paraId="37883032" w14:textId="77777777" w:rsidTr="00882CB6">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76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882CB6">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881"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881"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882CB6">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881" w:type="dxa"/>
          </w:tcPr>
          <w:p w14:paraId="6141BA7E" w14:textId="47B21713" w:rsidR="004C72D3" w:rsidRDefault="004C72D3" w:rsidP="004C72D3">
            <w:pPr>
              <w:pStyle w:val="151"/>
            </w:pPr>
            <w:r w:rsidRPr="003E0DD7">
              <w:rPr>
                <w:rFonts w:hint="eastAsia"/>
              </w:rPr>
              <w:t>觀察外部環境、</w:t>
            </w:r>
            <w:r w:rsidR="00FC5116">
              <w:rPr>
                <w:rFonts w:hint="eastAsia"/>
              </w:rPr>
              <w:t>商業模式、</w:t>
            </w:r>
            <w:r w:rsidRPr="003E0DD7">
              <w:rPr>
                <w:rFonts w:hint="eastAsia"/>
              </w:rPr>
              <w:t>制度文化、價值觀等隱含因素</w:t>
            </w:r>
            <w:r w:rsidR="00464A03">
              <w:rPr>
                <w:rFonts w:hint="eastAsia"/>
              </w:rPr>
              <w:t>，</w:t>
            </w:r>
            <w:r w:rsidRPr="003E0DD7">
              <w:rPr>
                <w:rFonts w:hint="eastAsia"/>
              </w:rPr>
              <w:t>對</w:t>
            </w:r>
            <w:r w:rsidR="00762EBE">
              <w:rPr>
                <w:rFonts w:hint="eastAsia"/>
              </w:rPr>
              <w:t>數位創新</w:t>
            </w:r>
            <w:r>
              <w:rPr>
                <w:rFonts w:hint="eastAsia"/>
              </w:rPr>
              <w:t>發展和產業轉型</w:t>
            </w:r>
            <w:r w:rsidRPr="003E0DD7">
              <w:rPr>
                <w:rFonts w:hint="eastAsia"/>
              </w:rPr>
              <w:t>之機會與限制，理解使用者真實需求。</w:t>
            </w:r>
          </w:p>
        </w:tc>
        <w:tc>
          <w:tcPr>
            <w:tcW w:w="3881" w:type="dxa"/>
          </w:tcPr>
          <w:p w14:paraId="319C6A63" w14:textId="5EF53262" w:rsidR="004C72D3" w:rsidRDefault="004C72D3" w:rsidP="004C72D3">
            <w:pPr>
              <w:pStyle w:val="151"/>
            </w:pPr>
            <w:r w:rsidRPr="003E0DD7">
              <w:rPr>
                <w:rFonts w:hint="eastAsia"/>
              </w:rPr>
              <w:t>觀察企業各階段資源、知識、技術與組織能力，</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根據自身能力</w:t>
            </w:r>
            <w:r>
              <w:rPr>
                <w:rFonts w:hint="eastAsia"/>
              </w:rPr>
              <w:t>訂定</w:t>
            </w:r>
            <w:r w:rsidR="00A9452A">
              <w:rPr>
                <w:rFonts w:hint="eastAsia"/>
              </w:rPr>
              <w:t>創新</w:t>
            </w:r>
            <w:r>
              <w:t>發展策略</w:t>
            </w:r>
            <w:r w:rsidRPr="003E0DD7">
              <w:rPr>
                <w:rFonts w:hint="eastAsia"/>
              </w:rPr>
              <w:t>。</w:t>
            </w:r>
          </w:p>
        </w:tc>
      </w:tr>
      <w:tr w:rsidR="004C72D3" w14:paraId="4B29776D" w14:textId="77777777" w:rsidTr="00882CB6">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76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4C72D3" w14:paraId="30A8A997" w14:textId="77777777" w:rsidTr="00882CB6">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881"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881"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882CB6">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762" w:type="dxa"/>
            <w:gridSpan w:val="2"/>
          </w:tcPr>
          <w:p w14:paraId="53A5EB19" w14:textId="6AA0A77A" w:rsidR="004C72D3" w:rsidRDefault="004C72D3" w:rsidP="004C72D3">
            <w:pPr>
              <w:pStyle w:val="151"/>
            </w:pPr>
            <w:r w:rsidRPr="001319FF">
              <w:rPr>
                <w:rFonts w:hint="eastAsia"/>
              </w:rPr>
              <w:t>觀察科技</w:t>
            </w:r>
            <w:r>
              <w:rPr>
                <w:rFonts w:hint="eastAsia"/>
              </w:rPr>
              <w:t>中穩定可操作的技術特性</w:t>
            </w:r>
            <w:r w:rsidRPr="001319FF">
              <w:rPr>
                <w:rFonts w:hint="eastAsia"/>
              </w:rPr>
              <w:t>，</w:t>
            </w:r>
            <w:r>
              <w:rPr>
                <w:rFonts w:hint="eastAsia"/>
              </w:rPr>
              <w:t>分析</w:t>
            </w:r>
            <w:proofErr w:type="gramStart"/>
            <w:r w:rsidR="001D0DB3">
              <w:rPr>
                <w:rFonts w:hint="eastAsia"/>
              </w:rPr>
              <w:t>可供性中</w:t>
            </w:r>
            <w:proofErr w:type="gramEnd"/>
            <w:r>
              <w:rPr>
                <w:rFonts w:hint="eastAsia"/>
              </w:rPr>
              <w:t>蘊含之</w:t>
            </w:r>
            <w:r w:rsidR="001D0DB3">
              <w:rPr>
                <w:rFonts w:hint="eastAsia"/>
              </w:rPr>
              <w:t>物質特性</w:t>
            </w:r>
            <w:r>
              <w:rPr>
                <w:rFonts w:hint="eastAsia"/>
              </w:rPr>
              <w:t>，探索</w:t>
            </w:r>
            <w:proofErr w:type="gramStart"/>
            <w:r w:rsidR="00F32ECD">
              <w:rPr>
                <w:rFonts w:hint="eastAsia"/>
              </w:rPr>
              <w:t>可供性</w:t>
            </w:r>
            <w:r w:rsidRPr="001319FF">
              <w:rPr>
                <w:rFonts w:hint="eastAsia"/>
              </w:rPr>
              <w:t>與</w:t>
            </w:r>
            <w:proofErr w:type="gramEnd"/>
            <w:r w:rsidR="00262A61">
              <w:rPr>
                <w:rFonts w:hint="eastAsia"/>
              </w:rPr>
              <w:t>產業、使用者</w:t>
            </w:r>
            <w:r w:rsidRPr="001319FF">
              <w:rPr>
                <w:rFonts w:hint="eastAsia"/>
              </w:rPr>
              <w:t>互動</w:t>
            </w:r>
            <w:r>
              <w:rPr>
                <w:rFonts w:hint="eastAsia"/>
              </w:rPr>
              <w:t>中之滿足需求的</w:t>
            </w:r>
            <w:r w:rsidR="00070A6F">
              <w:rPr>
                <w:rFonts w:hint="eastAsia"/>
              </w:rPr>
              <w:t>價值及</w:t>
            </w:r>
            <w:r>
              <w:rPr>
                <w:rFonts w:hint="eastAsia"/>
              </w:rPr>
              <w:t>機會，</w:t>
            </w:r>
            <w:r>
              <w:t>評估</w:t>
            </w:r>
            <w:r>
              <w:rPr>
                <w:rFonts w:hint="eastAsia"/>
              </w:rPr>
              <w:t>其對推動數位</w:t>
            </w:r>
            <w:r w:rsidR="00F13A57">
              <w:rPr>
                <w:rFonts w:hint="eastAsia"/>
              </w:rPr>
              <w:t>創新與產業</w:t>
            </w:r>
            <w:r>
              <w:rPr>
                <w:rFonts w:hint="eastAsia"/>
              </w:rPr>
              <w:t>轉型之</w:t>
            </w:r>
            <w:r>
              <w:t>潛力</w:t>
            </w:r>
            <w:r>
              <w:rPr>
                <w:rFonts w:eastAsia="新細明體" w:hint="eastAsia"/>
              </w:rPr>
              <w:t>。</w:t>
            </w:r>
          </w:p>
        </w:tc>
      </w:tr>
      <w:tr w:rsidR="004C72D3" w14:paraId="6250AEDA" w14:textId="77777777" w:rsidTr="00882CB6">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762" w:type="dxa"/>
            <w:gridSpan w:val="2"/>
            <w:vAlign w:val="center"/>
          </w:tcPr>
          <w:p w14:paraId="3C63F8E8" w14:textId="49E1CEF6" w:rsidR="004C72D3" w:rsidRDefault="004C72D3" w:rsidP="004C72D3">
            <w:pPr>
              <w:ind w:firstLineChars="0" w:firstLine="0"/>
              <w:jc w:val="center"/>
            </w:pPr>
            <w:r w:rsidRPr="00B31556">
              <w:rPr>
                <w:rFonts w:ascii="標楷體" w:hAnsi="標楷體" w:hint="eastAsia"/>
              </w:rPr>
              <w:t>雙元</w:t>
            </w:r>
            <w:proofErr w:type="gramStart"/>
            <w:r w:rsidRPr="00B31556">
              <w:rPr>
                <w:rFonts w:ascii="標楷體" w:hAnsi="標楷體" w:hint="eastAsia"/>
              </w:rPr>
              <w:t>可供性</w:t>
            </w:r>
            <w:r w:rsidR="002207B0" w:rsidRPr="00B31556">
              <w:rPr>
                <w:rFonts w:ascii="標楷體" w:hAnsi="標楷體" w:hint="eastAsia"/>
              </w:rPr>
              <w:t>實現</w:t>
            </w:r>
            <w:proofErr w:type="gramEnd"/>
          </w:p>
        </w:tc>
      </w:tr>
      <w:tr w:rsidR="004C72D3" w14:paraId="6125F9C7" w14:textId="77777777" w:rsidTr="00882CB6">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881"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881"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882CB6">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881" w:type="dxa"/>
          </w:tcPr>
          <w:p w14:paraId="330B6388" w14:textId="74F20069" w:rsidR="004C72D3" w:rsidRDefault="004C72D3" w:rsidP="004C72D3">
            <w:pPr>
              <w:pStyle w:val="151"/>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w:t>
            </w:r>
            <w:r w:rsidR="00235165">
              <w:rPr>
                <w:rFonts w:hint="eastAsia"/>
              </w:rPr>
              <w:t>，</w:t>
            </w:r>
            <w:r w:rsidRPr="001951EC">
              <w:rPr>
                <w:rFonts w:hint="eastAsia"/>
              </w:rPr>
              <w:t>如何被調整</w:t>
            </w:r>
            <w:r>
              <w:rPr>
                <w:rFonts w:hint="eastAsia"/>
              </w:rPr>
              <w:t>、</w:t>
            </w:r>
            <w:r w:rsidRPr="001951EC">
              <w:rPr>
                <w:rFonts w:hint="eastAsia"/>
              </w:rPr>
              <w:t>強化</w:t>
            </w:r>
            <w:r>
              <w:rPr>
                <w:rFonts w:hint="eastAsia"/>
              </w:rPr>
              <w:t>及延伸應用，滿足</w:t>
            </w:r>
            <w:r w:rsidRPr="001951EC">
              <w:rPr>
                <w:rFonts w:hint="eastAsia"/>
              </w:rPr>
              <w:t>開發需求</w:t>
            </w:r>
            <w:r>
              <w:rPr>
                <w:rFonts w:hint="eastAsia"/>
              </w:rPr>
              <w:t>、</w:t>
            </w:r>
            <w:r>
              <w:t>提升</w:t>
            </w:r>
            <w:r w:rsidR="00F05B25">
              <w:rPr>
                <w:rFonts w:hint="eastAsia"/>
              </w:rPr>
              <w:t>數位創新</w:t>
            </w:r>
            <w:r>
              <w:t>潛力。</w:t>
            </w:r>
          </w:p>
        </w:tc>
        <w:tc>
          <w:tcPr>
            <w:tcW w:w="3881" w:type="dxa"/>
          </w:tcPr>
          <w:p w14:paraId="56F62FB2" w14:textId="35844401" w:rsidR="004C72D3" w:rsidRDefault="004C72D3" w:rsidP="004C72D3">
            <w:pPr>
              <w:pStyle w:val="151"/>
            </w:pPr>
            <w:r>
              <w:t>觀察企業如何主動探索</w:t>
            </w:r>
            <w:r>
              <w:rPr>
                <w:rFonts w:hint="eastAsia"/>
              </w:rPr>
              <w:t>和導入</w:t>
            </w:r>
            <w:r>
              <w:t>潛在可利用之技術、知識與策略夥伴</w:t>
            </w:r>
            <w:r w:rsidRPr="00805E16">
              <w:rPr>
                <w:rFonts w:hint="eastAsia"/>
              </w:rPr>
              <w:t>，藉由</w:t>
            </w:r>
            <w:r>
              <w:rPr>
                <w:rFonts w:hint="eastAsia"/>
              </w:rPr>
              <w:t>策略</w:t>
            </w:r>
            <w:r>
              <w:t>擴展資源與</w:t>
            </w:r>
            <w:r>
              <w:rPr>
                <w:rFonts w:hint="eastAsia"/>
              </w:rPr>
              <w:t>平台</w:t>
            </w:r>
            <w:r>
              <w:t>創新基礎</w:t>
            </w:r>
            <w:r>
              <w:rPr>
                <w:rFonts w:hint="eastAsia"/>
              </w:rPr>
              <w:t>。</w:t>
            </w:r>
          </w:p>
        </w:tc>
      </w:tr>
      <w:tr w:rsidR="004C72D3" w14:paraId="34719A41" w14:textId="77777777" w:rsidTr="00882CB6">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76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882CB6">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762" w:type="dxa"/>
            <w:gridSpan w:val="2"/>
            <w:vAlign w:val="center"/>
          </w:tcPr>
          <w:p w14:paraId="4317AFA8" w14:textId="69208D34" w:rsidR="004C72D3" w:rsidRDefault="004C72D3" w:rsidP="004C72D3">
            <w:pPr>
              <w:pStyle w:val="151"/>
            </w:pPr>
            <w:r>
              <w:rPr>
                <w:rFonts w:hint="eastAsia"/>
              </w:rPr>
              <w:t>觀察</w:t>
            </w:r>
            <w:r>
              <w:t>企業</w:t>
            </w:r>
            <w:r>
              <w:rPr>
                <w:rFonts w:hint="eastAsia"/>
              </w:rPr>
              <w:t>面對</w:t>
            </w:r>
            <w:r w:rsidR="00031DA8">
              <w:rPr>
                <w:rFonts w:hint="eastAsia"/>
              </w:rPr>
              <w:t>深耕運用與創新探索之雙元</w:t>
            </w:r>
            <w:r>
              <w:rPr>
                <w:rFonts w:hint="eastAsia"/>
              </w:rPr>
              <w:t>策略時，如何設計融合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882CB6">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762" w:type="dxa"/>
            <w:gridSpan w:val="2"/>
            <w:vAlign w:val="center"/>
          </w:tcPr>
          <w:p w14:paraId="7482DDC3" w14:textId="66A01772" w:rsidR="004C72D3" w:rsidRPr="002B1226" w:rsidRDefault="004C72D3" w:rsidP="004C72D3">
            <w:pPr>
              <w:pStyle w:val="151"/>
            </w:pPr>
            <w:r>
              <w:rPr>
                <w:rFonts w:hint="eastAsia"/>
              </w:rPr>
              <w:t>觀察</w:t>
            </w:r>
            <w:r w:rsidRPr="006E73AC">
              <w:rPr>
                <w:rFonts w:hint="eastAsia"/>
              </w:rPr>
              <w:t>使用者實際使用情況，</w:t>
            </w:r>
            <w:r w:rsidR="004B497E">
              <w:rPr>
                <w:rFonts w:hint="eastAsia"/>
              </w:rPr>
              <w:t>如</w:t>
            </w:r>
            <w:proofErr w:type="gramStart"/>
            <w:r>
              <w:t>可供性是否</w:t>
            </w:r>
            <w:proofErr w:type="gramEnd"/>
            <w:r>
              <w:t>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00B3A80D" w:rsidR="00702C99" w:rsidRDefault="00B75F4F" w:rsidP="00EF0E8E">
      <w:pPr>
        <w:pStyle w:val="affc"/>
      </w:pPr>
      <w:bookmarkStart w:id="104" w:name="_Toc202118848"/>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2</w:t>
      </w:r>
      <w:r>
        <w:fldChar w:fldCharType="end"/>
      </w:r>
      <w:r w:rsidR="00060F12">
        <w:rPr>
          <w:rFonts w:hint="eastAsia"/>
        </w:rPr>
        <w:t xml:space="preserve"> </w:t>
      </w:r>
      <w:r w:rsidR="005A39DA">
        <w:rPr>
          <w:rFonts w:hint="eastAsia"/>
        </w:rPr>
        <w:t>研究觀察重點表</w:t>
      </w:r>
      <w:bookmarkEnd w:id="104"/>
    </w:p>
    <w:p w14:paraId="7F40367E" w14:textId="39D6333D" w:rsidR="008C575A" w:rsidRDefault="004C72D3" w:rsidP="002F04B5">
      <w:pPr>
        <w:pStyle w:val="afff5"/>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105" w:name="_Toc202118606"/>
      <w:r>
        <w:rPr>
          <w:rFonts w:hint="eastAsia"/>
        </w:rPr>
        <w:lastRenderedPageBreak/>
        <w:t xml:space="preserve">3.4 </w:t>
      </w:r>
      <w:r>
        <w:rPr>
          <w:rFonts w:hint="eastAsia"/>
        </w:rPr>
        <w:t>研究對象</w:t>
      </w:r>
      <w:bookmarkEnd w:id="105"/>
    </w:p>
    <w:p w14:paraId="6410CCE8" w14:textId="1A1174EF"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008D790D">
        <w:rPr>
          <w:rFonts w:hint="eastAsia"/>
        </w:rPr>
        <w:t>臺灣通用紡織科技股份有限公司</w:t>
      </w:r>
      <w:proofErr w:type="gramStart"/>
      <w:r w:rsidRPr="008C575A">
        <w:rPr>
          <w:rFonts w:hint="eastAsia"/>
        </w:rPr>
        <w:t>（</w:t>
      </w:r>
      <w:proofErr w:type="gramEnd"/>
      <w:r w:rsidRPr="008C575A">
        <w:rPr>
          <w:rFonts w:hint="eastAsia"/>
        </w:rPr>
        <w:t>Frontier.cool</w:t>
      </w:r>
      <w:proofErr w:type="gramStart"/>
      <w:r w:rsidRPr="008C575A">
        <w:rPr>
          <w:rFonts w:hint="eastAsia"/>
        </w:rPr>
        <w:t>）</w:t>
      </w:r>
      <w:proofErr w:type="gramEnd"/>
      <w:r w:rsidR="00A219A7">
        <w:rPr>
          <w:rFonts w:hint="eastAsia"/>
        </w:rPr>
        <w:t>為主要研究對象，</w:t>
      </w:r>
      <w:r w:rsidR="00572D49">
        <w:rPr>
          <w:rFonts w:hint="eastAsia"/>
        </w:rPr>
        <w:t>並</w:t>
      </w:r>
      <w:r w:rsidR="00A219A7">
        <w:rPr>
          <w:rFonts w:hint="eastAsia"/>
        </w:rPr>
        <w:t>探討</w:t>
      </w:r>
      <w:r w:rsidR="000335BF" w:rsidRPr="008C575A">
        <w:rPr>
          <w:rFonts w:hint="eastAsia"/>
        </w:rPr>
        <w:t>Frontier.cool</w:t>
      </w:r>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分析</w:t>
      </w:r>
      <w:r w:rsidR="00067C85">
        <w:rPr>
          <w:rFonts w:hint="eastAsia"/>
        </w:rPr>
        <w:t>數位創新過程中，</w:t>
      </w:r>
      <w:r w:rsidR="00851AC3" w:rsidRPr="00325A30">
        <w:rPr>
          <w:rFonts w:hint="eastAsia"/>
          <w:color w:val="C00000"/>
        </w:rPr>
        <w:t>企業如何藉由雙元性組織能力</w:t>
      </w:r>
      <w:r w:rsidR="00C24609" w:rsidRPr="00325A30">
        <w:rPr>
          <w:rFonts w:hint="eastAsia"/>
          <w:color w:val="C00000"/>
        </w:rPr>
        <w:t>巧妙</w:t>
      </w:r>
      <w:r w:rsidR="008D4DDB" w:rsidRPr="00325A30">
        <w:rPr>
          <w:rFonts w:hint="eastAsia"/>
          <w:color w:val="C00000"/>
        </w:rPr>
        <w:t>整合組織內</w:t>
      </w:r>
      <w:r w:rsidR="000E5667" w:rsidRPr="00325A30">
        <w:rPr>
          <w:rFonts w:hint="eastAsia"/>
          <w:color w:val="C00000"/>
        </w:rPr>
        <w:t>外</w:t>
      </w:r>
      <w:r w:rsidR="008D4DDB" w:rsidRPr="00325A30">
        <w:rPr>
          <w:rFonts w:hint="eastAsia"/>
          <w:color w:val="C00000"/>
        </w:rPr>
        <w:t>部知識、技術、關係等資源，</w:t>
      </w:r>
      <w:r w:rsidR="00AB136E" w:rsidRPr="00325A30">
        <w:rPr>
          <w:rFonts w:hint="eastAsia"/>
          <w:color w:val="C00000"/>
        </w:rPr>
        <w:t>並</w:t>
      </w:r>
      <w:r w:rsidR="008D4DDB" w:rsidRPr="00325A30">
        <w:rPr>
          <w:rFonts w:hint="eastAsia"/>
          <w:color w:val="C00000"/>
        </w:rPr>
        <w:t>將科技</w:t>
      </w:r>
      <w:proofErr w:type="gramStart"/>
      <w:r w:rsidR="008D4DDB" w:rsidRPr="00325A30">
        <w:rPr>
          <w:rFonts w:hint="eastAsia"/>
          <w:color w:val="C00000"/>
        </w:rPr>
        <w:t>可供性中</w:t>
      </w:r>
      <w:proofErr w:type="gramEnd"/>
      <w:r w:rsidR="008D4DDB" w:rsidRPr="00325A30">
        <w:rPr>
          <w:rFonts w:hint="eastAsia"/>
          <w:color w:val="C00000"/>
        </w:rPr>
        <w:t>所蘊含</w:t>
      </w:r>
      <w:r w:rsidR="004368AD" w:rsidRPr="00325A30">
        <w:rPr>
          <w:rFonts w:hint="eastAsia"/>
          <w:color w:val="C00000"/>
        </w:rPr>
        <w:t>潛在</w:t>
      </w:r>
      <w:r w:rsidR="008D4DDB" w:rsidRPr="00325A30">
        <w:rPr>
          <w:rFonts w:hint="eastAsia"/>
          <w:color w:val="C00000"/>
        </w:rPr>
        <w:t>機會</w:t>
      </w:r>
      <w:r w:rsidR="00B04DAA" w:rsidRPr="00325A30">
        <w:rPr>
          <w:rFonts w:hint="eastAsia"/>
          <w:color w:val="C00000"/>
        </w:rPr>
        <w:t>融入</w:t>
      </w:r>
      <w:r w:rsidR="00EE1BF1" w:rsidRPr="00325A30">
        <w:rPr>
          <w:rFonts w:hint="eastAsia"/>
          <w:color w:val="C00000"/>
        </w:rPr>
        <w:t>數位創新策略</w:t>
      </w:r>
      <w:r w:rsidR="00B04DAA" w:rsidRPr="00325A30">
        <w:rPr>
          <w:rFonts w:hint="eastAsia"/>
          <w:color w:val="C00000"/>
        </w:rPr>
        <w:t>與</w:t>
      </w:r>
      <w:r w:rsidR="002579B7" w:rsidRPr="00325A30">
        <w:rPr>
          <w:rFonts w:hint="eastAsia"/>
          <w:color w:val="C00000"/>
        </w:rPr>
        <w:t>具體實踐</w:t>
      </w:r>
      <w:r w:rsidR="00513C64" w:rsidRPr="00325A30">
        <w:rPr>
          <w:rFonts w:hint="eastAsia"/>
          <w:color w:val="C00000"/>
        </w:rPr>
        <w:t>之中</w:t>
      </w:r>
      <w:r w:rsidR="00EE1BF1">
        <w:rPr>
          <w:rFonts w:hint="eastAsia"/>
        </w:rPr>
        <w:t>，</w:t>
      </w:r>
      <w:r w:rsidR="00194007">
        <w:rPr>
          <w:rFonts w:hint="eastAsia"/>
        </w:rPr>
        <w:t>協助</w:t>
      </w:r>
      <w:r w:rsidR="00EE1BF1">
        <w:rPr>
          <w:rFonts w:hint="eastAsia"/>
        </w:rPr>
        <w:t>建構創新產業生態系。</w:t>
      </w:r>
    </w:p>
    <w:p w14:paraId="7484B412" w14:textId="15CDC1F7"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半結構式</w:t>
      </w:r>
      <w:r w:rsidR="00AD6302">
        <w:rPr>
          <w:rFonts w:hint="eastAsia"/>
        </w:rPr>
        <w:t>深度</w:t>
      </w:r>
      <w:r w:rsidR="00971A48">
        <w:rPr>
          <w:rFonts w:hint="eastAsia"/>
        </w:rPr>
        <w:t>訪談架構</w:t>
      </w:r>
      <w:r w:rsidR="00AD6302">
        <w:rPr>
          <w:rFonts w:hint="eastAsia"/>
        </w:rPr>
        <w:t>為主要一手資料之蒐集方式，</w:t>
      </w:r>
      <w:r w:rsidR="00DE1192">
        <w:rPr>
          <w:rFonts w:hint="eastAsia"/>
        </w:rPr>
        <w:t>受訪者為</w:t>
      </w:r>
      <w:r w:rsidR="008D790D">
        <w:rPr>
          <w:rFonts w:hint="eastAsia"/>
        </w:rPr>
        <w:t>臺灣通用紡織科技股份有限公司</w:t>
      </w:r>
      <w:r w:rsidR="00766B36" w:rsidRPr="00777E20">
        <w:rPr>
          <w:rFonts w:hint="eastAsia"/>
        </w:rPr>
        <w:t>執行長</w:t>
      </w:r>
      <w:r w:rsidR="00F80E8D" w:rsidRPr="00777E20">
        <w:rPr>
          <w:u w:val="single"/>
        </w:rPr>
        <w:t>李菁</w:t>
      </w:r>
      <w:r w:rsidR="009A3E1E" w:rsidRPr="00777E20">
        <w:rPr>
          <w:rFonts w:hint="eastAsia"/>
        </w:rPr>
        <w:t>女士。</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w:t>
      </w:r>
      <w:proofErr w:type="gramStart"/>
      <w:r w:rsidR="002E6460">
        <w:rPr>
          <w:rFonts w:hint="eastAsia"/>
        </w:rPr>
        <w:t>成逐字稿</w:t>
      </w:r>
      <w:r w:rsidR="00BA4C43">
        <w:rPr>
          <w:rFonts w:hint="eastAsia"/>
        </w:rPr>
        <w:t>並</w:t>
      </w:r>
      <w:proofErr w:type="gramEnd"/>
      <w:r w:rsidR="002E6460">
        <w:rPr>
          <w:rFonts w:hint="eastAsia"/>
        </w:rPr>
        <w:t>與文獻</w:t>
      </w:r>
      <w:r w:rsidR="00BA4C43">
        <w:rPr>
          <w:rFonts w:hint="eastAsia"/>
        </w:rPr>
        <w:t>相互</w:t>
      </w:r>
      <w:r w:rsidR="002E6460">
        <w:rPr>
          <w:rFonts w:hint="eastAsia"/>
        </w:rPr>
        <w:t>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19A95F2F" w:rsidR="00E428DE" w:rsidRDefault="00B75F4F" w:rsidP="00524AAA">
      <w:pPr>
        <w:pStyle w:val="affc"/>
      </w:pPr>
      <w:bookmarkStart w:id="106" w:name="_Toc202118849"/>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Pr>
          <w:noProof/>
        </w:rPr>
        <w:t>1</w:t>
      </w:r>
      <w:r>
        <w:fldChar w:fldCharType="end"/>
      </w:r>
      <w:r w:rsidR="007E32A1">
        <w:rPr>
          <w:rFonts w:hint="eastAsia"/>
        </w:rPr>
        <w:t xml:space="preserve"> </w:t>
      </w:r>
      <w:r w:rsidR="007A07A9">
        <w:rPr>
          <w:rFonts w:hint="eastAsia"/>
        </w:rPr>
        <w:t>個案訪談紀錄表</w:t>
      </w:r>
      <w:bookmarkEnd w:id="106"/>
    </w:p>
    <w:tbl>
      <w:tblPr>
        <w:tblStyle w:val="aff1"/>
        <w:tblW w:w="9067" w:type="dxa"/>
        <w:jc w:val="center"/>
        <w:tblLook w:val="04A0" w:firstRow="1" w:lastRow="0" w:firstColumn="1" w:lastColumn="0" w:noHBand="0" w:noVBand="1"/>
      </w:tblPr>
      <w:tblGrid>
        <w:gridCol w:w="4248"/>
        <w:gridCol w:w="1984"/>
        <w:gridCol w:w="2835"/>
      </w:tblGrid>
      <w:tr w:rsidR="0058165D" w14:paraId="27F381F4" w14:textId="77777777" w:rsidTr="006A651A">
        <w:trPr>
          <w:jc w:val="center"/>
        </w:trPr>
        <w:tc>
          <w:tcPr>
            <w:tcW w:w="4248" w:type="dxa"/>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984" w:type="dxa"/>
            <w:vAlign w:val="center"/>
          </w:tcPr>
          <w:p w14:paraId="747DCBB0" w14:textId="6B202497" w:rsidR="0058165D" w:rsidRPr="005B666F" w:rsidRDefault="0058165D" w:rsidP="005B666F">
            <w:pPr>
              <w:pStyle w:val="151"/>
              <w:jc w:val="center"/>
            </w:pPr>
            <w:r w:rsidRPr="005B666F">
              <w:rPr>
                <w:rFonts w:hint="eastAsia"/>
              </w:rPr>
              <w:t>受訪對象</w:t>
            </w:r>
          </w:p>
        </w:tc>
        <w:tc>
          <w:tcPr>
            <w:tcW w:w="2835" w:type="dxa"/>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6A651A">
        <w:trPr>
          <w:jc w:val="center"/>
        </w:trPr>
        <w:tc>
          <w:tcPr>
            <w:tcW w:w="4248" w:type="dxa"/>
            <w:vAlign w:val="center"/>
          </w:tcPr>
          <w:p w14:paraId="43CD33D9" w14:textId="65BEBFBD" w:rsidR="0058165D" w:rsidRPr="005B666F" w:rsidRDefault="008D790D" w:rsidP="005B666F">
            <w:pPr>
              <w:pStyle w:val="151"/>
              <w:jc w:val="center"/>
            </w:pPr>
            <w:r>
              <w:rPr>
                <w:rFonts w:hint="eastAsia"/>
              </w:rPr>
              <w:t>臺灣通用紡織科技股份有限公司</w:t>
            </w:r>
          </w:p>
        </w:tc>
        <w:tc>
          <w:tcPr>
            <w:tcW w:w="1984" w:type="dxa"/>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2835" w:type="dxa"/>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107" w:name="_Toc202118607"/>
      <w:r>
        <w:rPr>
          <w:rFonts w:hint="eastAsia"/>
        </w:rPr>
        <w:lastRenderedPageBreak/>
        <w:t xml:space="preserve">3.5 </w:t>
      </w:r>
      <w:r>
        <w:rPr>
          <w:rFonts w:hint="eastAsia"/>
        </w:rPr>
        <w:t>資料蒐集與分析</w:t>
      </w:r>
      <w:bookmarkEnd w:id="107"/>
    </w:p>
    <w:p w14:paraId="2C09DA3F" w14:textId="4E1EE0AF" w:rsidR="003E54E9" w:rsidRDefault="003E54E9" w:rsidP="00012CD5">
      <w:pPr>
        <w:pStyle w:val="3"/>
      </w:pPr>
      <w:bookmarkStart w:id="108" w:name="_Toc202118608"/>
      <w:r>
        <w:rPr>
          <w:rFonts w:hint="eastAsia"/>
        </w:rPr>
        <w:t>3.</w:t>
      </w:r>
      <w:r w:rsidR="006D69F1">
        <w:rPr>
          <w:rFonts w:hint="eastAsia"/>
        </w:rPr>
        <w:t>5.1</w:t>
      </w:r>
      <w:r w:rsidR="00CC613A">
        <w:rPr>
          <w:rFonts w:hint="eastAsia"/>
        </w:rPr>
        <w:t xml:space="preserve"> </w:t>
      </w:r>
      <w:r w:rsidR="00CC613A">
        <w:rPr>
          <w:rFonts w:hint="eastAsia"/>
        </w:rPr>
        <w:t>資料蒐集</w:t>
      </w:r>
      <w:bookmarkEnd w:id="108"/>
    </w:p>
    <w:p w14:paraId="1108B99F" w14:textId="738D9046" w:rsidR="00AE337C" w:rsidRDefault="00ED11ED" w:rsidP="006C0007">
      <w:pPr>
        <w:pStyle w:val="15"/>
        <w:ind w:firstLine="480"/>
      </w:pPr>
      <w:r w:rsidRPr="00ED11ED">
        <w:t>個案研究</w:t>
      </w:r>
      <w:r w:rsidR="00FF596C">
        <w:rPr>
          <w:rFonts w:hint="eastAsia"/>
        </w:rPr>
        <w:t>資料取得方式</w:t>
      </w:r>
      <w:r w:rsidRPr="00ED11ED">
        <w:t>可能來自六</w:t>
      </w:r>
      <w:r w:rsidR="00DC25E3">
        <w:rPr>
          <w:rFonts w:hint="eastAsia"/>
        </w:rPr>
        <w:t>種</w:t>
      </w:r>
      <w:r w:rsidRPr="00ED11ED">
        <w:t>來源：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w:t>
      </w:r>
      <w:r w:rsidR="00EA5DF7" w:rsidRPr="006C0007">
        <w:rPr>
          <w:rFonts w:hint="eastAsia"/>
        </w:rPr>
        <w:t>view</w:t>
      </w:r>
      <w:r w:rsidR="00C44593" w:rsidRPr="006C0007">
        <w:rPr>
          <w:rFonts w:hint="eastAsia"/>
        </w:rPr>
        <w:t>）</w:t>
      </w:r>
      <w:r w:rsidRPr="006C0007">
        <w:t>、直接觀察</w:t>
      </w:r>
      <w:r w:rsidR="00C44593" w:rsidRPr="006C0007">
        <w:rPr>
          <w:rFonts w:hint="eastAsia"/>
        </w:rPr>
        <w:t>（</w:t>
      </w:r>
      <w:r w:rsidR="00FA29F4" w:rsidRPr="006C0007">
        <w:rPr>
          <w:rFonts w:hint="eastAsia"/>
        </w:rPr>
        <w:t>Direct Observations</w:t>
      </w:r>
      <w:r w:rsidR="00C44593" w:rsidRPr="006C0007">
        <w:rPr>
          <w:rFonts w:hint="eastAsia"/>
        </w:rPr>
        <w:t>）</w:t>
      </w:r>
      <w:r w:rsidRPr="006C0007">
        <w:t>、參與觀察</w:t>
      </w:r>
      <w:r w:rsidR="00C44593" w:rsidRPr="006C0007">
        <w:rPr>
          <w:rFonts w:hint="eastAsia"/>
        </w:rPr>
        <w:t>（</w:t>
      </w:r>
      <w:r w:rsidR="00627C9C" w:rsidRPr="006C0007">
        <w:rPr>
          <w:rFonts w:hint="eastAsia"/>
        </w:rPr>
        <w:t xml:space="preserve">Participant </w:t>
      </w:r>
      <w:r w:rsidR="00FC5E9A" w:rsidRPr="006C0007">
        <w:rPr>
          <w:rFonts w:hint="eastAsia"/>
        </w:rPr>
        <w:t>Observations</w:t>
      </w:r>
      <w:r w:rsidR="00C44593" w:rsidRPr="006C0007">
        <w:rPr>
          <w:rFonts w:hint="eastAsia"/>
        </w:rPr>
        <w:t>）</w:t>
      </w:r>
      <w:r w:rsidRPr="006C0007">
        <w:t>與實</w:t>
      </w:r>
      <w:r w:rsidR="00C44593" w:rsidRPr="006C0007">
        <w:rPr>
          <w:rFonts w:hint="eastAsia"/>
        </w:rPr>
        <w:t>體人造物（</w:t>
      </w:r>
      <w:r w:rsidR="00065BA4" w:rsidRPr="006C0007">
        <w:rPr>
          <w:rFonts w:hint="eastAsia"/>
        </w:rPr>
        <w:t>Physical Artifacts</w:t>
      </w:r>
      <w:r w:rsidR="00C44593" w:rsidRPr="006C0007">
        <w:rPr>
          <w:rFonts w:hint="eastAsia"/>
        </w:rPr>
        <w:t>）</w:t>
      </w:r>
      <w:r w:rsidR="006A434D" w:rsidRPr="006C0007">
        <w:fldChar w:fldCharType="begin"/>
      </w:r>
      <w:r w:rsidR="006A434D"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rsidRPr="006C0007">
        <w:fldChar w:fldCharType="separate"/>
      </w:r>
      <w:r w:rsidR="006A434D" w:rsidRPr="006C0007">
        <w:t>(Yin, 2009)</w:t>
      </w:r>
      <w:r w:rsidR="006A434D" w:rsidRPr="006C0007">
        <w:fldChar w:fldCharType="end"/>
      </w:r>
      <w:r w:rsidRPr="006C0007">
        <w:t>。</w:t>
      </w:r>
      <w:r w:rsidR="00F85A34" w:rsidRPr="006C0007">
        <w:rPr>
          <w:rFonts w:hint="eastAsia"/>
        </w:rPr>
        <w:t>其中，</w:t>
      </w:r>
      <w:r w:rsidR="00391439" w:rsidRPr="006C0007">
        <w:rPr>
          <w:rFonts w:hint="eastAsia"/>
        </w:rPr>
        <w:t>訪談</w:t>
      </w:r>
      <w:r w:rsidR="00601DA5" w:rsidRPr="006C0007">
        <w:rPr>
          <w:rFonts w:hint="eastAsia"/>
        </w:rPr>
        <w:t>是</w:t>
      </w:r>
      <w:r w:rsidR="00EC1F3A" w:rsidRPr="006C0007">
        <w:rPr>
          <w:rFonts w:hint="eastAsia"/>
        </w:rPr>
        <w:t>透過</w:t>
      </w:r>
      <w:r w:rsidR="00391439" w:rsidRPr="006C0007">
        <w:rPr>
          <w:rFonts w:hint="eastAsia"/>
        </w:rPr>
        <w:t>直接關注個案的方式，</w:t>
      </w:r>
      <w:r w:rsidR="00BD0A13" w:rsidRPr="006C0007">
        <w:rPr>
          <w:rFonts w:hint="eastAsia"/>
        </w:rPr>
        <w:t>對研究對象</w:t>
      </w:r>
      <w:r w:rsidR="000B6E2F" w:rsidRPr="006C0007">
        <w:rPr>
          <w:rFonts w:hint="eastAsia"/>
        </w:rPr>
        <w:t>進行</w:t>
      </w:r>
      <w:r w:rsidR="00BD0A13" w:rsidRPr="006C0007">
        <w:rPr>
          <w:rFonts w:hint="eastAsia"/>
        </w:rPr>
        <w:t>全面且敏銳的洞察</w:t>
      </w:r>
      <w:r w:rsidR="00561204" w:rsidRPr="006C0007">
        <w:rPr>
          <w:rFonts w:hint="eastAsia"/>
        </w:rPr>
        <w:t>與資料蒐集</w:t>
      </w:r>
      <w:r w:rsidR="00BD0A13" w:rsidRPr="006C0007">
        <w:rPr>
          <w:rFonts w:hint="eastAsia"/>
        </w:rPr>
        <w:t>，以提供可感知的因果推論及解釋</w:t>
      </w:r>
      <w:r w:rsidR="007A732E" w:rsidRPr="006C0007">
        <w:fldChar w:fldCharType="begin"/>
      </w:r>
      <w:r w:rsidR="007A732E"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rsidRPr="006C0007">
        <w:fldChar w:fldCharType="separate"/>
      </w:r>
      <w:r w:rsidR="007A732E" w:rsidRPr="006C0007">
        <w:t>(Yin, 2009)</w:t>
      </w:r>
      <w:r w:rsidR="007A732E" w:rsidRPr="006C0007">
        <w:fldChar w:fldCharType="end"/>
      </w:r>
      <w:r w:rsidR="009D6B64" w:rsidRPr="006C0007">
        <w:rPr>
          <w:rFonts w:hint="eastAsia"/>
        </w:rPr>
        <w:t>，而</w:t>
      </w:r>
      <w:r w:rsidR="00C865B6" w:rsidRPr="006C0007">
        <w:t>訪談</w:t>
      </w:r>
      <w:r w:rsidR="00CC1DF8" w:rsidRPr="006C0007">
        <w:rPr>
          <w:rFonts w:hint="eastAsia"/>
        </w:rPr>
        <w:t>情境</w:t>
      </w:r>
      <w:r w:rsidR="00C865B6" w:rsidRPr="006C0007">
        <w:t>設計與執行、</w:t>
      </w:r>
      <w:r w:rsidR="00FE3648" w:rsidRPr="006C0007">
        <w:rPr>
          <w:rFonts w:hint="eastAsia"/>
        </w:rPr>
        <w:t>研究</w:t>
      </w:r>
      <w:r w:rsidR="00C865B6" w:rsidRPr="006C0007">
        <w:t>人員</w:t>
      </w:r>
      <w:r w:rsidR="0056067C" w:rsidRPr="006C0007">
        <w:rPr>
          <w:rFonts w:hint="eastAsia"/>
        </w:rPr>
        <w:t>之</w:t>
      </w:r>
      <w:r w:rsidR="00C865B6" w:rsidRPr="006C0007">
        <w:t>挑選與訓練</w:t>
      </w:r>
      <w:r w:rsidR="00406433" w:rsidRPr="006C0007">
        <w:rPr>
          <w:rFonts w:hint="eastAsia"/>
        </w:rPr>
        <w:t>、</w:t>
      </w:r>
      <w:r w:rsidR="00C865B6" w:rsidRPr="006C0007">
        <w:t>測量工具</w:t>
      </w:r>
      <w:r w:rsidR="00C457B1" w:rsidRPr="006C0007">
        <w:rPr>
          <w:rFonts w:hint="eastAsia"/>
        </w:rPr>
        <w:t>是否</w:t>
      </w:r>
      <w:r w:rsidR="00C865B6" w:rsidRPr="006C0007">
        <w:t>妥</w:t>
      </w:r>
      <w:r w:rsidR="00C865B6" w:rsidRPr="00C865B6">
        <w:t>善使用，皆為影響研究</w:t>
      </w:r>
      <w:r w:rsidR="00CC1DF8">
        <w:rPr>
          <w:rFonts w:hint="eastAsia"/>
        </w:rPr>
        <w:t>結</w:t>
      </w:r>
      <w:r w:rsidR="00C865B6" w:rsidRPr="00C865B6">
        <w:t>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43055A80"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嚴謹、流程</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proofErr w:type="gramStart"/>
      <w:r w:rsidRPr="00EE693C">
        <w:rPr>
          <w:rFonts w:hint="eastAsia"/>
        </w:rPr>
        <w:t>又</w:t>
      </w:r>
      <w:r w:rsidR="00E817CA">
        <w:rPr>
          <w:rFonts w:hint="eastAsia"/>
        </w:rPr>
        <w:t>稱半</w:t>
      </w:r>
      <w:r w:rsidRPr="00EE693C">
        <w:rPr>
          <w:rFonts w:hint="eastAsia"/>
        </w:rPr>
        <w:t>標準</w:t>
      </w:r>
      <w:r w:rsidR="00E817CA">
        <w:rPr>
          <w:rFonts w:hint="eastAsia"/>
        </w:rPr>
        <w:t>化</w:t>
      </w:r>
      <w:proofErr w:type="gramEnd"/>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6D0F5DD1" w14:textId="5574FD65" w:rsidR="00CA6FDC" w:rsidRDefault="00CA6FDC" w:rsidP="00CA6FDC">
      <w:pPr>
        <w:pStyle w:val="151"/>
        <w:numPr>
          <w:ilvl w:val="0"/>
          <w:numId w:val="15"/>
        </w:numPr>
        <w:rPr>
          <w:b/>
          <w:bCs/>
        </w:rPr>
      </w:pPr>
      <w:r w:rsidRPr="00177E35">
        <w:rPr>
          <w:rFonts w:hint="eastAsia"/>
          <w:b/>
          <w:bCs/>
        </w:rPr>
        <w:t>非結構式訪談（</w:t>
      </w:r>
      <w:r w:rsidR="00935EDE" w:rsidRPr="00177E35">
        <w:rPr>
          <w:rFonts w:hint="eastAsia"/>
          <w:b/>
          <w:bCs/>
        </w:rPr>
        <w:t>Unstructured Interview</w:t>
      </w:r>
      <w:r w:rsidRPr="00177E35">
        <w:rPr>
          <w:rFonts w:hint="eastAsia"/>
          <w:b/>
          <w:bCs/>
        </w:rPr>
        <w:t>）</w:t>
      </w:r>
    </w:p>
    <w:p w14:paraId="67EB5FEE" w14:textId="7FB1924B" w:rsidR="00EE77B3" w:rsidRDefault="00DD2ECE" w:rsidP="00FE1A68">
      <w:pPr>
        <w:pStyle w:val="15"/>
        <w:ind w:firstLine="480"/>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w:t>
      </w:r>
      <w:proofErr w:type="gramStart"/>
      <w:r w:rsidR="00362984" w:rsidRPr="00362984">
        <w:t>不</w:t>
      </w:r>
      <w:proofErr w:type="gramEnd"/>
      <w:r w:rsidR="00362984" w:rsidRPr="00362984">
        <w:t>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A464B91" w14:textId="77777777" w:rsidR="00EE77B3" w:rsidRDefault="00EE77B3">
      <w:pPr>
        <w:widowControl/>
        <w:ind w:firstLineChars="0" w:firstLine="0"/>
      </w:pPr>
      <w:r>
        <w:br w:type="page"/>
      </w:r>
    </w:p>
    <w:p w14:paraId="54377230" w14:textId="1563BE9F" w:rsidR="006D0036" w:rsidRDefault="002759AB" w:rsidP="00FE1A68">
      <w:pPr>
        <w:pStyle w:val="15"/>
        <w:ind w:firstLine="480"/>
      </w:pPr>
      <w:r w:rsidRPr="002759AB">
        <w:lastRenderedPageBreak/>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0D54B2">
        <w:rPr>
          <w:rFonts w:hint="eastAsia"/>
        </w:rPr>
        <w:t>以</w:t>
      </w:r>
      <w:r w:rsidR="00DE665C">
        <w:rPr>
          <w:rFonts w:hint="eastAsia"/>
        </w:rPr>
        <w:t>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30A2C089" w:rsidR="00CE0A7B" w:rsidRPr="002759AB" w:rsidRDefault="00115E46" w:rsidP="00524AAA">
      <w:pPr>
        <w:pStyle w:val="affc"/>
      </w:pPr>
      <w:bookmarkStart w:id="109" w:name="_Toc202118850"/>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34729C">
        <w:rPr>
          <w:noProof/>
        </w:rPr>
        <w:t>1</w:t>
      </w:r>
      <w:r>
        <w:fldChar w:fldCharType="end"/>
      </w:r>
      <w:r w:rsidR="004E2AF5">
        <w:rPr>
          <w:rFonts w:hint="eastAsia"/>
        </w:rPr>
        <w:t xml:space="preserve"> </w:t>
      </w:r>
      <w:r w:rsidR="00CE0A7B">
        <w:rPr>
          <w:rFonts w:hint="eastAsia"/>
        </w:rPr>
        <w:t>資料蒐集架構表</w:t>
      </w:r>
      <w:bookmarkEnd w:id="109"/>
    </w:p>
    <w:tbl>
      <w:tblPr>
        <w:tblStyle w:val="aff1"/>
        <w:tblW w:w="9067" w:type="dxa"/>
        <w:jc w:val="center"/>
        <w:tblLook w:val="04A0" w:firstRow="1" w:lastRow="0" w:firstColumn="1" w:lastColumn="0" w:noHBand="0" w:noVBand="1"/>
      </w:tblPr>
      <w:tblGrid>
        <w:gridCol w:w="1696"/>
        <w:gridCol w:w="3834"/>
        <w:gridCol w:w="3537"/>
      </w:tblGrid>
      <w:tr w:rsidR="005D7F63" w14:paraId="7F8F9B22" w14:textId="77777777" w:rsidTr="00E86C4F">
        <w:trPr>
          <w:jc w:val="center"/>
        </w:trPr>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3537"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E86C4F">
        <w:trPr>
          <w:jc w:val="center"/>
        </w:trPr>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4EEAB613" w:rsidR="005D7F63" w:rsidRPr="00DA5E2F" w:rsidRDefault="008D790D" w:rsidP="0025526E">
            <w:pPr>
              <w:pStyle w:val="151"/>
              <w:jc w:val="center"/>
              <w:rPr>
                <w:color w:val="auto"/>
              </w:rPr>
            </w:pPr>
            <w:r>
              <w:rPr>
                <w:rFonts w:hint="eastAsia"/>
                <w:color w:val="auto"/>
              </w:rPr>
              <w:t>臺灣通用紡織科技股份有限公司</w:t>
            </w:r>
          </w:p>
        </w:tc>
        <w:tc>
          <w:tcPr>
            <w:tcW w:w="3537"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E86C4F">
        <w:trPr>
          <w:jc w:val="center"/>
        </w:trPr>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7371" w:type="dxa"/>
            <w:gridSpan w:val="2"/>
            <w:vAlign w:val="center"/>
          </w:tcPr>
          <w:p w14:paraId="32746CDB" w14:textId="77777777" w:rsidR="005B666F" w:rsidRPr="00DA5E2F" w:rsidRDefault="0081298B" w:rsidP="0081298B">
            <w:pPr>
              <w:pStyle w:val="151"/>
              <w:numPr>
                <w:ilvl w:val="0"/>
                <w:numId w:val="13"/>
              </w:numPr>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FA1BAD">
      <w:pPr>
        <w:pStyle w:val="afff5"/>
      </w:pPr>
      <w:r>
        <w:rPr>
          <w:rFonts w:hint="eastAsia"/>
        </w:rPr>
        <w:t>資料來源：本研究整理</w:t>
      </w:r>
    </w:p>
    <w:p w14:paraId="62E77CAB" w14:textId="77777777" w:rsidR="005D7F63" w:rsidRPr="005D7F63" w:rsidRDefault="005D7F63" w:rsidP="00AB53EC">
      <w:pPr>
        <w:pStyle w:val="151"/>
      </w:pP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110" w:name="_Toc202118609"/>
      <w:r>
        <w:rPr>
          <w:rFonts w:hint="eastAsia"/>
        </w:rPr>
        <w:lastRenderedPageBreak/>
        <w:t xml:space="preserve">3.5.2 </w:t>
      </w:r>
      <w:r>
        <w:rPr>
          <w:rFonts w:hint="eastAsia"/>
        </w:rPr>
        <w:t>資料分析</w:t>
      </w:r>
      <w:bookmarkEnd w:id="110"/>
    </w:p>
    <w:p w14:paraId="1AECB2EC" w14:textId="52FD89E4" w:rsidR="00DF4D4E" w:rsidRDefault="007F5F76" w:rsidP="009D4FEA">
      <w:pPr>
        <w:pStyle w:val="15"/>
        <w:ind w:firstLine="480"/>
      </w:pPr>
      <w:r>
        <w:rPr>
          <w:rFonts w:hint="eastAsia"/>
        </w:rPr>
        <w:t>本研究依循</w:t>
      </w:r>
      <w:r w:rsidR="00146948" w:rsidRPr="00146948">
        <w:t>Glaser &amp; Strauss</w:t>
      </w:r>
      <w:r w:rsidR="00146948" w:rsidRPr="00146948">
        <w:t>（</w:t>
      </w:r>
      <w:r w:rsidR="00146948" w:rsidRPr="00146948">
        <w:t>1976</w:t>
      </w:r>
      <w:r w:rsidR="00146948" w:rsidRPr="00146948">
        <w:t>）</w:t>
      </w:r>
      <w:r w:rsidR="00CB7827">
        <w:rPr>
          <w:rFonts w:hint="eastAsia"/>
        </w:rPr>
        <w:t>所提出之</w:t>
      </w:r>
      <w:proofErr w:type="gramStart"/>
      <w:r w:rsidR="00CB7827" w:rsidRPr="00CB7827">
        <w:t>之</w:t>
      </w:r>
      <w:proofErr w:type="gramEnd"/>
      <w:r w:rsidR="00CB7827" w:rsidRPr="00CB7827">
        <w:t>紮根理論（</w:t>
      </w:r>
      <w:r w:rsidR="00CB7827" w:rsidRPr="00CB7827">
        <w:t>Grounded Theory</w:t>
      </w:r>
      <w:r w:rsidR="00CB7827" w:rsidRPr="00CB7827">
        <w:t>）進行</w:t>
      </w:r>
      <w:r w:rsidR="002F044B">
        <w:rPr>
          <w:rFonts w:hint="eastAsia"/>
        </w:rPr>
        <w:t>資料分析</w:t>
      </w:r>
      <w:r w:rsidR="00EA3AB2">
        <w:rPr>
          <w:rFonts w:hint="eastAsia"/>
        </w:rPr>
        <w:t>。</w:t>
      </w:r>
      <w:r w:rsidR="0058695C" w:rsidRPr="00146948">
        <w:t>Glaser &amp; Strauss</w:t>
      </w:r>
      <w:r w:rsidR="0058695C">
        <w:rPr>
          <w:rFonts w:hint="eastAsia"/>
        </w:rPr>
        <w:t>認為</w:t>
      </w:r>
      <w:r w:rsidR="009C521E" w:rsidRPr="009C521E">
        <w:t>判斷理論是否具有實用價值，應從其來源著手</w:t>
      </w:r>
      <w:r w:rsidR="00132D2E">
        <w:rPr>
          <w:rFonts w:hint="eastAsia"/>
        </w:rPr>
        <w:t>。而</w:t>
      </w:r>
      <w:r w:rsidR="00132D2E" w:rsidRPr="00132D2E">
        <w:t>紮根理論的核心在於理論源自資料，並透過對資料特徵與具體實例的詮釋加以建構。</w:t>
      </w:r>
      <w:r w:rsidR="00E670A4">
        <w:rPr>
          <w:rFonts w:hint="eastAsia"/>
        </w:rPr>
        <w:t>學者</w:t>
      </w:r>
      <w:r w:rsidR="006A468E">
        <w:rPr>
          <w:rFonts w:hint="eastAsia"/>
        </w:rPr>
        <w:t>認為</w:t>
      </w:r>
      <w:r w:rsidR="00EA3AB2" w:rsidRPr="00EA3AB2">
        <w:rPr>
          <w:rFonts w:hint="eastAsia"/>
        </w:rPr>
        <w:t>基於</w:t>
      </w:r>
      <w:r w:rsidR="008E631C">
        <w:rPr>
          <w:rFonts w:hint="eastAsia"/>
        </w:rPr>
        <w:t>資料</w:t>
      </w:r>
      <w:r w:rsidR="00270656">
        <w:rPr>
          <w:rFonts w:hint="eastAsia"/>
        </w:rPr>
        <w:t>的</w:t>
      </w:r>
      <w:r w:rsidR="00EA3AB2" w:rsidRPr="00EA3AB2">
        <w:rPr>
          <w:rFonts w:hint="eastAsia"/>
        </w:rPr>
        <w:t>理論通常不會被更多的</w:t>
      </w:r>
      <w:r w:rsidR="0059546A">
        <w:rPr>
          <w:rFonts w:hint="eastAsia"/>
        </w:rPr>
        <w:t>資料</w:t>
      </w:r>
      <w:r w:rsidR="00EA3AB2" w:rsidRPr="00EA3AB2">
        <w:rPr>
          <w:rFonts w:hint="eastAsia"/>
        </w:rPr>
        <w:t>完全</w:t>
      </w:r>
      <w:r w:rsidR="008E631C">
        <w:rPr>
          <w:rFonts w:hint="eastAsia"/>
        </w:rPr>
        <w:t>推翻</w:t>
      </w:r>
      <w:r w:rsidR="00EA3AB2" w:rsidRPr="00EA3AB2">
        <w:rPr>
          <w:rFonts w:hint="eastAsia"/>
        </w:rPr>
        <w:t>，也</w:t>
      </w:r>
      <w:r w:rsidR="00E83463">
        <w:rPr>
          <w:rFonts w:hint="eastAsia"/>
        </w:rPr>
        <w:t>難以</w:t>
      </w:r>
      <w:r w:rsidR="00EA3AB2" w:rsidRPr="00EA3AB2">
        <w:rPr>
          <w:rFonts w:hint="eastAsia"/>
        </w:rPr>
        <w:t>被另一種理論取代</w:t>
      </w:r>
      <w:r w:rsidR="006A468E">
        <w:rPr>
          <w:rFonts w:hint="eastAsia"/>
        </w:rPr>
        <w:t>，</w:t>
      </w:r>
      <w:r w:rsidR="00AB3DE5">
        <w:rPr>
          <w:rFonts w:hint="eastAsia"/>
        </w:rPr>
        <w:t>因</w:t>
      </w:r>
      <w:r w:rsidR="0034187B">
        <w:rPr>
          <w:rFonts w:hint="eastAsia"/>
        </w:rPr>
        <w:t>此類</w:t>
      </w:r>
      <w:r w:rsidR="00A03899" w:rsidRPr="00A03899">
        <w:t>理論與資料之間具有高度的連結性與互動性，彼此交織、相互影響</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proofErr w:type="gramStart"/>
      <w:r w:rsidR="00AB45E2" w:rsidRPr="00AB45E2">
        <w:t>此外，</w:t>
      </w:r>
      <w:proofErr w:type="gramEnd"/>
      <w:r w:rsidR="00AB45E2" w:rsidRPr="00AB45E2">
        <w:t>紮根理論中的多數假設與概念，不僅源自於原始的數據資料，更是在研究過程中，透過系統性地對資料進行有邏輯的判斷、分析與統整所建構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323D47A5" w14:textId="76A8A518" w:rsidR="00BC0C2F" w:rsidRDefault="00E722EA" w:rsidP="00600A7B">
      <w:pPr>
        <w:pStyle w:val="151"/>
      </w:pPr>
      <w:r>
        <w:rPr>
          <w:rFonts w:hint="eastAsia"/>
        </w:rPr>
        <w:t>學者</w:t>
      </w:r>
      <w:r w:rsidRPr="00BC0C2F">
        <w:t>Strauss</w:t>
      </w:r>
      <w:r w:rsidR="00395E35">
        <w:rPr>
          <w:rFonts w:hint="eastAsia"/>
        </w:rPr>
        <w:t>與</w:t>
      </w:r>
      <w:r w:rsidRPr="00BC0C2F">
        <w:t>Corbi</w:t>
      </w:r>
      <w:r w:rsidR="00031440">
        <w:rPr>
          <w:rFonts w:hint="eastAsia"/>
        </w:rPr>
        <w:t>於</w:t>
      </w:r>
      <w:r w:rsidR="00031440">
        <w:rPr>
          <w:rFonts w:hint="eastAsia"/>
        </w:rPr>
        <w:t>1990</w:t>
      </w:r>
      <w:r w:rsidR="00031440">
        <w:rPr>
          <w:rFonts w:hint="eastAsia"/>
        </w:rPr>
        <w:t>年將</w:t>
      </w:r>
      <w:r w:rsidR="00BC0C2F" w:rsidRPr="00BC0C2F">
        <w:t>紮根理論中的編碼步驟分為</w:t>
      </w:r>
      <w:proofErr w:type="gramStart"/>
      <w:r w:rsidR="00BC0C2F" w:rsidRPr="00BC0C2F">
        <w:t>三</w:t>
      </w:r>
      <w:proofErr w:type="gramEnd"/>
      <w:r w:rsidR="00BC0C2F" w:rsidRPr="00BC0C2F">
        <w:t>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F1E67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w:t>
      </w:r>
      <w:proofErr w:type="gramStart"/>
      <w:r w:rsidR="00D62CC9">
        <w:rPr>
          <w:rFonts w:hint="eastAsia"/>
        </w:rPr>
        <w:t>重塑</w:t>
      </w:r>
      <w:r w:rsidR="00991A58" w:rsidRPr="00991A58">
        <w:t>對現象</w:t>
      </w:r>
      <w:proofErr w:type="gramEnd"/>
      <w:r w:rsidR="00991A58" w:rsidRPr="00991A58">
        <w:t>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將類別</w:t>
      </w:r>
      <w:r w:rsidR="008101D4">
        <w:rPr>
          <w:rFonts w:hint="eastAsia"/>
        </w:rPr>
        <w:t>標</w:t>
      </w:r>
      <w:r w:rsidR="004D437F">
        <w:rPr>
          <w:rFonts w:hint="eastAsia"/>
        </w:rPr>
        <w:t>籤</w:t>
      </w:r>
      <w:r w:rsidRPr="0092673F">
        <w:t>進一步</w:t>
      </w:r>
      <w:r w:rsidR="008C054F">
        <w:rPr>
          <w:rFonts w:hint="eastAsia"/>
        </w:rPr>
        <w:t>歸納</w:t>
      </w:r>
      <w:r w:rsidR="00727300">
        <w:rPr>
          <w:rFonts w:hint="eastAsia"/>
        </w:rPr>
        <w:t>和</w:t>
      </w:r>
      <w:r w:rsidR="008C054F">
        <w:rPr>
          <w:rFonts w:hint="eastAsia"/>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Pr>
          <w:rFonts w:hint="eastAsia"/>
        </w:rPr>
        <w:t>找出如</w:t>
      </w:r>
      <w:r w:rsidR="00724BD5" w:rsidRPr="00724BD5">
        <w:t>條件</w:t>
      </w:r>
      <w:r w:rsidR="0020107B">
        <w:rPr>
          <w:rFonts w:hint="eastAsia"/>
        </w:rPr>
        <w:t>（</w:t>
      </w:r>
      <w:r w:rsidR="00942EA1">
        <w:rPr>
          <w:rFonts w:hint="eastAsia"/>
        </w:rPr>
        <w:t>C</w:t>
      </w:r>
      <w:r w:rsidR="0020107B" w:rsidRPr="0020107B">
        <w:t>onditions</w:t>
      </w:r>
      <w:r w:rsidR="0020107B">
        <w:rPr>
          <w:rFonts w:hint="eastAsia"/>
        </w:rPr>
        <w:t>）</w:t>
      </w:r>
      <w:r w:rsidR="00724BD5" w:rsidRPr="00724BD5">
        <w:t>、脈絡</w:t>
      </w:r>
      <w:r w:rsidR="00416A0F">
        <w:rPr>
          <w:rFonts w:hint="eastAsia"/>
        </w:rPr>
        <w:t>（</w:t>
      </w:r>
      <w:r w:rsidR="00051875">
        <w:rPr>
          <w:rFonts w:hint="eastAsia"/>
        </w:rPr>
        <w:t>Context</w:t>
      </w:r>
      <w:r w:rsidR="00416A0F">
        <w:rPr>
          <w:rFonts w:hint="eastAsia"/>
        </w:rPr>
        <w:t>）</w:t>
      </w:r>
      <w:r w:rsidR="00724BD5" w:rsidRPr="00724BD5">
        <w:t>、策略</w:t>
      </w:r>
      <w:r w:rsidR="003E2EC1">
        <w:rPr>
          <w:rFonts w:hint="eastAsia"/>
        </w:rPr>
        <w:t>（</w:t>
      </w:r>
      <w:r w:rsidR="003E2EC1">
        <w:rPr>
          <w:rFonts w:hint="eastAsia"/>
        </w:rPr>
        <w:t>Strategy</w:t>
      </w:r>
      <w:r w:rsidR="003E2EC1">
        <w:rPr>
          <w:rFonts w:hint="eastAsia"/>
        </w:rPr>
        <w:t>）</w:t>
      </w:r>
      <w:r w:rsidR="00724BD5" w:rsidRPr="00724BD5">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628CDFB5" w:rsidR="00450554" w:rsidRDefault="00450554" w:rsidP="0061699F">
      <w:pPr>
        <w:pStyle w:val="15"/>
        <w:ind w:firstLine="480"/>
      </w:pPr>
      <w:r w:rsidRPr="00450554">
        <w:t>選擇性編碼是將所有類別統整到核心類別，並詳述尚需解釋的</w:t>
      </w:r>
      <w:r w:rsidR="000F1CBB">
        <w:rPr>
          <w:rFonts w:hint="eastAsia"/>
        </w:rPr>
        <w:t>部分</w:t>
      </w:r>
      <w:r w:rsidRPr="00450554">
        <w:t>，通常於研究後期進行。</w:t>
      </w:r>
      <w:r w:rsidR="00646344">
        <w:rPr>
          <w:rFonts w:hint="eastAsia"/>
        </w:rPr>
        <w:t>藉由對類別標籤收斂、歸納來彙整出</w:t>
      </w:r>
      <w:r w:rsidR="00DF4D4E">
        <w:rPr>
          <w:rFonts w:hint="eastAsia"/>
        </w:rPr>
        <w:t>具</w:t>
      </w:r>
      <w:r w:rsidR="00FF12DB">
        <w:rPr>
          <w:rFonts w:hint="eastAsia"/>
        </w:rPr>
        <w:t>解釋性之</w:t>
      </w:r>
      <w:r w:rsidR="00646344">
        <w:rPr>
          <w:rFonts w:hint="eastAsia"/>
        </w:rPr>
        <w:t>研究結果</w:t>
      </w:r>
      <w:r w:rsidR="00A9763F">
        <w:rPr>
          <w:rFonts w:hint="eastAsia"/>
        </w:rPr>
        <w:t>。</w:t>
      </w:r>
    </w:p>
    <w:p w14:paraId="72BE48D6" w14:textId="33DBC017" w:rsidR="00E04572"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w:t>
      </w:r>
      <w:r w:rsidR="00E85E13">
        <w:rPr>
          <w:rFonts w:hint="eastAsia"/>
        </w:rPr>
        <w:t>結合</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p>
    <w:p w14:paraId="1064FBA3" w14:textId="77777777" w:rsidR="00E04572" w:rsidRDefault="00E04572">
      <w:pPr>
        <w:widowControl/>
        <w:ind w:firstLineChars="0" w:firstLine="0"/>
      </w:pPr>
      <w:r>
        <w:br w:type="page"/>
      </w:r>
    </w:p>
    <w:p w14:paraId="7E1EE98D" w14:textId="5ECC179D" w:rsidR="00DF4D4E" w:rsidRDefault="00430A0C" w:rsidP="008D5447">
      <w:pPr>
        <w:pStyle w:val="15"/>
        <w:ind w:firstLine="480"/>
      </w:pPr>
      <w:r>
        <w:rPr>
          <w:rFonts w:hint="eastAsia"/>
        </w:rPr>
        <w:lastRenderedPageBreak/>
        <w:t>透過紮根理論中</w:t>
      </w:r>
      <w:proofErr w:type="gramStart"/>
      <w:r>
        <w:rPr>
          <w:rFonts w:hint="eastAsia"/>
        </w:rPr>
        <w:t>系統化式</w:t>
      </w:r>
      <w:r w:rsidR="00214725">
        <w:rPr>
          <w:rFonts w:hint="eastAsia"/>
        </w:rPr>
        <w:t>的</w:t>
      </w:r>
      <w:r>
        <w:rPr>
          <w:rFonts w:hint="eastAsia"/>
        </w:rPr>
        <w:t>編碼</w:t>
      </w:r>
      <w:proofErr w:type="gramEnd"/>
      <w:r>
        <w:rPr>
          <w:rFonts w:hint="eastAsia"/>
        </w:rPr>
        <w:t>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w:t>
      </w:r>
      <w:r w:rsidR="00FD7457">
        <w:rPr>
          <w:rFonts w:hint="eastAsia"/>
        </w:rPr>
        <w:t>且</w:t>
      </w:r>
      <w:r w:rsidR="00A244A2">
        <w:rPr>
          <w:rFonts w:hint="eastAsia"/>
        </w:rPr>
        <w:t>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w:t>
      </w:r>
      <w:r w:rsidR="00764A45">
        <w:rPr>
          <w:rFonts w:hint="eastAsia"/>
        </w:rPr>
        <w:t>和環境</w:t>
      </w:r>
      <w:r w:rsidR="0082512B">
        <w:rPr>
          <w:rFonts w:hint="eastAsia"/>
        </w:rPr>
        <w:t>之影響。</w:t>
      </w:r>
      <w:r w:rsidR="006C4590">
        <w:rPr>
          <w:rFonts w:hint="eastAsia"/>
        </w:rPr>
        <w:t>研究過程反覆確認比對、統整分析不同來源之研究資料，</w:t>
      </w:r>
      <w:r w:rsidR="007B069C">
        <w:rPr>
          <w:rFonts w:hint="eastAsia"/>
        </w:rPr>
        <w:t>確保研究結論的可靠性與完整性，進而</w:t>
      </w:r>
      <w:r w:rsidR="00F544F5">
        <w:rPr>
          <w:rFonts w:hint="eastAsia"/>
        </w:rPr>
        <w:t>實現</w:t>
      </w:r>
      <w:r w:rsidR="007B069C">
        <w:rPr>
          <w:rFonts w:hint="eastAsia"/>
        </w:rPr>
        <w:t>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62FDE0CC" w:rsidR="005B0B51" w:rsidRDefault="0034729C" w:rsidP="00524AAA">
      <w:pPr>
        <w:pStyle w:val="affc"/>
      </w:pPr>
      <w:bookmarkStart w:id="111" w:name="_Toc202118851"/>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111"/>
    </w:p>
    <w:tbl>
      <w:tblPr>
        <w:tblStyle w:val="aff1"/>
        <w:tblW w:w="0" w:type="auto"/>
        <w:tblInd w:w="421" w:type="dxa"/>
        <w:tblLook w:val="04A0" w:firstRow="1" w:lastRow="0" w:firstColumn="1" w:lastColumn="0" w:noHBand="0" w:noVBand="1"/>
      </w:tblPr>
      <w:tblGrid>
        <w:gridCol w:w="1842"/>
        <w:gridCol w:w="6379"/>
      </w:tblGrid>
      <w:tr w:rsidR="00D70D88" w14:paraId="28B34A67" w14:textId="77777777" w:rsidTr="00A76CB7">
        <w:tc>
          <w:tcPr>
            <w:tcW w:w="1842" w:type="dxa"/>
            <w:vMerge w:val="restart"/>
            <w:vAlign w:val="center"/>
          </w:tcPr>
          <w:p w14:paraId="20361D57" w14:textId="5BEA2AE8" w:rsidR="00D70D88" w:rsidRDefault="00D70D88" w:rsidP="00D70D88">
            <w:pPr>
              <w:pStyle w:val="151"/>
              <w:jc w:val="center"/>
            </w:pPr>
            <w:r>
              <w:rPr>
                <w:rFonts w:hint="eastAsia"/>
              </w:rPr>
              <w:t>訪談前</w:t>
            </w:r>
          </w:p>
        </w:tc>
        <w:tc>
          <w:tcPr>
            <w:tcW w:w="6379"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A76CB7">
        <w:tc>
          <w:tcPr>
            <w:tcW w:w="1842" w:type="dxa"/>
            <w:vMerge/>
            <w:vAlign w:val="center"/>
          </w:tcPr>
          <w:p w14:paraId="013A1DA0" w14:textId="77777777" w:rsidR="00D70D88" w:rsidRDefault="00D70D88" w:rsidP="00D70D88">
            <w:pPr>
              <w:pStyle w:val="151"/>
              <w:jc w:val="center"/>
            </w:pPr>
          </w:p>
        </w:tc>
        <w:tc>
          <w:tcPr>
            <w:tcW w:w="6379"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A76CB7">
        <w:tc>
          <w:tcPr>
            <w:tcW w:w="1842" w:type="dxa"/>
            <w:vMerge/>
            <w:vAlign w:val="center"/>
          </w:tcPr>
          <w:p w14:paraId="3540AA7D" w14:textId="77777777" w:rsidR="00D70D88" w:rsidRDefault="00D70D88" w:rsidP="00D70D88">
            <w:pPr>
              <w:pStyle w:val="151"/>
              <w:jc w:val="center"/>
            </w:pPr>
          </w:p>
        </w:tc>
        <w:tc>
          <w:tcPr>
            <w:tcW w:w="6379"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A76CB7">
        <w:tc>
          <w:tcPr>
            <w:tcW w:w="1842" w:type="dxa"/>
            <w:vMerge/>
            <w:vAlign w:val="center"/>
          </w:tcPr>
          <w:p w14:paraId="214F27C3" w14:textId="77777777" w:rsidR="00D70D88" w:rsidRDefault="00D70D88" w:rsidP="00D70D88">
            <w:pPr>
              <w:pStyle w:val="151"/>
              <w:jc w:val="center"/>
            </w:pPr>
          </w:p>
        </w:tc>
        <w:tc>
          <w:tcPr>
            <w:tcW w:w="6379"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A76CB7">
        <w:tc>
          <w:tcPr>
            <w:tcW w:w="1842" w:type="dxa"/>
            <w:vMerge/>
            <w:vAlign w:val="center"/>
          </w:tcPr>
          <w:p w14:paraId="7B055BA1" w14:textId="77777777" w:rsidR="00D70D88" w:rsidRDefault="00D70D88" w:rsidP="00D70D88">
            <w:pPr>
              <w:pStyle w:val="151"/>
              <w:jc w:val="center"/>
            </w:pPr>
          </w:p>
        </w:tc>
        <w:tc>
          <w:tcPr>
            <w:tcW w:w="6379"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A76CB7">
        <w:tc>
          <w:tcPr>
            <w:tcW w:w="1842" w:type="dxa"/>
            <w:vMerge w:val="restart"/>
            <w:vAlign w:val="center"/>
          </w:tcPr>
          <w:p w14:paraId="5DBA0653" w14:textId="5016D7F8" w:rsidR="00D70D88" w:rsidRDefault="00D70D88" w:rsidP="00D70D88">
            <w:pPr>
              <w:pStyle w:val="151"/>
              <w:jc w:val="center"/>
            </w:pPr>
            <w:r>
              <w:rPr>
                <w:rFonts w:hint="eastAsia"/>
              </w:rPr>
              <w:t>訪談中</w:t>
            </w:r>
          </w:p>
        </w:tc>
        <w:tc>
          <w:tcPr>
            <w:tcW w:w="6379"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A76CB7">
        <w:tc>
          <w:tcPr>
            <w:tcW w:w="1842" w:type="dxa"/>
            <w:vMerge/>
            <w:vAlign w:val="center"/>
          </w:tcPr>
          <w:p w14:paraId="1B7485C1" w14:textId="77777777" w:rsidR="00D70D88" w:rsidRDefault="00D70D88" w:rsidP="00D70D88">
            <w:pPr>
              <w:pStyle w:val="151"/>
              <w:jc w:val="center"/>
            </w:pPr>
          </w:p>
        </w:tc>
        <w:tc>
          <w:tcPr>
            <w:tcW w:w="6379"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A76CB7">
        <w:tc>
          <w:tcPr>
            <w:tcW w:w="1842" w:type="dxa"/>
            <w:vMerge w:val="restart"/>
            <w:vAlign w:val="center"/>
          </w:tcPr>
          <w:p w14:paraId="7D746F93" w14:textId="0A844473" w:rsidR="00D70D88" w:rsidRDefault="00D70D88" w:rsidP="00D70D88">
            <w:pPr>
              <w:pStyle w:val="151"/>
              <w:jc w:val="center"/>
            </w:pPr>
            <w:r>
              <w:rPr>
                <w:rFonts w:hint="eastAsia"/>
              </w:rPr>
              <w:t>訪談後</w:t>
            </w:r>
          </w:p>
        </w:tc>
        <w:tc>
          <w:tcPr>
            <w:tcW w:w="6379" w:type="dxa"/>
          </w:tcPr>
          <w:p w14:paraId="76E9471F" w14:textId="0CD7B83E" w:rsidR="00D70D88" w:rsidRDefault="00D70D88" w:rsidP="00494425">
            <w:pPr>
              <w:pStyle w:val="151"/>
              <w:numPr>
                <w:ilvl w:val="0"/>
                <w:numId w:val="14"/>
              </w:numPr>
            </w:pPr>
            <w:r w:rsidRPr="003E6657">
              <w:t>整理錄音檔案</w:t>
            </w:r>
            <w:proofErr w:type="gramStart"/>
            <w:r w:rsidRPr="003E6657">
              <w:t>與逐字稿</w:t>
            </w:r>
            <w:proofErr w:type="gramEnd"/>
            <w:r w:rsidR="000C3A08">
              <w:rPr>
                <w:rFonts w:hint="eastAsia"/>
              </w:rPr>
              <w:t>，</w:t>
            </w:r>
            <w:r w:rsidR="000B1F1E">
              <w:rPr>
                <w:rFonts w:hint="eastAsia"/>
              </w:rPr>
              <w:t>以確認訪談內容</w:t>
            </w:r>
          </w:p>
        </w:tc>
      </w:tr>
      <w:tr w:rsidR="00D70D88" w14:paraId="77668243" w14:textId="77777777" w:rsidTr="00A76CB7">
        <w:tc>
          <w:tcPr>
            <w:tcW w:w="1842" w:type="dxa"/>
            <w:vMerge/>
          </w:tcPr>
          <w:p w14:paraId="1C1573F3" w14:textId="77777777" w:rsidR="00D70D88" w:rsidRDefault="00D70D88" w:rsidP="004D2200">
            <w:pPr>
              <w:pStyle w:val="151"/>
            </w:pPr>
          </w:p>
        </w:tc>
        <w:tc>
          <w:tcPr>
            <w:tcW w:w="6379"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w:t>
            </w:r>
            <w:proofErr w:type="gramStart"/>
            <w:r w:rsidR="00D54FCF">
              <w:rPr>
                <w:rFonts w:hint="eastAsia"/>
              </w:rPr>
              <w:t>釐</w:t>
            </w:r>
            <w:proofErr w:type="gramEnd"/>
            <w:r w:rsidR="00D54FCF">
              <w:rPr>
                <w:rFonts w:hint="eastAsia"/>
              </w:rPr>
              <w:t>清</w:t>
            </w:r>
          </w:p>
        </w:tc>
      </w:tr>
      <w:tr w:rsidR="00D70D88" w14:paraId="294A5F33" w14:textId="77777777" w:rsidTr="00A76CB7">
        <w:tc>
          <w:tcPr>
            <w:tcW w:w="1842" w:type="dxa"/>
            <w:vMerge/>
          </w:tcPr>
          <w:p w14:paraId="32A04871" w14:textId="77777777" w:rsidR="00D70D88" w:rsidRDefault="00D70D88" w:rsidP="004D2200">
            <w:pPr>
              <w:pStyle w:val="151"/>
            </w:pPr>
          </w:p>
        </w:tc>
        <w:tc>
          <w:tcPr>
            <w:tcW w:w="6379"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719D8EDF" w:rsidR="00AC386F" w:rsidRDefault="00551112" w:rsidP="0006680C">
      <w:pPr>
        <w:pStyle w:val="1"/>
      </w:pPr>
      <w:bookmarkStart w:id="112" w:name="_Toc202118610"/>
      <w:r>
        <w:lastRenderedPageBreak/>
        <w:t>第</w:t>
      </w:r>
      <w:r>
        <w:rPr>
          <w:rFonts w:hint="eastAsia"/>
        </w:rPr>
        <w:t>四章、個</w:t>
      </w:r>
      <w:r w:rsidR="003635CF">
        <w:rPr>
          <w:rFonts w:hint="eastAsia"/>
        </w:rPr>
        <w:t>案描述</w:t>
      </w:r>
      <w:bookmarkEnd w:id="112"/>
    </w:p>
    <w:p w14:paraId="357F670A" w14:textId="3248A0D3" w:rsidR="00F46B86" w:rsidRDefault="006A4F02" w:rsidP="00893F57">
      <w:pPr>
        <w:pStyle w:val="15"/>
        <w:ind w:firstLine="480"/>
      </w:pPr>
      <w:r>
        <w:rPr>
          <w:rFonts w:hint="eastAsia"/>
        </w:rPr>
        <w:t>本章節分為</w:t>
      </w:r>
      <w:r w:rsidR="006F2853">
        <w:rPr>
          <w:rFonts w:hint="eastAsia"/>
        </w:rPr>
        <w:t>三</w:t>
      </w:r>
      <w:r>
        <w:rPr>
          <w:rFonts w:hint="eastAsia"/>
        </w:rPr>
        <w:t>個部分，第一節</w:t>
      </w:r>
      <w:r w:rsidR="001B1CE1" w:rsidRPr="001B1CE1">
        <w:t>概述</w:t>
      </w:r>
      <w:r w:rsidR="00893F57" w:rsidRPr="001B1CE1">
        <w:t>全球紡織產業在永續轉型上的壓力與行動方針</w:t>
      </w:r>
      <w:r w:rsidR="00893F57">
        <w:rPr>
          <w:rFonts w:hint="eastAsia"/>
        </w:rPr>
        <w:t>。第二節</w:t>
      </w:r>
      <w:r w:rsidR="00893F57" w:rsidRPr="001B1CE1">
        <w:t>說明</w:t>
      </w:r>
      <w:r w:rsidR="00614F7C" w:rsidRPr="001B1CE1">
        <w:t>台灣紡織產業</w:t>
      </w:r>
      <w:r w:rsidR="004B2632">
        <w:rPr>
          <w:rFonts w:hint="eastAsia"/>
        </w:rPr>
        <w:t>的歷史</w:t>
      </w:r>
      <w:r w:rsidR="00614F7C" w:rsidRPr="001B1CE1">
        <w:t>發展</w:t>
      </w:r>
      <w:r w:rsidR="004B2632">
        <w:rPr>
          <w:rFonts w:hint="eastAsia"/>
        </w:rPr>
        <w:t>與</w:t>
      </w:r>
      <w:r w:rsidR="00D162F9">
        <w:rPr>
          <w:rFonts w:hint="eastAsia"/>
        </w:rPr>
        <w:t>當前</w:t>
      </w:r>
      <w:r w:rsidR="00614F7C" w:rsidRPr="001B1CE1">
        <w:t>困境與轉型挑戰</w:t>
      </w:r>
      <w:r w:rsidR="000B3316">
        <w:rPr>
          <w:rFonts w:hint="eastAsia"/>
        </w:rPr>
        <w:t>。</w:t>
      </w:r>
      <w:r w:rsidR="00CC664D">
        <w:rPr>
          <w:rFonts w:hint="eastAsia"/>
        </w:rPr>
        <w:t>第</w:t>
      </w:r>
      <w:r w:rsidR="009541DB">
        <w:rPr>
          <w:rFonts w:hint="eastAsia"/>
        </w:rPr>
        <w:t>三</w:t>
      </w:r>
      <w:r w:rsidR="00CC664D">
        <w:rPr>
          <w:rFonts w:hint="eastAsia"/>
        </w:rPr>
        <w:t>節則針對本研究之主要研究對象</w:t>
      </w:r>
      <w:r w:rsidR="008D790D">
        <w:t>臺灣通用紡織科技股份有限公司</w:t>
      </w:r>
      <w:proofErr w:type="gramStart"/>
      <w:r w:rsidR="000E19B2" w:rsidRPr="00F91385">
        <w:rPr>
          <w:rFonts w:hint="eastAsia"/>
        </w:rPr>
        <w:t>（</w:t>
      </w:r>
      <w:proofErr w:type="gramEnd"/>
      <w:r w:rsidR="000E19B2" w:rsidRPr="00F91385">
        <w:t>Frontier.cool</w:t>
      </w:r>
      <w:proofErr w:type="gramStart"/>
      <w:r w:rsidR="000E19B2" w:rsidRPr="00F91385">
        <w:rPr>
          <w:rFonts w:hint="eastAsia"/>
        </w:rPr>
        <w:t>）</w:t>
      </w:r>
      <w:proofErr w:type="gramEnd"/>
      <w:r w:rsidR="00DB7693">
        <w:rPr>
          <w:rFonts w:hint="eastAsia"/>
        </w:rPr>
        <w:t>進行個案</w:t>
      </w:r>
      <w:r w:rsidR="00275FDA">
        <w:rPr>
          <w:rFonts w:hint="eastAsia"/>
        </w:rPr>
        <w:t>公司</w:t>
      </w:r>
      <w:r w:rsidR="00DB7693">
        <w:rPr>
          <w:rFonts w:hint="eastAsia"/>
        </w:rPr>
        <w:t>介紹</w:t>
      </w:r>
      <w:r w:rsidR="00F955F3">
        <w:rPr>
          <w:rFonts w:hint="eastAsia"/>
        </w:rPr>
        <w:t>。</w:t>
      </w:r>
    </w:p>
    <w:p w14:paraId="5FB3904E" w14:textId="36B4E984" w:rsidR="001B71AD" w:rsidRDefault="001B71AD" w:rsidP="001B71AD">
      <w:pPr>
        <w:pStyle w:val="2"/>
      </w:pPr>
      <w:bookmarkStart w:id="113" w:name="_Toc202118611"/>
      <w:r>
        <w:rPr>
          <w:rFonts w:hint="eastAsia"/>
        </w:rPr>
        <w:t>4.</w:t>
      </w:r>
      <w:r w:rsidR="00AC41FD">
        <w:rPr>
          <w:rFonts w:hint="eastAsia"/>
        </w:rPr>
        <w:t>1</w:t>
      </w:r>
      <w:r>
        <w:rPr>
          <w:rFonts w:hint="eastAsia"/>
        </w:rPr>
        <w:t xml:space="preserve"> </w:t>
      </w:r>
      <w:r>
        <w:rPr>
          <w:rFonts w:hint="eastAsia"/>
        </w:rPr>
        <w:t>全球</w:t>
      </w:r>
      <w:r w:rsidRPr="00B54A4B">
        <w:t>紡織產業轉型現況</w:t>
      </w:r>
      <w:bookmarkEnd w:id="113"/>
    </w:p>
    <w:p w14:paraId="1F62F020" w14:textId="77777777" w:rsidR="007565E8" w:rsidRDefault="001B71AD" w:rsidP="001B71AD">
      <w:pPr>
        <w:pStyle w:val="15"/>
        <w:ind w:firstLine="480"/>
      </w:pPr>
      <w:r w:rsidRPr="0017414C">
        <w:t>紡織產業</w:t>
      </w:r>
      <w:r>
        <w:rPr>
          <w:rFonts w:hint="eastAsia"/>
        </w:rPr>
        <w:t>串連起起全球織品</w:t>
      </w:r>
      <w:r w:rsidRPr="0017414C">
        <w:t>生產者、</w:t>
      </w:r>
      <w:r>
        <w:rPr>
          <w:rFonts w:hint="eastAsia"/>
        </w:rPr>
        <w:t>時尚</w:t>
      </w:r>
      <w:r w:rsidRPr="0017414C">
        <w:t>品牌、</w:t>
      </w:r>
      <w:r>
        <w:rPr>
          <w:rFonts w:hint="eastAsia"/>
        </w:rPr>
        <w:t>成衣</w:t>
      </w:r>
      <w:r w:rsidRPr="0017414C">
        <w:t>零售商與</w:t>
      </w:r>
      <w:r>
        <w:rPr>
          <w:rFonts w:hint="eastAsia"/>
        </w:rPr>
        <w:t>終端</w:t>
      </w:r>
      <w:r w:rsidRPr="0017414C">
        <w:t>消費者，</w:t>
      </w:r>
      <w:r>
        <w:rPr>
          <w:rFonts w:hint="eastAsia"/>
        </w:rPr>
        <w:t>為具</w:t>
      </w:r>
      <w:r w:rsidRPr="0017414C">
        <w:t>龐大的經濟與社會價值</w:t>
      </w:r>
      <w:r>
        <w:rPr>
          <w:rFonts w:hint="eastAsia"/>
        </w:rPr>
        <w:t>之重要產業</w:t>
      </w:r>
      <w:r w:rsidRPr="0017414C">
        <w:t>。此一線性導向的快速</w:t>
      </w:r>
      <w:r>
        <w:rPr>
          <w:rFonts w:hint="eastAsia"/>
        </w:rPr>
        <w:t>生產、高庫存的產業文化</w:t>
      </w:r>
      <w:r w:rsidRPr="0017414C">
        <w:t>亦導致</w:t>
      </w:r>
      <w:r w:rsidRPr="001C06E7">
        <w:rPr>
          <w:color w:val="EE0000"/>
        </w:rPr>
        <w:t>資源</w:t>
      </w:r>
      <w:r w:rsidRPr="001C06E7">
        <w:rPr>
          <w:rFonts w:hint="eastAsia"/>
          <w:color w:val="EE0000"/>
        </w:rPr>
        <w:t>過度</w:t>
      </w:r>
      <w:r w:rsidRPr="001C06E7">
        <w:rPr>
          <w:color w:val="EE0000"/>
        </w:rPr>
        <w:t>消耗</w:t>
      </w:r>
      <w:r w:rsidRPr="001C06E7">
        <w:rPr>
          <w:rFonts w:hint="eastAsia"/>
          <w:color w:val="EE0000"/>
        </w:rPr>
        <w:t>與環境汙染</w:t>
      </w:r>
      <w:r>
        <w:rPr>
          <w:rFonts w:hint="eastAsia"/>
        </w:rPr>
        <w:t>的問題，使得紡織業在</w:t>
      </w:r>
      <w:r w:rsidRPr="0017414C">
        <w:t>永續與循環經濟的浪潮下，面臨</w:t>
      </w:r>
      <w:r>
        <w:rPr>
          <w:rFonts w:hint="eastAsia"/>
        </w:rPr>
        <w:t>著</w:t>
      </w:r>
      <w:r w:rsidRPr="0017414C">
        <w:t>前所未有</w:t>
      </w:r>
      <w:r>
        <w:rPr>
          <w:rFonts w:hint="eastAsia"/>
        </w:rPr>
        <w:t>之</w:t>
      </w:r>
      <w:r w:rsidRPr="0017414C">
        <w:t>轉型壓力</w:t>
      </w:r>
      <w:r>
        <w:rPr>
          <w:rFonts w:hint="eastAsia"/>
        </w:rPr>
        <w:t>。</w:t>
      </w:r>
    </w:p>
    <w:p w14:paraId="7DDCF4DE" w14:textId="5ACE8933" w:rsidR="004B05C8" w:rsidRDefault="001B71AD" w:rsidP="00090C17">
      <w:pPr>
        <w:pStyle w:val="15"/>
        <w:ind w:firstLine="480"/>
      </w:pPr>
      <w:r w:rsidRPr="00C57262">
        <w:t>根據聯合國環境規劃署（</w:t>
      </w:r>
      <w:r w:rsidRPr="00A84B16">
        <w:t>United Nations</w:t>
      </w:r>
      <w:r w:rsidRPr="008A3E02">
        <w:t xml:space="preserve"> Environment Programme </w:t>
      </w:r>
      <w:r>
        <w:rPr>
          <w:rFonts w:hint="eastAsia"/>
        </w:rPr>
        <w:t xml:space="preserve">, </w:t>
      </w:r>
      <w:r w:rsidRPr="00C57262">
        <w:t>UNEP</w:t>
      </w:r>
      <w:r w:rsidRPr="00C57262">
        <w:t>）</w:t>
      </w:r>
      <w:r>
        <w:rPr>
          <w:rFonts w:hint="eastAsia"/>
        </w:rPr>
        <w:t>2023</w:t>
      </w:r>
      <w:r>
        <w:rPr>
          <w:rFonts w:hint="eastAsia"/>
        </w:rPr>
        <w:t>年的</w:t>
      </w:r>
      <w:r w:rsidRPr="00C57262">
        <w:t>「</w:t>
      </w:r>
      <w:commentRangeStart w:id="114"/>
      <w:r w:rsidRPr="00C57262">
        <w:t>永續與循環紡織全球藍圖</w:t>
      </w:r>
      <w:commentRangeEnd w:id="114"/>
      <w:r>
        <w:rPr>
          <w:rStyle w:val="af7"/>
        </w:rPr>
        <w:commentReference w:id="114"/>
      </w:r>
      <w:r w:rsidRPr="00C57262">
        <w:t>」</w:t>
      </w:r>
      <w:r w:rsidR="00E822B0">
        <w:rPr>
          <w:rStyle w:val="afff9"/>
        </w:rPr>
        <w:footnoteReference w:id="5"/>
      </w:r>
      <w:r>
        <w:rPr>
          <w:rFonts w:hint="eastAsia"/>
        </w:rPr>
        <w:t>指出，全球紡織</w:t>
      </w:r>
      <w:commentRangeStart w:id="115"/>
      <w:r w:rsidRPr="00C57262">
        <w:t>產業每年耗用超過</w:t>
      </w:r>
      <w:r w:rsidRPr="00C57262">
        <w:t>215</w:t>
      </w:r>
      <w:r w:rsidRPr="00C57262">
        <w:t>兆公升的水資源</w:t>
      </w:r>
      <w:commentRangeEnd w:id="115"/>
      <w:r>
        <w:rPr>
          <w:rStyle w:val="af7"/>
        </w:rPr>
        <w:commentReference w:id="115"/>
      </w:r>
      <w:r>
        <w:rPr>
          <w:rFonts w:hint="eastAsia"/>
        </w:rPr>
        <w:t>、</w:t>
      </w:r>
      <w:commentRangeStart w:id="116"/>
      <w:r w:rsidRPr="00C57262">
        <w:t>占全球</w:t>
      </w:r>
      <w:r>
        <w:rPr>
          <w:rFonts w:hint="eastAsia"/>
        </w:rPr>
        <w:t>海洋</w:t>
      </w:r>
      <w:r w:rsidRPr="00C57262">
        <w:t>微塑膠汙染比重達</w:t>
      </w:r>
      <w:r w:rsidRPr="00C57262">
        <w:t>9%</w:t>
      </w:r>
      <w:commentRangeEnd w:id="116"/>
      <w:r>
        <w:rPr>
          <w:rStyle w:val="af7"/>
        </w:rPr>
        <w:commentReference w:id="116"/>
      </w:r>
      <w:r w:rsidR="000D1561">
        <w:rPr>
          <w:rStyle w:val="afff9"/>
        </w:rPr>
        <w:footnoteReference w:id="6"/>
      </w:r>
      <w:r w:rsidRPr="00C57262">
        <w:t>，造成</w:t>
      </w:r>
      <w:commentRangeStart w:id="117"/>
      <w:r w:rsidRPr="00C57262">
        <w:t>約</w:t>
      </w:r>
      <w:r w:rsidRPr="00C57262">
        <w:t>2</w:t>
      </w:r>
      <w:r w:rsidRPr="00C57262">
        <w:t>～</w:t>
      </w:r>
      <w:r w:rsidRPr="00C57262">
        <w:t>8%</w:t>
      </w:r>
      <w:r w:rsidRPr="00C57262">
        <w:t>全球溫室氣體排放</w:t>
      </w:r>
      <w:commentRangeEnd w:id="117"/>
      <w:r>
        <w:rPr>
          <w:rStyle w:val="af7"/>
        </w:rPr>
        <w:commentReference w:id="117"/>
      </w:r>
      <w:r w:rsidR="00F25CAE">
        <w:rPr>
          <w:rStyle w:val="afff9"/>
        </w:rPr>
        <w:footnoteReference w:id="7"/>
      </w:r>
      <w:r w:rsidRPr="00C57262">
        <w:t>，突顯</w:t>
      </w:r>
      <w:r>
        <w:rPr>
          <w:rFonts w:hint="eastAsia"/>
        </w:rPr>
        <w:t>出</w:t>
      </w:r>
      <w:r w:rsidRPr="00C57262">
        <w:t>過度生產與過度消費所引發的資源浪費與管理困境</w:t>
      </w:r>
      <w:r>
        <w:rPr>
          <w:rFonts w:hint="eastAsia"/>
        </w:rPr>
        <w:t>。雖然</w:t>
      </w:r>
      <w:r w:rsidRPr="00C57262">
        <w:t>全球紡織</w:t>
      </w:r>
      <w:r>
        <w:rPr>
          <w:rFonts w:hint="eastAsia"/>
        </w:rPr>
        <w:t>產業</w:t>
      </w:r>
      <w:r w:rsidRPr="00C57262">
        <w:t>在經濟發展與</w:t>
      </w:r>
      <w:r>
        <w:rPr>
          <w:rFonts w:hint="eastAsia"/>
        </w:rPr>
        <w:t>多元價值</w:t>
      </w:r>
      <w:r w:rsidRPr="00C57262">
        <w:t>創造中扮演</w:t>
      </w:r>
      <w:r>
        <w:rPr>
          <w:rFonts w:hint="eastAsia"/>
        </w:rPr>
        <w:t>著</w:t>
      </w:r>
      <w:r w:rsidRPr="00C57262">
        <w:t>關鍵角色，</w:t>
      </w:r>
      <w:r>
        <w:rPr>
          <w:rFonts w:hint="eastAsia"/>
        </w:rPr>
        <w:t>卻</w:t>
      </w:r>
      <w:r w:rsidRPr="00C57262">
        <w:t>也</w:t>
      </w:r>
      <w:r w:rsidRPr="00FE50E3">
        <w:rPr>
          <w:color w:val="EE0000"/>
        </w:rPr>
        <w:t>對氣候變遷、生物多樣性喪失與</w:t>
      </w:r>
      <w:r w:rsidRPr="00FE50E3">
        <w:rPr>
          <w:rFonts w:hint="eastAsia"/>
          <w:color w:val="EE0000"/>
        </w:rPr>
        <w:t>環境</w:t>
      </w:r>
      <w:r w:rsidRPr="00FE50E3">
        <w:rPr>
          <w:color w:val="EE0000"/>
        </w:rPr>
        <w:t>污染</w:t>
      </w:r>
      <w:r w:rsidRPr="00C57262">
        <w:t>等「三重地球危機」構成重大威脅。</w:t>
      </w:r>
      <w:r>
        <w:rPr>
          <w:rFonts w:hint="eastAsia"/>
        </w:rPr>
        <w:t>因此</w:t>
      </w:r>
      <w:r w:rsidRPr="00403058">
        <w:t>，</w:t>
      </w:r>
      <w:r w:rsidRPr="00403058">
        <w:t>UNEP</w:t>
      </w:r>
      <w:r>
        <w:rPr>
          <w:rFonts w:hint="eastAsia"/>
        </w:rPr>
        <w:t>於此藍圖中</w:t>
      </w:r>
      <w:r w:rsidRPr="00403058">
        <w:t>提出三項具體優先行動方向，作為全球紡織推動永續轉型的策略核心</w:t>
      </w:r>
      <w:r>
        <w:rPr>
          <w:rFonts w:hint="eastAsia"/>
        </w:rPr>
        <w:t>，如</w:t>
      </w:r>
      <w:r w:rsidR="00464B54">
        <w:rPr>
          <w:rFonts w:hint="eastAsia"/>
        </w:rPr>
        <w:t>以下三點</w:t>
      </w:r>
      <w:r w:rsidRPr="00403058">
        <w:t>：</w:t>
      </w:r>
    </w:p>
    <w:p w14:paraId="31C1EEDC" w14:textId="77777777" w:rsidR="004B05C8" w:rsidRDefault="004B05C8">
      <w:pPr>
        <w:widowControl/>
        <w:ind w:firstLineChars="0" w:firstLine="0"/>
      </w:pPr>
      <w:r>
        <w:br w:type="page"/>
      </w:r>
    </w:p>
    <w:p w14:paraId="446304FA" w14:textId="77777777" w:rsidR="001B71AD" w:rsidRPr="004408BD" w:rsidRDefault="001B71AD" w:rsidP="00F07FAB">
      <w:pPr>
        <w:pStyle w:val="a"/>
      </w:pPr>
      <w:r w:rsidRPr="004408BD">
        <w:lastRenderedPageBreak/>
        <w:t>改變消費模式（</w:t>
      </w:r>
      <w:r w:rsidRPr="004408BD">
        <w:t>Changing Consumption Patterns</w:t>
      </w:r>
      <w:r w:rsidRPr="004408BD">
        <w:t>）</w:t>
      </w:r>
    </w:p>
    <w:p w14:paraId="25C2BEE4" w14:textId="77777777" w:rsidR="001B71AD" w:rsidRDefault="001B71AD" w:rsidP="001B71AD">
      <w:pPr>
        <w:pStyle w:val="15"/>
        <w:ind w:firstLine="480"/>
      </w:pPr>
      <w:r w:rsidRPr="003A5F3C">
        <w:t>透過租賃、二手交易、維修服務等</w:t>
      </w:r>
      <w:r>
        <w:rPr>
          <w:rFonts w:hint="eastAsia"/>
        </w:rPr>
        <w:t>，推廣</w:t>
      </w:r>
      <w:r w:rsidRPr="008D0F58">
        <w:rPr>
          <w:color w:val="C00000"/>
        </w:rPr>
        <w:t>創新商業模式與消費者教育</w:t>
      </w:r>
      <w:r>
        <w:rPr>
          <w:rFonts w:hint="eastAsia"/>
          <w:color w:val="C00000"/>
        </w:rPr>
        <w:t>，以</w:t>
      </w:r>
      <w:r w:rsidRPr="00553527">
        <w:rPr>
          <w:color w:val="C00000"/>
        </w:rPr>
        <w:t>延長產品使用</w:t>
      </w:r>
      <w:r>
        <w:rPr>
          <w:rFonts w:hint="eastAsia"/>
          <w:color w:val="C00000"/>
        </w:rPr>
        <w:t>壽命</w:t>
      </w:r>
      <w:r w:rsidRPr="003A5F3C">
        <w:t>，</w:t>
      </w:r>
      <w:r>
        <w:rPr>
          <w:rFonts w:hint="eastAsia"/>
        </w:rPr>
        <w:t>並推廣</w:t>
      </w:r>
      <w:r w:rsidRPr="008D0F58">
        <w:rPr>
          <w:color w:val="C00000"/>
        </w:rPr>
        <w:t>數位產品護照</w:t>
      </w:r>
      <w:r>
        <w:rPr>
          <w:rFonts w:hint="eastAsia"/>
        </w:rPr>
        <w:t>落地應用</w:t>
      </w:r>
      <w:r w:rsidRPr="000B3A67">
        <w:rPr>
          <w:rFonts w:hint="eastAsia"/>
        </w:rPr>
        <w:t>，</w:t>
      </w:r>
      <w:r w:rsidRPr="00902A06">
        <w:rPr>
          <w:rFonts w:hint="eastAsia"/>
          <w:color w:val="C00000"/>
        </w:rPr>
        <w:t>提升</w:t>
      </w:r>
      <w:r w:rsidRPr="00902A06">
        <w:rPr>
          <w:color w:val="C00000"/>
        </w:rPr>
        <w:t>資訊透明度與</w:t>
      </w:r>
      <w:r w:rsidRPr="00902A06">
        <w:rPr>
          <w:rFonts w:hint="eastAsia"/>
          <w:color w:val="C00000"/>
        </w:rPr>
        <w:t>創造</w:t>
      </w:r>
      <w:r w:rsidRPr="00902A06">
        <w:rPr>
          <w:color w:val="C00000"/>
        </w:rPr>
        <w:t>永續</w:t>
      </w:r>
      <w:r w:rsidRPr="00902A06">
        <w:rPr>
          <w:rFonts w:hint="eastAsia"/>
          <w:color w:val="C00000"/>
        </w:rPr>
        <w:t>性</w:t>
      </w:r>
      <w:r w:rsidRPr="00902A06">
        <w:rPr>
          <w:color w:val="C00000"/>
        </w:rPr>
        <w:t>消費</w:t>
      </w:r>
      <w:r w:rsidRPr="003A5F3C">
        <w:t>。</w:t>
      </w:r>
    </w:p>
    <w:p w14:paraId="3B220306" w14:textId="77777777" w:rsidR="001B71AD" w:rsidRPr="00F4056D" w:rsidRDefault="001B71AD" w:rsidP="00F07FAB">
      <w:pPr>
        <w:pStyle w:val="a"/>
      </w:pPr>
      <w:r w:rsidRPr="00F4056D">
        <w:t>改善生產實踐（</w:t>
      </w:r>
      <w:r w:rsidRPr="00F4056D">
        <w:t>Improving Production Practices</w:t>
      </w:r>
      <w:r w:rsidRPr="00F4056D">
        <w:t>）</w:t>
      </w:r>
    </w:p>
    <w:p w14:paraId="22DAE0FC" w14:textId="77777777" w:rsidR="001B71AD" w:rsidRDefault="001B71AD" w:rsidP="001B71AD">
      <w:pPr>
        <w:pStyle w:val="15"/>
        <w:ind w:firstLine="480"/>
      </w:pPr>
      <w:r>
        <w:rPr>
          <w:rFonts w:hint="eastAsia"/>
        </w:rPr>
        <w:t>推廣製造過程中的</w:t>
      </w:r>
      <w:r w:rsidRPr="004F027F">
        <w:rPr>
          <w:color w:val="EE0000"/>
        </w:rPr>
        <w:t>節能節水、替代有害化學品、強化廢棄物處理與勞動</w:t>
      </w:r>
      <w:r w:rsidRPr="004F027F">
        <w:rPr>
          <w:rFonts w:hint="eastAsia"/>
          <w:color w:val="EE0000"/>
        </w:rPr>
        <w:t>權益</w:t>
      </w:r>
      <w:r w:rsidRPr="004F027F">
        <w:rPr>
          <w:color w:val="EE0000"/>
        </w:rPr>
        <w:t>保障</w:t>
      </w:r>
      <w:r w:rsidRPr="00321A36">
        <w:t>，</w:t>
      </w:r>
      <w:r w:rsidRPr="00403058">
        <w:t>鼓勵</w:t>
      </w:r>
      <w:r>
        <w:rPr>
          <w:rFonts w:hint="eastAsia"/>
        </w:rPr>
        <w:t>品牌與製造商選擇</w:t>
      </w:r>
      <w:r w:rsidRPr="00403058">
        <w:t>可回收與再生材料</w:t>
      </w:r>
      <w:r w:rsidRPr="00321A36">
        <w:t>。</w:t>
      </w:r>
    </w:p>
    <w:p w14:paraId="41F5FB4A" w14:textId="77777777" w:rsidR="001B71AD" w:rsidRPr="004408BD" w:rsidRDefault="001B71AD" w:rsidP="00F07FAB">
      <w:pPr>
        <w:pStyle w:val="a"/>
      </w:pPr>
      <w:r w:rsidRPr="004408BD">
        <w:t>投資系統基礎設施（</w:t>
      </w:r>
      <w:r w:rsidRPr="004408BD">
        <w:t>Investing in Infrastructure</w:t>
      </w:r>
      <w:r w:rsidRPr="004408BD">
        <w:t>）</w:t>
      </w:r>
    </w:p>
    <w:p w14:paraId="14B61443" w14:textId="77777777" w:rsidR="001B71AD" w:rsidRDefault="001B71AD" w:rsidP="001B71AD">
      <w:pPr>
        <w:pStyle w:val="15"/>
        <w:ind w:firstLine="480"/>
      </w:pPr>
      <w:r w:rsidRPr="00501653">
        <w:t>建構</w:t>
      </w:r>
      <w:r>
        <w:rPr>
          <w:rFonts w:hint="eastAsia"/>
        </w:rPr>
        <w:t>完整</w:t>
      </w:r>
      <w:r w:rsidRPr="00501653">
        <w:t>回收與分類體系、資料共享平台與供應鏈追蹤機制，並制定循環設計與回收</w:t>
      </w:r>
      <w:r>
        <w:rPr>
          <w:rFonts w:hint="eastAsia"/>
        </w:rPr>
        <w:t>相關</w:t>
      </w:r>
      <w:r w:rsidRPr="00501653">
        <w:t>政策與標準。</w:t>
      </w:r>
    </w:p>
    <w:p w14:paraId="24D308A6" w14:textId="77777777" w:rsidR="00090C17" w:rsidRPr="00501653" w:rsidRDefault="00090C17" w:rsidP="001B71AD">
      <w:pPr>
        <w:pStyle w:val="15"/>
        <w:ind w:firstLine="480"/>
      </w:pPr>
    </w:p>
    <w:p w14:paraId="283401AB" w14:textId="25EFE30C" w:rsidR="001B71AD" w:rsidRDefault="001B71AD" w:rsidP="001B71AD">
      <w:pPr>
        <w:pStyle w:val="15"/>
        <w:ind w:firstLine="480"/>
      </w:pPr>
      <w:r w:rsidRPr="004478D6">
        <w:t>除了</w:t>
      </w:r>
      <w:r>
        <w:rPr>
          <w:rFonts w:hint="eastAsia"/>
        </w:rPr>
        <w:t>上述</w:t>
      </w:r>
      <w:r w:rsidRPr="004478D6">
        <w:t>永續壓力外，全球紡織產業在實踐循環經濟與永續轉型時，亦面臨</w:t>
      </w:r>
      <w:r w:rsidRPr="00D51732">
        <w:rPr>
          <w:color w:val="EE0000"/>
        </w:rPr>
        <w:t>多層次結構性的挑戰</w:t>
      </w:r>
      <w:r>
        <w:rPr>
          <w:rFonts w:hint="eastAsia"/>
        </w:rPr>
        <w:t>。</w:t>
      </w:r>
      <w:r w:rsidRPr="00C57262">
        <w:t>UNEP</w:t>
      </w:r>
      <w:r w:rsidRPr="00C57262">
        <w:t>報告指出，</w:t>
      </w:r>
      <w:r>
        <w:rPr>
          <w:rFonts w:hint="eastAsia"/>
        </w:rPr>
        <w:t>目前</w:t>
      </w:r>
      <w:r w:rsidRPr="00580F30">
        <w:rPr>
          <w:color w:val="EE0000"/>
        </w:rPr>
        <w:t>品牌商與零售商的永續</w:t>
      </w:r>
      <w:r w:rsidRPr="00580F30">
        <w:rPr>
          <w:rFonts w:hint="eastAsia"/>
          <w:color w:val="EE0000"/>
        </w:rPr>
        <w:t>貢獻</w:t>
      </w:r>
      <w:r w:rsidRPr="00580F30">
        <w:rPr>
          <w:color w:val="EE0000"/>
        </w:rPr>
        <w:t>多停留在產品層級</w:t>
      </w:r>
      <w:r w:rsidRPr="00C57262">
        <w:t>，</w:t>
      </w:r>
      <w:r w:rsidRPr="00FF6C03">
        <w:t>例如使用有機棉、導入環保材質等</w:t>
      </w:r>
      <w:r>
        <w:rPr>
          <w:rFonts w:hint="eastAsia"/>
        </w:rPr>
        <w:t>，</w:t>
      </w:r>
      <w:r w:rsidRPr="00580F30">
        <w:rPr>
          <w:rFonts w:hint="eastAsia"/>
          <w:color w:val="EE0000"/>
        </w:rPr>
        <w:t>缺乏對</w:t>
      </w:r>
      <w:r w:rsidRPr="00580F30">
        <w:rPr>
          <w:color w:val="EE0000"/>
        </w:rPr>
        <w:t>整體營運流程與</w:t>
      </w:r>
      <w:r w:rsidRPr="00580F30">
        <w:rPr>
          <w:rFonts w:hint="eastAsia"/>
          <w:color w:val="EE0000"/>
        </w:rPr>
        <w:t>紡織</w:t>
      </w:r>
      <w:r w:rsidRPr="00580F30">
        <w:rPr>
          <w:color w:val="EE0000"/>
        </w:rPr>
        <w:t>供應鏈</w:t>
      </w:r>
      <w:r w:rsidRPr="00580F30">
        <w:rPr>
          <w:rFonts w:hint="eastAsia"/>
          <w:color w:val="EE0000"/>
        </w:rPr>
        <w:t>協作</w:t>
      </w:r>
      <w:r w:rsidRPr="00580F30">
        <w:rPr>
          <w:color w:val="EE0000"/>
        </w:rPr>
        <w:t>制度的根本</w:t>
      </w:r>
      <w:r w:rsidRPr="00580F30">
        <w:rPr>
          <w:rFonts w:hint="eastAsia"/>
          <w:color w:val="EE0000"/>
        </w:rPr>
        <w:t>性</w:t>
      </w:r>
      <w:r w:rsidRPr="00580F30">
        <w:rPr>
          <w:color w:val="EE0000"/>
        </w:rPr>
        <w:t>改革</w:t>
      </w:r>
      <w:r>
        <w:rPr>
          <w:rFonts w:hint="eastAsia"/>
        </w:rPr>
        <w:t>。</w:t>
      </w:r>
    </w:p>
    <w:p w14:paraId="6E30C0DB" w14:textId="7EB89661" w:rsidR="001B71AD" w:rsidRDefault="001B71AD" w:rsidP="001B71AD">
      <w:pPr>
        <w:pStyle w:val="15"/>
        <w:ind w:firstLine="480"/>
      </w:pPr>
      <w:proofErr w:type="gramStart"/>
      <w:r w:rsidRPr="00580F30">
        <w:rPr>
          <w:rFonts w:hint="eastAsia"/>
        </w:rPr>
        <w:t>此外，</w:t>
      </w:r>
      <w:proofErr w:type="gramEnd"/>
      <w:r w:rsidRPr="00107E09">
        <w:t>多數企業的永續承諾高度依賴自我揭露（</w:t>
      </w:r>
      <w:r>
        <w:rPr>
          <w:rFonts w:hint="eastAsia"/>
        </w:rPr>
        <w:t>S</w:t>
      </w:r>
      <w:r w:rsidRPr="00107E09">
        <w:t>elf-disclosure</w:t>
      </w:r>
      <w:r w:rsidRPr="00107E09">
        <w:t>）或外部認證機構之稽核，</w:t>
      </w:r>
      <w:r w:rsidR="002B2679">
        <w:rPr>
          <w:rFonts w:hint="eastAsia"/>
        </w:rPr>
        <w:t>因此</w:t>
      </w:r>
      <w:r w:rsidRPr="00A42C80">
        <w:rPr>
          <w:color w:val="EE0000"/>
        </w:rPr>
        <w:t>欠缺統一與可信的監測標準，</w:t>
      </w:r>
      <w:r w:rsidR="00A77C3F">
        <w:rPr>
          <w:rFonts w:hint="eastAsia"/>
          <w:color w:val="EE0000"/>
        </w:rPr>
        <w:t>進而促</w:t>
      </w:r>
      <w:r w:rsidRPr="00A42C80">
        <w:rPr>
          <w:color w:val="EE0000"/>
        </w:rPr>
        <w:t>使資訊透明與責任追蹤無法真正落實</w:t>
      </w:r>
      <w:r w:rsidRPr="00580F30">
        <w:t>。</w:t>
      </w:r>
      <w:r>
        <w:rPr>
          <w:rFonts w:hint="eastAsia"/>
        </w:rPr>
        <w:t>而</w:t>
      </w:r>
      <w:r w:rsidRPr="00580F30">
        <w:t>創新</w:t>
      </w:r>
      <w:r w:rsidRPr="00580F30">
        <w:rPr>
          <w:rFonts w:hint="eastAsia"/>
        </w:rPr>
        <w:t>業</w:t>
      </w:r>
      <w:r w:rsidRPr="00580F30">
        <w:t>者與回收業者</w:t>
      </w:r>
      <w:r>
        <w:rPr>
          <w:rFonts w:hint="eastAsia"/>
        </w:rPr>
        <w:t>的</w:t>
      </w:r>
      <w:r w:rsidRPr="00D51732">
        <w:t>挑戰則來自資金取得困難、缺乏政策</w:t>
      </w:r>
      <w:r>
        <w:rPr>
          <w:rFonts w:hint="eastAsia"/>
        </w:rPr>
        <w:t>支持與</w:t>
      </w:r>
      <w:r w:rsidRPr="00D51732">
        <w:t>標準規範、技術</w:t>
      </w:r>
      <w:r>
        <w:rPr>
          <w:rFonts w:hint="eastAsia"/>
        </w:rPr>
        <w:t>精進</w:t>
      </w:r>
      <w:r w:rsidRPr="00D51732">
        <w:t>門檻高，回收材料</w:t>
      </w:r>
      <w:r>
        <w:rPr>
          <w:rFonts w:hint="eastAsia"/>
        </w:rPr>
        <w:t>於</w:t>
      </w:r>
      <w:r w:rsidRPr="00D51732">
        <w:t>市場流通</w:t>
      </w:r>
      <w:r>
        <w:rPr>
          <w:rFonts w:hint="eastAsia"/>
        </w:rPr>
        <w:t>時因分</w:t>
      </w:r>
      <w:r w:rsidRPr="005B760E">
        <w:t>類標準</w:t>
      </w:r>
      <w:r>
        <w:rPr>
          <w:rFonts w:hint="eastAsia"/>
        </w:rPr>
        <w:t>尚</w:t>
      </w:r>
      <w:r w:rsidRPr="005B760E">
        <w:t>未統一，</w:t>
      </w:r>
      <w:r>
        <w:rPr>
          <w:rFonts w:hint="eastAsia"/>
        </w:rPr>
        <w:t>造成</w:t>
      </w:r>
      <w:r w:rsidRPr="005B760E">
        <w:t>低回收效率，也使得</w:t>
      </w:r>
      <w:r w:rsidRPr="00E70655">
        <w:rPr>
          <w:color w:val="EE0000"/>
        </w:rPr>
        <w:t>產品</w:t>
      </w:r>
      <w:r w:rsidRPr="00E70655">
        <w:rPr>
          <w:rFonts w:hint="eastAsia"/>
          <w:color w:val="EE0000"/>
        </w:rPr>
        <w:t>循環再製的</w:t>
      </w:r>
      <w:r w:rsidRPr="00E70655">
        <w:rPr>
          <w:color w:val="EE0000"/>
        </w:rPr>
        <w:t>模式難以擴大</w:t>
      </w:r>
      <w:r w:rsidRPr="00E70655">
        <w:rPr>
          <w:rFonts w:hint="eastAsia"/>
          <w:color w:val="EE0000"/>
        </w:rPr>
        <w:t>應用</w:t>
      </w:r>
      <w:r w:rsidRPr="00D51732">
        <w:t>。</w:t>
      </w:r>
    </w:p>
    <w:p w14:paraId="5F637330" w14:textId="4C076759" w:rsidR="001B71AD" w:rsidRDefault="00F420C0" w:rsidP="001B71AD">
      <w:pPr>
        <w:pStyle w:val="15"/>
        <w:ind w:firstLine="480"/>
      </w:pPr>
      <w:r>
        <w:rPr>
          <w:rFonts w:hint="eastAsia"/>
        </w:rPr>
        <w:t>紡織</w:t>
      </w:r>
      <w:r w:rsidR="001B71AD">
        <w:rPr>
          <w:rFonts w:hint="eastAsia"/>
        </w:rPr>
        <w:t>產業創新與轉型</w:t>
      </w:r>
      <w:r w:rsidR="001B71AD" w:rsidRPr="000C3A5C">
        <w:t>若無法透過</w:t>
      </w:r>
      <w:r w:rsidR="00D6675D">
        <w:rPr>
          <w:rFonts w:hint="eastAsia"/>
        </w:rPr>
        <w:t>穩定</w:t>
      </w:r>
      <w:r w:rsidR="00EB0ADC">
        <w:rPr>
          <w:rFonts w:hint="eastAsia"/>
        </w:rPr>
        <w:t>的</w:t>
      </w:r>
      <w:r w:rsidR="003113A1">
        <w:rPr>
          <w:rFonts w:hint="eastAsia"/>
        </w:rPr>
        <w:t>驅動力</w:t>
      </w:r>
      <w:r w:rsidR="001B71AD" w:rsidRPr="000C3A5C">
        <w:t>與技術手段</w:t>
      </w:r>
      <w:r w:rsidR="001B71AD" w:rsidRPr="00BC1374">
        <w:rPr>
          <w:color w:val="EE0000"/>
        </w:rPr>
        <w:t>有效整合產業鏈中不同利害關係人，將難以推動規模化的循環創新</w:t>
      </w:r>
      <w:r w:rsidR="001B71AD">
        <w:rPr>
          <w:rFonts w:hint="eastAsia"/>
        </w:rPr>
        <w:t>，</w:t>
      </w:r>
      <w:r w:rsidR="001B71AD" w:rsidRPr="00580F30">
        <w:rPr>
          <w:rFonts w:hint="eastAsia"/>
        </w:rPr>
        <w:t>更加</w:t>
      </w:r>
      <w:proofErr w:type="gramStart"/>
      <w:r w:rsidR="001B71AD" w:rsidRPr="00580F30">
        <w:t>凸</w:t>
      </w:r>
      <w:proofErr w:type="gramEnd"/>
      <w:r w:rsidR="001B71AD" w:rsidRPr="00580F30">
        <w:t>顯</w:t>
      </w:r>
      <w:r w:rsidR="001B71AD" w:rsidRPr="00580F30">
        <w:rPr>
          <w:rFonts w:hint="eastAsia"/>
        </w:rPr>
        <w:t>產業</w:t>
      </w:r>
      <w:r w:rsidR="001B71AD" w:rsidRPr="00580F30">
        <w:t>導入數位技術以整合供應鏈資訊、提高</w:t>
      </w:r>
      <w:r w:rsidR="001B71AD">
        <w:rPr>
          <w:rFonts w:hint="eastAsia"/>
        </w:rPr>
        <w:t>資訊</w:t>
      </w:r>
      <w:r w:rsidR="001B71AD" w:rsidRPr="00580F30">
        <w:t>可追溯性與促進跨角色</w:t>
      </w:r>
      <w:r w:rsidR="001B71AD">
        <w:rPr>
          <w:rFonts w:hint="eastAsia"/>
        </w:rPr>
        <w:t>合作</w:t>
      </w:r>
      <w:r w:rsidR="001B71AD" w:rsidRPr="00580F30">
        <w:t>的必要性</w:t>
      </w:r>
      <w:r w:rsidR="001B71AD" w:rsidRPr="00580F30">
        <w:rPr>
          <w:rFonts w:hint="eastAsia"/>
        </w:rPr>
        <w:t>。</w:t>
      </w:r>
      <w:r w:rsidR="001B71AD">
        <w:br w:type="page"/>
      </w:r>
    </w:p>
    <w:p w14:paraId="57A5F1A9" w14:textId="0CC37B19" w:rsidR="00464857" w:rsidRDefault="007F2E2C" w:rsidP="007F2E2C">
      <w:pPr>
        <w:pStyle w:val="2"/>
      </w:pPr>
      <w:bookmarkStart w:id="118" w:name="_Toc202118612"/>
      <w:r>
        <w:rPr>
          <w:rFonts w:hint="eastAsia"/>
        </w:rPr>
        <w:lastRenderedPageBreak/>
        <w:t>4.</w:t>
      </w:r>
      <w:r w:rsidR="00EA681C">
        <w:rPr>
          <w:rFonts w:hint="eastAsia"/>
        </w:rPr>
        <w:t>2</w:t>
      </w:r>
      <w:r w:rsidR="00EB0A13">
        <w:rPr>
          <w:rFonts w:hint="eastAsia"/>
        </w:rPr>
        <w:t xml:space="preserve"> </w:t>
      </w:r>
      <w:r w:rsidR="00473D7F" w:rsidRPr="00473D7F">
        <w:t>台灣紡織產業</w:t>
      </w:r>
      <w:r w:rsidR="00AA7065">
        <w:rPr>
          <w:rFonts w:hint="eastAsia"/>
        </w:rPr>
        <w:t>歷史與現況</w:t>
      </w:r>
      <w:bookmarkEnd w:id="118"/>
    </w:p>
    <w:p w14:paraId="2DA70F33" w14:textId="6759C880" w:rsidR="00652680" w:rsidRPr="001B7173" w:rsidRDefault="00F30FB0" w:rsidP="003A2C9A">
      <w:pPr>
        <w:pStyle w:val="15"/>
        <w:ind w:firstLine="480"/>
      </w:pPr>
      <w:r w:rsidRPr="001B7173">
        <w:t>台灣紡織工業自</w:t>
      </w:r>
      <w:proofErr w:type="gramStart"/>
      <w:r w:rsidRPr="001B7173">
        <w:t>1950</w:t>
      </w:r>
      <w:proofErr w:type="gramEnd"/>
      <w:r w:rsidRPr="001B7173">
        <w:t>年代起</w:t>
      </w:r>
      <w:r w:rsidR="00602787" w:rsidRPr="001B7173">
        <w:rPr>
          <w:rFonts w:hint="eastAsia"/>
        </w:rPr>
        <w:t>，</w:t>
      </w:r>
      <w:r w:rsidRPr="001B7173">
        <w:t>即為推動</w:t>
      </w:r>
      <w:r w:rsidR="00A71CDE" w:rsidRPr="001B7173">
        <w:rPr>
          <w:rFonts w:hint="eastAsia"/>
        </w:rPr>
        <w:t>台灣</w:t>
      </w:r>
      <w:r w:rsidRPr="001B7173">
        <w:t>經濟發展的重要產業之一</w:t>
      </w:r>
      <w:r w:rsidR="00652680" w:rsidRPr="001B7173">
        <w:rPr>
          <w:rFonts w:hint="eastAsia"/>
        </w:rPr>
        <w:t>。</w:t>
      </w:r>
      <w:r w:rsidR="002B4AC5" w:rsidRPr="001B7173">
        <w:t>歷經政策扶植與技術累積，逐步建立涵蓋上游原料供應、中游紗線布料加工、下游成衣製造的完整產業鏈。</w:t>
      </w:r>
      <w:r w:rsidR="000A7592" w:rsidRPr="001B7173">
        <w:t>回顧</w:t>
      </w:r>
      <w:r w:rsidR="004E1370" w:rsidRPr="001B7173">
        <w:rPr>
          <w:rFonts w:hint="eastAsia"/>
        </w:rPr>
        <w:t>產業</w:t>
      </w:r>
      <w:r w:rsidR="00EE6B64" w:rsidRPr="001B7173">
        <w:rPr>
          <w:rFonts w:hint="eastAsia"/>
        </w:rPr>
        <w:t>歷史</w:t>
      </w:r>
      <w:r w:rsidR="000A7592" w:rsidRPr="001B7173">
        <w:t>脈絡，可大致劃分為三個</w:t>
      </w:r>
      <w:r w:rsidR="004C1167" w:rsidRPr="001B7173">
        <w:rPr>
          <w:rFonts w:hint="eastAsia"/>
        </w:rPr>
        <w:t>發展</w:t>
      </w:r>
      <w:r w:rsidR="000A7592" w:rsidRPr="001B7173">
        <w:t>階段：</w:t>
      </w:r>
    </w:p>
    <w:p w14:paraId="643CBD8E" w14:textId="27433A60" w:rsidR="00115157" w:rsidRDefault="00115157" w:rsidP="00115157">
      <w:pPr>
        <w:pStyle w:val="a0"/>
      </w:pPr>
      <w:r w:rsidRPr="000317AD">
        <w:t>1950</w:t>
      </w:r>
      <w:r w:rsidR="00600A83">
        <w:rPr>
          <w:rFonts w:hint="eastAsia"/>
        </w:rPr>
        <w:t>-</w:t>
      </w:r>
      <w:proofErr w:type="gramStart"/>
      <w:r w:rsidR="00600A83">
        <w:rPr>
          <w:rFonts w:hint="eastAsia"/>
        </w:rPr>
        <w:t>1960</w:t>
      </w:r>
      <w:proofErr w:type="gramEnd"/>
      <w:r w:rsidRPr="000317AD">
        <w:t>年代</w:t>
      </w:r>
      <w:r>
        <w:rPr>
          <w:rFonts w:hint="eastAsia"/>
        </w:rPr>
        <w:t>，</w:t>
      </w:r>
      <w:r w:rsidR="001145E6" w:rsidRPr="001145E6">
        <w:t>進口替代與</w:t>
      </w:r>
      <w:proofErr w:type="gramStart"/>
      <w:r w:rsidR="001145E6" w:rsidRPr="001145E6">
        <w:t>代紡代織</w:t>
      </w:r>
      <w:proofErr w:type="gramEnd"/>
      <w:r w:rsidR="001145E6" w:rsidRPr="001145E6">
        <w:t>政策</w:t>
      </w:r>
      <w:r w:rsidR="005426A6">
        <w:rPr>
          <w:rStyle w:val="afff9"/>
        </w:rPr>
        <w:footnoteReference w:id="8"/>
      </w:r>
    </w:p>
    <w:p w14:paraId="70D5306E" w14:textId="6C0662D8" w:rsidR="009A00AD" w:rsidRPr="00DA3C6F" w:rsidRDefault="00EE5E60" w:rsidP="00E67D6E">
      <w:pPr>
        <w:pStyle w:val="15"/>
        <w:ind w:firstLine="480"/>
      </w:pPr>
      <w:r w:rsidRPr="00DA3C6F">
        <w:t>戰後</w:t>
      </w:r>
      <w:proofErr w:type="gramStart"/>
      <w:r w:rsidR="00150EBE" w:rsidRPr="00DA3C6F">
        <w:rPr>
          <w:rFonts w:hint="eastAsia"/>
        </w:rPr>
        <w:t>1950</w:t>
      </w:r>
      <w:proofErr w:type="gramEnd"/>
      <w:r w:rsidR="00150EBE" w:rsidRPr="00DA3C6F">
        <w:rPr>
          <w:rFonts w:hint="eastAsia"/>
        </w:rPr>
        <w:t>年代</w:t>
      </w:r>
      <w:r w:rsidRPr="00DA3C6F">
        <w:t>初期，台灣紡織產業面臨</w:t>
      </w:r>
      <w:commentRangeStart w:id="119"/>
      <w:r w:rsidR="00032E4C" w:rsidRPr="00DA3C6F">
        <w:t>資金與原物料匱乏</w:t>
      </w:r>
      <w:commentRangeEnd w:id="119"/>
      <w:r w:rsidR="005426A6" w:rsidRPr="00DA3C6F">
        <w:rPr>
          <w:rStyle w:val="af7"/>
        </w:rPr>
        <w:commentReference w:id="119"/>
      </w:r>
      <w:r w:rsidRPr="00DA3C6F">
        <w:t>，</w:t>
      </w:r>
      <w:r w:rsidR="00CC27DF" w:rsidRPr="00DA3C6F">
        <w:rPr>
          <w:rFonts w:hint="eastAsia"/>
        </w:rPr>
        <w:t>而</w:t>
      </w:r>
      <w:r w:rsidR="00FF527F" w:rsidRPr="00DA3C6F">
        <w:t>中國政權更替後，大量紡織設備與技術遷移來台，國內</w:t>
      </w:r>
      <w:r w:rsidR="007C691A" w:rsidRPr="00DA3C6F">
        <w:t>棉紗紡織品</w:t>
      </w:r>
      <w:r w:rsidR="00FF527F" w:rsidRPr="00DA3C6F">
        <w:t>需求</w:t>
      </w:r>
      <w:r w:rsidR="007C691A" w:rsidRPr="00DA3C6F">
        <w:rPr>
          <w:rFonts w:hint="eastAsia"/>
        </w:rPr>
        <w:t>也</w:t>
      </w:r>
      <w:r w:rsidR="00FF527F" w:rsidRPr="00DA3C6F">
        <w:t>快速增長</w:t>
      </w:r>
      <w:r w:rsidRPr="00DA3C6F">
        <w:t>，</w:t>
      </w:r>
      <w:r w:rsidR="00E96C22" w:rsidRPr="00DA3C6F">
        <w:rPr>
          <w:rFonts w:hint="eastAsia"/>
        </w:rPr>
        <w:t>政府</w:t>
      </w:r>
      <w:r w:rsidR="00F37BC0" w:rsidRPr="00DA3C6F">
        <w:rPr>
          <w:rFonts w:hint="eastAsia"/>
        </w:rPr>
        <w:t>遂</w:t>
      </w:r>
      <w:r w:rsidRPr="00DA3C6F">
        <w:t>實施進口替代政策</w:t>
      </w:r>
      <w:r w:rsidR="00663A34" w:rsidRPr="00DA3C6F">
        <w:rPr>
          <w:rFonts w:hint="eastAsia"/>
        </w:rPr>
        <w:t>與</w:t>
      </w:r>
      <w:proofErr w:type="gramStart"/>
      <w:r w:rsidRPr="00DA3C6F">
        <w:t>代紡代織</w:t>
      </w:r>
      <w:proofErr w:type="gramEnd"/>
      <w:r w:rsidRPr="00DA3C6F">
        <w:t>制度</w:t>
      </w:r>
      <w:r w:rsidR="001037B7" w:rsidRPr="00DA3C6F">
        <w:fldChar w:fldCharType="begin"/>
      </w:r>
      <w:r w:rsidR="001037B7" w:rsidRPr="00DA3C6F">
        <w:rPr>
          <w:rFonts w:hint="eastAsia"/>
        </w:rPr>
        <w:instrText xml:space="preserve"> ADDIN EN.CITE &lt;EndNote&gt;&lt;Cite&gt;&lt;Author&gt;</w:instrText>
      </w:r>
      <w:r w:rsidR="001037B7" w:rsidRPr="00DA3C6F">
        <w:rPr>
          <w:rFonts w:hint="eastAsia"/>
        </w:rPr>
        <w:instrText>吳婉韻</w:instrText>
      </w:r>
      <w:r w:rsidR="001037B7" w:rsidRPr="00DA3C6F">
        <w:rPr>
          <w:rFonts w:hint="eastAsia"/>
        </w:rPr>
        <w:instrText>&lt;/Author&gt;&lt;Year&gt;2003&lt;/Year&gt;&lt;RecNum&gt;214&lt;/RecNum&gt;&lt;DisplayText&gt;(</w:instrText>
      </w:r>
      <w:r w:rsidR="001037B7" w:rsidRPr="00DA3C6F">
        <w:rPr>
          <w:rFonts w:hint="eastAsia"/>
        </w:rPr>
        <w:instrText>吳婉韻</w:instrText>
      </w:r>
      <w:r w:rsidR="001037B7" w:rsidRPr="00DA3C6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037B7" w:rsidRPr="00DA3C6F">
        <w:rPr>
          <w:rFonts w:hint="eastAsia"/>
        </w:rPr>
        <w:instrText>吳婉韻</w:instrText>
      </w:r>
      <w:r w:rsidR="001037B7" w:rsidRPr="00DA3C6F">
        <w:rPr>
          <w:rFonts w:hint="eastAsia"/>
        </w:rPr>
        <w:instrText>,&lt;/author&gt;&lt;/authors&gt;&lt;tertiary-authors&gt;&lt;author&gt;</w:instrText>
      </w:r>
      <w:r w:rsidR="001037B7" w:rsidRPr="00DA3C6F">
        <w:rPr>
          <w:rFonts w:hint="eastAsia"/>
        </w:rPr>
        <w:instrText>施能傑</w:instrText>
      </w:r>
      <w:r w:rsidR="001037B7" w:rsidRPr="00DA3C6F">
        <w:rPr>
          <w:rFonts w:hint="eastAsia"/>
        </w:rPr>
        <w:instrText>,&lt;/author&gt;&lt;/tertiary-authors&gt;&lt;translated-authors&gt;&lt;author&gt;Wu Wan, Yun&lt;/author&gt;&lt;/translated-authors&gt;&lt;/contributors&gt;&lt;titles&gt;&lt;title&gt;</w:instrText>
      </w:r>
      <w:r w:rsidR="001037B7" w:rsidRPr="00DA3C6F">
        <w:rPr>
          <w:rFonts w:hint="eastAsia"/>
        </w:rPr>
        <w:instrText>國家與台灣紡織產業政策之研究：全球化與政策工具觀點</w:instrText>
      </w:r>
      <w:r w:rsidR="001037B7" w:rsidRPr="00DA3C6F">
        <w:rPr>
          <w:rFonts w:hint="eastAsia"/>
        </w:rPr>
        <w:instrText>&lt;/title&gt;&lt;secondary-title&gt;</w:instrText>
      </w:r>
      <w:r w:rsidR="001037B7" w:rsidRPr="00DA3C6F">
        <w:rPr>
          <w:rFonts w:hint="eastAsia"/>
        </w:rPr>
        <w:instrText>公共行政學系</w:instrText>
      </w:r>
      <w:r w:rsidR="001037B7" w:rsidRPr="00DA3C6F">
        <w:rPr>
          <w:rFonts w:hint="eastAsia"/>
        </w:rPr>
        <w:instrText>&lt;/secondary-title&gt;&lt;/titles&gt;&lt;pages&gt;122&lt;/pages&gt;&lt;volume&gt;</w:instrText>
      </w:r>
      <w:r w:rsidR="001037B7" w:rsidRPr="00DA3C6F">
        <w:rPr>
          <w:rFonts w:hint="eastAsia"/>
        </w:rPr>
        <w:instrText>碩士</w:instrText>
      </w:r>
      <w:r w:rsidR="001037B7" w:rsidRPr="00DA3C6F">
        <w:rPr>
          <w:rFonts w:hint="eastAsia"/>
        </w:rPr>
        <w:instrText>&lt;/volume&gt;&lt;keywords&gt;&lt;keyword&gt;</w:instrText>
      </w:r>
      <w:r w:rsidR="001037B7" w:rsidRPr="00DA3C6F">
        <w:rPr>
          <w:rFonts w:hint="eastAsia"/>
        </w:rPr>
        <w:instrText>國家</w:instrText>
      </w:r>
      <w:r w:rsidR="001037B7" w:rsidRPr="00DA3C6F">
        <w:rPr>
          <w:rFonts w:hint="eastAsia"/>
        </w:rPr>
        <w:instrText>&lt;/keyword&gt;&lt;keyword&gt;</w:instrText>
      </w:r>
      <w:r w:rsidR="001037B7" w:rsidRPr="00DA3C6F">
        <w:rPr>
          <w:rFonts w:hint="eastAsia"/>
        </w:rPr>
        <w:instrText>產業政策</w:instrText>
      </w:r>
      <w:r w:rsidR="001037B7" w:rsidRPr="00DA3C6F">
        <w:rPr>
          <w:rFonts w:hint="eastAsia"/>
        </w:rPr>
        <w:instrText>&lt;/keyword&gt;&lt;keyword&gt;</w:instrText>
      </w:r>
      <w:r w:rsidR="001037B7" w:rsidRPr="00DA3C6F">
        <w:rPr>
          <w:rFonts w:hint="eastAsia"/>
        </w:rPr>
        <w:instrText>紡織業</w:instrText>
      </w:r>
      <w:r w:rsidR="001037B7" w:rsidRPr="00DA3C6F">
        <w:rPr>
          <w:rFonts w:hint="eastAsia"/>
        </w:rPr>
        <w:instrText>&lt;/keyword&gt;&lt;keyword&gt;</w:instrText>
      </w:r>
      <w:r w:rsidR="001037B7" w:rsidRPr="00DA3C6F">
        <w:rPr>
          <w:rFonts w:hint="eastAsia"/>
        </w:rPr>
        <w:instrText>全球化</w:instrText>
      </w:r>
      <w:r w:rsidR="001037B7" w:rsidRPr="00DA3C6F">
        <w:rPr>
          <w:rFonts w:hint="eastAsia"/>
        </w:rPr>
        <w:instrText>&lt;/keyword&gt;&lt;keyword&gt;</w:instrText>
      </w:r>
      <w:r w:rsidR="001037B7" w:rsidRPr="00DA3C6F">
        <w:rPr>
          <w:rFonts w:hint="eastAsia"/>
        </w:rPr>
        <w:instrText>政策工具</w:instrText>
      </w:r>
      <w:r w:rsidR="001037B7" w:rsidRPr="00DA3C6F">
        <w:rPr>
          <w:rFonts w:hint="eastAsia"/>
        </w:rPr>
        <w:instrText>&lt;/keyword&gt;&lt;/keywords&gt;&lt;dates&gt;&lt;year&gt;2003&lt;/year&gt;&lt;/dates&gt;&lt;pub-location&gt;</w:instrText>
      </w:r>
      <w:r w:rsidR="001037B7" w:rsidRPr="00DA3C6F">
        <w:rPr>
          <w:rFonts w:hint="eastAsia"/>
        </w:rPr>
        <w:instrText>台北市</w:instrText>
      </w:r>
      <w:r w:rsidR="001037B7" w:rsidRPr="00DA3C6F">
        <w:rPr>
          <w:rFonts w:hint="eastAsia"/>
        </w:rPr>
        <w:instrText>&lt;/pub-location&gt;&lt;publisher&gt;</w:instrText>
      </w:r>
      <w:r w:rsidR="001037B7" w:rsidRPr="00DA3C6F">
        <w:rPr>
          <w:rFonts w:hint="eastAsia"/>
        </w:rPr>
        <w:instrText>國立政治大學</w:instrText>
      </w:r>
      <w:r w:rsidR="001037B7" w:rsidRPr="00DA3C6F">
        <w:rPr>
          <w:rFonts w:hint="eastAsia"/>
        </w:rPr>
        <w:instrText>&lt;/publisher&gt;&lt;urls&gt;&lt;related-urls&gt;&lt;url&gt;https://hdl.handle.net/11296/cr8g57&lt;/url&gt;&lt;/related-urls&gt;&lt;/urls&gt;&lt;remote-database-name&gt;</w:instrText>
      </w:r>
      <w:r w:rsidR="001037B7" w:rsidRPr="00DA3C6F">
        <w:rPr>
          <w:rFonts w:hint="eastAsia"/>
        </w:rPr>
        <w:instrText>臺灣博碩士論文知識加值系統</w:instrText>
      </w:r>
      <w:r w:rsidR="001037B7" w:rsidRPr="00DA3C6F">
        <w:rPr>
          <w:rFonts w:hint="eastAsia"/>
        </w:rPr>
        <w:instrText>&lt;/remote-database-name&gt;&lt;/record&gt;&lt;/Cite&gt;&lt;/EndNote&gt;</w:instrText>
      </w:r>
      <w:r w:rsidR="001037B7" w:rsidRPr="00DA3C6F">
        <w:fldChar w:fldCharType="separate"/>
      </w:r>
      <w:r w:rsidR="001037B7" w:rsidRPr="00DA3C6F">
        <w:rPr>
          <w:rFonts w:hint="eastAsia"/>
          <w:noProof/>
        </w:rPr>
        <w:t>(</w:t>
      </w:r>
      <w:r w:rsidR="001037B7" w:rsidRPr="00DA3C6F">
        <w:rPr>
          <w:rFonts w:hint="eastAsia"/>
          <w:noProof/>
        </w:rPr>
        <w:t>吳婉韻</w:t>
      </w:r>
      <w:r w:rsidR="001037B7" w:rsidRPr="00DA3C6F">
        <w:rPr>
          <w:rFonts w:hint="eastAsia"/>
          <w:noProof/>
        </w:rPr>
        <w:t>, 2003)</w:t>
      </w:r>
      <w:r w:rsidR="001037B7" w:rsidRPr="00DA3C6F">
        <w:fldChar w:fldCharType="end"/>
      </w:r>
      <w:r w:rsidRPr="00DA3C6F">
        <w:t>。此體制由政府提供美援棉花與棉紗，以委託代工形式分配給廠商加工，再統一收購成品銷售，藉此穩定價格並解決資金困境。</w:t>
      </w:r>
      <w:r w:rsidR="00C308ED" w:rsidRPr="00DA3C6F">
        <w:rPr>
          <w:rFonts w:hint="eastAsia"/>
        </w:rPr>
        <w:t>同</w:t>
      </w:r>
      <w:r w:rsidR="00A440AD" w:rsidRPr="00DA3C6F">
        <w:rPr>
          <w:rFonts w:hint="eastAsia"/>
        </w:rPr>
        <w:t>步</w:t>
      </w:r>
      <w:r w:rsidRPr="00DA3C6F">
        <w:t>限制新廠設立，使原有中上游業者（如紗廠、織布廠）得以壟斷利潤、累積資本</w:t>
      </w:r>
      <w:r w:rsidR="00D0651F" w:rsidRPr="00DA3C6F">
        <w:rPr>
          <w:rFonts w:hint="eastAsia"/>
        </w:rPr>
        <w:t>，而</w:t>
      </w:r>
      <w:r w:rsidR="00D0651F" w:rsidRPr="00DA3C6F">
        <w:t>政策介入與即時支持，有效促進了</w:t>
      </w:r>
      <w:r w:rsidR="00F70069" w:rsidRPr="00DA3C6F">
        <w:rPr>
          <w:rFonts w:hint="eastAsia"/>
        </w:rPr>
        <w:t>台灣</w:t>
      </w:r>
      <w:r w:rsidR="00D0651F" w:rsidRPr="00DA3C6F">
        <w:t>中上游</w:t>
      </w:r>
      <w:r w:rsidR="00D909EC" w:rsidRPr="00DA3C6F">
        <w:rPr>
          <w:rFonts w:hint="eastAsia"/>
        </w:rPr>
        <w:t>紡織</w:t>
      </w:r>
      <w:r w:rsidR="006A16FE" w:rsidRPr="00DA3C6F">
        <w:rPr>
          <w:rFonts w:hint="eastAsia"/>
        </w:rPr>
        <w:t>業</w:t>
      </w:r>
      <w:r w:rsidR="00D0651F" w:rsidRPr="00DA3C6F">
        <w:t>穩健發展，奠定日後完整產業體系的基礎</w:t>
      </w:r>
      <w:r w:rsidRPr="00DA3C6F">
        <w:t>。</w:t>
      </w:r>
    </w:p>
    <w:p w14:paraId="4AFA5580" w14:textId="229FA7F5" w:rsidR="003808B9" w:rsidRDefault="005762D6" w:rsidP="00E67D6E">
      <w:pPr>
        <w:pStyle w:val="15"/>
        <w:ind w:firstLine="480"/>
      </w:pPr>
      <w:r w:rsidRPr="00FB1B5E">
        <w:t>在明確進口管制政策推動</w:t>
      </w:r>
      <w:r w:rsidR="003C236E">
        <w:rPr>
          <w:rFonts w:hint="eastAsia"/>
        </w:rPr>
        <w:t>之</w:t>
      </w:r>
      <w:r w:rsidRPr="00FB1B5E">
        <w:t>下</w:t>
      </w:r>
      <w:r w:rsidRPr="00FA48F3">
        <w:t>，</w:t>
      </w:r>
      <w:r w:rsidRPr="008F396A">
        <w:t>國內紡織業於短短</w:t>
      </w:r>
      <w:proofErr w:type="gramStart"/>
      <w:r w:rsidRPr="008F396A">
        <w:t>三</w:t>
      </w:r>
      <w:proofErr w:type="gramEnd"/>
      <w:r w:rsidRPr="008F396A">
        <w:t>年間即實現自給自足的目標</w:t>
      </w:r>
      <w:r w:rsidR="006364DF">
        <w:fldChar w:fldCharType="begin"/>
      </w:r>
      <w:r w:rsidR="006364DF">
        <w:rPr>
          <w:rFonts w:hint="eastAsia"/>
        </w:rPr>
        <w:instrText xml:space="preserve"> ADDIN EN.CITE &lt;EndNote&gt;&lt;Cite&gt;&lt;Author&gt;</w:instrText>
      </w:r>
      <w:r w:rsidR="006364DF">
        <w:rPr>
          <w:rFonts w:hint="eastAsia"/>
        </w:rPr>
        <w:instrText>瞿宛文</w:instrText>
      </w:r>
      <w:r w:rsidR="006364DF">
        <w:rPr>
          <w:rFonts w:hint="eastAsia"/>
        </w:rPr>
        <w:instrText>&lt;/Author&gt;&lt;Year&gt;2008&lt;/Year&gt;&lt;RecNum&gt;95&lt;/RecNum&gt;&lt;DisplayText&gt;(</w:instrText>
      </w:r>
      <w:r w:rsidR="006364DF">
        <w:rPr>
          <w:rFonts w:hint="eastAsia"/>
        </w:rPr>
        <w:instrText>瞿宛文</w:instrText>
      </w:r>
      <w:r w:rsidR="006364D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6364DF">
        <w:rPr>
          <w:rFonts w:hint="eastAsia"/>
        </w:rPr>
        <w:instrText>瞿宛文</w:instrText>
      </w:r>
      <w:r w:rsidR="006364DF">
        <w:rPr>
          <w:rFonts w:hint="eastAsia"/>
        </w:rPr>
        <w:instrText>&lt;/author&gt;&lt;/authors&gt;&lt;/contributors&gt;&lt;titles&gt;&lt;title&gt;</w:instrText>
      </w:r>
      <w:r w:rsidR="006364DF">
        <w:rPr>
          <w:rFonts w:hint="eastAsia"/>
        </w:rPr>
        <w:instrText>重看臺灣棉紡織業早期的發展</w:instrText>
      </w:r>
      <w:r w:rsidR="006364DF">
        <w:rPr>
          <w:rFonts w:hint="eastAsia"/>
        </w:rPr>
        <w:instrText>&lt;/title&gt;&lt;/titles&gt;&lt;dates&gt;&lt;year&gt;2008&lt;/year&gt;&lt;/dat</w:instrText>
      </w:r>
      <w:r w:rsidR="006364DF">
        <w:instrText>es&gt;&lt;urls&gt;&lt;related-urls&gt;&lt;url&gt;https://idv.sinica.edu.tw/wwchu/9703%20New%20History.pdf&lt;/url&gt;&lt;/related-urls&gt;&lt;/urls&gt;&lt;/record&gt;&lt;/Cite&gt;&lt;/EndNote&gt;</w:instrText>
      </w:r>
      <w:r w:rsidR="006364DF">
        <w:fldChar w:fldCharType="separate"/>
      </w:r>
      <w:r w:rsidR="006364DF">
        <w:rPr>
          <w:rFonts w:hint="eastAsia"/>
          <w:noProof/>
        </w:rPr>
        <w:t>(</w:t>
      </w:r>
      <w:r w:rsidR="006364DF">
        <w:rPr>
          <w:rFonts w:hint="eastAsia"/>
          <w:noProof/>
        </w:rPr>
        <w:t>瞿宛文</w:t>
      </w:r>
      <w:r w:rsidR="006364DF">
        <w:rPr>
          <w:rFonts w:hint="eastAsia"/>
          <w:noProof/>
        </w:rPr>
        <w:t>, 2008)</w:t>
      </w:r>
      <w:r w:rsidR="006364DF">
        <w:fldChar w:fldCharType="end"/>
      </w:r>
      <w:r w:rsidR="00E67D6E">
        <w:rPr>
          <w:rFonts w:hint="eastAsia"/>
        </w:rPr>
        <w:t>，</w:t>
      </w:r>
      <w:r w:rsidR="00EE5E60" w:rsidRPr="00EE5E60">
        <w:t>但因匯率與貿易政策尚未開放，</w:t>
      </w:r>
      <w:r w:rsidR="00E03908">
        <w:rPr>
          <w:rFonts w:hint="eastAsia"/>
        </w:rPr>
        <w:t>國內</w:t>
      </w:r>
      <w:r w:rsidR="00EE5E60" w:rsidRPr="00EE5E60">
        <w:t>產能過剩問題</w:t>
      </w:r>
      <w:r w:rsidR="00442647">
        <w:rPr>
          <w:rFonts w:hint="eastAsia"/>
        </w:rPr>
        <w:t>逐漸</w:t>
      </w:r>
      <w:r w:rsidR="00EE5E60" w:rsidRPr="00EE5E60">
        <w:t>浮現，促使政府</w:t>
      </w:r>
      <w:r w:rsidR="000F5419">
        <w:rPr>
          <w:rFonts w:hint="eastAsia"/>
        </w:rPr>
        <w:t>決定</w:t>
      </w:r>
      <w:r w:rsidR="0091459C">
        <w:rPr>
          <w:rFonts w:hint="eastAsia"/>
        </w:rPr>
        <w:t>將</w:t>
      </w:r>
      <w:r w:rsidR="00764ACE">
        <w:rPr>
          <w:rFonts w:hint="eastAsia"/>
        </w:rPr>
        <w:t>產業</w:t>
      </w:r>
      <w:r w:rsidR="00317E6D">
        <w:rPr>
          <w:rFonts w:hint="eastAsia"/>
        </w:rPr>
        <w:t>政策轉至</w:t>
      </w:r>
      <w:r w:rsidR="00EE5E60" w:rsidRPr="00EE5E60">
        <w:t>出口導向。</w:t>
      </w:r>
    </w:p>
    <w:p w14:paraId="5F8CD372" w14:textId="0A08AA86" w:rsidR="00CF68E6" w:rsidRDefault="00CF68E6" w:rsidP="00CF68E6">
      <w:pPr>
        <w:pStyle w:val="a0"/>
      </w:pPr>
      <w:r>
        <w:rPr>
          <w:rFonts w:hint="eastAsia"/>
        </w:rPr>
        <w:t>19</w:t>
      </w:r>
      <w:r w:rsidR="00886304">
        <w:rPr>
          <w:rFonts w:hint="eastAsia"/>
        </w:rPr>
        <w:t>60</w:t>
      </w:r>
      <w:r w:rsidR="00600A83">
        <w:rPr>
          <w:rFonts w:hint="eastAsia"/>
        </w:rPr>
        <w:t>-</w:t>
      </w:r>
      <w:proofErr w:type="gramStart"/>
      <w:r w:rsidR="00600A83">
        <w:rPr>
          <w:rFonts w:hint="eastAsia"/>
        </w:rPr>
        <w:t>1980</w:t>
      </w:r>
      <w:proofErr w:type="gramEnd"/>
      <w:r w:rsidR="00886304">
        <w:rPr>
          <w:rFonts w:hint="eastAsia"/>
        </w:rPr>
        <w:t>年代</w:t>
      </w:r>
      <w:r w:rsidR="009066EC">
        <w:rPr>
          <w:rFonts w:hint="eastAsia"/>
        </w:rPr>
        <w:t>，</w:t>
      </w:r>
      <w:commentRangeStart w:id="120"/>
      <w:r w:rsidR="00BE5C58" w:rsidRPr="00BE5C58">
        <w:t>出口擴張</w:t>
      </w:r>
      <w:commentRangeEnd w:id="120"/>
      <w:r w:rsidR="001121EA">
        <w:rPr>
          <w:rStyle w:val="af7"/>
          <w:bCs w:val="0"/>
          <w:color w:val="auto"/>
        </w:rPr>
        <w:commentReference w:id="120"/>
      </w:r>
      <w:r w:rsidR="00BE5C58" w:rsidRPr="00BE5C58">
        <w:t>與人</w:t>
      </w:r>
      <w:r w:rsidR="0001733F">
        <w:rPr>
          <w:rFonts w:hint="eastAsia"/>
        </w:rPr>
        <w:t>造</w:t>
      </w:r>
      <w:r w:rsidR="00BE5C58" w:rsidRPr="00BE5C58">
        <w:t>纖</w:t>
      </w:r>
      <w:r w:rsidR="0001733F">
        <w:rPr>
          <w:rFonts w:hint="eastAsia"/>
        </w:rPr>
        <w:t>維</w:t>
      </w:r>
      <w:r w:rsidR="00BE5C58" w:rsidRPr="00BE5C58">
        <w:t>發展</w:t>
      </w:r>
      <w:r w:rsidR="001037B7">
        <w:rPr>
          <w:rStyle w:val="afff9"/>
        </w:rPr>
        <w:footnoteReference w:id="9"/>
      </w:r>
    </w:p>
    <w:p w14:paraId="709F0A7E" w14:textId="5B436548" w:rsidR="00A64AB6" w:rsidRPr="008C72FF" w:rsidRDefault="00A64AB6" w:rsidP="000317AD">
      <w:pPr>
        <w:pStyle w:val="15"/>
        <w:ind w:firstLine="480"/>
      </w:pPr>
      <w:r w:rsidRPr="008C72FF">
        <w:t>1958</w:t>
      </w:r>
      <w:r w:rsidRPr="008C72FF">
        <w:t>年</w:t>
      </w:r>
      <w:r w:rsidR="000C333A" w:rsidRPr="008C72FF">
        <w:rPr>
          <w:rFonts w:hint="eastAsia"/>
        </w:rPr>
        <w:t>，</w:t>
      </w:r>
      <w:r w:rsidRPr="008C72FF">
        <w:t>台灣</w:t>
      </w:r>
      <w:r w:rsidR="008B2195" w:rsidRPr="008C72FF">
        <w:t>實施</w:t>
      </w:r>
      <w:r w:rsidRPr="008C72FF">
        <w:t>外匯與貿易制度改革，推動單一匯率與出口退稅</w:t>
      </w:r>
      <w:r w:rsidR="00D74AB5" w:rsidRPr="008C72FF">
        <w:rPr>
          <w:rFonts w:hint="eastAsia"/>
        </w:rPr>
        <w:t>，</w:t>
      </w:r>
      <w:r w:rsidR="00D74AB5" w:rsidRPr="008C72FF">
        <w:t>紡織產業率先受惠</w:t>
      </w:r>
      <w:r w:rsidR="00D74AB5" w:rsidRPr="008C72FF">
        <w:rPr>
          <w:rFonts w:hint="eastAsia"/>
        </w:rPr>
        <w:t>成為高度出口的重點產業</w:t>
      </w:r>
      <w:r w:rsidR="008453ED" w:rsidRPr="008C72FF">
        <w:fldChar w:fldCharType="begin"/>
      </w:r>
      <w:r w:rsidR="008453ED" w:rsidRPr="008C72FF">
        <w:rPr>
          <w:rFonts w:hint="eastAsia"/>
        </w:rPr>
        <w:instrText xml:space="preserve"> ADDIN EN.CITE &lt;EndNote&gt;&lt;Cite&gt;&lt;Author&gt;</w:instrText>
      </w:r>
      <w:r w:rsidR="008453ED" w:rsidRPr="008C72FF">
        <w:rPr>
          <w:rFonts w:hint="eastAsia"/>
        </w:rPr>
        <w:instrText>瞿宛文</w:instrText>
      </w:r>
      <w:r w:rsidR="008453ED" w:rsidRPr="008C72FF">
        <w:rPr>
          <w:rFonts w:hint="eastAsia"/>
        </w:rPr>
        <w:instrText>&lt;/Author&gt;&lt;Year&gt;2008&lt;/Year&gt;&lt;RecNum&gt;95&lt;/RecNum&gt;&lt;DisplayText&gt;(</w:instrText>
      </w:r>
      <w:r w:rsidR="008453ED" w:rsidRPr="008C72FF">
        <w:rPr>
          <w:rFonts w:hint="eastAsia"/>
        </w:rPr>
        <w:instrText>瞿宛文</w:instrText>
      </w:r>
      <w:r w:rsidR="008453ED" w:rsidRPr="008C72F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8453ED" w:rsidRPr="008C72FF">
        <w:rPr>
          <w:rFonts w:hint="eastAsia"/>
        </w:rPr>
        <w:instrText>瞿宛文</w:instrText>
      </w:r>
      <w:r w:rsidR="008453ED" w:rsidRPr="008C72FF">
        <w:rPr>
          <w:rFonts w:hint="eastAsia"/>
        </w:rPr>
        <w:instrText>&lt;/author&gt;&lt;/authors&gt;&lt;/contributors&gt;&lt;titles&gt;&lt;title&gt;</w:instrText>
      </w:r>
      <w:r w:rsidR="008453ED" w:rsidRPr="008C72FF">
        <w:rPr>
          <w:rFonts w:hint="eastAsia"/>
        </w:rPr>
        <w:instrText>重看臺灣棉紡織業早期的發展</w:instrText>
      </w:r>
      <w:r w:rsidR="008453ED" w:rsidRPr="008C72FF">
        <w:rPr>
          <w:rFonts w:hint="eastAsia"/>
        </w:rPr>
        <w:instrText>&lt;/title&gt;&lt;/titles&gt;&lt;dates&gt;&lt;year&gt;2008&lt;/year&gt;&lt;/dat</w:instrText>
      </w:r>
      <w:r w:rsidR="008453ED" w:rsidRPr="008C72FF">
        <w:instrText>es&gt;&lt;urls&gt;&lt;related-urls&gt;&lt;url&gt;https://idv.sinica.edu.tw/wwchu/9703%20New%20History.pdf&lt;/url&gt;&lt;/related-urls&gt;&lt;/urls&gt;&lt;/record&gt;&lt;/Cite&gt;&lt;/EndNote&gt;</w:instrText>
      </w:r>
      <w:r w:rsidR="008453ED" w:rsidRPr="008C72FF">
        <w:fldChar w:fldCharType="separate"/>
      </w:r>
      <w:r w:rsidR="008453ED" w:rsidRPr="008C72FF">
        <w:rPr>
          <w:rFonts w:hint="eastAsia"/>
          <w:noProof/>
        </w:rPr>
        <w:t>(</w:t>
      </w:r>
      <w:r w:rsidR="008453ED" w:rsidRPr="008C72FF">
        <w:rPr>
          <w:rFonts w:hint="eastAsia"/>
          <w:noProof/>
        </w:rPr>
        <w:t>瞿宛文</w:t>
      </w:r>
      <w:r w:rsidR="008453ED" w:rsidRPr="008C72FF">
        <w:rPr>
          <w:rFonts w:hint="eastAsia"/>
          <w:noProof/>
        </w:rPr>
        <w:t>, 2008)</w:t>
      </w:r>
      <w:r w:rsidR="008453ED" w:rsidRPr="008C72FF">
        <w:fldChar w:fldCharType="end"/>
      </w:r>
      <w:r w:rsidR="00D74AB5" w:rsidRPr="008C72FF">
        <w:t>。</w:t>
      </w:r>
      <w:r w:rsidR="00303CE7" w:rsidRPr="008C72FF">
        <w:rPr>
          <w:rFonts w:hint="eastAsia"/>
        </w:rPr>
        <w:t>同時，</w:t>
      </w:r>
      <w:r w:rsidR="00B30C60" w:rsidRPr="008C72FF">
        <w:t>政府</w:t>
      </w:r>
      <w:r w:rsidR="0029644E" w:rsidRPr="008C72FF">
        <w:rPr>
          <w:rFonts w:hint="eastAsia"/>
        </w:rPr>
        <w:t>為</w:t>
      </w:r>
      <w:r w:rsidR="00B30C60" w:rsidRPr="008C72FF">
        <w:t>積極扶植人造纖維產業</w:t>
      </w:r>
      <w:r w:rsidR="009F40A6" w:rsidRPr="008C72FF">
        <w:rPr>
          <w:rFonts w:hint="eastAsia"/>
        </w:rPr>
        <w:t>而</w:t>
      </w:r>
      <w:r w:rsidR="00B30C60" w:rsidRPr="008C72FF">
        <w:t>建構</w:t>
      </w:r>
      <w:r w:rsidR="00E83C6E" w:rsidRPr="008C72FF">
        <w:rPr>
          <w:rFonts w:hint="eastAsia"/>
        </w:rPr>
        <w:t>起</w:t>
      </w:r>
      <w:commentRangeStart w:id="121"/>
      <w:r w:rsidR="00B30C60" w:rsidRPr="008C72FF">
        <w:t>石化原料</w:t>
      </w:r>
      <w:commentRangeEnd w:id="121"/>
      <w:r w:rsidR="00325EB3" w:rsidRPr="008C72FF">
        <w:rPr>
          <w:rStyle w:val="af7"/>
        </w:rPr>
        <w:commentReference w:id="121"/>
      </w:r>
      <w:r w:rsidR="00B30C60" w:rsidRPr="008C72FF">
        <w:t>供應體系，使</w:t>
      </w:r>
      <w:r w:rsidR="00727A60" w:rsidRPr="008C72FF">
        <w:rPr>
          <w:rFonts w:hint="eastAsia"/>
        </w:rPr>
        <w:t>紡織業</w:t>
      </w:r>
      <w:r w:rsidR="00B30C60" w:rsidRPr="008C72FF">
        <w:t>中上游原料（如聚酯、尼龍）得以穩定供應。</w:t>
      </w:r>
      <w:r w:rsidR="00C61F59" w:rsidRPr="008C72FF">
        <w:rPr>
          <w:rFonts w:hint="eastAsia"/>
        </w:rPr>
        <w:t>實現</w:t>
      </w:r>
      <w:r w:rsidR="00A66E10" w:rsidRPr="008C72FF">
        <w:rPr>
          <w:rFonts w:hint="eastAsia"/>
        </w:rPr>
        <w:t>紡織</w:t>
      </w:r>
      <w:r w:rsidR="002F5095" w:rsidRPr="008C72FF">
        <w:t>產業從原料、紗線、織布到成衣的</w:t>
      </w:r>
      <w:r w:rsidR="008D4309" w:rsidRPr="008C72FF">
        <w:rPr>
          <w:rFonts w:hint="eastAsia"/>
        </w:rPr>
        <w:t>垂直</w:t>
      </w:r>
      <w:r w:rsidR="002F5095" w:rsidRPr="008C72FF">
        <w:t>整合結構</w:t>
      </w:r>
      <w:r w:rsidR="001D4477" w:rsidRPr="008C72FF">
        <w:fldChar w:fldCharType="begin"/>
      </w:r>
      <w:r w:rsidR="001D4477" w:rsidRPr="008C72FF">
        <w:rPr>
          <w:rFonts w:hint="eastAsia"/>
        </w:rPr>
        <w:instrText xml:space="preserve"> ADDIN EN.CITE &lt;EndNote&gt;&lt;Cite&gt;&lt;Author&gt;</w:instrText>
      </w:r>
      <w:r w:rsidR="001D4477" w:rsidRPr="008C72FF">
        <w:rPr>
          <w:rFonts w:hint="eastAsia"/>
        </w:rPr>
        <w:instrText>吳婉韻</w:instrText>
      </w:r>
      <w:r w:rsidR="001D4477" w:rsidRPr="008C72FF">
        <w:rPr>
          <w:rFonts w:hint="eastAsia"/>
        </w:rPr>
        <w:instrText>&lt;/Author&gt;&lt;Year&gt;2003&lt;/Year&gt;&lt;RecNum&gt;214&lt;/RecNum&gt;&lt;DisplayText&gt;(</w:instrText>
      </w:r>
      <w:r w:rsidR="001D4477" w:rsidRPr="008C72FF">
        <w:rPr>
          <w:rFonts w:hint="eastAsia"/>
        </w:rPr>
        <w:instrText>吳婉韻</w:instrText>
      </w:r>
      <w:r w:rsidR="001D4477" w:rsidRPr="008C72F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D4477" w:rsidRPr="008C72FF">
        <w:rPr>
          <w:rFonts w:hint="eastAsia"/>
        </w:rPr>
        <w:instrText>吳婉韻</w:instrText>
      </w:r>
      <w:r w:rsidR="001D4477" w:rsidRPr="008C72FF">
        <w:rPr>
          <w:rFonts w:hint="eastAsia"/>
        </w:rPr>
        <w:instrText>,&lt;/author&gt;&lt;/authors&gt;&lt;tertiary-authors&gt;&lt;author&gt;</w:instrText>
      </w:r>
      <w:r w:rsidR="001D4477" w:rsidRPr="008C72FF">
        <w:rPr>
          <w:rFonts w:hint="eastAsia"/>
        </w:rPr>
        <w:instrText>施能傑</w:instrText>
      </w:r>
      <w:r w:rsidR="001D4477" w:rsidRPr="008C72FF">
        <w:rPr>
          <w:rFonts w:hint="eastAsia"/>
        </w:rPr>
        <w:instrText>,&lt;/author&gt;&lt;/tertiary-authors&gt;&lt;translated-authors&gt;&lt;author&gt;Wu Wan, Yun&lt;/author&gt;&lt;/translated-authors&gt;&lt;/contributors&gt;&lt;titles&gt;&lt;title&gt;</w:instrText>
      </w:r>
      <w:r w:rsidR="001D4477" w:rsidRPr="008C72FF">
        <w:rPr>
          <w:rFonts w:hint="eastAsia"/>
        </w:rPr>
        <w:instrText>國家與台灣紡織產業政策之研究：全球化與政策工具觀點</w:instrText>
      </w:r>
      <w:r w:rsidR="001D4477" w:rsidRPr="008C72FF">
        <w:rPr>
          <w:rFonts w:hint="eastAsia"/>
        </w:rPr>
        <w:instrText>&lt;/title&gt;&lt;secondary-title&gt;</w:instrText>
      </w:r>
      <w:r w:rsidR="001D4477" w:rsidRPr="008C72FF">
        <w:rPr>
          <w:rFonts w:hint="eastAsia"/>
        </w:rPr>
        <w:instrText>公共行政學系</w:instrText>
      </w:r>
      <w:r w:rsidR="001D4477" w:rsidRPr="008C72FF">
        <w:rPr>
          <w:rFonts w:hint="eastAsia"/>
        </w:rPr>
        <w:instrText>&lt;/secondary-title&gt;&lt;/titles&gt;&lt;pages&gt;122&lt;/pages&gt;&lt;volume&gt;</w:instrText>
      </w:r>
      <w:r w:rsidR="001D4477" w:rsidRPr="008C72FF">
        <w:rPr>
          <w:rFonts w:hint="eastAsia"/>
        </w:rPr>
        <w:instrText>碩士</w:instrText>
      </w:r>
      <w:r w:rsidR="001D4477" w:rsidRPr="008C72FF">
        <w:rPr>
          <w:rFonts w:hint="eastAsia"/>
        </w:rPr>
        <w:instrText>&lt;/volume&gt;&lt;keywords&gt;&lt;keyword&gt;</w:instrText>
      </w:r>
      <w:r w:rsidR="001D4477" w:rsidRPr="008C72FF">
        <w:rPr>
          <w:rFonts w:hint="eastAsia"/>
        </w:rPr>
        <w:instrText>國家</w:instrText>
      </w:r>
      <w:r w:rsidR="001D4477" w:rsidRPr="008C72FF">
        <w:rPr>
          <w:rFonts w:hint="eastAsia"/>
        </w:rPr>
        <w:instrText>&lt;/keyword&gt;&lt;keyword&gt;</w:instrText>
      </w:r>
      <w:r w:rsidR="001D4477" w:rsidRPr="008C72FF">
        <w:rPr>
          <w:rFonts w:hint="eastAsia"/>
        </w:rPr>
        <w:instrText>產業政策</w:instrText>
      </w:r>
      <w:r w:rsidR="001D4477" w:rsidRPr="008C72FF">
        <w:rPr>
          <w:rFonts w:hint="eastAsia"/>
        </w:rPr>
        <w:instrText>&lt;/keyword&gt;&lt;keyword&gt;</w:instrText>
      </w:r>
      <w:r w:rsidR="001D4477" w:rsidRPr="008C72FF">
        <w:rPr>
          <w:rFonts w:hint="eastAsia"/>
        </w:rPr>
        <w:instrText>紡織業</w:instrText>
      </w:r>
      <w:r w:rsidR="001D4477" w:rsidRPr="008C72FF">
        <w:rPr>
          <w:rFonts w:hint="eastAsia"/>
        </w:rPr>
        <w:instrText>&lt;/keyword&gt;&lt;keyword&gt;</w:instrText>
      </w:r>
      <w:r w:rsidR="001D4477" w:rsidRPr="008C72FF">
        <w:rPr>
          <w:rFonts w:hint="eastAsia"/>
        </w:rPr>
        <w:instrText>全球化</w:instrText>
      </w:r>
      <w:r w:rsidR="001D4477" w:rsidRPr="008C72FF">
        <w:rPr>
          <w:rFonts w:hint="eastAsia"/>
        </w:rPr>
        <w:instrText>&lt;/keyword&gt;&lt;keyword&gt;</w:instrText>
      </w:r>
      <w:r w:rsidR="001D4477" w:rsidRPr="008C72FF">
        <w:rPr>
          <w:rFonts w:hint="eastAsia"/>
        </w:rPr>
        <w:instrText>政策工具</w:instrText>
      </w:r>
      <w:r w:rsidR="001D4477" w:rsidRPr="008C72FF">
        <w:rPr>
          <w:rFonts w:hint="eastAsia"/>
        </w:rPr>
        <w:instrText>&lt;/keyword&gt;&lt;/keywords&gt;&lt;dates&gt;&lt;year&gt;2003&lt;/year&gt;&lt;/dates&gt;&lt;pub-location&gt;</w:instrText>
      </w:r>
      <w:r w:rsidR="001D4477" w:rsidRPr="008C72FF">
        <w:rPr>
          <w:rFonts w:hint="eastAsia"/>
        </w:rPr>
        <w:instrText>台北市</w:instrText>
      </w:r>
      <w:r w:rsidR="001D4477" w:rsidRPr="008C72FF">
        <w:rPr>
          <w:rFonts w:hint="eastAsia"/>
        </w:rPr>
        <w:instrText>&lt;/pub-location&gt;&lt;publisher&gt;</w:instrText>
      </w:r>
      <w:r w:rsidR="001D4477" w:rsidRPr="008C72FF">
        <w:rPr>
          <w:rFonts w:hint="eastAsia"/>
        </w:rPr>
        <w:instrText>國立政治大學</w:instrText>
      </w:r>
      <w:r w:rsidR="001D4477" w:rsidRPr="008C72FF">
        <w:rPr>
          <w:rFonts w:hint="eastAsia"/>
        </w:rPr>
        <w:instrText>&lt;/publisher&gt;&lt;urls&gt;&lt;related-urls&gt;&lt;url&gt;https://hdl.handle.net/11296/cr8g57&lt;/url&gt;&lt;/related-urls&gt;&lt;/urls&gt;&lt;remote-database-name&gt;</w:instrText>
      </w:r>
      <w:r w:rsidR="001D4477" w:rsidRPr="008C72FF">
        <w:rPr>
          <w:rFonts w:hint="eastAsia"/>
        </w:rPr>
        <w:instrText>臺灣博碩士論文知識加值系統</w:instrText>
      </w:r>
      <w:r w:rsidR="001D4477" w:rsidRPr="008C72FF">
        <w:rPr>
          <w:rFonts w:hint="eastAsia"/>
        </w:rPr>
        <w:instrText>&lt;/remote-database-name&gt;&lt;/record&gt;&lt;/Cite&gt;&lt;/EndNote&gt;</w:instrText>
      </w:r>
      <w:r w:rsidR="001D4477" w:rsidRPr="008C72FF">
        <w:fldChar w:fldCharType="separate"/>
      </w:r>
      <w:r w:rsidR="001D4477" w:rsidRPr="008C72FF">
        <w:rPr>
          <w:rFonts w:hint="eastAsia"/>
          <w:noProof/>
        </w:rPr>
        <w:t>(</w:t>
      </w:r>
      <w:r w:rsidR="001D4477" w:rsidRPr="008C72FF">
        <w:rPr>
          <w:rFonts w:hint="eastAsia"/>
          <w:noProof/>
        </w:rPr>
        <w:t>吳婉韻</w:t>
      </w:r>
      <w:r w:rsidR="001D4477" w:rsidRPr="008C72FF">
        <w:rPr>
          <w:rFonts w:hint="eastAsia"/>
          <w:noProof/>
        </w:rPr>
        <w:t>, 2003)</w:t>
      </w:r>
      <w:r w:rsidR="001D4477" w:rsidRPr="008C72FF">
        <w:fldChar w:fldCharType="end"/>
      </w:r>
      <w:r w:rsidR="00434FBB" w:rsidRPr="008C72FF">
        <w:rPr>
          <w:rFonts w:hint="eastAsia"/>
        </w:rPr>
        <w:t>，</w:t>
      </w:r>
      <w:r w:rsidR="001A0F61" w:rsidRPr="008C72FF">
        <w:rPr>
          <w:rFonts w:hint="eastAsia"/>
        </w:rPr>
        <w:t>使</w:t>
      </w:r>
      <w:r w:rsidR="00B14A87" w:rsidRPr="008C72FF">
        <w:t>1970</w:t>
      </w:r>
      <w:r w:rsidR="00B14A87" w:rsidRPr="008C72FF">
        <w:t>年代台灣為全球主要的紡織品出口國</w:t>
      </w:r>
      <w:r w:rsidR="003B543F" w:rsidRPr="008C72FF">
        <w:rPr>
          <w:rFonts w:hint="eastAsia"/>
        </w:rPr>
        <w:t>之一</w:t>
      </w:r>
      <w:r w:rsidR="00B14A87" w:rsidRPr="008C72FF">
        <w:t>。</w:t>
      </w:r>
    </w:p>
    <w:p w14:paraId="2EFA06BE" w14:textId="11318753" w:rsidR="001E6A31" w:rsidRDefault="00666ABE" w:rsidP="00666ABE">
      <w:pPr>
        <w:pStyle w:val="a0"/>
      </w:pPr>
      <w:proofErr w:type="gramStart"/>
      <w:r>
        <w:rPr>
          <w:rFonts w:hint="eastAsia"/>
        </w:rPr>
        <w:lastRenderedPageBreak/>
        <w:t>1980</w:t>
      </w:r>
      <w:proofErr w:type="gramEnd"/>
      <w:r>
        <w:rPr>
          <w:rFonts w:hint="eastAsia"/>
        </w:rPr>
        <w:t>年代至今</w:t>
      </w:r>
      <w:r w:rsidR="00534CBD">
        <w:rPr>
          <w:rFonts w:hint="eastAsia"/>
        </w:rPr>
        <w:t>，</w:t>
      </w:r>
      <w:r w:rsidR="00643D57" w:rsidRPr="00643D57">
        <w:t>高附加價值轉型與全球競爭挑戰</w:t>
      </w:r>
      <w:r w:rsidR="00F362F5">
        <w:rPr>
          <w:rStyle w:val="afff9"/>
        </w:rPr>
        <w:footnoteReference w:id="10"/>
      </w:r>
    </w:p>
    <w:p w14:paraId="0910130D" w14:textId="1DAF6DA0" w:rsidR="003949C9" w:rsidRDefault="000F3947" w:rsidP="007D4BBB">
      <w:pPr>
        <w:pStyle w:val="15"/>
        <w:ind w:firstLine="480"/>
      </w:pPr>
      <w:proofErr w:type="gramStart"/>
      <w:r w:rsidRPr="000F3947">
        <w:t>1980</w:t>
      </w:r>
      <w:proofErr w:type="gramEnd"/>
      <w:r w:rsidRPr="000F3947">
        <w:t>年代</w:t>
      </w:r>
      <w:r w:rsidR="007D4BBB">
        <w:rPr>
          <w:rFonts w:hint="eastAsia"/>
        </w:rPr>
        <w:t>，紡織業</w:t>
      </w:r>
      <w:r w:rsidR="00323776">
        <w:rPr>
          <w:rFonts w:hint="eastAsia"/>
        </w:rPr>
        <w:t>面對</w:t>
      </w:r>
      <w:r w:rsidR="006303FD" w:rsidRPr="00B14A87">
        <w:t>工資上漲與環</w:t>
      </w:r>
      <w:r w:rsidR="006E0A7B">
        <w:rPr>
          <w:rFonts w:hint="eastAsia"/>
        </w:rPr>
        <w:t>保壓力</w:t>
      </w:r>
      <w:r w:rsidR="006303FD" w:rsidRPr="00B14A87">
        <w:t>，</w:t>
      </w:r>
      <w:r w:rsidR="006F7D5C">
        <w:rPr>
          <w:rFonts w:hint="eastAsia"/>
        </w:rPr>
        <w:t>使</w:t>
      </w:r>
      <w:r w:rsidR="006303FD" w:rsidRPr="00B14A87">
        <w:t>勞力密集的成衣產業陸續</w:t>
      </w:r>
      <w:r w:rsidR="006303FD" w:rsidRPr="00036B42">
        <w:rPr>
          <w:color w:val="EE0000"/>
        </w:rPr>
        <w:t>外移至</w:t>
      </w:r>
      <w:r w:rsidR="006303FD" w:rsidRPr="00994861">
        <w:rPr>
          <w:rFonts w:hint="eastAsia"/>
          <w:color w:val="EE0000"/>
        </w:rPr>
        <w:t>東南亞以及中國</w:t>
      </w:r>
      <w:r w:rsidRPr="000F3947">
        <w:t>，傳統代工模式難以為繼，產業</w:t>
      </w:r>
      <w:r w:rsidR="008A23A2">
        <w:rPr>
          <w:rFonts w:hint="eastAsia"/>
        </w:rPr>
        <w:t>遂</w:t>
      </w:r>
      <w:r w:rsidRPr="000F3947">
        <w:t>轉向</w:t>
      </w:r>
      <w:r w:rsidRPr="00671484">
        <w:rPr>
          <w:color w:val="EE0000"/>
        </w:rPr>
        <w:t>機能</w:t>
      </w:r>
      <w:r w:rsidR="00CB577B">
        <w:rPr>
          <w:rFonts w:hint="eastAsia"/>
          <w:color w:val="EE0000"/>
        </w:rPr>
        <w:t>性</w:t>
      </w:r>
      <w:r w:rsidRPr="00671484">
        <w:rPr>
          <w:color w:val="EE0000"/>
        </w:rPr>
        <w:t>與</w:t>
      </w:r>
      <w:r w:rsidR="00C13E00" w:rsidRPr="00C13E00">
        <w:rPr>
          <w:color w:val="EE0000"/>
        </w:rPr>
        <w:t>高</w:t>
      </w:r>
      <w:r w:rsidR="00D95475">
        <w:rPr>
          <w:rFonts w:hint="eastAsia"/>
          <w:color w:val="EE0000"/>
        </w:rPr>
        <w:t>端</w:t>
      </w:r>
      <w:r w:rsidR="00C13E00" w:rsidRPr="00C13E00">
        <w:rPr>
          <w:color w:val="EE0000"/>
        </w:rPr>
        <w:t>布料發展</w:t>
      </w:r>
      <w:r w:rsidRPr="000F3947">
        <w:t>。</w:t>
      </w:r>
      <w:r w:rsidR="006A2753">
        <w:rPr>
          <w:rFonts w:hint="eastAsia"/>
        </w:rPr>
        <w:t>紡織業</w:t>
      </w:r>
      <w:r w:rsidR="003949C9" w:rsidRPr="003949C9">
        <w:t>上游</w:t>
      </w:r>
      <w:r w:rsidR="006A2753">
        <w:rPr>
          <w:rFonts w:hint="eastAsia"/>
        </w:rPr>
        <w:t>開始</w:t>
      </w:r>
      <w:r w:rsidR="003949C9" w:rsidRPr="003949C9">
        <w:t>聚焦</w:t>
      </w:r>
      <w:r w:rsidR="00E16AB3" w:rsidRPr="00E16AB3">
        <w:t>環保纖維與材料創新</w:t>
      </w:r>
      <w:r w:rsidR="003949C9" w:rsidRPr="003949C9">
        <w:t>，中游</w:t>
      </w:r>
      <w:r w:rsidR="00F22CD0">
        <w:rPr>
          <w:rFonts w:hint="eastAsia"/>
        </w:rPr>
        <w:t>則發展</w:t>
      </w:r>
      <w:r w:rsidR="00013834">
        <w:rPr>
          <w:rFonts w:hint="eastAsia"/>
        </w:rPr>
        <w:t>環保</w:t>
      </w:r>
      <w:r w:rsidR="003949C9" w:rsidRPr="003949C9">
        <w:t>紗線與機能布料，下游</w:t>
      </w:r>
      <w:r w:rsidR="00D7256B">
        <w:rPr>
          <w:rFonts w:hint="eastAsia"/>
        </w:rPr>
        <w:t>便</w:t>
      </w:r>
      <w:r w:rsidR="003949C9" w:rsidRPr="003949C9">
        <w:t>強化設計</w:t>
      </w:r>
      <w:r w:rsidR="00D43941">
        <w:rPr>
          <w:rFonts w:hint="eastAsia"/>
        </w:rPr>
        <w:t>、</w:t>
      </w:r>
      <w:r w:rsidR="003949C9" w:rsidRPr="003949C9">
        <w:t>品牌行銷，</w:t>
      </w:r>
      <w:r w:rsidR="005249A9">
        <w:rPr>
          <w:rFonts w:hint="eastAsia"/>
        </w:rPr>
        <w:t>並</w:t>
      </w:r>
      <w:r w:rsidR="003949C9" w:rsidRPr="003949C9">
        <w:t>導入</w:t>
      </w:r>
      <w:r w:rsidR="008A5371">
        <w:rPr>
          <w:rFonts w:hint="eastAsia"/>
        </w:rPr>
        <w:t>智慧</w:t>
      </w:r>
      <w:r w:rsidR="003949C9" w:rsidRPr="003949C9">
        <w:t>製造與虛擬試衣等</w:t>
      </w:r>
      <w:r w:rsidR="007C6CDA" w:rsidRPr="000F3947">
        <w:t>永續創新</w:t>
      </w:r>
      <w:r w:rsidR="0079487A">
        <w:rPr>
          <w:rFonts w:hint="eastAsia"/>
        </w:rPr>
        <w:t>工具</w:t>
      </w:r>
      <w:r w:rsidR="00B13F33">
        <w:rPr>
          <w:rFonts w:hint="eastAsia"/>
        </w:rPr>
        <w:t>，</w:t>
      </w:r>
      <w:r w:rsidR="003F68CB" w:rsidRPr="003F68CB">
        <w:t>政府與業者</w:t>
      </w:r>
      <w:r w:rsidR="003F68CB" w:rsidRPr="00633BAA">
        <w:rPr>
          <w:color w:val="EE0000"/>
        </w:rPr>
        <w:t>持續推動</w:t>
      </w:r>
      <w:r w:rsidR="00713106">
        <w:rPr>
          <w:rFonts w:hint="eastAsia"/>
          <w:color w:val="EE0000"/>
        </w:rPr>
        <w:t>產業</w:t>
      </w:r>
      <w:r w:rsidR="003F68CB" w:rsidRPr="00633BAA">
        <w:rPr>
          <w:color w:val="EE0000"/>
        </w:rPr>
        <w:t>轉型以強化</w:t>
      </w:r>
      <w:r w:rsidR="00B62716" w:rsidRPr="00633BAA">
        <w:rPr>
          <w:rFonts w:hint="eastAsia"/>
          <w:color w:val="EE0000"/>
        </w:rPr>
        <w:t>產業</w:t>
      </w:r>
      <w:r w:rsidR="003F68CB" w:rsidRPr="00633BAA">
        <w:rPr>
          <w:color w:val="EE0000"/>
        </w:rPr>
        <w:t>價值與韌性</w:t>
      </w:r>
      <w:r w:rsidR="003F68CB" w:rsidRPr="003F68CB">
        <w:t>。</w:t>
      </w:r>
    </w:p>
    <w:p w14:paraId="4CC2201D" w14:textId="469F5DDE" w:rsidR="009D0A05" w:rsidRDefault="00183914" w:rsidP="00044255">
      <w:pPr>
        <w:pStyle w:val="15"/>
        <w:ind w:firstLine="480"/>
      </w:pPr>
      <w:r>
        <w:rPr>
          <w:rFonts w:hint="eastAsia"/>
        </w:rPr>
        <w:t>回顧過往</w:t>
      </w:r>
      <w:r w:rsidR="000317AD" w:rsidRPr="000317AD">
        <w:t>台灣紡織業的成功關鍵，</w:t>
      </w:r>
      <w:r w:rsidR="00377A86" w:rsidRPr="00377A86">
        <w:t>主要在於</w:t>
      </w:r>
      <w:r w:rsidR="00377A86" w:rsidRPr="001B13E2">
        <w:rPr>
          <w:color w:val="EE0000"/>
        </w:rPr>
        <w:t>政策調整具彈性、產業上下游協</w:t>
      </w:r>
      <w:r w:rsidR="00FF22C5">
        <w:rPr>
          <w:rFonts w:hint="eastAsia"/>
          <w:color w:val="EE0000"/>
        </w:rPr>
        <w:t>作</w:t>
      </w:r>
      <w:r w:rsidR="00377A86" w:rsidRPr="001B13E2">
        <w:rPr>
          <w:color w:val="EE0000"/>
        </w:rPr>
        <w:t>緊密及高度在地化的供應結構</w:t>
      </w:r>
      <w:r w:rsidR="001B13E2">
        <w:rPr>
          <w:rFonts w:hint="eastAsia"/>
          <w:color w:val="EE0000"/>
        </w:rPr>
        <w:t>，</w:t>
      </w:r>
      <w:r w:rsidR="00B20C67" w:rsidRPr="000317AD">
        <w:t>使</w:t>
      </w:r>
      <w:r w:rsidR="00B20C67">
        <w:rPr>
          <w:rFonts w:hint="eastAsia"/>
        </w:rPr>
        <w:t>產業</w:t>
      </w:r>
      <w:r w:rsidR="00B20C67" w:rsidRPr="000317AD">
        <w:t>即使面對國際</w:t>
      </w:r>
      <w:r w:rsidR="00BF7127">
        <w:rPr>
          <w:rFonts w:hint="eastAsia"/>
        </w:rPr>
        <w:t>情境</w:t>
      </w:r>
      <w:r w:rsidR="00B20C67" w:rsidRPr="000317AD">
        <w:t>變動與區域競爭</w:t>
      </w:r>
      <w:r w:rsidR="00B20C67">
        <w:rPr>
          <w:rFonts w:hint="eastAsia"/>
        </w:rPr>
        <w:t>，仍</w:t>
      </w:r>
      <w:r w:rsidR="00B20C67" w:rsidRPr="000317AD">
        <w:t>維持一定</w:t>
      </w:r>
      <w:r w:rsidR="006C7743">
        <w:rPr>
          <w:rFonts w:hint="eastAsia"/>
        </w:rPr>
        <w:t>市場</w:t>
      </w:r>
      <w:r w:rsidR="00B20C67" w:rsidRPr="000317AD">
        <w:t>競爭力。</w:t>
      </w:r>
      <w:r w:rsidR="00981C9E" w:rsidRPr="0097151F">
        <w:rPr>
          <w:rFonts w:hint="eastAsia"/>
          <w:color w:val="EE0000"/>
        </w:rPr>
        <w:t>可</w:t>
      </w:r>
      <w:r w:rsidR="00B20C67" w:rsidRPr="0097151F">
        <w:rPr>
          <w:rFonts w:hint="eastAsia"/>
          <w:color w:val="EE0000"/>
        </w:rPr>
        <w:t>如今</w:t>
      </w:r>
      <w:r w:rsidR="007666B4" w:rsidRPr="0097151F">
        <w:rPr>
          <w:color w:val="EE0000"/>
        </w:rPr>
        <w:t>產業外移已逾三十年，早期</w:t>
      </w:r>
      <w:r w:rsidR="00676EA0" w:rsidRPr="0097151F">
        <w:rPr>
          <w:rFonts w:hint="eastAsia"/>
          <w:color w:val="EE0000"/>
        </w:rPr>
        <w:t>技術</w:t>
      </w:r>
      <w:r w:rsidR="007666B4" w:rsidRPr="0097151F">
        <w:rPr>
          <w:color w:val="EE0000"/>
        </w:rPr>
        <w:t>人才面臨高齡化問題，</w:t>
      </w:r>
      <w:r w:rsidR="00723938" w:rsidRPr="0097151F">
        <w:rPr>
          <w:rFonts w:hint="eastAsia"/>
          <w:color w:val="EE0000"/>
        </w:rPr>
        <w:t>產業</w:t>
      </w:r>
      <w:r w:rsidR="007666B4" w:rsidRPr="0097151F">
        <w:rPr>
          <w:color w:val="EE0000"/>
        </w:rPr>
        <w:t>缺工嚴重、薪資成本上升及內需市場規模有限</w:t>
      </w:r>
      <w:r w:rsidR="00E3296B" w:rsidRPr="0097151F">
        <w:rPr>
          <w:rFonts w:hint="eastAsia"/>
          <w:color w:val="EE0000"/>
        </w:rPr>
        <w:t>等</w:t>
      </w:r>
      <w:r w:rsidR="007666B4" w:rsidRPr="0097151F">
        <w:rPr>
          <w:color w:val="EE0000"/>
        </w:rPr>
        <w:t>生存壓力</w:t>
      </w:r>
      <w:r w:rsidR="007666B4" w:rsidRPr="00C35D74">
        <w:t>，多數</w:t>
      </w:r>
      <w:r w:rsidR="001B2A3B" w:rsidRPr="00C35D74">
        <w:rPr>
          <w:rFonts w:hint="eastAsia"/>
        </w:rPr>
        <w:t>廠商</w:t>
      </w:r>
      <w:r w:rsidR="007666B4" w:rsidRPr="00C35D74">
        <w:t>或被迫遷移或逐漸退出市場，僅存者亦陷入邊緣化困境。</w:t>
      </w:r>
    </w:p>
    <w:p w14:paraId="5B0AA55B" w14:textId="7797E0AE" w:rsidR="00CB5E4A" w:rsidRPr="00CB5E4A" w:rsidRDefault="00CB5E4A" w:rsidP="00D30C7C">
      <w:pPr>
        <w:pStyle w:val="15"/>
        <w:ind w:firstLine="480"/>
      </w:pPr>
      <w:r w:rsidRPr="00CB5E4A">
        <w:t>根據財政部貿易資料統計（表</w:t>
      </w:r>
      <w:r w:rsidRPr="00CB5E4A">
        <w:t>4.</w:t>
      </w:r>
      <w:r w:rsidR="00D22870">
        <w:rPr>
          <w:rFonts w:hint="eastAsia"/>
        </w:rPr>
        <w:t>2</w:t>
      </w:r>
      <w:r w:rsidRPr="00CB5E4A">
        <w:t>-1</w:t>
      </w:r>
      <w:r w:rsidRPr="00CB5E4A">
        <w:t>），</w:t>
      </w:r>
      <w:r w:rsidR="00F46BD6">
        <w:rPr>
          <w:rFonts w:hint="eastAsia"/>
        </w:rPr>
        <w:t>目前</w:t>
      </w:r>
      <w:r w:rsidRPr="00CB5E4A">
        <w:t>紡織與成衣產業雖維持出口大於進口</w:t>
      </w:r>
      <w:r w:rsidR="002B44E1">
        <w:rPr>
          <w:rFonts w:hint="eastAsia"/>
        </w:rPr>
        <w:t>之</w:t>
      </w:r>
      <w:r w:rsidRPr="00CB5E4A">
        <w:t>貿易順差，但順差額已從</w:t>
      </w:r>
      <w:r w:rsidRPr="00CB5E4A">
        <w:t>2001</w:t>
      </w:r>
      <w:r w:rsidR="00D60CFB">
        <w:rPr>
          <w:rFonts w:hint="eastAsia"/>
        </w:rPr>
        <w:t>至</w:t>
      </w:r>
      <w:r w:rsidRPr="00CB5E4A">
        <w:t>2005</w:t>
      </w:r>
      <w:r w:rsidRPr="00CB5E4A">
        <w:t>年的年</w:t>
      </w:r>
      <w:r w:rsidR="00F22EF8">
        <w:rPr>
          <w:rFonts w:hint="eastAsia"/>
        </w:rPr>
        <w:t>均</w:t>
      </w:r>
      <w:r w:rsidRPr="00CB5E4A">
        <w:t>83</w:t>
      </w:r>
      <w:r w:rsidRPr="00CB5E4A">
        <w:t>億美元，逐</w:t>
      </w:r>
      <w:r w:rsidR="005730F7">
        <w:rPr>
          <w:rFonts w:hint="eastAsia"/>
        </w:rPr>
        <w:t>年</w:t>
      </w:r>
      <w:r w:rsidRPr="00CB5E4A">
        <w:t>下降至</w:t>
      </w:r>
      <w:r w:rsidRPr="00CB5E4A">
        <w:t>2021</w:t>
      </w:r>
      <w:r w:rsidR="00D60CFB">
        <w:rPr>
          <w:rFonts w:hint="eastAsia"/>
        </w:rPr>
        <w:t>至</w:t>
      </w:r>
      <w:r w:rsidRPr="00CB5E4A">
        <w:t>2024</w:t>
      </w:r>
      <w:r w:rsidRPr="00CB5E4A">
        <w:t>年的</w:t>
      </w:r>
      <w:r w:rsidR="00651DB4">
        <w:rPr>
          <w:rFonts w:hint="eastAsia"/>
        </w:rPr>
        <w:t>年均</w:t>
      </w:r>
      <w:r w:rsidRPr="00CB5E4A">
        <w:t>38</w:t>
      </w:r>
      <w:r w:rsidRPr="00CB5E4A">
        <w:t>億美元。</w:t>
      </w:r>
      <w:r w:rsidR="00E8518E">
        <w:rPr>
          <w:rFonts w:hint="eastAsia"/>
          <w:color w:val="EE0000"/>
        </w:rPr>
        <w:t>而</w:t>
      </w:r>
      <w:r w:rsidRPr="00193135">
        <w:rPr>
          <w:color w:val="EE0000"/>
        </w:rPr>
        <w:t>台灣紡織出口競爭力下降，</w:t>
      </w:r>
      <w:r w:rsidRPr="00AC470F">
        <w:rPr>
          <w:color w:val="EE0000"/>
        </w:rPr>
        <w:t>可能與全球供應鏈轉移、新興國家興起、國內產業升級進程尚未銜接等</w:t>
      </w:r>
      <w:r w:rsidR="003117C3">
        <w:rPr>
          <w:rFonts w:hint="eastAsia"/>
          <w:color w:val="EE0000"/>
        </w:rPr>
        <w:t>多重</w:t>
      </w:r>
      <w:r w:rsidRPr="00AC470F">
        <w:rPr>
          <w:color w:val="EE0000"/>
        </w:rPr>
        <w:t>因素有關</w:t>
      </w:r>
      <w:r w:rsidRPr="00CB5E4A">
        <w:t>。</w:t>
      </w:r>
    </w:p>
    <w:p w14:paraId="35F170DD" w14:textId="36B7F89C" w:rsidR="00F605B2" w:rsidRPr="005D63B3" w:rsidRDefault="005D63B3" w:rsidP="005D63B3">
      <w:pPr>
        <w:pStyle w:val="affc"/>
      </w:pPr>
      <w:r w:rsidRPr="005D63B3">
        <w:rPr>
          <w:rStyle w:val="affd"/>
          <w:rFonts w:cstheme="minorBidi" w:hint="eastAsia"/>
          <w:b/>
          <w:sz w:val="24"/>
          <w:szCs w:val="24"/>
        </w:rPr>
        <w:t>表</w:t>
      </w:r>
      <w:r w:rsidR="00284E4C">
        <w:rPr>
          <w:rStyle w:val="affd"/>
          <w:rFonts w:cstheme="minorBidi" w:hint="eastAsia"/>
          <w:b/>
          <w:sz w:val="24"/>
          <w:szCs w:val="24"/>
        </w:rPr>
        <w:t xml:space="preserve"> </w:t>
      </w:r>
      <w:r w:rsidRPr="005D63B3">
        <w:rPr>
          <w:rStyle w:val="affd"/>
          <w:rFonts w:cstheme="minorBidi" w:hint="eastAsia"/>
          <w:b/>
          <w:sz w:val="24"/>
          <w:szCs w:val="24"/>
        </w:rPr>
        <w:t>4.2-</w:t>
      </w:r>
      <w:r w:rsidRPr="005D63B3">
        <w:rPr>
          <w:rStyle w:val="affd"/>
          <w:rFonts w:cstheme="minorBidi"/>
          <w:b/>
          <w:sz w:val="24"/>
          <w:szCs w:val="24"/>
        </w:rPr>
        <w:fldChar w:fldCharType="begin"/>
      </w:r>
      <w:r w:rsidRPr="005D63B3">
        <w:rPr>
          <w:rStyle w:val="affd"/>
          <w:rFonts w:cstheme="minorBidi"/>
          <w:b/>
          <w:sz w:val="24"/>
          <w:szCs w:val="24"/>
        </w:rPr>
        <w:instrText xml:space="preserve"> </w:instrText>
      </w:r>
      <w:r w:rsidRPr="005D63B3">
        <w:rPr>
          <w:rStyle w:val="affd"/>
          <w:rFonts w:cstheme="minorBidi" w:hint="eastAsia"/>
          <w:b/>
          <w:sz w:val="24"/>
          <w:szCs w:val="24"/>
        </w:rPr>
        <w:instrText xml:space="preserve">SEQ </w:instrText>
      </w:r>
      <w:r w:rsidRPr="005D63B3">
        <w:rPr>
          <w:rStyle w:val="affd"/>
          <w:rFonts w:cstheme="minorBidi" w:hint="eastAsia"/>
          <w:b/>
          <w:sz w:val="24"/>
          <w:szCs w:val="24"/>
        </w:rPr>
        <w:instrText>表</w:instrText>
      </w:r>
      <w:r w:rsidRPr="005D63B3">
        <w:rPr>
          <w:rStyle w:val="affd"/>
          <w:rFonts w:cstheme="minorBidi" w:hint="eastAsia"/>
          <w:b/>
          <w:sz w:val="24"/>
          <w:szCs w:val="24"/>
        </w:rPr>
        <w:instrText>4.2- \* ARABIC</w:instrText>
      </w:r>
      <w:r w:rsidRPr="005D63B3">
        <w:rPr>
          <w:rStyle w:val="affd"/>
          <w:rFonts w:cstheme="minorBidi"/>
          <w:b/>
          <w:sz w:val="24"/>
          <w:szCs w:val="24"/>
        </w:rPr>
        <w:instrText xml:space="preserve"> </w:instrText>
      </w:r>
      <w:r w:rsidRPr="005D63B3">
        <w:rPr>
          <w:rStyle w:val="affd"/>
          <w:rFonts w:cstheme="minorBidi"/>
          <w:b/>
          <w:sz w:val="24"/>
          <w:szCs w:val="24"/>
        </w:rPr>
        <w:fldChar w:fldCharType="separate"/>
      </w:r>
      <w:r w:rsidRPr="005D63B3">
        <w:rPr>
          <w:rStyle w:val="affd"/>
          <w:rFonts w:cstheme="minorBidi"/>
          <w:b/>
          <w:sz w:val="24"/>
          <w:szCs w:val="24"/>
        </w:rPr>
        <w:t>1</w:t>
      </w:r>
      <w:r w:rsidRPr="005D63B3">
        <w:rPr>
          <w:rStyle w:val="affd"/>
          <w:rFonts w:cstheme="minorBidi"/>
          <w:b/>
          <w:sz w:val="24"/>
          <w:szCs w:val="24"/>
        </w:rPr>
        <w:fldChar w:fldCharType="end"/>
      </w:r>
      <w:r w:rsidR="00284E4C">
        <w:rPr>
          <w:rStyle w:val="affd"/>
          <w:rFonts w:cstheme="minorBidi" w:hint="eastAsia"/>
          <w:b/>
          <w:sz w:val="24"/>
          <w:szCs w:val="24"/>
        </w:rPr>
        <w:t xml:space="preserve"> </w:t>
      </w:r>
      <w:r w:rsidR="00F32076" w:rsidRPr="005D63B3">
        <w:rPr>
          <w:rFonts w:hint="eastAsia"/>
        </w:rPr>
        <w:t>台灣</w:t>
      </w:r>
      <w:r w:rsidR="009A518B" w:rsidRPr="005D63B3">
        <w:rPr>
          <w:rFonts w:hint="eastAsia"/>
        </w:rPr>
        <w:t>紡織</w:t>
      </w:r>
      <w:r w:rsidR="007E64E4" w:rsidRPr="005D63B3">
        <w:rPr>
          <w:rFonts w:hint="eastAsia"/>
        </w:rPr>
        <w:t>貿易</w:t>
      </w:r>
      <w:r w:rsidR="003F533D" w:rsidRPr="005D63B3">
        <w:rPr>
          <w:rFonts w:hint="eastAsia"/>
        </w:rPr>
        <w:t>額統計</w:t>
      </w:r>
      <w:r w:rsidR="007E64E4" w:rsidRPr="005D63B3">
        <w:rPr>
          <w:rFonts w:hint="eastAsia"/>
        </w:rPr>
        <w:t>表</w:t>
      </w:r>
    </w:p>
    <w:tbl>
      <w:tblPr>
        <w:tblStyle w:val="aff1"/>
        <w:tblW w:w="9067" w:type="dxa"/>
        <w:tblLook w:val="04A0" w:firstRow="1" w:lastRow="0" w:firstColumn="1" w:lastColumn="0" w:noHBand="0" w:noVBand="1"/>
      </w:tblPr>
      <w:tblGrid>
        <w:gridCol w:w="2547"/>
        <w:gridCol w:w="2339"/>
        <w:gridCol w:w="2339"/>
        <w:gridCol w:w="1842"/>
      </w:tblGrid>
      <w:tr w:rsidR="00FD22B7" w14:paraId="68E62D5C" w14:textId="77777777" w:rsidTr="003B13AB">
        <w:tc>
          <w:tcPr>
            <w:tcW w:w="2547" w:type="dxa"/>
            <w:vAlign w:val="center"/>
          </w:tcPr>
          <w:p w14:paraId="4F514A93" w14:textId="1EF71A58" w:rsidR="00FD22B7" w:rsidRDefault="00AE2EB2" w:rsidP="00EF188D">
            <w:pPr>
              <w:pStyle w:val="151"/>
              <w:spacing w:line="240" w:lineRule="auto"/>
              <w:jc w:val="center"/>
            </w:pPr>
            <w:r>
              <w:rPr>
                <w:rFonts w:hint="eastAsia"/>
              </w:rPr>
              <w:t>單位：</w:t>
            </w:r>
            <w:r w:rsidRPr="00AE2EB2">
              <w:rPr>
                <w:rFonts w:hint="eastAsia"/>
              </w:rPr>
              <w:t>千美元</w:t>
            </w:r>
          </w:p>
        </w:tc>
        <w:tc>
          <w:tcPr>
            <w:tcW w:w="2339" w:type="dxa"/>
            <w:vAlign w:val="center"/>
          </w:tcPr>
          <w:p w14:paraId="7CA6CC4E" w14:textId="4E2FD309" w:rsidR="00FD22B7" w:rsidRDefault="00C52063" w:rsidP="00EF188D">
            <w:pPr>
              <w:pStyle w:val="151"/>
              <w:spacing w:line="240" w:lineRule="auto"/>
              <w:jc w:val="center"/>
            </w:pPr>
            <w:r>
              <w:rPr>
                <w:rFonts w:hint="eastAsia"/>
              </w:rPr>
              <w:t>年</w:t>
            </w:r>
            <w:commentRangeStart w:id="122"/>
            <w:r w:rsidR="00FD22B7">
              <w:rPr>
                <w:rFonts w:hint="eastAsia"/>
              </w:rPr>
              <w:t>均出口</w:t>
            </w:r>
            <w:commentRangeEnd w:id="122"/>
            <w:r w:rsidR="00FD22B7">
              <w:rPr>
                <w:rStyle w:val="af7"/>
              </w:rPr>
              <w:commentReference w:id="122"/>
            </w:r>
            <w:r w:rsidR="00696404">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339" w:type="dxa"/>
            <w:vAlign w:val="center"/>
          </w:tcPr>
          <w:p w14:paraId="5372AB66" w14:textId="29F87D9D" w:rsidR="00FD22B7" w:rsidRDefault="00C52063" w:rsidP="00EF188D">
            <w:pPr>
              <w:pStyle w:val="151"/>
              <w:spacing w:line="240" w:lineRule="auto"/>
              <w:jc w:val="center"/>
            </w:pPr>
            <w:r>
              <w:rPr>
                <w:rFonts w:hint="eastAsia"/>
              </w:rPr>
              <w:t>年</w:t>
            </w:r>
            <w:r w:rsidR="00FD22B7">
              <w:rPr>
                <w:rFonts w:hint="eastAsia"/>
              </w:rPr>
              <w:t>均進口</w:t>
            </w:r>
            <w:r w:rsidR="009C741F">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1842" w:type="dxa"/>
            <w:vAlign w:val="center"/>
          </w:tcPr>
          <w:p w14:paraId="6413DBDA" w14:textId="7A710811" w:rsidR="00FD22B7" w:rsidRDefault="00C52063" w:rsidP="00EF188D">
            <w:pPr>
              <w:pStyle w:val="151"/>
              <w:spacing w:line="240" w:lineRule="auto"/>
              <w:jc w:val="center"/>
            </w:pPr>
            <w:commentRangeStart w:id="123"/>
            <w:r>
              <w:rPr>
                <w:rFonts w:hint="eastAsia"/>
              </w:rPr>
              <w:t>年</w:t>
            </w:r>
            <w:r w:rsidR="00FD22B7">
              <w:rPr>
                <w:rFonts w:hint="eastAsia"/>
              </w:rPr>
              <w:t>均貿易順差</w:t>
            </w:r>
            <w:commentRangeEnd w:id="123"/>
            <w:r w:rsidR="006A4362">
              <w:rPr>
                <w:rStyle w:val="af7"/>
                <w:color w:val="auto"/>
              </w:rPr>
              <w:commentReference w:id="123"/>
            </w:r>
          </w:p>
        </w:tc>
      </w:tr>
      <w:tr w:rsidR="00FD22B7" w14:paraId="737A32FD" w14:textId="77777777" w:rsidTr="003B13AB">
        <w:tc>
          <w:tcPr>
            <w:tcW w:w="2547" w:type="dxa"/>
            <w:vAlign w:val="center"/>
          </w:tcPr>
          <w:p w14:paraId="6167033A" w14:textId="09D2648F" w:rsidR="00FD22B7" w:rsidRDefault="00FD22B7" w:rsidP="00EF188D">
            <w:pPr>
              <w:pStyle w:val="15"/>
              <w:ind w:firstLineChars="0" w:firstLine="0"/>
              <w:jc w:val="center"/>
            </w:pPr>
            <w:r>
              <w:rPr>
                <w:rFonts w:hint="eastAsia"/>
                <w:color w:val="000000"/>
              </w:rPr>
              <w:t>2001</w:t>
            </w:r>
            <w:proofErr w:type="gramStart"/>
            <w:r>
              <w:rPr>
                <w:rFonts w:hint="eastAsia"/>
                <w:color w:val="000000"/>
              </w:rPr>
              <w:t>–</w:t>
            </w:r>
            <w:proofErr w:type="gramEnd"/>
            <w:r>
              <w:rPr>
                <w:rFonts w:hint="eastAsia"/>
                <w:color w:val="000000"/>
              </w:rPr>
              <w:t>2005</w:t>
            </w:r>
            <w:r>
              <w:rPr>
                <w:rFonts w:hint="eastAsia"/>
                <w:color w:val="000000"/>
              </w:rPr>
              <w:t>年</w:t>
            </w:r>
          </w:p>
        </w:tc>
        <w:tc>
          <w:tcPr>
            <w:tcW w:w="2339" w:type="dxa"/>
            <w:vAlign w:val="center"/>
          </w:tcPr>
          <w:p w14:paraId="47F3BBFC" w14:textId="549FA353" w:rsidR="00FD22B7" w:rsidRDefault="0038169E" w:rsidP="00EF188D">
            <w:pPr>
              <w:pStyle w:val="15"/>
              <w:ind w:firstLineChars="0" w:firstLine="0"/>
              <w:jc w:val="center"/>
            </w:pPr>
            <w:r w:rsidRPr="0038169E">
              <w:rPr>
                <w:color w:val="000000"/>
              </w:rPr>
              <w:t>10,301,285</w:t>
            </w:r>
          </w:p>
        </w:tc>
        <w:tc>
          <w:tcPr>
            <w:tcW w:w="2339" w:type="dxa"/>
            <w:vAlign w:val="center"/>
          </w:tcPr>
          <w:p w14:paraId="7436A3C3" w14:textId="2A746B3A" w:rsidR="00FD22B7" w:rsidRDefault="0038169E" w:rsidP="00EF188D">
            <w:pPr>
              <w:pStyle w:val="15"/>
              <w:ind w:firstLineChars="0" w:firstLine="0"/>
              <w:jc w:val="center"/>
            </w:pPr>
            <w:r w:rsidRPr="0038169E">
              <w:rPr>
                <w:color w:val="000000"/>
              </w:rPr>
              <w:t>1,992,983</w:t>
            </w:r>
          </w:p>
        </w:tc>
        <w:tc>
          <w:tcPr>
            <w:tcW w:w="1842" w:type="dxa"/>
            <w:vAlign w:val="center"/>
          </w:tcPr>
          <w:p w14:paraId="70A7E146" w14:textId="0991D67F" w:rsidR="00FD22B7" w:rsidRDefault="00FD22B7" w:rsidP="00EF188D">
            <w:pPr>
              <w:pStyle w:val="15"/>
              <w:ind w:firstLineChars="0" w:firstLine="0"/>
              <w:jc w:val="center"/>
            </w:pPr>
            <w:r>
              <w:rPr>
                <w:rFonts w:hint="eastAsia"/>
                <w:color w:val="000000"/>
              </w:rPr>
              <w:t>8,308,302</w:t>
            </w:r>
          </w:p>
        </w:tc>
      </w:tr>
      <w:tr w:rsidR="00FD22B7" w14:paraId="294B179A" w14:textId="77777777" w:rsidTr="003B13AB">
        <w:tc>
          <w:tcPr>
            <w:tcW w:w="2547" w:type="dxa"/>
            <w:vAlign w:val="center"/>
          </w:tcPr>
          <w:p w14:paraId="3202F7CA" w14:textId="67687C9E" w:rsidR="00FD22B7" w:rsidRDefault="00FD22B7" w:rsidP="00EF188D">
            <w:pPr>
              <w:pStyle w:val="15"/>
              <w:ind w:firstLineChars="0" w:firstLine="0"/>
              <w:jc w:val="center"/>
            </w:pPr>
            <w:r>
              <w:rPr>
                <w:rFonts w:hint="eastAsia"/>
                <w:color w:val="000000"/>
              </w:rPr>
              <w:t>2006</w:t>
            </w:r>
            <w:proofErr w:type="gramStart"/>
            <w:r>
              <w:rPr>
                <w:rFonts w:hint="eastAsia"/>
                <w:color w:val="000000"/>
              </w:rPr>
              <w:t>–</w:t>
            </w:r>
            <w:proofErr w:type="gramEnd"/>
            <w:r>
              <w:rPr>
                <w:rFonts w:hint="eastAsia"/>
                <w:color w:val="000000"/>
              </w:rPr>
              <w:t>2010</w:t>
            </w:r>
            <w:r>
              <w:rPr>
                <w:rFonts w:hint="eastAsia"/>
                <w:color w:val="000000"/>
              </w:rPr>
              <w:t>年</w:t>
            </w:r>
          </w:p>
        </w:tc>
        <w:tc>
          <w:tcPr>
            <w:tcW w:w="2339" w:type="dxa"/>
            <w:vAlign w:val="center"/>
          </w:tcPr>
          <w:p w14:paraId="36E8DF2B" w14:textId="41B92CF4" w:rsidR="00FD22B7" w:rsidRDefault="0038169E" w:rsidP="00EF188D">
            <w:pPr>
              <w:pStyle w:val="15"/>
              <w:ind w:firstLineChars="0" w:firstLine="0"/>
              <w:jc w:val="center"/>
            </w:pPr>
            <w:r w:rsidRPr="0038169E">
              <w:rPr>
                <w:color w:val="000000"/>
              </w:rPr>
              <w:t>9,048,953</w:t>
            </w:r>
          </w:p>
        </w:tc>
        <w:tc>
          <w:tcPr>
            <w:tcW w:w="2339" w:type="dxa"/>
            <w:vAlign w:val="center"/>
          </w:tcPr>
          <w:p w14:paraId="3772456A" w14:textId="5E90FAB7" w:rsidR="00FD22B7" w:rsidRDefault="001D2EA4" w:rsidP="00EF188D">
            <w:pPr>
              <w:pStyle w:val="15"/>
              <w:ind w:firstLineChars="0" w:firstLine="0"/>
              <w:jc w:val="center"/>
            </w:pPr>
            <w:r w:rsidRPr="001D2EA4">
              <w:rPr>
                <w:color w:val="000000"/>
              </w:rPr>
              <w:t>2,142,855</w:t>
            </w:r>
          </w:p>
        </w:tc>
        <w:tc>
          <w:tcPr>
            <w:tcW w:w="1842" w:type="dxa"/>
            <w:vAlign w:val="center"/>
          </w:tcPr>
          <w:p w14:paraId="1552EC97" w14:textId="4AFE0E3A" w:rsidR="00FD22B7" w:rsidRDefault="00FD22B7" w:rsidP="00EF188D">
            <w:pPr>
              <w:pStyle w:val="15"/>
              <w:ind w:firstLineChars="0" w:firstLine="0"/>
              <w:jc w:val="center"/>
            </w:pPr>
            <w:r>
              <w:rPr>
                <w:rFonts w:hint="eastAsia"/>
                <w:color w:val="000000"/>
              </w:rPr>
              <w:t>6,906,097</w:t>
            </w:r>
          </w:p>
        </w:tc>
      </w:tr>
      <w:tr w:rsidR="00FD22B7" w14:paraId="1F9344EC" w14:textId="77777777" w:rsidTr="003B13AB">
        <w:tc>
          <w:tcPr>
            <w:tcW w:w="2547" w:type="dxa"/>
            <w:vAlign w:val="center"/>
          </w:tcPr>
          <w:p w14:paraId="40D53202" w14:textId="2E819BDB" w:rsidR="00FD22B7" w:rsidRDefault="00FD22B7" w:rsidP="00EF188D">
            <w:pPr>
              <w:pStyle w:val="15"/>
              <w:ind w:firstLineChars="0" w:firstLine="0"/>
              <w:jc w:val="center"/>
            </w:pPr>
            <w:r>
              <w:rPr>
                <w:rFonts w:hint="eastAsia"/>
                <w:color w:val="000000"/>
              </w:rPr>
              <w:t>2011</w:t>
            </w:r>
            <w:proofErr w:type="gramStart"/>
            <w:r>
              <w:rPr>
                <w:rFonts w:hint="eastAsia"/>
                <w:color w:val="000000"/>
              </w:rPr>
              <w:t>–</w:t>
            </w:r>
            <w:proofErr w:type="gramEnd"/>
            <w:r>
              <w:rPr>
                <w:rFonts w:hint="eastAsia"/>
                <w:color w:val="000000"/>
              </w:rPr>
              <w:t>2015</w:t>
            </w:r>
            <w:r>
              <w:rPr>
                <w:rFonts w:hint="eastAsia"/>
                <w:color w:val="000000"/>
              </w:rPr>
              <w:t>年</w:t>
            </w:r>
          </w:p>
        </w:tc>
        <w:tc>
          <w:tcPr>
            <w:tcW w:w="2339" w:type="dxa"/>
            <w:vAlign w:val="center"/>
          </w:tcPr>
          <w:p w14:paraId="4DEC4002" w14:textId="75A68B6C" w:rsidR="00FD22B7" w:rsidRDefault="00B1556E" w:rsidP="00EF188D">
            <w:pPr>
              <w:pStyle w:val="15"/>
              <w:ind w:firstLineChars="0" w:firstLine="0"/>
              <w:jc w:val="center"/>
            </w:pPr>
            <w:r w:rsidRPr="00B1556E">
              <w:rPr>
                <w:color w:val="000000"/>
              </w:rPr>
              <w:t>10,078,400</w:t>
            </w:r>
          </w:p>
        </w:tc>
        <w:tc>
          <w:tcPr>
            <w:tcW w:w="2339" w:type="dxa"/>
            <w:vAlign w:val="center"/>
          </w:tcPr>
          <w:p w14:paraId="3A4071E3" w14:textId="43997353" w:rsidR="00FD22B7" w:rsidRDefault="00B1556E" w:rsidP="00EF188D">
            <w:pPr>
              <w:pStyle w:val="15"/>
              <w:ind w:firstLineChars="0" w:firstLine="0"/>
              <w:jc w:val="center"/>
            </w:pPr>
            <w:r w:rsidRPr="00B1556E">
              <w:rPr>
                <w:color w:val="000000"/>
              </w:rPr>
              <w:t>2,932,130</w:t>
            </w:r>
          </w:p>
        </w:tc>
        <w:tc>
          <w:tcPr>
            <w:tcW w:w="1842" w:type="dxa"/>
            <w:vAlign w:val="center"/>
          </w:tcPr>
          <w:p w14:paraId="0C727F88" w14:textId="7CEA7166" w:rsidR="00FD22B7" w:rsidRDefault="00FD22B7" w:rsidP="00EF188D">
            <w:pPr>
              <w:pStyle w:val="15"/>
              <w:ind w:firstLineChars="0" w:firstLine="0"/>
              <w:jc w:val="center"/>
            </w:pPr>
            <w:r>
              <w:rPr>
                <w:rFonts w:hint="eastAsia"/>
                <w:color w:val="000000"/>
              </w:rPr>
              <w:t>7,146,270</w:t>
            </w:r>
          </w:p>
        </w:tc>
      </w:tr>
      <w:tr w:rsidR="00FD22B7" w14:paraId="0D8AE0F0" w14:textId="77777777" w:rsidTr="003B13AB">
        <w:tc>
          <w:tcPr>
            <w:tcW w:w="2547" w:type="dxa"/>
            <w:vAlign w:val="center"/>
          </w:tcPr>
          <w:p w14:paraId="6FC7D445" w14:textId="3D44EDF6" w:rsidR="00FD22B7" w:rsidRDefault="00FD22B7" w:rsidP="00EF188D">
            <w:pPr>
              <w:pStyle w:val="15"/>
              <w:ind w:firstLineChars="0" w:firstLine="0"/>
              <w:jc w:val="center"/>
            </w:pPr>
            <w:r>
              <w:rPr>
                <w:rFonts w:hint="eastAsia"/>
                <w:color w:val="000000"/>
              </w:rPr>
              <w:t>2016</w:t>
            </w:r>
            <w:proofErr w:type="gramStart"/>
            <w:r>
              <w:rPr>
                <w:rFonts w:hint="eastAsia"/>
                <w:color w:val="000000"/>
              </w:rPr>
              <w:t>–</w:t>
            </w:r>
            <w:proofErr w:type="gramEnd"/>
            <w:r>
              <w:rPr>
                <w:rFonts w:hint="eastAsia"/>
                <w:color w:val="000000"/>
              </w:rPr>
              <w:t>2020</w:t>
            </w:r>
            <w:r>
              <w:rPr>
                <w:rFonts w:hint="eastAsia"/>
                <w:color w:val="000000"/>
              </w:rPr>
              <w:t>年</w:t>
            </w:r>
          </w:p>
        </w:tc>
        <w:tc>
          <w:tcPr>
            <w:tcW w:w="2339" w:type="dxa"/>
            <w:vAlign w:val="center"/>
          </w:tcPr>
          <w:p w14:paraId="6027404B" w14:textId="6B009C1B" w:rsidR="00FD22B7" w:rsidRDefault="00B1556E" w:rsidP="00EF188D">
            <w:pPr>
              <w:pStyle w:val="15"/>
              <w:ind w:firstLineChars="0" w:firstLine="0"/>
              <w:jc w:val="center"/>
            </w:pPr>
            <w:r w:rsidRPr="00B1556E">
              <w:rPr>
                <w:color w:val="000000"/>
              </w:rPr>
              <w:t>8,584,561</w:t>
            </w:r>
          </w:p>
        </w:tc>
        <w:tc>
          <w:tcPr>
            <w:tcW w:w="2339" w:type="dxa"/>
            <w:vAlign w:val="center"/>
          </w:tcPr>
          <w:p w14:paraId="41961E48" w14:textId="73367D33" w:rsidR="00FD22B7" w:rsidRDefault="003354A0" w:rsidP="00EF188D">
            <w:pPr>
              <w:pStyle w:val="15"/>
              <w:ind w:firstLineChars="0" w:firstLine="0"/>
              <w:jc w:val="center"/>
            </w:pPr>
            <w:r w:rsidRPr="003354A0">
              <w:rPr>
                <w:color w:val="000000"/>
              </w:rPr>
              <w:t>3,154,045</w:t>
            </w:r>
          </w:p>
        </w:tc>
        <w:tc>
          <w:tcPr>
            <w:tcW w:w="1842" w:type="dxa"/>
            <w:vAlign w:val="center"/>
          </w:tcPr>
          <w:p w14:paraId="2A6C0865" w14:textId="01A2995B" w:rsidR="00FD22B7" w:rsidRDefault="00FD22B7" w:rsidP="00EF188D">
            <w:pPr>
              <w:pStyle w:val="15"/>
              <w:ind w:firstLineChars="0" w:firstLine="0"/>
              <w:jc w:val="center"/>
            </w:pPr>
            <w:r>
              <w:rPr>
                <w:rFonts w:hint="eastAsia"/>
                <w:color w:val="000000"/>
              </w:rPr>
              <w:t>5,430,516</w:t>
            </w:r>
          </w:p>
        </w:tc>
      </w:tr>
      <w:tr w:rsidR="00FD22B7" w14:paraId="4BEA7841" w14:textId="77777777" w:rsidTr="003B13AB">
        <w:tc>
          <w:tcPr>
            <w:tcW w:w="2547" w:type="dxa"/>
            <w:vAlign w:val="center"/>
          </w:tcPr>
          <w:p w14:paraId="23E40D4A" w14:textId="1869C233" w:rsidR="00FD22B7" w:rsidRPr="0072016C" w:rsidRDefault="00FD22B7" w:rsidP="00EF188D">
            <w:pPr>
              <w:widowControl/>
              <w:ind w:firstLineChars="0" w:firstLine="0"/>
              <w:jc w:val="center"/>
              <w:rPr>
                <w:rFonts w:eastAsia="新細明體"/>
                <w:color w:val="000000"/>
              </w:rPr>
            </w:pPr>
            <w:r>
              <w:rPr>
                <w:rFonts w:hint="eastAsia"/>
                <w:color w:val="000000"/>
              </w:rPr>
              <w:t>2021</w:t>
            </w:r>
            <w:proofErr w:type="gramStart"/>
            <w:r>
              <w:rPr>
                <w:rFonts w:hint="eastAsia"/>
                <w:color w:val="000000"/>
              </w:rPr>
              <w:t>–</w:t>
            </w:r>
            <w:proofErr w:type="gramEnd"/>
            <w:r>
              <w:rPr>
                <w:rFonts w:hint="eastAsia"/>
                <w:color w:val="000000"/>
              </w:rPr>
              <w:t>2024</w:t>
            </w:r>
            <w:r>
              <w:rPr>
                <w:rFonts w:hint="eastAsia"/>
                <w:color w:val="000000"/>
              </w:rPr>
              <w:t>年</w:t>
            </w:r>
          </w:p>
        </w:tc>
        <w:tc>
          <w:tcPr>
            <w:tcW w:w="2339" w:type="dxa"/>
            <w:vAlign w:val="center"/>
          </w:tcPr>
          <w:p w14:paraId="7EDE88E6" w14:textId="06601889" w:rsidR="00FD22B7" w:rsidRDefault="000708F1" w:rsidP="00EF188D">
            <w:pPr>
              <w:pStyle w:val="15"/>
              <w:ind w:firstLineChars="0" w:firstLine="0"/>
              <w:jc w:val="center"/>
            </w:pPr>
            <w:r w:rsidRPr="000708F1">
              <w:rPr>
                <w:color w:val="000000"/>
              </w:rPr>
              <w:t>7,453,116</w:t>
            </w:r>
          </w:p>
        </w:tc>
        <w:tc>
          <w:tcPr>
            <w:tcW w:w="2339" w:type="dxa"/>
            <w:vAlign w:val="center"/>
          </w:tcPr>
          <w:p w14:paraId="67833804" w14:textId="6DE7849B" w:rsidR="000708F1" w:rsidRPr="000708F1" w:rsidRDefault="000708F1" w:rsidP="000708F1">
            <w:pPr>
              <w:pStyle w:val="15"/>
              <w:ind w:firstLineChars="0" w:firstLine="0"/>
              <w:jc w:val="center"/>
              <w:rPr>
                <w:color w:val="000000"/>
              </w:rPr>
            </w:pPr>
            <w:r>
              <w:rPr>
                <w:rFonts w:hint="eastAsia"/>
                <w:color w:val="000000"/>
              </w:rPr>
              <w:t>3,624,489</w:t>
            </w:r>
          </w:p>
        </w:tc>
        <w:tc>
          <w:tcPr>
            <w:tcW w:w="1842" w:type="dxa"/>
            <w:vAlign w:val="center"/>
          </w:tcPr>
          <w:p w14:paraId="5ED5D21C" w14:textId="644D55C1" w:rsidR="00FD22B7" w:rsidRDefault="00FD22B7" w:rsidP="00EF188D">
            <w:pPr>
              <w:pStyle w:val="15"/>
              <w:ind w:firstLineChars="0" w:firstLine="0"/>
              <w:jc w:val="center"/>
            </w:pPr>
            <w:r>
              <w:rPr>
                <w:rFonts w:hint="eastAsia"/>
                <w:color w:val="000000"/>
              </w:rPr>
              <w:t>3,828,627</w:t>
            </w:r>
          </w:p>
        </w:tc>
      </w:tr>
    </w:tbl>
    <w:p w14:paraId="13B2E846" w14:textId="1EDCB518" w:rsidR="004E67D7" w:rsidRDefault="00FA7162" w:rsidP="00702F4B">
      <w:pPr>
        <w:pStyle w:val="afff5"/>
      </w:pPr>
      <w:r>
        <w:rPr>
          <w:rFonts w:hint="eastAsia"/>
        </w:rPr>
        <w:t>資料來源：</w:t>
      </w:r>
      <w:r w:rsidR="00F06F4C">
        <w:rPr>
          <w:rFonts w:hint="eastAsia"/>
        </w:rPr>
        <w:t>本研究整理自</w:t>
      </w:r>
      <w:r w:rsidR="00DB7070">
        <w:rPr>
          <w:rFonts w:hint="eastAsia"/>
        </w:rPr>
        <w:t>財政部</w:t>
      </w:r>
      <w:r w:rsidR="0048608F">
        <w:rPr>
          <w:rFonts w:hint="eastAsia"/>
        </w:rPr>
        <w:t>貿易</w:t>
      </w:r>
      <w:r w:rsidR="00DB7070">
        <w:rPr>
          <w:rFonts w:hint="eastAsia"/>
        </w:rPr>
        <w:t>資料</w:t>
      </w:r>
      <w:r w:rsidR="00D316F8">
        <w:rPr>
          <w:rFonts w:hint="eastAsia"/>
        </w:rPr>
        <w:t>庫</w:t>
      </w:r>
    </w:p>
    <w:p w14:paraId="141C149E" w14:textId="77777777" w:rsidR="004E67D7" w:rsidRDefault="004E67D7">
      <w:pPr>
        <w:widowControl/>
        <w:ind w:firstLineChars="0" w:firstLine="0"/>
        <w:rPr>
          <w:color w:val="000000" w:themeColor="text1"/>
        </w:rPr>
      </w:pPr>
      <w:r>
        <w:br w:type="page"/>
      </w:r>
    </w:p>
    <w:p w14:paraId="209F968A" w14:textId="18312850" w:rsidR="00FD03AA" w:rsidRPr="00235BBA" w:rsidRDefault="00641103" w:rsidP="00BE0658">
      <w:pPr>
        <w:pStyle w:val="15"/>
        <w:ind w:firstLine="480"/>
      </w:pPr>
      <w:r w:rsidRPr="000F0F56">
        <w:lastRenderedPageBreak/>
        <w:t>2023</w:t>
      </w:r>
      <w:r w:rsidRPr="000F0F56">
        <w:t>年</w:t>
      </w:r>
      <w:r w:rsidR="008D5A64">
        <w:rPr>
          <w:rFonts w:hint="eastAsia"/>
        </w:rPr>
        <w:t>，</w:t>
      </w:r>
      <w:r w:rsidR="000F0F56" w:rsidRPr="000F0F56">
        <w:t>世界貿易組織（</w:t>
      </w:r>
      <w:r w:rsidR="000F0F56" w:rsidRPr="000F0F56">
        <w:t>WTO</w:t>
      </w:r>
      <w:r w:rsidR="000F0F56" w:rsidRPr="000F0F56">
        <w:t>）</w:t>
      </w:r>
      <w:r w:rsidR="00124DEA">
        <w:rPr>
          <w:rFonts w:hint="eastAsia"/>
        </w:rPr>
        <w:t>統計</w:t>
      </w:r>
      <w:r w:rsidR="00A741D8">
        <w:rPr>
          <w:rFonts w:hint="eastAsia"/>
        </w:rPr>
        <w:t>（表</w:t>
      </w:r>
      <w:r w:rsidR="00A741D8">
        <w:rPr>
          <w:rFonts w:hint="eastAsia"/>
        </w:rPr>
        <w:t>4.</w:t>
      </w:r>
      <w:r w:rsidR="006F072A">
        <w:rPr>
          <w:rFonts w:hint="eastAsia"/>
        </w:rPr>
        <w:t>2</w:t>
      </w:r>
      <w:r w:rsidR="00A741D8">
        <w:rPr>
          <w:rFonts w:hint="eastAsia"/>
        </w:rPr>
        <w:t>-2</w:t>
      </w:r>
      <w:r w:rsidR="00A741D8">
        <w:rPr>
          <w:rFonts w:hint="eastAsia"/>
        </w:rPr>
        <w:t>）</w:t>
      </w:r>
      <w:r w:rsidR="001D2800">
        <w:rPr>
          <w:rFonts w:hint="eastAsia"/>
        </w:rPr>
        <w:t>指出</w:t>
      </w:r>
      <w:r w:rsidR="000F0F56" w:rsidRPr="000F0F56">
        <w:t>，全球前十大紡織品出口國合計出口總額達</w:t>
      </w:r>
      <w:r w:rsidR="000F0F56" w:rsidRPr="000F0F56">
        <w:t>2,830</w:t>
      </w:r>
      <w:r w:rsidR="000F0F56" w:rsidRPr="000F0F56">
        <w:t>億美元，占全球總出口</w:t>
      </w:r>
      <w:r w:rsidR="00035EC3">
        <w:rPr>
          <w:rFonts w:hint="eastAsia"/>
        </w:rPr>
        <w:t>比例</w:t>
      </w:r>
      <w:r w:rsidR="000F0F56" w:rsidRPr="000F0F56">
        <w:t>的</w:t>
      </w:r>
      <w:r w:rsidR="000F0F56" w:rsidRPr="000F0F56">
        <w:t>88.7%</w:t>
      </w:r>
      <w:r w:rsidR="000F0F56" w:rsidRPr="000F0F56">
        <w:t>，展現出</w:t>
      </w:r>
      <w:r w:rsidR="000F0F56" w:rsidRPr="00951EAD">
        <w:rPr>
          <w:color w:val="EE0000"/>
        </w:rPr>
        <w:t>產業高度集中於少數經濟體之趨勢</w:t>
      </w:r>
      <w:r w:rsidR="000F0F56" w:rsidRPr="000F0F56">
        <w:t>。</w:t>
      </w:r>
      <w:r w:rsidR="00D944B4">
        <w:rPr>
          <w:rFonts w:hint="eastAsia"/>
        </w:rPr>
        <w:t>統計</w:t>
      </w:r>
      <w:r w:rsidR="001E30B4">
        <w:rPr>
          <w:rFonts w:hint="eastAsia"/>
        </w:rPr>
        <w:t>表顯示</w:t>
      </w:r>
      <w:r w:rsidR="000F0F56" w:rsidRPr="000F0F56">
        <w:t>中國</w:t>
      </w:r>
      <w:r w:rsidR="00527CAA">
        <w:rPr>
          <w:rFonts w:hint="eastAsia"/>
        </w:rPr>
        <w:t>長年</w:t>
      </w:r>
      <w:r w:rsidR="000F0F56" w:rsidRPr="000F0F56">
        <w:t>穩居全球</w:t>
      </w:r>
      <w:r w:rsidR="002069F9">
        <w:rPr>
          <w:rFonts w:hint="eastAsia"/>
        </w:rPr>
        <w:t>出口額</w:t>
      </w:r>
      <w:r w:rsidR="000F0F56" w:rsidRPr="000F0F56">
        <w:t>第一，出口總額高達</w:t>
      </w:r>
      <w:r w:rsidR="000F0F56" w:rsidRPr="000F0F56">
        <w:t>1,340</w:t>
      </w:r>
      <w:r w:rsidR="000F0F56" w:rsidRPr="000F0F56">
        <w:t>億美元</w:t>
      </w:r>
      <w:r w:rsidR="00BE0658">
        <w:rPr>
          <w:rFonts w:hint="eastAsia"/>
        </w:rPr>
        <w:t>、</w:t>
      </w:r>
      <w:r w:rsidR="000F0F56" w:rsidRPr="000F0F56">
        <w:t>占比</w:t>
      </w:r>
      <w:r w:rsidR="000F0F56" w:rsidRPr="000F0F56">
        <w:t>42.1%</w:t>
      </w:r>
      <w:r w:rsidR="000F0F56" w:rsidRPr="000F0F56">
        <w:t>，遠超第二名歐盟</w:t>
      </w:r>
      <w:r w:rsidR="004A10D2">
        <w:rPr>
          <w:rFonts w:hint="eastAsia"/>
        </w:rPr>
        <w:t>出口額的</w:t>
      </w:r>
      <w:r w:rsidR="000F0F56" w:rsidRPr="000F0F56">
        <w:t>700</w:t>
      </w:r>
      <w:r w:rsidR="000F0F56" w:rsidRPr="000F0F56">
        <w:t>億美元（占比</w:t>
      </w:r>
      <w:r w:rsidR="000F0F56" w:rsidRPr="000F0F56">
        <w:t>22.0%</w:t>
      </w:r>
      <w:r w:rsidR="000F0F56" w:rsidRPr="000F0F56">
        <w:t>）。</w:t>
      </w:r>
      <w:proofErr w:type="gramStart"/>
      <w:r w:rsidR="002B673F">
        <w:rPr>
          <w:rFonts w:hint="eastAsia"/>
        </w:rPr>
        <w:t>此外，</w:t>
      </w:r>
      <w:r w:rsidR="00D658AD">
        <w:rPr>
          <w:rFonts w:hint="eastAsia"/>
        </w:rPr>
        <w:t>他國</w:t>
      </w:r>
      <w:proofErr w:type="gramEnd"/>
      <w:r w:rsidR="00D658AD">
        <w:rPr>
          <w:rFonts w:hint="eastAsia"/>
        </w:rPr>
        <w:t>紡織業</w:t>
      </w:r>
      <w:r w:rsidR="00235BBA" w:rsidRPr="00235BBA">
        <w:t>近年</w:t>
      </w:r>
      <w:r w:rsidR="00D658AD">
        <w:rPr>
          <w:rFonts w:hint="eastAsia"/>
        </w:rPr>
        <w:t>也</w:t>
      </w:r>
      <w:r w:rsidR="00235BBA" w:rsidRPr="00235BBA">
        <w:t>持續崛起</w:t>
      </w:r>
      <w:r w:rsidR="00142BC9">
        <w:rPr>
          <w:rFonts w:hint="eastAsia"/>
        </w:rPr>
        <w:t>，</w:t>
      </w:r>
      <w:r w:rsidR="00235BBA" w:rsidRPr="00152D7D">
        <w:rPr>
          <w:color w:val="EE0000"/>
        </w:rPr>
        <w:t>越南</w:t>
      </w:r>
      <w:r w:rsidR="00570A23" w:rsidRPr="00152D7D">
        <w:rPr>
          <w:rFonts w:hint="eastAsia"/>
          <w:color w:val="EE0000"/>
        </w:rPr>
        <w:t>與印度</w:t>
      </w:r>
      <w:r w:rsidR="00235BBA" w:rsidRPr="00152D7D">
        <w:rPr>
          <w:color w:val="EE0000"/>
        </w:rPr>
        <w:t>自</w:t>
      </w:r>
      <w:r w:rsidR="00235BBA" w:rsidRPr="00152D7D">
        <w:rPr>
          <w:color w:val="EE0000"/>
        </w:rPr>
        <w:t>2000</w:t>
      </w:r>
      <w:r w:rsidR="00235BBA" w:rsidRPr="00152D7D">
        <w:rPr>
          <w:color w:val="EE0000"/>
        </w:rPr>
        <w:t>年至</w:t>
      </w:r>
      <w:r w:rsidR="00235BBA" w:rsidRPr="00152D7D">
        <w:rPr>
          <w:color w:val="EE0000"/>
        </w:rPr>
        <w:t>2023</w:t>
      </w:r>
      <w:r w:rsidR="00235BBA" w:rsidRPr="00152D7D">
        <w:rPr>
          <w:color w:val="EE0000"/>
        </w:rPr>
        <w:t>年</w:t>
      </w:r>
      <w:r w:rsidR="00D944B4" w:rsidRPr="00152D7D">
        <w:rPr>
          <w:rFonts w:hint="eastAsia"/>
          <w:color w:val="EE0000"/>
        </w:rPr>
        <w:t>出口占比</w:t>
      </w:r>
      <w:r w:rsidR="00E47010">
        <w:rPr>
          <w:rFonts w:hint="eastAsia"/>
          <w:color w:val="EE0000"/>
        </w:rPr>
        <w:t>皆</w:t>
      </w:r>
      <w:r w:rsidR="004E6C7C" w:rsidRPr="00152D7D">
        <w:rPr>
          <w:rFonts w:hint="eastAsia"/>
          <w:color w:val="EE0000"/>
        </w:rPr>
        <w:t>持續</w:t>
      </w:r>
      <w:r w:rsidR="00D944B4" w:rsidRPr="00152D7D">
        <w:rPr>
          <w:rFonts w:hint="eastAsia"/>
          <w:color w:val="EE0000"/>
        </w:rPr>
        <w:t>上</w:t>
      </w:r>
      <w:r w:rsidR="001F7D96" w:rsidRPr="00152D7D">
        <w:rPr>
          <w:rFonts w:hint="eastAsia"/>
          <w:color w:val="EE0000"/>
        </w:rPr>
        <w:t>升</w:t>
      </w:r>
      <w:r w:rsidR="00235BBA" w:rsidRPr="00152D7D">
        <w:rPr>
          <w:color w:val="EE0000"/>
        </w:rPr>
        <w:t>，</w:t>
      </w:r>
      <w:r w:rsidR="004B5712" w:rsidRPr="00152D7D">
        <w:rPr>
          <w:rFonts w:hint="eastAsia"/>
          <w:color w:val="EE0000"/>
        </w:rPr>
        <w:t>越南於</w:t>
      </w:r>
      <w:r w:rsidR="00235BBA" w:rsidRPr="00152D7D">
        <w:rPr>
          <w:color w:val="EE0000"/>
        </w:rPr>
        <w:t>2023</w:t>
      </w:r>
      <w:r w:rsidR="00235BBA" w:rsidRPr="00152D7D">
        <w:rPr>
          <w:color w:val="EE0000"/>
        </w:rPr>
        <w:t>年出口</w:t>
      </w:r>
      <w:r w:rsidR="00AE4D61">
        <w:rPr>
          <w:rFonts w:hint="eastAsia"/>
          <w:color w:val="EE0000"/>
        </w:rPr>
        <w:t>額</w:t>
      </w:r>
      <w:r w:rsidR="00235BBA" w:rsidRPr="00152D7D">
        <w:rPr>
          <w:color w:val="EE0000"/>
        </w:rPr>
        <w:t>為</w:t>
      </w:r>
      <w:r w:rsidR="00235BBA" w:rsidRPr="00152D7D">
        <w:rPr>
          <w:color w:val="EE0000"/>
        </w:rPr>
        <w:t>110</w:t>
      </w:r>
      <w:r w:rsidR="00235BBA" w:rsidRPr="00152D7D">
        <w:rPr>
          <w:color w:val="EE0000"/>
        </w:rPr>
        <w:t>億美元，</w:t>
      </w:r>
      <w:r w:rsidR="00554408" w:rsidRPr="00152D7D">
        <w:rPr>
          <w:rFonts w:hint="eastAsia"/>
          <w:color w:val="EE0000"/>
        </w:rPr>
        <w:t>此成長趨勢亦</w:t>
      </w:r>
      <w:r w:rsidR="00235BBA" w:rsidRPr="00152D7D">
        <w:rPr>
          <w:color w:val="EE0000"/>
        </w:rPr>
        <w:t>展現</w:t>
      </w:r>
      <w:r w:rsidR="00407813" w:rsidRPr="00152D7D">
        <w:rPr>
          <w:rFonts w:hint="eastAsia"/>
          <w:color w:val="EE0000"/>
        </w:rPr>
        <w:t>其</w:t>
      </w:r>
      <w:r w:rsidR="00235BBA" w:rsidRPr="00152D7D">
        <w:rPr>
          <w:color w:val="EE0000"/>
        </w:rPr>
        <w:t>全球供應鏈中的快速布局與產能擴張。</w:t>
      </w:r>
      <w:r w:rsidR="00235BBA" w:rsidRPr="00235BBA">
        <w:t>相較之下，台灣</w:t>
      </w:r>
      <w:r w:rsidR="00235BBA" w:rsidRPr="00235BBA">
        <w:t>2023</w:t>
      </w:r>
      <w:r w:rsidR="00235BBA" w:rsidRPr="00235BBA">
        <w:t>年出口僅</w:t>
      </w:r>
      <w:r w:rsidR="00235BBA" w:rsidRPr="00235BBA">
        <w:t>60</w:t>
      </w:r>
      <w:r w:rsidR="00235BBA" w:rsidRPr="00235BBA">
        <w:t>億美元，占全球比重僅</w:t>
      </w:r>
      <w:r w:rsidR="00235BBA" w:rsidRPr="00235BBA">
        <w:t>1.9%</w:t>
      </w:r>
      <w:r w:rsidR="00235BBA" w:rsidRPr="00235BBA">
        <w:t>，</w:t>
      </w:r>
      <w:r w:rsidR="00FD5078">
        <w:rPr>
          <w:rFonts w:hint="eastAsia"/>
        </w:rPr>
        <w:t>而</w:t>
      </w:r>
      <w:r w:rsidR="00FD5078">
        <w:rPr>
          <w:rFonts w:hint="eastAsia"/>
        </w:rPr>
        <w:t>2023</w:t>
      </w:r>
      <w:r w:rsidR="00FD5078">
        <w:rPr>
          <w:rFonts w:hint="eastAsia"/>
        </w:rPr>
        <w:t>年的</w:t>
      </w:r>
      <w:r w:rsidR="00094622">
        <w:rPr>
          <w:rFonts w:hint="eastAsia"/>
        </w:rPr>
        <w:t>出口額</w:t>
      </w:r>
      <w:r w:rsidR="00224FA8">
        <w:rPr>
          <w:rFonts w:hint="eastAsia"/>
        </w:rPr>
        <w:t>增減率</w:t>
      </w:r>
      <w:r w:rsidR="00094622">
        <w:rPr>
          <w:rFonts w:hint="eastAsia"/>
        </w:rPr>
        <w:t>呈現</w:t>
      </w:r>
      <w:r w:rsidR="00094622">
        <w:rPr>
          <w:rFonts w:hint="eastAsia"/>
        </w:rPr>
        <w:t>-2</w:t>
      </w:r>
      <w:r w:rsidR="0053662B">
        <w:rPr>
          <w:rFonts w:hint="eastAsia"/>
        </w:rPr>
        <w:t>7</w:t>
      </w:r>
      <w:r w:rsidR="00094622">
        <w:rPr>
          <w:rFonts w:hint="eastAsia"/>
        </w:rPr>
        <w:t>%</w:t>
      </w:r>
      <w:r w:rsidR="00235BBA" w:rsidRPr="00235BBA">
        <w:t>，</w:t>
      </w:r>
      <w:r w:rsidR="00D757C5">
        <w:rPr>
          <w:rFonts w:hint="eastAsia"/>
        </w:rPr>
        <w:t>是</w:t>
      </w:r>
      <w:r w:rsidR="00235BBA" w:rsidRPr="00235BBA">
        <w:t>十大出口國中衰退幅度最大者，顯示</w:t>
      </w:r>
      <w:r w:rsidR="00C669B7">
        <w:rPr>
          <w:rFonts w:hint="eastAsia"/>
        </w:rPr>
        <w:t>台灣</w:t>
      </w:r>
      <w:r w:rsidR="00235BBA" w:rsidRPr="00235BBA">
        <w:t>在全球紡織產業中</w:t>
      </w:r>
      <w:r w:rsidR="00D478E0">
        <w:rPr>
          <w:rFonts w:hint="eastAsia"/>
        </w:rPr>
        <w:t>逐漸</w:t>
      </w:r>
      <w:r w:rsidR="00235BBA" w:rsidRPr="00235BBA">
        <w:t>弱化</w:t>
      </w:r>
      <w:r w:rsidR="00580A47">
        <w:rPr>
          <w:rFonts w:hint="eastAsia"/>
        </w:rPr>
        <w:t>的情況</w:t>
      </w:r>
      <w:r w:rsidR="00707248">
        <w:rPr>
          <w:rFonts w:hint="eastAsia"/>
        </w:rPr>
        <w:t>。</w:t>
      </w:r>
    </w:p>
    <w:p w14:paraId="6D5E0208" w14:textId="64DCCA88" w:rsidR="00BE6E87" w:rsidRPr="00362D3C" w:rsidRDefault="005D63B3" w:rsidP="00105C57">
      <w:pPr>
        <w:pStyle w:val="affc"/>
      </w:pPr>
      <w:r>
        <w:rPr>
          <w:rFonts w:hint="eastAsia"/>
        </w:rPr>
        <w:t>表</w:t>
      </w:r>
      <w:r>
        <w:rPr>
          <w:rFonts w:hint="eastAsia"/>
        </w:rPr>
        <w:t>4.2-</w:t>
      </w:r>
      <w:r>
        <w:fldChar w:fldCharType="begin"/>
      </w:r>
      <w:r>
        <w:instrText xml:space="preserve"> </w:instrText>
      </w:r>
      <w:r>
        <w:rPr>
          <w:rFonts w:hint="eastAsia"/>
        </w:rPr>
        <w:instrText xml:space="preserve">SEQ </w:instrText>
      </w:r>
      <w:r>
        <w:rPr>
          <w:rFonts w:hint="eastAsia"/>
        </w:rPr>
        <w:instrText>表</w:instrText>
      </w:r>
      <w:r>
        <w:rPr>
          <w:rFonts w:hint="eastAsia"/>
        </w:rPr>
        <w:instrText>4.2- \* ARABIC</w:instrText>
      </w:r>
      <w:r>
        <w:instrText xml:space="preserve"> </w:instrText>
      </w:r>
      <w:r>
        <w:fldChar w:fldCharType="separate"/>
      </w:r>
      <w:r>
        <w:rPr>
          <w:noProof/>
        </w:rPr>
        <w:t>2</w:t>
      </w:r>
      <w:r>
        <w:fldChar w:fldCharType="end"/>
      </w:r>
      <w:r w:rsidR="00164FB3">
        <w:rPr>
          <w:rFonts w:hint="eastAsia"/>
        </w:rPr>
        <w:t xml:space="preserve"> </w:t>
      </w:r>
      <w:r w:rsidR="0081515B" w:rsidRPr="00362D3C">
        <w:rPr>
          <w:rFonts w:hint="eastAsia"/>
        </w:rPr>
        <w:t>2023</w:t>
      </w:r>
      <w:r w:rsidR="0081515B" w:rsidRPr="00362D3C">
        <w:rPr>
          <w:rFonts w:hint="eastAsia"/>
        </w:rPr>
        <w:t>年全球前十大紡織品出口國</w:t>
      </w:r>
    </w:p>
    <w:tbl>
      <w:tblPr>
        <w:tblStyle w:val="aff1"/>
        <w:tblW w:w="9067" w:type="dxa"/>
        <w:jc w:val="center"/>
        <w:tblLook w:val="04A0" w:firstRow="1" w:lastRow="0" w:firstColumn="1" w:lastColumn="0" w:noHBand="0" w:noVBand="1"/>
      </w:tblPr>
      <w:tblGrid>
        <w:gridCol w:w="1622"/>
        <w:gridCol w:w="732"/>
        <w:gridCol w:w="839"/>
        <w:gridCol w:w="839"/>
        <w:gridCol w:w="839"/>
        <w:gridCol w:w="414"/>
        <w:gridCol w:w="425"/>
        <w:gridCol w:w="839"/>
        <w:gridCol w:w="839"/>
        <w:gridCol w:w="839"/>
        <w:gridCol w:w="840"/>
      </w:tblGrid>
      <w:tr w:rsidR="00500AEB" w:rsidRPr="00AC6D46" w14:paraId="182AD8B4" w14:textId="77777777" w:rsidTr="00EB616D">
        <w:trPr>
          <w:trHeight w:val="408"/>
          <w:jc w:val="center"/>
        </w:trPr>
        <w:tc>
          <w:tcPr>
            <w:tcW w:w="9067" w:type="dxa"/>
            <w:gridSpan w:val="11"/>
          </w:tcPr>
          <w:p w14:paraId="02BC9849" w14:textId="65192A73" w:rsidR="00500AEB" w:rsidRPr="00B33F8C" w:rsidRDefault="00500AEB" w:rsidP="00500AEB">
            <w:pPr>
              <w:widowControl/>
              <w:ind w:firstLineChars="0" w:firstLine="0"/>
              <w:rPr>
                <w:rFonts w:cs="Times New Roman"/>
                <w:color w:val="000000"/>
                <w:sz w:val="22"/>
                <w:szCs w:val="22"/>
              </w:rPr>
            </w:pPr>
            <w:r w:rsidRPr="00B33F8C">
              <w:rPr>
                <w:rFonts w:cs="Times New Roman"/>
                <w:color w:val="000000"/>
                <w:sz w:val="22"/>
                <w:szCs w:val="22"/>
              </w:rPr>
              <w:t>2023</w:t>
            </w:r>
            <w:r w:rsidRPr="00B33F8C">
              <w:rPr>
                <w:rFonts w:cs="Times New Roman" w:hint="eastAsia"/>
                <w:color w:val="000000"/>
                <w:sz w:val="22"/>
                <w:szCs w:val="22"/>
              </w:rPr>
              <w:t>年全球前十大紡織品出口國</w:t>
            </w:r>
            <w:r w:rsidRPr="00B33F8C">
              <w:rPr>
                <w:rFonts w:cs="Times New Roman"/>
                <w:color w:val="000000"/>
                <w:sz w:val="22"/>
                <w:szCs w:val="22"/>
              </w:rPr>
              <w:t>Top 10 exporters and importers of textiles, 2023</w:t>
            </w:r>
          </w:p>
        </w:tc>
      </w:tr>
      <w:tr w:rsidR="00222BB2" w:rsidRPr="00AC6D46" w14:paraId="4B7B4ED2" w14:textId="77777777" w:rsidTr="00EB616D">
        <w:trPr>
          <w:jc w:val="center"/>
        </w:trPr>
        <w:tc>
          <w:tcPr>
            <w:tcW w:w="9067" w:type="dxa"/>
            <w:gridSpan w:val="11"/>
          </w:tcPr>
          <w:p w14:paraId="75DA1C44" w14:textId="652402E2" w:rsidR="00222BB2" w:rsidRPr="00B33F8C" w:rsidRDefault="00222BB2" w:rsidP="00C44E1D">
            <w:pPr>
              <w:pStyle w:val="15"/>
              <w:ind w:firstLineChars="0" w:firstLine="0"/>
              <w:rPr>
                <w:sz w:val="22"/>
                <w:szCs w:val="22"/>
              </w:rPr>
            </w:pPr>
            <w:r w:rsidRPr="00B33F8C">
              <w:rPr>
                <w:sz w:val="22"/>
                <w:szCs w:val="22"/>
              </w:rPr>
              <w:t>單位：十億美元</w:t>
            </w:r>
          </w:p>
        </w:tc>
      </w:tr>
      <w:tr w:rsidR="00AC6D46" w:rsidRPr="00AC6D46" w14:paraId="1F11AF20" w14:textId="77777777" w:rsidTr="00EB616D">
        <w:trPr>
          <w:jc w:val="center"/>
        </w:trPr>
        <w:tc>
          <w:tcPr>
            <w:tcW w:w="2354" w:type="dxa"/>
            <w:gridSpan w:val="2"/>
            <w:vAlign w:val="center"/>
          </w:tcPr>
          <w:p w14:paraId="47596B36" w14:textId="6272E8D9" w:rsidR="00AC6D46" w:rsidRPr="00B33F8C" w:rsidRDefault="00AC6D46" w:rsidP="00E454BB">
            <w:pPr>
              <w:pStyle w:val="15"/>
              <w:ind w:firstLineChars="0" w:firstLine="0"/>
              <w:jc w:val="center"/>
              <w:rPr>
                <w:rFonts w:cs="Times New Roman"/>
                <w:sz w:val="22"/>
                <w:szCs w:val="22"/>
              </w:rPr>
            </w:pPr>
            <w:r w:rsidRPr="00B33F8C">
              <w:rPr>
                <w:rFonts w:cs="Times New Roman" w:hint="eastAsia"/>
                <w:sz w:val="22"/>
                <w:szCs w:val="22"/>
              </w:rPr>
              <w:t>出口</w:t>
            </w:r>
            <w:r w:rsidR="00B90B9E" w:rsidRPr="00B33F8C">
              <w:rPr>
                <w:rFonts w:cs="Times New Roman" w:hint="eastAsia"/>
                <w:sz w:val="22"/>
                <w:szCs w:val="22"/>
              </w:rPr>
              <w:t>總</w:t>
            </w:r>
            <w:r w:rsidRPr="00B33F8C">
              <w:rPr>
                <w:rFonts w:cs="Times New Roman" w:hint="eastAsia"/>
                <w:sz w:val="22"/>
                <w:szCs w:val="22"/>
              </w:rPr>
              <w:t>額</w:t>
            </w:r>
          </w:p>
        </w:tc>
        <w:tc>
          <w:tcPr>
            <w:tcW w:w="2931" w:type="dxa"/>
            <w:gridSpan w:val="4"/>
            <w:vAlign w:val="center"/>
          </w:tcPr>
          <w:p w14:paraId="00A1A8FD" w14:textId="323BFD0C" w:rsidR="00AC6D46" w:rsidRPr="00B33F8C" w:rsidRDefault="00AC6D46" w:rsidP="008520B8">
            <w:pPr>
              <w:pStyle w:val="15"/>
              <w:ind w:firstLineChars="0" w:firstLine="0"/>
              <w:jc w:val="center"/>
              <w:rPr>
                <w:rFonts w:cs="Times New Roman"/>
                <w:sz w:val="22"/>
                <w:szCs w:val="22"/>
              </w:rPr>
            </w:pPr>
            <w:proofErr w:type="gramStart"/>
            <w:r w:rsidRPr="00B33F8C">
              <w:rPr>
                <w:rFonts w:cs="Times New Roman" w:hint="eastAsia"/>
                <w:sz w:val="22"/>
                <w:szCs w:val="22"/>
              </w:rPr>
              <w:t>佔</w:t>
            </w:r>
            <w:proofErr w:type="gramEnd"/>
            <w:r w:rsidRPr="00B33F8C">
              <w:rPr>
                <w:rFonts w:cs="Times New Roman" w:hint="eastAsia"/>
                <w:sz w:val="22"/>
                <w:szCs w:val="22"/>
              </w:rPr>
              <w:t>全球紡織出口額比例</w:t>
            </w:r>
            <w:r w:rsidRPr="00B33F8C">
              <w:rPr>
                <w:rFonts w:cs="Times New Roman" w:hint="eastAsia"/>
                <w:sz w:val="22"/>
                <w:szCs w:val="22"/>
              </w:rPr>
              <w:t>(%)</w:t>
            </w:r>
          </w:p>
        </w:tc>
        <w:tc>
          <w:tcPr>
            <w:tcW w:w="3782" w:type="dxa"/>
            <w:gridSpan w:val="5"/>
            <w:vAlign w:val="center"/>
          </w:tcPr>
          <w:p w14:paraId="499CCA82" w14:textId="0770EAAA" w:rsidR="00AC6D46" w:rsidRPr="00B33F8C" w:rsidRDefault="00AC6D46" w:rsidP="00A044DF">
            <w:pPr>
              <w:pStyle w:val="15"/>
              <w:ind w:firstLineChars="0" w:firstLine="0"/>
              <w:jc w:val="center"/>
              <w:rPr>
                <w:rFonts w:cs="Times New Roman"/>
                <w:sz w:val="22"/>
                <w:szCs w:val="22"/>
              </w:rPr>
            </w:pPr>
            <w:r w:rsidRPr="00B33F8C">
              <w:rPr>
                <w:rFonts w:cs="Times New Roman" w:hint="eastAsia"/>
                <w:sz w:val="22"/>
                <w:szCs w:val="22"/>
              </w:rPr>
              <w:t>年度平均增減率</w:t>
            </w:r>
            <w:r w:rsidR="002E2462" w:rsidRPr="00B33F8C">
              <w:rPr>
                <w:rFonts w:cs="Times New Roman" w:hint="eastAsia"/>
                <w:sz w:val="22"/>
                <w:szCs w:val="22"/>
              </w:rPr>
              <w:t>(%)</w:t>
            </w:r>
          </w:p>
        </w:tc>
      </w:tr>
      <w:tr w:rsidR="006D7985" w:rsidRPr="00AC6D46" w14:paraId="58329A3E" w14:textId="77777777" w:rsidTr="00EB616D">
        <w:trPr>
          <w:jc w:val="center"/>
        </w:trPr>
        <w:tc>
          <w:tcPr>
            <w:tcW w:w="0" w:type="auto"/>
            <w:tcBorders>
              <w:tl2br w:val="single" w:sz="4" w:space="0" w:color="auto"/>
            </w:tcBorders>
            <w:vAlign w:val="center"/>
          </w:tcPr>
          <w:p w14:paraId="134D8A80" w14:textId="77777777" w:rsidR="006D7985" w:rsidRPr="00AC6D46" w:rsidRDefault="00D40E04" w:rsidP="00E454BB">
            <w:pPr>
              <w:pStyle w:val="15"/>
              <w:ind w:firstLineChars="0" w:firstLine="0"/>
              <w:jc w:val="center"/>
              <w:rPr>
                <w:sz w:val="20"/>
                <w:szCs w:val="20"/>
              </w:rPr>
            </w:pPr>
            <w:r w:rsidRPr="00AC6D46">
              <w:rPr>
                <w:rFonts w:hint="eastAsia"/>
                <w:sz w:val="20"/>
                <w:szCs w:val="20"/>
              </w:rPr>
              <w:t>年分</w:t>
            </w:r>
          </w:p>
          <w:p w14:paraId="548B9A57" w14:textId="2E37F258" w:rsidR="00D40E04" w:rsidRPr="00AC6D46" w:rsidRDefault="00D40E04" w:rsidP="00E454BB">
            <w:pPr>
              <w:pStyle w:val="15"/>
              <w:ind w:firstLineChars="0" w:firstLine="0"/>
              <w:jc w:val="center"/>
              <w:rPr>
                <w:sz w:val="20"/>
                <w:szCs w:val="20"/>
              </w:rPr>
            </w:pPr>
            <w:r w:rsidRPr="00AC6D46">
              <w:rPr>
                <w:rFonts w:hint="eastAsia"/>
                <w:sz w:val="20"/>
                <w:szCs w:val="20"/>
              </w:rPr>
              <w:t>出口國</w:t>
            </w:r>
          </w:p>
        </w:tc>
        <w:tc>
          <w:tcPr>
            <w:tcW w:w="732" w:type="dxa"/>
            <w:vAlign w:val="center"/>
          </w:tcPr>
          <w:p w14:paraId="0AACE376" w14:textId="640D7175"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259ECFE7" w14:textId="72C67D6D" w:rsidR="006D7985" w:rsidRPr="00AC6D46" w:rsidRDefault="006D7985" w:rsidP="00E454BB">
            <w:pPr>
              <w:pStyle w:val="15"/>
              <w:ind w:firstLineChars="0" w:firstLine="0"/>
              <w:jc w:val="center"/>
              <w:rPr>
                <w:sz w:val="20"/>
                <w:szCs w:val="20"/>
              </w:rPr>
            </w:pPr>
            <w:r w:rsidRPr="00AC6D46">
              <w:rPr>
                <w:rFonts w:cs="Times New Roman"/>
                <w:sz w:val="20"/>
                <w:szCs w:val="20"/>
              </w:rPr>
              <w:t>2000</w:t>
            </w:r>
          </w:p>
        </w:tc>
        <w:tc>
          <w:tcPr>
            <w:tcW w:w="839" w:type="dxa"/>
            <w:vAlign w:val="center"/>
          </w:tcPr>
          <w:p w14:paraId="589AA6EF" w14:textId="43C6BC54" w:rsidR="006D7985" w:rsidRPr="00AC6D46" w:rsidRDefault="006D7985" w:rsidP="00E454BB">
            <w:pPr>
              <w:pStyle w:val="15"/>
              <w:ind w:firstLineChars="0" w:firstLine="0"/>
              <w:jc w:val="center"/>
              <w:rPr>
                <w:sz w:val="20"/>
                <w:szCs w:val="20"/>
              </w:rPr>
            </w:pPr>
            <w:r w:rsidRPr="00AC6D46">
              <w:rPr>
                <w:rFonts w:cs="Times New Roman"/>
                <w:sz w:val="20"/>
                <w:szCs w:val="20"/>
              </w:rPr>
              <w:t>2005</w:t>
            </w:r>
          </w:p>
        </w:tc>
        <w:tc>
          <w:tcPr>
            <w:tcW w:w="839" w:type="dxa"/>
            <w:vAlign w:val="center"/>
          </w:tcPr>
          <w:p w14:paraId="40030CBF" w14:textId="3A33B490" w:rsidR="006D7985" w:rsidRPr="00AC6D46" w:rsidRDefault="006D7985" w:rsidP="00E454BB">
            <w:pPr>
              <w:pStyle w:val="15"/>
              <w:ind w:firstLineChars="0" w:firstLine="0"/>
              <w:jc w:val="center"/>
              <w:rPr>
                <w:sz w:val="20"/>
                <w:szCs w:val="20"/>
              </w:rPr>
            </w:pPr>
            <w:r w:rsidRPr="00AC6D46">
              <w:rPr>
                <w:rFonts w:cs="Times New Roman"/>
                <w:sz w:val="20"/>
                <w:szCs w:val="20"/>
              </w:rPr>
              <w:t>2010</w:t>
            </w:r>
          </w:p>
        </w:tc>
        <w:tc>
          <w:tcPr>
            <w:tcW w:w="839" w:type="dxa"/>
            <w:gridSpan w:val="2"/>
            <w:vAlign w:val="center"/>
          </w:tcPr>
          <w:p w14:paraId="500CC0C5" w14:textId="6CA2CE2E"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144C270D" w14:textId="3CCC9AB2" w:rsidR="006D7985" w:rsidRPr="00AC6D46" w:rsidRDefault="006D7985" w:rsidP="00E454BB">
            <w:pPr>
              <w:pStyle w:val="15"/>
              <w:ind w:firstLineChars="0" w:firstLine="0"/>
              <w:jc w:val="center"/>
              <w:rPr>
                <w:sz w:val="20"/>
                <w:szCs w:val="20"/>
              </w:rPr>
            </w:pPr>
            <w:r w:rsidRPr="00AC6D46">
              <w:rPr>
                <w:rFonts w:cs="Times New Roman"/>
                <w:sz w:val="20"/>
                <w:szCs w:val="20"/>
              </w:rPr>
              <w:t>2010-23</w:t>
            </w:r>
          </w:p>
        </w:tc>
        <w:tc>
          <w:tcPr>
            <w:tcW w:w="839" w:type="dxa"/>
            <w:vAlign w:val="center"/>
          </w:tcPr>
          <w:p w14:paraId="4882DD43" w14:textId="10576C5E" w:rsidR="006D7985" w:rsidRPr="00AC6D46" w:rsidRDefault="006D7985" w:rsidP="00E454BB">
            <w:pPr>
              <w:pStyle w:val="15"/>
              <w:ind w:firstLineChars="0" w:firstLine="0"/>
              <w:jc w:val="center"/>
              <w:rPr>
                <w:sz w:val="20"/>
                <w:szCs w:val="20"/>
              </w:rPr>
            </w:pPr>
            <w:r w:rsidRPr="00AC6D46">
              <w:rPr>
                <w:rFonts w:cs="Times New Roman"/>
                <w:sz w:val="20"/>
                <w:szCs w:val="20"/>
              </w:rPr>
              <w:t>2021</w:t>
            </w:r>
          </w:p>
        </w:tc>
        <w:tc>
          <w:tcPr>
            <w:tcW w:w="839" w:type="dxa"/>
            <w:vAlign w:val="center"/>
          </w:tcPr>
          <w:p w14:paraId="5F6F2E60" w14:textId="04E5137D" w:rsidR="006D7985" w:rsidRPr="00AC6D46" w:rsidRDefault="006D7985" w:rsidP="00E454BB">
            <w:pPr>
              <w:pStyle w:val="15"/>
              <w:ind w:firstLineChars="0" w:firstLine="0"/>
              <w:jc w:val="center"/>
              <w:rPr>
                <w:sz w:val="20"/>
                <w:szCs w:val="20"/>
              </w:rPr>
            </w:pPr>
            <w:r w:rsidRPr="00AC6D46">
              <w:rPr>
                <w:rFonts w:cs="Times New Roman"/>
                <w:sz w:val="20"/>
                <w:szCs w:val="20"/>
              </w:rPr>
              <w:t>2022</w:t>
            </w:r>
          </w:p>
        </w:tc>
        <w:tc>
          <w:tcPr>
            <w:tcW w:w="840" w:type="dxa"/>
            <w:vAlign w:val="center"/>
          </w:tcPr>
          <w:p w14:paraId="47530D50" w14:textId="632964DF"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r>
      <w:tr w:rsidR="004F6747" w:rsidRPr="00AC6D46" w14:paraId="54F3C071" w14:textId="77777777" w:rsidTr="00EB616D">
        <w:trPr>
          <w:jc w:val="center"/>
        </w:trPr>
        <w:tc>
          <w:tcPr>
            <w:tcW w:w="0" w:type="auto"/>
            <w:vAlign w:val="center"/>
          </w:tcPr>
          <w:p w14:paraId="35A592FF" w14:textId="46F26B6B" w:rsidR="004F6747" w:rsidRPr="00AC6D46" w:rsidRDefault="004F6747" w:rsidP="00E454BB">
            <w:pPr>
              <w:pStyle w:val="15"/>
              <w:ind w:firstLineChars="0" w:firstLine="0"/>
              <w:jc w:val="center"/>
              <w:rPr>
                <w:sz w:val="20"/>
                <w:szCs w:val="20"/>
              </w:rPr>
            </w:pPr>
            <w:r w:rsidRPr="00AC6D46">
              <w:rPr>
                <w:rFonts w:cs="Times New Roman" w:hint="eastAsia"/>
                <w:sz w:val="20"/>
                <w:szCs w:val="20"/>
              </w:rPr>
              <w:t>中國</w:t>
            </w:r>
          </w:p>
        </w:tc>
        <w:tc>
          <w:tcPr>
            <w:tcW w:w="732" w:type="dxa"/>
            <w:vAlign w:val="center"/>
          </w:tcPr>
          <w:p w14:paraId="2C052305" w14:textId="5B15FCA9" w:rsidR="004F6747" w:rsidRPr="00AC6D46" w:rsidRDefault="004F6747" w:rsidP="00E454BB">
            <w:pPr>
              <w:pStyle w:val="15"/>
              <w:ind w:firstLineChars="0" w:firstLine="0"/>
              <w:jc w:val="center"/>
              <w:rPr>
                <w:sz w:val="20"/>
                <w:szCs w:val="20"/>
              </w:rPr>
            </w:pPr>
            <w:r w:rsidRPr="00AC6D46">
              <w:rPr>
                <w:rFonts w:cs="Times New Roman"/>
                <w:sz w:val="20"/>
                <w:szCs w:val="20"/>
              </w:rPr>
              <w:t>134</w:t>
            </w:r>
          </w:p>
        </w:tc>
        <w:tc>
          <w:tcPr>
            <w:tcW w:w="839" w:type="dxa"/>
            <w:vAlign w:val="center"/>
          </w:tcPr>
          <w:p w14:paraId="5C1D3D3F" w14:textId="758AD421" w:rsidR="004F6747" w:rsidRPr="00AC6D46" w:rsidRDefault="004F6747" w:rsidP="00E454BB">
            <w:pPr>
              <w:pStyle w:val="15"/>
              <w:ind w:firstLineChars="0" w:firstLine="0"/>
              <w:jc w:val="center"/>
              <w:rPr>
                <w:sz w:val="20"/>
                <w:szCs w:val="20"/>
              </w:rPr>
            </w:pPr>
            <w:r w:rsidRPr="00AC6D46">
              <w:rPr>
                <w:rFonts w:cs="Times New Roman"/>
                <w:sz w:val="20"/>
                <w:szCs w:val="20"/>
              </w:rPr>
              <w:t>10.3</w:t>
            </w:r>
          </w:p>
        </w:tc>
        <w:tc>
          <w:tcPr>
            <w:tcW w:w="839" w:type="dxa"/>
            <w:vAlign w:val="center"/>
          </w:tcPr>
          <w:p w14:paraId="68C39032" w14:textId="69F8F60A" w:rsidR="004F6747" w:rsidRPr="00AC6D46" w:rsidRDefault="004F6747" w:rsidP="00E454BB">
            <w:pPr>
              <w:pStyle w:val="15"/>
              <w:ind w:firstLineChars="0" w:firstLine="0"/>
              <w:jc w:val="center"/>
              <w:rPr>
                <w:sz w:val="20"/>
                <w:szCs w:val="20"/>
              </w:rPr>
            </w:pPr>
            <w:r w:rsidRPr="00AC6D46">
              <w:rPr>
                <w:rFonts w:cs="Times New Roman"/>
                <w:sz w:val="20"/>
                <w:szCs w:val="20"/>
              </w:rPr>
              <w:t>20.2</w:t>
            </w:r>
          </w:p>
        </w:tc>
        <w:tc>
          <w:tcPr>
            <w:tcW w:w="839" w:type="dxa"/>
            <w:vAlign w:val="center"/>
          </w:tcPr>
          <w:p w14:paraId="317FC719" w14:textId="0F03C7CF" w:rsidR="004F6747" w:rsidRPr="00AC6D46" w:rsidRDefault="004F6747" w:rsidP="00E454BB">
            <w:pPr>
              <w:pStyle w:val="15"/>
              <w:ind w:firstLineChars="0" w:firstLine="0"/>
              <w:jc w:val="center"/>
              <w:rPr>
                <w:sz w:val="20"/>
                <w:szCs w:val="20"/>
              </w:rPr>
            </w:pPr>
            <w:r w:rsidRPr="00AC6D46">
              <w:rPr>
                <w:rFonts w:cs="Times New Roman"/>
                <w:sz w:val="20"/>
                <w:szCs w:val="20"/>
              </w:rPr>
              <w:t>30.4</w:t>
            </w:r>
          </w:p>
        </w:tc>
        <w:tc>
          <w:tcPr>
            <w:tcW w:w="839" w:type="dxa"/>
            <w:gridSpan w:val="2"/>
            <w:vAlign w:val="center"/>
          </w:tcPr>
          <w:p w14:paraId="0E05EA5E" w14:textId="1F151270" w:rsidR="004F6747" w:rsidRPr="00AC6D46" w:rsidRDefault="004F6747" w:rsidP="00E454BB">
            <w:pPr>
              <w:pStyle w:val="15"/>
              <w:ind w:firstLineChars="0" w:firstLine="0"/>
              <w:jc w:val="center"/>
              <w:rPr>
                <w:sz w:val="20"/>
                <w:szCs w:val="20"/>
              </w:rPr>
            </w:pPr>
            <w:r w:rsidRPr="00AC6D46">
              <w:rPr>
                <w:rFonts w:cs="Times New Roman"/>
                <w:sz w:val="20"/>
                <w:szCs w:val="20"/>
              </w:rPr>
              <w:t>42.1</w:t>
            </w:r>
          </w:p>
        </w:tc>
        <w:tc>
          <w:tcPr>
            <w:tcW w:w="839" w:type="dxa"/>
            <w:vAlign w:val="center"/>
          </w:tcPr>
          <w:p w14:paraId="13FCDB4A" w14:textId="06711C0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66754FC4" w14:textId="3C4DA52B"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3D8200A6" w14:textId="09C62DED"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3F5FB01B" w14:textId="12DCA5A2"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2AB6018F" w14:textId="77777777" w:rsidTr="00EB616D">
        <w:trPr>
          <w:jc w:val="center"/>
        </w:trPr>
        <w:tc>
          <w:tcPr>
            <w:tcW w:w="0" w:type="auto"/>
            <w:vAlign w:val="center"/>
          </w:tcPr>
          <w:p w14:paraId="262A9794" w14:textId="5D0FC169" w:rsidR="004F6747" w:rsidRPr="00AC6D46" w:rsidRDefault="004F6747" w:rsidP="00E454BB">
            <w:pPr>
              <w:pStyle w:val="15"/>
              <w:ind w:firstLineChars="0" w:firstLine="0"/>
              <w:jc w:val="center"/>
              <w:rPr>
                <w:sz w:val="20"/>
                <w:szCs w:val="20"/>
              </w:rPr>
            </w:pPr>
            <w:r w:rsidRPr="00AC6D46">
              <w:rPr>
                <w:rFonts w:cs="Times New Roman" w:hint="eastAsia"/>
                <w:sz w:val="20"/>
                <w:szCs w:val="20"/>
              </w:rPr>
              <w:t>歐盟</w:t>
            </w:r>
          </w:p>
        </w:tc>
        <w:tc>
          <w:tcPr>
            <w:tcW w:w="732" w:type="dxa"/>
            <w:vAlign w:val="center"/>
          </w:tcPr>
          <w:p w14:paraId="4B05CB27" w14:textId="35CAE4BC"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384F6E76" w14:textId="43B5D291" w:rsidR="004F6747" w:rsidRPr="00AC6D46" w:rsidRDefault="004F6747" w:rsidP="00E454BB">
            <w:pPr>
              <w:pStyle w:val="15"/>
              <w:ind w:firstLineChars="0" w:firstLine="0"/>
              <w:jc w:val="center"/>
              <w:rPr>
                <w:sz w:val="20"/>
                <w:szCs w:val="20"/>
              </w:rPr>
            </w:pPr>
            <w:r w:rsidRPr="00AC6D46">
              <w:rPr>
                <w:rFonts w:cs="Times New Roman"/>
                <w:sz w:val="20"/>
                <w:szCs w:val="20"/>
              </w:rPr>
              <w:t>33.4</w:t>
            </w:r>
          </w:p>
        </w:tc>
        <w:tc>
          <w:tcPr>
            <w:tcW w:w="839" w:type="dxa"/>
            <w:vAlign w:val="center"/>
          </w:tcPr>
          <w:p w14:paraId="5A4D6FCB" w14:textId="315BEF73" w:rsidR="004F6747" w:rsidRPr="00AC6D46" w:rsidRDefault="004F6747" w:rsidP="00E454BB">
            <w:pPr>
              <w:pStyle w:val="15"/>
              <w:ind w:firstLineChars="0" w:firstLine="0"/>
              <w:jc w:val="center"/>
              <w:rPr>
                <w:sz w:val="20"/>
                <w:szCs w:val="20"/>
              </w:rPr>
            </w:pPr>
            <w:r w:rsidRPr="00AC6D46">
              <w:rPr>
                <w:rFonts w:cs="Times New Roman"/>
                <w:sz w:val="20"/>
                <w:szCs w:val="20"/>
              </w:rPr>
              <w:t>32.5</w:t>
            </w:r>
          </w:p>
        </w:tc>
        <w:tc>
          <w:tcPr>
            <w:tcW w:w="839" w:type="dxa"/>
            <w:vAlign w:val="center"/>
          </w:tcPr>
          <w:p w14:paraId="67C6B129" w14:textId="2EFDE266" w:rsidR="004F6747" w:rsidRPr="00AC6D46" w:rsidRDefault="004F6747" w:rsidP="00E454BB">
            <w:pPr>
              <w:pStyle w:val="15"/>
              <w:ind w:firstLineChars="0" w:firstLine="0"/>
              <w:jc w:val="center"/>
              <w:rPr>
                <w:sz w:val="20"/>
                <w:szCs w:val="20"/>
              </w:rPr>
            </w:pPr>
            <w:r w:rsidRPr="00AC6D46">
              <w:rPr>
                <w:rFonts w:cs="Times New Roman"/>
                <w:sz w:val="20"/>
                <w:szCs w:val="20"/>
              </w:rPr>
              <w:t>25.3</w:t>
            </w:r>
          </w:p>
        </w:tc>
        <w:tc>
          <w:tcPr>
            <w:tcW w:w="839" w:type="dxa"/>
            <w:gridSpan w:val="2"/>
            <w:vAlign w:val="center"/>
          </w:tcPr>
          <w:p w14:paraId="4C8759BF" w14:textId="5CE331CE" w:rsidR="004F6747" w:rsidRPr="00AC6D46" w:rsidRDefault="004F6747" w:rsidP="00E454BB">
            <w:pPr>
              <w:pStyle w:val="15"/>
              <w:ind w:firstLineChars="0" w:firstLine="0"/>
              <w:jc w:val="center"/>
              <w:rPr>
                <w:sz w:val="20"/>
                <w:szCs w:val="20"/>
              </w:rPr>
            </w:pPr>
            <w:r w:rsidRPr="00AC6D46">
              <w:rPr>
                <w:rFonts w:cs="Times New Roman"/>
                <w:sz w:val="20"/>
                <w:szCs w:val="20"/>
              </w:rPr>
              <w:t>22.0</w:t>
            </w:r>
          </w:p>
        </w:tc>
        <w:tc>
          <w:tcPr>
            <w:tcW w:w="839" w:type="dxa"/>
            <w:vAlign w:val="center"/>
          </w:tcPr>
          <w:p w14:paraId="7F8AC4C8" w14:textId="12FA820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09AC290A" w14:textId="2F5A35DC" w:rsidR="004F6747" w:rsidRPr="00AC6D46" w:rsidRDefault="004F6747" w:rsidP="00E454BB">
            <w:pPr>
              <w:pStyle w:val="15"/>
              <w:ind w:firstLineChars="0" w:firstLine="0"/>
              <w:jc w:val="center"/>
              <w:rPr>
                <w:sz w:val="20"/>
                <w:szCs w:val="20"/>
              </w:rPr>
            </w:pPr>
            <w:r w:rsidRPr="00AC6D46">
              <w:rPr>
                <w:rFonts w:cs="Times New Roman"/>
                <w:sz w:val="20"/>
                <w:szCs w:val="20"/>
              </w:rPr>
              <w:t>14</w:t>
            </w:r>
          </w:p>
        </w:tc>
        <w:tc>
          <w:tcPr>
            <w:tcW w:w="839" w:type="dxa"/>
            <w:vAlign w:val="center"/>
          </w:tcPr>
          <w:p w14:paraId="2CAF2C31" w14:textId="32D0F611"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573F192F" w14:textId="157CA60C" w:rsidR="004F6747" w:rsidRPr="00AC6D46" w:rsidRDefault="004F6747" w:rsidP="00E454BB">
            <w:pPr>
              <w:pStyle w:val="15"/>
              <w:ind w:firstLineChars="0" w:firstLine="0"/>
              <w:jc w:val="center"/>
              <w:rPr>
                <w:sz w:val="20"/>
                <w:szCs w:val="20"/>
              </w:rPr>
            </w:pPr>
            <w:r w:rsidRPr="00AC6D46">
              <w:rPr>
                <w:rFonts w:cs="Times New Roman"/>
                <w:sz w:val="20"/>
                <w:szCs w:val="20"/>
              </w:rPr>
              <w:t>-3</w:t>
            </w:r>
          </w:p>
        </w:tc>
      </w:tr>
      <w:tr w:rsidR="004F6747" w:rsidRPr="00AC6D46" w14:paraId="4EB19688" w14:textId="77777777" w:rsidTr="00EB616D">
        <w:trPr>
          <w:jc w:val="center"/>
        </w:trPr>
        <w:tc>
          <w:tcPr>
            <w:tcW w:w="0" w:type="auto"/>
            <w:vAlign w:val="center"/>
          </w:tcPr>
          <w:p w14:paraId="23668A7E" w14:textId="49480373" w:rsidR="004F6747" w:rsidRPr="00AC6D46" w:rsidRDefault="004F6747" w:rsidP="00E454BB">
            <w:pPr>
              <w:pStyle w:val="15"/>
              <w:ind w:firstLineChars="0" w:firstLine="0"/>
              <w:jc w:val="center"/>
              <w:rPr>
                <w:sz w:val="20"/>
                <w:szCs w:val="20"/>
              </w:rPr>
            </w:pPr>
            <w:r w:rsidRPr="00AC6D46">
              <w:rPr>
                <w:rFonts w:cs="Times New Roman"/>
                <w:sz w:val="20"/>
                <w:szCs w:val="20"/>
              </w:rPr>
              <w:t>Extra-EU exports</w:t>
            </w:r>
          </w:p>
        </w:tc>
        <w:tc>
          <w:tcPr>
            <w:tcW w:w="732" w:type="dxa"/>
            <w:vAlign w:val="center"/>
          </w:tcPr>
          <w:p w14:paraId="2FDBB873" w14:textId="69FAD2DA" w:rsidR="004F6747" w:rsidRPr="00AC6D46" w:rsidRDefault="004F6747" w:rsidP="00E454BB">
            <w:pPr>
              <w:pStyle w:val="15"/>
              <w:ind w:firstLineChars="0" w:firstLine="0"/>
              <w:jc w:val="center"/>
              <w:rPr>
                <w:sz w:val="20"/>
                <w:szCs w:val="20"/>
              </w:rPr>
            </w:pPr>
            <w:r w:rsidRPr="00AC6D46">
              <w:rPr>
                <w:rFonts w:cs="Times New Roman"/>
                <w:sz w:val="20"/>
                <w:szCs w:val="20"/>
              </w:rPr>
              <w:t>25</w:t>
            </w:r>
          </w:p>
        </w:tc>
        <w:tc>
          <w:tcPr>
            <w:tcW w:w="839" w:type="dxa"/>
            <w:vAlign w:val="center"/>
          </w:tcPr>
          <w:p w14:paraId="1B3FE1DB" w14:textId="5677F3C0" w:rsidR="004F6747" w:rsidRPr="00AC6D46" w:rsidRDefault="004F6747" w:rsidP="00E454BB">
            <w:pPr>
              <w:pStyle w:val="15"/>
              <w:ind w:firstLineChars="0" w:firstLine="0"/>
              <w:jc w:val="center"/>
              <w:rPr>
                <w:sz w:val="20"/>
                <w:szCs w:val="20"/>
              </w:rPr>
            </w:pPr>
            <w:r w:rsidRPr="00AC6D46">
              <w:rPr>
                <w:rFonts w:cs="Times New Roman"/>
                <w:sz w:val="20"/>
                <w:szCs w:val="20"/>
              </w:rPr>
              <w:t>11.5</w:t>
            </w:r>
          </w:p>
        </w:tc>
        <w:tc>
          <w:tcPr>
            <w:tcW w:w="839" w:type="dxa"/>
            <w:vAlign w:val="center"/>
          </w:tcPr>
          <w:p w14:paraId="7CC84C5F" w14:textId="52CEDE92" w:rsidR="004F6747" w:rsidRPr="00AC6D46" w:rsidRDefault="004F6747" w:rsidP="00E454BB">
            <w:pPr>
              <w:pStyle w:val="15"/>
              <w:ind w:firstLineChars="0" w:firstLine="0"/>
              <w:jc w:val="center"/>
              <w:rPr>
                <w:sz w:val="20"/>
                <w:szCs w:val="20"/>
              </w:rPr>
            </w:pPr>
            <w:r w:rsidRPr="00AC6D46">
              <w:rPr>
                <w:rFonts w:cs="Times New Roman"/>
                <w:sz w:val="20"/>
                <w:szCs w:val="20"/>
              </w:rPr>
              <w:t>11.3</w:t>
            </w:r>
          </w:p>
        </w:tc>
        <w:tc>
          <w:tcPr>
            <w:tcW w:w="839" w:type="dxa"/>
            <w:vAlign w:val="center"/>
          </w:tcPr>
          <w:p w14:paraId="2B26D319" w14:textId="653D6E5D" w:rsidR="004F6747" w:rsidRPr="00AC6D46" w:rsidRDefault="004F6747" w:rsidP="00E454BB">
            <w:pPr>
              <w:pStyle w:val="15"/>
              <w:ind w:firstLineChars="0" w:firstLine="0"/>
              <w:jc w:val="center"/>
              <w:rPr>
                <w:sz w:val="20"/>
                <w:szCs w:val="20"/>
              </w:rPr>
            </w:pPr>
            <w:r w:rsidRPr="00AC6D46">
              <w:rPr>
                <w:rFonts w:cs="Times New Roman"/>
                <w:sz w:val="20"/>
                <w:szCs w:val="20"/>
              </w:rPr>
              <w:t>9.0</w:t>
            </w:r>
          </w:p>
        </w:tc>
        <w:tc>
          <w:tcPr>
            <w:tcW w:w="839" w:type="dxa"/>
            <w:gridSpan w:val="2"/>
            <w:vAlign w:val="center"/>
          </w:tcPr>
          <w:p w14:paraId="0B7D1FDB" w14:textId="00BFD223" w:rsidR="004F6747" w:rsidRPr="00AC6D46" w:rsidRDefault="004F6747" w:rsidP="00E454BB">
            <w:pPr>
              <w:pStyle w:val="15"/>
              <w:ind w:firstLineChars="0" w:firstLine="0"/>
              <w:jc w:val="center"/>
              <w:rPr>
                <w:sz w:val="20"/>
                <w:szCs w:val="20"/>
              </w:rPr>
            </w:pPr>
            <w:r w:rsidRPr="00AC6D46">
              <w:rPr>
                <w:rFonts w:cs="Times New Roman"/>
                <w:sz w:val="20"/>
                <w:szCs w:val="20"/>
              </w:rPr>
              <w:t>7.8</w:t>
            </w:r>
          </w:p>
        </w:tc>
        <w:tc>
          <w:tcPr>
            <w:tcW w:w="839" w:type="dxa"/>
            <w:vAlign w:val="center"/>
          </w:tcPr>
          <w:p w14:paraId="5A3BC9C2" w14:textId="59ED2EDA"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42B7EFF8" w14:textId="7B2B4C7E" w:rsidR="004F6747" w:rsidRPr="00AC6D46" w:rsidRDefault="004F6747" w:rsidP="00E454BB">
            <w:pPr>
              <w:pStyle w:val="15"/>
              <w:ind w:firstLineChars="0" w:firstLine="0"/>
              <w:jc w:val="center"/>
              <w:rPr>
                <w:sz w:val="20"/>
                <w:szCs w:val="20"/>
              </w:rPr>
            </w:pPr>
            <w:r w:rsidRPr="00AC6D46">
              <w:rPr>
                <w:rFonts w:cs="Times New Roman"/>
                <w:sz w:val="20"/>
                <w:szCs w:val="20"/>
              </w:rPr>
              <w:t>16</w:t>
            </w:r>
          </w:p>
        </w:tc>
        <w:tc>
          <w:tcPr>
            <w:tcW w:w="839" w:type="dxa"/>
            <w:vAlign w:val="center"/>
          </w:tcPr>
          <w:p w14:paraId="257DC46D" w14:textId="47226746"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64E56070" w14:textId="0DE0B8AE" w:rsidR="004F6747" w:rsidRPr="00AC6D46" w:rsidRDefault="004F6747" w:rsidP="00E454BB">
            <w:pPr>
              <w:pStyle w:val="15"/>
              <w:ind w:firstLineChars="0" w:firstLine="0"/>
              <w:jc w:val="center"/>
              <w:rPr>
                <w:sz w:val="20"/>
                <w:szCs w:val="20"/>
              </w:rPr>
            </w:pPr>
            <w:r w:rsidRPr="00AC6D46">
              <w:rPr>
                <w:rFonts w:cs="Times New Roman"/>
                <w:sz w:val="20"/>
                <w:szCs w:val="20"/>
              </w:rPr>
              <w:t>-1</w:t>
            </w:r>
          </w:p>
        </w:tc>
      </w:tr>
      <w:tr w:rsidR="004F6747" w:rsidRPr="00AC6D46" w14:paraId="2305188E" w14:textId="77777777" w:rsidTr="00EB616D">
        <w:trPr>
          <w:jc w:val="center"/>
        </w:trPr>
        <w:tc>
          <w:tcPr>
            <w:tcW w:w="0" w:type="auto"/>
            <w:vAlign w:val="center"/>
          </w:tcPr>
          <w:p w14:paraId="0DE8C430" w14:textId="554EE6DF" w:rsidR="004F6747" w:rsidRPr="00AC6D46" w:rsidRDefault="004F6747" w:rsidP="00E454BB">
            <w:pPr>
              <w:pStyle w:val="15"/>
              <w:ind w:firstLineChars="0" w:firstLine="0"/>
              <w:jc w:val="center"/>
              <w:rPr>
                <w:sz w:val="20"/>
                <w:szCs w:val="20"/>
              </w:rPr>
            </w:pPr>
            <w:r w:rsidRPr="00AC6D46">
              <w:rPr>
                <w:rFonts w:cs="Times New Roman" w:hint="eastAsia"/>
                <w:sz w:val="20"/>
                <w:szCs w:val="20"/>
              </w:rPr>
              <w:t>印度</w:t>
            </w:r>
          </w:p>
        </w:tc>
        <w:tc>
          <w:tcPr>
            <w:tcW w:w="732" w:type="dxa"/>
            <w:vAlign w:val="center"/>
          </w:tcPr>
          <w:p w14:paraId="35BB24AE" w14:textId="0119B34C"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677AE660" w14:textId="5200140B"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3.6</w:t>
            </w:r>
          </w:p>
        </w:tc>
        <w:tc>
          <w:tcPr>
            <w:tcW w:w="839" w:type="dxa"/>
            <w:vAlign w:val="center"/>
          </w:tcPr>
          <w:p w14:paraId="70E4CF6F" w14:textId="680DD4FE"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4.1</w:t>
            </w:r>
          </w:p>
        </w:tc>
        <w:tc>
          <w:tcPr>
            <w:tcW w:w="839" w:type="dxa"/>
            <w:vAlign w:val="center"/>
          </w:tcPr>
          <w:p w14:paraId="14F6B802" w14:textId="75B10842"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1</w:t>
            </w:r>
          </w:p>
        </w:tc>
        <w:tc>
          <w:tcPr>
            <w:tcW w:w="839" w:type="dxa"/>
            <w:gridSpan w:val="2"/>
            <w:vAlign w:val="center"/>
          </w:tcPr>
          <w:p w14:paraId="57FDE0BE" w14:textId="2396D313"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6</w:t>
            </w:r>
          </w:p>
        </w:tc>
        <w:tc>
          <w:tcPr>
            <w:tcW w:w="839" w:type="dxa"/>
            <w:vAlign w:val="center"/>
          </w:tcPr>
          <w:p w14:paraId="41A3C5D2" w14:textId="6C2C468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42E8D93D" w14:textId="799BC0CD"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79E2CBBA" w14:textId="67406531"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40" w:type="dxa"/>
            <w:vAlign w:val="center"/>
          </w:tcPr>
          <w:p w14:paraId="0CAEA538" w14:textId="2C76F838" w:rsidR="004F6747" w:rsidRPr="00AC6D46" w:rsidRDefault="004F6747" w:rsidP="00E454BB">
            <w:pPr>
              <w:pStyle w:val="15"/>
              <w:ind w:firstLineChars="0" w:firstLine="0"/>
              <w:jc w:val="center"/>
              <w:rPr>
                <w:sz w:val="20"/>
                <w:szCs w:val="20"/>
              </w:rPr>
            </w:pPr>
            <w:r w:rsidRPr="00AC6D46">
              <w:rPr>
                <w:rFonts w:cs="Times New Roman"/>
                <w:sz w:val="20"/>
                <w:szCs w:val="20"/>
              </w:rPr>
              <w:t>-7</w:t>
            </w:r>
          </w:p>
        </w:tc>
      </w:tr>
      <w:tr w:rsidR="004F6747" w:rsidRPr="00AC6D46" w14:paraId="1A14C468" w14:textId="77777777" w:rsidTr="00EB616D">
        <w:trPr>
          <w:jc w:val="center"/>
        </w:trPr>
        <w:tc>
          <w:tcPr>
            <w:tcW w:w="0" w:type="auto"/>
            <w:vAlign w:val="center"/>
          </w:tcPr>
          <w:p w14:paraId="158BD6CE" w14:textId="090F412F" w:rsidR="004F6747" w:rsidRPr="00AC6D46" w:rsidRDefault="004F6747" w:rsidP="00E454BB">
            <w:pPr>
              <w:pStyle w:val="15"/>
              <w:ind w:firstLineChars="0" w:firstLine="0"/>
              <w:jc w:val="center"/>
              <w:rPr>
                <w:sz w:val="20"/>
                <w:szCs w:val="20"/>
              </w:rPr>
            </w:pPr>
            <w:r w:rsidRPr="00AC6D46">
              <w:rPr>
                <w:rFonts w:cs="Times New Roman" w:hint="eastAsia"/>
                <w:sz w:val="20"/>
                <w:szCs w:val="20"/>
              </w:rPr>
              <w:t>土耳其</w:t>
            </w:r>
          </w:p>
        </w:tc>
        <w:tc>
          <w:tcPr>
            <w:tcW w:w="732" w:type="dxa"/>
            <w:vAlign w:val="center"/>
          </w:tcPr>
          <w:p w14:paraId="30BC60CC" w14:textId="6B1D5A00"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39" w:type="dxa"/>
            <w:vAlign w:val="center"/>
          </w:tcPr>
          <w:p w14:paraId="45DA4248" w14:textId="6012B426" w:rsidR="004F6747" w:rsidRPr="00AC6D46" w:rsidRDefault="004F6747" w:rsidP="00E454BB">
            <w:pPr>
              <w:pStyle w:val="15"/>
              <w:ind w:firstLineChars="0" w:firstLine="0"/>
              <w:jc w:val="center"/>
              <w:rPr>
                <w:sz w:val="20"/>
                <w:szCs w:val="20"/>
              </w:rPr>
            </w:pPr>
            <w:r w:rsidRPr="00AC6D46">
              <w:rPr>
                <w:rFonts w:cs="Times New Roman"/>
                <w:sz w:val="20"/>
                <w:szCs w:val="20"/>
              </w:rPr>
              <w:t>2.4</w:t>
            </w:r>
          </w:p>
        </w:tc>
        <w:tc>
          <w:tcPr>
            <w:tcW w:w="839" w:type="dxa"/>
            <w:vAlign w:val="center"/>
          </w:tcPr>
          <w:p w14:paraId="612DABA1" w14:textId="48960346"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301E39C6" w14:textId="3E087CBB"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gridSpan w:val="2"/>
            <w:vAlign w:val="center"/>
          </w:tcPr>
          <w:p w14:paraId="129B2531" w14:textId="66A5E5C7" w:rsidR="004F6747" w:rsidRPr="00AC6D46" w:rsidRDefault="004F6747" w:rsidP="00E454BB">
            <w:pPr>
              <w:pStyle w:val="15"/>
              <w:ind w:firstLineChars="0" w:firstLine="0"/>
              <w:jc w:val="center"/>
              <w:rPr>
                <w:sz w:val="20"/>
                <w:szCs w:val="20"/>
              </w:rPr>
            </w:pPr>
            <w:r w:rsidRPr="00AC6D46">
              <w:rPr>
                <w:rFonts w:cs="Times New Roman"/>
                <w:sz w:val="20"/>
                <w:szCs w:val="20"/>
              </w:rPr>
              <w:t>4.2</w:t>
            </w:r>
          </w:p>
        </w:tc>
        <w:tc>
          <w:tcPr>
            <w:tcW w:w="839" w:type="dxa"/>
            <w:vAlign w:val="center"/>
          </w:tcPr>
          <w:p w14:paraId="64EE8E7B" w14:textId="056CE6F4"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2EDD020A" w14:textId="3DE4C215" w:rsidR="004F6747" w:rsidRPr="00AC6D46" w:rsidRDefault="004F6747" w:rsidP="00E454BB">
            <w:pPr>
              <w:pStyle w:val="15"/>
              <w:ind w:firstLineChars="0" w:firstLine="0"/>
              <w:jc w:val="center"/>
              <w:rPr>
                <w:sz w:val="20"/>
                <w:szCs w:val="20"/>
              </w:rPr>
            </w:pPr>
            <w:r w:rsidRPr="00AC6D46">
              <w:rPr>
                <w:rFonts w:cs="Times New Roman"/>
                <w:sz w:val="20"/>
                <w:szCs w:val="20"/>
              </w:rPr>
              <w:t>30</w:t>
            </w:r>
          </w:p>
        </w:tc>
        <w:tc>
          <w:tcPr>
            <w:tcW w:w="839" w:type="dxa"/>
            <w:vAlign w:val="center"/>
          </w:tcPr>
          <w:p w14:paraId="6FA40F0C" w14:textId="0BF67640"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03E24243" w14:textId="092327D5"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046EF504" w14:textId="77777777" w:rsidTr="00EB616D">
        <w:trPr>
          <w:jc w:val="center"/>
        </w:trPr>
        <w:tc>
          <w:tcPr>
            <w:tcW w:w="0" w:type="auto"/>
            <w:vAlign w:val="center"/>
          </w:tcPr>
          <w:p w14:paraId="29BF88DF" w14:textId="7378FC47" w:rsidR="004F6747" w:rsidRPr="00AC6D46" w:rsidRDefault="004F6747" w:rsidP="00E454BB">
            <w:pPr>
              <w:pStyle w:val="15"/>
              <w:ind w:firstLineChars="0" w:firstLine="0"/>
              <w:jc w:val="center"/>
              <w:rPr>
                <w:sz w:val="20"/>
                <w:szCs w:val="20"/>
              </w:rPr>
            </w:pPr>
            <w:r w:rsidRPr="00AC6D46">
              <w:rPr>
                <w:rFonts w:cs="Times New Roman" w:hint="eastAsia"/>
                <w:sz w:val="20"/>
                <w:szCs w:val="20"/>
              </w:rPr>
              <w:t>美國</w:t>
            </w:r>
          </w:p>
        </w:tc>
        <w:tc>
          <w:tcPr>
            <w:tcW w:w="732" w:type="dxa"/>
            <w:vAlign w:val="center"/>
          </w:tcPr>
          <w:p w14:paraId="33F2AA9B" w14:textId="24BBBACC"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7F87BCBE" w14:textId="50F9E239"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1560CD52" w14:textId="1D6894CD" w:rsidR="004F6747" w:rsidRPr="00AC6D46" w:rsidRDefault="004F6747" w:rsidP="00E454BB">
            <w:pPr>
              <w:pStyle w:val="15"/>
              <w:ind w:firstLineChars="0" w:firstLine="0"/>
              <w:jc w:val="center"/>
              <w:rPr>
                <w:sz w:val="20"/>
                <w:szCs w:val="20"/>
              </w:rPr>
            </w:pPr>
            <w:r w:rsidRPr="00AC6D46">
              <w:rPr>
                <w:rFonts w:cs="Times New Roman"/>
                <w:sz w:val="20"/>
                <w:szCs w:val="20"/>
              </w:rPr>
              <w:t>6.1</w:t>
            </w:r>
          </w:p>
        </w:tc>
        <w:tc>
          <w:tcPr>
            <w:tcW w:w="839" w:type="dxa"/>
            <w:vAlign w:val="center"/>
          </w:tcPr>
          <w:p w14:paraId="3DB185DA" w14:textId="50214C1F"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gridSpan w:val="2"/>
            <w:vAlign w:val="center"/>
          </w:tcPr>
          <w:p w14:paraId="5E68C579" w14:textId="28721E53" w:rsidR="004F6747" w:rsidRPr="00AC6D46" w:rsidRDefault="004F6747" w:rsidP="00E454BB">
            <w:pPr>
              <w:pStyle w:val="15"/>
              <w:ind w:firstLineChars="0" w:firstLine="0"/>
              <w:jc w:val="center"/>
              <w:rPr>
                <w:sz w:val="20"/>
                <w:szCs w:val="20"/>
              </w:rPr>
            </w:pPr>
            <w:r w:rsidRPr="00AC6D46">
              <w:rPr>
                <w:rFonts w:cs="Times New Roman"/>
                <w:sz w:val="20"/>
                <w:szCs w:val="20"/>
              </w:rPr>
              <w:t>3.9</w:t>
            </w:r>
          </w:p>
        </w:tc>
        <w:tc>
          <w:tcPr>
            <w:tcW w:w="839" w:type="dxa"/>
            <w:vAlign w:val="center"/>
          </w:tcPr>
          <w:p w14:paraId="746CA585" w14:textId="3D02208F" w:rsidR="004F6747" w:rsidRPr="00AC6D46" w:rsidRDefault="004F6747" w:rsidP="00E454BB">
            <w:pPr>
              <w:pStyle w:val="15"/>
              <w:ind w:firstLineChars="0" w:firstLine="0"/>
              <w:jc w:val="center"/>
              <w:rPr>
                <w:sz w:val="20"/>
                <w:szCs w:val="20"/>
              </w:rPr>
            </w:pPr>
            <w:r w:rsidRPr="00AC6D46">
              <w:rPr>
                <w:rFonts w:cs="Times New Roman"/>
                <w:sz w:val="20"/>
                <w:szCs w:val="20"/>
              </w:rPr>
              <w:t>0</w:t>
            </w:r>
          </w:p>
        </w:tc>
        <w:tc>
          <w:tcPr>
            <w:tcW w:w="839" w:type="dxa"/>
            <w:vAlign w:val="center"/>
          </w:tcPr>
          <w:p w14:paraId="0716D51C" w14:textId="15A7CF97" w:rsidR="004F6747" w:rsidRPr="00AC6D46" w:rsidRDefault="004F6747" w:rsidP="00E454BB">
            <w:pPr>
              <w:pStyle w:val="15"/>
              <w:ind w:firstLineChars="0" w:firstLine="0"/>
              <w:jc w:val="center"/>
              <w:rPr>
                <w:sz w:val="20"/>
                <w:szCs w:val="20"/>
              </w:rPr>
            </w:pPr>
            <w:r w:rsidRPr="00AC6D46">
              <w:rPr>
                <w:rFonts w:cs="Times New Roman"/>
                <w:sz w:val="20"/>
                <w:szCs w:val="20"/>
              </w:rPr>
              <w:t>15</w:t>
            </w:r>
          </w:p>
        </w:tc>
        <w:tc>
          <w:tcPr>
            <w:tcW w:w="839" w:type="dxa"/>
            <w:vAlign w:val="center"/>
          </w:tcPr>
          <w:p w14:paraId="11FA34F8" w14:textId="61D38BD3"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46CEBE7F" w14:textId="0BA811CB" w:rsidR="004F6747" w:rsidRPr="00AC6D46" w:rsidRDefault="004F6747" w:rsidP="00E454BB">
            <w:pPr>
              <w:pStyle w:val="15"/>
              <w:ind w:firstLineChars="0" w:firstLine="0"/>
              <w:jc w:val="center"/>
              <w:rPr>
                <w:sz w:val="20"/>
                <w:szCs w:val="20"/>
              </w:rPr>
            </w:pPr>
            <w:r w:rsidRPr="00AC6D46">
              <w:rPr>
                <w:rFonts w:cs="Times New Roman"/>
                <w:sz w:val="20"/>
                <w:szCs w:val="20"/>
              </w:rPr>
              <w:t>-10</w:t>
            </w:r>
          </w:p>
        </w:tc>
      </w:tr>
      <w:tr w:rsidR="004F6747" w:rsidRPr="00AC6D46" w14:paraId="64ED7794" w14:textId="77777777" w:rsidTr="00EB616D">
        <w:trPr>
          <w:jc w:val="center"/>
        </w:trPr>
        <w:tc>
          <w:tcPr>
            <w:tcW w:w="0" w:type="auto"/>
            <w:vAlign w:val="center"/>
          </w:tcPr>
          <w:p w14:paraId="2FBA5CFE" w14:textId="0373206A" w:rsidR="004F6747" w:rsidRPr="00AC6D46" w:rsidRDefault="004F6747" w:rsidP="00E454BB">
            <w:pPr>
              <w:pStyle w:val="15"/>
              <w:ind w:firstLineChars="0" w:firstLine="0"/>
              <w:jc w:val="center"/>
              <w:rPr>
                <w:sz w:val="20"/>
                <w:szCs w:val="20"/>
              </w:rPr>
            </w:pPr>
            <w:r w:rsidRPr="00AC6D46">
              <w:rPr>
                <w:rFonts w:cs="Times New Roman" w:hint="eastAsia"/>
                <w:sz w:val="20"/>
                <w:szCs w:val="20"/>
              </w:rPr>
              <w:t>越南</w:t>
            </w:r>
          </w:p>
        </w:tc>
        <w:tc>
          <w:tcPr>
            <w:tcW w:w="732" w:type="dxa"/>
            <w:vAlign w:val="center"/>
          </w:tcPr>
          <w:p w14:paraId="1B8E3B24" w14:textId="49BF610D"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3A7F96C4" w14:textId="4DFB146D"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2</w:t>
            </w:r>
          </w:p>
        </w:tc>
        <w:tc>
          <w:tcPr>
            <w:tcW w:w="839" w:type="dxa"/>
            <w:vAlign w:val="center"/>
          </w:tcPr>
          <w:p w14:paraId="4BC7AA01" w14:textId="344B783C"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4</w:t>
            </w:r>
          </w:p>
        </w:tc>
        <w:tc>
          <w:tcPr>
            <w:tcW w:w="839" w:type="dxa"/>
            <w:vAlign w:val="center"/>
          </w:tcPr>
          <w:p w14:paraId="45D1C92C" w14:textId="4E505915"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1.2</w:t>
            </w:r>
          </w:p>
        </w:tc>
        <w:tc>
          <w:tcPr>
            <w:tcW w:w="839" w:type="dxa"/>
            <w:gridSpan w:val="2"/>
            <w:vAlign w:val="center"/>
          </w:tcPr>
          <w:p w14:paraId="1C1F6A8A" w14:textId="7B7658CF"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3.5</w:t>
            </w:r>
          </w:p>
        </w:tc>
        <w:tc>
          <w:tcPr>
            <w:tcW w:w="839" w:type="dxa"/>
            <w:vAlign w:val="center"/>
          </w:tcPr>
          <w:p w14:paraId="7C46E388" w14:textId="063A09C5" w:rsidR="004F6747" w:rsidRPr="00AC6D46" w:rsidRDefault="004F6747" w:rsidP="00E454BB">
            <w:pPr>
              <w:pStyle w:val="15"/>
              <w:ind w:firstLineChars="0" w:firstLine="0"/>
              <w:jc w:val="center"/>
              <w:rPr>
                <w:sz w:val="20"/>
                <w:szCs w:val="20"/>
              </w:rPr>
            </w:pPr>
            <w:r w:rsidRPr="00AC6D46">
              <w:rPr>
                <w:rFonts w:cs="Times New Roman"/>
                <w:sz w:val="20"/>
                <w:szCs w:val="20"/>
              </w:rPr>
              <w:t>10</w:t>
            </w:r>
          </w:p>
        </w:tc>
        <w:tc>
          <w:tcPr>
            <w:tcW w:w="839" w:type="dxa"/>
            <w:vAlign w:val="center"/>
          </w:tcPr>
          <w:p w14:paraId="4693C979" w14:textId="7B9574BF"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EA5048B" w14:textId="2FACCDB5"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0BAC1D52" w14:textId="135C5839" w:rsidR="004F6747" w:rsidRPr="00AC6D46" w:rsidRDefault="004F6747" w:rsidP="00E454BB">
            <w:pPr>
              <w:pStyle w:val="15"/>
              <w:ind w:firstLineChars="0" w:firstLine="0"/>
              <w:jc w:val="center"/>
              <w:rPr>
                <w:sz w:val="20"/>
                <w:szCs w:val="20"/>
              </w:rPr>
            </w:pPr>
            <w:r w:rsidRPr="00AC6D46">
              <w:rPr>
                <w:rFonts w:cs="Times New Roman"/>
                <w:sz w:val="20"/>
                <w:szCs w:val="20"/>
              </w:rPr>
              <w:t>0</w:t>
            </w:r>
          </w:p>
        </w:tc>
      </w:tr>
      <w:tr w:rsidR="004F6747" w:rsidRPr="00AC6D46" w14:paraId="51E93469" w14:textId="77777777" w:rsidTr="00EB616D">
        <w:trPr>
          <w:jc w:val="center"/>
        </w:trPr>
        <w:tc>
          <w:tcPr>
            <w:tcW w:w="0" w:type="auto"/>
            <w:vAlign w:val="center"/>
          </w:tcPr>
          <w:p w14:paraId="051149BA" w14:textId="14A7F6B1" w:rsidR="004F6747" w:rsidRPr="00AC6D46" w:rsidRDefault="004F6747" w:rsidP="00E454BB">
            <w:pPr>
              <w:pStyle w:val="15"/>
              <w:ind w:firstLineChars="0" w:firstLine="0"/>
              <w:jc w:val="center"/>
              <w:rPr>
                <w:sz w:val="20"/>
                <w:szCs w:val="20"/>
              </w:rPr>
            </w:pPr>
            <w:r w:rsidRPr="00AC6D46">
              <w:rPr>
                <w:rFonts w:cs="Times New Roman" w:hint="eastAsia"/>
                <w:sz w:val="20"/>
                <w:szCs w:val="20"/>
              </w:rPr>
              <w:t>韓國</w:t>
            </w:r>
          </w:p>
        </w:tc>
        <w:tc>
          <w:tcPr>
            <w:tcW w:w="732" w:type="dxa"/>
            <w:vAlign w:val="center"/>
          </w:tcPr>
          <w:p w14:paraId="034619B3" w14:textId="58B1306A" w:rsidR="004F6747" w:rsidRPr="00AC6D46" w:rsidRDefault="004F6747" w:rsidP="00E454BB">
            <w:pPr>
              <w:pStyle w:val="15"/>
              <w:ind w:firstLineChars="0" w:firstLine="0"/>
              <w:jc w:val="center"/>
              <w:rPr>
                <w:sz w:val="20"/>
                <w:szCs w:val="20"/>
              </w:rPr>
            </w:pPr>
            <w:r w:rsidRPr="00AC6D46">
              <w:rPr>
                <w:rFonts w:cs="Times New Roman"/>
                <w:sz w:val="20"/>
                <w:szCs w:val="20"/>
              </w:rPr>
              <w:t>7</w:t>
            </w:r>
          </w:p>
        </w:tc>
        <w:tc>
          <w:tcPr>
            <w:tcW w:w="839" w:type="dxa"/>
            <w:vAlign w:val="center"/>
          </w:tcPr>
          <w:p w14:paraId="33549330" w14:textId="209B24B5" w:rsidR="004F6747" w:rsidRPr="00AC6D46" w:rsidRDefault="004F6747" w:rsidP="00E454BB">
            <w:pPr>
              <w:pStyle w:val="15"/>
              <w:ind w:firstLineChars="0" w:firstLine="0"/>
              <w:jc w:val="center"/>
              <w:rPr>
                <w:sz w:val="20"/>
                <w:szCs w:val="20"/>
              </w:rPr>
            </w:pPr>
            <w:r w:rsidRPr="00AC6D46">
              <w:rPr>
                <w:rFonts w:cs="Times New Roman"/>
                <w:sz w:val="20"/>
                <w:szCs w:val="20"/>
              </w:rPr>
              <w:t>8.1</w:t>
            </w:r>
          </w:p>
        </w:tc>
        <w:tc>
          <w:tcPr>
            <w:tcW w:w="839" w:type="dxa"/>
            <w:vAlign w:val="center"/>
          </w:tcPr>
          <w:p w14:paraId="4E9F63E4" w14:textId="7ADBF131" w:rsidR="004F6747" w:rsidRPr="00AC6D46" w:rsidRDefault="004F6747" w:rsidP="00E454BB">
            <w:pPr>
              <w:pStyle w:val="15"/>
              <w:ind w:firstLineChars="0" w:firstLine="0"/>
              <w:jc w:val="center"/>
              <w:rPr>
                <w:sz w:val="20"/>
                <w:szCs w:val="20"/>
              </w:rPr>
            </w:pPr>
            <w:r w:rsidRPr="00AC6D46">
              <w:rPr>
                <w:rFonts w:cs="Times New Roman"/>
                <w:sz w:val="20"/>
                <w:szCs w:val="20"/>
              </w:rPr>
              <w:t>5.1</w:t>
            </w:r>
          </w:p>
        </w:tc>
        <w:tc>
          <w:tcPr>
            <w:tcW w:w="839" w:type="dxa"/>
            <w:vAlign w:val="center"/>
          </w:tcPr>
          <w:p w14:paraId="53C80F4C" w14:textId="62C0E2E7" w:rsidR="004F6747" w:rsidRPr="00AC6D46" w:rsidRDefault="004F6747" w:rsidP="00E454BB">
            <w:pPr>
              <w:pStyle w:val="15"/>
              <w:ind w:firstLineChars="0" w:firstLine="0"/>
              <w:jc w:val="center"/>
              <w:rPr>
                <w:sz w:val="20"/>
                <w:szCs w:val="20"/>
              </w:rPr>
            </w:pPr>
            <w:r w:rsidRPr="00AC6D46">
              <w:rPr>
                <w:rFonts w:cs="Times New Roman"/>
                <w:sz w:val="20"/>
                <w:szCs w:val="20"/>
              </w:rPr>
              <w:t>4.3</w:t>
            </w:r>
          </w:p>
        </w:tc>
        <w:tc>
          <w:tcPr>
            <w:tcW w:w="839" w:type="dxa"/>
            <w:gridSpan w:val="2"/>
            <w:vAlign w:val="center"/>
          </w:tcPr>
          <w:p w14:paraId="3CFFBEE9" w14:textId="1CCDACBC" w:rsidR="004F6747" w:rsidRPr="00AC6D46" w:rsidRDefault="004F6747" w:rsidP="00E454BB">
            <w:pPr>
              <w:pStyle w:val="15"/>
              <w:ind w:firstLineChars="0" w:firstLine="0"/>
              <w:jc w:val="center"/>
              <w:rPr>
                <w:sz w:val="20"/>
                <w:szCs w:val="20"/>
              </w:rPr>
            </w:pPr>
            <w:r w:rsidRPr="00AC6D46">
              <w:rPr>
                <w:rFonts w:cs="Times New Roman"/>
                <w:sz w:val="20"/>
                <w:szCs w:val="20"/>
              </w:rPr>
              <w:t>2.2</w:t>
            </w:r>
          </w:p>
        </w:tc>
        <w:tc>
          <w:tcPr>
            <w:tcW w:w="839" w:type="dxa"/>
            <w:vAlign w:val="center"/>
          </w:tcPr>
          <w:p w14:paraId="3A4BC47D" w14:textId="19686298"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7BDD312" w14:textId="549B20D5"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1856FCFC" w14:textId="5E476D62"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5C33FFCD" w14:textId="753C38EB" w:rsidR="004F6747" w:rsidRPr="00AC6D46" w:rsidRDefault="004F6747" w:rsidP="00E454BB">
            <w:pPr>
              <w:pStyle w:val="15"/>
              <w:ind w:firstLineChars="0" w:firstLine="0"/>
              <w:jc w:val="center"/>
              <w:rPr>
                <w:sz w:val="20"/>
                <w:szCs w:val="20"/>
              </w:rPr>
            </w:pPr>
            <w:r w:rsidRPr="00AC6D46">
              <w:rPr>
                <w:rFonts w:cs="Times New Roman"/>
                <w:sz w:val="20"/>
                <w:szCs w:val="20"/>
              </w:rPr>
              <w:t>-16</w:t>
            </w:r>
          </w:p>
        </w:tc>
      </w:tr>
      <w:tr w:rsidR="004F6747" w:rsidRPr="00AC6D46" w14:paraId="0C793AD5" w14:textId="77777777" w:rsidTr="00EB616D">
        <w:trPr>
          <w:jc w:val="center"/>
        </w:trPr>
        <w:tc>
          <w:tcPr>
            <w:tcW w:w="0" w:type="auto"/>
            <w:vAlign w:val="center"/>
          </w:tcPr>
          <w:p w14:paraId="7A8C9148" w14:textId="0AAFAB56" w:rsidR="004F6747" w:rsidRPr="00AC6D46" w:rsidRDefault="004F6747" w:rsidP="00E454BB">
            <w:pPr>
              <w:pStyle w:val="15"/>
              <w:ind w:firstLineChars="0" w:firstLine="0"/>
              <w:jc w:val="center"/>
              <w:rPr>
                <w:sz w:val="20"/>
                <w:szCs w:val="20"/>
              </w:rPr>
            </w:pPr>
            <w:r w:rsidRPr="00AC6D46">
              <w:rPr>
                <w:rFonts w:cs="Times New Roman" w:hint="eastAsia"/>
                <w:sz w:val="20"/>
                <w:szCs w:val="20"/>
              </w:rPr>
              <w:t>台灣</w:t>
            </w:r>
          </w:p>
        </w:tc>
        <w:tc>
          <w:tcPr>
            <w:tcW w:w="732" w:type="dxa"/>
            <w:vAlign w:val="center"/>
          </w:tcPr>
          <w:p w14:paraId="7DAE81FF" w14:textId="226073ED"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2ABE03CE" w14:textId="694C1BF1" w:rsidR="004F6747" w:rsidRPr="00AC6D46" w:rsidRDefault="004F6747" w:rsidP="00E454BB">
            <w:pPr>
              <w:pStyle w:val="15"/>
              <w:ind w:firstLineChars="0" w:firstLine="0"/>
              <w:jc w:val="center"/>
              <w:rPr>
                <w:sz w:val="20"/>
                <w:szCs w:val="20"/>
              </w:rPr>
            </w:pPr>
            <w:r w:rsidRPr="00AC6D46">
              <w:rPr>
                <w:rFonts w:cs="Times New Roman"/>
                <w:sz w:val="20"/>
                <w:szCs w:val="20"/>
              </w:rPr>
              <w:t>7.6</w:t>
            </w:r>
          </w:p>
        </w:tc>
        <w:tc>
          <w:tcPr>
            <w:tcW w:w="839" w:type="dxa"/>
            <w:vAlign w:val="center"/>
          </w:tcPr>
          <w:p w14:paraId="56A4CC87" w14:textId="27D8EC61"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0B4736F4" w14:textId="47F11A6E" w:rsidR="004F6747" w:rsidRPr="00AC6D46" w:rsidRDefault="004F6747" w:rsidP="00E454BB">
            <w:pPr>
              <w:pStyle w:val="15"/>
              <w:ind w:firstLineChars="0" w:firstLine="0"/>
              <w:jc w:val="center"/>
              <w:rPr>
                <w:sz w:val="20"/>
                <w:szCs w:val="20"/>
              </w:rPr>
            </w:pPr>
            <w:r w:rsidRPr="00AC6D46">
              <w:rPr>
                <w:rFonts w:cs="Times New Roman"/>
                <w:sz w:val="20"/>
                <w:szCs w:val="20"/>
              </w:rPr>
              <w:t>3.8</w:t>
            </w:r>
          </w:p>
        </w:tc>
        <w:tc>
          <w:tcPr>
            <w:tcW w:w="839" w:type="dxa"/>
            <w:gridSpan w:val="2"/>
            <w:vAlign w:val="center"/>
          </w:tcPr>
          <w:p w14:paraId="4613F54C" w14:textId="078FDBF6" w:rsidR="004F6747" w:rsidRPr="00AC6D46" w:rsidRDefault="004F6747" w:rsidP="00E454BB">
            <w:pPr>
              <w:pStyle w:val="15"/>
              <w:ind w:firstLineChars="0" w:firstLine="0"/>
              <w:jc w:val="center"/>
              <w:rPr>
                <w:sz w:val="20"/>
                <w:szCs w:val="20"/>
              </w:rPr>
            </w:pPr>
            <w:r w:rsidRPr="00AC6D46">
              <w:rPr>
                <w:rFonts w:cs="Times New Roman"/>
                <w:sz w:val="20"/>
                <w:szCs w:val="20"/>
              </w:rPr>
              <w:t>1.9</w:t>
            </w:r>
          </w:p>
        </w:tc>
        <w:tc>
          <w:tcPr>
            <w:tcW w:w="839" w:type="dxa"/>
            <w:vAlign w:val="center"/>
          </w:tcPr>
          <w:p w14:paraId="06B64977" w14:textId="34F6125B"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1A2D2071" w14:textId="5F2B0A6B" w:rsidR="004F6747" w:rsidRPr="00AC6D46" w:rsidRDefault="004F6747" w:rsidP="00E454BB">
            <w:pPr>
              <w:pStyle w:val="15"/>
              <w:ind w:firstLineChars="0" w:firstLine="0"/>
              <w:jc w:val="center"/>
              <w:rPr>
                <w:sz w:val="20"/>
                <w:szCs w:val="20"/>
              </w:rPr>
            </w:pPr>
            <w:r w:rsidRPr="00AC6D46">
              <w:rPr>
                <w:rFonts w:cs="Times New Roman"/>
                <w:sz w:val="20"/>
                <w:szCs w:val="20"/>
              </w:rPr>
              <w:t>21</w:t>
            </w:r>
          </w:p>
        </w:tc>
        <w:tc>
          <w:tcPr>
            <w:tcW w:w="839" w:type="dxa"/>
            <w:vAlign w:val="center"/>
          </w:tcPr>
          <w:p w14:paraId="50424A18" w14:textId="113B9127"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40" w:type="dxa"/>
            <w:vAlign w:val="center"/>
          </w:tcPr>
          <w:p w14:paraId="1A2159A8" w14:textId="353C3652" w:rsidR="004F6747" w:rsidRPr="00AC6D46" w:rsidRDefault="004F6747" w:rsidP="00E454BB">
            <w:pPr>
              <w:pStyle w:val="15"/>
              <w:ind w:firstLineChars="0" w:firstLine="0"/>
              <w:jc w:val="center"/>
              <w:rPr>
                <w:sz w:val="20"/>
                <w:szCs w:val="20"/>
              </w:rPr>
            </w:pPr>
            <w:r w:rsidRPr="003D043D">
              <w:rPr>
                <w:rFonts w:cs="Times New Roman"/>
                <w:color w:val="EE0000"/>
                <w:sz w:val="20"/>
                <w:szCs w:val="20"/>
              </w:rPr>
              <w:t>-27</w:t>
            </w:r>
          </w:p>
        </w:tc>
      </w:tr>
      <w:tr w:rsidR="004F6747" w:rsidRPr="00AC6D46" w14:paraId="7A7762AA" w14:textId="77777777" w:rsidTr="00EB616D">
        <w:trPr>
          <w:jc w:val="center"/>
        </w:trPr>
        <w:tc>
          <w:tcPr>
            <w:tcW w:w="0" w:type="auto"/>
            <w:vAlign w:val="center"/>
          </w:tcPr>
          <w:p w14:paraId="21D2A4B8" w14:textId="35E8B2B0" w:rsidR="004F6747" w:rsidRPr="00AC6D46" w:rsidRDefault="004F6747" w:rsidP="00E454BB">
            <w:pPr>
              <w:pStyle w:val="15"/>
              <w:ind w:firstLineChars="0" w:firstLine="0"/>
              <w:jc w:val="center"/>
              <w:rPr>
                <w:sz w:val="20"/>
                <w:szCs w:val="20"/>
              </w:rPr>
            </w:pPr>
            <w:r w:rsidRPr="00AC6D46">
              <w:rPr>
                <w:rFonts w:cs="Times New Roman" w:hint="eastAsia"/>
                <w:sz w:val="20"/>
                <w:szCs w:val="20"/>
              </w:rPr>
              <w:t>日本</w:t>
            </w:r>
          </w:p>
        </w:tc>
        <w:tc>
          <w:tcPr>
            <w:tcW w:w="732" w:type="dxa"/>
            <w:vAlign w:val="center"/>
          </w:tcPr>
          <w:p w14:paraId="2905E82F" w14:textId="61FCC79F"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62A91589" w14:textId="398304D1" w:rsidR="004F6747" w:rsidRPr="00AC6D46" w:rsidRDefault="004F6747" w:rsidP="00E454BB">
            <w:pPr>
              <w:pStyle w:val="15"/>
              <w:ind w:firstLineChars="0" w:firstLine="0"/>
              <w:jc w:val="center"/>
              <w:rPr>
                <w:sz w:val="20"/>
                <w:szCs w:val="20"/>
              </w:rPr>
            </w:pPr>
            <w:r w:rsidRPr="00AC6D46">
              <w:rPr>
                <w:rFonts w:cs="Times New Roman"/>
                <w:sz w:val="20"/>
                <w:szCs w:val="20"/>
              </w:rPr>
              <w:t>4.5</w:t>
            </w:r>
          </w:p>
        </w:tc>
        <w:tc>
          <w:tcPr>
            <w:tcW w:w="839" w:type="dxa"/>
            <w:vAlign w:val="center"/>
          </w:tcPr>
          <w:p w14:paraId="0BAC0708" w14:textId="725C8889" w:rsidR="004F6747" w:rsidRPr="00AC6D46" w:rsidRDefault="004F6747" w:rsidP="00E454BB">
            <w:pPr>
              <w:pStyle w:val="15"/>
              <w:ind w:firstLineChars="0" w:firstLine="0"/>
              <w:jc w:val="center"/>
              <w:rPr>
                <w:sz w:val="20"/>
                <w:szCs w:val="20"/>
              </w:rPr>
            </w:pPr>
            <w:r w:rsidRPr="00AC6D46">
              <w:rPr>
                <w:rFonts w:cs="Times New Roman"/>
                <w:sz w:val="20"/>
                <w:szCs w:val="20"/>
              </w:rPr>
              <w:t>3.4</w:t>
            </w:r>
          </w:p>
        </w:tc>
        <w:tc>
          <w:tcPr>
            <w:tcW w:w="839" w:type="dxa"/>
            <w:vAlign w:val="center"/>
          </w:tcPr>
          <w:p w14:paraId="619684B6" w14:textId="62EEDBF7" w:rsidR="004F6747" w:rsidRPr="00AC6D46" w:rsidRDefault="004F6747" w:rsidP="00E454BB">
            <w:pPr>
              <w:pStyle w:val="15"/>
              <w:ind w:firstLineChars="0" w:firstLine="0"/>
              <w:jc w:val="center"/>
              <w:rPr>
                <w:sz w:val="20"/>
                <w:szCs w:val="20"/>
              </w:rPr>
            </w:pPr>
            <w:r w:rsidRPr="00AC6D46">
              <w:rPr>
                <w:rFonts w:cs="Times New Roman"/>
                <w:sz w:val="20"/>
                <w:szCs w:val="20"/>
              </w:rPr>
              <w:t>2.8</w:t>
            </w:r>
          </w:p>
        </w:tc>
        <w:tc>
          <w:tcPr>
            <w:tcW w:w="839" w:type="dxa"/>
            <w:gridSpan w:val="2"/>
            <w:vAlign w:val="center"/>
          </w:tcPr>
          <w:p w14:paraId="666E2CE8" w14:textId="007977AA"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BBDA49D" w14:textId="4EF05B92"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39" w:type="dxa"/>
            <w:vAlign w:val="center"/>
          </w:tcPr>
          <w:p w14:paraId="2560D6D4" w14:textId="75F5CD53"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0F1E5AE9" w14:textId="71D2D3E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1A925298" w14:textId="4018FECB" w:rsidR="004F6747" w:rsidRPr="00AC6D46" w:rsidRDefault="004F6747" w:rsidP="00E454BB">
            <w:pPr>
              <w:pStyle w:val="15"/>
              <w:ind w:firstLineChars="0" w:firstLine="0"/>
              <w:jc w:val="center"/>
              <w:rPr>
                <w:sz w:val="20"/>
                <w:szCs w:val="20"/>
              </w:rPr>
            </w:pPr>
            <w:r w:rsidRPr="00AC6D46">
              <w:rPr>
                <w:rFonts w:cs="Times New Roman"/>
                <w:sz w:val="20"/>
                <w:szCs w:val="20"/>
              </w:rPr>
              <w:t>-5</w:t>
            </w:r>
          </w:p>
        </w:tc>
      </w:tr>
      <w:tr w:rsidR="004F6747" w:rsidRPr="00AC6D46" w14:paraId="30CD1F58" w14:textId="77777777" w:rsidTr="00EB616D">
        <w:trPr>
          <w:jc w:val="center"/>
        </w:trPr>
        <w:tc>
          <w:tcPr>
            <w:tcW w:w="0" w:type="auto"/>
            <w:vAlign w:val="center"/>
          </w:tcPr>
          <w:p w14:paraId="5110FE9B" w14:textId="3B1BDCE2" w:rsidR="004F6747" w:rsidRPr="00AC6D46" w:rsidRDefault="004F6747" w:rsidP="00E454BB">
            <w:pPr>
              <w:pStyle w:val="15"/>
              <w:ind w:firstLineChars="0" w:firstLine="0"/>
              <w:jc w:val="center"/>
              <w:rPr>
                <w:sz w:val="20"/>
                <w:szCs w:val="20"/>
              </w:rPr>
            </w:pPr>
            <w:r w:rsidRPr="00AC6D46">
              <w:rPr>
                <w:rFonts w:cs="Times New Roman" w:hint="eastAsia"/>
                <w:sz w:val="20"/>
                <w:szCs w:val="20"/>
              </w:rPr>
              <w:t>巴基斯坦</w:t>
            </w:r>
          </w:p>
        </w:tc>
        <w:tc>
          <w:tcPr>
            <w:tcW w:w="732" w:type="dxa"/>
            <w:vAlign w:val="center"/>
          </w:tcPr>
          <w:p w14:paraId="14045B0D" w14:textId="19F3878B"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39" w:type="dxa"/>
            <w:vAlign w:val="center"/>
          </w:tcPr>
          <w:p w14:paraId="0625B3EE" w14:textId="2EA39226"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6F745965" w14:textId="542A8D8D"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5D9670C6" w14:textId="7F853A94" w:rsidR="004F6747" w:rsidRPr="00AC6D46" w:rsidRDefault="004F6747" w:rsidP="00E454BB">
            <w:pPr>
              <w:pStyle w:val="15"/>
              <w:ind w:firstLineChars="0" w:firstLine="0"/>
              <w:jc w:val="center"/>
              <w:rPr>
                <w:sz w:val="20"/>
                <w:szCs w:val="20"/>
              </w:rPr>
            </w:pPr>
            <w:r w:rsidRPr="00AC6D46">
              <w:rPr>
                <w:rFonts w:cs="Times New Roman"/>
                <w:sz w:val="20"/>
                <w:szCs w:val="20"/>
              </w:rPr>
              <w:t>3.1</w:t>
            </w:r>
          </w:p>
        </w:tc>
        <w:tc>
          <w:tcPr>
            <w:tcW w:w="839" w:type="dxa"/>
            <w:gridSpan w:val="2"/>
            <w:vAlign w:val="center"/>
          </w:tcPr>
          <w:p w14:paraId="6F714A26" w14:textId="3525303C" w:rsidR="004F6747" w:rsidRPr="00AC6D46" w:rsidRDefault="004F6747" w:rsidP="00E454BB">
            <w:pPr>
              <w:pStyle w:val="15"/>
              <w:ind w:firstLineChars="0" w:firstLine="0"/>
              <w:jc w:val="center"/>
              <w:rPr>
                <w:sz w:val="20"/>
                <w:szCs w:val="20"/>
              </w:rPr>
            </w:pPr>
            <w:r w:rsidRPr="00AC6D46">
              <w:rPr>
                <w:rFonts w:cs="Times New Roman"/>
                <w:sz w:val="20"/>
                <w:szCs w:val="20"/>
              </w:rPr>
              <w:t>1.7</w:t>
            </w:r>
          </w:p>
        </w:tc>
        <w:tc>
          <w:tcPr>
            <w:tcW w:w="839" w:type="dxa"/>
            <w:vAlign w:val="center"/>
          </w:tcPr>
          <w:p w14:paraId="6836750F" w14:textId="6EB839F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C35B7F7" w14:textId="2C95E16D"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03DF2758" w14:textId="0CF5DAC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22F51FAE" w14:textId="4ED5F4E1" w:rsidR="004F6747" w:rsidRPr="00AC6D46" w:rsidRDefault="004F6747" w:rsidP="00E454BB">
            <w:pPr>
              <w:pStyle w:val="15"/>
              <w:ind w:firstLineChars="0" w:firstLine="0"/>
              <w:jc w:val="center"/>
              <w:rPr>
                <w:sz w:val="20"/>
                <w:szCs w:val="20"/>
              </w:rPr>
            </w:pPr>
            <w:r w:rsidRPr="00AC6D46">
              <w:rPr>
                <w:rFonts w:cs="Times New Roman"/>
                <w:sz w:val="20"/>
                <w:szCs w:val="20"/>
              </w:rPr>
              <w:t>-42</w:t>
            </w:r>
          </w:p>
        </w:tc>
      </w:tr>
      <w:tr w:rsidR="004F6747" w:rsidRPr="00AC6D46" w14:paraId="1F5CDD54" w14:textId="77777777" w:rsidTr="00EB616D">
        <w:trPr>
          <w:jc w:val="center"/>
        </w:trPr>
        <w:tc>
          <w:tcPr>
            <w:tcW w:w="0" w:type="auto"/>
            <w:vAlign w:val="center"/>
          </w:tcPr>
          <w:p w14:paraId="4838313C" w14:textId="7B3A7B8E" w:rsidR="004F6747" w:rsidRPr="00AC6D46" w:rsidRDefault="005F4850" w:rsidP="00E454BB">
            <w:pPr>
              <w:pStyle w:val="15"/>
              <w:ind w:firstLineChars="0" w:firstLine="0"/>
              <w:jc w:val="center"/>
              <w:rPr>
                <w:sz w:val="20"/>
                <w:szCs w:val="20"/>
              </w:rPr>
            </w:pPr>
            <w:r w:rsidRPr="00AC6D46">
              <w:rPr>
                <w:rFonts w:cs="Times New Roman" w:hint="eastAsia"/>
                <w:sz w:val="20"/>
                <w:szCs w:val="20"/>
              </w:rPr>
              <w:t>前</w:t>
            </w:r>
            <w:r w:rsidR="004F6747" w:rsidRPr="00AC6D46">
              <w:rPr>
                <w:rFonts w:cs="Times New Roman"/>
                <w:sz w:val="20"/>
                <w:szCs w:val="20"/>
              </w:rPr>
              <w:t xml:space="preserve"> 10</w:t>
            </w:r>
          </w:p>
        </w:tc>
        <w:tc>
          <w:tcPr>
            <w:tcW w:w="732" w:type="dxa"/>
            <w:vAlign w:val="center"/>
          </w:tcPr>
          <w:p w14:paraId="2EC5A277" w14:textId="0120429E" w:rsidR="004F6747" w:rsidRPr="00AC6D46" w:rsidRDefault="004F6747" w:rsidP="00E454BB">
            <w:pPr>
              <w:pStyle w:val="15"/>
              <w:ind w:firstLineChars="0" w:firstLine="0"/>
              <w:jc w:val="center"/>
              <w:rPr>
                <w:sz w:val="20"/>
                <w:szCs w:val="20"/>
              </w:rPr>
            </w:pPr>
            <w:r w:rsidRPr="00AC6D46">
              <w:rPr>
                <w:rFonts w:cs="Times New Roman"/>
                <w:sz w:val="20"/>
                <w:szCs w:val="20"/>
              </w:rPr>
              <w:t>283</w:t>
            </w:r>
          </w:p>
        </w:tc>
        <w:tc>
          <w:tcPr>
            <w:tcW w:w="839" w:type="dxa"/>
            <w:vAlign w:val="center"/>
          </w:tcPr>
          <w:p w14:paraId="6EF676A2" w14:textId="4DA869EF" w:rsidR="004F6747" w:rsidRPr="00AC6D46" w:rsidRDefault="004F6747" w:rsidP="00E454BB">
            <w:pPr>
              <w:pStyle w:val="15"/>
              <w:ind w:firstLineChars="0" w:firstLine="0"/>
              <w:jc w:val="center"/>
              <w:rPr>
                <w:sz w:val="20"/>
                <w:szCs w:val="20"/>
              </w:rPr>
            </w:pPr>
            <w:r w:rsidRPr="00AC6D46">
              <w:rPr>
                <w:rFonts w:cs="Times New Roman"/>
                <w:sz w:val="20"/>
                <w:szCs w:val="20"/>
              </w:rPr>
              <w:t>80.0</w:t>
            </w:r>
          </w:p>
        </w:tc>
        <w:tc>
          <w:tcPr>
            <w:tcW w:w="839" w:type="dxa"/>
            <w:vAlign w:val="center"/>
          </w:tcPr>
          <w:p w14:paraId="00322907" w14:textId="50F4DB0E" w:rsidR="004F6747" w:rsidRPr="00AC6D46" w:rsidRDefault="004F6747" w:rsidP="00E454BB">
            <w:pPr>
              <w:pStyle w:val="15"/>
              <w:ind w:firstLineChars="0" w:firstLine="0"/>
              <w:jc w:val="center"/>
              <w:rPr>
                <w:sz w:val="20"/>
                <w:szCs w:val="20"/>
              </w:rPr>
            </w:pPr>
            <w:r w:rsidRPr="00AC6D46">
              <w:rPr>
                <w:rFonts w:cs="Times New Roman"/>
                <w:sz w:val="20"/>
                <w:szCs w:val="20"/>
              </w:rPr>
              <w:t>83.5</w:t>
            </w:r>
          </w:p>
        </w:tc>
        <w:tc>
          <w:tcPr>
            <w:tcW w:w="839" w:type="dxa"/>
            <w:vAlign w:val="center"/>
          </w:tcPr>
          <w:p w14:paraId="1F5CB4E8" w14:textId="5C84763C" w:rsidR="004F6747" w:rsidRPr="00AC6D46" w:rsidRDefault="004F6747" w:rsidP="00E454BB">
            <w:pPr>
              <w:pStyle w:val="15"/>
              <w:ind w:firstLineChars="0" w:firstLine="0"/>
              <w:jc w:val="center"/>
              <w:rPr>
                <w:sz w:val="20"/>
                <w:szCs w:val="20"/>
              </w:rPr>
            </w:pPr>
            <w:r w:rsidRPr="00AC6D46">
              <w:rPr>
                <w:rFonts w:cs="Times New Roman"/>
                <w:sz w:val="20"/>
                <w:szCs w:val="20"/>
              </w:rPr>
              <w:t>84.5</w:t>
            </w:r>
          </w:p>
        </w:tc>
        <w:tc>
          <w:tcPr>
            <w:tcW w:w="839" w:type="dxa"/>
            <w:gridSpan w:val="2"/>
            <w:vAlign w:val="center"/>
          </w:tcPr>
          <w:p w14:paraId="4294E713" w14:textId="60B8C6F1" w:rsidR="004F6747" w:rsidRPr="00AC6D46" w:rsidRDefault="004F6747" w:rsidP="00E454BB">
            <w:pPr>
              <w:pStyle w:val="15"/>
              <w:ind w:firstLineChars="0" w:firstLine="0"/>
              <w:jc w:val="center"/>
              <w:rPr>
                <w:sz w:val="20"/>
                <w:szCs w:val="20"/>
              </w:rPr>
            </w:pPr>
            <w:r w:rsidRPr="00AC6D46">
              <w:rPr>
                <w:rFonts w:cs="Times New Roman"/>
                <w:sz w:val="20"/>
                <w:szCs w:val="20"/>
              </w:rPr>
              <w:t>88.7</w:t>
            </w:r>
          </w:p>
        </w:tc>
        <w:tc>
          <w:tcPr>
            <w:tcW w:w="839" w:type="dxa"/>
            <w:vAlign w:val="center"/>
          </w:tcPr>
          <w:p w14:paraId="65718E01" w14:textId="2BB50204"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5061AEDA" w14:textId="5A1B0D99"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4E7DD004" w14:textId="5AE57E9F"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40" w:type="dxa"/>
            <w:vAlign w:val="center"/>
          </w:tcPr>
          <w:p w14:paraId="4BA1F5BB" w14:textId="31378403" w:rsidR="004F6747" w:rsidRPr="00AC6D46" w:rsidRDefault="004F6747" w:rsidP="00E454BB">
            <w:pPr>
              <w:pStyle w:val="15"/>
              <w:ind w:firstLineChars="0" w:firstLine="0"/>
              <w:jc w:val="center"/>
              <w:rPr>
                <w:sz w:val="20"/>
                <w:szCs w:val="20"/>
              </w:rPr>
            </w:pPr>
            <w:r w:rsidRPr="00AC6D46">
              <w:rPr>
                <w:rFonts w:cs="Times New Roman"/>
                <w:sz w:val="20"/>
                <w:szCs w:val="20"/>
              </w:rPr>
              <w:t>-</w:t>
            </w:r>
          </w:p>
        </w:tc>
      </w:tr>
    </w:tbl>
    <w:p w14:paraId="2FD8CF54" w14:textId="747C4331" w:rsidR="00CB1F88" w:rsidRDefault="003F2585" w:rsidP="00531621">
      <w:pPr>
        <w:pStyle w:val="151"/>
        <w:jc w:val="center"/>
      </w:pPr>
      <w:r>
        <w:rPr>
          <w:rFonts w:hint="eastAsia"/>
        </w:rPr>
        <w:t>資料來源：</w:t>
      </w:r>
      <w:r w:rsidR="00B25A47" w:rsidRPr="00B25A47">
        <w:t>世界貿易組織</w:t>
      </w:r>
      <w:r w:rsidR="00B25A47">
        <w:rPr>
          <w:rFonts w:hint="eastAsia"/>
        </w:rPr>
        <w:t>（</w:t>
      </w:r>
      <w:r w:rsidR="00531621">
        <w:rPr>
          <w:rFonts w:hint="eastAsia"/>
        </w:rPr>
        <w:t>WTO</w:t>
      </w:r>
      <w:r w:rsidR="00B25A47">
        <w:rPr>
          <w:rFonts w:hint="eastAsia"/>
        </w:rPr>
        <w:t>）</w:t>
      </w:r>
    </w:p>
    <w:p w14:paraId="5E2A9992" w14:textId="77777777" w:rsidR="00CB1F88" w:rsidRDefault="00CB1F88">
      <w:pPr>
        <w:widowControl/>
        <w:ind w:firstLineChars="0" w:firstLine="0"/>
        <w:rPr>
          <w:color w:val="000000" w:themeColor="text1"/>
        </w:rPr>
      </w:pPr>
      <w:r>
        <w:br w:type="page"/>
      </w:r>
    </w:p>
    <w:p w14:paraId="659AA319" w14:textId="77777777" w:rsidR="00142A1E" w:rsidRDefault="00AB2916" w:rsidP="00F32076">
      <w:pPr>
        <w:pStyle w:val="15"/>
        <w:ind w:firstLine="480"/>
      </w:pPr>
      <w:proofErr w:type="gramStart"/>
      <w:r>
        <w:rPr>
          <w:rFonts w:hint="eastAsia"/>
        </w:rPr>
        <w:lastRenderedPageBreak/>
        <w:t>此外，</w:t>
      </w:r>
      <w:proofErr w:type="gramEnd"/>
      <w:r w:rsidR="00AF2989">
        <w:rPr>
          <w:rFonts w:hint="eastAsia"/>
        </w:rPr>
        <w:t>環保</w:t>
      </w:r>
      <w:proofErr w:type="gramStart"/>
      <w:r w:rsidR="00AF2989" w:rsidRPr="00346DC8">
        <w:t>永續已成為</w:t>
      </w:r>
      <w:proofErr w:type="gramEnd"/>
      <w:r w:rsidR="00AF2989" w:rsidRPr="00346DC8">
        <w:t>全球產業發展的核心目標</w:t>
      </w:r>
      <w:r w:rsidR="00AF2989">
        <w:rPr>
          <w:rFonts w:hint="eastAsia"/>
        </w:rPr>
        <w:t>，</w:t>
      </w:r>
      <w:r w:rsidR="001E65C2" w:rsidRPr="00346DC8">
        <w:t>紡織業作為高能耗與高排放的產業，</w:t>
      </w:r>
      <w:r w:rsidR="001E65C2">
        <w:rPr>
          <w:rFonts w:hint="eastAsia"/>
        </w:rPr>
        <w:t>亦</w:t>
      </w:r>
      <w:r w:rsidR="001E65C2" w:rsidRPr="00346DC8">
        <w:t>成為轉型的首要對象。</w:t>
      </w:r>
      <w:r w:rsidR="00346DC8" w:rsidRPr="00346DC8">
        <w:t>聯合國提出「</w:t>
      </w:r>
      <w:r w:rsidR="00346DC8" w:rsidRPr="00346DC8">
        <w:t>2050</w:t>
      </w:r>
      <w:r w:rsidR="00346DC8" w:rsidRPr="00346DC8">
        <w:t>年</w:t>
      </w:r>
      <w:proofErr w:type="gramStart"/>
      <w:r w:rsidR="00346DC8" w:rsidRPr="00346DC8">
        <w:t>全球淨零排放</w:t>
      </w:r>
      <w:proofErr w:type="gramEnd"/>
      <w:r w:rsidR="00346DC8" w:rsidRPr="00346DC8">
        <w:t>」願景</w:t>
      </w:r>
      <w:r w:rsidR="005B090E">
        <w:rPr>
          <w:rFonts w:hint="eastAsia"/>
        </w:rPr>
        <w:t>、</w:t>
      </w:r>
      <w:r w:rsidR="00AE147E" w:rsidRPr="00F32076">
        <w:t>歐盟</w:t>
      </w:r>
      <w:r w:rsidR="000A0025">
        <w:rPr>
          <w:rFonts w:hint="eastAsia"/>
        </w:rPr>
        <w:t>亦</w:t>
      </w:r>
      <w:r w:rsidR="00AE147E" w:rsidRPr="00F32076">
        <w:t>推動「數位產品護照」</w:t>
      </w:r>
      <w:r w:rsidR="00100916" w:rsidRPr="0064494A">
        <w:t>（</w:t>
      </w:r>
      <w:r w:rsidR="00100916" w:rsidRPr="0064494A">
        <w:t>Digital Product Passport</w:t>
      </w:r>
      <w:r w:rsidR="00100916" w:rsidRPr="0064494A">
        <w:t>）</w:t>
      </w:r>
      <w:r w:rsidR="00AE147E" w:rsidRPr="00F32076">
        <w:t>與「永續產品</w:t>
      </w:r>
      <w:r w:rsidR="00104765">
        <w:rPr>
          <w:rFonts w:hint="eastAsia"/>
        </w:rPr>
        <w:t>生態</w:t>
      </w:r>
      <w:r w:rsidR="00AE147E" w:rsidRPr="00F32076">
        <w:t>設計規範</w:t>
      </w:r>
      <w:r w:rsidR="00F94649">
        <w:rPr>
          <w:rFonts w:hint="eastAsia"/>
        </w:rPr>
        <w:t>（</w:t>
      </w:r>
      <w:commentRangeStart w:id="124"/>
      <w:r w:rsidR="00F94649" w:rsidRPr="00F94649">
        <w:t>ESPR</w:t>
      </w:r>
      <w:commentRangeEnd w:id="124"/>
      <w:r w:rsidR="006F2228">
        <w:rPr>
          <w:rStyle w:val="af7"/>
        </w:rPr>
        <w:commentReference w:id="124"/>
      </w:r>
      <w:r w:rsidR="00F94649">
        <w:rPr>
          <w:rFonts w:hint="eastAsia"/>
        </w:rPr>
        <w:t>）</w:t>
      </w:r>
      <w:r w:rsidR="00AE147E" w:rsidRPr="00F32076">
        <w:t>」，</w:t>
      </w:r>
      <w:r w:rsidR="007D0CDA">
        <w:rPr>
          <w:rFonts w:hint="eastAsia"/>
        </w:rPr>
        <w:t>要求</w:t>
      </w:r>
      <w:r w:rsidR="00AE147E" w:rsidRPr="00BC0CA3">
        <w:rPr>
          <w:color w:val="EE0000"/>
        </w:rPr>
        <w:t>產品需揭露原料成分、碳足跡與可回收性資訊，對</w:t>
      </w:r>
      <w:r w:rsidR="004A0A39" w:rsidRPr="00BC0CA3">
        <w:rPr>
          <w:rFonts w:hint="eastAsia"/>
          <w:color w:val="EE0000"/>
        </w:rPr>
        <w:t>紡織出口</w:t>
      </w:r>
      <w:r w:rsidR="00AE147E" w:rsidRPr="00BC0CA3">
        <w:rPr>
          <w:color w:val="EE0000"/>
        </w:rPr>
        <w:t>形成技術與制度門檻</w:t>
      </w:r>
      <w:r w:rsidR="00AE147E" w:rsidRPr="00F32076">
        <w:t>。</w:t>
      </w:r>
    </w:p>
    <w:p w14:paraId="501295B2" w14:textId="7A65DC6C" w:rsidR="003A6033" w:rsidRDefault="00346DC8" w:rsidP="00F32076">
      <w:pPr>
        <w:pStyle w:val="15"/>
        <w:ind w:firstLine="480"/>
      </w:pPr>
      <w:r w:rsidRPr="00346DC8">
        <w:t>台灣環保署</w:t>
      </w:r>
      <w:r w:rsidR="00E72B0F">
        <w:rPr>
          <w:rFonts w:hint="eastAsia"/>
        </w:rPr>
        <w:t>亦</w:t>
      </w:r>
      <w:r w:rsidRPr="00346DC8">
        <w:t>於</w:t>
      </w:r>
      <w:r w:rsidRPr="00346DC8">
        <w:t>2021</w:t>
      </w:r>
      <w:r w:rsidRPr="00346DC8">
        <w:t>年發布的</w:t>
      </w:r>
      <w:r w:rsidR="00532536">
        <w:rPr>
          <w:rFonts w:hint="eastAsia"/>
        </w:rPr>
        <w:t>「</w:t>
      </w:r>
      <w:r w:rsidRPr="00346DC8">
        <w:t>台灣</w:t>
      </w:r>
      <w:commentRangeStart w:id="125"/>
      <w:r w:rsidRPr="00346DC8">
        <w:t>2050</w:t>
      </w:r>
      <w:commentRangeEnd w:id="125"/>
      <w:r w:rsidR="00637AC9">
        <w:rPr>
          <w:rStyle w:val="af7"/>
        </w:rPr>
        <w:commentReference w:id="125"/>
      </w:r>
      <w:proofErr w:type="gramStart"/>
      <w:r w:rsidRPr="00346DC8">
        <w:t>淨零排放</w:t>
      </w:r>
      <w:proofErr w:type="gramEnd"/>
      <w:r w:rsidRPr="00346DC8">
        <w:t>路徑</w:t>
      </w:r>
      <w:r w:rsidR="00AD31C7">
        <w:rPr>
          <w:rFonts w:hint="eastAsia"/>
        </w:rPr>
        <w:t>」</w:t>
      </w:r>
      <w:r w:rsidR="00B95D32">
        <w:rPr>
          <w:rStyle w:val="afff9"/>
        </w:rPr>
        <w:footnoteReference w:id="11"/>
      </w:r>
      <w:r w:rsidRPr="00346DC8">
        <w:t>，</w:t>
      </w:r>
      <w:r w:rsidR="003349FF">
        <w:rPr>
          <w:rFonts w:hint="eastAsia"/>
        </w:rPr>
        <w:t>指出</w:t>
      </w:r>
      <w:r w:rsidR="00154F06">
        <w:rPr>
          <w:rFonts w:hint="eastAsia"/>
        </w:rPr>
        <w:t>涵蓋</w:t>
      </w:r>
      <w:r w:rsidRPr="00346DC8">
        <w:t>紡織</w:t>
      </w:r>
      <w:r w:rsidR="001345B1">
        <w:rPr>
          <w:rFonts w:hint="eastAsia"/>
        </w:rPr>
        <w:t>、石化、鋼鐵、電子、水泥、造紙等六大重點產業</w:t>
      </w:r>
      <w:r w:rsidR="00954A1E">
        <w:rPr>
          <w:rFonts w:hint="eastAsia"/>
        </w:rPr>
        <w:t>需</w:t>
      </w:r>
      <w:r w:rsidRPr="00346DC8">
        <w:t>從「</w:t>
      </w:r>
      <w:r w:rsidRPr="00906394">
        <w:rPr>
          <w:color w:val="EE0000"/>
        </w:rPr>
        <w:t>製程改善、能源轉換、循環經濟</w:t>
      </w:r>
      <w:r w:rsidRPr="00346DC8">
        <w:t>」</w:t>
      </w:r>
      <w:r w:rsidR="00E6421D">
        <w:rPr>
          <w:rFonts w:hint="eastAsia"/>
        </w:rPr>
        <w:t>等</w:t>
      </w:r>
      <w:r w:rsidRPr="00346DC8">
        <w:t>方向著手，</w:t>
      </w:r>
      <w:r w:rsidR="00BC370F" w:rsidRPr="00812183">
        <w:rPr>
          <w:rFonts w:hint="eastAsia"/>
          <w:color w:val="EE0000"/>
        </w:rPr>
        <w:t>製程改善</w:t>
      </w:r>
      <w:r w:rsidR="00130CEB">
        <w:rPr>
          <w:rFonts w:hint="eastAsia"/>
        </w:rPr>
        <w:t>對應如</w:t>
      </w:r>
      <w:r w:rsidR="00130CEB" w:rsidRPr="005A3F8E">
        <w:rPr>
          <w:rFonts w:hint="eastAsia"/>
          <w:color w:val="EE0000"/>
        </w:rPr>
        <w:t>汰換設備、導入智慧節能管理工具</w:t>
      </w:r>
      <w:r w:rsidR="00130CEB">
        <w:rPr>
          <w:rFonts w:hint="eastAsia"/>
        </w:rPr>
        <w:t>，並</w:t>
      </w:r>
      <w:proofErr w:type="gramStart"/>
      <w:r w:rsidR="00130CEB">
        <w:rPr>
          <w:rFonts w:hint="eastAsia"/>
        </w:rPr>
        <w:t>往減碳</w:t>
      </w:r>
      <w:proofErr w:type="gramEnd"/>
      <w:r w:rsidR="00130CEB">
        <w:rPr>
          <w:rFonts w:hint="eastAsia"/>
        </w:rPr>
        <w:t>的生產技術發展</w:t>
      </w:r>
      <w:r w:rsidR="009426D0">
        <w:rPr>
          <w:rFonts w:hint="eastAsia"/>
        </w:rPr>
        <w:t>；</w:t>
      </w:r>
      <w:r w:rsidR="00130CEB">
        <w:rPr>
          <w:rFonts w:hint="eastAsia"/>
        </w:rPr>
        <w:t>而</w:t>
      </w:r>
      <w:r w:rsidR="00BC370F" w:rsidRPr="00906394">
        <w:rPr>
          <w:color w:val="EE0000"/>
        </w:rPr>
        <w:t>能源轉換</w:t>
      </w:r>
      <w:r w:rsidR="00BC370F">
        <w:rPr>
          <w:rFonts w:hint="eastAsia"/>
        </w:rPr>
        <w:t>則</w:t>
      </w:r>
      <w:r w:rsidR="00DF3DDE">
        <w:rPr>
          <w:rFonts w:hint="eastAsia"/>
        </w:rPr>
        <w:t>強</w:t>
      </w:r>
      <w:r w:rsidR="00DF3DDE" w:rsidRPr="003667BA">
        <w:rPr>
          <w:rFonts w:hint="eastAsia"/>
          <w:color w:val="EE0000"/>
        </w:rPr>
        <w:t>調</w:t>
      </w:r>
      <w:r w:rsidR="00BC370F" w:rsidRPr="003667BA">
        <w:rPr>
          <w:rFonts w:hint="eastAsia"/>
          <w:color w:val="EE0000"/>
        </w:rPr>
        <w:t>擴大使用天然氣</w:t>
      </w:r>
      <w:r w:rsidR="0085531A" w:rsidRPr="003667BA">
        <w:rPr>
          <w:rFonts w:hint="eastAsia"/>
          <w:color w:val="EE0000"/>
        </w:rPr>
        <w:t>使用占比，</w:t>
      </w:r>
      <w:r w:rsidR="003667BA">
        <w:rPr>
          <w:rFonts w:hint="eastAsia"/>
          <w:color w:val="EE0000"/>
        </w:rPr>
        <w:t>並</w:t>
      </w:r>
      <w:r w:rsidR="001A0919" w:rsidRPr="003667BA">
        <w:rPr>
          <w:rFonts w:hint="eastAsia"/>
          <w:color w:val="EE0000"/>
        </w:rPr>
        <w:t>提高</w:t>
      </w:r>
      <w:r w:rsidR="00BC370F" w:rsidRPr="003667BA">
        <w:rPr>
          <w:rFonts w:hint="eastAsia"/>
          <w:color w:val="EE0000"/>
        </w:rPr>
        <w:t>綠色、無碳能源</w:t>
      </w:r>
      <w:r w:rsidR="00246031" w:rsidRPr="003667BA">
        <w:rPr>
          <w:rFonts w:hint="eastAsia"/>
          <w:color w:val="EE0000"/>
        </w:rPr>
        <w:t>如太陽能、風力發電之</w:t>
      </w:r>
      <w:r w:rsidR="00BC370F" w:rsidRPr="003667BA">
        <w:rPr>
          <w:rFonts w:hint="eastAsia"/>
          <w:color w:val="EE0000"/>
        </w:rPr>
        <w:t>使用</w:t>
      </w:r>
      <w:r w:rsidR="00124553" w:rsidRPr="003667BA">
        <w:rPr>
          <w:rFonts w:hint="eastAsia"/>
          <w:color w:val="EE0000"/>
        </w:rPr>
        <w:t>率</w:t>
      </w:r>
      <w:r w:rsidR="002E3AAD">
        <w:rPr>
          <w:rFonts w:hint="eastAsia"/>
        </w:rPr>
        <w:t>；</w:t>
      </w:r>
      <w:r w:rsidR="0085531A" w:rsidRPr="00676016">
        <w:rPr>
          <w:rFonts w:hint="eastAsia"/>
          <w:color w:val="EE0000"/>
        </w:rPr>
        <w:t>循環經濟</w:t>
      </w:r>
      <w:r w:rsidR="0085531A">
        <w:rPr>
          <w:rFonts w:hint="eastAsia"/>
        </w:rPr>
        <w:t>是指</w:t>
      </w:r>
      <w:r w:rsidR="00DC5C66" w:rsidRPr="005A3F8E">
        <w:rPr>
          <w:rFonts w:hint="eastAsia"/>
          <w:color w:val="EE0000"/>
        </w:rPr>
        <w:t>優先選擇與提高</w:t>
      </w:r>
      <w:r w:rsidR="00305669" w:rsidRPr="005A3F8E">
        <w:rPr>
          <w:rFonts w:hint="eastAsia"/>
          <w:color w:val="EE0000"/>
        </w:rPr>
        <w:t>循環再生之原料</w:t>
      </w:r>
      <w:r w:rsidR="00DC5C66" w:rsidRPr="005A3F8E">
        <w:rPr>
          <w:rFonts w:hint="eastAsia"/>
          <w:color w:val="EE0000"/>
        </w:rPr>
        <w:t>之</w:t>
      </w:r>
      <w:r w:rsidR="00676016" w:rsidRPr="005A3F8E">
        <w:rPr>
          <w:rFonts w:hint="eastAsia"/>
          <w:color w:val="EE0000"/>
        </w:rPr>
        <w:t>使用</w:t>
      </w:r>
      <w:proofErr w:type="gramStart"/>
      <w:r w:rsidR="00DC5C66" w:rsidRPr="005A3F8E">
        <w:rPr>
          <w:rFonts w:hint="eastAsia"/>
          <w:color w:val="EE0000"/>
        </w:rPr>
        <w:t>佔</w:t>
      </w:r>
      <w:proofErr w:type="gramEnd"/>
      <w:r w:rsidR="00DC5C66" w:rsidRPr="005A3F8E">
        <w:rPr>
          <w:rFonts w:hint="eastAsia"/>
          <w:color w:val="EE0000"/>
        </w:rPr>
        <w:t>比</w:t>
      </w:r>
      <w:r w:rsidR="00305669">
        <w:rPr>
          <w:rFonts w:hint="eastAsia"/>
        </w:rPr>
        <w:t>，</w:t>
      </w:r>
      <w:r w:rsidR="00AE3819">
        <w:rPr>
          <w:rFonts w:hint="eastAsia"/>
        </w:rPr>
        <w:t>以上三種策略與行動</w:t>
      </w:r>
      <w:r w:rsidR="00BC3936">
        <w:rPr>
          <w:rFonts w:hint="eastAsia"/>
        </w:rPr>
        <w:t>為</w:t>
      </w:r>
      <w:r w:rsidR="00AE3819">
        <w:rPr>
          <w:rFonts w:hint="eastAsia"/>
        </w:rPr>
        <w:t>紡織業提出具體</w:t>
      </w:r>
      <w:proofErr w:type="gramStart"/>
      <w:r w:rsidR="00AE3819">
        <w:rPr>
          <w:rFonts w:hint="eastAsia"/>
        </w:rPr>
        <w:t>的減碳與</w:t>
      </w:r>
      <w:proofErr w:type="gramEnd"/>
      <w:r w:rsidR="00AE3819">
        <w:rPr>
          <w:rFonts w:hint="eastAsia"/>
        </w:rPr>
        <w:t>永續方向</w:t>
      </w:r>
      <w:r w:rsidRPr="005058E9">
        <w:t>。</w:t>
      </w:r>
    </w:p>
    <w:p w14:paraId="5005E668" w14:textId="54917752" w:rsidR="00F50806" w:rsidRPr="00CE474B" w:rsidRDefault="00F50806" w:rsidP="00CE474B">
      <w:pPr>
        <w:pStyle w:val="15"/>
        <w:ind w:firstLine="480"/>
        <w:rPr>
          <w:color w:val="EE0000"/>
        </w:rPr>
      </w:pPr>
      <w:r w:rsidRPr="00F50806">
        <w:t>台灣紡織業以中小企業為主，面臨</w:t>
      </w:r>
      <w:r w:rsidR="00CE10B0">
        <w:rPr>
          <w:rFonts w:hint="eastAsia"/>
        </w:rPr>
        <w:t>著</w:t>
      </w:r>
      <w:r w:rsidRPr="00CD282E">
        <w:rPr>
          <w:color w:val="EE0000"/>
        </w:rPr>
        <w:t>資源有限、</w:t>
      </w:r>
      <w:r w:rsidR="00ED02B2" w:rsidRPr="00CD282E">
        <w:rPr>
          <w:color w:val="EE0000"/>
        </w:rPr>
        <w:t>高</w:t>
      </w:r>
      <w:r w:rsidRPr="00CD282E">
        <w:rPr>
          <w:color w:val="EE0000"/>
        </w:rPr>
        <w:t>轉型成本、技術人才</w:t>
      </w:r>
      <w:r w:rsidR="001C065D">
        <w:rPr>
          <w:rFonts w:hint="eastAsia"/>
          <w:color w:val="EE0000"/>
        </w:rPr>
        <w:t>短</w:t>
      </w:r>
      <w:r w:rsidR="00F30580">
        <w:rPr>
          <w:rFonts w:hint="eastAsia"/>
          <w:color w:val="EE0000"/>
        </w:rPr>
        <w:t>缺與</w:t>
      </w:r>
      <w:r w:rsidRPr="00CD282E">
        <w:rPr>
          <w:color w:val="EE0000"/>
        </w:rPr>
        <w:t>斷層</w:t>
      </w:r>
      <w:r w:rsidRPr="00F50806">
        <w:t>等挑戰</w:t>
      </w:r>
      <w:r w:rsidR="00E03B23">
        <w:rPr>
          <w:rStyle w:val="afff9"/>
        </w:rPr>
        <w:footnoteReference w:id="12"/>
      </w:r>
      <w:r w:rsidRPr="00F50806">
        <w:t>，導致</w:t>
      </w:r>
      <w:r w:rsidR="008D3E0C">
        <w:rPr>
          <w:rFonts w:hint="eastAsia"/>
        </w:rPr>
        <w:t>產業</w:t>
      </w:r>
      <w:r w:rsidR="00CD282E">
        <w:rPr>
          <w:rFonts w:hint="eastAsia"/>
        </w:rPr>
        <w:t>轉型與永續</w:t>
      </w:r>
      <w:r w:rsidRPr="00F50806">
        <w:t>進度</w:t>
      </w:r>
      <w:proofErr w:type="gramStart"/>
      <w:r w:rsidRPr="00F50806">
        <w:t>明顯滯</w:t>
      </w:r>
      <w:proofErr w:type="gramEnd"/>
      <w:r w:rsidRPr="00F50806">
        <w:t>後。</w:t>
      </w:r>
      <w:r w:rsidR="00803BA9">
        <w:rPr>
          <w:rFonts w:hint="eastAsia"/>
        </w:rPr>
        <w:t>另</w:t>
      </w:r>
      <w:r w:rsidR="005717CB">
        <w:rPr>
          <w:rFonts w:hint="eastAsia"/>
        </w:rPr>
        <w:t>不同於</w:t>
      </w:r>
      <w:r w:rsidRPr="00A90FD3">
        <w:rPr>
          <w:color w:val="EE0000"/>
        </w:rPr>
        <w:t>歐美</w:t>
      </w:r>
      <w:r w:rsidR="003D3CCA">
        <w:rPr>
          <w:rFonts w:hint="eastAsia"/>
          <w:color w:val="EE0000"/>
        </w:rPr>
        <w:t>等國</w:t>
      </w:r>
      <w:r w:rsidRPr="00A90FD3">
        <w:rPr>
          <w:color w:val="EE0000"/>
        </w:rPr>
        <w:t>發展自主品牌、</w:t>
      </w:r>
      <w:r w:rsidR="00FC71CA">
        <w:rPr>
          <w:rFonts w:hint="eastAsia"/>
          <w:color w:val="EE0000"/>
        </w:rPr>
        <w:t>主張</w:t>
      </w:r>
      <w:r w:rsidRPr="00A90FD3">
        <w:rPr>
          <w:color w:val="EE0000"/>
        </w:rPr>
        <w:t>產品設</w:t>
      </w:r>
      <w:r w:rsidR="00835D96" w:rsidRPr="00A90FD3">
        <w:rPr>
          <w:rFonts w:hint="eastAsia"/>
          <w:color w:val="EE0000"/>
        </w:rPr>
        <w:t>計</w:t>
      </w:r>
      <w:r w:rsidRPr="00A90FD3">
        <w:rPr>
          <w:color w:val="EE0000"/>
        </w:rPr>
        <w:t>的高附加價值策略</w:t>
      </w:r>
      <w:r w:rsidRPr="00F50806">
        <w:t>，台灣</w:t>
      </w:r>
      <w:r w:rsidR="00AE5654">
        <w:rPr>
          <w:rFonts w:hint="eastAsia"/>
        </w:rPr>
        <w:t>紡織</w:t>
      </w:r>
      <w:r w:rsidRPr="00F50806">
        <w:t>長期以代工為主，缺乏</w:t>
      </w:r>
      <w:r w:rsidRPr="001366B5">
        <w:rPr>
          <w:color w:val="EE0000"/>
        </w:rPr>
        <w:t>品牌經營</w:t>
      </w:r>
      <w:r w:rsidR="00D138E8" w:rsidRPr="001366B5">
        <w:rPr>
          <w:rFonts w:hint="eastAsia"/>
          <w:color w:val="EE0000"/>
        </w:rPr>
        <w:t>與產品設計</w:t>
      </w:r>
      <w:r w:rsidR="00D138E8">
        <w:rPr>
          <w:rFonts w:hint="eastAsia"/>
        </w:rPr>
        <w:t>經驗</w:t>
      </w:r>
      <w:r w:rsidR="00F10B8A">
        <w:rPr>
          <w:rFonts w:hint="eastAsia"/>
        </w:rPr>
        <w:t>，</w:t>
      </w:r>
      <w:r w:rsidR="00AB3EBE">
        <w:rPr>
          <w:rFonts w:hint="eastAsia"/>
        </w:rPr>
        <w:t>致</w:t>
      </w:r>
      <w:r w:rsidRPr="00F50806">
        <w:t>使</w:t>
      </w:r>
      <w:r w:rsidR="00012159">
        <w:rPr>
          <w:rFonts w:hint="eastAsia"/>
        </w:rPr>
        <w:t>台灣</w:t>
      </w:r>
      <w:r w:rsidRPr="00F50806">
        <w:t>難以掌握</w:t>
      </w:r>
      <w:r w:rsidR="00485618">
        <w:rPr>
          <w:rFonts w:hint="eastAsia"/>
        </w:rPr>
        <w:t>國際</w:t>
      </w:r>
      <w:r w:rsidRPr="00F50806">
        <w:t>市場主導權</w:t>
      </w:r>
      <w:r w:rsidR="002F272C">
        <w:rPr>
          <w:rFonts w:hint="eastAsia"/>
        </w:rPr>
        <w:t>，</w:t>
      </w:r>
      <w:r w:rsidR="00ED70F9">
        <w:rPr>
          <w:rFonts w:hint="eastAsia"/>
        </w:rPr>
        <w:t>且產業既有文化</w:t>
      </w:r>
      <w:r w:rsidR="0074501F" w:rsidRPr="0074501F">
        <w:t>多</w:t>
      </w:r>
      <w:r w:rsidR="0074501F" w:rsidRPr="00A00B55">
        <w:rPr>
          <w:color w:val="EE0000"/>
        </w:rPr>
        <w:t>強調</w:t>
      </w:r>
      <w:r w:rsidR="00697FCE">
        <w:rPr>
          <w:rFonts w:hint="eastAsia"/>
          <w:color w:val="EE0000"/>
        </w:rPr>
        <w:t>供貨</w:t>
      </w:r>
      <w:r w:rsidR="0074501F" w:rsidRPr="00A00B55">
        <w:rPr>
          <w:color w:val="EE0000"/>
        </w:rPr>
        <w:t>穩定與生產效率</w:t>
      </w:r>
      <w:r w:rsidR="0074501F" w:rsidRPr="0074501F">
        <w:t>，此種供給導向模式雖可支撐穩定輸出，卻</w:t>
      </w:r>
      <w:r w:rsidR="0074501F" w:rsidRPr="00370706">
        <w:rPr>
          <w:color w:val="EE0000"/>
        </w:rPr>
        <w:t>容易忽略終端使用者的實際需求與市場趨勢</w:t>
      </w:r>
      <w:r w:rsidR="0074501F" w:rsidRPr="0074501F">
        <w:t>，造成產銷落差與資源浪費。</w:t>
      </w:r>
    </w:p>
    <w:p w14:paraId="7BD8F237" w14:textId="10953EE8" w:rsidR="00D66554" w:rsidRDefault="00D85E7A" w:rsidP="00252701">
      <w:pPr>
        <w:pStyle w:val="15"/>
        <w:ind w:firstLine="480"/>
      </w:pPr>
      <w:r w:rsidRPr="00121A06">
        <w:rPr>
          <w:rFonts w:hint="eastAsia"/>
          <w:color w:val="EE0000"/>
        </w:rPr>
        <w:t>供應鏈協作方面</w:t>
      </w:r>
      <w:r w:rsidR="00F32076" w:rsidRPr="00121A06">
        <w:rPr>
          <w:color w:val="EE0000"/>
        </w:rPr>
        <w:t>，</w:t>
      </w:r>
      <w:r w:rsidR="00B876AA">
        <w:rPr>
          <w:rFonts w:hint="eastAsia"/>
          <w:color w:val="EE0000"/>
        </w:rPr>
        <w:t>過去產業</w:t>
      </w:r>
      <w:r w:rsidR="00A66547">
        <w:rPr>
          <w:rFonts w:hint="eastAsia"/>
          <w:color w:val="EE0000"/>
        </w:rPr>
        <w:t>流程中</w:t>
      </w:r>
      <w:r w:rsidR="00B876AA">
        <w:rPr>
          <w:rFonts w:hint="eastAsia"/>
          <w:color w:val="EE0000"/>
        </w:rPr>
        <w:t>高度</w:t>
      </w:r>
      <w:r w:rsidR="00F32076" w:rsidRPr="00121A06">
        <w:rPr>
          <w:color w:val="EE0000"/>
        </w:rPr>
        <w:t>依賴</w:t>
      </w:r>
      <w:proofErr w:type="gramStart"/>
      <w:r w:rsidR="00F32076" w:rsidRPr="00121A06">
        <w:rPr>
          <w:color w:val="EE0000"/>
        </w:rPr>
        <w:t>實體樣布進行</w:t>
      </w:r>
      <w:proofErr w:type="gramEnd"/>
      <w:r w:rsidR="00F32076" w:rsidRPr="00121A06">
        <w:rPr>
          <w:color w:val="EE0000"/>
        </w:rPr>
        <w:t>接單與展示，不僅資訊傳遞效率低落</w:t>
      </w:r>
      <w:r w:rsidR="00D65BE7">
        <w:rPr>
          <w:rFonts w:hint="eastAsia"/>
          <w:color w:val="EE0000"/>
        </w:rPr>
        <w:t>、促使高</w:t>
      </w:r>
      <w:r w:rsidR="00F32076" w:rsidRPr="00121A06">
        <w:rPr>
          <w:color w:val="EE0000"/>
        </w:rPr>
        <w:t>營運成本</w:t>
      </w:r>
      <w:r w:rsidR="00F32076" w:rsidRPr="00F32076">
        <w:t>，</w:t>
      </w:r>
      <w:r w:rsidR="009A3684">
        <w:rPr>
          <w:rFonts w:hint="eastAsia"/>
        </w:rPr>
        <w:t>亦</w:t>
      </w:r>
      <w:r w:rsidR="00121A06" w:rsidRPr="00F32076">
        <w:t>難以支撐快速變動</w:t>
      </w:r>
      <w:r w:rsidR="00833026">
        <w:rPr>
          <w:rFonts w:hint="eastAsia"/>
        </w:rPr>
        <w:t>市場</w:t>
      </w:r>
      <w:r w:rsidR="00121A06" w:rsidRPr="00F32076">
        <w:t>節奏</w:t>
      </w:r>
      <w:r w:rsidR="00F32076" w:rsidRPr="00F32076">
        <w:t>。</w:t>
      </w:r>
      <w:proofErr w:type="gramStart"/>
      <w:r w:rsidR="003D67CF" w:rsidRPr="003D67CF">
        <w:t>此外，</w:t>
      </w:r>
      <w:proofErr w:type="gramEnd"/>
      <w:r w:rsidR="003D67CF" w:rsidRPr="003D67CF">
        <w:t>全球經濟近年受到高通膨、</w:t>
      </w:r>
      <w:r w:rsidR="005C32FC">
        <w:rPr>
          <w:rFonts w:hint="eastAsia"/>
        </w:rPr>
        <w:t>關稅</w:t>
      </w:r>
      <w:r w:rsidR="003D67CF" w:rsidRPr="003D67CF">
        <w:t>政策及原物料價格波動等宏觀因素影響，加上</w:t>
      </w:r>
      <w:r w:rsidR="003D67CF" w:rsidRPr="007C7426">
        <w:rPr>
          <w:color w:val="EE0000"/>
        </w:rPr>
        <w:t>俄烏戰爭、中美貿易對抗與區域衝突頻</w:t>
      </w:r>
      <w:r w:rsidR="00174ED2">
        <w:rPr>
          <w:rFonts w:hint="eastAsia"/>
          <w:color w:val="EE0000"/>
        </w:rPr>
        <w:t>繁</w:t>
      </w:r>
      <w:r w:rsidR="003D67CF" w:rsidRPr="003D67CF">
        <w:t>，使得供應鏈穩定性與國際貿易前景充滿變數。</w:t>
      </w:r>
      <w:r w:rsidR="00BE6893">
        <w:rPr>
          <w:rFonts w:hint="eastAsia"/>
        </w:rPr>
        <w:t>加上紡織出口國如越南的快速興起，如越南</w:t>
      </w:r>
      <w:r w:rsidR="007521AA" w:rsidRPr="007521AA">
        <w:t>憑藉</w:t>
      </w:r>
      <w:r w:rsidR="00BE6893">
        <w:rPr>
          <w:rFonts w:hint="eastAsia"/>
        </w:rPr>
        <w:t>多項</w:t>
      </w:r>
      <w:r w:rsidR="00BE6893" w:rsidRPr="00681324">
        <w:t>自由貿易協定</w:t>
      </w:r>
      <w:r w:rsidR="00252701">
        <w:rPr>
          <w:rFonts w:hint="eastAsia"/>
        </w:rPr>
        <w:t>（</w:t>
      </w:r>
      <w:r w:rsidR="007521AA" w:rsidRPr="007521AA">
        <w:t>FTA</w:t>
      </w:r>
      <w:r w:rsidR="00252701">
        <w:rPr>
          <w:rFonts w:hint="eastAsia"/>
        </w:rPr>
        <w:t>）</w:t>
      </w:r>
      <w:r w:rsidR="007521AA" w:rsidRPr="007521AA">
        <w:t>與低成本勞動力快速擴大出口規模</w:t>
      </w:r>
      <w:r w:rsidR="0068705E">
        <w:rPr>
          <w:rStyle w:val="afff9"/>
        </w:rPr>
        <w:footnoteReference w:id="13"/>
      </w:r>
      <w:r w:rsidR="007521AA" w:rsidRPr="007521AA">
        <w:t>，印度、孟加拉與土耳其</w:t>
      </w:r>
      <w:r w:rsidR="00F81166">
        <w:rPr>
          <w:rFonts w:hint="eastAsia"/>
        </w:rPr>
        <w:t>等國之紡織產</w:t>
      </w:r>
      <w:r w:rsidR="007521AA" w:rsidRPr="007521AA">
        <w:t>能</w:t>
      </w:r>
      <w:r w:rsidR="00682506">
        <w:rPr>
          <w:rFonts w:hint="eastAsia"/>
        </w:rPr>
        <w:t>亦持續且</w:t>
      </w:r>
      <w:r w:rsidR="007521AA" w:rsidRPr="007521AA">
        <w:t>穩定增長</w:t>
      </w:r>
      <w:r w:rsidR="00C92BCE">
        <w:rPr>
          <w:rFonts w:hint="eastAsia"/>
        </w:rPr>
        <w:t>，</w:t>
      </w:r>
      <w:r w:rsidR="007521AA" w:rsidRPr="007521AA">
        <w:t>逐步取代部分中國與台灣的低階訂單</w:t>
      </w:r>
      <w:r w:rsidR="00D66554">
        <w:rPr>
          <w:rFonts w:hint="eastAsia"/>
        </w:rPr>
        <w:t>。</w:t>
      </w:r>
    </w:p>
    <w:p w14:paraId="2EB50FC5" w14:textId="6F6F006D" w:rsidR="00042ED2" w:rsidRDefault="00D66554" w:rsidP="00770A0C">
      <w:pPr>
        <w:pStyle w:val="151"/>
      </w:pPr>
      <w:r w:rsidRPr="00D66554">
        <w:lastRenderedPageBreak/>
        <w:t>綜合上述觀察，</w:t>
      </w:r>
      <w:r w:rsidR="001E0929">
        <w:rPr>
          <w:rFonts w:hint="eastAsia"/>
        </w:rPr>
        <w:t>本研究</w:t>
      </w:r>
      <w:r w:rsidR="00473A30">
        <w:rPr>
          <w:rFonts w:hint="eastAsia"/>
        </w:rPr>
        <w:t>提出</w:t>
      </w:r>
      <w:r w:rsidRPr="00D66554">
        <w:t>目前台灣紡織產業正面臨四大關鍵挑戰：</w:t>
      </w:r>
    </w:p>
    <w:p w14:paraId="2F2C5A74" w14:textId="22C6D31F" w:rsidR="00042ED2" w:rsidRDefault="00D66554" w:rsidP="00042ED2">
      <w:pPr>
        <w:pStyle w:val="151"/>
      </w:pPr>
      <w:r w:rsidRPr="00D66554">
        <w:t>（一）全球對永續製造與數位轉型的共同推動</w:t>
      </w:r>
    </w:p>
    <w:p w14:paraId="657F00F3" w14:textId="77777777" w:rsidR="009003DA" w:rsidRDefault="00D66554" w:rsidP="00042ED2">
      <w:pPr>
        <w:pStyle w:val="151"/>
      </w:pPr>
      <w:r w:rsidRPr="00D66554">
        <w:t>（二）其他紡織出口國的快速崛起與市場重組</w:t>
      </w:r>
    </w:p>
    <w:p w14:paraId="646C3208" w14:textId="77777777" w:rsidR="009003DA" w:rsidRDefault="00D66554" w:rsidP="00042ED2">
      <w:pPr>
        <w:pStyle w:val="151"/>
      </w:pPr>
      <w:r w:rsidRPr="00D66554">
        <w:t>（三）高通膨與地緣政治所帶來的不確定性風險</w:t>
      </w:r>
    </w:p>
    <w:p w14:paraId="67D32441" w14:textId="07082869" w:rsidR="0066399C" w:rsidRDefault="00D66554" w:rsidP="00042ED2">
      <w:pPr>
        <w:pStyle w:val="151"/>
      </w:pPr>
      <w:r w:rsidRPr="00D66554">
        <w:t>（四）產業內部長期存在的文化慣性與供應鏈資訊不透明問題</w:t>
      </w:r>
    </w:p>
    <w:p w14:paraId="333D58C4" w14:textId="137EEE7D" w:rsidR="003A6033" w:rsidRDefault="00A03A43" w:rsidP="00770A0C">
      <w:pPr>
        <w:pStyle w:val="15"/>
        <w:ind w:firstLine="480"/>
      </w:pPr>
      <w:r>
        <w:rPr>
          <w:rFonts w:hint="eastAsia"/>
        </w:rPr>
        <w:t>因此，</w:t>
      </w:r>
      <w:r w:rsidR="003A6033" w:rsidRPr="003A6033">
        <w:t>台灣紡織業已站在永續與數位轉型的十字路口，唯有</w:t>
      </w:r>
      <w:r w:rsidR="00183F44">
        <w:rPr>
          <w:rFonts w:hint="eastAsia"/>
        </w:rPr>
        <w:t>加速轉型方能應對多重的產業營運挑戰</w:t>
      </w:r>
      <w:r w:rsidR="003A6033" w:rsidRPr="003A6033">
        <w:t>。</w:t>
      </w:r>
    </w:p>
    <w:p w14:paraId="4BBB2D02" w14:textId="69603F7C" w:rsidR="00410385" w:rsidRDefault="00CD1114" w:rsidP="0066399C">
      <w:pPr>
        <w:pStyle w:val="aff"/>
      </w:pPr>
      <w:r w:rsidRPr="0066399C">
        <w:rPr>
          <w:rFonts w:hint="eastAsia"/>
          <w:noProof/>
        </w:rPr>
        <w:drawing>
          <wp:inline distT="0" distB="0" distL="0" distR="0" wp14:anchorId="2C705B54" wp14:editId="7C8F23BF">
            <wp:extent cx="4979323" cy="2635135"/>
            <wp:effectExtent l="0" t="19050" r="0" b="13335"/>
            <wp:docPr id="1107217408"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0D53A89E" w14:textId="7C277B6A" w:rsidR="00B72E3A" w:rsidRDefault="00643FEF" w:rsidP="00C314CB">
      <w:pPr>
        <w:pStyle w:val="afff0"/>
      </w:pPr>
      <w:r>
        <w:rPr>
          <w:rFonts w:hint="eastAsia"/>
        </w:rPr>
        <w:t>圖</w:t>
      </w:r>
      <w:r w:rsidR="004A3335">
        <w:rPr>
          <w:rFonts w:hint="eastAsia"/>
        </w:rPr>
        <w:t xml:space="preserve"> </w:t>
      </w:r>
      <w:r>
        <w:rPr>
          <w:rFonts w:hint="eastAsia"/>
        </w:rPr>
        <w:t>4.1-</w:t>
      </w:r>
      <w:r>
        <w:fldChar w:fldCharType="begin"/>
      </w:r>
      <w:r>
        <w:instrText xml:space="preserve"> </w:instrText>
      </w:r>
      <w:r>
        <w:rPr>
          <w:rFonts w:hint="eastAsia"/>
        </w:rPr>
        <w:instrText xml:space="preserve">SEQ </w:instrText>
      </w:r>
      <w:r>
        <w:rPr>
          <w:rFonts w:hint="eastAsia"/>
        </w:rPr>
        <w:instrText>圖</w:instrText>
      </w:r>
      <w:r>
        <w:rPr>
          <w:rFonts w:hint="eastAsia"/>
        </w:rPr>
        <w:instrText>4.1- \* ARABIC</w:instrText>
      </w:r>
      <w:r>
        <w:instrText xml:space="preserve"> </w:instrText>
      </w:r>
      <w:r>
        <w:fldChar w:fldCharType="separate"/>
      </w:r>
      <w:r>
        <w:rPr>
          <w:noProof/>
        </w:rPr>
        <w:t>2</w:t>
      </w:r>
      <w:r>
        <w:fldChar w:fldCharType="end"/>
      </w:r>
      <w:r w:rsidR="00C314CB">
        <w:rPr>
          <w:rFonts w:hint="eastAsia"/>
        </w:rPr>
        <w:t xml:space="preserve"> </w:t>
      </w:r>
      <w:r w:rsidR="00B924CF">
        <w:rPr>
          <w:rFonts w:hint="eastAsia"/>
        </w:rPr>
        <w:t>台灣紡織轉型現況與挑戰</w:t>
      </w:r>
    </w:p>
    <w:p w14:paraId="199ABC85" w14:textId="4480C9D6" w:rsidR="00B924CF" w:rsidRPr="00B924CF" w:rsidRDefault="00B924CF" w:rsidP="0066399C">
      <w:pPr>
        <w:pStyle w:val="afff5"/>
      </w:pPr>
      <w:r>
        <w:rPr>
          <w:rFonts w:hint="eastAsia"/>
        </w:rPr>
        <w:t>資料來源：本研究整理</w:t>
      </w:r>
    </w:p>
    <w:p w14:paraId="24EC87D8" w14:textId="32EE1606" w:rsidR="00C44E1D" w:rsidRPr="00FA7162" w:rsidRDefault="00E02E3C" w:rsidP="00E02E3C">
      <w:pPr>
        <w:widowControl/>
        <w:ind w:firstLineChars="0" w:firstLine="0"/>
      </w:pPr>
      <w:r>
        <w:br w:type="page"/>
      </w:r>
    </w:p>
    <w:p w14:paraId="5887FED2" w14:textId="32F22AA4" w:rsidR="00953384" w:rsidRDefault="00953384" w:rsidP="00953384">
      <w:pPr>
        <w:pStyle w:val="2"/>
      </w:pPr>
      <w:bookmarkStart w:id="126" w:name="_Toc202118613"/>
      <w:r>
        <w:rPr>
          <w:rFonts w:hint="eastAsia"/>
        </w:rPr>
        <w:lastRenderedPageBreak/>
        <w:t>4.</w:t>
      </w:r>
      <w:r w:rsidR="007B4B3B">
        <w:rPr>
          <w:rFonts w:hint="eastAsia"/>
        </w:rPr>
        <w:t>3</w:t>
      </w:r>
      <w:r w:rsidR="00F504D3">
        <w:rPr>
          <w:rFonts w:hint="eastAsia"/>
        </w:rPr>
        <w:t xml:space="preserve"> </w:t>
      </w:r>
      <w:r>
        <w:rPr>
          <w:rFonts w:hint="eastAsia"/>
        </w:rPr>
        <w:t>個案公司簡介</w:t>
      </w:r>
      <w:bookmarkEnd w:id="126"/>
    </w:p>
    <w:p w14:paraId="01C4C6DE" w14:textId="10191A10" w:rsidR="00194F15" w:rsidRDefault="008D790D" w:rsidP="00A975E1">
      <w:pPr>
        <w:pStyle w:val="15"/>
        <w:ind w:firstLine="480"/>
      </w:pPr>
      <w:r>
        <w:rPr>
          <w:rFonts w:hint="eastAsia"/>
        </w:rPr>
        <w:t>臺灣通用紡織科技股份有限公司</w:t>
      </w:r>
      <w:proofErr w:type="gramStart"/>
      <w:r w:rsidR="00E01724" w:rsidRPr="000313A1">
        <w:rPr>
          <w:rFonts w:hint="eastAsia"/>
        </w:rPr>
        <w:t>（</w:t>
      </w:r>
      <w:proofErr w:type="gramEnd"/>
      <w:r w:rsidR="00E01724" w:rsidRPr="000313A1">
        <w:t>Frontier.coo</w:t>
      </w:r>
      <w:r w:rsidR="005C53AA" w:rsidRPr="000313A1">
        <w:rPr>
          <w:rFonts w:hint="eastAsia"/>
        </w:rPr>
        <w:t>l</w:t>
      </w:r>
      <w:proofErr w:type="gramStart"/>
      <w:r w:rsidR="00E01724" w:rsidRPr="000313A1">
        <w:rPr>
          <w:rFonts w:hint="eastAsia"/>
        </w:rPr>
        <w:t>）</w:t>
      </w:r>
      <w:proofErr w:type="gramEnd"/>
      <w:r w:rsidR="00BA4DB9">
        <w:rPr>
          <w:rFonts w:hint="eastAsia"/>
        </w:rPr>
        <w:t>創立於</w:t>
      </w:r>
      <w:r w:rsidR="00CA0714" w:rsidRPr="000313A1">
        <w:t>2020</w:t>
      </w:r>
      <w:r w:rsidR="00CA0714" w:rsidRPr="000313A1">
        <w:t>年</w:t>
      </w:r>
      <w:r w:rsidR="00095CCA" w:rsidRPr="000313A1">
        <w:t>，是一家專注於</w:t>
      </w:r>
      <w:r w:rsidR="00C1684B">
        <w:rPr>
          <w:rFonts w:hint="eastAsia"/>
        </w:rPr>
        <w:t>推動</w:t>
      </w:r>
      <w:r w:rsidR="00095CCA" w:rsidRPr="000313A1">
        <w:t>紡織產業數位轉型的雲端軟體服務公</w:t>
      </w:r>
      <w:r w:rsidR="00F20F76">
        <w:rPr>
          <w:rFonts w:hint="eastAsia"/>
        </w:rPr>
        <w:t>司</w:t>
      </w:r>
      <w:r w:rsidR="00C161F7">
        <w:rPr>
          <w:rFonts w:hint="eastAsia"/>
        </w:rPr>
        <w:t>，</w:t>
      </w:r>
      <w:r w:rsidR="00170A5D" w:rsidRPr="000313A1">
        <w:t>主要以</w:t>
      </w:r>
      <w:r w:rsidR="00170A5D" w:rsidRPr="000313A1">
        <w:t>SaaS</w:t>
      </w:r>
      <w:r w:rsidR="00170A5D" w:rsidRPr="000313A1">
        <w:t>模式提供</w:t>
      </w:r>
      <w:r w:rsidR="0055320F" w:rsidRPr="0055320F">
        <w:t>完整的數位解決方案，涵蓋</w:t>
      </w:r>
      <w:r w:rsidR="0055320F" w:rsidRPr="005E582F">
        <w:rPr>
          <w:color w:val="C00000"/>
        </w:rPr>
        <w:t>實體布片數位掃描技術</w:t>
      </w:r>
      <w:r w:rsidR="0055320F" w:rsidRPr="0055320F">
        <w:t>、</w:t>
      </w:r>
      <w:r w:rsidR="0055320F" w:rsidRPr="005E582F">
        <w:rPr>
          <w:color w:val="C00000"/>
        </w:rPr>
        <w:t>雲端布料管理</w:t>
      </w:r>
      <w:r w:rsidR="0055320F" w:rsidRPr="0055320F">
        <w:t>、</w:t>
      </w:r>
      <w:r w:rsidR="0055320F" w:rsidRPr="0055320F">
        <w:t>3D</w:t>
      </w:r>
      <w:r w:rsidR="0055320F" w:rsidRPr="0055320F">
        <w:t>設計整合應用，以及</w:t>
      </w:r>
      <w:r w:rsidR="0055320F" w:rsidRPr="00C76409">
        <w:rPr>
          <w:color w:val="C00000"/>
        </w:rPr>
        <w:t>橫跨布料供應端與時尚品牌端的協作溝通平台</w:t>
      </w:r>
      <w:r w:rsidR="0055320F" w:rsidRPr="0055320F">
        <w:t>。</w:t>
      </w:r>
      <w:r w:rsidR="00194F15" w:rsidRPr="00194F15">
        <w:t>Frontier.cool</w:t>
      </w:r>
      <w:r w:rsidR="00194F15" w:rsidRPr="00194F15">
        <w:t>的核心願景是透過科技創新連結</w:t>
      </w:r>
      <w:r w:rsidR="00E46FAB" w:rsidRPr="007527C1">
        <w:rPr>
          <w:color w:val="EE0000"/>
        </w:rPr>
        <w:t>全球紡織供應鏈與品牌</w:t>
      </w:r>
      <w:r w:rsidR="00E46FAB">
        <w:rPr>
          <w:rFonts w:hint="eastAsia"/>
          <w:color w:val="EE0000"/>
        </w:rPr>
        <w:t>端</w:t>
      </w:r>
      <w:r w:rsidR="00194F15" w:rsidRPr="00194F15">
        <w:t>，實現智慧製造與永續轉型的產業升級。</w:t>
      </w:r>
    </w:p>
    <w:p w14:paraId="3713ED3E" w14:textId="041E0C6B" w:rsidR="00C215EE" w:rsidRDefault="00AC6E27" w:rsidP="00A975E1">
      <w:pPr>
        <w:pStyle w:val="15"/>
        <w:ind w:firstLine="480"/>
      </w:pPr>
      <w:r w:rsidRPr="000313A1">
        <w:t>Frontier.coo</w:t>
      </w:r>
      <w:r w:rsidRPr="000313A1">
        <w:rPr>
          <w:rFonts w:hint="eastAsia"/>
        </w:rPr>
        <w:t>l</w:t>
      </w:r>
      <w:r>
        <w:rPr>
          <w:rFonts w:hint="eastAsia"/>
        </w:rPr>
        <w:t>旗下之</w:t>
      </w:r>
      <w:r w:rsidR="0091421F" w:rsidRPr="0091421F">
        <w:t>核心產品</w:t>
      </w:r>
      <w:r w:rsidR="0091421F" w:rsidRPr="00C6285F">
        <w:t>TextileCloud™</w:t>
      </w:r>
      <w:r w:rsidR="0091421F" w:rsidRPr="00C6285F">
        <w:t>雲端</w:t>
      </w:r>
      <w:r w:rsidR="008467C0" w:rsidRPr="008467C0">
        <w:t>布料管理平台</w:t>
      </w:r>
      <w:r w:rsidR="0091421F" w:rsidRPr="0091421F">
        <w:t>，透過</w:t>
      </w:r>
      <w:r w:rsidR="0091421F" w:rsidRPr="0091421F">
        <w:t>AI</w:t>
      </w:r>
      <w:r w:rsidR="00B17181">
        <w:rPr>
          <w:rFonts w:hint="eastAsia"/>
        </w:rPr>
        <w:t>技術</w:t>
      </w:r>
      <w:r w:rsidR="0091421F" w:rsidRPr="0091421F">
        <w:t>與</w:t>
      </w:r>
      <w:r w:rsidR="006E4592">
        <w:rPr>
          <w:rFonts w:hint="eastAsia"/>
        </w:rPr>
        <w:t>機器學習</w:t>
      </w:r>
      <w:r w:rsidR="0091421F" w:rsidRPr="0091421F">
        <w:t>演算法，可將實體布料轉換為具物理特性的數位布片</w:t>
      </w:r>
      <w:r w:rsidR="00E61A1E">
        <w:rPr>
          <w:rFonts w:hint="eastAsia"/>
        </w:rPr>
        <w:t>素材</w:t>
      </w:r>
      <w:r w:rsidR="0091421F" w:rsidRPr="0091421F">
        <w:t>，並儲存於雲端資料庫中</w:t>
      </w:r>
      <w:r w:rsidR="003F5969">
        <w:rPr>
          <w:rFonts w:hint="eastAsia"/>
        </w:rPr>
        <w:t>供</w:t>
      </w:r>
      <w:r w:rsidR="0091421F" w:rsidRPr="0091421F">
        <w:t>3D</w:t>
      </w:r>
      <w:r w:rsidR="0091421F" w:rsidRPr="0091421F">
        <w:t>成衣設計</w:t>
      </w:r>
      <w:r w:rsidR="003F5969">
        <w:rPr>
          <w:rFonts w:hint="eastAsia"/>
        </w:rPr>
        <w:t>應用</w:t>
      </w:r>
      <w:r w:rsidR="00C215EE">
        <w:rPr>
          <w:rFonts w:hint="eastAsia"/>
        </w:rPr>
        <w:t>，</w:t>
      </w:r>
      <w:r w:rsidR="00E25662">
        <w:rPr>
          <w:rFonts w:hint="eastAsia"/>
        </w:rPr>
        <w:t>見</w:t>
      </w:r>
      <w:r w:rsidR="00C4369C">
        <w:rPr>
          <w:rFonts w:hint="eastAsia"/>
        </w:rPr>
        <w:t>圖</w:t>
      </w:r>
      <w:r w:rsidR="00C4369C">
        <w:rPr>
          <w:rFonts w:hint="eastAsia"/>
        </w:rPr>
        <w:t>4.3-1</w:t>
      </w:r>
      <w:r w:rsidR="00C4369C">
        <w:rPr>
          <w:rFonts w:hint="eastAsia"/>
        </w:rPr>
        <w:t>所示，</w:t>
      </w:r>
      <w:r w:rsidR="00C215EE">
        <w:rPr>
          <w:rFonts w:hint="eastAsia"/>
        </w:rPr>
        <w:t>數位布片檔案中涵蓋</w:t>
      </w:r>
      <w:r w:rsidR="00B65101">
        <w:rPr>
          <w:rFonts w:hint="eastAsia"/>
        </w:rPr>
        <w:t>布料</w:t>
      </w:r>
      <w:r w:rsidR="00C215EE" w:rsidRPr="00C215EE">
        <w:rPr>
          <w:rFonts w:hint="eastAsia"/>
        </w:rPr>
        <w:t>影像、基本規格（如色號、密度、重量、幅寬、織法等）、</w:t>
      </w:r>
      <w:r w:rsidR="00C215EE" w:rsidRPr="00C215EE">
        <w:rPr>
          <w:rFonts w:hint="eastAsia"/>
        </w:rPr>
        <w:t>AI</w:t>
      </w:r>
      <w:r w:rsidR="007E4193">
        <w:rPr>
          <w:rFonts w:hint="eastAsia"/>
        </w:rPr>
        <w:t>自動產生的分類</w:t>
      </w:r>
      <w:r w:rsidR="00C215EE" w:rsidRPr="00C215EE">
        <w:rPr>
          <w:rFonts w:hint="eastAsia"/>
        </w:rPr>
        <w:t>標籤、永續指標（</w:t>
      </w:r>
      <w:r w:rsidR="00C215EE" w:rsidRPr="00C215EE">
        <w:rPr>
          <w:rFonts w:hint="eastAsia"/>
        </w:rPr>
        <w:t>Eco-Impactor</w:t>
      </w:r>
      <w:r w:rsidR="00C215EE" w:rsidRPr="00C215EE">
        <w:rPr>
          <w:rFonts w:hint="eastAsia"/>
        </w:rPr>
        <w:t>™）、庫存數量、價格</w:t>
      </w:r>
      <w:r w:rsidR="0091421F" w:rsidRPr="0091421F">
        <w:t>。</w:t>
      </w:r>
    </w:p>
    <w:p w14:paraId="6F4348F1" w14:textId="4AED421E" w:rsidR="001E6B5D" w:rsidRDefault="00005F4C" w:rsidP="00005F4C">
      <w:pPr>
        <w:pStyle w:val="aff"/>
      </w:pPr>
      <w:r>
        <w:rPr>
          <w:rFonts w:hint="eastAsia"/>
          <w:noProof/>
        </w:rPr>
        <w:drawing>
          <wp:inline distT="0" distB="0" distL="0" distR="0" wp14:anchorId="0B0E573D" wp14:editId="5201C1E8">
            <wp:extent cx="5760085" cy="2012950"/>
            <wp:effectExtent l="0" t="0" r="0" b="6350"/>
            <wp:docPr id="384940005"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940005" name="圖片 38494000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085" cy="2012950"/>
                    </a:xfrm>
                    <a:prstGeom prst="rect">
                      <a:avLst/>
                    </a:prstGeom>
                  </pic:spPr>
                </pic:pic>
              </a:graphicData>
            </a:graphic>
          </wp:inline>
        </w:drawing>
      </w:r>
    </w:p>
    <w:p w14:paraId="58DDE1D7" w14:textId="66ABB465" w:rsidR="00775DEE" w:rsidRDefault="004967DE" w:rsidP="00282D3A">
      <w:pPr>
        <w:pStyle w:val="afff0"/>
      </w:pPr>
      <w:r>
        <w:rPr>
          <w:rFonts w:hint="eastAsia"/>
        </w:rPr>
        <w:t>圖</w:t>
      </w:r>
      <w:r>
        <w:rPr>
          <w:rFonts w:hint="eastAsia"/>
        </w:rPr>
        <w:t xml:space="preserve">4.3- </w:t>
      </w:r>
      <w:r>
        <w:fldChar w:fldCharType="begin"/>
      </w:r>
      <w:r>
        <w:instrText xml:space="preserve"> </w:instrText>
      </w:r>
      <w:r>
        <w:rPr>
          <w:rFonts w:hint="eastAsia"/>
        </w:rPr>
        <w:instrText xml:space="preserve">SEQ </w:instrText>
      </w:r>
      <w:r>
        <w:rPr>
          <w:rFonts w:hint="eastAsia"/>
        </w:rPr>
        <w:instrText>圖</w:instrText>
      </w:r>
      <w:r>
        <w:rPr>
          <w:rFonts w:hint="eastAsia"/>
        </w:rPr>
        <w:instrText>4.3- \* ARABIC</w:instrText>
      </w:r>
      <w:r>
        <w:instrText xml:space="preserve"> </w:instrText>
      </w:r>
      <w:r>
        <w:fldChar w:fldCharType="separate"/>
      </w:r>
      <w:r>
        <w:rPr>
          <w:noProof/>
        </w:rPr>
        <w:t>1</w:t>
      </w:r>
      <w:r>
        <w:fldChar w:fldCharType="end"/>
      </w:r>
      <w:r>
        <w:rPr>
          <w:rFonts w:hint="eastAsia"/>
        </w:rPr>
        <w:t xml:space="preserve"> </w:t>
      </w:r>
      <w:r>
        <w:rPr>
          <w:rFonts w:hint="eastAsia"/>
        </w:rPr>
        <w:t>數位布片檔案範例</w:t>
      </w:r>
    </w:p>
    <w:p w14:paraId="4D5E99EA" w14:textId="75BEE5C7" w:rsidR="004967DE" w:rsidRPr="004967DE" w:rsidRDefault="004967DE" w:rsidP="00282D3A">
      <w:pPr>
        <w:pStyle w:val="afff5"/>
      </w:pPr>
      <w:r>
        <w:rPr>
          <w:rFonts w:hint="eastAsia"/>
        </w:rPr>
        <w:t>資料來源：</w:t>
      </w:r>
      <w:r w:rsidR="00215267">
        <w:rPr>
          <w:rFonts w:hint="eastAsia"/>
        </w:rPr>
        <w:t>Frontier.cool</w:t>
      </w:r>
      <w:r w:rsidR="00215267">
        <w:rPr>
          <w:rFonts w:hint="eastAsia"/>
        </w:rPr>
        <w:t>官方</w:t>
      </w:r>
      <w:r w:rsidR="00215267">
        <w:rPr>
          <w:rFonts w:hint="eastAsia"/>
        </w:rPr>
        <w:t>Youtube</w:t>
      </w:r>
      <w:r w:rsidR="00215267">
        <w:rPr>
          <w:rFonts w:hint="eastAsia"/>
        </w:rPr>
        <w:t>頻道</w:t>
      </w:r>
    </w:p>
    <w:p w14:paraId="100FA8E9" w14:textId="1ACFF5C3" w:rsidR="004E20AE" w:rsidRDefault="002F6B0A" w:rsidP="00A975E1">
      <w:pPr>
        <w:pStyle w:val="15"/>
        <w:ind w:firstLine="480"/>
      </w:pPr>
      <w:r w:rsidRPr="002F6B0A">
        <w:t>Frontier.cool</w:t>
      </w:r>
      <w:r w:rsidR="000B2B80" w:rsidRPr="000B2B80">
        <w:t>亦</w:t>
      </w:r>
      <w:r w:rsidR="000B2B80" w:rsidRPr="00986491">
        <w:rPr>
          <w:color w:val="C00000"/>
        </w:rPr>
        <w:t>積極回應產業長期以「供給導向」為主的營運模式問題</w:t>
      </w:r>
      <w:r w:rsidR="000B2B80" w:rsidRPr="000B2B80">
        <w:t>，</w:t>
      </w:r>
      <w:r w:rsidRPr="002F6B0A">
        <w:t>「供給導向」</w:t>
      </w:r>
      <w:r w:rsidR="001247AB">
        <w:rPr>
          <w:rFonts w:hint="eastAsia"/>
        </w:rPr>
        <w:t>意</w:t>
      </w:r>
      <w:r w:rsidR="00C332E4">
        <w:rPr>
          <w:rFonts w:hint="eastAsia"/>
        </w:rPr>
        <w:t>指紡織業的產業慣性是</w:t>
      </w:r>
      <w:r w:rsidRPr="002F6B0A">
        <w:t>在市場需求尚未明確</w:t>
      </w:r>
      <w:r w:rsidR="00097F70">
        <w:rPr>
          <w:rFonts w:hint="eastAsia"/>
        </w:rPr>
        <w:t>就</w:t>
      </w:r>
      <w:r w:rsidR="002F38B6" w:rsidRPr="002F6B0A">
        <w:t>量產</w:t>
      </w:r>
      <w:r w:rsidRPr="002F6B0A">
        <w:t>布料與服裝製作，導致高庫存與資源浪費。</w:t>
      </w:r>
      <w:r w:rsidRPr="002F6B0A">
        <w:t>Frontier.cool</w:t>
      </w:r>
      <w:r w:rsidRPr="007D50DE">
        <w:rPr>
          <w:color w:val="C00000"/>
        </w:rPr>
        <w:t>倡議以「需求導向」取代</w:t>
      </w:r>
      <w:r w:rsidR="007D50DE">
        <w:rPr>
          <w:rFonts w:hint="eastAsia"/>
          <w:color w:val="C00000"/>
        </w:rPr>
        <w:t>而代之</w:t>
      </w:r>
      <w:r w:rsidRPr="002F6B0A">
        <w:t>，並透過平台中</w:t>
      </w:r>
      <w:r w:rsidRPr="0066571A">
        <w:rPr>
          <w:color w:val="C00000"/>
        </w:rPr>
        <w:t>AI</w:t>
      </w:r>
      <w:r w:rsidRPr="0066571A">
        <w:rPr>
          <w:color w:val="C00000"/>
        </w:rPr>
        <w:t>與資料分析功能</w:t>
      </w:r>
      <w:r w:rsidRPr="002F6B0A">
        <w:t>，</w:t>
      </w:r>
      <w:r w:rsidR="00B81FA0" w:rsidRPr="00B81FA0">
        <w:t>協助品牌在設計初期預測市場趨勢、</w:t>
      </w:r>
      <w:r w:rsidR="00407C10">
        <w:rPr>
          <w:rFonts w:hint="eastAsia"/>
        </w:rPr>
        <w:t>加速</w:t>
      </w:r>
      <w:r w:rsidR="00B81FA0" w:rsidRPr="00B81FA0">
        <w:t>決策流程</w:t>
      </w:r>
      <w:r w:rsidR="00A8773F" w:rsidRPr="00A8773F">
        <w:t>；</w:t>
      </w:r>
      <w:r w:rsidR="00A8773F" w:rsidRPr="006E04A5">
        <w:rPr>
          <w:color w:val="C00000"/>
        </w:rPr>
        <w:t>設計師則能透過整合的</w:t>
      </w:r>
      <w:r w:rsidR="00976A08" w:rsidRPr="006E04A5">
        <w:rPr>
          <w:rFonts w:hint="eastAsia"/>
          <w:color w:val="C00000"/>
        </w:rPr>
        <w:t>平台工具</w:t>
      </w:r>
      <w:proofErr w:type="gramStart"/>
      <w:r w:rsidR="003E4241" w:rsidRPr="006E04A5">
        <w:rPr>
          <w:rFonts w:hint="eastAsia"/>
          <w:color w:val="C00000"/>
        </w:rPr>
        <w:t>來跨域協作</w:t>
      </w:r>
      <w:proofErr w:type="gramEnd"/>
      <w:r w:rsidR="00B55049">
        <w:rPr>
          <w:rFonts w:hint="eastAsia"/>
          <w:color w:val="C00000"/>
        </w:rPr>
        <w:t>，</w:t>
      </w:r>
      <w:r w:rsidR="00B55049" w:rsidRPr="00B55049">
        <w:rPr>
          <w:color w:val="C00000"/>
        </w:rPr>
        <w:t>快速</w:t>
      </w:r>
      <w:r w:rsidR="00752CEE">
        <w:rPr>
          <w:rFonts w:hint="eastAsia"/>
          <w:color w:val="C00000"/>
        </w:rPr>
        <w:t>產出</w:t>
      </w:r>
      <w:r w:rsidR="00B55049" w:rsidRPr="00B55049">
        <w:rPr>
          <w:color w:val="C00000"/>
        </w:rPr>
        <w:t>概念圖、激發創意</w:t>
      </w:r>
      <w:r w:rsidR="00A8773F" w:rsidRPr="00A8773F">
        <w:t>；而</w:t>
      </w:r>
      <w:proofErr w:type="gramStart"/>
      <w:r w:rsidR="00A8773F" w:rsidRPr="00A8773F">
        <w:t>製造端</w:t>
      </w:r>
      <w:r w:rsidR="009110DF">
        <w:rPr>
          <w:rFonts w:hint="eastAsia"/>
        </w:rPr>
        <w:t>便可</w:t>
      </w:r>
      <w:proofErr w:type="gramEnd"/>
      <w:r w:rsidR="00A8773F" w:rsidRPr="00A8773F">
        <w:t>在確定銷售訂單後才啟動生產，使整體流程由</w:t>
      </w:r>
      <w:r w:rsidR="00A8773F" w:rsidRPr="007F4857">
        <w:rPr>
          <w:color w:val="C00000"/>
        </w:rPr>
        <w:t>「設計－製造－銷售」轉變為「設計－銷售－製造」</w:t>
      </w:r>
      <w:r w:rsidR="00A8773F" w:rsidRPr="00A8773F">
        <w:t>，避免過度生產</w:t>
      </w:r>
      <w:r w:rsidR="00AF2D38">
        <w:rPr>
          <w:rFonts w:hint="eastAsia"/>
        </w:rPr>
        <w:t>與高庫存的經營風險</w:t>
      </w:r>
      <w:r w:rsidR="00A8773F" w:rsidRPr="00A8773F">
        <w:t>，邁向</w:t>
      </w:r>
      <w:r w:rsidR="009A5B30">
        <w:rPr>
          <w:rFonts w:hint="eastAsia"/>
        </w:rPr>
        <w:t>產業</w:t>
      </w:r>
      <w:r w:rsidR="00A8773F" w:rsidRPr="00A8773F">
        <w:t>「零庫存」的永續營運模式。</w:t>
      </w:r>
    </w:p>
    <w:p w14:paraId="6089E96E" w14:textId="760E0DAA" w:rsidR="003E0DF5" w:rsidRDefault="004E20AE" w:rsidP="00B026D0">
      <w:pPr>
        <w:pStyle w:val="15"/>
        <w:ind w:firstLine="480"/>
      </w:pPr>
      <w:r w:rsidRPr="004E20AE">
        <w:lastRenderedPageBreak/>
        <w:t>TextileCloud™</w:t>
      </w:r>
      <w:r w:rsidRPr="004E20AE">
        <w:t>平台</w:t>
      </w:r>
      <w:r w:rsidRPr="00032546">
        <w:t>功能</w:t>
      </w:r>
      <w:r w:rsidR="00E04E4F">
        <w:rPr>
          <w:rFonts w:hint="eastAsia"/>
        </w:rPr>
        <w:t>涵蓋</w:t>
      </w:r>
      <w:r w:rsidRPr="00032546">
        <w:t>雲端素材管理系統、遠端多角色協作</w:t>
      </w:r>
      <w:r w:rsidR="00E04E4F">
        <w:rPr>
          <w:rFonts w:hint="eastAsia"/>
        </w:rPr>
        <w:t>工具</w:t>
      </w:r>
      <w:r w:rsidR="00A203F0">
        <w:rPr>
          <w:rFonts w:hint="eastAsia"/>
        </w:rPr>
        <w:t>、</w:t>
      </w:r>
      <w:r w:rsidRPr="00032546">
        <w:t>即時庫存與訂單追蹤系統</w:t>
      </w:r>
      <w:r w:rsidR="0082630E">
        <w:rPr>
          <w:rFonts w:hint="eastAsia"/>
        </w:rPr>
        <w:t>，</w:t>
      </w:r>
      <w:r w:rsidR="00DB5693">
        <w:rPr>
          <w:rFonts w:hint="eastAsia"/>
        </w:rPr>
        <w:t>而</w:t>
      </w:r>
      <w:r w:rsidR="0082630E">
        <w:rPr>
          <w:rFonts w:hint="eastAsia"/>
        </w:rPr>
        <w:t>數位布片素材</w:t>
      </w:r>
      <w:r w:rsidR="00DB5693">
        <w:rPr>
          <w:rFonts w:hint="eastAsia"/>
        </w:rPr>
        <w:t>亦</w:t>
      </w:r>
      <w:r w:rsidR="0082630E">
        <w:rPr>
          <w:rFonts w:hint="eastAsia"/>
        </w:rPr>
        <w:t>可應用於</w:t>
      </w:r>
      <w:r w:rsidR="0082630E">
        <w:rPr>
          <w:rFonts w:hint="eastAsia"/>
        </w:rPr>
        <w:t>3D</w:t>
      </w:r>
      <w:r w:rsidR="0082630E">
        <w:rPr>
          <w:rFonts w:hint="eastAsia"/>
        </w:rPr>
        <w:t>設計系統中</w:t>
      </w:r>
      <w:r w:rsidR="003A4B06">
        <w:rPr>
          <w:rFonts w:hint="eastAsia"/>
        </w:rPr>
        <w:t>，</w:t>
      </w:r>
      <w:r w:rsidR="003C6BF9">
        <w:rPr>
          <w:rFonts w:hint="eastAsia"/>
        </w:rPr>
        <w:t>縮短</w:t>
      </w:r>
      <w:r w:rsidR="00834419" w:rsidRPr="00834419">
        <w:t>產品設計週期與</w:t>
      </w:r>
      <w:r w:rsidR="003C6BF9">
        <w:rPr>
          <w:rFonts w:hint="eastAsia"/>
        </w:rPr>
        <w:t>提升</w:t>
      </w:r>
      <w:r w:rsidR="00834419" w:rsidRPr="00834419">
        <w:t>市場應變能力</w:t>
      </w:r>
      <w:r w:rsidR="003F4400">
        <w:rPr>
          <w:rFonts w:hint="eastAsia"/>
        </w:rPr>
        <w:t>，</w:t>
      </w:r>
      <w:r w:rsidR="00792EE0">
        <w:rPr>
          <w:rFonts w:hint="eastAsia"/>
        </w:rPr>
        <w:t>使</w:t>
      </w:r>
      <w:r w:rsidRPr="004E20AE">
        <w:t>業者能</w:t>
      </w:r>
      <w:r w:rsidRPr="00585680">
        <w:rPr>
          <w:color w:val="C00000"/>
        </w:rPr>
        <w:t>即時掌握產品進度</w:t>
      </w:r>
      <w:r w:rsidR="007851FF" w:rsidRPr="00585680">
        <w:rPr>
          <w:rFonts w:hint="eastAsia"/>
          <w:color w:val="C00000"/>
        </w:rPr>
        <w:t>以</w:t>
      </w:r>
      <w:r w:rsidRPr="00585680">
        <w:rPr>
          <w:color w:val="C00000"/>
        </w:rPr>
        <w:t>快速回應短單與急單</w:t>
      </w:r>
      <w:r w:rsidRPr="004E20AE">
        <w:t>，</w:t>
      </w:r>
      <w:r w:rsidR="001C3F21">
        <w:rPr>
          <w:rFonts w:hint="eastAsia"/>
        </w:rPr>
        <w:t>透過數位科技</w:t>
      </w:r>
      <w:r w:rsidRPr="004E20AE">
        <w:t>提升</w:t>
      </w:r>
      <w:r w:rsidRPr="00F51FC1">
        <w:rPr>
          <w:color w:val="C00000"/>
        </w:rPr>
        <w:t>生產彈性</w:t>
      </w:r>
      <w:r w:rsidR="007D497E">
        <w:rPr>
          <w:rFonts w:hint="eastAsia"/>
          <w:color w:val="C00000"/>
        </w:rPr>
        <w:t>、</w:t>
      </w:r>
      <w:r w:rsidRPr="00F51FC1">
        <w:rPr>
          <w:color w:val="C00000"/>
        </w:rPr>
        <w:t>降低溝通成本</w:t>
      </w:r>
      <w:r w:rsidR="007D497E">
        <w:rPr>
          <w:rFonts w:hint="eastAsia"/>
          <w:color w:val="C00000"/>
        </w:rPr>
        <w:t>和</w:t>
      </w:r>
      <w:r w:rsidRPr="00F51FC1">
        <w:rPr>
          <w:color w:val="C00000"/>
        </w:rPr>
        <w:t>資源耗損</w:t>
      </w:r>
      <w:r w:rsidR="00B06A33" w:rsidRPr="001A4BBA">
        <w:t>，</w:t>
      </w:r>
      <w:r w:rsidR="00676D1C">
        <w:rPr>
          <w:rFonts w:hint="eastAsia"/>
        </w:rPr>
        <w:t>以</w:t>
      </w:r>
      <w:r w:rsidR="00C0521E" w:rsidRPr="001A4BBA">
        <w:t>落實</w:t>
      </w:r>
      <w:r w:rsidR="00C0521E" w:rsidRPr="001A4BBA">
        <w:t>ESG</w:t>
      </w:r>
      <w:r w:rsidR="00C0521E" w:rsidRPr="001A4BBA">
        <w:t>的環境與效率責任</w:t>
      </w:r>
      <w:r w:rsidRPr="001A4BBA">
        <w:t>。</w:t>
      </w:r>
      <w:r w:rsidR="00B467BF" w:rsidRPr="00B467BF">
        <w:t>Frontier.cool</w:t>
      </w:r>
      <w:r w:rsidR="00585680" w:rsidRPr="0034163D">
        <w:t>藉由數位</w:t>
      </w:r>
      <w:r w:rsidR="00585680">
        <w:rPr>
          <w:rFonts w:hint="eastAsia"/>
        </w:rPr>
        <w:t>創新平台</w:t>
      </w:r>
      <w:r w:rsidR="00585680" w:rsidRPr="0034163D">
        <w:t>為中介節點</w:t>
      </w:r>
      <w:r w:rsidR="0034163D" w:rsidRPr="0034163D">
        <w:t>，解決以</w:t>
      </w:r>
      <w:r w:rsidR="00AC5F0D">
        <w:rPr>
          <w:rFonts w:hint="eastAsia"/>
        </w:rPr>
        <w:t>往供應鏈之間</w:t>
      </w:r>
      <w:r w:rsidR="0034163D" w:rsidRPr="0034163D">
        <w:t>資訊落差與溝通斷層的問題</w:t>
      </w:r>
      <w:r w:rsidR="005F47ED">
        <w:rPr>
          <w:rFonts w:hint="eastAsia"/>
        </w:rPr>
        <w:t>，並</w:t>
      </w:r>
      <w:r w:rsidR="0034163D" w:rsidRPr="0034163D">
        <w:t>積極與全球</w:t>
      </w:r>
      <w:r w:rsidR="00954B4D">
        <w:rPr>
          <w:rFonts w:hint="eastAsia"/>
        </w:rPr>
        <w:t>產業</w:t>
      </w:r>
      <w:r w:rsidR="00F03F99">
        <w:rPr>
          <w:rFonts w:hint="eastAsia"/>
        </w:rPr>
        <w:t>夥伴合作</w:t>
      </w:r>
      <w:r w:rsidR="0034163D" w:rsidRPr="0034163D">
        <w:t>，</w:t>
      </w:r>
      <w:r w:rsidR="00585680">
        <w:rPr>
          <w:rFonts w:hint="eastAsia"/>
        </w:rPr>
        <w:t>如</w:t>
      </w:r>
      <w:r w:rsidR="00D57161" w:rsidRPr="0034163D">
        <w:t>台灣紡拓會、台灣紡織數位升級發展協會（</w:t>
      </w:r>
      <w:r w:rsidR="00D57161" w:rsidRPr="0034163D">
        <w:t>AADT</w:t>
      </w:r>
      <w:r w:rsidR="00D57161" w:rsidRPr="0034163D">
        <w:t>）</w:t>
      </w:r>
      <w:r w:rsidR="00D57161">
        <w:rPr>
          <w:rFonts w:hint="eastAsia"/>
        </w:rPr>
        <w:t>、</w:t>
      </w:r>
      <w:r w:rsidR="0034163D" w:rsidRPr="0034163D">
        <w:t>越南紡織協會、</w:t>
      </w:r>
      <w:r w:rsidR="000530A2" w:rsidRPr="00540475">
        <w:t>印度</w:t>
      </w:r>
      <w:r w:rsidR="000530A2" w:rsidRPr="00540475">
        <w:t>TAI</w:t>
      </w:r>
      <w:r w:rsidR="000530A2" w:rsidRPr="00540475">
        <w:t>、印尼</w:t>
      </w:r>
      <w:r w:rsidR="000530A2" w:rsidRPr="00540475">
        <w:t>RTL</w:t>
      </w:r>
      <w:r w:rsidR="0034163D" w:rsidRPr="0034163D">
        <w:t>等組織，</w:t>
      </w:r>
      <w:r w:rsidR="00CD5AF7" w:rsidRPr="00CD5AF7">
        <w:t>深化平台國際化程度與產業滲透力</w:t>
      </w:r>
      <w:r w:rsidR="0097789C">
        <w:rPr>
          <w:rFonts w:hint="eastAsia"/>
        </w:rPr>
        <w:t>；</w:t>
      </w:r>
      <w:r w:rsidR="007C7EEF">
        <w:rPr>
          <w:rFonts w:hint="eastAsia"/>
        </w:rPr>
        <w:t>技術方面則</w:t>
      </w:r>
      <w:r w:rsidR="00E86C5D">
        <w:rPr>
          <w:rFonts w:hint="eastAsia"/>
        </w:rPr>
        <w:t>並</w:t>
      </w:r>
      <w:r w:rsidR="00B026D0" w:rsidRPr="00B8589F">
        <w:t>與德國</w:t>
      </w:r>
      <w:r w:rsidR="00B62CEB" w:rsidRPr="00D37D1E">
        <w:rPr>
          <w:rFonts w:hint="eastAsia"/>
        </w:rPr>
        <w:t>布片硬體掃描商</w:t>
      </w:r>
      <w:r w:rsidR="00B026D0" w:rsidRPr="00B8589F">
        <w:t>VIZOO</w:t>
      </w:r>
      <w:r w:rsidR="00B026D0" w:rsidRPr="00B8589F">
        <w:t>、瑞士</w:t>
      </w:r>
      <w:r w:rsidR="00D649D1">
        <w:rPr>
          <w:rFonts w:hint="eastAsia"/>
        </w:rPr>
        <w:t>3D</w:t>
      </w:r>
      <w:r w:rsidR="00D649D1" w:rsidRPr="00D649D1">
        <w:rPr>
          <w:rFonts w:hint="cs"/>
        </w:rPr>
        <w:t>數位掃描業者</w:t>
      </w:r>
      <w:r w:rsidR="00F9370D" w:rsidRPr="00F9370D">
        <w:rPr>
          <w:rFonts w:hint="cs"/>
        </w:rPr>
        <w:t>So Real</w:t>
      </w:r>
      <w:r w:rsidR="00B026D0" w:rsidRPr="00B8589F">
        <w:t>、</w:t>
      </w:r>
      <w:r w:rsidR="00B40700">
        <w:rPr>
          <w:rFonts w:hint="eastAsia"/>
        </w:rPr>
        <w:t>台灣</w:t>
      </w:r>
      <w:r w:rsidR="00996B26">
        <w:rPr>
          <w:rFonts w:hint="eastAsia"/>
        </w:rPr>
        <w:t>工業技術研究院</w:t>
      </w:r>
      <w:r w:rsidR="00B026D0" w:rsidRPr="00B8589F">
        <w:t>等單位合作</w:t>
      </w:r>
      <w:r w:rsidR="00C467A3">
        <w:rPr>
          <w:rFonts w:hint="eastAsia"/>
        </w:rPr>
        <w:t>。</w:t>
      </w:r>
    </w:p>
    <w:p w14:paraId="5BBDD234" w14:textId="75C3AD5B" w:rsidR="00B026D0" w:rsidRDefault="00FA3A51" w:rsidP="00B026D0">
      <w:pPr>
        <w:pStyle w:val="15"/>
        <w:ind w:firstLine="480"/>
      </w:pPr>
      <w:r>
        <w:rPr>
          <w:rFonts w:hint="eastAsia"/>
        </w:rPr>
        <w:t>目前</w:t>
      </w:r>
      <w:r w:rsidR="00B152C8">
        <w:rPr>
          <w:rFonts w:hint="eastAsia"/>
        </w:rPr>
        <w:t>公司已與</w:t>
      </w:r>
      <w:r w:rsidR="00DE1CCF" w:rsidRPr="00012190">
        <w:t>台灣超過</w:t>
      </w:r>
      <w:r w:rsidR="00DE1CCF" w:rsidRPr="00012190">
        <w:t>65%</w:t>
      </w:r>
      <w:r w:rsidR="007A25C8">
        <w:rPr>
          <w:rFonts w:hint="eastAsia"/>
        </w:rPr>
        <w:t>紡織</w:t>
      </w:r>
      <w:r w:rsidR="00DE1CCF" w:rsidRPr="00012190">
        <w:t>供應商</w:t>
      </w:r>
      <w:r w:rsidR="001A24E4">
        <w:rPr>
          <w:rFonts w:hint="eastAsia"/>
        </w:rPr>
        <w:t>、</w:t>
      </w:r>
      <w:r w:rsidR="001A24E4" w:rsidRPr="001A24E4">
        <w:rPr>
          <w:rFonts w:hint="cs"/>
        </w:rPr>
        <w:t>全球近</w:t>
      </w:r>
      <w:r w:rsidR="001A24E4" w:rsidRPr="001A24E4">
        <w:rPr>
          <w:rFonts w:hint="cs"/>
        </w:rPr>
        <w:t>400</w:t>
      </w:r>
      <w:r w:rsidR="001A24E4" w:rsidRPr="001A24E4">
        <w:rPr>
          <w:rFonts w:hint="cs"/>
        </w:rPr>
        <w:t>家的紡織業者</w:t>
      </w:r>
      <w:r w:rsidR="00030D87">
        <w:rPr>
          <w:rFonts w:hint="eastAsia"/>
        </w:rPr>
        <w:t>合作</w:t>
      </w:r>
      <w:r w:rsidR="00641F87" w:rsidRPr="00641F87">
        <w:t>，</w:t>
      </w:r>
      <w:r w:rsidR="00F61EBB">
        <w:rPr>
          <w:rFonts w:hint="eastAsia"/>
        </w:rPr>
        <w:t>累積至</w:t>
      </w:r>
      <w:r w:rsidR="00F61EBB">
        <w:rPr>
          <w:rFonts w:hint="eastAsia"/>
        </w:rPr>
        <w:t>2023</w:t>
      </w:r>
      <w:r w:rsidR="00F61EBB">
        <w:rPr>
          <w:rFonts w:hint="eastAsia"/>
        </w:rPr>
        <w:t>年，</w:t>
      </w:r>
      <w:r w:rsidR="00F61EBB" w:rsidRPr="00C6285F">
        <w:t>TextileCloud™</w:t>
      </w:r>
      <w:r w:rsidR="00F61EBB">
        <w:rPr>
          <w:rFonts w:hint="eastAsia"/>
        </w:rPr>
        <w:t>平台中的布料檔案已有超過</w:t>
      </w:r>
      <w:r w:rsidR="00742F8F" w:rsidRPr="00742F8F">
        <w:rPr>
          <w:rFonts w:hint="eastAsia"/>
        </w:rPr>
        <w:t>150000</w:t>
      </w:r>
      <w:r w:rsidR="00742F8F" w:rsidRPr="00742F8F">
        <w:rPr>
          <w:rFonts w:hint="eastAsia"/>
        </w:rPr>
        <w:t>筆</w:t>
      </w:r>
      <w:r w:rsidR="00742F8F">
        <w:rPr>
          <w:rFonts w:hint="eastAsia"/>
        </w:rPr>
        <w:t>，如</w:t>
      </w:r>
      <w:r w:rsidR="00742F8F">
        <w:rPr>
          <w:rFonts w:hint="eastAsia"/>
        </w:rPr>
        <w:t>Adidas</w:t>
      </w:r>
      <w:r w:rsidR="00742F8F">
        <w:rPr>
          <w:rFonts w:hint="eastAsia"/>
        </w:rPr>
        <w:t>、</w:t>
      </w:r>
      <w:r w:rsidR="00742F8F">
        <w:rPr>
          <w:rFonts w:hint="eastAsia"/>
        </w:rPr>
        <w:t>Under Amour</w:t>
      </w:r>
      <w:r w:rsidR="00742F8F">
        <w:rPr>
          <w:rFonts w:hint="eastAsia"/>
        </w:rPr>
        <w:t>、</w:t>
      </w:r>
      <w:r w:rsidR="00742F8F">
        <w:rPr>
          <w:rFonts w:hint="eastAsia"/>
        </w:rPr>
        <w:t>RALPH LAUREN</w:t>
      </w:r>
      <w:r w:rsidR="00742F8F">
        <w:rPr>
          <w:rFonts w:hint="eastAsia"/>
        </w:rPr>
        <w:t>、</w:t>
      </w:r>
      <w:r w:rsidR="00742F8F">
        <w:rPr>
          <w:rFonts w:hint="eastAsia"/>
        </w:rPr>
        <w:t>lululemon</w:t>
      </w:r>
      <w:r w:rsidR="00742F8F">
        <w:rPr>
          <w:rFonts w:hint="eastAsia"/>
        </w:rPr>
        <w:t>、</w:t>
      </w:r>
      <w:r w:rsidR="00742F8F">
        <w:rPr>
          <w:rFonts w:hint="eastAsia"/>
        </w:rPr>
        <w:t>H&amp;M</w:t>
      </w:r>
      <w:r w:rsidR="00742F8F">
        <w:rPr>
          <w:rFonts w:hint="eastAsia"/>
        </w:rPr>
        <w:t>等</w:t>
      </w:r>
      <w:r w:rsidR="00ED487D">
        <w:rPr>
          <w:rFonts w:hint="eastAsia"/>
        </w:rPr>
        <w:t>各大品牌</w:t>
      </w:r>
      <w:r w:rsidR="00742F8F">
        <w:rPr>
          <w:rFonts w:hint="eastAsia"/>
        </w:rPr>
        <w:t>都是平台的使用者，</w:t>
      </w:r>
      <w:r w:rsidR="00742F8F">
        <w:rPr>
          <w:rFonts w:hint="eastAsia"/>
        </w:rPr>
        <w:t>Frontier.cool</w:t>
      </w:r>
      <w:r w:rsidR="00742F8F">
        <w:rPr>
          <w:rFonts w:hint="eastAsia"/>
        </w:rPr>
        <w:t>無限的創新能量與發展潛力亦吸引</w:t>
      </w:r>
      <w:r w:rsidR="00641F87" w:rsidRPr="00641F87">
        <w:t>國家發展基金等創投資金</w:t>
      </w:r>
      <w:proofErr w:type="gramStart"/>
      <w:r w:rsidR="00641F87" w:rsidRPr="00641F87">
        <w:t>挹</w:t>
      </w:r>
      <w:proofErr w:type="gramEnd"/>
      <w:r w:rsidR="00641F87" w:rsidRPr="00641F87">
        <w:t>注</w:t>
      </w:r>
      <w:r w:rsidR="00B026D0" w:rsidRPr="00B8589F">
        <w:t>，</w:t>
      </w:r>
      <w:r w:rsidR="00064873">
        <w:rPr>
          <w:rFonts w:hint="eastAsia"/>
        </w:rPr>
        <w:t>成</w:t>
      </w:r>
      <w:r w:rsidR="00B026D0" w:rsidRPr="00B8589F">
        <w:t>為台灣</w:t>
      </w:r>
      <w:r w:rsidR="00394685" w:rsidRPr="00394685">
        <w:t>具代表性的數位紡織創新企業</w:t>
      </w:r>
      <w:r w:rsidR="00B026D0" w:rsidRPr="00B8589F">
        <w:t>。</w:t>
      </w:r>
    </w:p>
    <w:p w14:paraId="02E42D83" w14:textId="5013FE0F" w:rsidR="008E6671" w:rsidRDefault="00216C59" w:rsidP="008D5F62">
      <w:pPr>
        <w:pStyle w:val="15"/>
        <w:ind w:firstLine="480"/>
      </w:pPr>
      <w:r w:rsidRPr="008E6671">
        <w:t>Frontier.coo</w:t>
      </w:r>
      <w:r w:rsidRPr="008E6671">
        <w:rPr>
          <w:rFonts w:hint="eastAsia"/>
        </w:rPr>
        <w:t>l</w:t>
      </w:r>
      <w:r w:rsidR="00961A2D" w:rsidRPr="00961A2D">
        <w:t>所建構之數位平台</w:t>
      </w:r>
      <w:r w:rsidR="00902CDC">
        <w:rPr>
          <w:rFonts w:hint="eastAsia"/>
        </w:rPr>
        <w:t>與創新服務</w:t>
      </w:r>
      <w:r w:rsidR="00961A2D" w:rsidRPr="00961A2D">
        <w:t>，致力於</w:t>
      </w:r>
      <w:r w:rsidR="002F0307">
        <w:rPr>
          <w:rFonts w:hint="eastAsia"/>
        </w:rPr>
        <w:t>兩大核心</w:t>
      </w:r>
      <w:r w:rsidR="00A80366" w:rsidRPr="008E6671">
        <w:t>目標：一</w:t>
      </w:r>
      <w:r w:rsidR="00BF39CC">
        <w:rPr>
          <w:rFonts w:hint="eastAsia"/>
        </w:rPr>
        <w:t>為</w:t>
      </w:r>
      <w:r w:rsidR="00A80366" w:rsidRPr="008E6671">
        <w:t>促進環境永續、降低過度生產所造成的資源浪費；二</w:t>
      </w:r>
      <w:r w:rsidR="00C85BB0">
        <w:rPr>
          <w:rFonts w:hint="eastAsia"/>
        </w:rPr>
        <w:t>則</w:t>
      </w:r>
      <w:r w:rsidR="00A80366" w:rsidRPr="008E6671">
        <w:t>串聯全球紡織供應鏈，</w:t>
      </w:r>
      <w:proofErr w:type="gramStart"/>
      <w:r w:rsidR="00A80366" w:rsidRPr="008E6671">
        <w:t>建構能快速</w:t>
      </w:r>
      <w:proofErr w:type="gramEnd"/>
      <w:r w:rsidR="00A80366" w:rsidRPr="008E6671">
        <w:t>協作與即時反應的</w:t>
      </w:r>
      <w:r w:rsidR="00750082">
        <w:rPr>
          <w:rFonts w:hint="eastAsia"/>
        </w:rPr>
        <w:t>產業生態</w:t>
      </w:r>
      <w:r w:rsidR="006E17C9">
        <w:rPr>
          <w:rFonts w:hint="eastAsia"/>
        </w:rPr>
        <w:t>。團隊持續</w:t>
      </w:r>
      <w:r w:rsidR="00A23A45">
        <w:rPr>
          <w:rFonts w:hint="eastAsia"/>
        </w:rPr>
        <w:t>亦</w:t>
      </w:r>
      <w:r w:rsidR="00472FAF" w:rsidRPr="00472FAF">
        <w:t>積極導入</w:t>
      </w:r>
      <w:r w:rsidR="00801DF4">
        <w:rPr>
          <w:rFonts w:hint="eastAsia"/>
        </w:rPr>
        <w:t>各項先進技術</w:t>
      </w:r>
      <w:r w:rsidR="00472FAF" w:rsidRPr="00472FAF">
        <w:t>、</w:t>
      </w:r>
      <w:proofErr w:type="gramStart"/>
      <w:r w:rsidR="00472FAF" w:rsidRPr="00472FAF">
        <w:t>碳權計算</w:t>
      </w:r>
      <w:proofErr w:type="gramEnd"/>
      <w:r w:rsidR="0039775F">
        <w:rPr>
          <w:rFonts w:hint="eastAsia"/>
        </w:rPr>
        <w:t>、銷售工具</w:t>
      </w:r>
      <w:r w:rsidR="00472FAF" w:rsidRPr="00472FAF">
        <w:t>等新興</w:t>
      </w:r>
      <w:r w:rsidR="00EA566D">
        <w:rPr>
          <w:rFonts w:hint="eastAsia"/>
        </w:rPr>
        <w:t>功能</w:t>
      </w:r>
      <w:r w:rsidR="00387729">
        <w:rPr>
          <w:rFonts w:hint="eastAsia"/>
        </w:rPr>
        <w:t>模組與技術</w:t>
      </w:r>
      <w:r w:rsidR="00472FAF" w:rsidRPr="00472FAF">
        <w:t>，</w:t>
      </w:r>
      <w:r w:rsidR="00EA566D">
        <w:rPr>
          <w:rFonts w:hint="eastAsia"/>
        </w:rPr>
        <w:t>成功</w:t>
      </w:r>
      <w:r w:rsidR="009E6A57">
        <w:rPr>
          <w:rFonts w:hint="eastAsia"/>
        </w:rPr>
        <w:t>將使用場景拓展</w:t>
      </w:r>
      <w:r w:rsidR="00472FAF" w:rsidRPr="00472FAF">
        <w:t>至</w:t>
      </w:r>
      <w:r w:rsidR="00BE34A5">
        <w:rPr>
          <w:rFonts w:hint="eastAsia"/>
        </w:rPr>
        <w:t>改善工廠作業流程</w:t>
      </w:r>
      <w:r w:rsidR="00472FAF" w:rsidRPr="00472FAF">
        <w:t>、</w:t>
      </w:r>
      <w:r w:rsidR="00BE34A5">
        <w:rPr>
          <w:rFonts w:hint="eastAsia"/>
        </w:rPr>
        <w:t>原物</w:t>
      </w:r>
      <w:proofErr w:type="gramStart"/>
      <w:r w:rsidR="00BE34A5">
        <w:rPr>
          <w:rFonts w:hint="eastAsia"/>
        </w:rPr>
        <w:t>料</w:t>
      </w:r>
      <w:r w:rsidR="00472FAF" w:rsidRPr="00472FAF">
        <w:t>碳排</w:t>
      </w:r>
      <w:proofErr w:type="gramEnd"/>
      <w:r w:rsidR="00472FAF" w:rsidRPr="00472FAF">
        <w:t>監控、</w:t>
      </w:r>
      <w:r w:rsidR="002C40D7">
        <w:rPr>
          <w:rFonts w:hint="eastAsia"/>
        </w:rPr>
        <w:t>虛實整合的</w:t>
      </w:r>
      <w:r w:rsidR="00BE34A5">
        <w:rPr>
          <w:rFonts w:hint="eastAsia"/>
        </w:rPr>
        <w:t>3D</w:t>
      </w:r>
      <w:r w:rsidR="00472FAF" w:rsidRPr="00472FAF">
        <w:t>設計與元宇宙時尚等領域，</w:t>
      </w:r>
      <w:r w:rsidR="005B5A14" w:rsidRPr="005B5A14">
        <w:t>打造彈性、</w:t>
      </w:r>
      <w:proofErr w:type="gramStart"/>
      <w:r w:rsidR="005B5A14" w:rsidRPr="005B5A14">
        <w:t>永續且高</w:t>
      </w:r>
      <w:r w:rsidR="00E84FEE">
        <w:rPr>
          <w:rFonts w:hint="eastAsia"/>
        </w:rPr>
        <w:t>度</w:t>
      </w:r>
      <w:proofErr w:type="gramEnd"/>
      <w:r w:rsidR="005B5A14" w:rsidRPr="005B5A14">
        <w:t>創新的全球紡織數位生態系</w:t>
      </w:r>
      <w:r w:rsidR="00472FAF" w:rsidRPr="00472FAF">
        <w:t>。</w:t>
      </w:r>
    </w:p>
    <w:p w14:paraId="1511D0FB" w14:textId="66A8807D" w:rsidR="00BD6EE0" w:rsidRDefault="004E54CB" w:rsidP="00C14954">
      <w:pPr>
        <w:pStyle w:val="affc"/>
      </w:pPr>
      <w:r>
        <w:rPr>
          <w:rFonts w:hint="eastAsia"/>
        </w:rPr>
        <w:t>表</w:t>
      </w:r>
      <w:r w:rsidR="006C5BC5">
        <w:rPr>
          <w:rFonts w:hint="eastAsia"/>
        </w:rPr>
        <w:t xml:space="preserve"> </w:t>
      </w:r>
      <w:r>
        <w:rPr>
          <w:rFonts w:hint="eastAsia"/>
        </w:rPr>
        <w:t>4.3-</w:t>
      </w:r>
      <w:r>
        <w:fldChar w:fldCharType="begin"/>
      </w:r>
      <w:r>
        <w:instrText xml:space="preserve"> </w:instrText>
      </w:r>
      <w:r>
        <w:rPr>
          <w:rFonts w:hint="eastAsia"/>
        </w:rPr>
        <w:instrText xml:space="preserve">SEQ </w:instrText>
      </w:r>
      <w:r>
        <w:rPr>
          <w:rFonts w:hint="eastAsia"/>
        </w:rPr>
        <w:instrText>表</w:instrText>
      </w:r>
      <w:r>
        <w:rPr>
          <w:rFonts w:hint="eastAsia"/>
        </w:rPr>
        <w:instrText>4.3- \* ARABIC</w:instrText>
      </w:r>
      <w:r>
        <w:instrText xml:space="preserve"> </w:instrText>
      </w:r>
      <w:r>
        <w:fldChar w:fldCharType="separate"/>
      </w:r>
      <w:r>
        <w:rPr>
          <w:noProof/>
        </w:rPr>
        <w:t>1</w:t>
      </w:r>
      <w:r>
        <w:fldChar w:fldCharType="end"/>
      </w:r>
      <w:r w:rsidR="00C458CB">
        <w:rPr>
          <w:rFonts w:hint="eastAsia"/>
        </w:rPr>
        <w:t xml:space="preserve"> </w:t>
      </w:r>
      <w:r w:rsidR="00C458CB" w:rsidRPr="00540475">
        <w:t>Frontier.cool</w:t>
      </w:r>
      <w:r w:rsidR="008574EA">
        <w:rPr>
          <w:rFonts w:hint="eastAsia"/>
        </w:rPr>
        <w:t>企業發展沿革</w:t>
      </w:r>
    </w:p>
    <w:tbl>
      <w:tblPr>
        <w:tblStyle w:val="aff1"/>
        <w:tblW w:w="9067" w:type="dxa"/>
        <w:jc w:val="center"/>
        <w:tblLook w:val="04A0" w:firstRow="1" w:lastRow="0" w:firstColumn="1" w:lastColumn="0" w:noHBand="0" w:noVBand="1"/>
      </w:tblPr>
      <w:tblGrid>
        <w:gridCol w:w="1129"/>
        <w:gridCol w:w="7938"/>
      </w:tblGrid>
      <w:tr w:rsidR="00F121EF" w14:paraId="1A1B2CEF" w14:textId="77777777" w:rsidTr="00B83789">
        <w:trPr>
          <w:jc w:val="center"/>
        </w:trPr>
        <w:tc>
          <w:tcPr>
            <w:tcW w:w="1129" w:type="dxa"/>
            <w:vAlign w:val="center"/>
          </w:tcPr>
          <w:p w14:paraId="052F941E" w14:textId="09F5F66A" w:rsidR="00F121EF" w:rsidRDefault="002C3282" w:rsidP="00DC471A">
            <w:pPr>
              <w:pStyle w:val="15"/>
              <w:ind w:firstLineChars="0" w:firstLine="0"/>
              <w:jc w:val="center"/>
            </w:pPr>
            <w:r>
              <w:rPr>
                <w:rFonts w:hint="eastAsia"/>
              </w:rPr>
              <w:t>年分</w:t>
            </w:r>
          </w:p>
        </w:tc>
        <w:tc>
          <w:tcPr>
            <w:tcW w:w="7938" w:type="dxa"/>
            <w:vAlign w:val="center"/>
          </w:tcPr>
          <w:p w14:paraId="0D51E718" w14:textId="398CE9E2" w:rsidR="00F121EF" w:rsidRDefault="00582F53" w:rsidP="00DC471A">
            <w:pPr>
              <w:pStyle w:val="15"/>
              <w:ind w:firstLineChars="0" w:firstLine="0"/>
              <w:jc w:val="center"/>
            </w:pPr>
            <w:r>
              <w:rPr>
                <w:rFonts w:hint="eastAsia"/>
              </w:rPr>
              <w:t>企業發展沿革</w:t>
            </w:r>
          </w:p>
        </w:tc>
      </w:tr>
      <w:tr w:rsidR="00F121EF" w:rsidRPr="009D589D" w14:paraId="2E3373CD" w14:textId="77777777" w:rsidTr="00B83789">
        <w:trPr>
          <w:jc w:val="center"/>
        </w:trPr>
        <w:tc>
          <w:tcPr>
            <w:tcW w:w="1129" w:type="dxa"/>
            <w:vAlign w:val="center"/>
          </w:tcPr>
          <w:p w14:paraId="1F977C8E" w14:textId="7629D561" w:rsidR="00F121EF" w:rsidRDefault="00E73116" w:rsidP="00DC471A">
            <w:pPr>
              <w:pStyle w:val="15"/>
              <w:ind w:firstLineChars="0" w:firstLine="0"/>
              <w:jc w:val="center"/>
            </w:pPr>
            <w:r>
              <w:rPr>
                <w:rFonts w:hint="eastAsia"/>
              </w:rPr>
              <w:t>2014</w:t>
            </w:r>
          </w:p>
        </w:tc>
        <w:tc>
          <w:tcPr>
            <w:tcW w:w="7938" w:type="dxa"/>
            <w:vAlign w:val="center"/>
          </w:tcPr>
          <w:p w14:paraId="1192221D" w14:textId="02242A66" w:rsidR="00F121EF" w:rsidRDefault="006B1641" w:rsidP="00062315">
            <w:pPr>
              <w:pStyle w:val="15"/>
              <w:numPr>
                <w:ilvl w:val="0"/>
                <w:numId w:val="18"/>
              </w:numPr>
              <w:ind w:firstLineChars="0"/>
            </w:pPr>
            <w:r>
              <w:rPr>
                <w:rFonts w:hint="eastAsia"/>
              </w:rPr>
              <w:t>原</w:t>
            </w:r>
            <w:r w:rsidR="00E73116">
              <w:rPr>
                <w:rFonts w:hint="eastAsia"/>
              </w:rPr>
              <w:t>於中國經營紡織貿易商</w:t>
            </w:r>
            <w:r w:rsidR="009D589D">
              <w:rPr>
                <w:rFonts w:hint="eastAsia"/>
              </w:rPr>
              <w:t>，</w:t>
            </w:r>
            <w:r w:rsidR="00507BF0">
              <w:rPr>
                <w:rFonts w:hint="eastAsia"/>
              </w:rPr>
              <w:t>於中國</w:t>
            </w:r>
            <w:r w:rsidR="009D589D">
              <w:rPr>
                <w:rFonts w:hint="eastAsia"/>
              </w:rPr>
              <w:t>政治動</w:t>
            </w:r>
            <w:proofErr w:type="gramStart"/>
            <w:r w:rsidR="009D589D">
              <w:rPr>
                <w:rFonts w:hint="eastAsia"/>
              </w:rPr>
              <w:t>盪</w:t>
            </w:r>
            <w:proofErr w:type="gramEnd"/>
            <w:r w:rsidR="009D589D">
              <w:rPr>
                <w:rFonts w:hint="eastAsia"/>
              </w:rPr>
              <w:t>後</w:t>
            </w:r>
            <w:r w:rsidR="00017E7B">
              <w:rPr>
                <w:rFonts w:hint="eastAsia"/>
              </w:rPr>
              <w:t>選擇</w:t>
            </w:r>
            <w:r w:rsidR="009D589D">
              <w:rPr>
                <w:rFonts w:hint="eastAsia"/>
              </w:rPr>
              <w:t>回台發展。</w:t>
            </w:r>
          </w:p>
        </w:tc>
      </w:tr>
      <w:tr w:rsidR="00F121EF" w14:paraId="7C3336F7" w14:textId="77777777" w:rsidTr="00B83789">
        <w:trPr>
          <w:jc w:val="center"/>
        </w:trPr>
        <w:tc>
          <w:tcPr>
            <w:tcW w:w="1129" w:type="dxa"/>
            <w:vAlign w:val="center"/>
          </w:tcPr>
          <w:p w14:paraId="06EE3AF8" w14:textId="677DDCE4" w:rsidR="00F121EF" w:rsidRDefault="00101249" w:rsidP="00DC471A">
            <w:pPr>
              <w:pStyle w:val="15"/>
              <w:ind w:firstLineChars="0" w:firstLine="0"/>
              <w:jc w:val="center"/>
            </w:pPr>
            <w:r w:rsidRPr="00101249">
              <w:t>2017</w:t>
            </w:r>
          </w:p>
        </w:tc>
        <w:tc>
          <w:tcPr>
            <w:tcW w:w="7938" w:type="dxa"/>
            <w:vAlign w:val="center"/>
          </w:tcPr>
          <w:p w14:paraId="7C58F81C" w14:textId="056B3F43" w:rsidR="00F121EF" w:rsidRPr="00616761" w:rsidRDefault="002B6460" w:rsidP="00062315">
            <w:pPr>
              <w:pStyle w:val="15"/>
              <w:numPr>
                <w:ilvl w:val="0"/>
                <w:numId w:val="18"/>
              </w:numPr>
              <w:ind w:firstLineChars="0"/>
            </w:pPr>
            <w:r w:rsidRPr="00616761">
              <w:t>執行長</w:t>
            </w:r>
            <w:r w:rsidR="006C78CB" w:rsidRPr="00304C67">
              <w:rPr>
                <w:u w:val="single"/>
              </w:rPr>
              <w:t>趙均</w:t>
            </w:r>
            <w:proofErr w:type="gramStart"/>
            <w:r w:rsidR="006C78CB" w:rsidRPr="00304C67">
              <w:rPr>
                <w:u w:val="single"/>
              </w:rPr>
              <w:t>埔</w:t>
            </w:r>
            <w:proofErr w:type="gramEnd"/>
            <w:r w:rsidR="006C78CB">
              <w:rPr>
                <w:rFonts w:hint="eastAsia"/>
              </w:rPr>
              <w:t>先生</w:t>
            </w:r>
            <w:r w:rsidRPr="00616761">
              <w:t>提出創立</w:t>
            </w:r>
            <w:r w:rsidR="005E682A">
              <w:rPr>
                <w:rFonts w:hint="eastAsia"/>
              </w:rPr>
              <w:t>紡織數位協作平台</w:t>
            </w:r>
            <w:r w:rsidRPr="00616761">
              <w:t>的願景，</w:t>
            </w:r>
            <w:r w:rsidR="00F77BC0">
              <w:rPr>
                <w:rFonts w:hint="eastAsia"/>
              </w:rPr>
              <w:t>遂</w:t>
            </w:r>
            <w:r w:rsidRPr="00616761">
              <w:t>開啟</w:t>
            </w:r>
            <w:r w:rsidR="001C4F05">
              <w:rPr>
                <w:rFonts w:hint="eastAsia"/>
              </w:rPr>
              <w:t>團隊的</w:t>
            </w:r>
            <w:r w:rsidRPr="00616761">
              <w:t>紡織創新之路</w:t>
            </w:r>
            <w:r w:rsidR="00925C4E">
              <w:rPr>
                <w:rFonts w:hint="eastAsia"/>
              </w:rPr>
              <w:t>，</w:t>
            </w:r>
            <w:r w:rsidR="00F67EA5">
              <w:rPr>
                <w:rFonts w:hint="eastAsia"/>
              </w:rPr>
              <w:t>公司亦</w:t>
            </w:r>
            <w:r w:rsidR="00925C4E">
              <w:rPr>
                <w:rFonts w:hint="eastAsia"/>
              </w:rPr>
              <w:t>將資源全心投入於平台開發</w:t>
            </w:r>
            <w:r w:rsidR="008B1AA5">
              <w:rPr>
                <w:rFonts w:hint="eastAsia"/>
              </w:rPr>
              <w:t>。</w:t>
            </w:r>
          </w:p>
        </w:tc>
      </w:tr>
      <w:tr w:rsidR="00F121EF" w14:paraId="4C366AD4" w14:textId="77777777" w:rsidTr="00B83789">
        <w:trPr>
          <w:jc w:val="center"/>
        </w:trPr>
        <w:tc>
          <w:tcPr>
            <w:tcW w:w="1129" w:type="dxa"/>
            <w:vAlign w:val="center"/>
          </w:tcPr>
          <w:p w14:paraId="53D0980B" w14:textId="6964A5E3" w:rsidR="00F121EF" w:rsidRDefault="00AF34E0" w:rsidP="00DC471A">
            <w:pPr>
              <w:pStyle w:val="15"/>
              <w:ind w:firstLineChars="0" w:firstLine="0"/>
              <w:jc w:val="center"/>
            </w:pPr>
            <w:r>
              <w:rPr>
                <w:rFonts w:hint="eastAsia"/>
              </w:rPr>
              <w:t>2018</w:t>
            </w:r>
          </w:p>
        </w:tc>
        <w:tc>
          <w:tcPr>
            <w:tcW w:w="7938" w:type="dxa"/>
            <w:vAlign w:val="center"/>
          </w:tcPr>
          <w:p w14:paraId="0465B0A5" w14:textId="6BFB68C2" w:rsidR="00F121EF" w:rsidRDefault="00925C4E" w:rsidP="00062315">
            <w:pPr>
              <w:pStyle w:val="15"/>
              <w:numPr>
                <w:ilvl w:val="0"/>
                <w:numId w:val="18"/>
              </w:numPr>
              <w:ind w:firstLineChars="0"/>
            </w:pPr>
            <w:r w:rsidRPr="00925C4E">
              <w:t>研發出第</w:t>
            </w:r>
            <w:r w:rsidRPr="00925C4E">
              <w:t>4</w:t>
            </w:r>
            <w:r w:rsidRPr="00925C4E">
              <w:t>代布片</w:t>
            </w:r>
            <w:r w:rsidR="00681239">
              <w:rPr>
                <w:rFonts w:hint="eastAsia"/>
              </w:rPr>
              <w:t>掃描</w:t>
            </w:r>
            <w:r w:rsidRPr="00925C4E">
              <w:t>技術</w:t>
            </w:r>
            <w:r w:rsidR="002E24E4">
              <w:rPr>
                <w:rFonts w:hint="eastAsia"/>
              </w:rPr>
              <w:t>，</w:t>
            </w:r>
            <w:r w:rsidRPr="00925C4E">
              <w:t>取名</w:t>
            </w:r>
            <w:r w:rsidR="002E24E4">
              <w:rPr>
                <w:rFonts w:hint="eastAsia"/>
              </w:rPr>
              <w:t>為</w:t>
            </w:r>
            <w:r w:rsidRPr="00925C4E">
              <w:t>「</w:t>
            </w:r>
            <w:r w:rsidRPr="00925C4E">
              <w:t>Frontier.cool</w:t>
            </w:r>
            <w:r w:rsidRPr="00925C4E">
              <w:t>」</w:t>
            </w:r>
            <w:r w:rsidR="00692281">
              <w:rPr>
                <w:rFonts w:hint="eastAsia"/>
              </w:rPr>
              <w:t>。</w:t>
            </w:r>
          </w:p>
        </w:tc>
      </w:tr>
      <w:tr w:rsidR="00F121EF" w14:paraId="1DC5BAFD" w14:textId="77777777" w:rsidTr="00B83789">
        <w:trPr>
          <w:jc w:val="center"/>
        </w:trPr>
        <w:tc>
          <w:tcPr>
            <w:tcW w:w="1129" w:type="dxa"/>
            <w:vAlign w:val="center"/>
          </w:tcPr>
          <w:p w14:paraId="5EAD2C64" w14:textId="08DCA7F1" w:rsidR="00F121EF" w:rsidRDefault="00AF34E0" w:rsidP="00DC471A">
            <w:pPr>
              <w:pStyle w:val="15"/>
              <w:ind w:firstLineChars="0" w:firstLine="0"/>
              <w:jc w:val="center"/>
            </w:pPr>
            <w:r>
              <w:rPr>
                <w:rFonts w:hint="eastAsia"/>
              </w:rPr>
              <w:t>2019</w:t>
            </w:r>
          </w:p>
        </w:tc>
        <w:tc>
          <w:tcPr>
            <w:tcW w:w="7938" w:type="dxa"/>
            <w:vAlign w:val="center"/>
          </w:tcPr>
          <w:p w14:paraId="348CEF51" w14:textId="52689AF7" w:rsidR="00F121EF" w:rsidRDefault="001443F9" w:rsidP="00062315">
            <w:pPr>
              <w:pStyle w:val="15"/>
              <w:numPr>
                <w:ilvl w:val="0"/>
                <w:numId w:val="18"/>
              </w:numPr>
              <w:ind w:firstLineChars="0"/>
            </w:pPr>
            <w:r w:rsidRPr="001443F9">
              <w:rPr>
                <w:rFonts w:hint="eastAsia"/>
              </w:rPr>
              <w:t>受</w:t>
            </w:r>
            <w:r w:rsidRPr="001443F9">
              <w:rPr>
                <w:rFonts w:hint="eastAsia"/>
              </w:rPr>
              <w:t>JCPenney</w:t>
            </w:r>
            <w:r w:rsidRPr="001443F9">
              <w:rPr>
                <w:rFonts w:hint="eastAsia"/>
              </w:rPr>
              <w:t>推薦，於全球紡織論壇</w:t>
            </w:r>
            <w:r w:rsidRPr="001443F9">
              <w:rPr>
                <w:rFonts w:hint="eastAsia"/>
              </w:rPr>
              <w:t>PI Apparel 2019</w:t>
            </w:r>
            <w:r w:rsidRPr="001443F9">
              <w:rPr>
                <w:rFonts w:hint="eastAsia"/>
              </w:rPr>
              <w:t>向國際發表</w:t>
            </w:r>
            <w:r w:rsidR="00BC259A">
              <w:rPr>
                <w:rFonts w:hint="eastAsia"/>
              </w:rPr>
              <w:t>數位</w:t>
            </w:r>
            <w:r w:rsidR="00CF2B12">
              <w:rPr>
                <w:rFonts w:hint="eastAsia"/>
              </w:rPr>
              <w:t>布片</w:t>
            </w:r>
            <w:r w:rsidR="00BC259A">
              <w:rPr>
                <w:rFonts w:hint="eastAsia"/>
              </w:rPr>
              <w:t>掃描技術</w:t>
            </w:r>
            <w:r>
              <w:rPr>
                <w:rFonts w:hint="eastAsia"/>
              </w:rPr>
              <w:t>。</w:t>
            </w:r>
          </w:p>
        </w:tc>
      </w:tr>
      <w:tr w:rsidR="00F121EF" w14:paraId="25227358" w14:textId="77777777" w:rsidTr="00B83789">
        <w:trPr>
          <w:jc w:val="center"/>
        </w:trPr>
        <w:tc>
          <w:tcPr>
            <w:tcW w:w="1129" w:type="dxa"/>
            <w:vAlign w:val="center"/>
          </w:tcPr>
          <w:p w14:paraId="45A3371A" w14:textId="468E6279" w:rsidR="00F121EF" w:rsidRDefault="00646F54" w:rsidP="00DC471A">
            <w:pPr>
              <w:pStyle w:val="15"/>
              <w:ind w:firstLineChars="0" w:firstLine="0"/>
              <w:jc w:val="center"/>
            </w:pPr>
            <w:r>
              <w:rPr>
                <w:rFonts w:hint="eastAsia"/>
              </w:rPr>
              <w:lastRenderedPageBreak/>
              <w:t>2020</w:t>
            </w:r>
          </w:p>
        </w:tc>
        <w:tc>
          <w:tcPr>
            <w:tcW w:w="7938" w:type="dxa"/>
            <w:vAlign w:val="center"/>
          </w:tcPr>
          <w:p w14:paraId="3BB79AAE" w14:textId="77777777" w:rsidR="00545AC9" w:rsidRDefault="00646F54" w:rsidP="00545AC9">
            <w:pPr>
              <w:pStyle w:val="15"/>
              <w:numPr>
                <w:ilvl w:val="0"/>
                <w:numId w:val="18"/>
              </w:numPr>
              <w:ind w:firstLineChars="0"/>
            </w:pPr>
            <w:r w:rsidRPr="00646F54">
              <w:rPr>
                <w:rFonts w:hint="eastAsia"/>
              </w:rPr>
              <w:t>2020</w:t>
            </w:r>
            <w:r w:rsidRPr="00646F54">
              <w:rPr>
                <w:rFonts w:hint="eastAsia"/>
              </w:rPr>
              <w:t>年</w:t>
            </w:r>
            <w:r w:rsidRPr="00646F54">
              <w:rPr>
                <w:rFonts w:hint="eastAsia"/>
              </w:rPr>
              <w:t>4</w:t>
            </w:r>
            <w:r w:rsidRPr="00646F54">
              <w:rPr>
                <w:rFonts w:hint="eastAsia"/>
              </w:rPr>
              <w:t>月</w:t>
            </w:r>
            <w:r w:rsidRPr="00646F54">
              <w:rPr>
                <w:rFonts w:hint="eastAsia"/>
              </w:rPr>
              <w:t>20</w:t>
            </w:r>
            <w:r w:rsidRPr="00646F54">
              <w:rPr>
                <w:rFonts w:hint="eastAsia"/>
              </w:rPr>
              <w:t>日，</w:t>
            </w:r>
            <w:r w:rsidRPr="00646F54">
              <w:rPr>
                <w:rFonts w:hint="eastAsia"/>
              </w:rPr>
              <w:t>Frontier.cool</w:t>
            </w:r>
            <w:r w:rsidRPr="00646F54">
              <w:rPr>
                <w:rFonts w:hint="eastAsia"/>
              </w:rPr>
              <w:t>公司正式成立</w:t>
            </w:r>
            <w:r w:rsidR="00B22A9F">
              <w:rPr>
                <w:rFonts w:hint="eastAsia"/>
              </w:rPr>
              <w:t>。</w:t>
            </w:r>
          </w:p>
          <w:p w14:paraId="2185CD51" w14:textId="470555A5" w:rsidR="004B505D" w:rsidRDefault="006348DA" w:rsidP="00ED6CE6">
            <w:pPr>
              <w:pStyle w:val="15"/>
              <w:numPr>
                <w:ilvl w:val="0"/>
                <w:numId w:val="18"/>
              </w:numPr>
              <w:ind w:firstLineChars="0"/>
            </w:pPr>
            <w:r w:rsidRPr="006348DA">
              <w:rPr>
                <w:rFonts w:hint="eastAsia"/>
              </w:rPr>
              <w:t>與</w:t>
            </w:r>
            <w:r w:rsidRPr="006348DA">
              <w:rPr>
                <w:rFonts w:hint="eastAsia"/>
              </w:rPr>
              <w:t>3D</w:t>
            </w:r>
            <w:r w:rsidR="00F8471C">
              <w:rPr>
                <w:rFonts w:hint="eastAsia"/>
              </w:rPr>
              <w:t>服裝</w:t>
            </w:r>
            <w:r w:rsidRPr="006348DA">
              <w:rPr>
                <w:rFonts w:hint="eastAsia"/>
              </w:rPr>
              <w:t>設計公司</w:t>
            </w:r>
            <w:r w:rsidRPr="006348DA">
              <w:rPr>
                <w:rFonts w:hint="eastAsia"/>
              </w:rPr>
              <w:t>Virtuality Fashion</w:t>
            </w:r>
            <w:r w:rsidRPr="006348DA">
              <w:rPr>
                <w:rFonts w:hint="eastAsia"/>
              </w:rPr>
              <w:t>簽署合作協議</w:t>
            </w:r>
            <w:r w:rsidR="007F09F0">
              <w:rPr>
                <w:rFonts w:hint="eastAsia"/>
              </w:rPr>
              <w:t>。</w:t>
            </w:r>
          </w:p>
        </w:tc>
      </w:tr>
      <w:tr w:rsidR="00F121EF" w14:paraId="25AA7306" w14:textId="77777777" w:rsidTr="00B83789">
        <w:trPr>
          <w:jc w:val="center"/>
        </w:trPr>
        <w:tc>
          <w:tcPr>
            <w:tcW w:w="1129" w:type="dxa"/>
            <w:vAlign w:val="center"/>
          </w:tcPr>
          <w:p w14:paraId="35AFC56B" w14:textId="293CA509" w:rsidR="00F121EF" w:rsidRPr="006348DA" w:rsidRDefault="00012190" w:rsidP="00DC471A">
            <w:pPr>
              <w:pStyle w:val="15"/>
              <w:ind w:firstLineChars="0" w:firstLine="0"/>
              <w:jc w:val="center"/>
            </w:pPr>
            <w:r>
              <w:rPr>
                <w:rFonts w:hint="eastAsia"/>
              </w:rPr>
              <w:t>2021</w:t>
            </w:r>
          </w:p>
        </w:tc>
        <w:tc>
          <w:tcPr>
            <w:tcW w:w="7938" w:type="dxa"/>
            <w:vAlign w:val="center"/>
          </w:tcPr>
          <w:p w14:paraId="40625412" w14:textId="77777777" w:rsidR="00BF6FFC" w:rsidRDefault="00012190" w:rsidP="00BF6FFC">
            <w:pPr>
              <w:pStyle w:val="15"/>
              <w:numPr>
                <w:ilvl w:val="0"/>
                <w:numId w:val="20"/>
              </w:numPr>
              <w:ind w:firstLineChars="0"/>
            </w:pPr>
            <w:r w:rsidRPr="00012190">
              <w:t>成為台灣超過</w:t>
            </w:r>
            <w:r w:rsidRPr="00012190">
              <w:t>65%</w:t>
            </w:r>
            <w:r w:rsidRPr="00012190">
              <w:t>供應商的合作夥伴</w:t>
            </w:r>
            <w:r w:rsidR="00BF6FFC">
              <w:rPr>
                <w:rFonts w:hint="eastAsia"/>
              </w:rPr>
              <w:t>。</w:t>
            </w:r>
          </w:p>
          <w:p w14:paraId="33357A88" w14:textId="6C9577BD" w:rsidR="001E4730" w:rsidRDefault="001E4730" w:rsidP="00BF6FFC">
            <w:pPr>
              <w:pStyle w:val="15"/>
              <w:numPr>
                <w:ilvl w:val="0"/>
                <w:numId w:val="20"/>
              </w:numPr>
              <w:ind w:firstLineChars="0"/>
            </w:pPr>
            <w:r w:rsidRPr="001E4730">
              <w:rPr>
                <w:rFonts w:hint="eastAsia"/>
              </w:rPr>
              <w:t>參與</w:t>
            </w:r>
            <w:r w:rsidRPr="001E4730">
              <w:rPr>
                <w:rFonts w:hint="eastAsia"/>
              </w:rPr>
              <w:t>2021</w:t>
            </w:r>
            <w:r w:rsidRPr="001E4730">
              <w:rPr>
                <w:rFonts w:hint="eastAsia"/>
              </w:rPr>
              <w:t>選擇美國投資高峰會</w:t>
            </w:r>
            <w:r w:rsidR="00166BFF">
              <w:rPr>
                <w:rFonts w:hint="eastAsia"/>
              </w:rPr>
              <w:t>，</w:t>
            </w:r>
            <w:r w:rsidR="00166BFF" w:rsidRPr="00166BFF">
              <w:rPr>
                <w:rFonts w:hint="eastAsia"/>
              </w:rPr>
              <w:t>獲全球</w:t>
            </w:r>
            <w:r w:rsidR="00166BFF" w:rsidRPr="00166BFF">
              <w:rPr>
                <w:rFonts w:hint="eastAsia"/>
              </w:rPr>
              <w:t>E-Commerce</w:t>
            </w:r>
            <w:r w:rsidR="00166BFF" w:rsidRPr="00166BFF">
              <w:rPr>
                <w:rFonts w:hint="eastAsia"/>
              </w:rPr>
              <w:t>電子商務新創</w:t>
            </w:r>
            <w:r w:rsidR="00166BFF" w:rsidRPr="00166BFF">
              <w:rPr>
                <w:rFonts w:hint="eastAsia"/>
              </w:rPr>
              <w:t>Pitch</w:t>
            </w:r>
            <w:r w:rsidR="00166BFF" w:rsidRPr="00166BFF">
              <w:rPr>
                <w:rFonts w:hint="eastAsia"/>
              </w:rPr>
              <w:t>前三名</w:t>
            </w:r>
            <w:r w:rsidR="008A7490">
              <w:rPr>
                <w:rFonts w:hint="eastAsia"/>
              </w:rPr>
              <w:t>。</w:t>
            </w:r>
          </w:p>
        </w:tc>
      </w:tr>
      <w:tr w:rsidR="006348DA" w14:paraId="204880E9" w14:textId="77777777" w:rsidTr="00B83789">
        <w:trPr>
          <w:jc w:val="center"/>
        </w:trPr>
        <w:tc>
          <w:tcPr>
            <w:tcW w:w="1129" w:type="dxa"/>
            <w:vAlign w:val="center"/>
          </w:tcPr>
          <w:p w14:paraId="25DBAC72" w14:textId="5BA15F6F" w:rsidR="006348DA" w:rsidRPr="0066490F" w:rsidRDefault="0066490F" w:rsidP="00DC471A">
            <w:pPr>
              <w:pStyle w:val="15"/>
              <w:ind w:firstLineChars="0" w:firstLine="0"/>
              <w:jc w:val="center"/>
            </w:pPr>
            <w:r>
              <w:rPr>
                <w:rFonts w:hint="eastAsia"/>
              </w:rPr>
              <w:t>2022</w:t>
            </w:r>
          </w:p>
        </w:tc>
        <w:tc>
          <w:tcPr>
            <w:tcW w:w="7938" w:type="dxa"/>
            <w:vAlign w:val="center"/>
          </w:tcPr>
          <w:p w14:paraId="2A7A206A" w14:textId="4EDBB3FD" w:rsidR="00284AC3" w:rsidRDefault="00C912B6" w:rsidP="0066490F">
            <w:pPr>
              <w:pStyle w:val="15"/>
              <w:numPr>
                <w:ilvl w:val="0"/>
                <w:numId w:val="21"/>
              </w:numPr>
              <w:ind w:firstLineChars="0"/>
            </w:pPr>
            <w:r w:rsidRPr="00C912B6">
              <w:rPr>
                <w:rFonts w:hint="eastAsia"/>
              </w:rPr>
              <w:t>Frontier.cool</w:t>
            </w:r>
            <w:r w:rsidRPr="00C912B6">
              <w:rPr>
                <w:rFonts w:hint="eastAsia"/>
              </w:rPr>
              <w:t>獲選</w:t>
            </w:r>
            <w:r w:rsidRPr="00C912B6">
              <w:rPr>
                <w:rFonts w:hint="eastAsia"/>
              </w:rPr>
              <w:t>ITMF</w:t>
            </w:r>
            <w:r w:rsidRPr="00C912B6">
              <w:rPr>
                <w:rFonts w:hint="eastAsia"/>
              </w:rPr>
              <w:t>全球年度新創公司</w:t>
            </w:r>
            <w:r>
              <w:rPr>
                <w:rFonts w:hint="eastAsia"/>
              </w:rPr>
              <w:t>。</w:t>
            </w:r>
          </w:p>
          <w:p w14:paraId="77736076" w14:textId="61B88520" w:rsidR="00D37D1E" w:rsidRDefault="0043342F" w:rsidP="006C6C21">
            <w:pPr>
              <w:pStyle w:val="15"/>
              <w:numPr>
                <w:ilvl w:val="0"/>
                <w:numId w:val="21"/>
              </w:numPr>
              <w:ind w:firstLineChars="0"/>
            </w:pPr>
            <w:r>
              <w:rPr>
                <w:rFonts w:hint="eastAsia"/>
              </w:rPr>
              <w:t>與</w:t>
            </w:r>
            <w:r w:rsidR="00CF4BBD" w:rsidRPr="00B8589F">
              <w:t>德國</w:t>
            </w:r>
            <w:r w:rsidR="00CF4BBD" w:rsidRPr="00D37D1E">
              <w:rPr>
                <w:rFonts w:hint="eastAsia"/>
              </w:rPr>
              <w:t>布片硬體掃描商</w:t>
            </w:r>
            <w:r w:rsidR="00CF4BBD" w:rsidRPr="00B8589F">
              <w:t>VIZOO</w:t>
            </w:r>
            <w:r w:rsidR="00CF4BBD" w:rsidRPr="00B8589F">
              <w:t>、瑞士</w:t>
            </w:r>
            <w:r w:rsidR="00CF4BBD">
              <w:rPr>
                <w:rFonts w:hint="eastAsia"/>
              </w:rPr>
              <w:t>3D</w:t>
            </w:r>
            <w:r w:rsidR="00CF4BBD" w:rsidRPr="00D649D1">
              <w:rPr>
                <w:rFonts w:hint="cs"/>
              </w:rPr>
              <w:t>數位掃描業者</w:t>
            </w:r>
            <w:r w:rsidR="00CF4BBD" w:rsidRPr="00F9370D">
              <w:rPr>
                <w:rFonts w:hint="cs"/>
              </w:rPr>
              <w:t>So Real</w:t>
            </w:r>
            <w:r w:rsidR="00D96818" w:rsidRPr="00D37D1E">
              <w:rPr>
                <w:rFonts w:hint="eastAsia"/>
              </w:rPr>
              <w:t>公司合作</w:t>
            </w:r>
            <w:r w:rsidR="00D96818">
              <w:rPr>
                <w:rFonts w:hint="eastAsia"/>
              </w:rPr>
              <w:t>。</w:t>
            </w:r>
          </w:p>
        </w:tc>
      </w:tr>
      <w:tr w:rsidR="00F121EF" w14:paraId="2D728EDD" w14:textId="77777777" w:rsidTr="00B83789">
        <w:trPr>
          <w:jc w:val="center"/>
        </w:trPr>
        <w:tc>
          <w:tcPr>
            <w:tcW w:w="1129" w:type="dxa"/>
            <w:vAlign w:val="center"/>
          </w:tcPr>
          <w:p w14:paraId="170B68D3" w14:textId="58222744" w:rsidR="00F121EF" w:rsidRDefault="002C59F3" w:rsidP="00DC471A">
            <w:pPr>
              <w:pStyle w:val="15"/>
              <w:ind w:firstLineChars="0" w:firstLine="0"/>
              <w:jc w:val="center"/>
            </w:pPr>
            <w:r>
              <w:rPr>
                <w:rFonts w:hint="eastAsia"/>
              </w:rPr>
              <w:t>2023</w:t>
            </w:r>
          </w:p>
        </w:tc>
        <w:tc>
          <w:tcPr>
            <w:tcW w:w="7938" w:type="dxa"/>
            <w:vAlign w:val="center"/>
          </w:tcPr>
          <w:p w14:paraId="2BC1309C" w14:textId="1779A6E2" w:rsidR="00F121EF" w:rsidRPr="002C59F3" w:rsidRDefault="002C59F3" w:rsidP="002C59F3">
            <w:pPr>
              <w:pStyle w:val="15"/>
              <w:numPr>
                <w:ilvl w:val="0"/>
                <w:numId w:val="21"/>
              </w:numPr>
              <w:ind w:firstLineChars="0"/>
            </w:pPr>
            <w:r w:rsidRPr="002C59F3">
              <w:t>與台灣紡織數位升級發展協會（</w:t>
            </w:r>
            <w:r w:rsidRPr="002C59F3">
              <w:t>AADT</w:t>
            </w:r>
            <w:r w:rsidRPr="002C59F3">
              <w:t>）簽署合約</w:t>
            </w:r>
            <w:r w:rsidR="000448D1">
              <w:rPr>
                <w:rFonts w:hint="eastAsia"/>
              </w:rPr>
              <w:t>。</w:t>
            </w:r>
          </w:p>
        </w:tc>
      </w:tr>
      <w:tr w:rsidR="003A2432" w14:paraId="62F6B4A5" w14:textId="77777777" w:rsidTr="00B83789">
        <w:trPr>
          <w:jc w:val="center"/>
        </w:trPr>
        <w:tc>
          <w:tcPr>
            <w:tcW w:w="1129" w:type="dxa"/>
            <w:vAlign w:val="center"/>
          </w:tcPr>
          <w:p w14:paraId="36C13511" w14:textId="32E8D5CA" w:rsidR="003A2432" w:rsidRDefault="003A2432" w:rsidP="00DC471A">
            <w:pPr>
              <w:pStyle w:val="15"/>
              <w:ind w:firstLineChars="0" w:firstLine="0"/>
              <w:jc w:val="center"/>
            </w:pPr>
            <w:r>
              <w:rPr>
                <w:rFonts w:hint="eastAsia"/>
              </w:rPr>
              <w:t>2024</w:t>
            </w:r>
          </w:p>
        </w:tc>
        <w:tc>
          <w:tcPr>
            <w:tcW w:w="7938" w:type="dxa"/>
            <w:vAlign w:val="center"/>
          </w:tcPr>
          <w:p w14:paraId="2D1D9555" w14:textId="20BE9E3E" w:rsidR="003A2432" w:rsidRPr="002C59F3" w:rsidRDefault="009F4CEC" w:rsidP="002C59F3">
            <w:pPr>
              <w:pStyle w:val="15"/>
              <w:numPr>
                <w:ilvl w:val="0"/>
                <w:numId w:val="21"/>
              </w:numPr>
              <w:ind w:firstLineChars="0"/>
            </w:pPr>
            <w:r w:rsidRPr="009F4CEC">
              <w:rPr>
                <w:rFonts w:hint="eastAsia"/>
              </w:rPr>
              <w:t>與</w:t>
            </w:r>
            <w:r w:rsidRPr="009F4CEC">
              <w:rPr>
                <w:rFonts w:hint="eastAsia"/>
              </w:rPr>
              <w:t>3D</w:t>
            </w:r>
            <w:r w:rsidR="00E50920">
              <w:rPr>
                <w:rFonts w:hint="eastAsia"/>
              </w:rPr>
              <w:t>服</w:t>
            </w:r>
            <w:r w:rsidRPr="009F4CEC">
              <w:rPr>
                <w:rFonts w:hint="eastAsia"/>
              </w:rPr>
              <w:t>裝</w:t>
            </w:r>
            <w:r w:rsidR="002F12FE">
              <w:rPr>
                <w:rFonts w:hint="eastAsia"/>
              </w:rPr>
              <w:t>設計</w:t>
            </w:r>
            <w:r w:rsidRPr="009F4CEC">
              <w:rPr>
                <w:rFonts w:hint="eastAsia"/>
              </w:rPr>
              <w:t>公司</w:t>
            </w:r>
            <w:r w:rsidRPr="009F4CEC">
              <w:rPr>
                <w:rFonts w:hint="eastAsia"/>
              </w:rPr>
              <w:t>CLO Virtual Fashion</w:t>
            </w:r>
            <w:r w:rsidR="00FC105B">
              <w:rPr>
                <w:rFonts w:hint="eastAsia"/>
              </w:rPr>
              <w:t>正式</w:t>
            </w:r>
            <w:r w:rsidRPr="009F4CEC">
              <w:rPr>
                <w:rFonts w:hint="eastAsia"/>
              </w:rPr>
              <w:t>展開策略合作</w:t>
            </w:r>
            <w:r w:rsidR="00CD4749">
              <w:rPr>
                <w:rFonts w:hint="eastAsia"/>
              </w:rPr>
              <w:t>。</w:t>
            </w:r>
          </w:p>
        </w:tc>
      </w:tr>
    </w:tbl>
    <w:p w14:paraId="4A33C129" w14:textId="3D7BA005" w:rsidR="00B86DAA" w:rsidRDefault="00251DDB" w:rsidP="00A55F31">
      <w:pPr>
        <w:pStyle w:val="afff5"/>
        <w:rPr>
          <w:rFonts w:cstheme="majorBidi"/>
          <w:b/>
          <w:sz w:val="40"/>
          <w:szCs w:val="48"/>
        </w:rPr>
      </w:pPr>
      <w:r>
        <w:rPr>
          <w:rFonts w:hint="eastAsia"/>
        </w:rPr>
        <w:t>資料來源：本研究整理</w:t>
      </w:r>
      <w:r w:rsidR="00B86DAA">
        <w:br w:type="page"/>
      </w:r>
    </w:p>
    <w:p w14:paraId="7545AD86" w14:textId="7507E046" w:rsidR="00953384" w:rsidRDefault="00953384" w:rsidP="0006680C">
      <w:pPr>
        <w:pStyle w:val="1"/>
      </w:pPr>
      <w:bookmarkStart w:id="127" w:name="_Toc202118614"/>
      <w:r>
        <w:rPr>
          <w:rFonts w:hint="eastAsia"/>
        </w:rPr>
        <w:lastRenderedPageBreak/>
        <w:t>第五章、個案分析</w:t>
      </w:r>
      <w:bookmarkEnd w:id="127"/>
    </w:p>
    <w:p w14:paraId="2CA70D62" w14:textId="56F16E9A" w:rsidR="001A7C22" w:rsidRDefault="00953384" w:rsidP="001A7C22">
      <w:pPr>
        <w:pStyle w:val="2"/>
      </w:pPr>
      <w:bookmarkStart w:id="128" w:name="_Toc202118615"/>
      <w:r>
        <w:rPr>
          <w:rFonts w:hint="eastAsia"/>
        </w:rPr>
        <w:t>5.1</w:t>
      </w:r>
      <w:r w:rsidR="00EF5380">
        <w:rPr>
          <w:rFonts w:hint="eastAsia"/>
        </w:rPr>
        <w:t xml:space="preserve"> </w:t>
      </w:r>
      <w:r w:rsidR="008D790D">
        <w:t>臺灣通用紡織科技股份有限公司</w:t>
      </w:r>
      <w:proofErr w:type="gramStart"/>
      <w:r w:rsidR="000720BC" w:rsidRPr="001D41D3">
        <w:rPr>
          <w:rFonts w:hint="eastAsia"/>
          <w:sz w:val="32"/>
          <w:szCs w:val="36"/>
        </w:rPr>
        <w:t>（</w:t>
      </w:r>
      <w:proofErr w:type="gramEnd"/>
      <w:r w:rsidR="008D3AD3" w:rsidRPr="001D41D3">
        <w:rPr>
          <w:sz w:val="32"/>
          <w:szCs w:val="36"/>
        </w:rPr>
        <w:t>Frontier.cool</w:t>
      </w:r>
      <w:proofErr w:type="gramStart"/>
      <w:r w:rsidR="000720BC" w:rsidRPr="001D41D3">
        <w:rPr>
          <w:rFonts w:hint="eastAsia"/>
          <w:sz w:val="32"/>
          <w:szCs w:val="36"/>
        </w:rPr>
        <w:t>）</w:t>
      </w:r>
      <w:bookmarkEnd w:id="128"/>
      <w:proofErr w:type="gramEnd"/>
    </w:p>
    <w:p w14:paraId="5C2657B9" w14:textId="128BFEFF" w:rsidR="003016F8" w:rsidRDefault="003016F8" w:rsidP="003016F8">
      <w:pPr>
        <w:pStyle w:val="3"/>
      </w:pPr>
      <w:bookmarkStart w:id="129" w:name="_Toc202118616"/>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29"/>
    </w:p>
    <w:p w14:paraId="60349BB0" w14:textId="77777777" w:rsidR="008C01BA" w:rsidRDefault="008C01BA" w:rsidP="00870F6B">
      <w:pPr>
        <w:pStyle w:val="a0"/>
      </w:pPr>
      <w:r>
        <w:t>傳統</w:t>
      </w:r>
      <w:proofErr w:type="gramStart"/>
      <w:r>
        <w:t>低效且</w:t>
      </w:r>
      <w:proofErr w:type="gramEnd"/>
      <w:r>
        <w:t>長期未更新的生產流程瓶頸</w:t>
      </w:r>
    </w:p>
    <w:p w14:paraId="3DFBDE55" w14:textId="00C761A3"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w:t>
      </w:r>
      <w:r w:rsidR="00552C2C" w:rsidRPr="00B43016">
        <w:rPr>
          <w:color w:val="EE0000"/>
        </w:rPr>
        <w:t>雖然布料生產的技藝與工藝，例如材質處理、觸感</w:t>
      </w:r>
      <w:r w:rsidR="00552EE7" w:rsidRPr="00B43016">
        <w:rPr>
          <w:rFonts w:hint="eastAsia"/>
          <w:color w:val="EE0000"/>
        </w:rPr>
        <w:t>表現</w:t>
      </w:r>
      <w:r w:rsidR="00552C2C" w:rsidRPr="00B43016">
        <w:rPr>
          <w:color w:val="EE0000"/>
        </w:rPr>
        <w:t>、花</w:t>
      </w:r>
      <w:r w:rsidR="00552EE7" w:rsidRPr="00B43016">
        <w:rPr>
          <w:rFonts w:hint="eastAsia"/>
          <w:color w:val="EE0000"/>
        </w:rPr>
        <w:t>紋設計</w:t>
      </w:r>
      <w:r w:rsidR="00552C2C" w:rsidRPr="00B43016">
        <w:rPr>
          <w:color w:val="EE0000"/>
        </w:rPr>
        <w:t>等技術持續進步</w:t>
      </w:r>
      <w:r w:rsidR="00CB14FE" w:rsidRPr="00B43016">
        <w:rPr>
          <w:rFonts w:hint="eastAsia"/>
          <w:color w:val="EE0000"/>
        </w:rPr>
        <w:t>，</w:t>
      </w:r>
      <w:r w:rsidR="00CB14FE" w:rsidRPr="00B43016">
        <w:rPr>
          <w:color w:val="EE0000"/>
        </w:rPr>
        <w:t>但整體的商業模式幾乎未曾革新，仍停留在</w:t>
      </w:r>
      <w:r w:rsidR="006F29B2" w:rsidRPr="00B43016">
        <w:rPr>
          <w:rFonts w:hint="eastAsia"/>
          <w:color w:val="EE0000"/>
        </w:rPr>
        <w:t>舊有</w:t>
      </w:r>
      <w:r w:rsidR="00CB14FE" w:rsidRPr="00B43016">
        <w:rPr>
          <w:color w:val="EE0000"/>
        </w:rPr>
        <w:t>運作邏輯之中</w:t>
      </w:r>
      <w:r w:rsidR="00CB14FE">
        <w:t>。</w:t>
      </w:r>
    </w:p>
    <w:p w14:paraId="22AEA697" w14:textId="0D2E060C" w:rsidR="000442F1" w:rsidRDefault="009A04FE" w:rsidP="00462EE3">
      <w:pPr>
        <w:pStyle w:val="15"/>
        <w:ind w:firstLine="480"/>
      </w:pPr>
      <w:r>
        <w:rPr>
          <w:rFonts w:hint="eastAsia"/>
        </w:rPr>
        <w:t>傳統流程中</w:t>
      </w:r>
      <w:r w:rsidR="000442F1">
        <w:t>供應商收到品牌訂單後</w:t>
      </w:r>
      <w:r w:rsidR="007421A3">
        <w:rPr>
          <w:rFonts w:hint="eastAsia"/>
        </w:rPr>
        <w:t>，</w:t>
      </w:r>
      <w:r w:rsidR="007421A3">
        <w:t>需仰賴</w:t>
      </w:r>
      <w:proofErr w:type="gramStart"/>
      <w:r w:rsidR="007421A3">
        <w:t>實體樣布反覆</w:t>
      </w:r>
      <w:proofErr w:type="gramEnd"/>
      <w:r w:rsidR="007421A3">
        <w:t>寄送</w:t>
      </w:r>
      <w:r w:rsidR="0095632E">
        <w:t>，以確認布料的材質細節與花色規格。</w:t>
      </w:r>
      <w:r w:rsidR="0067569A" w:rsidRPr="00B43016">
        <w:rPr>
          <w:rFonts w:hint="eastAsia"/>
          <w:color w:val="EE0000"/>
        </w:rPr>
        <w:t>從</w:t>
      </w:r>
      <w:r w:rsidR="000442F1" w:rsidRPr="00B43016">
        <w:rPr>
          <w:color w:val="EE0000"/>
        </w:rPr>
        <w:t>布料挑選、</w:t>
      </w:r>
      <w:proofErr w:type="gramStart"/>
      <w:r w:rsidR="000442F1" w:rsidRPr="00B43016">
        <w:rPr>
          <w:color w:val="EE0000"/>
        </w:rPr>
        <w:t>樣布寄</w:t>
      </w:r>
      <w:proofErr w:type="gramEnd"/>
      <w:r w:rsidR="000442F1" w:rsidRPr="00B43016">
        <w:rPr>
          <w:color w:val="EE0000"/>
        </w:rPr>
        <w:t>送、</w:t>
      </w:r>
      <w:r w:rsidR="007421A3" w:rsidRPr="00B43016">
        <w:rPr>
          <w:color w:val="EE0000"/>
        </w:rPr>
        <w:t>來回溝通</w:t>
      </w:r>
      <w:r w:rsidR="00B43016">
        <w:rPr>
          <w:rFonts w:hint="eastAsia"/>
          <w:color w:val="EE0000"/>
        </w:rPr>
        <w:t>訂單需求</w:t>
      </w:r>
      <w:r w:rsidR="000442F1" w:rsidRPr="00B43016">
        <w:rPr>
          <w:color w:val="EE0000"/>
        </w:rPr>
        <w:t>到最終審核，</w:t>
      </w:r>
      <w:r w:rsidR="0095632E" w:rsidRPr="00B43016">
        <w:rPr>
          <w:color w:val="EE0000"/>
        </w:rPr>
        <w:t>每一階段都高度依賴人工操作與</w:t>
      </w:r>
      <w:proofErr w:type="gramStart"/>
      <w:r w:rsidR="0095632E" w:rsidRPr="00B43016">
        <w:rPr>
          <w:color w:val="EE0000"/>
        </w:rPr>
        <w:t>實體樣布的</w:t>
      </w:r>
      <w:proofErr w:type="gramEnd"/>
      <w:r w:rsidR="0095632E" w:rsidRPr="00B43016">
        <w:rPr>
          <w:color w:val="EE0000"/>
        </w:rPr>
        <w:t>傳遞</w:t>
      </w:r>
      <w:r w:rsidR="0095632E">
        <w:t>，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proofErr w:type="gramStart"/>
      <w:r w:rsidR="001C484A">
        <w:rPr>
          <w:rFonts w:hint="eastAsia"/>
        </w:rPr>
        <w:t>此外，</w:t>
      </w:r>
      <w:r w:rsidR="00D47529">
        <w:rPr>
          <w:rFonts w:hint="eastAsia"/>
        </w:rPr>
        <w:t>若寄</w:t>
      </w:r>
      <w:proofErr w:type="gramEnd"/>
      <w:r w:rsidR="00D47529">
        <w:rPr>
          <w:rFonts w:hint="eastAsia"/>
        </w:rPr>
        <w:t>送</w:t>
      </w:r>
      <w:proofErr w:type="gramStart"/>
      <w:r w:rsidR="00D47529">
        <w:rPr>
          <w:rFonts w:hint="eastAsia"/>
        </w:rPr>
        <w:t>的</w:t>
      </w:r>
      <w:r w:rsidR="000442F1">
        <w:t>樣布不</w:t>
      </w:r>
      <w:proofErr w:type="gramEnd"/>
      <w:r w:rsidR="000442F1">
        <w:t>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w:t>
      </w:r>
      <w:r w:rsidR="00B43016">
        <w:rPr>
          <w:rFonts w:hint="eastAsia"/>
        </w:rPr>
        <w:t>資源</w:t>
      </w:r>
      <w:r w:rsidR="000442F1">
        <w:t>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w:t>
      </w:r>
      <w:r w:rsidR="00BB69EA" w:rsidRPr="00C54FB0">
        <w:rPr>
          <w:color w:val="EE0000"/>
        </w:rPr>
        <w:t>支撐</w:t>
      </w:r>
      <w:r w:rsidR="00DE61EE" w:rsidRPr="00C54FB0">
        <w:rPr>
          <w:rFonts w:hint="eastAsia"/>
          <w:color w:val="EE0000"/>
        </w:rPr>
        <w:t>現代</w:t>
      </w:r>
      <w:r w:rsidR="00BB69EA" w:rsidRPr="00C54FB0">
        <w:rPr>
          <w:color w:val="EE0000"/>
        </w:rPr>
        <w:t>品牌對「快速反應」與「永續目標」的高度要求</w:t>
      </w:r>
      <w:r w:rsidR="00BB69EA">
        <w:t>，</w:t>
      </w:r>
      <w:r w:rsidR="00CC0C09">
        <w:rPr>
          <w:rFonts w:hint="eastAsia"/>
        </w:rPr>
        <w:t>因此</w:t>
      </w:r>
      <w:r w:rsidR="00BB69EA">
        <w:t>紡織產業被視為低效率、轉型遲緩的「夕陽產業」</w:t>
      </w:r>
      <w:r w:rsidR="00630074">
        <w:rPr>
          <w:rFonts w:hint="eastAsia"/>
        </w:rPr>
        <w:t>，團隊發現，</w:t>
      </w:r>
      <w:r w:rsidR="00630074">
        <w:t>這</w:t>
      </w:r>
      <w:r w:rsidR="00630074" w:rsidRPr="00DE57FA">
        <w:rPr>
          <w:color w:val="EE0000"/>
        </w:rPr>
        <w:t>並非單一作業流程</w:t>
      </w:r>
      <w:r w:rsidR="00982CF9" w:rsidRPr="00DE57FA">
        <w:rPr>
          <w:rFonts w:hint="eastAsia"/>
          <w:color w:val="EE0000"/>
        </w:rPr>
        <w:t>不良</w:t>
      </w:r>
      <w:r w:rsidR="006D4C3A" w:rsidRPr="00DE57FA">
        <w:rPr>
          <w:rFonts w:hint="eastAsia"/>
          <w:color w:val="EE0000"/>
        </w:rPr>
        <w:t>所導致</w:t>
      </w:r>
      <w:r w:rsidR="00D50DC1" w:rsidRPr="00DE57FA">
        <w:rPr>
          <w:rFonts w:hint="eastAsia"/>
          <w:color w:val="EE0000"/>
        </w:rPr>
        <w:t>的困境</w:t>
      </w:r>
      <w:r w:rsidR="00630074" w:rsidRPr="00DE57FA">
        <w:rPr>
          <w:color w:val="EE0000"/>
        </w:rPr>
        <w:t>，而是整體產業結構長期未被翻新的結果</w:t>
      </w:r>
      <w:r w:rsidR="00630074">
        <w:t>。</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1EABF1BD" w:rsidR="00FA1D72" w:rsidRPr="000B0347" w:rsidRDefault="00FA1D72" w:rsidP="00410D6D">
      <w:pPr>
        <w:pStyle w:val="a0"/>
        <w:rPr>
          <w:i/>
        </w:rPr>
      </w:pPr>
      <w:r w:rsidRPr="00FA1D72">
        <w:rPr>
          <w:rFonts w:hint="eastAsia"/>
        </w:rPr>
        <w:t>紡織產業</w:t>
      </w:r>
      <w:r w:rsidR="00AD4042">
        <w:rPr>
          <w:rFonts w:hint="eastAsia"/>
        </w:rPr>
        <w:t>原物料、</w:t>
      </w:r>
      <w:proofErr w:type="gramStart"/>
      <w:r w:rsidR="00AD4042">
        <w:rPr>
          <w:rFonts w:hint="eastAsia"/>
        </w:rPr>
        <w:t>樣布</w:t>
      </w:r>
      <w:proofErr w:type="gramEnd"/>
      <w:r w:rsidR="00AD4042">
        <w:rPr>
          <w:rFonts w:hint="eastAsia"/>
        </w:rPr>
        <w:t>、成衣等</w:t>
      </w:r>
      <w:r w:rsidRPr="00FA1D72">
        <w:rPr>
          <w:rFonts w:hint="eastAsia"/>
        </w:rPr>
        <w:t>高庫存</w:t>
      </w:r>
      <w:r w:rsidR="00AD4042">
        <w:rPr>
          <w:rFonts w:hint="eastAsia"/>
        </w:rPr>
        <w:t>問</w:t>
      </w:r>
      <w:r w:rsidRPr="00FA1D72">
        <w:rPr>
          <w:rFonts w:hint="eastAsia"/>
        </w:rPr>
        <w:t>題</w:t>
      </w:r>
    </w:p>
    <w:p w14:paraId="36CAAA39" w14:textId="1A759621" w:rsidR="008361B7" w:rsidRPr="008361B7" w:rsidRDefault="00E665C7" w:rsidP="00462EE3">
      <w:pPr>
        <w:pStyle w:val="15"/>
        <w:ind w:firstLine="480"/>
      </w:pPr>
      <w:r>
        <w:rPr>
          <w:rFonts w:hint="eastAsia"/>
        </w:rPr>
        <w:t>而</w:t>
      </w:r>
      <w:r w:rsidR="000B0347">
        <w:t>紡織產業</w:t>
      </w:r>
      <w:r w:rsidR="000B0347" w:rsidRPr="00DE57FA">
        <w:rPr>
          <w:color w:val="EE0000"/>
        </w:rPr>
        <w:t>長期仰賴高庫存與預測性生產</w:t>
      </w:r>
      <w:r w:rsidR="00BD6259" w:rsidRPr="00DE57FA">
        <w:rPr>
          <w:rFonts w:hint="eastAsia"/>
          <w:color w:val="EE0000"/>
        </w:rPr>
        <w:t>的經營</w:t>
      </w:r>
      <w:r w:rsidR="000B0347" w:rsidRPr="00DE57FA">
        <w:rPr>
          <w:color w:val="EE0000"/>
        </w:rPr>
        <w:t>模式，</w:t>
      </w:r>
      <w:r w:rsidR="00216454" w:rsidRPr="00DE57FA">
        <w:rPr>
          <w:rFonts w:hint="eastAsia"/>
          <w:color w:val="EE0000"/>
        </w:rPr>
        <w:t>產生了</w:t>
      </w:r>
      <w:r w:rsidR="000B0347" w:rsidRPr="00DE57FA">
        <w:rPr>
          <w:color w:val="EE0000"/>
        </w:rPr>
        <w:t>嚴重的資源浪費</w:t>
      </w:r>
      <w:r w:rsidR="00216454" w:rsidRPr="00DE57FA">
        <w:rPr>
          <w:rFonts w:hint="eastAsia"/>
          <w:color w:val="EE0000"/>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w:t>
      </w:r>
      <w:r w:rsidR="00BD6259">
        <w:lastRenderedPageBreak/>
        <w:t>量下單以確保供貨穩定</w:t>
      </w:r>
      <w:r w:rsidR="0035237D">
        <w:rPr>
          <w:rFonts w:hint="eastAsia"/>
        </w:rPr>
        <w:t>。</w:t>
      </w:r>
      <w:r w:rsidR="008361B7" w:rsidRPr="008361B7">
        <w:t>這種過度依賴預測的生產邏輯，使得</w:t>
      </w:r>
      <w:proofErr w:type="gramStart"/>
      <w:r w:rsidR="008361B7" w:rsidRPr="008361B7">
        <w:t>供應鏈從</w:t>
      </w:r>
      <w:r w:rsidR="003E4B26">
        <w:rPr>
          <w:rFonts w:hint="eastAsia"/>
        </w:rPr>
        <w:t>布料</w:t>
      </w:r>
      <w:proofErr w:type="gramEnd"/>
      <w:r w:rsidR="008361B7" w:rsidRPr="008361B7">
        <w:t>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71955D66"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30" w:name="_Toc202118617"/>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30"/>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6D7B883F" w14:textId="096735BE" w:rsidR="005C7784" w:rsidRPr="005C7784" w:rsidRDefault="005C7784" w:rsidP="00462EE3">
      <w:pPr>
        <w:pStyle w:val="15"/>
        <w:ind w:firstLine="480"/>
        <w:rPr>
          <w:rStyle w:val="aff8"/>
          <w:b/>
          <w:bCs w:val="0"/>
          <w:color w:val="auto"/>
        </w:rPr>
      </w:pPr>
      <w:r w:rsidRPr="005C7784">
        <w:t>觀察產業現況後，</w:t>
      </w:r>
      <w:r w:rsidR="008D244B">
        <w:rPr>
          <w:rFonts w:hint="eastAsia"/>
        </w:rPr>
        <w:t>團隊</w:t>
      </w:r>
      <w:r w:rsidRPr="005C7784">
        <w:t>意識到</w:t>
      </w:r>
      <w:r w:rsidR="00D6129E" w:rsidRPr="0060091B">
        <w:rPr>
          <w:rFonts w:hint="eastAsia"/>
          <w:color w:val="EE0000"/>
        </w:rPr>
        <w:t>產業</w:t>
      </w:r>
      <w:r w:rsidR="00755199" w:rsidRPr="0060091B">
        <w:rPr>
          <w:rFonts w:hint="eastAsia"/>
          <w:color w:val="EE0000"/>
        </w:rPr>
        <w:t>文化</w:t>
      </w:r>
      <w:r w:rsidR="00D6129E" w:rsidRPr="0060091B">
        <w:rPr>
          <w:rFonts w:hint="eastAsia"/>
          <w:color w:val="EE0000"/>
        </w:rPr>
        <w:t>與運營模式造成的</w:t>
      </w:r>
      <w:r w:rsidRPr="0060091B">
        <w:rPr>
          <w:color w:val="EE0000"/>
        </w:rPr>
        <w:t>過度生產不僅影響經營效率，更對地球造成沉重負擔，</w:t>
      </w:r>
      <w:r w:rsidRPr="005C7784">
        <w:t>特別是原物料、生產用水與能源</w:t>
      </w:r>
      <w:r w:rsidR="00696116">
        <w:rPr>
          <w:rFonts w:hint="eastAsia"/>
        </w:rPr>
        <w:t>浪費</w:t>
      </w:r>
      <w:r w:rsidRPr="005C7784">
        <w:t>。</w:t>
      </w:r>
      <w:r w:rsidR="006D3FA4">
        <w:rPr>
          <w:rFonts w:hint="eastAsia"/>
        </w:rPr>
        <w:t>創辦人</w:t>
      </w:r>
      <w:r w:rsidR="00B23719">
        <w:rPr>
          <w:rFonts w:hint="eastAsia"/>
        </w:rPr>
        <w:t>因此</w:t>
      </w:r>
      <w:r w:rsidRPr="005C7784">
        <w:t>萌生了以數位</w:t>
      </w:r>
      <w:r w:rsidR="00F62477">
        <w:rPr>
          <w:rFonts w:hint="eastAsia"/>
        </w:rPr>
        <w:t>科技</w:t>
      </w:r>
      <w:r w:rsidRPr="005C7784">
        <w:t>來改變現況的強烈意圖，希望透過</w:t>
      </w:r>
      <w:r w:rsidR="00D362E1">
        <w:rPr>
          <w:rFonts w:hint="eastAsia"/>
        </w:rPr>
        <w:t>科技來解決資源浪費的問題，</w:t>
      </w:r>
      <w:r w:rsidR="00966133">
        <w:rPr>
          <w:rFonts w:hint="eastAsia"/>
        </w:rPr>
        <w:t>並</w:t>
      </w:r>
      <w:r w:rsidR="00833755" w:rsidRPr="00FC7634">
        <w:rPr>
          <w:rFonts w:hint="eastAsia"/>
        </w:rPr>
        <w:t>思索著</w:t>
      </w:r>
      <w:r w:rsidR="00D362E1" w:rsidRPr="0060091B">
        <w:rPr>
          <w:rFonts w:hint="eastAsia"/>
          <w:color w:val="EE0000"/>
        </w:rPr>
        <w:t>如何</w:t>
      </w:r>
      <w:r w:rsidRPr="0060091B">
        <w:rPr>
          <w:color w:val="EE0000"/>
        </w:rPr>
        <w:t>讓設計端與採購端在尚未進行</w:t>
      </w:r>
      <w:proofErr w:type="gramStart"/>
      <w:r w:rsidRPr="0060091B">
        <w:rPr>
          <w:color w:val="EE0000"/>
        </w:rPr>
        <w:t>實體樣布製作</w:t>
      </w:r>
      <w:proofErr w:type="gramEnd"/>
      <w:r w:rsidRPr="0060091B">
        <w:rPr>
          <w:color w:val="EE0000"/>
        </w:rPr>
        <w:t>之前，就能夠透過數位方式預覽與審核布料資訊</w:t>
      </w:r>
      <w:r w:rsidRPr="00FC7634">
        <w:t>，</w:t>
      </w:r>
      <w:r w:rsidRPr="005C7784">
        <w:t>從而大幅</w:t>
      </w:r>
      <w:r w:rsidRPr="0060091B">
        <w:rPr>
          <w:color w:val="EE0000"/>
        </w:rPr>
        <w:t>降低</w:t>
      </w:r>
      <w:proofErr w:type="gramStart"/>
      <w:r w:rsidRPr="0060091B">
        <w:rPr>
          <w:color w:val="EE0000"/>
        </w:rPr>
        <w:t>因樣布</w:t>
      </w:r>
      <w:proofErr w:type="gramEnd"/>
      <w:r w:rsidRPr="0060091B">
        <w:rPr>
          <w:color w:val="EE0000"/>
        </w:rPr>
        <w:t>反覆修改所產生的成本與資源浪費</w:t>
      </w:r>
      <w:r w:rsidR="00D362E1">
        <w:rPr>
          <w:rFonts w:hint="eastAsia"/>
        </w:rPr>
        <w:t>。</w:t>
      </w:r>
    </w:p>
    <w:p w14:paraId="134C6F01" w14:textId="3199446D" w:rsidR="00372D59" w:rsidRPr="003A0CF0" w:rsidRDefault="00372D59" w:rsidP="00462EE3">
      <w:pPr>
        <w:pStyle w:val="aff4"/>
        <w:ind w:left="360" w:right="360" w:firstLine="480"/>
      </w:pPr>
      <w:r w:rsidRPr="003A0CF0">
        <w:rPr>
          <w:rFonts w:hint="eastAsia"/>
        </w:rPr>
        <w:t>「其實生產庫存是一個很不合理的事情，對於紡織工廠來說，他們開一台機台，要用的水、用的電、要耗費的資源是很</w:t>
      </w:r>
      <w:r w:rsidR="000E5ED6">
        <w:rPr>
          <w:rFonts w:hint="eastAsia"/>
        </w:rPr>
        <w:t>多的</w:t>
      </w:r>
      <w:r w:rsidRPr="003A0CF0">
        <w:rPr>
          <w:rFonts w:hint="eastAsia"/>
        </w:rPr>
        <w:t>。如果就只是為了滿足消費者的不確定需求就多訂，</w:t>
      </w:r>
      <w:r w:rsidR="00DD3D7B" w:rsidRPr="003A0CF0">
        <w:rPr>
          <w:rFonts w:hint="eastAsia"/>
        </w:rPr>
        <w:t>就</w:t>
      </w:r>
      <w:r w:rsidRPr="003A0CF0">
        <w:rPr>
          <w:rFonts w:hint="eastAsia"/>
        </w:rPr>
        <w:t>讓工廠浪費了很多資源去做庫存，這對這個整個地球</w:t>
      </w:r>
      <w:proofErr w:type="gramStart"/>
      <w:r w:rsidRPr="003A0CF0">
        <w:rPr>
          <w:rFonts w:hint="eastAsia"/>
        </w:rPr>
        <w:t>來說是一個</w:t>
      </w:r>
      <w:proofErr w:type="gramEnd"/>
      <w:r w:rsidRPr="003A0CF0">
        <w:rPr>
          <w:rFonts w:hint="eastAsia"/>
        </w:rPr>
        <w:t>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1BF1ABBF" w14:textId="79598A3C" w:rsidR="001813E6" w:rsidRDefault="00F866BC" w:rsidP="00E058BB">
      <w:pPr>
        <w:pStyle w:val="15"/>
        <w:ind w:firstLine="480"/>
      </w:pPr>
      <w:r w:rsidRPr="00F866BC">
        <w:t>除了庫存問題外，</w:t>
      </w:r>
      <w:r w:rsidR="00A80308" w:rsidRPr="00196DB1">
        <w:rPr>
          <w:rFonts w:hint="eastAsia"/>
          <w:color w:val="EE0000"/>
        </w:rPr>
        <w:t>紡織產業</w:t>
      </w:r>
      <w:r w:rsidR="00AC2957" w:rsidRPr="00196DB1">
        <w:rPr>
          <w:rFonts w:hint="eastAsia"/>
          <w:color w:val="EE0000"/>
        </w:rPr>
        <w:t>中</w:t>
      </w:r>
      <w:r w:rsidRPr="00196DB1">
        <w:rPr>
          <w:color w:val="EE0000"/>
        </w:rPr>
        <w:t>品牌與供應鏈之間在訂單溝通上的斷點，是導致紡織產業效率低落的另一大關鍵因素</w:t>
      </w:r>
      <w:r w:rsidRPr="00F866BC">
        <w:t>。特別是</w:t>
      </w:r>
      <w:proofErr w:type="gramStart"/>
      <w:r w:rsidRPr="00F866BC">
        <w:t>在樣布確認</w:t>
      </w:r>
      <w:proofErr w:type="gramEnd"/>
      <w:r w:rsidRPr="00F866BC">
        <w:t>過程中，品牌端與供應商之間必須</w:t>
      </w:r>
      <w:r w:rsidR="007F3165">
        <w:rPr>
          <w:rFonts w:hint="eastAsia"/>
        </w:rPr>
        <w:t>以</w:t>
      </w:r>
      <w:proofErr w:type="gramStart"/>
      <w:r w:rsidRPr="00F866BC">
        <w:t>實體樣布反覆</w:t>
      </w:r>
      <w:proofErr w:type="gramEnd"/>
      <w:r w:rsidRPr="00F866BC">
        <w:t>寄送</w:t>
      </w:r>
      <w:r w:rsidR="00B82F0D">
        <w:rPr>
          <w:rFonts w:hint="eastAsia"/>
        </w:rPr>
        <w:t>來確認質感與色差</w:t>
      </w:r>
      <w:r w:rsidRPr="00F866BC">
        <w:t>，導致決策周期冗長，</w:t>
      </w:r>
      <w:r w:rsidR="0042748A">
        <w:rPr>
          <w:rFonts w:hint="eastAsia"/>
        </w:rPr>
        <w:t>倘</w:t>
      </w:r>
      <w:r w:rsidR="00A566E1">
        <w:rPr>
          <w:rFonts w:hint="eastAsia"/>
        </w:rPr>
        <w:t>若訂單為跨國的遠距訂單，</w:t>
      </w:r>
      <w:r w:rsidR="007C6B6E">
        <w:rPr>
          <w:rFonts w:hint="eastAsia"/>
        </w:rPr>
        <w:t>來回確認</w:t>
      </w:r>
      <w:proofErr w:type="gramStart"/>
      <w:r w:rsidR="007C6B6E">
        <w:rPr>
          <w:rFonts w:hint="eastAsia"/>
        </w:rPr>
        <w:t>時程更需</w:t>
      </w:r>
      <w:proofErr w:type="gramEnd"/>
      <w:r w:rsidRPr="00F866BC">
        <w:t>耗時三至六個月，且</w:t>
      </w:r>
      <w:r w:rsidR="00052BE5">
        <w:rPr>
          <w:rFonts w:hint="eastAsia"/>
        </w:rPr>
        <w:t>過程</w:t>
      </w:r>
      <w:r w:rsidRPr="00F866BC">
        <w:t>中經常</w:t>
      </w:r>
      <w:proofErr w:type="gramStart"/>
      <w:r w:rsidRPr="00F866BC">
        <w:t>出現樣布與</w:t>
      </w:r>
      <w:proofErr w:type="gramEnd"/>
      <w:r w:rsidRPr="00F866BC">
        <w:t>預期不符的情形，進一步增加成本與工廠負擔。</w:t>
      </w:r>
    </w:p>
    <w:p w14:paraId="03BE1C8F" w14:textId="1568F4B3" w:rsidR="00F866BC" w:rsidRPr="00B23D1F" w:rsidRDefault="00F866BC" w:rsidP="00E058BB">
      <w:pPr>
        <w:pStyle w:val="15"/>
        <w:ind w:firstLine="480"/>
      </w:pPr>
      <w:r w:rsidRPr="00B23D1F">
        <w:t>面對這樣的</w:t>
      </w:r>
      <w:r w:rsidR="00553DB4">
        <w:rPr>
          <w:rFonts w:hint="eastAsia"/>
        </w:rPr>
        <w:t>供應鏈</w:t>
      </w:r>
      <w:r w:rsidRPr="00B23D1F">
        <w:t>溝通瓶頸，</w:t>
      </w:r>
      <w:r w:rsidR="00196DB1" w:rsidRPr="00196DB1">
        <w:t>Frontier.cool</w:t>
      </w:r>
      <w:r w:rsidRPr="00B23D1F">
        <w:t>團隊認為應導入</w:t>
      </w:r>
      <w:r w:rsidR="003E4B26">
        <w:rPr>
          <w:rFonts w:hint="eastAsia"/>
        </w:rPr>
        <w:t>方便</w:t>
      </w:r>
      <w:r w:rsidR="00CD7A90">
        <w:rPr>
          <w:rFonts w:hint="eastAsia"/>
        </w:rPr>
        <w:t>、快速</w:t>
      </w:r>
      <w:r w:rsidR="003E4B26">
        <w:rPr>
          <w:rFonts w:hint="eastAsia"/>
        </w:rPr>
        <w:t>的</w:t>
      </w:r>
      <w:r w:rsidRPr="00B23D1F">
        <w:t>溝通機制，</w:t>
      </w:r>
      <w:r w:rsidR="00B9636A">
        <w:rPr>
          <w:rFonts w:hint="eastAsia"/>
        </w:rPr>
        <w:t>便</w:t>
      </w:r>
      <w:r w:rsidR="00241260">
        <w:rPr>
          <w:rFonts w:hint="eastAsia"/>
        </w:rPr>
        <w:t>想</w:t>
      </w:r>
      <w:r w:rsidR="00B9636A">
        <w:rPr>
          <w:rFonts w:hint="eastAsia"/>
        </w:rPr>
        <w:t>到可</w:t>
      </w:r>
      <w:r w:rsidRPr="00B23D1F">
        <w:t>透過布料數位化與</w:t>
      </w:r>
      <w:r w:rsidR="0018752C">
        <w:rPr>
          <w:rFonts w:hint="eastAsia"/>
        </w:rPr>
        <w:t>雲端</w:t>
      </w:r>
      <w:r w:rsidRPr="00B23D1F">
        <w:t>平台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215866">
        <w:rPr>
          <w:color w:val="EE0000"/>
        </w:rPr>
        <w:t>縮短生產週期，也提升整體產業鏈的協作效率</w:t>
      </w:r>
      <w:r w:rsidRPr="00B23D1F">
        <w:rPr>
          <w:rFonts w:hint="eastAsia"/>
        </w:rPr>
        <w:t>。</w:t>
      </w:r>
    </w:p>
    <w:p w14:paraId="3B41191E" w14:textId="13B89510" w:rsidR="00372D59" w:rsidRPr="003B12F5" w:rsidRDefault="00372D59" w:rsidP="00D204E1">
      <w:pPr>
        <w:pStyle w:val="aff4"/>
        <w:ind w:left="360" w:right="360" w:firstLine="480"/>
      </w:pPr>
      <w:r w:rsidRPr="003B12F5">
        <w:rPr>
          <w:rFonts w:hint="eastAsia"/>
        </w:rPr>
        <w:lastRenderedPageBreak/>
        <w:t>「我們發現品牌跟供應鏈在溝通的時候缺乏一個有效的方式。我是亞洲的供應鏈，我永遠都是在寄實體的</w:t>
      </w:r>
      <w:proofErr w:type="gramStart"/>
      <w:r w:rsidRPr="003B12F5">
        <w:rPr>
          <w:rFonts w:hint="eastAsia"/>
        </w:rPr>
        <w:t>樣布去</w:t>
      </w:r>
      <w:proofErr w:type="gramEnd"/>
      <w:r w:rsidRPr="003B12F5">
        <w:rPr>
          <w:rFonts w:hint="eastAsia"/>
        </w:rPr>
        <w:t>給品牌的設計師去看、去review，那這個過程也是花三到六個月。第一個寄實體</w:t>
      </w:r>
      <w:proofErr w:type="gramStart"/>
      <w:r w:rsidRPr="003B12F5">
        <w:rPr>
          <w:rFonts w:hint="eastAsia"/>
        </w:rPr>
        <w:t>的樣布需要</w:t>
      </w:r>
      <w:proofErr w:type="gramEnd"/>
      <w:r w:rsidRPr="003B12F5">
        <w:rPr>
          <w:rFonts w:hint="eastAsia"/>
        </w:rPr>
        <w:t>錢，第二個</w:t>
      </w:r>
      <w:proofErr w:type="gramStart"/>
      <w:r w:rsidRPr="003B12F5">
        <w:rPr>
          <w:rFonts w:hint="eastAsia"/>
        </w:rPr>
        <w:t>生產樣布也</w:t>
      </w:r>
      <w:proofErr w:type="gramEnd"/>
      <w:r w:rsidRPr="003B12F5">
        <w:rPr>
          <w:rFonts w:hint="eastAsia"/>
        </w:rPr>
        <w:t>需要開機台</w:t>
      </w:r>
      <w:r w:rsidR="00A8764C" w:rsidRPr="003B12F5">
        <w:t>…</w:t>
      </w:r>
      <w:r w:rsidRPr="003B12F5">
        <w:rPr>
          <w:rFonts w:hint="eastAsia"/>
        </w:rPr>
        <w:t>那時候沒有什麼</w:t>
      </w:r>
      <w:proofErr w:type="gramStart"/>
      <w:r w:rsidRPr="003B12F5">
        <w:rPr>
          <w:rFonts w:hint="eastAsia"/>
        </w:rPr>
        <w:t>永續阿</w:t>
      </w:r>
      <w:proofErr w:type="gramEnd"/>
      <w:r w:rsidRPr="003B12F5">
        <w:rPr>
          <w:rFonts w:hint="eastAsia"/>
        </w:rPr>
        <w:t>、要做</w:t>
      </w:r>
      <w:r w:rsidR="00D204E1">
        <w:rPr>
          <w:rFonts w:hint="eastAsia"/>
        </w:rPr>
        <w:t>s</w:t>
      </w:r>
      <w:r w:rsidRPr="003B12F5">
        <w:rPr>
          <w:rFonts w:hint="eastAsia"/>
        </w:rPr>
        <w:t>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31" w:name="_Toc202118618"/>
      <w:r>
        <w:rPr>
          <w:rFonts w:hint="eastAsia"/>
        </w:rPr>
        <w:t>5.1.3</w:t>
      </w:r>
      <w:r w:rsidR="002C7C9B">
        <w:rPr>
          <w:rFonts w:hint="eastAsia"/>
        </w:rPr>
        <w:t xml:space="preserve"> </w:t>
      </w:r>
      <w:r>
        <w:rPr>
          <w:rFonts w:hint="eastAsia"/>
        </w:rPr>
        <w:t>目的</w:t>
      </w:r>
      <w:bookmarkEnd w:id="131"/>
    </w:p>
    <w:p w14:paraId="6799DDAE" w14:textId="7C446086" w:rsidR="007D1403" w:rsidRDefault="007D1403" w:rsidP="00410D6D">
      <w:pPr>
        <w:pStyle w:val="a0"/>
      </w:pPr>
      <w:r>
        <w:t>打造零庫存願景，</w:t>
      </w:r>
      <w:r w:rsidR="00981C91" w:rsidRPr="00981C91">
        <w:t>從布料數位化開始的創新改革</w:t>
      </w:r>
      <w:r w:rsidR="002C2730">
        <w:rPr>
          <w:rFonts w:hint="eastAsia"/>
        </w:rPr>
        <w:t>，傳統供給導向往需求導向</w:t>
      </w:r>
      <w:r w:rsidR="00CE2908">
        <w:rPr>
          <w:rFonts w:hint="eastAsia"/>
        </w:rPr>
        <w:t>邁</w:t>
      </w:r>
      <w:r w:rsidR="002C2730">
        <w:rPr>
          <w:rFonts w:hint="eastAsia"/>
        </w:rPr>
        <w:t>進</w:t>
      </w:r>
    </w:p>
    <w:p w14:paraId="6A3A27A7" w14:textId="26A37D2D" w:rsidR="00E10614" w:rsidRDefault="00402848" w:rsidP="00E058BB">
      <w:pPr>
        <w:pStyle w:val="15"/>
        <w:ind w:firstLine="480"/>
      </w:pPr>
      <w:r>
        <w:rPr>
          <w:rFonts w:hint="eastAsia"/>
        </w:rPr>
        <w:t>公司</w:t>
      </w:r>
      <w:r w:rsidR="00126691">
        <w:t>宏觀</w:t>
      </w:r>
      <w:r w:rsidR="00D54DA8">
        <w:rPr>
          <w:rFonts w:hint="eastAsia"/>
        </w:rPr>
        <w:t>的企業</w:t>
      </w:r>
      <w:r w:rsidR="00126691">
        <w:t>願景</w:t>
      </w:r>
      <w:proofErr w:type="gramStart"/>
      <w:r w:rsidR="00BF2E08">
        <w:t>—</w:t>
      </w:r>
      <w:proofErr w:type="gramEnd"/>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proofErr w:type="gramStart"/>
      <w:r w:rsidR="001F785E">
        <w:t>打破樣布運輸</w:t>
      </w:r>
      <w:proofErr w:type="gramEnd"/>
      <w:r w:rsidR="001F785E">
        <w:t>與傳統作業的限制，加速整體產業的運作效率？</w:t>
      </w:r>
      <w:r w:rsidR="002F25D0" w:rsidRPr="00215866">
        <w:rPr>
          <w:color w:val="EE0000"/>
        </w:rPr>
        <w:t>若布料與成衣能透過</w:t>
      </w:r>
      <w:r w:rsidR="004B7542" w:rsidRPr="00215866">
        <w:rPr>
          <w:rFonts w:hint="eastAsia"/>
          <w:color w:val="EE0000"/>
        </w:rPr>
        <w:t>3D</w:t>
      </w:r>
      <w:r w:rsidR="004B7542" w:rsidRPr="00215866">
        <w:rPr>
          <w:rFonts w:hint="eastAsia"/>
          <w:color w:val="EE0000"/>
        </w:rPr>
        <w:t>設計</w:t>
      </w:r>
      <w:r w:rsidR="00304569" w:rsidRPr="00215866">
        <w:rPr>
          <w:rFonts w:hint="eastAsia"/>
          <w:color w:val="EE0000"/>
        </w:rPr>
        <w:t>軟體等</w:t>
      </w:r>
      <w:r w:rsidR="002F25D0" w:rsidRPr="00215866">
        <w:rPr>
          <w:color w:val="EE0000"/>
        </w:rPr>
        <w:t>技術預先呈現</w:t>
      </w:r>
      <w:r w:rsidR="00DB0613" w:rsidRPr="00215866">
        <w:rPr>
          <w:rFonts w:hint="eastAsia"/>
          <w:color w:val="EE0000"/>
        </w:rPr>
        <w:t>與模擬試穿</w:t>
      </w:r>
      <w:r w:rsidR="002F25D0" w:rsidRPr="00215866">
        <w:rPr>
          <w:color w:val="EE0000"/>
        </w:rPr>
        <w:t>，</w:t>
      </w:r>
      <w:r w:rsidR="00E10614" w:rsidRPr="00215866">
        <w:rPr>
          <w:color w:val="EE0000"/>
        </w:rPr>
        <w:t>讓消費者在產品尚未生產前即能瀏覽、選購，企業則可依據實際訂單啟動生產</w:t>
      </w:r>
      <w:r w:rsidR="00E10614" w:rsidRPr="00E10614">
        <w:t>。如此便能將紡織業從</w:t>
      </w:r>
      <w:r w:rsidR="00E10614" w:rsidRPr="00697842">
        <w:rPr>
          <w:color w:val="EE0000"/>
        </w:rPr>
        <w:t>傳統供給導向轉變為需求導向</w:t>
      </w:r>
      <w:r w:rsidR="00E10614" w:rsidRPr="00E10614">
        <w:t>，有效解決高庫存、產能過剩與資源浪費等長期產業痛點。</w:t>
      </w:r>
    </w:p>
    <w:p w14:paraId="0AEE3C68" w14:textId="7126C43B" w:rsidR="001F427F" w:rsidRPr="009B2B7A" w:rsidRDefault="000B65EC" w:rsidP="006F5161">
      <w:pPr>
        <w:pStyle w:val="15"/>
        <w:ind w:firstLine="480"/>
      </w:pPr>
      <w:r>
        <w:t>為</w:t>
      </w:r>
      <w:proofErr w:type="gramStart"/>
      <w:r>
        <w:t>實踐</w:t>
      </w:r>
      <w:r w:rsidR="00CC2FD4">
        <w:rPr>
          <w:rFonts w:hint="eastAsia"/>
        </w:rPr>
        <w:t>此</w:t>
      </w:r>
      <w:r>
        <w:t>願景</w:t>
      </w:r>
      <w:proofErr w:type="gramEnd"/>
      <w:r>
        <w:t>，</w:t>
      </w:r>
      <w:r w:rsidR="00E70D04">
        <w:rPr>
          <w:rFonts w:hint="eastAsia"/>
        </w:rPr>
        <w:t>創辦人</w:t>
      </w:r>
      <w:r w:rsidR="008B4689">
        <w:rPr>
          <w:rFonts w:hint="eastAsia"/>
        </w:rPr>
        <w:t>將</w:t>
      </w:r>
      <w:r>
        <w:t>「布料數位化」作為推動創新流程與商業模式改革的</w:t>
      </w:r>
      <w:r w:rsidR="009B42D2">
        <w:rPr>
          <w:rFonts w:hint="eastAsia"/>
        </w:rPr>
        <w:t>初步</w:t>
      </w:r>
      <w:r w:rsidR="0094341D">
        <w:rPr>
          <w:rFonts w:hint="eastAsia"/>
        </w:rPr>
        <w:t>策略</w:t>
      </w:r>
      <w:r>
        <w:t>。</w:t>
      </w:r>
      <w:r w:rsidR="00C011B4" w:rsidRPr="003E7DA0">
        <w:rPr>
          <w:color w:val="EE0000"/>
        </w:rPr>
        <w:t>這樣的轉型正體現了企業如何透過技術</w:t>
      </w:r>
      <w:r w:rsidR="003C5D0A" w:rsidRPr="003E7DA0">
        <w:rPr>
          <w:rFonts w:hint="eastAsia"/>
          <w:color w:val="EE0000"/>
        </w:rPr>
        <w:t>與</w:t>
      </w:r>
      <w:r w:rsidR="00C011B4" w:rsidRPr="003E7DA0">
        <w:rPr>
          <w:color w:val="EE0000"/>
        </w:rPr>
        <w:t>機會</w:t>
      </w:r>
      <w:r w:rsidR="003C5D0A" w:rsidRPr="003E7DA0">
        <w:rPr>
          <w:rFonts w:hint="eastAsia"/>
          <w:color w:val="EE0000"/>
        </w:rPr>
        <w:t>能力</w:t>
      </w:r>
      <w:r w:rsidR="00C011B4" w:rsidRPr="003E7DA0">
        <w:rPr>
          <w:color w:val="EE0000"/>
        </w:rPr>
        <w:t>補強既有的</w:t>
      </w:r>
      <w:r w:rsidR="00CA4C83" w:rsidRPr="003E7DA0">
        <w:rPr>
          <w:rFonts w:hint="eastAsia"/>
          <w:color w:val="EE0000"/>
        </w:rPr>
        <w:t>產業</w:t>
      </w:r>
      <w:r w:rsidR="00241C35" w:rsidRPr="003E7DA0">
        <w:rPr>
          <w:rFonts w:hint="eastAsia"/>
          <w:color w:val="EE0000"/>
        </w:rPr>
        <w:t>運作</w:t>
      </w:r>
      <w:r w:rsidR="00705EF5" w:rsidRPr="003E7DA0">
        <w:rPr>
          <w:rFonts w:hint="eastAsia"/>
          <w:color w:val="EE0000"/>
        </w:rPr>
        <w:t>邏輯，</w:t>
      </w:r>
      <w:r w:rsidR="00586CCA" w:rsidRPr="003E7DA0">
        <w:rPr>
          <w:color w:val="EE0000"/>
        </w:rPr>
        <w:t>並展現企業家警覺性</w:t>
      </w:r>
      <w:r w:rsidR="00215866">
        <w:rPr>
          <w:rFonts w:hint="eastAsia"/>
          <w:color w:val="EE0000"/>
        </w:rPr>
        <w:t>，</w:t>
      </w:r>
      <w:r w:rsidR="00E75879" w:rsidRPr="003E7DA0">
        <w:rPr>
          <w:rFonts w:hint="eastAsia"/>
          <w:color w:val="EE0000"/>
        </w:rPr>
        <w:t>能</w:t>
      </w:r>
      <w:r w:rsidR="00586CCA" w:rsidRPr="003E7DA0">
        <w:rPr>
          <w:color w:val="EE0000"/>
        </w:rPr>
        <w:t>主動察覺產品與市場之間的落差，進而構想創新解法</w:t>
      </w:r>
      <w:r w:rsidR="006F5161" w:rsidRPr="003E7DA0">
        <w:rPr>
          <w:color w:val="EE0000"/>
        </w:rPr>
        <w:fldChar w:fldCharType="begin"/>
      </w:r>
      <w:r w:rsidR="00BD1B85">
        <w:rPr>
          <w:color w:val="EE0000"/>
        </w:rPr>
        <w:instrText xml:space="preserve"> ADDIN EN.CITE &lt;EndNote&gt;&lt;Cite&gt;&lt;Author&gt;Sambamurthy&lt;/Author&gt;&lt;Year&gt;2003&lt;/Year&gt;&lt;RecNum&gt;216&lt;/RecNum&gt;&lt;DisplayText&gt;(Sambamurthy et al., 2003)&lt;/DisplayText&gt;&lt;record&gt;&lt;rec-number&gt;216&lt;/rec-number&gt;&lt;foreign-keys&gt;&lt;key app="EN" db-id="r2e5zw95wvrp0oese9bpt2t4fvzdpxftd0rp" timestamp="1750094955" guid="0a9d5394-cfae-447e-864a-bd74123acd38"&gt;216&lt;/key&gt;&lt;/foreign-keys&gt;&lt;ref-type name="Journal Article"&gt;17&lt;/ref-type&gt;&lt;contributors&gt;&lt;authors&gt;&lt;author&gt;Sambamurthy, Vallabh&lt;/author&gt;&lt;author&gt;Bharadwaj, Anandhi&lt;/author&gt;&lt;author&gt;Grover, Varun&lt;/author&gt;&lt;/authors&gt;&lt;/contributors&gt;&lt;titles&gt;&lt;title&gt;Shaping agility through digital options: Reconceptualizing the role of information technology in contemporary firms&lt;/title&gt;&lt;secondary-title&gt;MIS quarterly&lt;/secondary-title&gt;&lt;/titles&gt;&lt;periodical&gt;&lt;full-title&gt;MI</w:instrText>
      </w:r>
      <w:r w:rsidR="00BD1B85">
        <w:rPr>
          <w:rFonts w:hint="eastAsia"/>
          <w:color w:val="EE0000"/>
        </w:rPr>
        <w:instrText>S Quarterly&lt;/full-title&gt;&lt;/periodical&gt;&lt;pages&gt;237-263&lt;/pages&gt;&lt;keywords&gt;&lt;keyword&gt;</w:instrText>
      </w:r>
      <w:r w:rsidR="00BD1B85">
        <w:rPr>
          <w:rFonts w:hint="eastAsia"/>
          <w:color w:val="EE0000"/>
        </w:rPr>
        <w:instrText>而企業家警覺性可以使企業發現產品和市場之間的差距，並設想如何解決這些差距（</w:instrText>
      </w:r>
      <w:r w:rsidR="00BD1B85">
        <w:rPr>
          <w:rFonts w:hint="eastAsia"/>
          <w:color w:val="EE0000"/>
        </w:rPr>
        <w:instrText>Sambamurthy</w:instrText>
      </w:r>
      <w:r w:rsidR="00BD1B85">
        <w:rPr>
          <w:rFonts w:hint="eastAsia"/>
          <w:color w:val="EE0000"/>
        </w:rPr>
        <w:instrText>，</w:instrText>
      </w:r>
      <w:r w:rsidR="00BD1B85">
        <w:rPr>
          <w:rFonts w:hint="eastAsia"/>
          <w:color w:val="EE0000"/>
        </w:rPr>
        <w:instrText>Bharadwaj</w:instrText>
      </w:r>
      <w:r w:rsidR="00BD1B85">
        <w:rPr>
          <w:rFonts w:hint="eastAsia"/>
          <w:color w:val="EE0000"/>
        </w:rPr>
        <w:instrText>，</w:instrText>
      </w:r>
      <w:r w:rsidR="00BD1B85">
        <w:rPr>
          <w:rFonts w:hint="eastAsia"/>
          <w:color w:val="EE0000"/>
        </w:rPr>
        <w:instrText>&amp;amp; Grover</w:instrText>
      </w:r>
      <w:r w:rsidR="00BD1B85">
        <w:rPr>
          <w:rFonts w:hint="eastAsia"/>
          <w:color w:val="EE0000"/>
        </w:rPr>
        <w:instrText>，</w:instrText>
      </w:r>
      <w:r w:rsidR="00BD1B85">
        <w:rPr>
          <w:rFonts w:hint="eastAsia"/>
          <w:color w:val="EE0000"/>
        </w:rPr>
        <w:instrText xml:space="preserve"> 2003 </w:instrText>
      </w:r>
      <w:r w:rsidR="00BD1B85">
        <w:rPr>
          <w:rFonts w:hint="eastAsia"/>
          <w:color w:val="EE0000"/>
        </w:rPr>
        <w:instrText>）。</w:instrText>
      </w:r>
      <w:r w:rsidR="00BD1B85">
        <w:rPr>
          <w:rFonts w:hint="eastAsia"/>
          <w:color w:val="EE0000"/>
        </w:rPr>
        <w:instrText xml:space="preserve">For example, technological opportunism capabilities may complement existing technological frames </w:instrText>
      </w:r>
      <w:r w:rsidR="00BD1B85">
        <w:rPr>
          <w:color w:val="EE0000"/>
        </w:rPr>
        <w:instrText>(Mishra &amp;amp; Agarwal, 2010), while entrepreneurial alertness may enable firms to de&lt;/keyword&gt;&lt;/keywords&gt;&lt;dates&gt;&lt;year&gt;2003&lt;/year&gt;&lt;/dates&gt;&lt;isbn&gt;0276-7783&lt;/isbn&gt;&lt;urls&gt;&lt;/urls&gt;&lt;/record&gt;&lt;/Cite&gt;&lt;/EndNote&gt;</w:instrText>
      </w:r>
      <w:r w:rsidR="006F5161" w:rsidRPr="003E7DA0">
        <w:rPr>
          <w:color w:val="EE0000"/>
        </w:rPr>
        <w:fldChar w:fldCharType="separate"/>
      </w:r>
      <w:r w:rsidR="006F5161" w:rsidRPr="003E7DA0">
        <w:rPr>
          <w:noProof/>
          <w:color w:val="EE0000"/>
        </w:rPr>
        <w:t>(Sambamurthy et al., 2003)</w:t>
      </w:r>
      <w:r w:rsidR="006F5161" w:rsidRPr="003E7DA0">
        <w:rPr>
          <w:color w:val="EE0000"/>
        </w:rPr>
        <w:fldChar w:fldCharType="end"/>
      </w:r>
      <w:r w:rsidR="006106B4" w:rsidRPr="003E7DA0">
        <w:rPr>
          <w:rFonts w:hint="eastAsia"/>
          <w:color w:val="EE0000"/>
        </w:rPr>
        <w:t>。</w:t>
      </w:r>
    </w:p>
    <w:p w14:paraId="3CA22D7F" w14:textId="649B9D6B" w:rsidR="00144A7F" w:rsidRPr="00DF2344" w:rsidRDefault="00144A7F" w:rsidP="00160A1B">
      <w:pPr>
        <w:pStyle w:val="aff4"/>
        <w:ind w:left="360" w:right="360" w:firstLine="480"/>
      </w:pPr>
      <w:r w:rsidRPr="00DF2344">
        <w:rPr>
          <w:rFonts w:hint="eastAsia"/>
        </w:rPr>
        <w:t>「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用3D數位的方式去模擬衣服或是材料</w:t>
      </w:r>
      <w:r w:rsidR="00A22ED1">
        <w:rPr>
          <w:rFonts w:hint="eastAsia"/>
        </w:rPr>
        <w:t>的</w:t>
      </w:r>
      <w:r w:rsidRPr="00DF2344">
        <w:rPr>
          <w:rFonts w:hint="eastAsia"/>
        </w:rPr>
        <w:t>實體，可以讓消費者先看到，蒐集好訂單我們再做生產，這樣就是零庫存</w:t>
      </w:r>
      <w:r w:rsidR="00C40447" w:rsidRPr="00DF2344">
        <w:rPr>
          <w:rFonts w:hint="eastAsia"/>
        </w:rPr>
        <w:t>或</w:t>
      </w:r>
      <w:r w:rsidRPr="00DF2344">
        <w:rPr>
          <w:rFonts w:hint="eastAsia"/>
        </w:rPr>
        <w:t>非常少的庫存。以這個未來的願景來看，第一</w:t>
      </w:r>
      <w:r w:rsidR="003B2A9F">
        <w:rPr>
          <w:rFonts w:hint="eastAsia"/>
        </w:rPr>
        <w:t>步</w:t>
      </w:r>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03DFAFF4" w14:textId="7803EC1D" w:rsidR="009C708C" w:rsidRDefault="00F510B0" w:rsidP="00ED728A">
      <w:pPr>
        <w:pStyle w:val="15"/>
        <w:ind w:firstLine="480"/>
      </w:pPr>
      <w:r>
        <w:t>之所以選擇從布料數位化著手，是因</w:t>
      </w:r>
      <w:r w:rsidR="00EF5B8A" w:rsidRPr="00215866">
        <w:rPr>
          <w:rFonts w:hint="eastAsia"/>
          <w:color w:val="EE0000"/>
        </w:rPr>
        <w:t>布料</w:t>
      </w:r>
      <w:r w:rsidRPr="00215866">
        <w:rPr>
          <w:color w:val="EE0000"/>
        </w:rPr>
        <w:t>在整件成衣</w:t>
      </w:r>
      <w:r w:rsidR="00F326C9" w:rsidRPr="00215866">
        <w:rPr>
          <w:rFonts w:hint="eastAsia"/>
          <w:color w:val="EE0000"/>
        </w:rPr>
        <w:t>組成</w:t>
      </w:r>
      <w:r w:rsidRPr="00215866">
        <w:rPr>
          <w:color w:val="EE0000"/>
        </w:rPr>
        <w:t>占比高達</w:t>
      </w:r>
      <w:r w:rsidRPr="00215866">
        <w:rPr>
          <w:color w:val="EE0000"/>
        </w:rPr>
        <w:t>80%</w:t>
      </w:r>
      <w:r>
        <w:t>，不僅是最重要的構成元素，更是決定整個訂單是否能推進的關鍵節點</w:t>
      </w:r>
      <w:r w:rsidR="00A47B38">
        <w:rPr>
          <w:rFonts w:hint="eastAsia"/>
        </w:rPr>
        <w:t>，</w:t>
      </w:r>
      <w:r w:rsidRPr="00215866">
        <w:rPr>
          <w:color w:val="EE0000"/>
        </w:rPr>
        <w:t>若沒有布料的確認，後續設計、生產乃至行銷</w:t>
      </w:r>
      <w:r w:rsidR="006C5ED9" w:rsidRPr="00215866">
        <w:rPr>
          <w:color w:val="EE0000"/>
        </w:rPr>
        <w:t>皆無法展開，等同空談</w:t>
      </w:r>
      <w:r w:rsidR="006408AC">
        <w:rPr>
          <w:rFonts w:hint="eastAsia"/>
        </w:rPr>
        <w:t>，因此</w:t>
      </w:r>
      <w:r w:rsidR="000E0A81" w:rsidRPr="000E0A81">
        <w:t>Frontier.cool</w:t>
      </w:r>
      <w:r w:rsidR="00154A07">
        <w:rPr>
          <w:rFonts w:hint="eastAsia"/>
        </w:rPr>
        <w:t>開始</w:t>
      </w:r>
      <w:r w:rsidR="00154A07">
        <w:t>研發</w:t>
      </w:r>
      <w:r w:rsidR="00215866">
        <w:rPr>
          <w:rFonts w:hint="eastAsia"/>
        </w:rPr>
        <w:t>可將實體布片</w:t>
      </w:r>
      <w:r w:rsidR="00215866">
        <w:rPr>
          <w:rFonts w:hint="eastAsia"/>
        </w:rPr>
        <w:lastRenderedPageBreak/>
        <w:t>數位化的</w:t>
      </w:r>
      <w:r>
        <w:t>「布片掃描技術」</w:t>
      </w:r>
      <w:r w:rsidR="009C708C">
        <w:rPr>
          <w:rFonts w:hint="eastAsia"/>
        </w:rPr>
        <w:t>。</w:t>
      </w:r>
    </w:p>
    <w:p w14:paraId="164D3117" w14:textId="2B6041CD" w:rsidR="00F510B0" w:rsidRPr="00F510B0" w:rsidRDefault="00197675" w:rsidP="00ED728A">
      <w:pPr>
        <w:pStyle w:val="15"/>
        <w:ind w:firstLine="480"/>
      </w:pPr>
      <w:r>
        <w:rPr>
          <w:rFonts w:hint="eastAsia"/>
        </w:rPr>
        <w:t>希望</w:t>
      </w:r>
      <w:r w:rsidR="00F510B0" w:rsidRPr="00EE000D">
        <w:rPr>
          <w:color w:val="156082" w:themeColor="accent1"/>
        </w:rPr>
        <w:t>透過數位科技重新</w:t>
      </w:r>
      <w:r w:rsidR="00661D11" w:rsidRPr="00EE000D">
        <w:rPr>
          <w:rFonts w:hint="eastAsia"/>
          <w:color w:val="156082" w:themeColor="accent1"/>
        </w:rPr>
        <w:t>調整</w:t>
      </w:r>
      <w:r w:rsidR="00F510B0" w:rsidRPr="00EE000D">
        <w:rPr>
          <w:color w:val="156082" w:themeColor="accent1"/>
        </w:rPr>
        <w:t>傳統流程</w:t>
      </w:r>
      <w:r w:rsidR="0075595B" w:rsidRPr="00EE000D">
        <w:rPr>
          <w:rFonts w:hint="eastAsia"/>
          <w:color w:val="156082" w:themeColor="accent1"/>
        </w:rPr>
        <w:t>與供應鏈協作方式</w:t>
      </w:r>
      <w:r w:rsidR="00F510B0">
        <w:t>，</w:t>
      </w:r>
      <w:r w:rsidR="00247C34">
        <w:t>針對紡織業長期面臨</w:t>
      </w:r>
      <w:r w:rsidR="00F510B0" w:rsidRPr="00ED728A">
        <w:rPr>
          <w:color w:val="156082" w:themeColor="accent1"/>
        </w:rPr>
        <w:t>生產週期冗長、</w:t>
      </w:r>
      <w:proofErr w:type="gramStart"/>
      <w:r w:rsidR="00F510B0" w:rsidRPr="00ED728A">
        <w:rPr>
          <w:color w:val="156082" w:themeColor="accent1"/>
        </w:rPr>
        <w:t>樣布浪費</w:t>
      </w:r>
      <w:proofErr w:type="gramEnd"/>
      <w:r w:rsidR="00F510B0" w:rsidRPr="00ED728A">
        <w:rPr>
          <w:color w:val="156082" w:themeColor="accent1"/>
        </w:rPr>
        <w:t>、實體運輸繁複與高庫存積壓</w:t>
      </w:r>
      <w:r w:rsidR="00F510B0">
        <w:t>等</w:t>
      </w:r>
      <w:r w:rsidR="00225812">
        <w:rPr>
          <w:rFonts w:hint="eastAsia"/>
        </w:rPr>
        <w:t>問題</w:t>
      </w:r>
      <w:r w:rsidR="00225812">
        <w:t>尋求</w:t>
      </w:r>
      <w:r w:rsidR="00225812">
        <w:rPr>
          <w:rFonts w:hint="eastAsia"/>
        </w:rPr>
        <w:t>數位化</w:t>
      </w:r>
      <w:r w:rsidR="00225812">
        <w:t>解決方案</w:t>
      </w:r>
      <w:r w:rsidR="00ED728A">
        <w:rPr>
          <w:rFonts w:hint="eastAsia"/>
        </w:rPr>
        <w:t>。</w:t>
      </w:r>
      <w:r w:rsidR="00216279">
        <w:rPr>
          <w:rFonts w:hint="eastAsia"/>
        </w:rPr>
        <w:t>讓</w:t>
      </w:r>
      <w:r w:rsidR="000B138E">
        <w:rPr>
          <w:rFonts w:hint="eastAsia"/>
        </w:rPr>
        <w:t>布料在</w:t>
      </w:r>
      <w:r w:rsidR="00216279">
        <w:t>生產啟動前</w:t>
      </w:r>
      <w:r w:rsidR="00EE000D">
        <w:rPr>
          <w:rFonts w:hint="eastAsia"/>
        </w:rPr>
        <w:t>就</w:t>
      </w:r>
      <w:r w:rsidR="00216279">
        <w:t>預覽與確認材料細節，縮短溝通流程、提升決策效率</w:t>
      </w:r>
      <w:r w:rsidR="00216279">
        <w:rPr>
          <w:rFonts w:hint="eastAsia"/>
        </w:rPr>
        <w:t>，</w:t>
      </w:r>
      <w:r w:rsidR="008203E2">
        <w:rPr>
          <w:rFonts w:hint="eastAsia"/>
        </w:rPr>
        <w:t>塑造</w:t>
      </w:r>
      <w:r w:rsidR="00E67B9B" w:rsidRPr="009E47BF">
        <w:rPr>
          <w:color w:val="156082" w:themeColor="accent1"/>
        </w:rPr>
        <w:t>零浪費、高度協作、智慧化</w:t>
      </w:r>
      <w:r w:rsidR="00E67B9B" w:rsidRPr="00E67B9B">
        <w:t>的數位紡織產業新生態系。</w:t>
      </w:r>
    </w:p>
    <w:p w14:paraId="521DD4FF" w14:textId="23E1D3C2"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w:t>
      </w:r>
      <w:proofErr w:type="gramStart"/>
      <w:r w:rsidRPr="00596587">
        <w:rPr>
          <w:rFonts w:hint="eastAsia"/>
        </w:rPr>
        <w:t>寄</w:t>
      </w:r>
      <w:r w:rsidR="00C26C1D">
        <w:rPr>
          <w:rFonts w:hint="eastAsia"/>
        </w:rPr>
        <w:t>樣布</w:t>
      </w:r>
      <w:proofErr w:type="gramEnd"/>
      <w:r w:rsidR="00C26C1D">
        <w:rPr>
          <w:rFonts w:hint="eastAsia"/>
        </w:rPr>
        <w:t>給</w:t>
      </w:r>
      <w:r w:rsidR="00234A05" w:rsidRPr="00596587">
        <w:rPr>
          <w:rFonts w:hint="eastAsia"/>
        </w:rPr>
        <w:t>客戶</w:t>
      </w:r>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怎麼樣讓材料先完成？我剛剛</w:t>
      </w:r>
      <w:proofErr w:type="gramStart"/>
      <w:r w:rsidRPr="00596587">
        <w:rPr>
          <w:rFonts w:hint="eastAsia"/>
        </w:rPr>
        <w:t>所說的</w:t>
      </w:r>
      <w:proofErr w:type="gramEnd"/>
      <w:r w:rsidRPr="00596587">
        <w:rPr>
          <w:rFonts w:hint="eastAsia"/>
        </w:rPr>
        <w:t>，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1E6CCD4F" w:rsidR="00864174" w:rsidRDefault="00D95E77" w:rsidP="00524AAA">
      <w:pPr>
        <w:pStyle w:val="affc"/>
      </w:pPr>
      <w:bookmarkStart w:id="132" w:name="_Toc202118852"/>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Pr>
          <w:noProof/>
        </w:rPr>
        <w:t>1</w:t>
      </w:r>
      <w:r>
        <w:fldChar w:fldCharType="end"/>
      </w:r>
      <w:r w:rsidR="00EB3E12">
        <w:rPr>
          <w:rFonts w:hint="eastAsia"/>
        </w:rPr>
        <w:t xml:space="preserve"> </w:t>
      </w:r>
      <w:r w:rsidR="00864174">
        <w:rPr>
          <w:rFonts w:hint="eastAsia"/>
        </w:rPr>
        <w:t>能動性分析表</w:t>
      </w:r>
      <w:bookmarkEnd w:id="132"/>
    </w:p>
    <w:tbl>
      <w:tblPr>
        <w:tblStyle w:val="aff1"/>
        <w:tblW w:w="8217" w:type="dxa"/>
        <w:jc w:val="center"/>
        <w:tblLook w:val="04A0" w:firstRow="1" w:lastRow="0" w:firstColumn="1" w:lastColumn="0" w:noHBand="0" w:noVBand="1"/>
      </w:tblPr>
      <w:tblGrid>
        <w:gridCol w:w="554"/>
        <w:gridCol w:w="582"/>
        <w:gridCol w:w="7081"/>
      </w:tblGrid>
      <w:tr w:rsidR="00864174" w14:paraId="0138BBFC" w14:textId="77777777" w:rsidTr="00592D38">
        <w:trPr>
          <w:jc w:val="center"/>
        </w:trPr>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081"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3B397C" w14:paraId="1F3AA42C" w14:textId="77777777" w:rsidTr="00592D38">
        <w:trPr>
          <w:cantSplit/>
          <w:trHeight w:val="1134"/>
          <w:jc w:val="center"/>
        </w:trPr>
        <w:tc>
          <w:tcPr>
            <w:tcW w:w="554" w:type="dxa"/>
            <w:vMerge w:val="restart"/>
            <w:vAlign w:val="center"/>
          </w:tcPr>
          <w:p w14:paraId="7890754E" w14:textId="77777777" w:rsidR="003B397C" w:rsidRDefault="003B397C" w:rsidP="003B397C">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3B397C" w:rsidRPr="00095704" w:rsidRDefault="003B397C" w:rsidP="003B397C">
            <w:pPr>
              <w:ind w:left="113" w:right="113" w:firstLineChars="0" w:firstLine="0"/>
              <w:jc w:val="center"/>
            </w:pPr>
            <w:r w:rsidRPr="00095704">
              <w:rPr>
                <w:rFonts w:hint="eastAsia"/>
              </w:rPr>
              <w:t>問題</w:t>
            </w:r>
          </w:p>
        </w:tc>
        <w:tc>
          <w:tcPr>
            <w:tcW w:w="7081" w:type="dxa"/>
            <w:vAlign w:val="center"/>
          </w:tcPr>
          <w:p w14:paraId="117060B4" w14:textId="49133863" w:rsidR="003B397C" w:rsidRPr="000D3B03" w:rsidRDefault="003B397C" w:rsidP="003B397C">
            <w:pPr>
              <w:pStyle w:val="151"/>
              <w:rPr>
                <w:rFonts w:eastAsia="新細明體"/>
              </w:rPr>
            </w:pPr>
            <w:r>
              <w:t>傳統</w:t>
            </w:r>
            <w:r w:rsidR="00394324">
              <w:rPr>
                <w:rFonts w:hint="eastAsia"/>
              </w:rPr>
              <w:t>流程</w:t>
            </w:r>
            <w:r>
              <w:rPr>
                <w:rFonts w:hint="eastAsia"/>
              </w:rPr>
              <w:t>仰賴人工揀選與實體</w:t>
            </w:r>
            <w:proofErr w:type="gramStart"/>
            <w:r>
              <w:rPr>
                <w:rFonts w:hint="eastAsia"/>
              </w:rPr>
              <w:t>樣布寄</w:t>
            </w:r>
            <w:proofErr w:type="gramEnd"/>
            <w:r>
              <w:rPr>
                <w:rFonts w:hint="eastAsia"/>
              </w:rPr>
              <w:t>送，</w:t>
            </w:r>
            <w:r w:rsidRPr="00600E04">
              <w:t>效率低落且易出錯</w:t>
            </w:r>
            <w:r>
              <w:rPr>
                <w:rFonts w:hint="eastAsia"/>
              </w:rPr>
              <w:t>，</w:t>
            </w:r>
            <w:r w:rsidRPr="00A745A7">
              <w:t>供應鏈協作</w:t>
            </w:r>
            <w:r>
              <w:rPr>
                <w:rFonts w:hint="eastAsia"/>
              </w:rPr>
              <w:t>與訂單溝通瓶頸。產業高庫存商業模式產生過多成衣損耗，導致環境負擔，</w:t>
            </w: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3B397C" w14:paraId="2B8DA0E8" w14:textId="77777777" w:rsidTr="00592D38">
        <w:trPr>
          <w:cantSplit/>
          <w:trHeight w:val="1134"/>
          <w:jc w:val="center"/>
        </w:trPr>
        <w:tc>
          <w:tcPr>
            <w:tcW w:w="554" w:type="dxa"/>
            <w:vMerge/>
            <w:vAlign w:val="center"/>
          </w:tcPr>
          <w:p w14:paraId="27B8EA1A" w14:textId="77777777" w:rsidR="003B397C" w:rsidRDefault="003B397C" w:rsidP="003B397C">
            <w:pPr>
              <w:ind w:firstLineChars="0" w:firstLine="0"/>
              <w:jc w:val="center"/>
            </w:pPr>
          </w:p>
        </w:tc>
        <w:tc>
          <w:tcPr>
            <w:tcW w:w="582" w:type="dxa"/>
            <w:textDirection w:val="tbRlV"/>
            <w:vAlign w:val="center"/>
          </w:tcPr>
          <w:p w14:paraId="7BF9B12C" w14:textId="77777777" w:rsidR="003B397C" w:rsidRDefault="003B397C" w:rsidP="003B397C">
            <w:pPr>
              <w:ind w:left="113" w:right="113" w:firstLineChars="0" w:firstLine="0"/>
              <w:jc w:val="center"/>
            </w:pPr>
            <w:r>
              <w:rPr>
                <w:rFonts w:ascii="標楷體" w:hAnsi="標楷體" w:hint="eastAsia"/>
              </w:rPr>
              <w:t>意圖</w:t>
            </w:r>
          </w:p>
        </w:tc>
        <w:tc>
          <w:tcPr>
            <w:tcW w:w="7081" w:type="dxa"/>
            <w:vAlign w:val="center"/>
          </w:tcPr>
          <w:p w14:paraId="56D103DA" w14:textId="4F1EC0E2" w:rsidR="003B397C" w:rsidRPr="000D3B03" w:rsidRDefault="003B397C" w:rsidP="003B397C">
            <w:pPr>
              <w:pStyle w:val="151"/>
              <w:rPr>
                <w:rFonts w:eastAsia="新細明體"/>
              </w:rPr>
            </w:pPr>
            <w:r>
              <w:rPr>
                <w:rFonts w:hint="eastAsia"/>
              </w:rPr>
              <w:t>科技協助產業數位轉型、推出</w:t>
            </w:r>
            <w:r w:rsidRPr="00723782">
              <w:rPr>
                <w:rFonts w:hint="eastAsia"/>
              </w:rPr>
              <w:t>布片</w:t>
            </w:r>
            <w:r>
              <w:rPr>
                <w:rFonts w:hint="eastAsia"/>
              </w:rPr>
              <w:t>掃描技術</w:t>
            </w:r>
            <w:r w:rsidRPr="00723782">
              <w:rPr>
                <w:rFonts w:hint="eastAsia"/>
              </w:rPr>
              <w:t>與</w:t>
            </w:r>
            <w:r>
              <w:rPr>
                <w:rFonts w:hint="eastAsia"/>
              </w:rPr>
              <w:t>協作</w:t>
            </w:r>
            <w:r w:rsidRPr="00723782">
              <w:rPr>
                <w:rFonts w:hint="eastAsia"/>
              </w:rPr>
              <w:t>平台</w:t>
            </w:r>
            <w:r>
              <w:rPr>
                <w:rFonts w:hint="eastAsia"/>
              </w:rPr>
              <w:t>，提升供應鏈溝通與生產效率、降低資源浪費，</w:t>
            </w:r>
            <w:r w:rsidRPr="002C076C">
              <w:t>實踐永續與</w:t>
            </w:r>
            <w:r w:rsidRPr="002C076C">
              <w:t>ESG</w:t>
            </w:r>
            <w:r w:rsidRPr="002C076C">
              <w:t>目標</w:t>
            </w:r>
            <w:r>
              <w:rPr>
                <w:rFonts w:hint="eastAsia"/>
              </w:rPr>
              <w:t>。</w:t>
            </w:r>
          </w:p>
        </w:tc>
      </w:tr>
      <w:tr w:rsidR="003B397C" w14:paraId="43ADD609" w14:textId="77777777" w:rsidTr="00592D38">
        <w:trPr>
          <w:jc w:val="center"/>
        </w:trPr>
        <w:tc>
          <w:tcPr>
            <w:tcW w:w="1136" w:type="dxa"/>
            <w:gridSpan w:val="2"/>
            <w:vAlign w:val="center"/>
          </w:tcPr>
          <w:p w14:paraId="7362AE88" w14:textId="77777777" w:rsidR="003B397C" w:rsidRDefault="003B397C" w:rsidP="003B397C">
            <w:pPr>
              <w:ind w:firstLineChars="0" w:firstLine="0"/>
              <w:jc w:val="center"/>
            </w:pPr>
            <w:r w:rsidRPr="002D6F80">
              <w:rPr>
                <w:rFonts w:ascii="標楷體" w:hAnsi="標楷體" w:hint="eastAsia"/>
              </w:rPr>
              <w:t>目的</w:t>
            </w:r>
          </w:p>
        </w:tc>
        <w:tc>
          <w:tcPr>
            <w:tcW w:w="7081" w:type="dxa"/>
            <w:vAlign w:val="center"/>
          </w:tcPr>
          <w:p w14:paraId="3534BFC6" w14:textId="62B445B5" w:rsidR="003B397C" w:rsidRPr="000D3B03" w:rsidRDefault="00704520" w:rsidP="003B397C">
            <w:pPr>
              <w:pStyle w:val="151"/>
              <w:rPr>
                <w:rFonts w:eastAsia="新細明體"/>
              </w:rPr>
            </w:pPr>
            <w:r w:rsidRPr="009A077C">
              <w:t>導入</w:t>
            </w:r>
            <w:r>
              <w:rPr>
                <w:rFonts w:hint="eastAsia"/>
              </w:rPr>
              <w:t>數位</w:t>
            </w:r>
            <w:r w:rsidRPr="009A077C">
              <w:t>科技</w:t>
            </w:r>
            <w:r>
              <w:rPr>
                <w:rFonts w:hint="eastAsia"/>
              </w:rPr>
              <w:t>建立新商業模式，數位素材與</w:t>
            </w:r>
            <w:r>
              <w:rPr>
                <w:rFonts w:hint="eastAsia"/>
              </w:rPr>
              <w:t>3D</w:t>
            </w:r>
            <w:r>
              <w:rPr>
                <w:rFonts w:hint="eastAsia"/>
              </w:rPr>
              <w:t>設計加速生產並避免資源浪費，並</w:t>
            </w:r>
            <w:r w:rsidRPr="00700D11">
              <w:t>建立</w:t>
            </w:r>
            <w:r>
              <w:rPr>
                <w:rFonts w:hint="eastAsia"/>
              </w:rPr>
              <w:t>創新</w:t>
            </w:r>
            <w:r w:rsidRPr="00700D11">
              <w:t>數位紡織產業生態系</w:t>
            </w:r>
            <w:r>
              <w:rPr>
                <w:rFonts w:hint="eastAsia"/>
              </w:rPr>
              <w:t>。</w:t>
            </w:r>
          </w:p>
        </w:tc>
      </w:tr>
    </w:tbl>
    <w:p w14:paraId="478CCFC4" w14:textId="3F039DE2" w:rsidR="009A68E8" w:rsidRPr="009360B3" w:rsidRDefault="00EB713A" w:rsidP="009360B3">
      <w:pPr>
        <w:pStyle w:val="afff5"/>
      </w:pPr>
      <w:r>
        <w:rPr>
          <w:rFonts w:hint="eastAsia"/>
        </w:rPr>
        <w:t>資料來源：本研究整理</w:t>
      </w:r>
      <w:r w:rsidR="009A68E8">
        <w:br w:type="page"/>
      </w:r>
    </w:p>
    <w:p w14:paraId="653EDD57" w14:textId="78FAC60D" w:rsidR="001A7C22" w:rsidRDefault="00751323" w:rsidP="00112BF5">
      <w:pPr>
        <w:pStyle w:val="2"/>
      </w:pPr>
      <w:bookmarkStart w:id="133" w:name="_Toc202118619"/>
      <w:r>
        <w:lastRenderedPageBreak/>
        <w:t xml:space="preserve">5.2 </w:t>
      </w:r>
      <w:r>
        <w:t>第一階段：</w:t>
      </w:r>
      <w:r w:rsidR="009B6738">
        <w:rPr>
          <w:rFonts w:hint="eastAsia"/>
        </w:rPr>
        <w:t>開源與協作</w:t>
      </w:r>
      <w:bookmarkEnd w:id="133"/>
    </w:p>
    <w:p w14:paraId="7B61FAA2" w14:textId="7C09188F" w:rsidR="004E127E" w:rsidRPr="007A3DF7" w:rsidRDefault="004E127E" w:rsidP="007A3DF7">
      <w:pPr>
        <w:pStyle w:val="3"/>
        <w:rPr>
          <w:bCs/>
          <w:sz w:val="28"/>
          <w:szCs w:val="28"/>
        </w:rPr>
      </w:pPr>
      <w:bookmarkStart w:id="134" w:name="_Toc202118620"/>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34"/>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49A4A0EC" w14:textId="1405C487" w:rsidR="00C53BEF" w:rsidRDefault="000167DE" w:rsidP="00F753C5">
      <w:pPr>
        <w:pStyle w:val="15"/>
        <w:ind w:firstLine="480"/>
      </w:pPr>
      <w:r>
        <w:rPr>
          <w:rFonts w:hint="eastAsia"/>
        </w:rPr>
        <w:t>傳統流程中，</w:t>
      </w:r>
      <w:r w:rsidR="00674430">
        <w:rPr>
          <w:rFonts w:hint="eastAsia"/>
        </w:rPr>
        <w:t>布料</w:t>
      </w:r>
      <w:r w:rsidR="00C92E2E">
        <w:rPr>
          <w:rFonts w:hint="eastAsia"/>
        </w:rPr>
        <w:t>供應商與客戶</w:t>
      </w:r>
      <w:r w:rsidR="004E07BF">
        <w:rPr>
          <w:rFonts w:hint="eastAsia"/>
        </w:rPr>
        <w:t>進行業務交流時，</w:t>
      </w:r>
      <w:r w:rsidR="00AE4A2B" w:rsidRPr="00AE4A2B">
        <w:t>須向</w:t>
      </w:r>
      <w:r w:rsidR="00AC05BB">
        <w:rPr>
          <w:rFonts w:hint="eastAsia"/>
        </w:rPr>
        <w:t>其</w:t>
      </w:r>
      <w:r w:rsidR="00AE4A2B" w:rsidRPr="00AE4A2B">
        <w:t>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5F1C62">
        <w:rPr>
          <w:rFonts w:hint="eastAsia"/>
        </w:rPr>
        <w:t>。</w:t>
      </w:r>
      <w:r w:rsidR="006930EF" w:rsidRPr="006930EF">
        <w:t>一旦人員流動（如資深員工離職）</w:t>
      </w:r>
      <w:r w:rsidR="0003506F">
        <w:t>，交接困難的問題也會隨之而來</w:t>
      </w:r>
      <w:r w:rsidR="004D0943">
        <w:rPr>
          <w:rFonts w:hint="eastAsia"/>
        </w:rPr>
        <w:t>，</w:t>
      </w:r>
      <w:r w:rsidR="005F1C62">
        <w:rPr>
          <w:rFonts w:hint="eastAsia"/>
        </w:rPr>
        <w:t>因</w:t>
      </w:r>
      <w:r w:rsidR="007627A4">
        <w:rPr>
          <w:rFonts w:hint="eastAsia"/>
        </w:rPr>
        <w:t>為</w:t>
      </w:r>
      <w:r w:rsidR="005A0409">
        <w:rPr>
          <w:rFonts w:hint="eastAsia"/>
        </w:rPr>
        <w:t>只有</w:t>
      </w:r>
      <w:r w:rsidR="003830D4">
        <w:rPr>
          <w:rFonts w:hint="eastAsia"/>
        </w:rPr>
        <w:t>倉庫管理員</w:t>
      </w:r>
      <w:proofErr w:type="gramStart"/>
      <w:r w:rsidR="00C53BEF" w:rsidRPr="00C53BEF">
        <w:t>熟悉布</w:t>
      </w:r>
      <w:proofErr w:type="gramEnd"/>
      <w:r w:rsidR="00C53BEF" w:rsidRPr="00C53BEF">
        <w:t>片的擺放位置與倉儲內容，即使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來自全球不同品牌的</w:t>
      </w:r>
      <w:proofErr w:type="gramStart"/>
      <w:r w:rsidR="005F1C62" w:rsidRPr="00CB00A9">
        <w:t>大量</w:t>
      </w:r>
      <w:r w:rsidR="00CB00A9" w:rsidRPr="00CB00A9">
        <w:t>樣布</w:t>
      </w:r>
      <w:proofErr w:type="gramEnd"/>
      <w:r w:rsidR="00CB00A9" w:rsidRPr="00CB00A9">
        <w:t>，若</w:t>
      </w:r>
      <w:r w:rsidR="005F1C62">
        <w:rPr>
          <w:rFonts w:hint="eastAsia"/>
        </w:rPr>
        <w:t>仍</w:t>
      </w:r>
      <w:r w:rsidR="00CB00A9" w:rsidRPr="00CB00A9">
        <w:t>以人工方式逐一翻閱，不僅效率低落，也難以快速回應市場需求。</w:t>
      </w:r>
    </w:p>
    <w:p w14:paraId="356A6F71" w14:textId="44338D9D" w:rsidR="00960AF9" w:rsidRPr="00A35835" w:rsidRDefault="001A7C22" w:rsidP="00D1618B">
      <w:pPr>
        <w:pStyle w:val="aff4"/>
        <w:ind w:left="360" w:right="360" w:firstLine="480"/>
      </w:pPr>
      <w:r w:rsidRPr="00A35835">
        <w:rPr>
          <w:rFonts w:hint="eastAsia"/>
        </w:rPr>
        <w:t>「紡織廠都是用</w:t>
      </w:r>
      <w:proofErr w:type="gramStart"/>
      <w:r w:rsidRPr="00A35835">
        <w:rPr>
          <w:rFonts w:hint="eastAsia"/>
        </w:rPr>
        <w:t>實體樣卡本</w:t>
      </w:r>
      <w:proofErr w:type="gramEnd"/>
      <w:r w:rsidRPr="00A35835">
        <w:rPr>
          <w:rFonts w:hint="eastAsia"/>
        </w:rPr>
        <w:t>，全部都是手寫然後貼一塊布在旁邊，他們的</w:t>
      </w:r>
      <w:proofErr w:type="gramStart"/>
      <w:r w:rsidRPr="00A35835">
        <w:rPr>
          <w:rFonts w:hint="eastAsia"/>
        </w:rPr>
        <w:t>樣品間很大</w:t>
      </w:r>
      <w:proofErr w:type="gramEnd"/>
      <w:r w:rsidRPr="00A35835">
        <w:rPr>
          <w:rFonts w:hint="eastAsia"/>
        </w:rPr>
        <w:t>喔！有的是有三層樓，全世界都有收錄。但是要</w:t>
      </w:r>
      <w:proofErr w:type="gramStart"/>
      <w:r w:rsidRPr="00A35835">
        <w:rPr>
          <w:rFonts w:hint="eastAsia"/>
        </w:rPr>
        <w:t>找布很</w:t>
      </w:r>
      <w:proofErr w:type="gramEnd"/>
      <w:r w:rsidRPr="00A35835">
        <w:rPr>
          <w:rFonts w:hint="eastAsia"/>
        </w:rPr>
        <w:t>困難，得翻catalog都是實體的，可能會有個年紀大的阿姨在</w:t>
      </w:r>
      <w:proofErr w:type="gramStart"/>
      <w:r w:rsidRPr="00A35835">
        <w:rPr>
          <w:rFonts w:hint="eastAsia"/>
        </w:rPr>
        <w:t>那邊，</w:t>
      </w:r>
      <w:proofErr w:type="gramEnd"/>
      <w:r w:rsidRPr="00A35835">
        <w:rPr>
          <w:rFonts w:hint="eastAsia"/>
        </w:rPr>
        <w:t>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5FED6914" w:rsidR="00FA1275" w:rsidRDefault="000538A4" w:rsidP="00410D6D">
      <w:pPr>
        <w:pStyle w:val="a0"/>
      </w:pPr>
      <w:proofErr w:type="gramStart"/>
      <w:r>
        <w:rPr>
          <w:rFonts w:hint="eastAsia"/>
        </w:rPr>
        <w:t>實體樣布運輸</w:t>
      </w:r>
      <w:proofErr w:type="gramEnd"/>
      <w:r>
        <w:rPr>
          <w:rFonts w:hint="eastAsia"/>
        </w:rPr>
        <w:t>出現</w:t>
      </w:r>
      <w:r w:rsidR="00E769E2">
        <w:rPr>
          <w:rFonts w:hint="eastAsia"/>
        </w:rPr>
        <w:t>供應鏈溝通斷層</w:t>
      </w:r>
      <w:r>
        <w:rPr>
          <w:rFonts w:hint="eastAsia"/>
        </w:rPr>
        <w:t>，</w:t>
      </w:r>
      <w:r w:rsidR="00647D38">
        <w:rPr>
          <w:rFonts w:hint="eastAsia"/>
        </w:rPr>
        <w:t>產業面臨</w:t>
      </w:r>
      <w:r w:rsidR="00FA1275">
        <w:rPr>
          <w:rFonts w:hint="eastAsia"/>
        </w:rPr>
        <w:t>生產週期長</w:t>
      </w:r>
      <w:r w:rsidR="00647D38">
        <w:rPr>
          <w:rFonts w:hint="eastAsia"/>
        </w:rPr>
        <w:t>、</w:t>
      </w:r>
      <w:r w:rsidR="00FA1275">
        <w:rPr>
          <w:rFonts w:hint="eastAsia"/>
        </w:rPr>
        <w:t>高庫存量等問題</w:t>
      </w:r>
    </w:p>
    <w:p w14:paraId="64D8D151" w14:textId="0ABE7085" w:rsidR="000815B5" w:rsidRDefault="00F335A9" w:rsidP="009746D0">
      <w:pPr>
        <w:pStyle w:val="15"/>
        <w:ind w:firstLine="480"/>
      </w:pPr>
      <w:r>
        <w:rPr>
          <w:rFonts w:hint="eastAsia"/>
        </w:rPr>
        <w:t>而</w:t>
      </w:r>
      <w:r w:rsidR="000815B5">
        <w:t>現行產業運作模式中，品牌與供應商之間訂單細節的來回確認往往仰賴</w:t>
      </w:r>
      <w:proofErr w:type="gramStart"/>
      <w:r w:rsidR="000815B5">
        <w:t>實體樣布的</w:t>
      </w:r>
      <w:proofErr w:type="gramEnd"/>
      <w:r w:rsidR="000815B5">
        <w:t>運輸與審核流程，</w:t>
      </w:r>
      <w:r w:rsidR="005C46F6">
        <w:rPr>
          <w:rFonts w:hint="eastAsia"/>
        </w:rPr>
        <w:t>因此</w:t>
      </w:r>
      <w:r w:rsidR="005060AA">
        <w:rPr>
          <w:rFonts w:hint="eastAsia"/>
        </w:rPr>
        <w:t>產業供應鏈</w:t>
      </w:r>
      <w:r w:rsidR="00AF1103">
        <w:rPr>
          <w:rFonts w:hint="eastAsia"/>
        </w:rPr>
        <w:t>出現</w:t>
      </w:r>
      <w:r w:rsidR="005060AA">
        <w:rPr>
          <w:rFonts w:hint="eastAsia"/>
        </w:rPr>
        <w:t>溝通斷層，</w:t>
      </w:r>
      <w:r w:rsidR="0026626C">
        <w:rPr>
          <w:rFonts w:hint="eastAsia"/>
        </w:rPr>
        <w:t>進而</w:t>
      </w:r>
      <w:r w:rsidR="000815B5">
        <w:t>導</w:t>
      </w:r>
      <w:r w:rsidR="000815B5" w:rsidRPr="009746D0">
        <w:rPr>
          <w:rStyle w:val="150"/>
        </w:rPr>
        <w:t>致整體生產週期冗長，</w:t>
      </w:r>
      <w:r w:rsidR="006E7960">
        <w:rPr>
          <w:rStyle w:val="150"/>
          <w:rFonts w:hint="eastAsia"/>
        </w:rPr>
        <w:t>且</w:t>
      </w:r>
      <w:r w:rsidR="00DD4E4A">
        <w:rPr>
          <w:rStyle w:val="150"/>
          <w:rFonts w:hint="eastAsia"/>
        </w:rPr>
        <w:t>品牌商通常</w:t>
      </w:r>
      <w:r w:rsidR="00ED7941">
        <w:rPr>
          <w:rStyle w:val="150"/>
          <w:rFonts w:hint="eastAsia"/>
        </w:rPr>
        <w:t>習慣</w:t>
      </w:r>
      <w:r w:rsidR="00DD4E4A">
        <w:rPr>
          <w:rStyle w:val="150"/>
          <w:rFonts w:hint="eastAsia"/>
        </w:rPr>
        <w:t>高估</w:t>
      </w:r>
      <w:r w:rsidR="00685492">
        <w:rPr>
          <w:rStyle w:val="150"/>
          <w:rFonts w:hint="eastAsia"/>
        </w:rPr>
        <w:t>貨量需求而多訂</w:t>
      </w:r>
      <w:r w:rsidR="00DD4E4A">
        <w:rPr>
          <w:rStyle w:val="150"/>
          <w:rFonts w:hint="eastAsia"/>
        </w:rPr>
        <w:t>，</w:t>
      </w:r>
      <w:r w:rsidR="000815B5" w:rsidRPr="009746D0">
        <w:rPr>
          <w:rStyle w:val="150"/>
        </w:rPr>
        <w:t>進一步促成「高庫存、長交期」的</w:t>
      </w:r>
      <w:r w:rsidR="0093062D">
        <w:rPr>
          <w:rStyle w:val="150"/>
          <w:rFonts w:hint="eastAsia"/>
        </w:rPr>
        <w:t>運營</w:t>
      </w:r>
      <w:r w:rsidR="000815B5" w:rsidRPr="009746D0">
        <w:rPr>
          <w:rStyle w:val="150"/>
        </w:rPr>
        <w:t>模式</w:t>
      </w:r>
      <w:r w:rsidR="000815B5">
        <w:t>。</w:t>
      </w:r>
    </w:p>
    <w:p w14:paraId="7E93D184" w14:textId="77777777" w:rsidR="008A3CB0" w:rsidRPr="00FA1275" w:rsidRDefault="008A3CB0" w:rsidP="008A3CB0">
      <w:pPr>
        <w:pStyle w:val="aff4"/>
        <w:ind w:left="360" w:right="360" w:firstLine="480"/>
      </w:pPr>
      <w:r w:rsidRPr="000742AA">
        <w:rPr>
          <w:rFonts w:hint="eastAsia"/>
        </w:rPr>
        <w:t>「生產一批布料我可能就要三到六個月，再花三到六個月生產成衣，那中間生產的時候還要根據每</w:t>
      </w:r>
      <w:proofErr w:type="gramStart"/>
      <w:r w:rsidRPr="000742AA">
        <w:rPr>
          <w:rFonts w:hint="eastAsia"/>
        </w:rPr>
        <w:t>個</w:t>
      </w:r>
      <w:proofErr w:type="gramEnd"/>
      <w:r w:rsidRPr="000742AA">
        <w:rPr>
          <w:rFonts w:hint="eastAsia"/>
        </w:rPr>
        <w:t>市場預期不同，然後我要去安排訂貨的量是大量的？還是小量的？」（</w:t>
      </w:r>
      <w:r w:rsidRPr="000742AA">
        <w:t xml:space="preserve">李菁 </w:t>
      </w:r>
      <w:r w:rsidRPr="000742AA">
        <w:rPr>
          <w:rFonts w:hint="eastAsia"/>
        </w:rPr>
        <w:t>執行長，2025訪談資料）</w:t>
      </w:r>
    </w:p>
    <w:p w14:paraId="2AA1BB39" w14:textId="53AFAB7F" w:rsidR="008A3CB0" w:rsidRDefault="008A3CB0" w:rsidP="008A3CB0">
      <w:pPr>
        <w:pStyle w:val="a0"/>
      </w:pPr>
      <w:r>
        <w:rPr>
          <w:rFonts w:hint="eastAsia"/>
        </w:rPr>
        <w:t>現有的</w:t>
      </w:r>
      <w:r w:rsidR="009B0481">
        <w:rPr>
          <w:rFonts w:hint="eastAsia"/>
        </w:rPr>
        <w:t>第三方服務</w:t>
      </w:r>
      <w:r>
        <w:rPr>
          <w:rFonts w:hint="eastAsia"/>
        </w:rPr>
        <w:t>無法滿足</w:t>
      </w:r>
      <w:r w:rsidR="00F06309">
        <w:rPr>
          <w:rFonts w:hint="eastAsia"/>
        </w:rPr>
        <w:t>產業</w:t>
      </w:r>
      <w:r>
        <w:rPr>
          <w:rFonts w:hint="eastAsia"/>
        </w:rPr>
        <w:t>需求，需要簡單、高效率的數位化技術</w:t>
      </w:r>
    </w:p>
    <w:p w14:paraId="2E204BDC" w14:textId="1E1E11A5" w:rsidR="00AA4922" w:rsidRDefault="00AA4922" w:rsidP="009746D0">
      <w:pPr>
        <w:pStyle w:val="15"/>
        <w:ind w:firstLine="480"/>
      </w:pPr>
      <w:r w:rsidRPr="009A38C7">
        <w:t>當時市面上雖然已有</w:t>
      </w:r>
      <w:r>
        <w:rPr>
          <w:rFonts w:hint="eastAsia"/>
        </w:rPr>
        <w:t>幾種</w:t>
      </w:r>
      <w:r w:rsidRPr="009A38C7">
        <w:t>數位化的作法，例如由品牌商自行設立實驗室，或是將布料寄送至</w:t>
      </w:r>
      <w:proofErr w:type="gramStart"/>
      <w:r w:rsidRPr="009A38C7">
        <w:t>第三方單</w:t>
      </w:r>
      <w:r>
        <w:rPr>
          <w:rFonts w:hint="eastAsia"/>
        </w:rPr>
        <w:t>機構</w:t>
      </w:r>
      <w:proofErr w:type="gramEnd"/>
      <w:r w:rsidRPr="009A38C7">
        <w:t>代為掃描與建檔。然而</w:t>
      </w:r>
      <w:r>
        <w:rPr>
          <w:rFonts w:hint="eastAsia"/>
        </w:rPr>
        <w:t>在紡織產業文化中，</w:t>
      </w:r>
      <w:r w:rsidRPr="002925D3">
        <w:rPr>
          <w:color w:val="156082" w:themeColor="accent1"/>
        </w:rPr>
        <w:t>布料</w:t>
      </w:r>
      <w:r w:rsidRPr="002925D3">
        <w:rPr>
          <w:rFonts w:hint="eastAsia"/>
          <w:color w:val="156082" w:themeColor="accent1"/>
        </w:rPr>
        <w:t>就是「最高</w:t>
      </w:r>
      <w:r w:rsidRPr="002925D3">
        <w:rPr>
          <w:color w:val="156082" w:themeColor="accent1"/>
        </w:rPr>
        <w:t>商業機密</w:t>
      </w:r>
      <w:r w:rsidRPr="002925D3">
        <w:rPr>
          <w:rFonts w:hint="eastAsia"/>
          <w:color w:val="156082" w:themeColor="accent1"/>
        </w:rPr>
        <w:t>」</w:t>
      </w:r>
      <w:r>
        <w:rPr>
          <w:rFonts w:hint="eastAsia"/>
        </w:rPr>
        <w:t>，許多</w:t>
      </w:r>
      <w:r w:rsidRPr="008B6134">
        <w:rPr>
          <w:rFonts w:hint="eastAsia"/>
          <w:color w:val="156082" w:themeColor="accent1"/>
        </w:rPr>
        <w:t>獨特花紋、機能材質與創新設計的布料商品被認為是重要的企業資產</w:t>
      </w:r>
      <w:r>
        <w:rPr>
          <w:rFonts w:hint="eastAsia"/>
        </w:rPr>
        <w:t>，因此廠商擔心布料</w:t>
      </w:r>
      <w:r w:rsidRPr="009A38C7">
        <w:t>資訊外流</w:t>
      </w:r>
      <w:r>
        <w:rPr>
          <w:rFonts w:hint="eastAsia"/>
        </w:rPr>
        <w:t>，</w:t>
      </w:r>
      <w:r w:rsidRPr="008B6134">
        <w:rPr>
          <w:color w:val="156082" w:themeColor="accent1"/>
        </w:rPr>
        <w:t>不願將新開發</w:t>
      </w:r>
      <w:proofErr w:type="gramStart"/>
      <w:r w:rsidRPr="008B6134">
        <w:rPr>
          <w:color w:val="156082" w:themeColor="accent1"/>
        </w:rPr>
        <w:t>的布樣交給</w:t>
      </w:r>
      <w:proofErr w:type="gramEnd"/>
      <w:r w:rsidRPr="008B6134">
        <w:rPr>
          <w:color w:val="156082" w:themeColor="accent1"/>
        </w:rPr>
        <w:t>第三方</w:t>
      </w:r>
      <w:r w:rsidRPr="008B6134">
        <w:rPr>
          <w:rFonts w:hint="eastAsia"/>
          <w:color w:val="156082" w:themeColor="accent1"/>
        </w:rPr>
        <w:t>機構進行數位化作業</w:t>
      </w:r>
      <w:r w:rsidRPr="009A38C7">
        <w:t>，</w:t>
      </w:r>
      <w:r>
        <w:rPr>
          <w:rFonts w:hint="eastAsia"/>
        </w:rPr>
        <w:t>這也使</w:t>
      </w:r>
      <w:r>
        <w:rPr>
          <w:rFonts w:hint="eastAsia"/>
        </w:rPr>
        <w:lastRenderedPageBreak/>
        <w:t>得部分</w:t>
      </w:r>
      <w:r w:rsidRPr="009A38C7">
        <w:t>品牌</w:t>
      </w:r>
      <w:r>
        <w:rPr>
          <w:rFonts w:hint="eastAsia"/>
        </w:rPr>
        <w:t>雖然</w:t>
      </w:r>
      <w:r w:rsidRPr="009A38C7">
        <w:t>已</w:t>
      </w:r>
      <w:r>
        <w:rPr>
          <w:rFonts w:hint="eastAsia"/>
        </w:rPr>
        <w:t>開始推動布料數位化</w:t>
      </w:r>
      <w:r w:rsidRPr="009A38C7">
        <w:t>，</w:t>
      </w:r>
      <w:r>
        <w:rPr>
          <w:rFonts w:hint="eastAsia"/>
        </w:rPr>
        <w:t>可</w:t>
      </w:r>
      <w:r w:rsidR="002B727C">
        <w:rPr>
          <w:rFonts w:hint="eastAsia"/>
        </w:rPr>
        <w:t>品牌商</w:t>
      </w:r>
      <w:r w:rsidRPr="009A38C7">
        <w:t>實際成功完成</w:t>
      </w:r>
      <w:r>
        <w:rPr>
          <w:rFonts w:hint="eastAsia"/>
        </w:rPr>
        <w:t>建檔的</w:t>
      </w:r>
      <w:r w:rsidRPr="009A38C7">
        <w:t>布</w:t>
      </w:r>
      <w:r w:rsidR="00B54B1C">
        <w:rPr>
          <w:rFonts w:hint="eastAsia"/>
        </w:rPr>
        <w:t>料</w:t>
      </w:r>
      <w:r w:rsidRPr="009A38C7">
        <w:t>比例仍不到</w:t>
      </w:r>
      <w:r w:rsidRPr="009A38C7">
        <w:t>5%</w:t>
      </w:r>
      <w:r w:rsidR="00D1520F">
        <w:rPr>
          <w:rFonts w:hint="eastAsia"/>
        </w:rPr>
        <w:t>。</w:t>
      </w:r>
    </w:p>
    <w:p w14:paraId="66ECCE2D" w14:textId="77777777" w:rsidR="00D1520F" w:rsidRPr="003E336C" w:rsidRDefault="00D1520F" w:rsidP="00D1520F">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3590CCE8" w14:textId="13ECE18B" w:rsidR="005901BE" w:rsidRPr="005901BE" w:rsidRDefault="005901BE" w:rsidP="005901BE">
      <w:pPr>
        <w:pStyle w:val="3"/>
        <w:rPr>
          <w:bCs/>
          <w:sz w:val="28"/>
          <w:szCs w:val="28"/>
        </w:rPr>
      </w:pPr>
      <w:bookmarkStart w:id="135" w:name="_Toc202118621"/>
      <w:r w:rsidRPr="004E127E">
        <w:rPr>
          <w:sz w:val="28"/>
          <w:szCs w:val="28"/>
        </w:rPr>
        <w:t>5.2</w:t>
      </w:r>
      <w:r>
        <w:rPr>
          <w:rFonts w:hint="eastAsia"/>
          <w:sz w:val="28"/>
          <w:szCs w:val="28"/>
        </w:rPr>
        <w:t>.2</w:t>
      </w:r>
      <w:r w:rsidR="002C7C9B">
        <w:rPr>
          <w:rFonts w:hint="eastAsia"/>
          <w:sz w:val="28"/>
          <w:szCs w:val="28"/>
        </w:rPr>
        <w:t xml:space="preserve"> </w:t>
      </w:r>
      <w:r>
        <w:rPr>
          <w:rFonts w:hint="eastAsia"/>
        </w:rPr>
        <w:t>企業能力</w:t>
      </w:r>
      <w:bookmarkEnd w:id="135"/>
    </w:p>
    <w:p w14:paraId="18A989EB" w14:textId="3D377880" w:rsidR="005008B9" w:rsidRPr="00C463BF" w:rsidRDefault="007D4AD1" w:rsidP="00410D6D">
      <w:pPr>
        <w:pStyle w:val="a0"/>
      </w:pPr>
      <w:r>
        <w:t>經營策略</w:t>
      </w:r>
      <w:r w:rsidR="001D4619" w:rsidRPr="00C463BF">
        <w:rPr>
          <w:rFonts w:hint="eastAsia"/>
        </w:rPr>
        <w:t>：</w:t>
      </w:r>
      <w:r w:rsidR="00C463BF" w:rsidRPr="00C463BF">
        <w:rPr>
          <w:rFonts w:hint="eastAsia"/>
        </w:rPr>
        <w:t>傳統</w:t>
      </w:r>
      <w:proofErr w:type="gramStart"/>
      <w:r w:rsidR="00C463BF" w:rsidRPr="00C463BF">
        <w:t>貿易商</w:t>
      </w:r>
      <w:r w:rsidR="002C7CA2" w:rsidRPr="00895B41">
        <w:t>從痛點</w:t>
      </w:r>
      <w:proofErr w:type="gramEnd"/>
      <w:r w:rsidR="002C7CA2" w:rsidRPr="00895B41">
        <w:t>出發</w:t>
      </w:r>
      <w:r w:rsidR="00C463BF" w:rsidRPr="00C463BF">
        <w:t>的數位轉向</w:t>
      </w:r>
      <w:r w:rsidR="008B6134">
        <w:rPr>
          <w:rFonts w:hint="eastAsia"/>
        </w:rPr>
        <w:t>，開發簡單、方便、快速創新技術</w:t>
      </w:r>
    </w:p>
    <w:p w14:paraId="21A3CC5D" w14:textId="06BA8CF8" w:rsidR="00ED484E" w:rsidRDefault="0067309F" w:rsidP="00C1204F">
      <w:pPr>
        <w:pStyle w:val="15"/>
        <w:ind w:firstLine="480"/>
      </w:pPr>
      <w:r w:rsidRPr="0067309F">
        <w:t>畢業後，創辦人接手位於江蘇無錫的家族布料貿易商</w:t>
      </w:r>
      <w:proofErr w:type="gramStart"/>
      <w:r w:rsidRPr="0067309F">
        <w:t>─</w:t>
      </w:r>
      <w:proofErr w:type="gramEnd"/>
      <w:r w:rsidRPr="0067309F">
        <w:t>─</w:t>
      </w:r>
      <w:r w:rsidRPr="0067309F">
        <w:t>美祺國際，</w:t>
      </w:r>
      <w:r w:rsidR="00542199">
        <w:rPr>
          <w:rFonts w:hint="eastAsia"/>
        </w:rPr>
        <w:t>遂</w:t>
      </w:r>
      <w:r w:rsidRPr="0067309F">
        <w:t>正式投入紡織產業。</w:t>
      </w:r>
      <w:r w:rsidR="000D24F4" w:rsidRPr="000D24F4">
        <w:t>具備機械工程背景的他，</w:t>
      </w:r>
      <w:r w:rsidR="00EF49E5" w:rsidRPr="002925D3">
        <w:rPr>
          <w:color w:val="156082" w:themeColor="accent1"/>
        </w:rPr>
        <w:t>在實際參與布料業務流程後</w:t>
      </w:r>
      <w:r w:rsidR="000D24F4" w:rsidRPr="002925D3">
        <w:rPr>
          <w:color w:val="156082" w:themeColor="accent1"/>
        </w:rPr>
        <w:t>，深刻體會到產業在布料管理與展示方面存在效率瓶頸</w:t>
      </w:r>
      <w:r w:rsidR="000D24F4" w:rsidRPr="000D24F4">
        <w:t>。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w:t>
      </w:r>
      <w:r w:rsidR="000D24F4" w:rsidRPr="002925D3">
        <w:rPr>
          <w:color w:val="156082" w:themeColor="accent1"/>
        </w:rPr>
        <w:t>實務問題</w:t>
      </w:r>
      <w:r w:rsidR="000D24F4" w:rsidRPr="000D24F4">
        <w:t>，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proofErr w:type="gramStart"/>
      <w:r w:rsidR="00D27B9E" w:rsidRPr="00D27B9E">
        <w:t>釐</w:t>
      </w:r>
      <w:proofErr w:type="gramEnd"/>
      <w:r w:rsidR="00D27B9E" w:rsidRPr="00D27B9E">
        <w:t>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7D999BF0" w:rsidR="00895B41" w:rsidRPr="004124ED" w:rsidRDefault="00C21AAF" w:rsidP="00C1204F">
      <w:pPr>
        <w:pStyle w:val="15"/>
        <w:ind w:firstLine="480"/>
      </w:pPr>
      <w:r w:rsidRPr="00C21AAF">
        <w:t>在深入</w:t>
      </w:r>
      <w:proofErr w:type="gramStart"/>
      <w:r w:rsidR="00385B56">
        <w:rPr>
          <w:rFonts w:hint="eastAsia"/>
        </w:rPr>
        <w:t>釐</w:t>
      </w:r>
      <w:proofErr w:type="gramEnd"/>
      <w:r w:rsidR="00385B56">
        <w:rPr>
          <w:rFonts w:hint="eastAsia"/>
        </w:rPr>
        <w:t>清</w:t>
      </w:r>
      <w:r w:rsidRPr="00C21AAF">
        <w:t>產業</w:t>
      </w:r>
      <w:r w:rsidR="00D95CEE">
        <w:rPr>
          <w:rFonts w:hint="eastAsia"/>
        </w:rPr>
        <w:t>痛點</w:t>
      </w:r>
      <w:r w:rsidRPr="00C21AAF">
        <w:t>與確認團隊具備足夠技術能力後，創辦人於</w:t>
      </w:r>
      <w:r w:rsidRPr="00C21AAF">
        <w:t>2017</w:t>
      </w:r>
      <w:r w:rsidRPr="00C21AAF">
        <w:t>年正式提出創業願景。這也成為團隊啟動紡織業數位創新的</w:t>
      </w:r>
      <w:r w:rsidR="001879FD" w:rsidRPr="00C21AAF">
        <w:t>轉折點</w:t>
      </w:r>
      <w:r w:rsidRPr="00C21AAF">
        <w:t>，</w:t>
      </w:r>
      <w:r w:rsidRPr="002925D3">
        <w:rPr>
          <w:color w:val="156082" w:themeColor="accent1"/>
        </w:rPr>
        <w:t>從貿易流程痛點出發，走向產業升級的全新路徑</w:t>
      </w:r>
      <w:r w:rsidRPr="00C21AAF">
        <w:t>。</w:t>
      </w:r>
      <w:r w:rsidR="005215C4">
        <w:rPr>
          <w:rFonts w:hint="eastAsia"/>
        </w:rPr>
        <w:t>公司創立之時，創辦人就確定經營策略，</w:t>
      </w:r>
      <w:r w:rsidR="005215C4" w:rsidRPr="0074659F">
        <w:rPr>
          <w:rFonts w:hint="eastAsia"/>
          <w:color w:val="EE0000"/>
        </w:rPr>
        <w:t>要做</w:t>
      </w:r>
      <w:r w:rsidR="005215C4" w:rsidRPr="0074659F">
        <w:rPr>
          <w:color w:val="EE0000"/>
        </w:rPr>
        <w:t>「簡單、方便、大規模落地」的</w:t>
      </w:r>
      <w:r w:rsidR="005215C4" w:rsidRPr="0074659F">
        <w:rPr>
          <w:rFonts w:hint="eastAsia"/>
          <w:color w:val="EE0000"/>
        </w:rPr>
        <w:t>數位技術，期待</w:t>
      </w:r>
      <w:r w:rsidR="005215C4" w:rsidRPr="0074659F">
        <w:rPr>
          <w:color w:val="EE0000"/>
        </w:rPr>
        <w:t>打造出不需技術門檻、人人都能操作的布料數位化流程</w:t>
      </w:r>
      <w:r w:rsidR="005215C4">
        <w:rPr>
          <w:rFonts w:hint="eastAsia"/>
        </w:rPr>
        <w:t>來協助產業轉型，實現</w:t>
      </w:r>
      <w:r w:rsidR="005215C4" w:rsidRPr="00F02DC6">
        <w:t>「</w:t>
      </w:r>
      <w:r w:rsidR="005215C4" w:rsidRPr="00F02DC6">
        <w:t>100%</w:t>
      </w:r>
      <w:r w:rsidR="005215C4" w:rsidRPr="00F02DC6">
        <w:t>可執行」的</w:t>
      </w:r>
      <w:r w:rsidR="005215C4">
        <w:rPr>
          <w:rFonts w:hint="eastAsia"/>
        </w:rPr>
        <w:t>解決方案</w:t>
      </w:r>
      <w:r w:rsidR="005215C4" w:rsidRPr="004F5466">
        <w:t>。</w:t>
      </w:r>
    </w:p>
    <w:p w14:paraId="4CD26001" w14:textId="14C94EEC" w:rsidR="001E45E3" w:rsidRPr="004B3089" w:rsidRDefault="001E45E3" w:rsidP="00410D6D">
      <w:pPr>
        <w:pStyle w:val="a0"/>
      </w:pPr>
      <w:r w:rsidRPr="004B3089">
        <w:t>資源整合與分配</w:t>
      </w:r>
      <w:r w:rsidRPr="004B3089">
        <w:rPr>
          <w:rFonts w:hint="eastAsia"/>
        </w:rPr>
        <w:t>：</w:t>
      </w:r>
      <w:r w:rsidRPr="004B3089">
        <w:t>轉化實務經驗與</w:t>
      </w:r>
      <w:r w:rsidR="00716D65">
        <w:rPr>
          <w:rFonts w:hint="eastAsia"/>
        </w:rPr>
        <w:t>現有</w:t>
      </w:r>
      <w:r w:rsidRPr="004B3089">
        <w:t>設備</w:t>
      </w:r>
      <w:r w:rsidR="00E72FC6">
        <w:rPr>
          <w:rFonts w:hint="eastAsia"/>
        </w:rPr>
        <w:t>作</w:t>
      </w:r>
      <w:r w:rsidRPr="004B3089">
        <w:t>為技術開發基礎</w:t>
      </w:r>
    </w:p>
    <w:p w14:paraId="7FD6B803" w14:textId="20B3C7F9"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w:t>
      </w:r>
      <w:r w:rsidR="007E373E" w:rsidRPr="00C319CA">
        <w:rPr>
          <w:rFonts w:hint="eastAsia"/>
          <w:color w:val="156082" w:themeColor="accent1"/>
        </w:rPr>
        <w:t>貿易商與產業經驗</w:t>
      </w:r>
      <w:r w:rsidRPr="00C319CA">
        <w:rPr>
          <w:color w:val="156082" w:themeColor="accent1"/>
        </w:rPr>
        <w:t>，包含既有</w:t>
      </w:r>
      <w:r w:rsidR="006944BD" w:rsidRPr="00C319CA">
        <w:rPr>
          <w:rFonts w:hint="eastAsia"/>
          <w:color w:val="156082" w:themeColor="accent1"/>
        </w:rPr>
        <w:t>團隊</w:t>
      </w:r>
      <w:r w:rsidRPr="00C319CA">
        <w:rPr>
          <w:color w:val="156082" w:themeColor="accent1"/>
        </w:rPr>
        <w:t>人才、布料</w:t>
      </w:r>
      <w:r w:rsidR="00877A52" w:rsidRPr="00C319CA">
        <w:rPr>
          <w:rFonts w:hint="eastAsia"/>
          <w:color w:val="156082" w:themeColor="accent1"/>
        </w:rPr>
        <w:t>庫存</w:t>
      </w:r>
      <w:r w:rsidRPr="00C319CA">
        <w:rPr>
          <w:color w:val="156082" w:themeColor="accent1"/>
        </w:rPr>
        <w:t>與掃描設備</w:t>
      </w:r>
      <w:r w:rsidRPr="001E45E3">
        <w:t>，</w:t>
      </w:r>
      <w:r w:rsidR="00170957" w:rsidRPr="003E1086">
        <w:t>Frontier.cool</w:t>
      </w:r>
      <w:r w:rsidR="00780679">
        <w:rPr>
          <w:rFonts w:hint="eastAsia"/>
        </w:rPr>
        <w:t>並</w:t>
      </w:r>
      <w:r w:rsidR="00615B87" w:rsidRPr="00C319CA">
        <w:rPr>
          <w:rFonts w:hint="eastAsia"/>
          <w:color w:val="156082" w:themeColor="accent1"/>
        </w:rPr>
        <w:t>就地取材的</w:t>
      </w:r>
      <w:r w:rsidRPr="00C319CA">
        <w:rPr>
          <w:color w:val="156082" w:themeColor="accent1"/>
        </w:rPr>
        <w:t>運用</w:t>
      </w:r>
      <w:r w:rsidR="00AE13C5" w:rsidRPr="00C319CA">
        <w:rPr>
          <w:rFonts w:hint="eastAsia"/>
          <w:color w:val="156082" w:themeColor="accent1"/>
        </w:rPr>
        <w:t>辦公室</w:t>
      </w:r>
      <w:r w:rsidRPr="00C319CA">
        <w:rPr>
          <w:color w:val="156082" w:themeColor="accent1"/>
        </w:rPr>
        <w:t>事務機進行初步掃描測試</w:t>
      </w:r>
      <w:r w:rsidR="007365A7" w:rsidRPr="00C319CA">
        <w:rPr>
          <w:rFonts w:hint="eastAsia"/>
          <w:color w:val="156082" w:themeColor="accent1"/>
        </w:rPr>
        <w:t>，</w:t>
      </w:r>
      <w:r w:rsidR="00193393" w:rsidRPr="00C319CA">
        <w:rPr>
          <w:rFonts w:hint="eastAsia"/>
          <w:color w:val="156082" w:themeColor="accent1"/>
        </w:rPr>
        <w:t>結合</w:t>
      </w:r>
      <w:r w:rsidRPr="00C319CA">
        <w:rPr>
          <w:color w:val="156082" w:themeColor="accent1"/>
        </w:rPr>
        <w:t>多年累積的紡織實務經驗轉化為平台設計依據</w:t>
      </w:r>
      <w:r w:rsidRPr="001E45E3">
        <w:t>，</w:t>
      </w:r>
      <w:r w:rsidR="00DA72CA">
        <w:rPr>
          <w:rFonts w:hint="eastAsia"/>
        </w:rPr>
        <w:t>同時</w:t>
      </w:r>
      <w:r w:rsidR="006559A0" w:rsidRPr="006559A0">
        <w:rPr>
          <w:rFonts w:hint="eastAsia"/>
        </w:rPr>
        <w:t>發</w:t>
      </w:r>
      <w:r w:rsidR="006559A0" w:rsidRPr="00C319CA">
        <w:rPr>
          <w:rFonts w:hint="eastAsia"/>
          <w:color w:val="156082" w:themeColor="accent1"/>
        </w:rPr>
        <w:t>揮</w:t>
      </w:r>
      <w:r w:rsidR="00C319CA">
        <w:rPr>
          <w:rFonts w:hint="eastAsia"/>
          <w:color w:val="156082" w:themeColor="accent1"/>
        </w:rPr>
        <w:t>創辦人的</w:t>
      </w:r>
      <w:r w:rsidR="006559A0" w:rsidRPr="00C319CA">
        <w:rPr>
          <w:rFonts w:hint="eastAsia"/>
          <w:color w:val="156082" w:themeColor="accent1"/>
        </w:rPr>
        <w:t>商業與技術雙重能力</w:t>
      </w:r>
      <w:r w:rsidR="006559A0" w:rsidRPr="006559A0">
        <w:rPr>
          <w:rFonts w:hint="eastAsia"/>
        </w:rPr>
        <w:t>，快速</w:t>
      </w:r>
      <w:r w:rsidR="00347E1C" w:rsidRPr="00A818E4">
        <w:rPr>
          <w:rFonts w:hint="eastAsia"/>
          <w:color w:val="EE0000"/>
        </w:rPr>
        <w:t>將</w:t>
      </w:r>
      <w:r w:rsidR="006559A0" w:rsidRPr="00A818E4">
        <w:rPr>
          <w:rFonts w:hint="eastAsia"/>
          <w:color w:val="EE0000"/>
        </w:rPr>
        <w:t>理解</w:t>
      </w:r>
      <w:r w:rsidR="00347E1C" w:rsidRPr="00A818E4">
        <w:rPr>
          <w:rFonts w:hint="eastAsia"/>
          <w:color w:val="EE0000"/>
        </w:rPr>
        <w:t>的</w:t>
      </w:r>
      <w:r w:rsidR="006559A0" w:rsidRPr="00A818E4">
        <w:rPr>
          <w:rFonts w:hint="eastAsia"/>
          <w:color w:val="EE0000"/>
        </w:rPr>
        <w:t>產業痛點</w:t>
      </w:r>
      <w:r w:rsidR="007470CE" w:rsidRPr="00A818E4">
        <w:rPr>
          <w:rFonts w:hint="eastAsia"/>
          <w:color w:val="EE0000"/>
        </w:rPr>
        <w:t>應用於</w:t>
      </w:r>
      <w:r w:rsidR="000004C0" w:rsidRPr="00A818E4">
        <w:rPr>
          <w:rFonts w:hint="eastAsia"/>
          <w:color w:val="EE0000"/>
        </w:rPr>
        <w:t>服務</w:t>
      </w:r>
      <w:r w:rsidR="006559A0" w:rsidRPr="00A818E4">
        <w:rPr>
          <w:rFonts w:hint="eastAsia"/>
          <w:color w:val="EE0000"/>
        </w:rPr>
        <w:t>開發</w:t>
      </w:r>
      <w:r w:rsidRPr="001E45E3">
        <w:t>。</w:t>
      </w:r>
    </w:p>
    <w:p w14:paraId="1BA20B3C" w14:textId="506FC513" w:rsidR="004124ED" w:rsidRPr="00E5739D" w:rsidRDefault="004124ED" w:rsidP="00D1618B">
      <w:pPr>
        <w:pStyle w:val="aff4"/>
        <w:ind w:left="360" w:right="360" w:firstLine="480"/>
        <w:rPr>
          <w:color w:val="auto"/>
        </w:rPr>
      </w:pPr>
      <w:r w:rsidRPr="00E72FC6">
        <w:rPr>
          <w:rFonts w:hint="eastAsia"/>
        </w:rPr>
        <w:t>「</w:t>
      </w:r>
      <w:r w:rsidRPr="004F07FF">
        <w:rPr>
          <w:rFonts w:hint="eastAsia"/>
        </w:rPr>
        <w:t>我們3個創辦人都在美國讀大學，其中1位就是我先生是讀機械工程，那我跟另1位是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36" w:name="_Toc202118622"/>
      <w:r w:rsidRPr="004E127E">
        <w:rPr>
          <w:sz w:val="28"/>
          <w:szCs w:val="28"/>
        </w:rPr>
        <w:lastRenderedPageBreak/>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36"/>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3F3A56C5" w14:textId="5AB9C215" w:rsidR="00D07D21" w:rsidRPr="00766ACB" w:rsidRDefault="005F669B" w:rsidP="006C5121">
      <w:pPr>
        <w:pStyle w:val="15"/>
        <w:ind w:firstLine="480"/>
      </w:pPr>
      <w:r>
        <w:t>在傳統布料採購流程中，</w:t>
      </w:r>
      <w:proofErr w:type="gramStart"/>
      <w:r>
        <w:t>選布、管布</w:t>
      </w:r>
      <w:proofErr w:type="gramEnd"/>
      <w:r>
        <w:t>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r w:rsidR="004D26F8" w:rsidRPr="004D26F8">
        <w:t>為了解決</w:t>
      </w:r>
      <w:r w:rsidR="0061542C">
        <w:rPr>
          <w:rFonts w:hint="eastAsia"/>
        </w:rPr>
        <w:t>此</w:t>
      </w:r>
      <w:r w:rsidR="004D26F8" w:rsidRPr="004D26F8">
        <w:t>問題</w:t>
      </w:r>
      <w:r w:rsidR="004D26F8">
        <w:rPr>
          <w:rFonts w:hint="eastAsia"/>
        </w:rPr>
        <w:t>，</w:t>
      </w:r>
      <w:r>
        <w:t>最初</w:t>
      </w:r>
      <w:r w:rsidR="00814AC3" w:rsidRPr="00814AC3">
        <w:t>嘗試拍照記錄布片資訊</w:t>
      </w:r>
      <w:r>
        <w:t>，但</w:t>
      </w:r>
      <w:r w:rsidR="0061542C">
        <w:rPr>
          <w:rFonts w:hint="eastAsia"/>
        </w:rPr>
        <w:t>拍照</w:t>
      </w:r>
      <w:r>
        <w:t>實在</w:t>
      </w:r>
      <w:r w:rsidR="00601358">
        <w:rPr>
          <w:rFonts w:hint="eastAsia"/>
        </w:rPr>
        <w:t>耗時過久</w:t>
      </w:r>
      <w:r w:rsidR="0061542C">
        <w:rPr>
          <w:rFonts w:hint="eastAsia"/>
        </w:rPr>
        <w:t>，並</w:t>
      </w:r>
      <w:r w:rsidR="00601358">
        <w:rPr>
          <w:rFonts w:hint="eastAsia"/>
        </w:rPr>
        <w:t>且難以規模化應用</w:t>
      </w:r>
      <w:r>
        <w:t>。</w:t>
      </w:r>
      <w:r w:rsidR="00601358" w:rsidRPr="00601358">
        <w:t>為追求更高效的數位化方法</w:t>
      </w:r>
      <w:r>
        <w:t>，</w:t>
      </w:r>
      <w:r w:rsidR="0061542C">
        <w:rPr>
          <w:rFonts w:hint="eastAsia"/>
        </w:rPr>
        <w:t>團隊</w:t>
      </w:r>
      <w:r>
        <w:t>在</w:t>
      </w:r>
      <w:r>
        <w:t>2016</w:t>
      </w:r>
      <w:r>
        <w:t>年底正式轉向掃描技術，</w:t>
      </w:r>
      <w:r w:rsidR="00D07D21" w:rsidRPr="00592C1C">
        <w:rPr>
          <w:rFonts w:hint="eastAsia"/>
        </w:rPr>
        <w:t>只要將布料放置事務機掃描</w:t>
      </w:r>
      <w:r w:rsidR="00317B06">
        <w:rPr>
          <w:rFonts w:hint="eastAsia"/>
        </w:rPr>
        <w:t>產生</w:t>
      </w:r>
      <w:r w:rsidR="00317B06">
        <w:rPr>
          <w:rFonts w:hint="eastAsia"/>
        </w:rPr>
        <w:t>2D</w:t>
      </w:r>
      <w:r w:rsidR="00317B06">
        <w:rPr>
          <w:rFonts w:hint="eastAsia"/>
        </w:rPr>
        <w:t>圖檔</w:t>
      </w:r>
      <w:r w:rsidR="00D07D21" w:rsidRPr="00592C1C">
        <w:rPr>
          <w:rFonts w:hint="eastAsia"/>
        </w:rPr>
        <w:t>，再</w:t>
      </w:r>
      <w:r w:rsidR="002370C4">
        <w:rPr>
          <w:rFonts w:hint="eastAsia"/>
        </w:rPr>
        <w:t>將</w:t>
      </w:r>
      <w:r w:rsidR="00D07D21" w:rsidRPr="00592C1C">
        <w:rPr>
          <w:rFonts w:hint="eastAsia"/>
        </w:rPr>
        <w:t>圖檔發送至</w:t>
      </w:r>
      <w:r w:rsidR="00DB7F72" w:rsidRPr="00C40436">
        <w:rPr>
          <w:rFonts w:hint="eastAsia"/>
          <w:color w:val="156082" w:themeColor="accent1"/>
        </w:rPr>
        <w:t>每</w:t>
      </w:r>
      <w:proofErr w:type="gramStart"/>
      <w:r w:rsidR="00DB7F72" w:rsidRPr="00C40436">
        <w:rPr>
          <w:rFonts w:hint="eastAsia"/>
          <w:color w:val="156082" w:themeColor="accent1"/>
        </w:rPr>
        <w:t>個</w:t>
      </w:r>
      <w:proofErr w:type="gramEnd"/>
      <w:r w:rsidR="00DB7F72" w:rsidRPr="00C40436">
        <w:rPr>
          <w:rFonts w:hint="eastAsia"/>
          <w:color w:val="156082" w:themeColor="accent1"/>
        </w:rPr>
        <w:t>帳號專屬、用以</w:t>
      </w:r>
      <w:r w:rsidR="00D07D21" w:rsidRPr="00C40436">
        <w:rPr>
          <w:color w:val="156082" w:themeColor="accent1"/>
        </w:rPr>
        <w:t>接收與處理布料</w:t>
      </w:r>
      <w:r w:rsidR="00F77601">
        <w:rPr>
          <w:rFonts w:hint="eastAsia"/>
          <w:color w:val="156082" w:themeColor="accent1"/>
        </w:rPr>
        <w:t>圖檔</w:t>
      </w:r>
      <w:r w:rsidR="00D07D21" w:rsidRPr="00C40436">
        <w:rPr>
          <w:rFonts w:hint="eastAsia"/>
          <w:color w:val="156082" w:themeColor="accent1"/>
        </w:rPr>
        <w:t>的</w:t>
      </w:r>
      <w:r w:rsidR="00D07D21" w:rsidRPr="00C40436">
        <w:rPr>
          <w:color w:val="156082" w:themeColor="accent1"/>
        </w:rPr>
        <w:t>TextileCloud™</w:t>
      </w:r>
      <w:r w:rsidR="00D07D21" w:rsidRPr="00C40436">
        <w:rPr>
          <w:color w:val="156082" w:themeColor="accent1"/>
        </w:rPr>
        <w:t>電子郵件地址</w:t>
      </w:r>
      <w:r w:rsidR="00D07D21" w:rsidRPr="00592C1C">
        <w:rPr>
          <w:rFonts w:hint="eastAsia"/>
        </w:rPr>
        <w:t>，</w:t>
      </w:r>
      <w:r w:rsidR="00210C00" w:rsidRPr="00210C00">
        <w:t>Frontier.cool</w:t>
      </w:r>
      <w:r w:rsidR="00210C00">
        <w:rPr>
          <w:rFonts w:hint="eastAsia"/>
        </w:rPr>
        <w:t>的系統</w:t>
      </w:r>
      <w:r w:rsidR="00DB7F72">
        <w:rPr>
          <w:rFonts w:hint="eastAsia"/>
        </w:rPr>
        <w:t>接</w:t>
      </w:r>
      <w:r w:rsidR="00210C00">
        <w:rPr>
          <w:rFonts w:hint="eastAsia"/>
        </w:rPr>
        <w:t>收</w:t>
      </w:r>
      <w:r w:rsidR="00B7125E">
        <w:rPr>
          <w:rFonts w:hint="eastAsia"/>
        </w:rPr>
        <w:t>後</w:t>
      </w:r>
      <w:r w:rsidR="00DB7F72">
        <w:rPr>
          <w:rFonts w:hint="eastAsia"/>
        </w:rPr>
        <w:t>，</w:t>
      </w:r>
      <w:r w:rsidR="00E12769">
        <w:rPr>
          <w:rFonts w:hint="eastAsia"/>
        </w:rPr>
        <w:t>就啟動</w:t>
      </w:r>
      <w:r w:rsidR="00751615">
        <w:t>AI</w:t>
      </w:r>
      <w:r w:rsidR="00751615">
        <w:rPr>
          <w:rFonts w:hint="eastAsia"/>
        </w:rPr>
        <w:t>演算法</w:t>
      </w:r>
      <w:r w:rsidR="00DB7F72">
        <w:rPr>
          <w:rFonts w:hint="eastAsia"/>
        </w:rPr>
        <w:t>將</w:t>
      </w:r>
      <w:r w:rsidR="002370C4" w:rsidRPr="002370C4">
        <w:t>其還原為具備布料顏色、材質</w:t>
      </w:r>
      <w:proofErr w:type="gramStart"/>
      <w:r w:rsidR="002370C4" w:rsidRPr="002370C4">
        <w:t>與織紋等</w:t>
      </w:r>
      <w:proofErr w:type="gramEnd"/>
      <w:r w:rsidR="002370C4" w:rsidRPr="002370C4">
        <w:t>資訊的</w:t>
      </w:r>
      <w:r w:rsidR="002370C4" w:rsidRPr="002370C4">
        <w:t>3D</w:t>
      </w:r>
      <w:r w:rsidR="002370C4" w:rsidRPr="002370C4">
        <w:t>布片</w:t>
      </w:r>
      <w:r w:rsidR="00124F36">
        <w:rPr>
          <w:rFonts w:hint="eastAsia"/>
        </w:rPr>
        <w:t>，</w:t>
      </w:r>
      <w:r w:rsidR="00766ACB">
        <w:rPr>
          <w:rFonts w:hint="eastAsia"/>
        </w:rPr>
        <w:t>整個</w:t>
      </w:r>
      <w:r w:rsidR="006C5121">
        <w:rPr>
          <w:rFonts w:hint="eastAsia"/>
        </w:rPr>
        <w:t>數位化流程</w:t>
      </w:r>
      <w:r w:rsidR="00766ACB">
        <w:rPr>
          <w:rFonts w:hint="eastAsia"/>
        </w:rPr>
        <w:t>僅需</w:t>
      </w:r>
      <w:r w:rsidR="00D07D21" w:rsidRPr="00592C1C">
        <w:rPr>
          <w:rFonts w:hint="eastAsia"/>
        </w:rPr>
        <w:t>3-5</w:t>
      </w:r>
      <w:r w:rsidR="00D07D21" w:rsidRPr="00592C1C">
        <w:rPr>
          <w:rFonts w:hint="eastAsia"/>
        </w:rPr>
        <w:t>分鐘</w:t>
      </w:r>
      <w:r w:rsidR="00F77601">
        <w:rPr>
          <w:rFonts w:hint="eastAsia"/>
        </w:rPr>
        <w:t>，而</w:t>
      </w:r>
      <w:r w:rsidR="00F77601" w:rsidRPr="00C77A30">
        <w:rPr>
          <w:color w:val="EE0000"/>
        </w:rPr>
        <w:t>AI</w:t>
      </w:r>
      <w:r w:rsidR="00F77601" w:rsidRPr="00C77A30">
        <w:rPr>
          <w:rFonts w:hint="eastAsia"/>
          <w:color w:val="EE0000"/>
        </w:rPr>
        <w:t>技術更提升數位</w:t>
      </w:r>
      <w:proofErr w:type="gramStart"/>
      <w:r w:rsidR="00F77601" w:rsidRPr="00C77A30">
        <w:rPr>
          <w:rFonts w:hint="eastAsia"/>
          <w:color w:val="EE0000"/>
        </w:rPr>
        <w:t>布片中</w:t>
      </w:r>
      <w:r w:rsidR="00F77601" w:rsidRPr="00C77A30">
        <w:rPr>
          <w:color w:val="EE0000"/>
        </w:rPr>
        <w:t>物理</w:t>
      </w:r>
      <w:proofErr w:type="gramEnd"/>
      <w:r w:rsidR="00F77601" w:rsidRPr="00C77A30">
        <w:rPr>
          <w:color w:val="EE0000"/>
        </w:rPr>
        <w:t>數據</w:t>
      </w:r>
      <w:r w:rsidR="00F77601" w:rsidRPr="00C77A30">
        <w:rPr>
          <w:rFonts w:hint="eastAsia"/>
          <w:color w:val="EE0000"/>
        </w:rPr>
        <w:t>的準確性</w:t>
      </w:r>
      <w:r w:rsidR="00F77601" w:rsidRPr="00C77A30">
        <w:rPr>
          <w:color w:val="EE0000"/>
        </w:rPr>
        <w:t>，</w:t>
      </w:r>
      <w:proofErr w:type="gramStart"/>
      <w:r w:rsidR="00F77601" w:rsidRPr="00C77A30">
        <w:rPr>
          <w:rFonts w:hint="eastAsia"/>
          <w:color w:val="EE0000"/>
        </w:rPr>
        <w:t>使</w:t>
      </w:r>
      <w:r w:rsidR="00F77601" w:rsidRPr="00C77A30">
        <w:rPr>
          <w:color w:val="EE0000"/>
        </w:rPr>
        <w:t>圖檔</w:t>
      </w:r>
      <w:proofErr w:type="gramEnd"/>
      <w:r w:rsidR="00F77601" w:rsidRPr="00C77A30">
        <w:rPr>
          <w:color w:val="EE0000"/>
        </w:rPr>
        <w:t>效果更貼近實際布料，大幅提升資訊可用性與穩定性</w:t>
      </w:r>
      <w:r w:rsidR="00766ACB">
        <w:rPr>
          <w:rFonts w:hint="eastAsia"/>
        </w:rPr>
        <w:t>。</w:t>
      </w:r>
    </w:p>
    <w:p w14:paraId="51DD9925" w14:textId="77777777" w:rsidR="001319CF" w:rsidRDefault="009350B4" w:rsidP="00440EAD">
      <w:pPr>
        <w:pStyle w:val="15"/>
        <w:ind w:firstLine="480"/>
      </w:pPr>
      <w:r w:rsidRPr="009350B4">
        <w:t>這項布片掃描技術的關鍵價值</w:t>
      </w:r>
      <w:r w:rsidR="008A3CD9">
        <w:rPr>
          <w:rFonts w:hint="eastAsia"/>
        </w:rPr>
        <w:t>，</w:t>
      </w:r>
      <w:r w:rsidR="00B42586">
        <w:t>在於</w:t>
      </w:r>
      <w:r w:rsidR="00B42586" w:rsidRPr="00990386">
        <w:rPr>
          <w:color w:val="EE0000"/>
        </w:rPr>
        <w:t>數位科技帶來的「標準化」特性</w:t>
      </w:r>
      <w:proofErr w:type="gramStart"/>
      <w:r w:rsidR="00B42586" w:rsidRPr="00990386">
        <w:rPr>
          <w:color w:val="EE0000"/>
        </w:rPr>
        <w:t>—</w:t>
      </w:r>
      <w:proofErr w:type="gramEnd"/>
      <w:r w:rsidR="00B42586" w:rsidRPr="00990386">
        <w:rPr>
          <w:color w:val="EE0000"/>
        </w:rPr>
        <w:t>—</w:t>
      </w:r>
      <w:r w:rsidR="00B42586" w:rsidRPr="00990386">
        <w:rPr>
          <w:color w:val="EE0000"/>
        </w:rPr>
        <w:t>不論誰操作</w:t>
      </w:r>
      <w:r w:rsidR="003B1BD0" w:rsidRPr="00990386">
        <w:rPr>
          <w:rFonts w:hint="eastAsia"/>
          <w:color w:val="EE0000"/>
        </w:rPr>
        <w:t>，</w:t>
      </w:r>
      <w:r w:rsidR="00B42586" w:rsidRPr="00990386">
        <w:rPr>
          <w:color w:val="EE0000"/>
        </w:rPr>
        <w:t>結果</w:t>
      </w:r>
      <w:r w:rsidR="00B42586" w:rsidRPr="00592C1C">
        <w:rPr>
          <w:color w:val="EE0000"/>
        </w:rPr>
        <w:t>皆一致</w:t>
      </w:r>
      <w:r w:rsidR="00EB0B36">
        <w:rPr>
          <w:rFonts w:hint="eastAsia"/>
        </w:rPr>
        <w:t>，徹底</w:t>
      </w:r>
      <w:r w:rsidR="003B1BD0">
        <w:rPr>
          <w:rFonts w:hint="eastAsia"/>
        </w:rPr>
        <w:t>消除</w:t>
      </w:r>
      <w:r w:rsidR="00B42586">
        <w:t>因人而異</w:t>
      </w:r>
      <w:r w:rsidR="000E6C52">
        <w:rPr>
          <w:rFonts w:hint="eastAsia"/>
        </w:rPr>
        <w:t>產生的</w:t>
      </w:r>
      <w:r w:rsidR="00B42586">
        <w:t>辨識誤差，也取代</w:t>
      </w:r>
      <w:r w:rsidR="000A3E30">
        <w:rPr>
          <w:rFonts w:hint="eastAsia"/>
        </w:rPr>
        <w:t>庶務性的</w:t>
      </w:r>
      <w:r w:rsidR="00B42586">
        <w:t>繁瑣作業</w:t>
      </w:r>
      <w:r w:rsidR="000E6C52">
        <w:rPr>
          <w:rFonts w:hint="eastAsia"/>
        </w:rPr>
        <w:t>，</w:t>
      </w:r>
      <w:r w:rsidR="003D0974">
        <w:rPr>
          <w:rFonts w:hint="eastAsia"/>
        </w:rPr>
        <w:t>並</w:t>
      </w:r>
      <w:r w:rsidR="000B7579" w:rsidRPr="00370DB2">
        <w:rPr>
          <w:rFonts w:hint="eastAsia"/>
          <w:color w:val="EE0000"/>
        </w:rPr>
        <w:t>透過</w:t>
      </w:r>
      <w:r w:rsidR="000E6C52" w:rsidRPr="00370DB2">
        <w:rPr>
          <w:rFonts w:hint="eastAsia"/>
          <w:color w:val="EE0000"/>
        </w:rPr>
        <w:t>雲端</w:t>
      </w:r>
      <w:r w:rsidR="00350312" w:rsidRPr="00370DB2">
        <w:rPr>
          <w:rFonts w:hint="eastAsia"/>
          <w:color w:val="EE0000"/>
        </w:rPr>
        <w:t>平台</w:t>
      </w:r>
      <w:r w:rsidR="00D706E1" w:rsidRPr="00370DB2">
        <w:rPr>
          <w:rFonts w:hint="eastAsia"/>
          <w:color w:val="EE0000"/>
        </w:rPr>
        <w:t>儲存</w:t>
      </w:r>
      <w:r w:rsidR="000E6C52" w:rsidRPr="00370DB2">
        <w:rPr>
          <w:rFonts w:hint="eastAsia"/>
          <w:color w:val="EE0000"/>
        </w:rPr>
        <w:t>實現規模</w:t>
      </w:r>
      <w:r w:rsidR="00CD41B7">
        <w:rPr>
          <w:rFonts w:hint="eastAsia"/>
          <w:color w:val="EE0000"/>
        </w:rPr>
        <w:t>化與自動化</w:t>
      </w:r>
      <w:r w:rsidR="000E6C52" w:rsidRPr="00370DB2">
        <w:rPr>
          <w:rFonts w:hint="eastAsia"/>
          <w:color w:val="EE0000"/>
        </w:rPr>
        <w:t>的布</w:t>
      </w:r>
      <w:r w:rsidR="00CD41B7">
        <w:rPr>
          <w:rFonts w:hint="eastAsia"/>
          <w:color w:val="EE0000"/>
        </w:rPr>
        <w:t>料</w:t>
      </w:r>
      <w:r w:rsidR="000E6C52" w:rsidRPr="00370DB2">
        <w:rPr>
          <w:rFonts w:hint="eastAsia"/>
          <w:color w:val="EE0000"/>
        </w:rPr>
        <w:t>管理</w:t>
      </w:r>
      <w:r w:rsidR="006B5A5F">
        <w:rPr>
          <w:rFonts w:hint="eastAsia"/>
        </w:rPr>
        <w:t>，</w:t>
      </w:r>
      <w:r w:rsidR="003158C6">
        <w:rPr>
          <w:rFonts w:hint="eastAsia"/>
        </w:rPr>
        <w:t>使</w:t>
      </w:r>
      <w:r w:rsidR="00865A9F">
        <w:rPr>
          <w:rFonts w:hint="eastAsia"/>
        </w:rPr>
        <w:t>作業流程</w:t>
      </w:r>
      <w:r w:rsidR="006B5A5F">
        <w:t>不再受限於</w:t>
      </w:r>
      <w:r w:rsidR="00311868">
        <w:rPr>
          <w:rFonts w:hint="eastAsia"/>
        </w:rPr>
        <w:t>個人經驗</w:t>
      </w:r>
      <w:r w:rsidR="006B5A5F">
        <w:t>，</w:t>
      </w:r>
      <w:r w:rsidR="008E7692">
        <w:rPr>
          <w:rFonts w:hint="eastAsia"/>
        </w:rPr>
        <w:t>變得</w:t>
      </w:r>
      <w:r w:rsidR="006D462A">
        <w:rPr>
          <w:rFonts w:hint="eastAsia"/>
        </w:rPr>
        <w:t>更加</w:t>
      </w:r>
      <w:r w:rsidR="006B5A5F">
        <w:t>穩定</w:t>
      </w:r>
      <w:r w:rsidR="008E7692">
        <w:rPr>
          <w:rFonts w:hint="eastAsia"/>
        </w:rPr>
        <w:t>、</w:t>
      </w:r>
      <w:r w:rsidR="006B5A5F">
        <w:t>可靠</w:t>
      </w:r>
      <w:r w:rsidR="00B42586">
        <w:t>。</w:t>
      </w:r>
    </w:p>
    <w:p w14:paraId="4C3BAE8A" w14:textId="014D86DA" w:rsidR="007A6188" w:rsidRPr="00643836" w:rsidRDefault="003D0974" w:rsidP="007A6188">
      <w:pPr>
        <w:pStyle w:val="15"/>
        <w:ind w:firstLine="480"/>
        <w:rPr>
          <w:rFonts w:ascii="標楷體" w:hAnsi="標楷體" w:cs="新細明體"/>
          <w:color w:val="000000"/>
          <w:kern w:val="0"/>
          <w14:ligatures w14:val="none"/>
        </w:rPr>
      </w:pPr>
      <w:proofErr w:type="gramStart"/>
      <w:r>
        <w:rPr>
          <w:rFonts w:hint="eastAsia"/>
        </w:rPr>
        <w:t>此外，</w:t>
      </w:r>
      <w:proofErr w:type="gramEnd"/>
      <w:r w:rsidR="00E05906">
        <w:rPr>
          <w:rFonts w:hint="eastAsia"/>
        </w:rPr>
        <w:t>考慮到需要將數位</w:t>
      </w:r>
      <w:r w:rsidR="002F5BA6">
        <w:rPr>
          <w:rFonts w:hint="eastAsia"/>
        </w:rPr>
        <w:t>素材</w:t>
      </w:r>
      <w:r w:rsidR="00E05906">
        <w:rPr>
          <w:rFonts w:hint="eastAsia"/>
        </w:rPr>
        <w:t>應用於</w:t>
      </w:r>
      <w:r w:rsidR="00E05906">
        <w:rPr>
          <w:rFonts w:hint="eastAsia"/>
        </w:rPr>
        <w:t>3D</w:t>
      </w:r>
      <w:r w:rsidR="00E05906">
        <w:rPr>
          <w:rFonts w:hint="eastAsia"/>
        </w:rPr>
        <w:t>數位設計軟體或其他系統之中，</w:t>
      </w:r>
      <w:r>
        <w:rPr>
          <w:rFonts w:hint="eastAsia"/>
        </w:rPr>
        <w:t>因此</w:t>
      </w:r>
      <w:r w:rsidR="00E05906">
        <w:rPr>
          <w:rFonts w:hint="eastAsia"/>
        </w:rPr>
        <w:t>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rsidR="009E58CC">
        <w:t>。</w:t>
      </w:r>
      <w:r w:rsidR="0002746C">
        <w:rPr>
          <w:rFonts w:hint="eastAsia"/>
        </w:rPr>
        <w:t>而</w:t>
      </w:r>
      <w:r w:rsidR="007A6188" w:rsidRPr="00D868E0">
        <w:t>平台</w:t>
      </w:r>
      <w:r w:rsidR="00C7111C">
        <w:rPr>
          <w:rFonts w:hint="eastAsia"/>
        </w:rPr>
        <w:t>也</w:t>
      </w:r>
      <w:r w:rsidR="007A6188" w:rsidRPr="00D868E0">
        <w:t>設計</w:t>
      </w:r>
      <w:r w:rsidR="007A6188" w:rsidRPr="00D868E0">
        <w:t>Workspace</w:t>
      </w:r>
      <w:r w:rsidR="007A6188" w:rsidRPr="00D868E0">
        <w:t>、</w:t>
      </w:r>
      <w:r w:rsidR="007A6188" w:rsidRPr="00D868E0">
        <w:t>Mood Board</w:t>
      </w:r>
      <w:r w:rsidR="007A6188" w:rsidRPr="00D868E0">
        <w:t>與</w:t>
      </w:r>
      <w:r w:rsidR="007A6188" w:rsidRPr="00D868E0">
        <w:t>Thread Board</w:t>
      </w:r>
      <w:r w:rsidR="007A6188" w:rsidRPr="00D868E0">
        <w:t>等</w:t>
      </w:r>
      <w:r w:rsidR="007A6188">
        <w:rPr>
          <w:rFonts w:hint="eastAsia"/>
        </w:rPr>
        <w:t>多樣協作</w:t>
      </w:r>
      <w:r w:rsidR="007A6188" w:rsidRPr="00D868E0">
        <w:t>模組，創造出品牌商、供應鏈、設計師等多方即時與跨部門</w:t>
      </w:r>
      <w:r w:rsidR="007A6188">
        <w:rPr>
          <w:rFonts w:hint="eastAsia"/>
        </w:rPr>
        <w:t>設計協作</w:t>
      </w:r>
      <w:r w:rsidR="007A6188" w:rsidRPr="00D868E0">
        <w:t>的情境式平台體驗</w:t>
      </w:r>
      <w:r w:rsidR="00EA57C8">
        <w:rPr>
          <w:rFonts w:hint="eastAsia"/>
        </w:rPr>
        <w:t>，</w:t>
      </w:r>
      <w:r w:rsidR="00EA57C8" w:rsidRPr="00D868E0">
        <w:t>讓</w:t>
      </w:r>
      <w:r w:rsidR="00EA57C8">
        <w:rPr>
          <w:rFonts w:hint="eastAsia"/>
        </w:rPr>
        <w:t>布片檔案</w:t>
      </w:r>
      <w:r w:rsidR="00EA57C8" w:rsidRPr="00D868E0">
        <w:t>不只是「存取」，而能被真正「使用」</w:t>
      </w:r>
      <w:r w:rsidR="007A6188" w:rsidRPr="00D868E0">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w:t>
      </w:r>
      <w:proofErr w:type="gramStart"/>
      <w:r w:rsidRPr="0013026B">
        <w:rPr>
          <w:rFonts w:hint="eastAsia"/>
        </w:rPr>
        <w:t>這塊布有</w:t>
      </w:r>
      <w:proofErr w:type="gramEnd"/>
      <w:r w:rsidRPr="0013026B">
        <w:rPr>
          <w:rFonts w:hint="eastAsia"/>
        </w:rPr>
        <w:t>沒有？我們</w:t>
      </w:r>
      <w:proofErr w:type="gramStart"/>
      <w:r w:rsidRPr="0013026B">
        <w:rPr>
          <w:rFonts w:hint="eastAsia"/>
        </w:rPr>
        <w:t>樣品間有沒有</w:t>
      </w:r>
      <w:proofErr w:type="gramEnd"/>
      <w:r w:rsidRPr="0013026B">
        <w:rPr>
          <w:rFonts w:hint="eastAsia"/>
        </w:rPr>
        <w:t>？</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48F601A8" w14:textId="4D105C97" w:rsidR="001A7C22" w:rsidRPr="00EE2D08" w:rsidRDefault="00EE2D08" w:rsidP="00EE2D08">
      <w:pPr>
        <w:pStyle w:val="3"/>
        <w:rPr>
          <w:bCs/>
        </w:rPr>
      </w:pPr>
      <w:bookmarkStart w:id="137" w:name="_Toc202118623"/>
      <w:r w:rsidRPr="004E127E">
        <w:lastRenderedPageBreak/>
        <w:t>5.2</w:t>
      </w:r>
      <w:r>
        <w:rPr>
          <w:rFonts w:hint="eastAsia"/>
        </w:rPr>
        <w:t>.4</w:t>
      </w:r>
      <w:r w:rsidR="002C7C9B">
        <w:rPr>
          <w:rFonts w:hint="eastAsia"/>
        </w:rPr>
        <w:t xml:space="preserve"> </w:t>
      </w:r>
      <w:r>
        <w:rPr>
          <w:rFonts w:hint="eastAsia"/>
        </w:rPr>
        <w:t>深耕運用</w:t>
      </w:r>
      <w:bookmarkEnd w:id="137"/>
    </w:p>
    <w:p w14:paraId="796300B7" w14:textId="5657D34D" w:rsidR="00DB290D" w:rsidRDefault="00DB290D" w:rsidP="00410D6D">
      <w:pPr>
        <w:pStyle w:val="a0"/>
      </w:pPr>
      <w:r w:rsidRPr="00DB290D">
        <w:rPr>
          <w:rFonts w:hint="eastAsia"/>
        </w:rPr>
        <w:t>以產業底蘊為基礎，精</w:t>
      </w:r>
      <w:proofErr w:type="gramStart"/>
      <w:r w:rsidRPr="00DB290D">
        <w:rPr>
          <w:rFonts w:hint="eastAsia"/>
        </w:rPr>
        <w:t>準</w:t>
      </w:r>
      <w:proofErr w:type="gramEnd"/>
      <w:r w:rsidRPr="00DB290D">
        <w:rPr>
          <w:rFonts w:hint="eastAsia"/>
        </w:rPr>
        <w:t>掌握</w:t>
      </w:r>
      <w:proofErr w:type="gramStart"/>
      <w:r w:rsidR="00C91BA7">
        <w:rPr>
          <w:rFonts w:hint="eastAsia"/>
        </w:rPr>
        <w:t>供應鏈痛點</w:t>
      </w:r>
      <w:proofErr w:type="gramEnd"/>
      <w:r w:rsidR="00C91BA7">
        <w:rPr>
          <w:rFonts w:hint="eastAsia"/>
        </w:rPr>
        <w:t>及</w:t>
      </w:r>
      <w:r w:rsidRPr="00DB290D">
        <w:rPr>
          <w:rFonts w:hint="eastAsia"/>
        </w:rPr>
        <w:t>需求</w:t>
      </w:r>
    </w:p>
    <w:p w14:paraId="1702A821" w14:textId="77777777" w:rsidR="00224118" w:rsidRDefault="00C05979" w:rsidP="00440EAD">
      <w:pPr>
        <w:pStyle w:val="15"/>
        <w:ind w:firstLine="480"/>
      </w:pPr>
      <w:r w:rsidRPr="00C05979">
        <w:t>創辦人家族長年從事紡織貿易，對</w:t>
      </w:r>
      <w:r w:rsidRPr="00224118">
        <w:rPr>
          <w:color w:val="EE0000"/>
        </w:rPr>
        <w:t>布料的</w:t>
      </w:r>
      <w:r w:rsidR="00851FCB" w:rsidRPr="00224118">
        <w:rPr>
          <w:rFonts w:hint="eastAsia"/>
          <w:color w:val="EE0000"/>
        </w:rPr>
        <w:t>銷售</w:t>
      </w:r>
      <w:r w:rsidRPr="00224118">
        <w:rPr>
          <w:color w:val="EE0000"/>
        </w:rPr>
        <w:t>展示、</w:t>
      </w:r>
      <w:r w:rsidR="00851FCB" w:rsidRPr="00224118">
        <w:rPr>
          <w:rFonts w:hint="eastAsia"/>
          <w:color w:val="EE0000"/>
        </w:rPr>
        <w:t>庫存</w:t>
      </w:r>
      <w:r w:rsidRPr="00224118">
        <w:rPr>
          <w:color w:val="EE0000"/>
        </w:rPr>
        <w:t>管理以及供應鏈溝通流程皆相當熟悉</w:t>
      </w:r>
      <w:r w:rsidR="00A5462D" w:rsidRPr="00A5462D">
        <w:t>，</w:t>
      </w:r>
      <w:r w:rsidR="003D0B11" w:rsidRPr="003D0B11">
        <w:t>深入理解紡織</w:t>
      </w:r>
      <w:proofErr w:type="gramStart"/>
      <w:r w:rsidR="003D0B11" w:rsidRPr="003D0B11">
        <w:t>供應鏈從布料</w:t>
      </w:r>
      <w:proofErr w:type="gramEnd"/>
      <w:r w:rsidR="003D0B11" w:rsidRPr="003D0B11">
        <w:t>開發、設計、生產到銷售的各個環節，</w:t>
      </w:r>
      <w:r w:rsidR="003D0B11" w:rsidRPr="00224118">
        <w:rPr>
          <w:color w:val="EE0000"/>
        </w:rPr>
        <w:t>包含供應商、品牌商、設計師三方的關係管理</w:t>
      </w:r>
      <w:r w:rsidR="003D0B11" w:rsidRPr="003D0B11">
        <w:t>，以及布廠、紗廠、染整廠等各類工廠之間的</w:t>
      </w:r>
      <w:r w:rsidR="0090087F" w:rsidRPr="0090087F">
        <w:t>協作模式</w:t>
      </w:r>
      <w:r w:rsidR="003D0B11" w:rsidRPr="003D0B11">
        <w:t>與實務細節</w:t>
      </w:r>
      <w:r w:rsidR="000B1DE7" w:rsidRPr="000B1DE7">
        <w:t>。</w:t>
      </w:r>
    </w:p>
    <w:p w14:paraId="0792B4F2" w14:textId="2416BAA2" w:rsidR="004A6D90" w:rsidRDefault="006E3B6E" w:rsidP="00440EAD">
      <w:pPr>
        <w:pStyle w:val="15"/>
        <w:ind w:firstLine="480"/>
        <w:rPr>
          <w:i/>
        </w:rPr>
      </w:pPr>
      <w:r w:rsidRPr="006E3B6E">
        <w:t>這些經驗讓團隊能精</w:t>
      </w:r>
      <w:proofErr w:type="gramStart"/>
      <w:r w:rsidRPr="006E3B6E">
        <w:t>準</w:t>
      </w:r>
      <w:proofErr w:type="gramEnd"/>
      <w:r w:rsidRPr="006E3B6E">
        <w:t>掌握紡織產業上下游在日常作業中所面臨的痛點</w:t>
      </w:r>
      <w:r w:rsidR="005A7E55">
        <w:rPr>
          <w:rFonts w:hint="eastAsia"/>
        </w:rPr>
        <w:t>，成為團隊重要的無形資產</w:t>
      </w:r>
      <w:r w:rsidRPr="006E3B6E">
        <w:t>，</w:t>
      </w:r>
      <w:r w:rsidR="00474800">
        <w:rPr>
          <w:rFonts w:hint="eastAsia"/>
        </w:rPr>
        <w:t>並且</w:t>
      </w:r>
      <w:r w:rsidRPr="006E3B6E">
        <w:t>理解在數位轉型過程中會遇到的現場阻力，</w:t>
      </w:r>
      <w:r w:rsidRPr="002E1B2A">
        <w:rPr>
          <w:color w:val="EE0000"/>
        </w:rPr>
        <w:t>例如：創辦人深知多數工廠並不排斥數位化，而是需要「簡單、直覺、容易上手」的操作流程，否則現場人員會因流程複雜而產生抗拒</w:t>
      </w:r>
      <w:r w:rsidRPr="006E3B6E">
        <w:t>。這樣的產業理解，讓團隊在</w:t>
      </w:r>
      <w:r w:rsidRPr="00224118">
        <w:rPr>
          <w:color w:val="156082" w:themeColor="accent1"/>
        </w:rPr>
        <w:t>設計數位技術與平台時能夠貼近實務現場，也為未來導入提供具體可行的路徑</w:t>
      </w:r>
      <w:r w:rsidRPr="006E3B6E">
        <w:t>。</w:t>
      </w:r>
      <w:r w:rsidR="004A6D90" w:rsidRPr="004A6D90">
        <w:t>同時，</w:t>
      </w:r>
      <w:r w:rsidR="004A6D90" w:rsidRPr="002E1B2A">
        <w:rPr>
          <w:color w:val="EE0000"/>
        </w:rPr>
        <w:t>家族經營背景也為團隊累積了推動產業轉型所需的人脈網絡、市場經驗與應用場景</w:t>
      </w:r>
      <w:r w:rsidR="004A6D90" w:rsidRPr="004A6D90">
        <w:t>，使</w:t>
      </w:r>
      <w:r w:rsidR="004A6D90" w:rsidRPr="00224118">
        <w:rPr>
          <w:color w:val="156082" w:themeColor="accent1"/>
        </w:rPr>
        <w:t>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w:t>
      </w:r>
      <w:proofErr w:type="gramStart"/>
      <w:r w:rsidRPr="004C5A8A">
        <w:rPr>
          <w:rFonts w:hint="eastAsia"/>
        </w:rPr>
        <w:t>之後呢</w:t>
      </w:r>
      <w:proofErr w:type="gramEnd"/>
      <w:r w:rsidRPr="004C5A8A">
        <w:rPr>
          <w:rFonts w:hint="eastAsia"/>
        </w:rPr>
        <w:t>，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3A263E23" w:rsidR="006977B7" w:rsidRDefault="000E39F7" w:rsidP="00410D6D">
      <w:pPr>
        <w:pStyle w:val="a0"/>
        <w:rPr>
          <w:rFonts w:eastAsia="新細明體"/>
        </w:rPr>
      </w:pPr>
      <w:r>
        <w:rPr>
          <w:rFonts w:hint="eastAsia"/>
        </w:rPr>
        <w:t>運用</w:t>
      </w:r>
      <w:r w:rsidR="006977B7">
        <w:t>既有資源</w:t>
      </w:r>
      <w:r w:rsidR="007D031F">
        <w:rPr>
          <w:rFonts w:hint="eastAsia"/>
        </w:rPr>
        <w:t>開發掃描技術</w:t>
      </w:r>
      <w:r w:rsidR="00D14108">
        <w:rPr>
          <w:rFonts w:hint="eastAsia"/>
        </w:rPr>
        <w:t>，</w:t>
      </w:r>
      <w:r w:rsidR="00462687">
        <w:rPr>
          <w:rFonts w:hint="eastAsia"/>
        </w:rPr>
        <w:t>並將</w:t>
      </w:r>
      <w:r w:rsidR="00D14108" w:rsidRPr="00F12149">
        <w:rPr>
          <w:rFonts w:hint="eastAsia"/>
        </w:rPr>
        <w:t>技術用於工廠</w:t>
      </w:r>
      <w:r w:rsidR="00B2051A">
        <w:rPr>
          <w:rFonts w:hint="eastAsia"/>
        </w:rPr>
        <w:t>試驗</w:t>
      </w:r>
      <w:r w:rsidR="00D14108" w:rsidRPr="00F12149">
        <w:rPr>
          <w:rFonts w:hint="eastAsia"/>
        </w:rPr>
        <w:t>，累積布片數量與標準化流程</w:t>
      </w:r>
      <w:r w:rsidR="00462687">
        <w:rPr>
          <w:rFonts w:hint="eastAsia"/>
        </w:rPr>
        <w:t>（</w:t>
      </w:r>
      <w:r w:rsidR="00462687">
        <w:rPr>
          <w:rFonts w:hint="eastAsia"/>
        </w:rPr>
        <w:t>2018</w:t>
      </w:r>
      <w:r w:rsidR="00462687">
        <w:rPr>
          <w:rFonts w:hint="eastAsia"/>
        </w:rPr>
        <w:t>）</w:t>
      </w:r>
    </w:p>
    <w:p w14:paraId="439016BD" w14:textId="49C3B044" w:rsidR="005C3611"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w:t>
      </w:r>
      <w:proofErr w:type="gramStart"/>
      <w:r w:rsidR="000E27F8" w:rsidRPr="000E27F8">
        <w:t>不穩所造成</w:t>
      </w:r>
      <w:proofErr w:type="gramEnd"/>
      <w:r w:rsidR="000E27F8" w:rsidRPr="000E27F8">
        <w:t>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w:t>
      </w:r>
      <w:r w:rsidR="001F650F" w:rsidRPr="00D17196">
        <w:rPr>
          <w:color w:val="EE0000"/>
        </w:rPr>
        <w:t>經過多次實驗，團隊發現</w:t>
      </w:r>
      <w:r w:rsidR="006977B7" w:rsidRPr="00D17196">
        <w:rPr>
          <w:color w:val="EE0000"/>
        </w:rPr>
        <w:t>事務機</w:t>
      </w:r>
      <w:r w:rsidR="00C73A5F" w:rsidRPr="00D17196">
        <w:rPr>
          <w:rFonts w:hint="eastAsia"/>
          <w:color w:val="EE0000"/>
        </w:rPr>
        <w:t>的平板掃描</w:t>
      </w:r>
      <w:r w:rsidR="006977B7" w:rsidRPr="00D17196">
        <w:rPr>
          <w:color w:val="EE0000"/>
        </w:rPr>
        <w:t>（</w:t>
      </w:r>
      <w:r w:rsidR="006977B7" w:rsidRPr="00D17196">
        <w:rPr>
          <w:color w:val="EE0000"/>
        </w:rPr>
        <w:t>Flatbed Scanner</w:t>
      </w:r>
      <w:r w:rsidR="006977B7" w:rsidRPr="00D17196">
        <w:rPr>
          <w:color w:val="EE0000"/>
        </w:rPr>
        <w:t>）</w:t>
      </w:r>
      <w:r w:rsidR="007A2BB2" w:rsidRPr="00D17196">
        <w:rPr>
          <w:color w:val="EE0000"/>
        </w:rPr>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r w:rsidR="009C05EA" w:rsidRPr="009C05EA">
        <w:t>更重要的是，</w:t>
      </w:r>
      <w:r w:rsidR="009C05EA" w:rsidRPr="00131294">
        <w:rPr>
          <w:color w:val="EE0000"/>
        </w:rPr>
        <w:t>幾乎所有工廠與辦公室都已配備事務機，企業無需額外投資昂貴設備，讓掃描工作既實用又具成本效益</w:t>
      </w:r>
      <w:r w:rsidR="009C05EA" w:rsidRPr="009C05EA">
        <w:t>，成為最適合推動布片數位化的</w:t>
      </w:r>
      <w:r w:rsidR="002B05C0">
        <w:rPr>
          <w:rFonts w:hint="eastAsia"/>
        </w:rPr>
        <w:t>設備</w:t>
      </w:r>
      <w:r w:rsidR="009C05EA" w:rsidRPr="009C05EA">
        <w:t>選擇</w:t>
      </w:r>
      <w:r w:rsidR="005C3611" w:rsidRPr="005C3611">
        <w:t>。</w:t>
      </w:r>
    </w:p>
    <w:p w14:paraId="111E14C5" w14:textId="5F0C607A" w:rsidR="00F745EA" w:rsidRDefault="00F745EA" w:rsidP="002219B3">
      <w:pPr>
        <w:pStyle w:val="aff4"/>
        <w:ind w:left="360" w:right="360" w:firstLine="480"/>
      </w:pPr>
      <w:r w:rsidRPr="00F745EA">
        <w:rPr>
          <w:rFonts w:hint="eastAsia"/>
        </w:rPr>
        <w:lastRenderedPageBreak/>
        <w:t>「曾用手機拍照，可是手機有距離遠近，那pattern的大小會因為花紋、圖案近距離</w:t>
      </w:r>
      <w:proofErr w:type="gramStart"/>
      <w:r w:rsidRPr="00F745EA">
        <w:rPr>
          <w:rFonts w:hint="eastAsia"/>
        </w:rPr>
        <w:t>拍跟遠</w:t>
      </w:r>
      <w:proofErr w:type="gramEnd"/>
      <w:r w:rsidRPr="00F745EA">
        <w:rPr>
          <w:rFonts w:hint="eastAsia"/>
        </w:rPr>
        <w:t>距離拍的圖案大小不同、角度亦不同，所以capture下來就不準</w:t>
      </w:r>
      <w:r w:rsidRPr="00F745EA">
        <w:t>…</w:t>
      </w:r>
      <w:r w:rsidRPr="00F745EA">
        <w:rPr>
          <w:rFonts w:hint="eastAsia"/>
        </w:rPr>
        <w:t>不管哪個工廠都有印表機，印表機上都會有一個scanner，Flatbed Scanner是</w:t>
      </w:r>
      <w:r w:rsidR="00FD1CAA">
        <w:rPr>
          <w:rFonts w:hint="eastAsia"/>
        </w:rPr>
        <w:t>有</w:t>
      </w:r>
      <w:r w:rsidRPr="00F745EA">
        <w:rPr>
          <w:rFonts w:hint="eastAsia"/>
        </w:rPr>
        <w:t>穩定光源、距離，是相對穩定的來源。」（</w:t>
      </w:r>
      <w:r w:rsidRPr="00F745EA">
        <w:t xml:space="preserve">李菁 </w:t>
      </w:r>
      <w:r w:rsidRPr="00F745EA">
        <w:rPr>
          <w:rFonts w:hint="eastAsia"/>
        </w:rPr>
        <w:t>執行長，2025訪談資料）</w:t>
      </w:r>
    </w:p>
    <w:p w14:paraId="6A81C581" w14:textId="53878D77" w:rsidR="00286BD5" w:rsidRPr="00F12149" w:rsidRDefault="00286BD5" w:rsidP="00286BD5">
      <w:pPr>
        <w:pStyle w:val="15"/>
        <w:ind w:firstLine="480"/>
      </w:pPr>
      <w:r>
        <w:rPr>
          <w:rFonts w:hint="eastAsia"/>
        </w:rPr>
        <w:t>而後續</w:t>
      </w:r>
      <w:r w:rsidRPr="00F12149">
        <w:rPr>
          <w:rFonts w:hint="eastAsia"/>
        </w:rPr>
        <w:t>為了測試掃描技術的呈現效果，</w:t>
      </w:r>
      <w:r w:rsidRPr="00F12149">
        <w:t>Frontier.cool</w:t>
      </w:r>
      <w:r w:rsidRPr="00F12149">
        <w:rPr>
          <w:rFonts w:hint="eastAsia"/>
        </w:rPr>
        <w:t>將</w:t>
      </w:r>
      <w:r w:rsidRPr="00171A46">
        <w:rPr>
          <w:rFonts w:hint="eastAsia"/>
          <w:color w:val="EE0000"/>
        </w:rPr>
        <w:t>掃描技術應用於合作的紡織廠，並持續蒐集工廠實際操作回饋</w:t>
      </w:r>
      <w:r w:rsidRPr="00F12149">
        <w:rPr>
          <w:rFonts w:hint="eastAsia"/>
        </w:rPr>
        <w:t>，</w:t>
      </w:r>
      <w:r w:rsidRPr="00C71607">
        <w:rPr>
          <w:rFonts w:hint="eastAsia"/>
          <w:color w:val="EE0000"/>
        </w:rPr>
        <w:t>據此反覆修正出標準化的作業流程</w:t>
      </w:r>
      <w:r w:rsidRPr="00F12149">
        <w:rPr>
          <w:rFonts w:hint="eastAsia"/>
        </w:rPr>
        <w:t>。最終不僅技術操作日趨穩定，也在供應端累積逾</w:t>
      </w:r>
      <w:r w:rsidRPr="00F12149">
        <w:t>10,000</w:t>
      </w:r>
      <w:r w:rsidRPr="00F12149">
        <w:rPr>
          <w:rFonts w:hint="eastAsia"/>
        </w:rPr>
        <w:t>片數位布片檔案。團隊在不斷的重複實驗中開始思索，目前只是將實體布片掃描成數位化的形式儲存起來，這些現有的大規模布片資料，是否能進一步發揮更多可能？</w:t>
      </w:r>
    </w:p>
    <w:p w14:paraId="4889701E" w14:textId="084EEB5F" w:rsidR="00F12149" w:rsidRPr="00F12149" w:rsidRDefault="00F12149" w:rsidP="005D468E">
      <w:pPr>
        <w:pStyle w:val="aff4"/>
        <w:ind w:left="360" w:right="360" w:firstLine="480"/>
      </w:pPr>
      <w:r w:rsidRPr="00F12149">
        <w:rPr>
          <w:rFonts w:hint="eastAsia"/>
        </w:rPr>
        <w:t>「當時還在做貿易商的時候就請我們的工廠先嘗試這樣的方式…那我就在想數位布片有了，當時還是用ocr自動把它辨識出來，但是pattern沒有更好的運用，就只是image caption就放在那邊。」（李菁 執行長，2025訪談資料）</w:t>
      </w:r>
    </w:p>
    <w:p w14:paraId="30A1CF43" w14:textId="76B70EA5" w:rsidR="001A7C22" w:rsidRPr="001306CD" w:rsidRDefault="00431E71" w:rsidP="001306CD">
      <w:pPr>
        <w:pStyle w:val="3"/>
        <w:rPr>
          <w:bCs/>
        </w:rPr>
      </w:pPr>
      <w:bookmarkStart w:id="138" w:name="_Toc202118624"/>
      <w:r w:rsidRPr="004E127E">
        <w:t>5.2</w:t>
      </w:r>
      <w:r>
        <w:rPr>
          <w:rFonts w:hint="eastAsia"/>
        </w:rPr>
        <w:t>.5</w:t>
      </w:r>
      <w:r w:rsidR="002C7C9B">
        <w:rPr>
          <w:rFonts w:hint="eastAsia"/>
        </w:rPr>
        <w:t xml:space="preserve"> </w:t>
      </w:r>
      <w:r w:rsidR="00313D06">
        <w:rPr>
          <w:rFonts w:hint="eastAsia"/>
        </w:rPr>
        <w:t>創新探索</w:t>
      </w:r>
      <w:bookmarkEnd w:id="138"/>
    </w:p>
    <w:p w14:paraId="5C793118" w14:textId="43CEDF4E" w:rsidR="00B803FA" w:rsidRDefault="00B803FA" w:rsidP="00410D6D">
      <w:pPr>
        <w:pStyle w:val="a0"/>
      </w:pPr>
      <w:r w:rsidRPr="00B803FA">
        <w:t>引入</w:t>
      </w:r>
      <w:r>
        <w:rPr>
          <w:rFonts w:hint="eastAsia"/>
        </w:rPr>
        <w:t>MIT</w:t>
      </w:r>
      <w:r>
        <w:rPr>
          <w:rFonts w:hint="eastAsia"/>
        </w:rPr>
        <w:t>團隊</w:t>
      </w:r>
      <w:r w:rsidRPr="00B803FA">
        <w:t>技術強化布料掃描精度</w:t>
      </w:r>
      <w:r w:rsidR="00345C37">
        <w:rPr>
          <w:rFonts w:hint="eastAsia"/>
        </w:rPr>
        <w:t>，</w:t>
      </w:r>
      <w:r w:rsidR="00345C37" w:rsidRPr="00345C37">
        <w:t>TextileCloud™</w:t>
      </w:r>
      <w:r w:rsidR="00345C37">
        <w:rPr>
          <w:rFonts w:hint="eastAsia"/>
        </w:rPr>
        <w:t>平台被打造出來</w:t>
      </w:r>
      <w:r w:rsidRPr="00B803FA">
        <w:t>（</w:t>
      </w:r>
      <w:r w:rsidRPr="00B803FA">
        <w:t>2019</w:t>
      </w:r>
      <w:r w:rsidRPr="00B803FA">
        <w:t>）</w:t>
      </w:r>
    </w:p>
    <w:p w14:paraId="6ACF0CBD" w14:textId="60A07228" w:rsidR="00E1730C" w:rsidRPr="00B803FA" w:rsidRDefault="00A306BD" w:rsidP="00E1730C">
      <w:pPr>
        <w:pStyle w:val="15"/>
        <w:ind w:firstLine="480"/>
      </w:pPr>
      <w:r w:rsidRPr="00E34FF5">
        <w:rPr>
          <w:color w:val="EE0000"/>
        </w:rPr>
        <w:t>團隊深知</w:t>
      </w:r>
      <w:r w:rsidR="00A46AB7">
        <w:rPr>
          <w:rFonts w:hint="eastAsia"/>
          <w:color w:val="EE0000"/>
        </w:rPr>
        <w:t>現有</w:t>
      </w:r>
      <w:r w:rsidRPr="00E34FF5">
        <w:rPr>
          <w:color w:val="EE0000"/>
        </w:rPr>
        <w:t>掃描技術需持續</w:t>
      </w:r>
      <w:r w:rsidRPr="00E34FF5">
        <w:rPr>
          <w:rFonts w:hint="eastAsia"/>
          <w:color w:val="EE0000"/>
        </w:rPr>
        <w:t>升級</w:t>
      </w:r>
      <w:r w:rsidRPr="00A306BD">
        <w:t>，才能</w:t>
      </w:r>
      <w:r w:rsidR="00577513">
        <w:rPr>
          <w:rFonts w:hint="eastAsia"/>
        </w:rPr>
        <w:t>精</w:t>
      </w:r>
      <w:proofErr w:type="gramStart"/>
      <w:r w:rsidR="00577513">
        <w:rPr>
          <w:rFonts w:hint="eastAsia"/>
        </w:rPr>
        <w:t>準</w:t>
      </w:r>
      <w:proofErr w:type="gramEnd"/>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w:t>
      </w:r>
      <w:proofErr w:type="gramStart"/>
      <w:r w:rsidR="00B803FA" w:rsidRPr="00733AC4">
        <w:rPr>
          <w:rStyle w:val="150"/>
        </w:rPr>
        <w:t>準</w:t>
      </w:r>
      <w:proofErr w:type="gramEnd"/>
      <w:r w:rsidR="00B803FA" w:rsidRPr="00733AC4">
        <w:rPr>
          <w:rStyle w:val="150"/>
        </w:rPr>
        <w:t>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0960FA" w:rsidRPr="0076792C">
        <w:rPr>
          <w:rStyle w:val="150"/>
          <w:rFonts w:hint="eastAsia"/>
          <w:color w:val="156082" w:themeColor="accent1"/>
        </w:rPr>
        <w:t>讓</w:t>
      </w:r>
      <w:r w:rsidR="006601A3" w:rsidRPr="0076792C">
        <w:rPr>
          <w:rStyle w:val="150"/>
          <w:rFonts w:hint="eastAsia"/>
          <w:color w:val="156082" w:themeColor="accent1"/>
        </w:rPr>
        <w:t>初代掃描技術產生的圖檔結果結合</w:t>
      </w:r>
      <w:r w:rsidR="00653212" w:rsidRPr="0076792C">
        <w:rPr>
          <w:rStyle w:val="150"/>
          <w:rFonts w:hint="eastAsia"/>
          <w:color w:val="156082" w:themeColor="accent1"/>
        </w:rPr>
        <w:t>AI</w:t>
      </w:r>
      <w:r w:rsidR="00B803FA" w:rsidRPr="0076792C">
        <w:rPr>
          <w:rStyle w:val="150"/>
          <w:color w:val="156082" w:themeColor="accent1"/>
        </w:rPr>
        <w:t>模型</w:t>
      </w:r>
      <w:r w:rsidR="00694F39" w:rsidRPr="0076792C">
        <w:rPr>
          <w:rStyle w:val="150"/>
          <w:rFonts w:hint="eastAsia"/>
          <w:color w:val="156082" w:themeColor="accent1"/>
        </w:rPr>
        <w:t>進行調整，去預測、</w:t>
      </w:r>
      <w:r w:rsidR="00B803FA" w:rsidRPr="0076792C">
        <w:rPr>
          <w:rStyle w:val="150"/>
          <w:color w:val="156082" w:themeColor="accent1"/>
        </w:rPr>
        <w:t>辨</w:t>
      </w:r>
      <w:r w:rsidR="00653212" w:rsidRPr="0076792C">
        <w:rPr>
          <w:rStyle w:val="150"/>
          <w:rFonts w:hint="eastAsia"/>
          <w:color w:val="156082" w:themeColor="accent1"/>
        </w:rPr>
        <w:t>識織品的纖維走向</w:t>
      </w:r>
      <w:r w:rsidR="00B803FA" w:rsidRPr="0076792C">
        <w:rPr>
          <w:rStyle w:val="150"/>
          <w:color w:val="156082" w:themeColor="accent1"/>
        </w:rPr>
        <w:t>，</w:t>
      </w:r>
      <w:r w:rsidR="00694F39" w:rsidRPr="0076792C">
        <w:rPr>
          <w:rStyle w:val="150"/>
          <w:rFonts w:hint="eastAsia"/>
          <w:color w:val="156082" w:themeColor="accent1"/>
        </w:rPr>
        <w:t>產</w:t>
      </w:r>
      <w:r w:rsidR="00AC197F" w:rsidRPr="0076792C">
        <w:rPr>
          <w:rStyle w:val="150"/>
          <w:rFonts w:hint="eastAsia"/>
          <w:color w:val="156082" w:themeColor="accent1"/>
        </w:rPr>
        <w:t>出</w:t>
      </w:r>
      <w:r w:rsidR="003A3676" w:rsidRPr="0076792C">
        <w:rPr>
          <w:rStyle w:val="150"/>
          <w:rFonts w:hint="eastAsia"/>
          <w:color w:val="156082" w:themeColor="accent1"/>
        </w:rPr>
        <w:t>六種</w:t>
      </w:r>
      <w:r w:rsidR="00694F39" w:rsidRPr="0076792C">
        <w:rPr>
          <w:rStyle w:val="150"/>
          <w:rFonts w:hint="eastAsia"/>
          <w:color w:val="156082" w:themeColor="accent1"/>
        </w:rPr>
        <w:t>布料</w:t>
      </w:r>
      <w:commentRangeStart w:id="139"/>
      <w:r w:rsidR="00095D45" w:rsidRPr="0076792C">
        <w:rPr>
          <w:rStyle w:val="150"/>
          <w:rFonts w:hint="eastAsia"/>
          <w:color w:val="156082" w:themeColor="accent1"/>
        </w:rPr>
        <w:t>紋理貼圖</w:t>
      </w:r>
      <w:r w:rsidR="00694F39" w:rsidRPr="0076792C">
        <w:rPr>
          <w:rStyle w:val="150"/>
          <w:rFonts w:hint="eastAsia"/>
          <w:color w:val="156082" w:themeColor="accent1"/>
        </w:rPr>
        <w:t>結果</w:t>
      </w:r>
      <w:commentRangeEnd w:id="139"/>
      <w:r w:rsidR="00D079FF" w:rsidRPr="0076792C">
        <w:rPr>
          <w:rStyle w:val="af7"/>
          <w:color w:val="156082" w:themeColor="accent1"/>
        </w:rPr>
        <w:commentReference w:id="139"/>
      </w:r>
      <w:r w:rsidR="00E1730C">
        <w:rPr>
          <w:rStyle w:val="150"/>
          <w:rFonts w:hint="eastAsia"/>
        </w:rPr>
        <w:t>包含</w:t>
      </w:r>
      <w:r w:rsidR="00193658">
        <w:rPr>
          <w:rStyle w:val="afff9"/>
        </w:rPr>
        <w:footnoteReference w:id="14"/>
      </w:r>
      <w:r w:rsidR="00E1730C">
        <w:rPr>
          <w:rStyle w:val="150"/>
          <w:rFonts w:hint="eastAsia"/>
        </w:rPr>
        <w:t>：定義布料顏色與外觀的「基礎貼圖」；模擬布料立體感、皺褶或紋理等表面細節的「法線貼圖」；呈現布料表面粗糙與細緻質感的「</w:t>
      </w:r>
      <w:proofErr w:type="gramStart"/>
      <w:r w:rsidR="00E1730C" w:rsidRPr="008C277F">
        <w:rPr>
          <w:rStyle w:val="150"/>
          <w:rFonts w:hint="eastAsia"/>
        </w:rPr>
        <w:t>粗糙度貼圖</w:t>
      </w:r>
      <w:proofErr w:type="gramEnd"/>
      <w:r w:rsidR="00E1730C">
        <w:rPr>
          <w:rStyle w:val="150"/>
          <w:rFonts w:hint="eastAsia"/>
        </w:rPr>
        <w:t>」；透過移動布料表面來改變布料</w:t>
      </w:r>
      <w:r w:rsidR="00E1730C">
        <w:rPr>
          <w:rStyle w:val="150"/>
          <w:rFonts w:hint="eastAsia"/>
        </w:rPr>
        <w:t>3D</w:t>
      </w:r>
      <w:r w:rsidR="00E1730C">
        <w:rPr>
          <w:rStyle w:val="150"/>
          <w:rFonts w:hint="eastAsia"/>
        </w:rPr>
        <w:t>效果與凹凸程度的「</w:t>
      </w:r>
      <w:r w:rsidR="00E1730C" w:rsidRPr="00EE1833">
        <w:rPr>
          <w:rStyle w:val="150"/>
          <w:rFonts w:hint="eastAsia"/>
        </w:rPr>
        <w:t>置換貼圖</w:t>
      </w:r>
      <w:r w:rsidR="00E1730C">
        <w:rPr>
          <w:rStyle w:val="150"/>
          <w:rFonts w:hint="eastAsia"/>
        </w:rPr>
        <w:t>」；負責</w:t>
      </w:r>
      <w:r w:rsidR="00E1730C" w:rsidRPr="00AF27E4">
        <w:t>材質</w:t>
      </w:r>
      <w:r w:rsidR="00E1730C" w:rsidRPr="00E66B06">
        <w:t>中網眼</w:t>
      </w:r>
      <w:r w:rsidR="00E1730C">
        <w:rPr>
          <w:rFonts w:hint="eastAsia"/>
        </w:rPr>
        <w:t>（</w:t>
      </w:r>
      <w:r w:rsidR="00E1730C" w:rsidRPr="00E66B06">
        <w:t>Mesh</w:t>
      </w:r>
      <w:r w:rsidR="00E1730C">
        <w:rPr>
          <w:rFonts w:hint="eastAsia"/>
        </w:rPr>
        <w:t>）</w:t>
      </w:r>
      <w:r w:rsidR="00E1730C" w:rsidRPr="00E66B06">
        <w:t>的顯示區域，決定</w:t>
      </w:r>
      <w:r w:rsidR="00E1730C" w:rsidRPr="00AF27E4">
        <w:t>哪部分應顯示或隱藏</w:t>
      </w:r>
      <w:r w:rsidR="00E1730C">
        <w:rPr>
          <w:rFonts w:hint="eastAsia"/>
        </w:rPr>
        <w:t>的「透明貼圖」</w:t>
      </w:r>
      <w:r w:rsidR="00E1730C">
        <w:rPr>
          <w:rStyle w:val="150"/>
          <w:rFonts w:hint="eastAsia"/>
        </w:rPr>
        <w:t>；以及</w:t>
      </w:r>
      <w:r w:rsidR="00E1730C" w:rsidRPr="00D92AB1">
        <w:t>模擬光線與金屬表面交互作用</w:t>
      </w:r>
      <w:r w:rsidR="00E1730C">
        <w:rPr>
          <w:rFonts w:hint="eastAsia"/>
        </w:rPr>
        <w:t>的「金屬貼圖」。</w:t>
      </w:r>
    </w:p>
    <w:p w14:paraId="6FB2118F" w14:textId="0AA72839" w:rsidR="0089779E" w:rsidRDefault="00913AE3" w:rsidP="008C29EA">
      <w:pPr>
        <w:pStyle w:val="15"/>
        <w:ind w:firstLine="480"/>
        <w:rPr>
          <w:rStyle w:val="150"/>
        </w:rPr>
      </w:pPr>
      <w:r w:rsidRPr="004D63C3">
        <w:rPr>
          <w:rStyle w:val="150"/>
          <w:rFonts w:hint="eastAsia"/>
        </w:rPr>
        <w:t>此</w:t>
      </w:r>
      <w:r w:rsidRPr="004D63C3">
        <w:rPr>
          <w:rStyle w:val="150"/>
          <w:rFonts w:hint="eastAsia"/>
          <w:color w:val="EE0000"/>
        </w:rPr>
        <w:t>技術的引進也使團隊突破原先的開</w:t>
      </w:r>
      <w:r w:rsidRPr="004D63C3">
        <w:rPr>
          <w:rStyle w:val="150"/>
          <w:color w:val="EE0000"/>
        </w:rPr>
        <w:t>發瓶頸</w:t>
      </w:r>
      <w:r w:rsidRPr="004D63C3">
        <w:rPr>
          <w:rStyle w:val="150"/>
          <w:rFonts w:hint="eastAsia"/>
          <w:color w:val="EE0000"/>
        </w:rPr>
        <w:t>，</w:t>
      </w:r>
      <w:r w:rsidR="007B72A4" w:rsidRPr="004D63C3">
        <w:rPr>
          <w:rStyle w:val="150"/>
          <w:rFonts w:hint="eastAsia"/>
          <w:color w:val="EE0000"/>
        </w:rPr>
        <w:t>讓布料數位化的結果更加還</w:t>
      </w:r>
      <w:r w:rsidR="00AB2938">
        <w:rPr>
          <w:rStyle w:val="150"/>
          <w:rFonts w:hint="eastAsia"/>
          <w:color w:val="EE0000"/>
        </w:rPr>
        <w:t>原</w:t>
      </w:r>
      <w:r w:rsidR="007B72A4" w:rsidRPr="00B148CB">
        <w:rPr>
          <w:rStyle w:val="150"/>
          <w:rFonts w:hint="eastAsia"/>
        </w:rPr>
        <w:t>，</w:t>
      </w:r>
      <w:r w:rsidR="00742FCF">
        <w:rPr>
          <w:rStyle w:val="150"/>
          <w:rFonts w:hint="eastAsia"/>
        </w:rPr>
        <w:t>後續</w:t>
      </w:r>
      <w:r w:rsidR="007B72A4" w:rsidRPr="004D63C3">
        <w:rPr>
          <w:rStyle w:val="150"/>
          <w:rFonts w:hint="eastAsia"/>
        </w:rPr>
        <w:t>只要</w:t>
      </w:r>
      <w:r w:rsidR="007B72A4" w:rsidRPr="004D63C3">
        <w:rPr>
          <w:rStyle w:val="150"/>
          <w:rFonts w:hint="eastAsia"/>
          <w:color w:val="EE0000"/>
        </w:rPr>
        <w:t>將</w:t>
      </w:r>
      <w:r w:rsidR="00C52584" w:rsidRPr="004D63C3">
        <w:rPr>
          <w:rStyle w:val="150"/>
          <w:rFonts w:hint="eastAsia"/>
          <w:color w:val="EE0000"/>
        </w:rPr>
        <w:t>3D</w:t>
      </w:r>
      <w:r w:rsidR="00C52584" w:rsidRPr="004D63C3">
        <w:rPr>
          <w:rStyle w:val="150"/>
          <w:rFonts w:hint="eastAsia"/>
          <w:color w:val="EE0000"/>
        </w:rPr>
        <w:t>數位</w:t>
      </w:r>
      <w:r w:rsidR="007B72A4" w:rsidRPr="004D63C3">
        <w:rPr>
          <w:rStyle w:val="150"/>
          <w:rFonts w:hint="eastAsia"/>
          <w:color w:val="EE0000"/>
        </w:rPr>
        <w:t>圖檔與布料資訊如材質、規格</w:t>
      </w:r>
      <w:r w:rsidR="00144883" w:rsidRPr="004D63C3">
        <w:rPr>
          <w:rStyle w:val="150"/>
          <w:rFonts w:hint="eastAsia"/>
          <w:color w:val="EE0000"/>
        </w:rPr>
        <w:t>大小</w:t>
      </w:r>
      <w:r w:rsidR="007B72A4" w:rsidRPr="004D63C3">
        <w:rPr>
          <w:rStyle w:val="150"/>
          <w:rFonts w:hint="eastAsia"/>
          <w:color w:val="EE0000"/>
        </w:rPr>
        <w:t>、庫存量</w:t>
      </w:r>
      <w:r w:rsidR="00C52584" w:rsidRPr="004D63C3">
        <w:rPr>
          <w:rStyle w:val="150"/>
          <w:rFonts w:hint="eastAsia"/>
          <w:color w:val="EE0000"/>
        </w:rPr>
        <w:t>、單價等</w:t>
      </w:r>
      <w:r w:rsidR="007B72A4" w:rsidRPr="004D63C3">
        <w:rPr>
          <w:rStyle w:val="150"/>
          <w:rFonts w:hint="eastAsia"/>
          <w:color w:val="EE0000"/>
        </w:rPr>
        <w:t>進行</w:t>
      </w:r>
      <w:r w:rsidR="005C758E">
        <w:rPr>
          <w:rStyle w:val="150"/>
          <w:rFonts w:hint="eastAsia"/>
          <w:color w:val="EE0000"/>
        </w:rPr>
        <w:t>整合</w:t>
      </w:r>
      <w:r w:rsidR="00742FCF">
        <w:rPr>
          <w:rStyle w:val="150"/>
          <w:rFonts w:hint="eastAsia"/>
          <w:color w:val="EE0000"/>
        </w:rPr>
        <w:t>，</w:t>
      </w:r>
      <w:r w:rsidR="00AB2938">
        <w:rPr>
          <w:rStyle w:val="150"/>
          <w:rFonts w:hint="eastAsia"/>
          <w:color w:val="EE0000"/>
        </w:rPr>
        <w:t>並放置</w:t>
      </w:r>
      <w:r w:rsidR="00AB2938">
        <w:rPr>
          <w:rStyle w:val="150"/>
          <w:rFonts w:hint="eastAsia"/>
          <w:color w:val="EE0000"/>
        </w:rPr>
        <w:lastRenderedPageBreak/>
        <w:t>於雲端平台的布料資料庫中</w:t>
      </w:r>
      <w:r w:rsidR="007B72A4" w:rsidRPr="004D63C3">
        <w:rPr>
          <w:rStyle w:val="150"/>
          <w:rFonts w:hint="eastAsia"/>
          <w:color w:val="EE0000"/>
        </w:rPr>
        <w:t>，</w:t>
      </w:r>
      <w:r w:rsidR="00553A34" w:rsidRPr="004D63C3">
        <w:rPr>
          <w:rStyle w:val="150"/>
          <w:rFonts w:hint="eastAsia"/>
          <w:color w:val="EE0000"/>
        </w:rPr>
        <w:t>就</w:t>
      </w:r>
      <w:proofErr w:type="gramStart"/>
      <w:r w:rsidR="00A75B14">
        <w:rPr>
          <w:rStyle w:val="150"/>
          <w:rFonts w:hint="eastAsia"/>
          <w:color w:val="EE0000"/>
        </w:rPr>
        <w:t>可線上</w:t>
      </w:r>
      <w:r w:rsidR="007B72A4" w:rsidRPr="004D63C3">
        <w:rPr>
          <w:rStyle w:val="150"/>
          <w:rFonts w:hint="eastAsia"/>
          <w:color w:val="EE0000"/>
        </w:rPr>
        <w:t>管理</w:t>
      </w:r>
      <w:proofErr w:type="gramEnd"/>
      <w:r w:rsidR="007B72A4" w:rsidRPr="004D63C3">
        <w:rPr>
          <w:rStyle w:val="150"/>
          <w:rFonts w:hint="eastAsia"/>
          <w:color w:val="EE0000"/>
        </w:rPr>
        <w:t>、搜尋</w:t>
      </w:r>
      <w:r w:rsidR="00703139">
        <w:rPr>
          <w:rStyle w:val="150"/>
          <w:rFonts w:hint="eastAsia"/>
          <w:color w:val="EE0000"/>
        </w:rPr>
        <w:t>布料庫存</w:t>
      </w:r>
      <w:r w:rsidR="00235863" w:rsidRPr="004D63C3">
        <w:rPr>
          <w:rStyle w:val="150"/>
          <w:rFonts w:hint="eastAsia"/>
        </w:rPr>
        <w:t>，</w:t>
      </w:r>
      <w:r w:rsidR="000E6AC7">
        <w:rPr>
          <w:rStyle w:val="150"/>
          <w:rFonts w:hint="eastAsia"/>
        </w:rPr>
        <w:t>而</w:t>
      </w:r>
      <w:r w:rsidR="008D511E" w:rsidRPr="004D63C3">
        <w:rPr>
          <w:rStyle w:val="150"/>
          <w:rFonts w:hint="eastAsia"/>
        </w:rPr>
        <w:t>此次與</w:t>
      </w:r>
      <w:r w:rsidR="008D511E" w:rsidRPr="004D63C3">
        <w:rPr>
          <w:rStyle w:val="150"/>
        </w:rPr>
        <w:t>MIT</w:t>
      </w:r>
      <w:r w:rsidR="008D511E" w:rsidRPr="004D63C3">
        <w:rPr>
          <w:rStyle w:val="150"/>
        </w:rPr>
        <w:t>團隊</w:t>
      </w:r>
      <w:r w:rsidR="008C29EA" w:rsidRPr="004D63C3">
        <w:rPr>
          <w:rStyle w:val="150"/>
          <w:rFonts w:hint="eastAsia"/>
        </w:rPr>
        <w:t>的</w:t>
      </w:r>
      <w:r w:rsidR="003227F0" w:rsidRPr="004D63C3">
        <w:rPr>
          <w:rStyle w:val="150"/>
          <w:rFonts w:hint="eastAsia"/>
        </w:rPr>
        <w:t>技術</w:t>
      </w:r>
      <w:r w:rsidR="008C29EA" w:rsidRPr="004D63C3">
        <w:rPr>
          <w:rStyle w:val="150"/>
          <w:rFonts w:hint="eastAsia"/>
        </w:rPr>
        <w:t>引進，</w:t>
      </w:r>
      <w:r w:rsidR="00677F1C">
        <w:rPr>
          <w:rStyle w:val="150"/>
          <w:rFonts w:hint="eastAsia"/>
        </w:rPr>
        <w:t>也</w:t>
      </w:r>
      <w:r w:rsidR="008C29EA" w:rsidRPr="004D63C3">
        <w:rPr>
          <w:rStyle w:val="150"/>
          <w:rFonts w:hint="eastAsia"/>
        </w:rPr>
        <w:t>讓團隊順利</w:t>
      </w:r>
      <w:r w:rsidRPr="004D63C3">
        <w:rPr>
          <w:rStyle w:val="150"/>
        </w:rPr>
        <w:t>完成初代</w:t>
      </w:r>
      <w:r w:rsidRPr="004D63C3">
        <w:rPr>
          <w:rStyle w:val="150"/>
          <w:rFonts w:hint="eastAsia"/>
        </w:rPr>
        <w:t>平台產品－</w:t>
      </w:r>
      <w:r w:rsidRPr="004D63C3">
        <w:rPr>
          <w:rStyle w:val="150"/>
          <w:rFonts w:hint="eastAsia"/>
        </w:rPr>
        <w:t>TextileC</w:t>
      </w:r>
      <w:r w:rsidRPr="004D63C3">
        <w:rPr>
          <w:rFonts w:hint="eastAsia"/>
        </w:rPr>
        <w:t>loud</w:t>
      </w:r>
      <w:r w:rsidRPr="004D63C3">
        <w:rPr>
          <w:rFonts w:hint="eastAsia"/>
        </w:rPr>
        <w:t>™</w:t>
      </w:r>
      <w:r w:rsidRPr="00B803FA">
        <w:t>。</w:t>
      </w:r>
    </w:p>
    <w:p w14:paraId="1AACD82D" w14:textId="5CD1DCF4" w:rsidR="00653212"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w:t>
      </w:r>
      <w:r w:rsidR="001B02CF">
        <w:rPr>
          <w:rStyle w:val="aff5"/>
          <w:rFonts w:hint="eastAsia"/>
          <w:i/>
          <w:iCs/>
        </w:rPr>
        <w:t>的</w:t>
      </w:r>
      <w:r w:rsidRPr="000577F3">
        <w:rPr>
          <w:rStyle w:val="aff5"/>
          <w:rFonts w:hint="eastAsia"/>
          <w:i/>
          <w:iCs/>
        </w:rPr>
        <w:t>資訊，加上布料的材料資訊去跟六個圖層去比對，用machine learning的方式去預測一個材料</w:t>
      </w:r>
      <w:r w:rsidR="00FB67CC" w:rsidRPr="000577F3">
        <w:rPr>
          <w:rStyle w:val="aff5"/>
          <w:rFonts w:hint="eastAsia"/>
          <w:i/>
          <w:iCs/>
        </w:rPr>
        <w:t>的</w:t>
      </w:r>
      <w:r w:rsidRPr="000577F3">
        <w:rPr>
          <w:rStyle w:val="aff5"/>
          <w:rFonts w:hint="eastAsia"/>
          <w:i/>
          <w:iCs/>
        </w:rPr>
        <w:t>scanning，直到六個圖層出來。所以到2019年，我們跟MIT團隊有</w:t>
      </w:r>
      <w:r w:rsidR="003B7DA2">
        <w:rPr>
          <w:rStyle w:val="aff5"/>
          <w:rFonts w:hint="eastAsia"/>
          <w:i/>
          <w:iCs/>
        </w:rPr>
        <w:t>技術</w:t>
      </w:r>
      <w:r w:rsidRPr="000577F3">
        <w:rPr>
          <w:rStyle w:val="aff5"/>
          <w:rFonts w:hint="eastAsia"/>
          <w:i/>
          <w:iCs/>
        </w:rPr>
        <w:t>合作，然後2019年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4F2EDF92"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A46AB7">
        <w:rPr>
          <w:color w:val="156082" w:themeColor="accent1"/>
        </w:rPr>
        <w:t>發表</w:t>
      </w:r>
      <w:r w:rsidR="00A173C7" w:rsidRPr="00A46AB7">
        <w:rPr>
          <w:rFonts w:hint="eastAsia"/>
          <w:color w:val="156082" w:themeColor="accent1"/>
        </w:rPr>
        <w:t>掃描</w:t>
      </w:r>
      <w:r w:rsidR="00F501B6" w:rsidRPr="00A46AB7">
        <w:rPr>
          <w:rFonts w:hint="eastAsia"/>
          <w:color w:val="156082" w:themeColor="accent1"/>
        </w:rPr>
        <w:t>技術與</w:t>
      </w:r>
      <w:r w:rsidR="00053BD3" w:rsidRPr="00A46AB7">
        <w:rPr>
          <w:rFonts w:hint="eastAsia"/>
          <w:color w:val="156082" w:themeColor="accent1"/>
        </w:rPr>
        <w:t>TextileCloud</w:t>
      </w:r>
      <w:r w:rsidR="00053BD3" w:rsidRPr="00A46AB7">
        <w:rPr>
          <w:rFonts w:hint="eastAsia"/>
          <w:color w:val="156082" w:themeColor="accent1"/>
        </w:rPr>
        <w:t>™平台</w:t>
      </w:r>
      <w:r w:rsidR="00EE14CB" w:rsidRPr="00A46AB7">
        <w:rPr>
          <w:rFonts w:hint="eastAsia"/>
          <w:color w:val="156082" w:themeColor="accent1"/>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w:t>
      </w:r>
      <w:r w:rsidRPr="00A46AB7">
        <w:rPr>
          <w:color w:val="156082" w:themeColor="accent1"/>
        </w:rPr>
        <w:t>促使團隊正式</w:t>
      </w:r>
      <w:r w:rsidR="002E30E4" w:rsidRPr="00A46AB7">
        <w:rPr>
          <w:rFonts w:hint="eastAsia"/>
          <w:color w:val="156082" w:themeColor="accent1"/>
        </w:rPr>
        <w:t>將</w:t>
      </w:r>
      <w:r w:rsidRPr="00A46AB7">
        <w:rPr>
          <w:color w:val="156082" w:themeColor="accent1"/>
        </w:rPr>
        <w:t>產品</w:t>
      </w:r>
      <w:r w:rsidR="002E30E4" w:rsidRPr="00A46AB7">
        <w:rPr>
          <w:rFonts w:hint="eastAsia"/>
          <w:color w:val="156082" w:themeColor="accent1"/>
        </w:rPr>
        <w:t>進行商業轉型</w:t>
      </w:r>
      <w:r w:rsidRPr="00814480">
        <w:t>，並於</w:t>
      </w:r>
      <w:r w:rsidRPr="00814480">
        <w:t>2020</w:t>
      </w:r>
      <w:r w:rsidRPr="00814480">
        <w:t>年成立公司。此舉不僅</w:t>
      </w:r>
      <w:r w:rsidRPr="00A46AB7">
        <w:rPr>
          <w:color w:val="156082" w:themeColor="accent1"/>
        </w:rPr>
        <w:t>開啟品牌對外推廣的第一步，更將平台</w:t>
      </w:r>
      <w:r w:rsidR="00303E93" w:rsidRPr="00A46AB7">
        <w:rPr>
          <w:rFonts w:hint="eastAsia"/>
          <w:color w:val="156082" w:themeColor="accent1"/>
        </w:rPr>
        <w:t>和</w:t>
      </w:r>
      <w:r w:rsidRPr="00A46AB7">
        <w:rPr>
          <w:color w:val="156082" w:themeColor="accent1"/>
        </w:rPr>
        <w:t>技術推向國際市場</w:t>
      </w:r>
      <w:r w:rsidRPr="00814480">
        <w:t>。</w:t>
      </w:r>
    </w:p>
    <w:p w14:paraId="04FED6CC" w14:textId="2EA1A097" w:rsidR="001A7C22" w:rsidRDefault="001A7C22" w:rsidP="00D1618B">
      <w:pPr>
        <w:pStyle w:val="aff4"/>
        <w:ind w:left="360" w:right="360" w:firstLine="480"/>
      </w:pPr>
      <w:r w:rsidRPr="007E5939">
        <w:rPr>
          <w:rFonts w:hint="eastAsia"/>
        </w:rPr>
        <w:t>「2019年夏天，</w:t>
      </w:r>
      <w:r w:rsidR="009F2F81">
        <w:rPr>
          <w:rFonts w:hint="eastAsia"/>
        </w:rPr>
        <w:t>我們</w:t>
      </w:r>
      <w:r w:rsidRPr="007E5939">
        <w:rPr>
          <w:rFonts w:hint="eastAsia"/>
        </w:rPr>
        <w:t>做了第一次發表</w:t>
      </w:r>
      <w:r w:rsidR="00F53A33">
        <w:rPr>
          <w:rFonts w:hint="eastAsia"/>
        </w:rPr>
        <w:t>，</w:t>
      </w:r>
      <w:r w:rsidR="00414723">
        <w:rPr>
          <w:rFonts w:hint="eastAsia"/>
        </w:rPr>
        <w:t>將</w:t>
      </w:r>
      <w:r w:rsidRPr="007E5939">
        <w:rPr>
          <w:rFonts w:hint="eastAsia"/>
        </w:rPr>
        <w:t>技術告訴全世界，當時大家</w:t>
      </w:r>
      <w:proofErr w:type="gramStart"/>
      <w:r w:rsidRPr="007E5939">
        <w:rPr>
          <w:rFonts w:hint="eastAsia"/>
        </w:rPr>
        <w:t>都很驚豔</w:t>
      </w:r>
      <w:proofErr w:type="gramEnd"/>
      <w:r w:rsidRPr="007E5939">
        <w:rPr>
          <w:rFonts w:hint="eastAsia"/>
        </w:rPr>
        <w:t>，那時AI還沒有像現在這樣，大家就覺得這個技術、概念就很棒，所以後來就決定把這個產品跟技術把它spin off出來，成立一間公司，我們公司就在2020年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40" w:name="_Toc202118625"/>
      <w:r w:rsidRPr="004E127E">
        <w:t>5.2</w:t>
      </w:r>
      <w:r>
        <w:rPr>
          <w:rFonts w:hint="eastAsia"/>
        </w:rPr>
        <w:t>.6</w:t>
      </w:r>
      <w:r w:rsidR="002C7C9B">
        <w:rPr>
          <w:rFonts w:hint="eastAsia"/>
        </w:rPr>
        <w:t xml:space="preserve"> </w:t>
      </w:r>
      <w:r>
        <w:rPr>
          <w:rFonts w:hint="eastAsia"/>
        </w:rPr>
        <w:t>平衡機制</w:t>
      </w:r>
      <w:bookmarkEnd w:id="140"/>
    </w:p>
    <w:p w14:paraId="711D553D" w14:textId="5612FAFE" w:rsidR="00333D78" w:rsidRPr="009A76BA" w:rsidRDefault="00C92078" w:rsidP="00FA42C6">
      <w:pPr>
        <w:pStyle w:val="a0"/>
        <w:rPr>
          <w:rStyle w:val="aff5"/>
          <w:rFonts w:ascii="Times New Roman" w:hAnsi="Times New Roman" w:cstheme="minorBidi"/>
          <w:i w:val="0"/>
          <w:iCs w:val="0"/>
          <w:color w:val="0070C0"/>
          <w:kern w:val="2"/>
          <w14:ligatures w14:val="standardContextual"/>
        </w:rPr>
      </w:pPr>
      <w:r>
        <w:rPr>
          <w:rStyle w:val="aff5"/>
          <w:rFonts w:ascii="Times New Roman" w:hAnsi="Times New Roman" w:cstheme="minorBidi" w:hint="eastAsia"/>
          <w:i w:val="0"/>
          <w:iCs w:val="0"/>
          <w:color w:val="0070C0"/>
          <w:kern w:val="2"/>
          <w14:ligatures w14:val="standardContextual"/>
        </w:rPr>
        <w:t>導入</w:t>
      </w:r>
      <w:r w:rsidR="00333D78">
        <w:rPr>
          <w:rStyle w:val="aff5"/>
          <w:rFonts w:ascii="Times New Roman" w:hAnsi="Times New Roman" w:cstheme="minorBidi" w:hint="eastAsia"/>
          <w:i w:val="0"/>
          <w:iCs w:val="0"/>
          <w:color w:val="0070C0"/>
          <w:kern w:val="2"/>
          <w14:ligatures w14:val="standardContextual"/>
        </w:rPr>
        <w:t>AWS</w:t>
      </w:r>
      <w:r w:rsidR="00333D78">
        <w:rPr>
          <w:rStyle w:val="aff5"/>
          <w:rFonts w:ascii="Times New Roman" w:hAnsi="Times New Roman" w:cstheme="minorBidi" w:hint="eastAsia"/>
          <w:i w:val="0"/>
          <w:iCs w:val="0"/>
          <w:color w:val="0070C0"/>
          <w:kern w:val="2"/>
          <w14:ligatures w14:val="standardContextual"/>
        </w:rPr>
        <w:t>雲端服務</w:t>
      </w:r>
      <w:r>
        <w:rPr>
          <w:rStyle w:val="aff5"/>
          <w:rFonts w:ascii="Times New Roman" w:hAnsi="Times New Roman" w:cstheme="minorBidi" w:hint="eastAsia"/>
          <w:i w:val="0"/>
          <w:iCs w:val="0"/>
          <w:color w:val="0070C0"/>
          <w:kern w:val="2"/>
          <w14:ligatures w14:val="standardContextual"/>
        </w:rPr>
        <w:t>：</w:t>
      </w:r>
      <w:r w:rsidR="00333D78">
        <w:rPr>
          <w:rStyle w:val="aff5"/>
          <w:rFonts w:ascii="Times New Roman" w:hAnsi="Times New Roman" w:cstheme="minorBidi" w:hint="eastAsia"/>
          <w:i w:val="0"/>
          <w:iCs w:val="0"/>
          <w:color w:val="0070C0"/>
          <w:kern w:val="2"/>
          <w14:ligatures w14:val="standardContextual"/>
        </w:rPr>
        <w:t>穩定</w:t>
      </w:r>
      <w:r w:rsidR="00333D78">
        <w:rPr>
          <w:rStyle w:val="aff5"/>
          <w:rFonts w:ascii="Times New Roman" w:hAnsi="Times New Roman" w:cstheme="minorBidi" w:hint="eastAsia"/>
          <w:i w:val="0"/>
          <w:iCs w:val="0"/>
          <w:color w:val="0070C0"/>
          <w:kern w:val="2"/>
          <w14:ligatures w14:val="standardContextual"/>
        </w:rPr>
        <w:t>AI</w:t>
      </w:r>
      <w:r w:rsidR="00333D78">
        <w:rPr>
          <w:rStyle w:val="aff5"/>
          <w:rFonts w:ascii="Times New Roman" w:hAnsi="Times New Roman" w:cstheme="minorBidi" w:hint="eastAsia"/>
          <w:i w:val="0"/>
          <w:iCs w:val="0"/>
          <w:color w:val="0070C0"/>
          <w:kern w:val="2"/>
          <w14:ligatures w14:val="standardContextual"/>
        </w:rPr>
        <w:t>掃描技術的</w:t>
      </w:r>
      <w:r w:rsidR="00E27E95">
        <w:rPr>
          <w:rStyle w:val="aff5"/>
          <w:rFonts w:ascii="Times New Roman" w:hAnsi="Times New Roman" w:cstheme="minorBidi" w:hint="eastAsia"/>
          <w:i w:val="0"/>
          <w:iCs w:val="0"/>
          <w:color w:val="0070C0"/>
          <w:kern w:val="2"/>
          <w14:ligatures w14:val="standardContextual"/>
        </w:rPr>
        <w:t>運算</w:t>
      </w:r>
      <w:r w:rsidR="00333D78">
        <w:rPr>
          <w:rStyle w:val="aff5"/>
          <w:rFonts w:ascii="Times New Roman" w:hAnsi="Times New Roman" w:cstheme="minorBidi" w:hint="eastAsia"/>
          <w:i w:val="0"/>
          <w:iCs w:val="0"/>
          <w:color w:val="0070C0"/>
          <w:kern w:val="2"/>
          <w14:ligatures w14:val="standardContextual"/>
        </w:rPr>
        <w:t>效能與大規模平台維運（</w:t>
      </w:r>
      <w:r w:rsidR="00333D78">
        <w:rPr>
          <w:rStyle w:val="aff5"/>
          <w:rFonts w:ascii="Times New Roman" w:hAnsi="Times New Roman" w:cstheme="minorBidi" w:hint="eastAsia"/>
          <w:i w:val="0"/>
          <w:iCs w:val="0"/>
          <w:color w:val="0070C0"/>
          <w:kern w:val="2"/>
          <w14:ligatures w14:val="standardContextual"/>
        </w:rPr>
        <w:t>20</w:t>
      </w:r>
      <w:r w:rsidR="00190DFA">
        <w:rPr>
          <w:rStyle w:val="aff5"/>
          <w:rFonts w:ascii="Times New Roman" w:hAnsi="Times New Roman" w:cstheme="minorBidi" w:hint="eastAsia"/>
          <w:i w:val="0"/>
          <w:iCs w:val="0"/>
          <w:color w:val="0070C0"/>
          <w:kern w:val="2"/>
          <w14:ligatures w14:val="standardContextual"/>
        </w:rPr>
        <w:t>19</w:t>
      </w:r>
      <w:r w:rsidR="00333D78">
        <w:rPr>
          <w:rStyle w:val="aff5"/>
          <w:rFonts w:ascii="Times New Roman" w:hAnsi="Times New Roman" w:cstheme="minorBidi" w:hint="eastAsia"/>
          <w:i w:val="0"/>
          <w:iCs w:val="0"/>
          <w:color w:val="0070C0"/>
          <w:kern w:val="2"/>
          <w14:ligatures w14:val="standardContextual"/>
        </w:rPr>
        <w:t>）</w:t>
      </w:r>
    </w:p>
    <w:p w14:paraId="028CD879" w14:textId="46C5CAEB" w:rsidR="0095399C" w:rsidRDefault="00875C24" w:rsidP="00770048">
      <w:pPr>
        <w:pStyle w:val="15"/>
        <w:ind w:firstLine="480"/>
      </w:pPr>
      <w:r w:rsidRPr="00875C24">
        <w:t>為因應</w:t>
      </w:r>
      <w:r w:rsidRPr="00875C24">
        <w:t>TextileCloud™</w:t>
      </w:r>
      <w:r w:rsidRPr="00875C24">
        <w:t>日益增長的數位布片資料處理需求</w:t>
      </w:r>
      <w:r w:rsidR="00806D10">
        <w:rPr>
          <w:rFonts w:hint="eastAsia"/>
        </w:rPr>
        <w:t>，</w:t>
      </w:r>
      <w:r w:rsidR="00333D78" w:rsidRPr="006501B9">
        <w:rPr>
          <w:rFonts w:hint="eastAsia"/>
        </w:rPr>
        <w:t>團隊</w:t>
      </w:r>
      <w:r w:rsidR="00333D78">
        <w:rPr>
          <w:rFonts w:hint="eastAsia"/>
        </w:rPr>
        <w:t>在</w:t>
      </w:r>
      <w:r w:rsidR="00333D78">
        <w:rPr>
          <w:rFonts w:hint="eastAsia"/>
        </w:rPr>
        <w:t>20</w:t>
      </w:r>
      <w:r w:rsidR="00F05957">
        <w:rPr>
          <w:rFonts w:hint="eastAsia"/>
        </w:rPr>
        <w:t>19</w:t>
      </w:r>
      <w:r w:rsidR="00333D78">
        <w:rPr>
          <w:rFonts w:hint="eastAsia"/>
        </w:rPr>
        <w:t>年就決定</w:t>
      </w:r>
      <w:r w:rsidR="00333D78" w:rsidRPr="006501B9">
        <w:rPr>
          <w:rFonts w:hint="eastAsia"/>
        </w:rPr>
        <w:t>將</w:t>
      </w:r>
      <w:r w:rsidR="00146186">
        <w:rPr>
          <w:rFonts w:hint="eastAsia"/>
        </w:rPr>
        <w:t>雲端系統的</w:t>
      </w:r>
      <w:r w:rsidR="00333D78" w:rsidRPr="006501B9">
        <w:rPr>
          <w:rFonts w:hint="eastAsia"/>
        </w:rPr>
        <w:t>資料運算</w:t>
      </w:r>
      <w:r w:rsidR="00333D78">
        <w:rPr>
          <w:rFonts w:hint="eastAsia"/>
        </w:rPr>
        <w:t>作業</w:t>
      </w:r>
      <w:r w:rsidR="00333D78" w:rsidRPr="006501B9">
        <w:rPr>
          <w:rFonts w:hint="eastAsia"/>
        </w:rPr>
        <w:t>建</w:t>
      </w:r>
      <w:r w:rsidR="00333D78">
        <w:rPr>
          <w:rFonts w:hint="eastAsia"/>
        </w:rPr>
        <w:t>置</w:t>
      </w:r>
      <w:r w:rsidR="00333D78" w:rsidRPr="006501B9">
        <w:rPr>
          <w:rFonts w:hint="eastAsia"/>
        </w:rPr>
        <w:t>於</w:t>
      </w:r>
      <w:r w:rsidR="00333D78" w:rsidRPr="006501B9">
        <w:t>Amazon Web Services</w:t>
      </w:r>
      <w:r w:rsidR="00333D78" w:rsidRPr="006501B9">
        <w:t>（</w:t>
      </w:r>
      <w:r w:rsidR="00333D78" w:rsidRPr="006501B9">
        <w:t>AWS</w:t>
      </w:r>
      <w:r w:rsidR="00333D78" w:rsidRPr="006501B9">
        <w:t>）雲端</w:t>
      </w:r>
      <w:r w:rsidR="00333D78" w:rsidRPr="006501B9">
        <w:rPr>
          <w:rFonts w:hint="eastAsia"/>
        </w:rPr>
        <w:t>服務</w:t>
      </w:r>
      <w:r w:rsidR="00333D78" w:rsidRPr="006501B9">
        <w:t>之上</w:t>
      </w:r>
      <w:r w:rsidR="00FA0C61">
        <w:rPr>
          <w:rStyle w:val="afff9"/>
        </w:rPr>
        <w:footnoteReference w:id="15"/>
      </w:r>
      <w:r w:rsidR="00333D78" w:rsidRPr="006501B9">
        <w:t>，</w:t>
      </w:r>
      <w:r w:rsidR="00465755">
        <w:rPr>
          <w:rFonts w:hint="eastAsia"/>
        </w:rPr>
        <w:t>透過</w:t>
      </w:r>
      <w:r w:rsidR="00333D78" w:rsidRPr="006501B9">
        <w:t>AWS</w:t>
      </w:r>
      <w:r w:rsidR="00333D78" w:rsidRPr="006501B9">
        <w:rPr>
          <w:rFonts w:hint="eastAsia"/>
        </w:rPr>
        <w:t>的</w:t>
      </w:r>
      <w:r w:rsidR="00333D78" w:rsidRPr="006501B9">
        <w:t>高效雲端運算資源，</w:t>
      </w:r>
      <w:r w:rsidR="00333D78" w:rsidRPr="001F6A1A">
        <w:rPr>
          <w:rFonts w:hint="eastAsia"/>
          <w:color w:val="EE0000"/>
        </w:rPr>
        <w:t>讓</w:t>
      </w:r>
      <w:r w:rsidR="00333D78" w:rsidRPr="001F6A1A">
        <w:rPr>
          <w:color w:val="EE0000"/>
        </w:rPr>
        <w:t>TextileCloud™</w:t>
      </w:r>
      <w:r w:rsidR="00333D78" w:rsidRPr="001F6A1A">
        <w:rPr>
          <w:color w:val="EE0000"/>
        </w:rPr>
        <w:t>的</w:t>
      </w:r>
      <w:r w:rsidR="00333D78" w:rsidRPr="001F6A1A">
        <w:rPr>
          <w:color w:val="EE0000"/>
        </w:rPr>
        <w:t>AI</w:t>
      </w:r>
      <w:r w:rsidR="00333D78" w:rsidRPr="001F6A1A">
        <w:rPr>
          <w:rFonts w:hint="eastAsia"/>
          <w:color w:val="EE0000"/>
        </w:rPr>
        <w:t>演算法技術在</w:t>
      </w:r>
      <w:r w:rsidR="00333D78" w:rsidRPr="001F6A1A">
        <w:rPr>
          <w:color w:val="EE0000"/>
        </w:rPr>
        <w:t>圖像處理</w:t>
      </w:r>
      <w:r w:rsidR="00333D78" w:rsidRPr="001F6A1A">
        <w:rPr>
          <w:rFonts w:hint="eastAsia"/>
          <w:color w:val="EE0000"/>
        </w:rPr>
        <w:t>的</w:t>
      </w:r>
      <w:r w:rsidR="00333D78" w:rsidRPr="001F6A1A">
        <w:rPr>
          <w:color w:val="EE0000"/>
        </w:rPr>
        <w:t>效能大幅提升，顯著縮短了布料數位化的處理時間，協助更多廠商加完成大</w:t>
      </w:r>
      <w:r w:rsidR="00333D78" w:rsidRPr="001F6A1A">
        <w:rPr>
          <w:rFonts w:hint="eastAsia"/>
          <w:color w:val="EE0000"/>
        </w:rPr>
        <w:t>規模</w:t>
      </w:r>
      <w:r w:rsidR="00333D78" w:rsidRPr="001F6A1A">
        <w:rPr>
          <w:color w:val="EE0000"/>
        </w:rPr>
        <w:t>的數位化作業</w:t>
      </w:r>
      <w:r w:rsidR="00333D78" w:rsidRPr="006501B9">
        <w:t>。</w:t>
      </w:r>
      <w:r w:rsidR="00D04C10" w:rsidRPr="006501B9">
        <w:rPr>
          <w:rFonts w:hint="eastAsia"/>
        </w:rPr>
        <w:t>也讓</w:t>
      </w:r>
      <w:r w:rsidR="00D04C10" w:rsidRPr="006501B9">
        <w:t>Frontier.cool</w:t>
      </w:r>
      <w:r w:rsidR="00D04C10" w:rsidRPr="006501B9">
        <w:t>借助全球頂尖</w:t>
      </w:r>
      <w:r w:rsidR="00D04C10" w:rsidRPr="006501B9">
        <w:rPr>
          <w:rFonts w:hint="eastAsia"/>
        </w:rPr>
        <w:t>與</w:t>
      </w:r>
      <w:r w:rsidR="00D04C10" w:rsidRPr="006501B9">
        <w:rPr>
          <w:rFonts w:hint="eastAsia"/>
        </w:rPr>
        <w:t>AWS</w:t>
      </w:r>
      <w:r w:rsidR="00D04C10" w:rsidRPr="006501B9">
        <w:t>雲端服務供應商</w:t>
      </w:r>
      <w:r w:rsidR="00D04C10" w:rsidRPr="006501B9">
        <w:rPr>
          <w:rFonts w:hint="eastAsia"/>
        </w:rPr>
        <w:t>的關係網絡來</w:t>
      </w:r>
      <w:r w:rsidR="00D04C10" w:rsidRPr="006501B9">
        <w:t>強化國際市場佈局，向全球超過</w:t>
      </w:r>
      <w:r w:rsidR="00D04C10" w:rsidRPr="006501B9">
        <w:t>20</w:t>
      </w:r>
      <w:r w:rsidR="00D04C10" w:rsidRPr="006501B9">
        <w:t>萬家紡織業者發聲</w:t>
      </w:r>
      <w:r w:rsidR="00D04C10">
        <w:rPr>
          <w:rFonts w:hint="eastAsia"/>
        </w:rPr>
        <w:t>。</w:t>
      </w:r>
      <w:r w:rsidR="00333B76" w:rsidRPr="00F3006F">
        <w:rPr>
          <w:rFonts w:hint="eastAsia"/>
        </w:rPr>
        <w:t>而</w:t>
      </w:r>
      <w:r w:rsidR="002452E0" w:rsidRPr="00F3006F">
        <w:rPr>
          <w:rFonts w:hint="eastAsia"/>
        </w:rPr>
        <w:t>團隊亦曾在</w:t>
      </w:r>
      <w:r w:rsidR="00D51283" w:rsidRPr="00F3006F">
        <w:rPr>
          <w:rFonts w:hint="eastAsia"/>
        </w:rPr>
        <w:t>當時</w:t>
      </w:r>
      <w:r w:rsidR="002452E0" w:rsidRPr="00F3006F">
        <w:rPr>
          <w:rFonts w:hint="eastAsia"/>
        </w:rPr>
        <w:t>受到</w:t>
      </w:r>
      <w:r w:rsidR="002452E0" w:rsidRPr="00F3006F">
        <w:rPr>
          <w:rFonts w:hint="eastAsia"/>
        </w:rPr>
        <w:t>AWS</w:t>
      </w:r>
      <w:r w:rsidR="002452E0" w:rsidRPr="00F3006F">
        <w:rPr>
          <w:rFonts w:hint="eastAsia"/>
        </w:rPr>
        <w:t>總工程師肯定，</w:t>
      </w:r>
      <w:r w:rsidR="002452E0" w:rsidRPr="00F3006F">
        <w:rPr>
          <w:rFonts w:hint="eastAsia"/>
        </w:rPr>
        <w:t>AWS</w:t>
      </w:r>
      <w:r w:rsidR="002452E0" w:rsidRPr="00F3006F">
        <w:rPr>
          <w:rFonts w:hint="eastAsia"/>
        </w:rPr>
        <w:t>認為</w:t>
      </w:r>
      <w:r w:rsidR="002452E0" w:rsidRPr="00F3006F">
        <w:rPr>
          <w:rFonts w:hint="eastAsia"/>
        </w:rPr>
        <w:t>TextileCloud</w:t>
      </w:r>
      <w:r w:rsidR="00B9463D" w:rsidRPr="00875C24">
        <w:t>™</w:t>
      </w:r>
      <w:r w:rsidR="002452E0" w:rsidRPr="00F3006F">
        <w:t>具備獨特的技術創新性</w:t>
      </w:r>
      <w:r w:rsidR="002452E0" w:rsidRPr="00F3006F">
        <w:rPr>
          <w:rFonts w:hint="eastAsia"/>
        </w:rPr>
        <w:t>，且目前紡織業數位化的量體規模也相</w:t>
      </w:r>
      <w:r w:rsidR="002452E0" w:rsidRPr="00F3006F">
        <w:rPr>
          <w:rFonts w:hint="eastAsia"/>
        </w:rPr>
        <w:lastRenderedPageBreak/>
        <w:t>當可觀，可謂擁有極好的發展前景</w:t>
      </w:r>
      <w:r w:rsidR="002452E0" w:rsidRPr="00F3006F">
        <w:rPr>
          <w:rStyle w:val="afff9"/>
        </w:rPr>
        <w:footnoteReference w:id="16"/>
      </w:r>
      <w:r w:rsidR="005E6D47">
        <w:rPr>
          <w:rFonts w:hint="eastAsia"/>
        </w:rPr>
        <w:t>。</w:t>
      </w:r>
      <w:r w:rsidR="00D22D15" w:rsidRPr="00D22D15">
        <w:t>此一行動展現出</w:t>
      </w:r>
      <w:r w:rsidR="00FC3213" w:rsidRPr="006501B9">
        <w:t>Frontier.coo</w:t>
      </w:r>
      <w:r w:rsidR="00D56CE1">
        <w:rPr>
          <w:rFonts w:hint="eastAsia"/>
        </w:rPr>
        <w:t>l</w:t>
      </w:r>
      <w:r w:rsidR="00D22D15" w:rsidRPr="00D22D15">
        <w:t>在既有</w:t>
      </w:r>
      <w:r w:rsidR="005D7AC6" w:rsidRPr="004109F7">
        <w:t>AI</w:t>
      </w:r>
      <w:r w:rsidR="005D7AC6" w:rsidRPr="004109F7">
        <w:t>掃描技術</w:t>
      </w:r>
      <w:r w:rsidR="005D7AC6">
        <w:rPr>
          <w:rFonts w:hint="eastAsia"/>
        </w:rPr>
        <w:t>與平台運算能力</w:t>
      </w:r>
      <w:r w:rsidR="00D22D15" w:rsidRPr="00D22D15">
        <w:t>深化的同時，亦能靈活導入</w:t>
      </w:r>
      <w:r w:rsidR="000625B9">
        <w:rPr>
          <w:rFonts w:hint="eastAsia"/>
        </w:rPr>
        <w:t>AWS</w:t>
      </w:r>
      <w:r w:rsidR="000625B9">
        <w:rPr>
          <w:rFonts w:hint="eastAsia"/>
        </w:rPr>
        <w:t>的</w:t>
      </w:r>
      <w:r w:rsidR="00D22D15" w:rsidRPr="00D22D15">
        <w:t>外部</w:t>
      </w:r>
      <w:r w:rsidR="000625B9">
        <w:rPr>
          <w:rFonts w:hint="eastAsia"/>
        </w:rPr>
        <w:t>運算</w:t>
      </w:r>
      <w:r w:rsidR="00D22D15" w:rsidRPr="00D22D15">
        <w:t>資源，兼顧內部效能提升與外部市場擴展，構成典型的雙元性平衡機制</w:t>
      </w:r>
      <w:r w:rsidR="00D03636">
        <w:rPr>
          <w:rFonts w:hint="eastAsia"/>
        </w:rPr>
        <w:t>。</w:t>
      </w:r>
    </w:p>
    <w:p w14:paraId="0D5EF873" w14:textId="77777777" w:rsidR="005E1B1F" w:rsidRDefault="005E1B1F" w:rsidP="005E1B1F">
      <w:pPr>
        <w:pStyle w:val="aff4"/>
        <w:ind w:left="360" w:right="360" w:firstLine="480"/>
      </w:pPr>
      <w:r w:rsidRPr="00FA5C62">
        <w:rPr>
          <w:rFonts w:hint="eastAsia"/>
        </w:rPr>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w:t>
      </w:r>
      <w:proofErr w:type="gramStart"/>
      <w:r w:rsidRPr="00FA5C62">
        <w:rPr>
          <w:rFonts w:hint="eastAsia"/>
        </w:rPr>
        <w:t>埔</w:t>
      </w:r>
      <w:proofErr w:type="gramEnd"/>
      <w:r w:rsidRPr="00CE1E36">
        <w:t xml:space="preserve"> </w:t>
      </w:r>
      <w:r>
        <w:rPr>
          <w:rFonts w:hint="eastAsia"/>
        </w:rPr>
        <w:t>創辦人</w:t>
      </w:r>
      <w:r w:rsidRPr="00CE1E36">
        <w:rPr>
          <w:rFonts w:hint="eastAsia"/>
        </w:rPr>
        <w:t>，</w:t>
      </w:r>
      <w:commentRangeStart w:id="141"/>
      <w:r w:rsidRPr="00CE1E36">
        <w:rPr>
          <w:rFonts w:hint="eastAsia"/>
        </w:rPr>
        <w:t>202</w:t>
      </w:r>
      <w:r>
        <w:rPr>
          <w:rFonts w:hint="eastAsia"/>
        </w:rPr>
        <w:t xml:space="preserve">1 </w:t>
      </w:r>
      <w:r w:rsidRPr="00FA5C62">
        <w:t>ctwant</w:t>
      </w:r>
      <w:r w:rsidRPr="00CE1E36">
        <w:rPr>
          <w:rFonts w:hint="eastAsia"/>
        </w:rPr>
        <w:t>訪談資料</w:t>
      </w:r>
      <w:commentRangeEnd w:id="141"/>
      <w:r>
        <w:rPr>
          <w:rStyle w:val="af7"/>
        </w:rPr>
        <w:commentReference w:id="141"/>
      </w:r>
      <w:r w:rsidRPr="00CE1E36">
        <w:rPr>
          <w:rFonts w:hint="eastAsia"/>
        </w:rPr>
        <w:t>）</w:t>
      </w:r>
    </w:p>
    <w:p w14:paraId="362CD613" w14:textId="527F8E8F" w:rsidR="00333D78" w:rsidRDefault="0095399C" w:rsidP="0095399C">
      <w:pPr>
        <w:pStyle w:val="afff0"/>
      </w:pPr>
      <w:r>
        <w:rPr>
          <w:rFonts w:hint="eastAsia"/>
          <w:noProof/>
        </w:rPr>
        <w:drawing>
          <wp:inline distT="0" distB="0" distL="0" distR="0" wp14:anchorId="4EA79BEB" wp14:editId="7059493C">
            <wp:extent cx="3685039" cy="1892812"/>
            <wp:effectExtent l="0" t="0" r="0" b="0"/>
            <wp:docPr id="1335126778"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126778" name="圖片 1335126778"/>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390365F4" w14:textId="5CB075D2" w:rsidR="00560E05" w:rsidRPr="00541CED" w:rsidRDefault="00E7003D" w:rsidP="00E7003D">
      <w:pPr>
        <w:pStyle w:val="afff0"/>
      </w:pPr>
      <w:bookmarkStart w:id="142" w:name="_Toc202118940"/>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Pr>
          <w:noProof/>
        </w:rPr>
        <w:t>1</w:t>
      </w:r>
      <w:r>
        <w:fldChar w:fldCharType="end"/>
      </w:r>
      <w:r w:rsidR="00560E05" w:rsidRPr="00E55F3C">
        <w:rPr>
          <w:rFonts w:hint="eastAsia"/>
        </w:rPr>
        <w:t xml:space="preserve"> </w:t>
      </w:r>
      <w:r w:rsidR="00560E05" w:rsidRPr="00541CED">
        <w:rPr>
          <w:rFonts w:hint="eastAsia"/>
        </w:rPr>
        <w:t>第一階段平衡機制</w:t>
      </w:r>
      <w:bookmarkEnd w:id="142"/>
    </w:p>
    <w:p w14:paraId="526B1C61" w14:textId="77777777" w:rsidR="00560E05" w:rsidRDefault="00560E05" w:rsidP="00CE64CF">
      <w:pPr>
        <w:pStyle w:val="afff5"/>
      </w:pPr>
      <w:r>
        <w:rPr>
          <w:rFonts w:hint="eastAsia"/>
        </w:rPr>
        <w:t>資料來源：本研究整理</w:t>
      </w:r>
    </w:p>
    <w:p w14:paraId="38E3A4E9" w14:textId="7270571A" w:rsidR="0021095F" w:rsidRDefault="00225BFC" w:rsidP="009D3794">
      <w:pPr>
        <w:pStyle w:val="3"/>
      </w:pPr>
      <w:bookmarkStart w:id="143" w:name="_Toc202118626"/>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43"/>
    </w:p>
    <w:p w14:paraId="4C5FBFC4" w14:textId="03466690" w:rsidR="00BB55A0" w:rsidRDefault="00BB55A0" w:rsidP="00410D6D">
      <w:pPr>
        <w:pStyle w:val="a0"/>
      </w:pPr>
      <w:r>
        <w:t>打造紡織產業數位協作平台</w:t>
      </w:r>
      <w:r w:rsidR="009F5A2E">
        <w:rPr>
          <w:rFonts w:hint="eastAsia"/>
        </w:rPr>
        <w:t>，</w:t>
      </w:r>
      <w:r w:rsidR="009F5A2E">
        <w:t>滿足布料開發、設計、展示與交易等需求</w:t>
      </w:r>
    </w:p>
    <w:p w14:paraId="3015A063" w14:textId="42D4E9F8" w:rsidR="00D84D32" w:rsidRDefault="00D84D32" w:rsidP="00C54BED">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w:t>
      </w:r>
      <w:r w:rsidR="005B44DD">
        <w:rPr>
          <w:rFonts w:hint="eastAsia"/>
        </w:rPr>
        <w:t>產品</w:t>
      </w:r>
      <w:r>
        <w:t>開發、設計、展示與交易等多重需求的開放平台，</w:t>
      </w:r>
      <w:r w:rsidR="00020EA9">
        <w:rPr>
          <w:rFonts w:hint="eastAsia"/>
        </w:rPr>
        <w:t>並且</w:t>
      </w:r>
      <w:r w:rsidR="00CF110B">
        <w:rPr>
          <w:rFonts w:hint="eastAsia"/>
        </w:rPr>
        <w:t>讓數位素材</w:t>
      </w:r>
      <w:r>
        <w:t>支援</w:t>
      </w:r>
      <w:r>
        <w:t>3D</w:t>
      </w:r>
      <w:r>
        <w:t>設計與遠端協作，讓創作者能共同完成</w:t>
      </w:r>
      <w:r w:rsidR="00CE2E19">
        <w:rPr>
          <w:rFonts w:hint="eastAsia"/>
        </w:rPr>
        <w:t>創意</w:t>
      </w:r>
      <w:r w:rsidR="00826321">
        <w:rPr>
          <w:rFonts w:hint="eastAsia"/>
        </w:rPr>
        <w:t>作品</w:t>
      </w:r>
      <w:r>
        <w:t>。</w:t>
      </w:r>
      <w:r w:rsidR="007F0C13">
        <w:rPr>
          <w:rFonts w:hint="eastAsia"/>
        </w:rPr>
        <w:t>如</w:t>
      </w:r>
      <w:r>
        <w:t>供應商可透過掃描</w:t>
      </w:r>
      <w:r w:rsidR="00DD61B7">
        <w:rPr>
          <w:rFonts w:hint="eastAsia"/>
        </w:rPr>
        <w:t>技術</w:t>
      </w:r>
      <w:r>
        <w:t>將</w:t>
      </w:r>
      <w:r w:rsidR="007B3967">
        <w:rPr>
          <w:rFonts w:hint="eastAsia"/>
        </w:rPr>
        <w:t>布料商品</w:t>
      </w:r>
      <w:proofErr w:type="gramStart"/>
      <w:r>
        <w:t>上架至平台</w:t>
      </w:r>
      <w:proofErr w:type="gramEnd"/>
      <w:r>
        <w:t>，</w:t>
      </w:r>
      <w:r w:rsidR="00A33119">
        <w:rPr>
          <w:rFonts w:hint="eastAsia"/>
        </w:rPr>
        <w:t>並</w:t>
      </w:r>
      <w:r>
        <w:t>搭配</w:t>
      </w:r>
      <w:r w:rsidR="00321EFB" w:rsidRPr="00A30CE0">
        <w:t>工作區（</w:t>
      </w:r>
      <w:r w:rsidR="00321EFB" w:rsidRPr="00A30CE0">
        <w:t>Workspace</w:t>
      </w:r>
      <w:r w:rsidR="00321EFB" w:rsidRPr="00A30CE0">
        <w:t>）</w:t>
      </w:r>
      <w:r w:rsidR="00C34AFC">
        <w:rPr>
          <w:rFonts w:hint="eastAsia"/>
        </w:rPr>
        <w:t>中的</w:t>
      </w:r>
      <w:r>
        <w:t>資料夾</w:t>
      </w:r>
      <w:r w:rsidR="00C34AFC">
        <w:rPr>
          <w:rFonts w:hint="eastAsia"/>
        </w:rPr>
        <w:t>功能分類</w:t>
      </w:r>
      <w:r>
        <w:t>管理</w:t>
      </w:r>
      <w:r w:rsidR="00050F5C">
        <w:rPr>
          <w:rFonts w:hint="eastAsia"/>
        </w:rPr>
        <w:t>不同主題與材質的數位素材，並透過</w:t>
      </w:r>
      <w:r w:rsidR="00FF784F" w:rsidRPr="00EE75B3">
        <w:rPr>
          <w:rFonts w:hint="eastAsia"/>
        </w:rPr>
        <w:t>布料資料庫</w:t>
      </w:r>
      <w:r w:rsidR="00F73C3E" w:rsidRPr="00EE75B3">
        <w:rPr>
          <w:rFonts w:hint="eastAsia"/>
        </w:rPr>
        <w:t>（</w:t>
      </w:r>
      <w:r w:rsidR="001050F1" w:rsidRPr="00EE75B3">
        <w:t>Sourcing Library</w:t>
      </w:r>
      <w:r w:rsidR="00F73C3E" w:rsidRPr="00EE75B3">
        <w:rPr>
          <w:rFonts w:hint="eastAsia"/>
        </w:rPr>
        <w:t>）</w:t>
      </w:r>
      <w:r w:rsidR="00352666">
        <w:rPr>
          <w:rFonts w:hint="eastAsia"/>
        </w:rPr>
        <w:t>與</w:t>
      </w:r>
      <w:r>
        <w:t>對話看板（</w:t>
      </w:r>
      <w:r>
        <w:t>Thread Board</w:t>
      </w:r>
      <w:r>
        <w:t>）</w:t>
      </w:r>
      <w:r w:rsidR="007850D5">
        <w:rPr>
          <w:rFonts w:hint="eastAsia"/>
        </w:rPr>
        <w:t>模組</w:t>
      </w:r>
      <w:r>
        <w:t>，</w:t>
      </w:r>
      <w:r w:rsidRPr="0019149F">
        <w:rPr>
          <w:color w:val="156082" w:themeColor="accent1"/>
        </w:rPr>
        <w:t>讓</w:t>
      </w:r>
      <w:r w:rsidR="00712811" w:rsidRPr="0019149F">
        <w:rPr>
          <w:rFonts w:hint="eastAsia"/>
          <w:color w:val="156082" w:themeColor="accent1"/>
        </w:rPr>
        <w:t>買賣</w:t>
      </w:r>
      <w:r w:rsidRPr="0019149F">
        <w:rPr>
          <w:color w:val="156082" w:themeColor="accent1"/>
        </w:rPr>
        <w:t>雙方</w:t>
      </w:r>
      <w:proofErr w:type="gramStart"/>
      <w:r w:rsidR="00FF784F" w:rsidRPr="0019149F">
        <w:rPr>
          <w:rFonts w:hint="eastAsia"/>
          <w:color w:val="156082" w:themeColor="accent1"/>
        </w:rPr>
        <w:t>在線上完成</w:t>
      </w:r>
      <w:proofErr w:type="gramEnd"/>
      <w:r w:rsidR="00FF784F" w:rsidRPr="0019149F">
        <w:rPr>
          <w:rFonts w:hint="eastAsia"/>
          <w:color w:val="156082" w:themeColor="accent1"/>
        </w:rPr>
        <w:t>布料</w:t>
      </w:r>
      <w:r w:rsidR="001327EA" w:rsidRPr="0019149F">
        <w:rPr>
          <w:rFonts w:hint="eastAsia"/>
          <w:color w:val="156082" w:themeColor="accent1"/>
        </w:rPr>
        <w:t>採購</w:t>
      </w:r>
      <w:r w:rsidR="00712811" w:rsidRPr="0019149F">
        <w:rPr>
          <w:rFonts w:hint="eastAsia"/>
          <w:color w:val="156082" w:themeColor="accent1"/>
        </w:rPr>
        <w:t>，</w:t>
      </w:r>
      <w:r w:rsidR="00FF784F" w:rsidRPr="0019149F">
        <w:rPr>
          <w:rFonts w:hint="eastAsia"/>
          <w:color w:val="156082" w:themeColor="accent1"/>
        </w:rPr>
        <w:t>追蹤訂單從初步詢價、</w:t>
      </w:r>
      <w:r w:rsidR="00BF032F" w:rsidRPr="0019149F">
        <w:rPr>
          <w:rFonts w:hint="eastAsia"/>
          <w:color w:val="156082" w:themeColor="accent1"/>
        </w:rPr>
        <w:t>布料需求</w:t>
      </w:r>
      <w:r w:rsidR="00FF784F" w:rsidRPr="0019149F">
        <w:rPr>
          <w:rFonts w:hint="eastAsia"/>
          <w:color w:val="156082" w:themeColor="accent1"/>
        </w:rPr>
        <w:t>溝通、</w:t>
      </w:r>
      <w:r w:rsidR="0074656B" w:rsidRPr="0019149F">
        <w:rPr>
          <w:rFonts w:hint="eastAsia"/>
          <w:color w:val="156082" w:themeColor="accent1"/>
        </w:rPr>
        <w:t>後續</w:t>
      </w:r>
      <w:r w:rsidR="00FF784F" w:rsidRPr="0019149F">
        <w:rPr>
          <w:rFonts w:hint="eastAsia"/>
          <w:color w:val="156082" w:themeColor="accent1"/>
        </w:rPr>
        <w:t>批量生產的</w:t>
      </w:r>
      <w:r w:rsidR="0074656B" w:rsidRPr="0019149F">
        <w:rPr>
          <w:rFonts w:hint="eastAsia"/>
          <w:color w:val="156082" w:themeColor="accent1"/>
        </w:rPr>
        <w:t>全</w:t>
      </w:r>
      <w:r w:rsidR="00FF784F" w:rsidRPr="0019149F">
        <w:rPr>
          <w:rFonts w:hint="eastAsia"/>
          <w:color w:val="156082" w:themeColor="accent1"/>
        </w:rPr>
        <w:t>進度</w:t>
      </w:r>
      <w:r>
        <w:t>，</w:t>
      </w:r>
      <w:r w:rsidR="00D8208E">
        <w:rPr>
          <w:rFonts w:hint="eastAsia"/>
        </w:rPr>
        <w:t>提升買賣雙方</w:t>
      </w:r>
      <w:r w:rsidR="001511E7">
        <w:rPr>
          <w:rFonts w:hint="eastAsia"/>
        </w:rPr>
        <w:t>於</w:t>
      </w:r>
      <w:r w:rsidR="00D8208E">
        <w:rPr>
          <w:rFonts w:hint="eastAsia"/>
        </w:rPr>
        <w:t>採購前、中、後</w:t>
      </w:r>
      <w:proofErr w:type="gramStart"/>
      <w:r w:rsidR="00E16720">
        <w:rPr>
          <w:rFonts w:hint="eastAsia"/>
        </w:rPr>
        <w:t>的</w:t>
      </w:r>
      <w:r>
        <w:t>選品效率</w:t>
      </w:r>
      <w:proofErr w:type="gramEnd"/>
      <w:r>
        <w:t>與</w:t>
      </w:r>
      <w:r>
        <w:lastRenderedPageBreak/>
        <w:t>資訊透明度。</w:t>
      </w:r>
      <w:r w:rsidR="0045440B" w:rsidRPr="00BF2A53">
        <w:rPr>
          <w:rFonts w:hint="eastAsia"/>
        </w:rPr>
        <w:t>TextileCloud</w:t>
      </w:r>
      <w:r w:rsidR="0045440B" w:rsidRPr="00BF2A53">
        <w:rPr>
          <w:rFonts w:hint="eastAsia"/>
        </w:rPr>
        <w:t>™</w:t>
      </w:r>
      <w:r w:rsidR="0045440B">
        <w:t>平台</w:t>
      </w:r>
      <w:r w:rsidR="0045440B">
        <w:rPr>
          <w:rFonts w:hint="eastAsia"/>
        </w:rPr>
        <w:t>就</w:t>
      </w:r>
      <w:r>
        <w:t>如同「紡織業的</w:t>
      </w:r>
      <w:r>
        <w:t>Facebook</w:t>
      </w:r>
      <w:r>
        <w:t>」，</w:t>
      </w:r>
      <w:r w:rsidR="00EA064C">
        <w:rPr>
          <w:rFonts w:hint="eastAsia"/>
        </w:rPr>
        <w:t>讓</w:t>
      </w:r>
      <w:r w:rsidR="003841CA">
        <w:rPr>
          <w:rFonts w:hint="eastAsia"/>
        </w:rPr>
        <w:t>買賣雙方</w:t>
      </w:r>
      <w:r>
        <w:t>可自由上傳布料</w:t>
      </w:r>
      <w:r w:rsidR="003841CA">
        <w:rPr>
          <w:rFonts w:hint="eastAsia"/>
        </w:rPr>
        <w:t>、</w:t>
      </w:r>
      <w:r>
        <w:t>線上探索</w:t>
      </w:r>
      <w:r w:rsidR="003D1E0B">
        <w:rPr>
          <w:rFonts w:hint="eastAsia"/>
        </w:rPr>
        <w:t>紡織商品</w:t>
      </w:r>
      <w:r w:rsidR="004F5525">
        <w:rPr>
          <w:rFonts w:hint="eastAsia"/>
        </w:rPr>
        <w:t>與溝通訂單細節</w:t>
      </w:r>
      <w:r w:rsidR="00C55659">
        <w:rPr>
          <w:rFonts w:hint="eastAsia"/>
        </w:rPr>
        <w:t>，</w:t>
      </w:r>
      <w:r w:rsidR="00C55659" w:rsidRPr="00F637A1">
        <w:rPr>
          <w:rFonts w:hint="eastAsia"/>
          <w:color w:val="156082" w:themeColor="accent1"/>
        </w:rPr>
        <w:t>打破傳統溝應鏈的溝通困境</w:t>
      </w:r>
      <w:r>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facebook，就是紡織業的facebook，然後每</w:t>
      </w:r>
      <w:proofErr w:type="gramStart"/>
      <w:r w:rsidR="00627508" w:rsidRPr="008340AC">
        <w:rPr>
          <w:rFonts w:hint="eastAsia"/>
        </w:rPr>
        <w:t>個</w:t>
      </w:r>
      <w:proofErr w:type="gramEnd"/>
      <w:r w:rsidR="00627508" w:rsidRPr="008340AC">
        <w:rPr>
          <w:rFonts w:hint="eastAsia"/>
        </w:rPr>
        <w:t>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t>跨越時間與地域限制，加速產品設計流程</w:t>
      </w:r>
      <w:r w:rsidR="00B61D97">
        <w:rPr>
          <w:rFonts w:hint="eastAsia"/>
        </w:rPr>
        <w:t>，節省時間、金錢成本</w:t>
      </w:r>
    </w:p>
    <w:p w14:paraId="6495B614" w14:textId="7B692280"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11E1A">
        <w:rPr>
          <w:rFonts w:hint="eastAsia"/>
        </w:rPr>
        <w:t>，就可</w:t>
      </w:r>
      <w:r w:rsidR="00FE1616" w:rsidRPr="00DD0BE5">
        <w:rPr>
          <w:rFonts w:hint="eastAsia"/>
          <w:color w:val="EE0000"/>
        </w:rPr>
        <w:t>串聯起各國的紡織團隊</w:t>
      </w:r>
      <w:r w:rsidR="00FE1616">
        <w:rPr>
          <w:rFonts w:hint="eastAsia"/>
        </w:rPr>
        <w:t>，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w:t>
      </w:r>
      <w:r w:rsidRPr="00DD0BE5">
        <w:rPr>
          <w:color w:val="EE0000"/>
        </w:rPr>
        <w:t>交易行為仍以「私下完成」為主</w:t>
      </w:r>
      <w:r>
        <w:t>，讓平台未能有效促進雙方的新連結，促使</w:t>
      </w:r>
      <w:r w:rsidR="00C266BF" w:rsidRPr="008F65BE">
        <w:rPr>
          <w:rFonts w:hint="eastAsia"/>
          <w:color w:val="EE0000"/>
        </w:rPr>
        <w:t>團隊</w:t>
      </w:r>
      <w:r w:rsidRPr="008F65BE">
        <w:rPr>
          <w:color w:val="EE0000"/>
        </w:rPr>
        <w:t>開始重新思考平台功能與商業模式的調整方向</w:t>
      </w:r>
      <w:r>
        <w:t>。</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w:t>
      </w:r>
      <w:proofErr w:type="gramStart"/>
      <w:r w:rsidRPr="008340AC">
        <w:rPr>
          <w:rFonts w:hint="eastAsia"/>
        </w:rPr>
        <w:t>供應鏈有沒有</w:t>
      </w:r>
      <w:proofErr w:type="gramEnd"/>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033067C5" w:rsidR="00A41AB3" w:rsidRDefault="00276287" w:rsidP="00524AAA">
      <w:pPr>
        <w:pStyle w:val="affc"/>
      </w:pPr>
      <w:bookmarkStart w:id="144" w:name="_Toc202118853"/>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Pr>
          <w:noProof/>
        </w:rPr>
        <w:t>1</w:t>
      </w:r>
      <w:r>
        <w:fldChar w:fldCharType="end"/>
      </w:r>
      <w:r w:rsidR="00386A85">
        <w:rPr>
          <w:rFonts w:hint="eastAsia"/>
        </w:rPr>
        <w:t xml:space="preserve"> </w:t>
      </w:r>
      <w:r w:rsidR="00E71984">
        <w:rPr>
          <w:rFonts w:hint="eastAsia"/>
        </w:rPr>
        <w:t>第一階段個案分析表</w:t>
      </w:r>
      <w:bookmarkEnd w:id="144"/>
    </w:p>
    <w:tbl>
      <w:tblPr>
        <w:tblStyle w:val="aff1"/>
        <w:tblW w:w="9067" w:type="dxa"/>
        <w:jc w:val="center"/>
        <w:tblLook w:val="04A0" w:firstRow="1" w:lastRow="0" w:firstColumn="1" w:lastColumn="0" w:noHBand="0" w:noVBand="1"/>
      </w:tblPr>
      <w:tblGrid>
        <w:gridCol w:w="635"/>
        <w:gridCol w:w="636"/>
        <w:gridCol w:w="3898"/>
        <w:gridCol w:w="3898"/>
      </w:tblGrid>
      <w:tr w:rsidR="00A41AB3" w14:paraId="5B61958D" w14:textId="77777777" w:rsidTr="00446AC7">
        <w:trPr>
          <w:jc w:val="center"/>
        </w:trPr>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796"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61579">
        <w:trPr>
          <w:jc w:val="center"/>
        </w:trPr>
        <w:tc>
          <w:tcPr>
            <w:tcW w:w="635"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36"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898"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898"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61579">
        <w:trPr>
          <w:jc w:val="center"/>
        </w:trPr>
        <w:tc>
          <w:tcPr>
            <w:tcW w:w="635" w:type="dxa"/>
            <w:vMerge/>
            <w:textDirection w:val="tbRlV"/>
            <w:vAlign w:val="center"/>
          </w:tcPr>
          <w:p w14:paraId="5661269A" w14:textId="77777777" w:rsidR="00A41AB3" w:rsidRDefault="00A41AB3" w:rsidP="003A664D">
            <w:pPr>
              <w:ind w:left="113" w:right="113" w:firstLineChars="0" w:firstLine="0"/>
              <w:jc w:val="center"/>
            </w:pPr>
          </w:p>
        </w:tc>
        <w:tc>
          <w:tcPr>
            <w:tcW w:w="636" w:type="dxa"/>
            <w:vMerge/>
            <w:textDirection w:val="tbRlV"/>
            <w:vAlign w:val="center"/>
          </w:tcPr>
          <w:p w14:paraId="6812C898" w14:textId="77777777" w:rsidR="00A41AB3" w:rsidRDefault="00A41AB3" w:rsidP="003A664D">
            <w:pPr>
              <w:ind w:left="113" w:right="113" w:firstLineChars="0" w:firstLine="0"/>
              <w:jc w:val="center"/>
            </w:pPr>
          </w:p>
        </w:tc>
        <w:tc>
          <w:tcPr>
            <w:tcW w:w="3898" w:type="dxa"/>
          </w:tcPr>
          <w:p w14:paraId="5B7840F6" w14:textId="316371CA" w:rsidR="00F67ADB" w:rsidRPr="00F67ADB" w:rsidRDefault="00F67ADB" w:rsidP="00391A35">
            <w:pPr>
              <w:pStyle w:val="151"/>
            </w:pPr>
            <w:r>
              <w:t>布料搜尋與管理的人工瓶頸</w:t>
            </w:r>
            <w:r>
              <w:rPr>
                <w:rFonts w:hint="eastAsia"/>
              </w:rPr>
              <w:t>，</w:t>
            </w:r>
            <w:r>
              <w:t>人</w:t>
            </w:r>
            <w:r w:rsidR="009525CE">
              <w:rPr>
                <w:rFonts w:hint="eastAsia"/>
              </w:rPr>
              <w:t>工</w:t>
            </w:r>
            <w:r>
              <w:t>依賴造成知識無法轉移管理困境</w:t>
            </w:r>
            <w:r>
              <w:rPr>
                <w:rFonts w:hint="eastAsia"/>
              </w:rPr>
              <w:t>。</w:t>
            </w:r>
          </w:p>
          <w:p w14:paraId="34F652EC" w14:textId="77777777" w:rsidR="00A41AB3" w:rsidRDefault="00F67ADB" w:rsidP="00391A35">
            <w:pPr>
              <w:pStyle w:val="151"/>
            </w:pPr>
            <w:r w:rsidRPr="00F67ADB">
              <w:rPr>
                <w:rFonts w:hint="eastAsia"/>
              </w:rPr>
              <w:t>供應鏈溝通斷層，產業面臨生產週期長、高庫存量等問題</w:t>
            </w:r>
            <w:r w:rsidR="00F05886">
              <w:rPr>
                <w:rFonts w:hint="eastAsia"/>
              </w:rPr>
              <w:t>。</w:t>
            </w:r>
          </w:p>
          <w:p w14:paraId="67E48132" w14:textId="7942087F" w:rsidR="00C10CD9" w:rsidRPr="00C10CD9" w:rsidRDefault="00C10CD9" w:rsidP="007425B9">
            <w:pPr>
              <w:pStyle w:val="151"/>
            </w:pPr>
            <w:r>
              <w:rPr>
                <w:rFonts w:hint="eastAsia"/>
              </w:rPr>
              <w:t>現有第三方服務無法滿足產業需求，需要簡單、高效的數位化技術</w:t>
            </w:r>
            <w:r w:rsidR="007425B9">
              <w:rPr>
                <w:rFonts w:hint="eastAsia"/>
              </w:rPr>
              <w:t>。</w:t>
            </w:r>
          </w:p>
        </w:tc>
        <w:tc>
          <w:tcPr>
            <w:tcW w:w="3898" w:type="dxa"/>
          </w:tcPr>
          <w:p w14:paraId="443D58E5" w14:textId="5B409139" w:rsidR="00A41AB3" w:rsidRPr="00693893" w:rsidRDefault="00C10E1E" w:rsidP="00BC3C61">
            <w:pPr>
              <w:pStyle w:val="151"/>
            </w:pPr>
            <w:r w:rsidRPr="00C10E1E">
              <w:rPr>
                <w:rFonts w:hint="eastAsia"/>
              </w:rPr>
              <w:t>經營策略：</w:t>
            </w:r>
            <w:proofErr w:type="gramStart"/>
            <w:r w:rsidRPr="00C10E1E">
              <w:rPr>
                <w:rFonts w:hint="eastAsia"/>
              </w:rPr>
              <w:t>從痛點</w:t>
            </w:r>
            <w:proofErr w:type="gramEnd"/>
            <w:r w:rsidRPr="00C10E1E">
              <w:rPr>
                <w:rFonts w:hint="eastAsia"/>
              </w:rPr>
              <w:t>出發，傳統貿易商的數位轉向，開發簡單、方便、快速創新技術</w:t>
            </w:r>
            <w:r w:rsidR="000C4678">
              <w:rPr>
                <w:rFonts w:hint="eastAsia"/>
              </w:rPr>
              <w:t>。</w:t>
            </w:r>
          </w:p>
          <w:p w14:paraId="00881B18" w14:textId="6345F83E" w:rsidR="00A41AB3" w:rsidRPr="00693893" w:rsidRDefault="00A41AB3" w:rsidP="00BC3C61">
            <w:pPr>
              <w:pStyle w:val="151"/>
            </w:pPr>
            <w:r w:rsidRPr="00693893">
              <w:t>資源整合與分配</w:t>
            </w:r>
            <w:r w:rsidRPr="00693893">
              <w:rPr>
                <w:rFonts w:hint="eastAsia"/>
              </w:rPr>
              <w:t>：</w:t>
            </w:r>
            <w:r w:rsidR="002D7513">
              <w:rPr>
                <w:rFonts w:hint="eastAsia"/>
              </w:rPr>
              <w:t>利用既有資源、</w:t>
            </w:r>
            <w:r w:rsidR="002D7513" w:rsidRPr="00C30AD7">
              <w:t>技術</w:t>
            </w:r>
            <w:r w:rsidR="002D7513">
              <w:rPr>
                <w:rFonts w:hint="eastAsia"/>
              </w:rPr>
              <w:t>，並活用</w:t>
            </w:r>
            <w:r w:rsidR="002D7513" w:rsidRPr="00C30AD7">
              <w:rPr>
                <w:rFonts w:hint="eastAsia"/>
              </w:rPr>
              <w:t>過去</w:t>
            </w:r>
            <w:r w:rsidR="00401144">
              <w:rPr>
                <w:rFonts w:hint="eastAsia"/>
              </w:rPr>
              <w:t>從業</w:t>
            </w:r>
            <w:r w:rsidR="002D7513" w:rsidRPr="00C30AD7">
              <w:t>經驗，</w:t>
            </w:r>
            <w:r w:rsidR="002D7513" w:rsidRPr="00C30AD7">
              <w:rPr>
                <w:rFonts w:hint="eastAsia"/>
              </w:rPr>
              <w:t>開發</w:t>
            </w:r>
            <w:r w:rsidR="002D7513">
              <w:rPr>
                <w:rFonts w:hint="eastAsia"/>
              </w:rPr>
              <w:t>掃描技術與</w:t>
            </w:r>
            <w:r w:rsidR="002D7513" w:rsidRPr="00C30AD7">
              <w:rPr>
                <w:rFonts w:hint="eastAsia"/>
              </w:rPr>
              <w:t>協作平台。</w:t>
            </w:r>
          </w:p>
        </w:tc>
      </w:tr>
      <w:tr w:rsidR="00A41AB3" w14:paraId="4DFE052F" w14:textId="77777777" w:rsidTr="00E76856">
        <w:trPr>
          <w:jc w:val="center"/>
        </w:trPr>
        <w:tc>
          <w:tcPr>
            <w:tcW w:w="635" w:type="dxa"/>
            <w:vMerge/>
            <w:textDirection w:val="tbRlV"/>
            <w:vAlign w:val="center"/>
          </w:tcPr>
          <w:p w14:paraId="64651DBE" w14:textId="77777777" w:rsidR="00A41AB3" w:rsidRDefault="00A41AB3" w:rsidP="003A664D">
            <w:pPr>
              <w:ind w:left="113" w:right="113" w:firstLineChars="0" w:firstLine="0"/>
              <w:jc w:val="center"/>
            </w:pPr>
          </w:p>
        </w:tc>
        <w:tc>
          <w:tcPr>
            <w:tcW w:w="636"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796"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A41AB3" w14:paraId="7CC586D2" w14:textId="77777777" w:rsidTr="00E76856">
        <w:trPr>
          <w:jc w:val="center"/>
        </w:trPr>
        <w:tc>
          <w:tcPr>
            <w:tcW w:w="635" w:type="dxa"/>
            <w:vMerge/>
            <w:vAlign w:val="center"/>
          </w:tcPr>
          <w:p w14:paraId="2519B34B" w14:textId="77777777" w:rsidR="00A41AB3" w:rsidRDefault="00A41AB3" w:rsidP="003A664D">
            <w:pPr>
              <w:ind w:firstLineChars="0" w:firstLine="0"/>
              <w:jc w:val="center"/>
            </w:pPr>
          </w:p>
        </w:tc>
        <w:tc>
          <w:tcPr>
            <w:tcW w:w="636" w:type="dxa"/>
            <w:vMerge/>
            <w:vAlign w:val="center"/>
          </w:tcPr>
          <w:p w14:paraId="66000834" w14:textId="77777777" w:rsidR="00A41AB3" w:rsidRDefault="00A41AB3" w:rsidP="003A664D">
            <w:pPr>
              <w:ind w:firstLineChars="0" w:firstLine="0"/>
              <w:jc w:val="center"/>
            </w:pPr>
          </w:p>
        </w:tc>
        <w:tc>
          <w:tcPr>
            <w:tcW w:w="3898"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898"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E76856">
        <w:trPr>
          <w:jc w:val="center"/>
        </w:trPr>
        <w:tc>
          <w:tcPr>
            <w:tcW w:w="635" w:type="dxa"/>
            <w:vMerge/>
            <w:vAlign w:val="center"/>
          </w:tcPr>
          <w:p w14:paraId="40D210EA" w14:textId="77777777" w:rsidR="00A41AB3" w:rsidRDefault="00A41AB3" w:rsidP="003A664D">
            <w:pPr>
              <w:ind w:firstLineChars="0" w:firstLine="0"/>
              <w:jc w:val="center"/>
            </w:pPr>
          </w:p>
        </w:tc>
        <w:tc>
          <w:tcPr>
            <w:tcW w:w="636" w:type="dxa"/>
            <w:vMerge/>
            <w:vAlign w:val="center"/>
          </w:tcPr>
          <w:p w14:paraId="55DFA6C4" w14:textId="77777777" w:rsidR="00A41AB3" w:rsidRDefault="00A41AB3" w:rsidP="003A664D">
            <w:pPr>
              <w:ind w:firstLineChars="0" w:firstLine="0"/>
              <w:jc w:val="center"/>
            </w:pPr>
          </w:p>
        </w:tc>
        <w:tc>
          <w:tcPr>
            <w:tcW w:w="7796"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E76856">
        <w:trPr>
          <w:jc w:val="center"/>
        </w:trPr>
        <w:tc>
          <w:tcPr>
            <w:tcW w:w="635" w:type="dxa"/>
            <w:vMerge/>
            <w:vAlign w:val="center"/>
          </w:tcPr>
          <w:p w14:paraId="067C7381" w14:textId="77777777" w:rsidR="00A41AB3" w:rsidRDefault="00A41AB3" w:rsidP="003A664D">
            <w:pPr>
              <w:ind w:firstLineChars="0" w:firstLine="0"/>
              <w:jc w:val="center"/>
            </w:pPr>
          </w:p>
        </w:tc>
        <w:tc>
          <w:tcPr>
            <w:tcW w:w="636" w:type="dxa"/>
            <w:vMerge/>
            <w:vAlign w:val="center"/>
          </w:tcPr>
          <w:p w14:paraId="6F67BF9A" w14:textId="77777777" w:rsidR="00A41AB3" w:rsidRDefault="00A41AB3" w:rsidP="003A664D">
            <w:pPr>
              <w:ind w:firstLineChars="0" w:firstLine="0"/>
              <w:jc w:val="center"/>
            </w:pPr>
          </w:p>
        </w:tc>
        <w:tc>
          <w:tcPr>
            <w:tcW w:w="7796" w:type="dxa"/>
            <w:gridSpan w:val="2"/>
            <w:vAlign w:val="center"/>
          </w:tcPr>
          <w:p w14:paraId="7A2E696F" w14:textId="0663B6A3" w:rsidR="00A41AB3" w:rsidRPr="00821D72" w:rsidRDefault="001E2902" w:rsidP="003A664D">
            <w:pPr>
              <w:ind w:firstLineChars="0" w:firstLine="0"/>
              <w:jc w:val="center"/>
            </w:pPr>
            <w:r w:rsidRPr="00821D72">
              <w:rPr>
                <w:rFonts w:ascii="標楷體" w:hAnsi="標楷體" w:hint="eastAsia"/>
              </w:rPr>
              <w:t>雙元</w:t>
            </w:r>
            <w:proofErr w:type="gramStart"/>
            <w:r w:rsidRPr="00821D72">
              <w:rPr>
                <w:rFonts w:ascii="標楷體" w:hAnsi="標楷體" w:hint="eastAsia"/>
              </w:rPr>
              <w:t>可供性實現</w:t>
            </w:r>
            <w:proofErr w:type="gramEnd"/>
          </w:p>
        </w:tc>
      </w:tr>
      <w:tr w:rsidR="00A41AB3" w14:paraId="14B50610" w14:textId="77777777" w:rsidTr="00E76856">
        <w:trPr>
          <w:jc w:val="center"/>
        </w:trPr>
        <w:tc>
          <w:tcPr>
            <w:tcW w:w="635" w:type="dxa"/>
            <w:vMerge/>
            <w:vAlign w:val="center"/>
          </w:tcPr>
          <w:p w14:paraId="614B75CB" w14:textId="77777777" w:rsidR="00A41AB3" w:rsidRDefault="00A41AB3" w:rsidP="003A664D">
            <w:pPr>
              <w:ind w:firstLineChars="0" w:firstLine="0"/>
              <w:jc w:val="center"/>
            </w:pPr>
          </w:p>
        </w:tc>
        <w:tc>
          <w:tcPr>
            <w:tcW w:w="636" w:type="dxa"/>
            <w:vMerge/>
            <w:vAlign w:val="center"/>
          </w:tcPr>
          <w:p w14:paraId="26F2CA1C" w14:textId="77777777" w:rsidR="00A41AB3" w:rsidRDefault="00A41AB3" w:rsidP="003A664D">
            <w:pPr>
              <w:ind w:firstLineChars="0" w:firstLine="0"/>
              <w:jc w:val="center"/>
            </w:pPr>
          </w:p>
        </w:tc>
        <w:tc>
          <w:tcPr>
            <w:tcW w:w="3898" w:type="dxa"/>
            <w:vAlign w:val="center"/>
          </w:tcPr>
          <w:p w14:paraId="4B405416" w14:textId="77777777" w:rsidR="00A41AB3" w:rsidRPr="00821D72" w:rsidRDefault="00A41AB3" w:rsidP="003A664D">
            <w:pPr>
              <w:ind w:firstLineChars="0" w:firstLine="0"/>
              <w:jc w:val="center"/>
            </w:pPr>
            <w:r w:rsidRPr="00821D72">
              <w:rPr>
                <w:rFonts w:ascii="標楷體" w:hAnsi="標楷體" w:hint="eastAsia"/>
              </w:rPr>
              <w:t>深耕運用</w:t>
            </w:r>
          </w:p>
        </w:tc>
        <w:tc>
          <w:tcPr>
            <w:tcW w:w="3898" w:type="dxa"/>
            <w:vAlign w:val="center"/>
          </w:tcPr>
          <w:p w14:paraId="7DE6A781" w14:textId="77777777" w:rsidR="00A41AB3" w:rsidRPr="00821D72" w:rsidRDefault="00A41AB3" w:rsidP="003A664D">
            <w:pPr>
              <w:ind w:firstLineChars="0" w:firstLine="0"/>
              <w:jc w:val="center"/>
            </w:pPr>
            <w:r w:rsidRPr="00821D72">
              <w:rPr>
                <w:rFonts w:ascii="標楷體" w:hAnsi="標楷體" w:hint="eastAsia"/>
              </w:rPr>
              <w:t>創新探索</w:t>
            </w:r>
          </w:p>
        </w:tc>
      </w:tr>
      <w:tr w:rsidR="00A41AB3" w14:paraId="4053CA15" w14:textId="77777777" w:rsidTr="00E76856">
        <w:trPr>
          <w:jc w:val="center"/>
        </w:trPr>
        <w:tc>
          <w:tcPr>
            <w:tcW w:w="635" w:type="dxa"/>
            <w:vMerge/>
            <w:vAlign w:val="center"/>
          </w:tcPr>
          <w:p w14:paraId="7FB65393" w14:textId="77777777" w:rsidR="00A41AB3" w:rsidRDefault="00A41AB3" w:rsidP="003A664D">
            <w:pPr>
              <w:ind w:firstLineChars="0" w:firstLine="0"/>
              <w:jc w:val="center"/>
            </w:pPr>
          </w:p>
        </w:tc>
        <w:tc>
          <w:tcPr>
            <w:tcW w:w="636" w:type="dxa"/>
            <w:vMerge/>
            <w:vAlign w:val="center"/>
          </w:tcPr>
          <w:p w14:paraId="10B11E59" w14:textId="77777777" w:rsidR="00A41AB3" w:rsidRDefault="00A41AB3" w:rsidP="003A664D">
            <w:pPr>
              <w:ind w:firstLineChars="0" w:firstLine="0"/>
              <w:jc w:val="center"/>
            </w:pPr>
          </w:p>
        </w:tc>
        <w:tc>
          <w:tcPr>
            <w:tcW w:w="3898" w:type="dxa"/>
          </w:tcPr>
          <w:p w14:paraId="087DE99C" w14:textId="77777777" w:rsidR="00372CB9" w:rsidRDefault="00A41AB3" w:rsidP="007242A7">
            <w:pPr>
              <w:pStyle w:val="151"/>
            </w:pPr>
            <w:r w:rsidRPr="00821D72">
              <w:rPr>
                <w:color w:val="auto"/>
              </w:rPr>
              <w:t>以產業底蘊為基礎，</w:t>
            </w:r>
            <w:r w:rsidR="00372CB9" w:rsidRPr="00DB290D">
              <w:rPr>
                <w:rFonts w:hint="eastAsia"/>
              </w:rPr>
              <w:t>精</w:t>
            </w:r>
            <w:proofErr w:type="gramStart"/>
            <w:r w:rsidR="00372CB9" w:rsidRPr="00DB290D">
              <w:rPr>
                <w:rFonts w:hint="eastAsia"/>
              </w:rPr>
              <w:t>準</w:t>
            </w:r>
            <w:proofErr w:type="gramEnd"/>
            <w:r w:rsidR="00372CB9" w:rsidRPr="00DB290D">
              <w:rPr>
                <w:rFonts w:hint="eastAsia"/>
              </w:rPr>
              <w:t>掌握</w:t>
            </w:r>
            <w:proofErr w:type="gramStart"/>
            <w:r w:rsidR="00372CB9">
              <w:rPr>
                <w:rFonts w:hint="eastAsia"/>
              </w:rPr>
              <w:t>供應鏈痛點</w:t>
            </w:r>
            <w:proofErr w:type="gramEnd"/>
            <w:r w:rsidR="00372CB9">
              <w:rPr>
                <w:rFonts w:hint="eastAsia"/>
              </w:rPr>
              <w:t>及</w:t>
            </w:r>
            <w:r w:rsidR="00372CB9" w:rsidRPr="00DB290D">
              <w:rPr>
                <w:rFonts w:hint="eastAsia"/>
              </w:rPr>
              <w:t>需求</w:t>
            </w:r>
            <w:r w:rsidR="00372CB9">
              <w:rPr>
                <w:rFonts w:hint="eastAsia"/>
              </w:rPr>
              <w:t>。</w:t>
            </w:r>
          </w:p>
          <w:p w14:paraId="54AA148F" w14:textId="43C0CC2C" w:rsidR="00A41AB3" w:rsidRPr="00821D72" w:rsidRDefault="00FE753D" w:rsidP="007242A7">
            <w:pPr>
              <w:pStyle w:val="151"/>
              <w:rPr>
                <w:color w:val="auto"/>
              </w:rPr>
            </w:pPr>
            <w:r w:rsidRPr="00FE753D">
              <w:rPr>
                <w:rFonts w:hint="eastAsia"/>
                <w:color w:val="auto"/>
              </w:rPr>
              <w:t>既有資源開發掃描技術，並</w:t>
            </w:r>
            <w:r w:rsidR="004F28B9">
              <w:rPr>
                <w:rFonts w:hint="eastAsia"/>
                <w:color w:val="auto"/>
              </w:rPr>
              <w:t>應</w:t>
            </w:r>
            <w:r w:rsidRPr="00FE753D">
              <w:rPr>
                <w:rFonts w:hint="eastAsia"/>
                <w:color w:val="auto"/>
              </w:rPr>
              <w:t>用於工廠試驗，累積布片數量與標準化流程（</w:t>
            </w:r>
            <w:r w:rsidRPr="00FE753D">
              <w:rPr>
                <w:rFonts w:hint="eastAsia"/>
                <w:color w:val="auto"/>
              </w:rPr>
              <w:t>2018</w:t>
            </w:r>
            <w:r w:rsidRPr="00FE753D">
              <w:rPr>
                <w:rFonts w:hint="eastAsia"/>
                <w:color w:val="auto"/>
              </w:rPr>
              <w:t>）</w:t>
            </w:r>
          </w:p>
        </w:tc>
        <w:tc>
          <w:tcPr>
            <w:tcW w:w="3898" w:type="dxa"/>
          </w:tcPr>
          <w:p w14:paraId="249EB4F3" w14:textId="3F677907" w:rsidR="00D62E6D" w:rsidRDefault="00EE1170" w:rsidP="00D62E6D">
            <w:pPr>
              <w:pStyle w:val="151"/>
            </w:pPr>
            <w:r w:rsidRPr="00EE1170">
              <w:rPr>
                <w:rFonts w:hint="eastAsia"/>
              </w:rPr>
              <w:t>引入</w:t>
            </w:r>
            <w:r w:rsidRPr="00EE1170">
              <w:rPr>
                <w:rFonts w:hint="eastAsia"/>
              </w:rPr>
              <w:t>MIT</w:t>
            </w:r>
            <w:r w:rsidRPr="00EE1170">
              <w:rPr>
                <w:rFonts w:hint="eastAsia"/>
              </w:rPr>
              <w:t>技術強化布料掃描精度，</w:t>
            </w:r>
            <w:r w:rsidRPr="00EE1170">
              <w:rPr>
                <w:rFonts w:hint="eastAsia"/>
              </w:rPr>
              <w:t>TextileCloud</w:t>
            </w:r>
            <w:r w:rsidRPr="00EE1170">
              <w:rPr>
                <w:rFonts w:hint="eastAsia"/>
              </w:rPr>
              <w:t>™平台被打造出來</w:t>
            </w:r>
            <w:r w:rsidR="006E1179">
              <w:rPr>
                <w:rFonts w:hint="eastAsia"/>
              </w:rPr>
              <w:t>。</w:t>
            </w:r>
            <w:r w:rsidRPr="00EE1170">
              <w:rPr>
                <w:rFonts w:hint="eastAsia"/>
              </w:rPr>
              <w:t>（</w:t>
            </w:r>
            <w:r w:rsidRPr="00EE1170">
              <w:rPr>
                <w:rFonts w:hint="eastAsia"/>
              </w:rPr>
              <w:t>2019</w:t>
            </w:r>
            <w:r w:rsidRPr="00EE1170">
              <w:rPr>
                <w:rFonts w:hint="eastAsia"/>
              </w:rPr>
              <w:t>）</w:t>
            </w:r>
          </w:p>
          <w:p w14:paraId="0317BA54" w14:textId="5C578539" w:rsidR="00A41AB3" w:rsidRPr="00821D72" w:rsidRDefault="00A41AB3" w:rsidP="00D62E6D">
            <w:pPr>
              <w:pStyle w:val="151"/>
            </w:pPr>
            <w:r w:rsidRPr="00821D72">
              <w:rPr>
                <w:rFonts w:hint="eastAsia"/>
              </w:rPr>
              <w:t>於</w:t>
            </w:r>
            <w:r w:rsidRPr="00821D72">
              <w:rPr>
                <w:rFonts w:hint="eastAsia"/>
              </w:rPr>
              <w:t>PI Apparel 2019</w:t>
            </w:r>
            <w:r w:rsidRPr="00821D72">
              <w:rPr>
                <w:rFonts w:hint="eastAsia"/>
              </w:rPr>
              <w:t>國際論壇發表，獲得關注和認可。（</w:t>
            </w:r>
            <w:r w:rsidRPr="00821D72">
              <w:rPr>
                <w:rFonts w:hint="eastAsia"/>
              </w:rPr>
              <w:t>2019</w:t>
            </w:r>
            <w:r w:rsidRPr="00821D72">
              <w:rPr>
                <w:rFonts w:hint="eastAsia"/>
              </w:rPr>
              <w:t>）</w:t>
            </w:r>
          </w:p>
        </w:tc>
      </w:tr>
      <w:tr w:rsidR="00A41AB3" w14:paraId="3F56064F" w14:textId="77777777" w:rsidTr="00E76856">
        <w:trPr>
          <w:jc w:val="center"/>
        </w:trPr>
        <w:tc>
          <w:tcPr>
            <w:tcW w:w="635" w:type="dxa"/>
            <w:vMerge/>
            <w:vAlign w:val="center"/>
          </w:tcPr>
          <w:p w14:paraId="697C6FDB" w14:textId="77777777" w:rsidR="00A41AB3" w:rsidRDefault="00A41AB3" w:rsidP="003A664D">
            <w:pPr>
              <w:ind w:firstLineChars="0" w:firstLine="0"/>
              <w:jc w:val="center"/>
            </w:pPr>
          </w:p>
        </w:tc>
        <w:tc>
          <w:tcPr>
            <w:tcW w:w="636" w:type="dxa"/>
            <w:vMerge/>
            <w:vAlign w:val="center"/>
          </w:tcPr>
          <w:p w14:paraId="65DC0870" w14:textId="77777777" w:rsidR="00A41AB3" w:rsidRDefault="00A41AB3" w:rsidP="003A664D">
            <w:pPr>
              <w:ind w:firstLineChars="0" w:firstLine="0"/>
              <w:jc w:val="center"/>
            </w:pPr>
          </w:p>
        </w:tc>
        <w:tc>
          <w:tcPr>
            <w:tcW w:w="7796"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E76856">
        <w:trPr>
          <w:jc w:val="center"/>
        </w:trPr>
        <w:tc>
          <w:tcPr>
            <w:tcW w:w="635" w:type="dxa"/>
            <w:vMerge/>
            <w:vAlign w:val="center"/>
          </w:tcPr>
          <w:p w14:paraId="623CDEC3" w14:textId="77777777" w:rsidR="00A41AB3" w:rsidRDefault="00A41AB3" w:rsidP="003A664D">
            <w:pPr>
              <w:ind w:firstLineChars="0" w:firstLine="0"/>
              <w:jc w:val="center"/>
            </w:pPr>
          </w:p>
        </w:tc>
        <w:tc>
          <w:tcPr>
            <w:tcW w:w="636" w:type="dxa"/>
            <w:vMerge/>
            <w:vAlign w:val="center"/>
          </w:tcPr>
          <w:p w14:paraId="543AC56A" w14:textId="77777777" w:rsidR="00A41AB3" w:rsidRDefault="00A41AB3" w:rsidP="003A664D">
            <w:pPr>
              <w:ind w:firstLineChars="0" w:firstLine="0"/>
              <w:jc w:val="center"/>
            </w:pPr>
          </w:p>
        </w:tc>
        <w:tc>
          <w:tcPr>
            <w:tcW w:w="7796" w:type="dxa"/>
            <w:gridSpan w:val="2"/>
            <w:vAlign w:val="center"/>
          </w:tcPr>
          <w:p w14:paraId="6DB466E5" w14:textId="7ECCC493" w:rsidR="00DC6D81" w:rsidRPr="00EC1A47" w:rsidRDefault="00462411" w:rsidP="00462411">
            <w:pPr>
              <w:pStyle w:val="151"/>
            </w:pPr>
            <w:r w:rsidRPr="00462411">
              <w:rPr>
                <w:rFonts w:hint="eastAsia"/>
              </w:rPr>
              <w:t>導入</w:t>
            </w:r>
            <w:r w:rsidRPr="00462411">
              <w:rPr>
                <w:rFonts w:hint="eastAsia"/>
              </w:rPr>
              <w:t>AWS</w:t>
            </w:r>
            <w:r w:rsidRPr="00462411">
              <w:rPr>
                <w:rFonts w:hint="eastAsia"/>
              </w:rPr>
              <w:t>雲端服務：</w:t>
            </w:r>
            <w:r w:rsidR="00A31A8B" w:rsidRPr="00462411">
              <w:rPr>
                <w:rFonts w:hint="eastAsia"/>
              </w:rPr>
              <w:t>穩定</w:t>
            </w:r>
            <w:r w:rsidR="00A31A8B" w:rsidRPr="00A31A8B">
              <w:rPr>
                <w:rFonts w:hint="eastAsia"/>
              </w:rPr>
              <w:t>掃描技術的運算效能與大規模平台維運</w:t>
            </w:r>
            <w:r w:rsidR="00C74552">
              <w:rPr>
                <w:rFonts w:hint="eastAsia"/>
              </w:rPr>
              <w:t>。</w:t>
            </w:r>
            <w:r w:rsidR="00A31A8B" w:rsidRPr="00A31A8B">
              <w:rPr>
                <w:rFonts w:hint="eastAsia"/>
              </w:rPr>
              <w:t>（</w:t>
            </w:r>
            <w:r w:rsidR="00A31A8B" w:rsidRPr="00A31A8B">
              <w:rPr>
                <w:rFonts w:hint="eastAsia"/>
              </w:rPr>
              <w:t>20</w:t>
            </w:r>
            <w:r w:rsidR="004611FD">
              <w:rPr>
                <w:rFonts w:hint="eastAsia"/>
              </w:rPr>
              <w:t>19</w:t>
            </w:r>
            <w:r w:rsidR="00A31A8B" w:rsidRPr="00A31A8B">
              <w:rPr>
                <w:rFonts w:hint="eastAsia"/>
              </w:rPr>
              <w:t>）</w:t>
            </w:r>
          </w:p>
        </w:tc>
      </w:tr>
      <w:tr w:rsidR="00A41AB3" w14:paraId="35F936DF" w14:textId="77777777" w:rsidTr="00E76856">
        <w:trPr>
          <w:jc w:val="center"/>
        </w:trPr>
        <w:tc>
          <w:tcPr>
            <w:tcW w:w="635"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36"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796" w:type="dxa"/>
            <w:gridSpan w:val="2"/>
            <w:vAlign w:val="center"/>
          </w:tcPr>
          <w:p w14:paraId="7F6C1628" w14:textId="23C8819C" w:rsidR="00897143" w:rsidRDefault="005928F2" w:rsidP="005928F2">
            <w:pPr>
              <w:pStyle w:val="151"/>
            </w:pPr>
            <w:r w:rsidRPr="005928F2">
              <w:rPr>
                <w:rFonts w:hint="eastAsia"/>
              </w:rPr>
              <w:t>打造紡織產業數位協作平台，滿足布料開發、設計、展示與交易</w:t>
            </w:r>
            <w:r w:rsidR="00960388">
              <w:rPr>
                <w:rFonts w:hint="eastAsia"/>
              </w:rPr>
              <w:t>需求</w:t>
            </w:r>
            <w:r w:rsidR="00DC4C0A">
              <w:rPr>
                <w:rFonts w:hint="eastAsia"/>
              </w:rPr>
              <w:t>。</w:t>
            </w:r>
          </w:p>
          <w:p w14:paraId="751C1B70" w14:textId="6049847A" w:rsidR="00A41AB3" w:rsidRPr="00C834BE" w:rsidRDefault="00A41AB3" w:rsidP="005928F2">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FA4E50">
      <w:pPr>
        <w:pStyle w:val="aff"/>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45" w:name="_Toc202118627"/>
      <w:r>
        <w:rPr>
          <w:rFonts w:hint="eastAsia"/>
        </w:rPr>
        <w:lastRenderedPageBreak/>
        <w:t xml:space="preserve">5.3 </w:t>
      </w:r>
      <w:r>
        <w:rPr>
          <w:rFonts w:hint="eastAsia"/>
        </w:rPr>
        <w:t>第二階段：</w:t>
      </w:r>
      <w:proofErr w:type="gramStart"/>
      <w:r w:rsidR="00775AF0" w:rsidRPr="00850A1F">
        <w:rPr>
          <w:rFonts w:hint="eastAsia"/>
        </w:rPr>
        <w:t>資安與</w:t>
      </w:r>
      <w:proofErr w:type="gramEnd"/>
      <w:r w:rsidR="00775AF0" w:rsidRPr="00850A1F">
        <w:rPr>
          <w:rFonts w:hint="eastAsia"/>
        </w:rPr>
        <w:t>私有</w:t>
      </w:r>
      <w:bookmarkEnd w:id="145"/>
    </w:p>
    <w:p w14:paraId="7D60BCCA" w14:textId="264E8B20" w:rsidR="00051C78" w:rsidRDefault="00051C78" w:rsidP="005E090C">
      <w:pPr>
        <w:pStyle w:val="3"/>
      </w:pPr>
      <w:bookmarkStart w:id="146" w:name="_Toc202118628"/>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46"/>
    </w:p>
    <w:p w14:paraId="11170D77" w14:textId="40E8D820" w:rsidR="00E92694" w:rsidRDefault="00E92694" w:rsidP="00410D6D">
      <w:pPr>
        <w:pStyle w:val="a0"/>
      </w:pPr>
      <w:proofErr w:type="gramStart"/>
      <w:r>
        <w:rPr>
          <w:rFonts w:hint="eastAsia"/>
        </w:rPr>
        <w:t>疫情使</w:t>
      </w:r>
      <w:proofErr w:type="gramEnd"/>
      <w:r w:rsidR="00A03F33">
        <w:rPr>
          <w:rFonts w:hint="eastAsia"/>
        </w:rPr>
        <w:t>運輸受阻、</w:t>
      </w:r>
      <w:proofErr w:type="gramStart"/>
      <w:r>
        <w:rPr>
          <w:rFonts w:hint="eastAsia"/>
        </w:rPr>
        <w:t>樣布無法</w:t>
      </w:r>
      <w:proofErr w:type="gramEnd"/>
      <w:r>
        <w:rPr>
          <w:rFonts w:hint="eastAsia"/>
        </w:rPr>
        <w:t>出口，</w:t>
      </w:r>
      <w:r w:rsidR="005D2935">
        <w:rPr>
          <w:rFonts w:hint="eastAsia"/>
        </w:rPr>
        <w:t>才</w:t>
      </w:r>
      <w:r>
        <w:rPr>
          <w:rFonts w:hint="eastAsia"/>
        </w:rPr>
        <w:t>強勢推動轉型需求</w:t>
      </w:r>
    </w:p>
    <w:p w14:paraId="73EF528A" w14:textId="3D20AEA8" w:rsidR="00871906" w:rsidRDefault="00871906" w:rsidP="00485192">
      <w:pPr>
        <w:pStyle w:val="15"/>
        <w:ind w:firstLine="480"/>
      </w:pPr>
      <w:r w:rsidRPr="00871906">
        <w:t>起初，</w:t>
      </w:r>
      <w:r w:rsidR="000D0D6E" w:rsidRPr="000D0D6E">
        <w:t>Frontier.cool</w:t>
      </w:r>
      <w:r w:rsidR="000D0D6E">
        <w:rPr>
          <w:rFonts w:hint="eastAsia"/>
        </w:rPr>
        <w:t>團隊</w:t>
      </w:r>
      <w:r w:rsidRPr="00871906">
        <w:t>在推動</w:t>
      </w:r>
      <w:r w:rsidR="00061CB0" w:rsidRPr="00BF2A53">
        <w:rPr>
          <w:rFonts w:hint="eastAsia"/>
        </w:rPr>
        <w:t>TextileCloud</w:t>
      </w:r>
      <w:r w:rsidR="00061CB0" w:rsidRPr="00BF2A53">
        <w:rPr>
          <w:rFonts w:hint="eastAsia"/>
        </w:rPr>
        <w:t>™</w:t>
      </w:r>
      <w:r w:rsidRPr="00871906">
        <w:t>平台與數位布片技術時，遭遇了不小的阻力。許多</w:t>
      </w:r>
      <w:r w:rsidRPr="00CA369E">
        <w:rPr>
          <w:color w:val="EE0000"/>
        </w:rPr>
        <w:t>傳統供應商習慣於過去熟悉的作業流程，對「數位化」並不感興趣。</w:t>
      </w:r>
      <w:r w:rsidRPr="00871906">
        <w:t>他們普遍認為，布料</w:t>
      </w:r>
      <w:r w:rsidRPr="00CA369E">
        <w:rPr>
          <w:color w:val="EE0000"/>
        </w:rPr>
        <w:t>展示就是要看</w:t>
      </w:r>
      <w:proofErr w:type="gramStart"/>
      <w:r w:rsidRPr="00CA369E">
        <w:rPr>
          <w:color w:val="EE0000"/>
        </w:rPr>
        <w:t>實體樣布</w:t>
      </w:r>
      <w:proofErr w:type="gramEnd"/>
      <w:r w:rsidRPr="00CA369E">
        <w:rPr>
          <w:color w:val="EE0000"/>
        </w:rPr>
        <w:t>、親手摸到材質才算數</w:t>
      </w:r>
      <w:r w:rsidRPr="00871906">
        <w:t>，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w:t>
      </w:r>
      <w:r w:rsidRPr="009F114D">
        <w:rPr>
          <w:color w:val="EE0000"/>
        </w:rPr>
        <w:t>不會覺得有「改變的必要」</w:t>
      </w:r>
      <w:r>
        <w:rPr>
          <w:rFonts w:hint="eastAsia"/>
        </w:rPr>
        <w:t>。</w:t>
      </w:r>
    </w:p>
    <w:p w14:paraId="496A37CE" w14:textId="7CB66F2B" w:rsidR="00AE0D27" w:rsidRPr="00234127" w:rsidRDefault="00454CAD" w:rsidP="00D1618B">
      <w:pPr>
        <w:pStyle w:val="aff4"/>
        <w:ind w:left="360" w:right="360" w:firstLine="480"/>
      </w:pPr>
      <w:r w:rsidRPr="00234127">
        <w:rPr>
          <w:rFonts w:hint="eastAsia"/>
        </w:rPr>
        <w:t>「一開始遇到很大的阻力，就是</w:t>
      </w:r>
      <w:r w:rsidR="001B3ACA">
        <w:rPr>
          <w:rFonts w:hint="eastAsia"/>
        </w:rPr>
        <w:t>他們</w:t>
      </w:r>
      <w:r w:rsidRPr="00234127">
        <w:rPr>
          <w:rFonts w:hint="eastAsia"/>
        </w:rPr>
        <w:t>不認為數位化很重要。就是尤其在2020年還沒有</w:t>
      </w:r>
      <w:proofErr w:type="gramStart"/>
      <w:r w:rsidRPr="00234127">
        <w:rPr>
          <w:rFonts w:hint="eastAsia"/>
        </w:rPr>
        <w:t>疫情的</w:t>
      </w:r>
      <w:proofErr w:type="gramEnd"/>
      <w:r w:rsidRPr="00234127">
        <w:rPr>
          <w:rFonts w:hint="eastAsia"/>
        </w:rPr>
        <w:t>時候，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33DE2A0A" w14:textId="6CAF7E65" w:rsidR="009354B4"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w:t>
      </w:r>
      <w:proofErr w:type="gramStart"/>
      <w:r w:rsidR="00AE0D27" w:rsidRPr="00AE0D27">
        <w:t>疫</w:t>
      </w:r>
      <w:proofErr w:type="gramEnd"/>
      <w:r w:rsidR="00AE0D27" w:rsidRPr="00AE0D27">
        <w:t>情徹底打亂了原本仰賴實體互動的供應鏈運作模式。各國封鎖邊境</w:t>
      </w:r>
      <w:r w:rsidR="00A273E2">
        <w:rPr>
          <w:rFonts w:hint="eastAsia"/>
        </w:rPr>
        <w:t>、</w:t>
      </w:r>
      <w:r w:rsidR="00AE0D27" w:rsidRPr="00AE0D27">
        <w:t>航班與物流中斷，</w:t>
      </w:r>
      <w:proofErr w:type="gramStart"/>
      <w:r w:rsidR="00AE0D27" w:rsidRPr="00AE0D27">
        <w:t>實體樣布無法</w:t>
      </w:r>
      <w:proofErr w:type="gramEnd"/>
      <w:r w:rsidR="00AE0D27" w:rsidRPr="00AE0D27">
        <w:t>寄出</w:t>
      </w:r>
      <w:r w:rsidR="00AE0D27" w:rsidRPr="00957F9E">
        <w:t>，</w:t>
      </w:r>
      <w:r w:rsidR="00957F9E" w:rsidRPr="00957F9E">
        <w:t>使得</w:t>
      </w:r>
      <w:r w:rsidR="00957F9E" w:rsidRPr="00B32E10">
        <w:rPr>
          <w:color w:val="EE0000"/>
        </w:rPr>
        <w:t>傳統的展示與溝通方式瞬間失效</w:t>
      </w:r>
      <w:r w:rsidR="00957F9E" w:rsidRPr="00957F9E">
        <w:t>。</w:t>
      </w:r>
      <w:r w:rsidR="009354B4" w:rsidRPr="009354B4">
        <w:t>正是</w:t>
      </w:r>
      <w:r w:rsidR="009354B4" w:rsidRPr="005469A8">
        <w:rPr>
          <w:color w:val="156082" w:themeColor="accent1"/>
        </w:rPr>
        <w:t>這場全球性危機，意外成為推動數位轉型的關鍵契機</w:t>
      </w:r>
      <w:r w:rsidR="009354B4" w:rsidRPr="009354B4">
        <w:t>。過去始終排斥改變的供應商</w:t>
      </w:r>
      <w:r w:rsidR="0056338E" w:rsidRPr="00C01659">
        <w:t>意識到「再不改變，就無法繼續運作」</w:t>
      </w:r>
      <w:r w:rsidR="00E908D1">
        <w:rPr>
          <w:rFonts w:hint="eastAsia"/>
        </w:rPr>
        <w:t>，</w:t>
      </w:r>
      <w:r w:rsidR="0068219C">
        <w:rPr>
          <w:rFonts w:hint="eastAsia"/>
        </w:rPr>
        <w:t>紛紛</w:t>
      </w:r>
      <w:r w:rsidR="009354B4" w:rsidRPr="009354B4">
        <w:t>開始</w:t>
      </w:r>
      <w:r w:rsidR="00C77694">
        <w:rPr>
          <w:rFonts w:hint="eastAsia"/>
        </w:rPr>
        <w:t>尋找起能夠替代傳統流程的解決方案，而公司</w:t>
      </w:r>
      <w:r w:rsidR="009354B4" w:rsidRPr="009354B4">
        <w:t>原本被質疑為華而不實的</w:t>
      </w:r>
      <w:r w:rsidR="00C77694">
        <w:rPr>
          <w:rFonts w:hint="eastAsia"/>
        </w:rPr>
        <w:t>布片</w:t>
      </w:r>
      <w:r w:rsidR="00A521AA">
        <w:rPr>
          <w:rFonts w:hint="eastAsia"/>
        </w:rPr>
        <w:t>數位化</w:t>
      </w:r>
      <w:r w:rsidR="009354B4" w:rsidRPr="009354B4">
        <w:t>技術，也首次被產業前輩認真看見</w:t>
      </w:r>
      <w:r w:rsidR="00C77694">
        <w:rPr>
          <w:rFonts w:hint="eastAsia"/>
        </w:rPr>
        <w:t>。</w:t>
      </w:r>
      <w:proofErr w:type="gramStart"/>
      <w:r w:rsidR="00C77694" w:rsidRPr="005C4E2D">
        <w:rPr>
          <w:rFonts w:hint="eastAsia"/>
          <w:color w:val="EE0000"/>
        </w:rPr>
        <w:t>疫情讓</w:t>
      </w:r>
      <w:proofErr w:type="gramEnd"/>
      <w:r w:rsidR="000C57CF" w:rsidRPr="005C4E2D">
        <w:rPr>
          <w:color w:val="EE0000"/>
        </w:rPr>
        <w:t>許多客戶願意踏出第一步，開始學著使用平台、</w:t>
      </w:r>
      <w:r w:rsidR="009C4AFB" w:rsidRPr="005C4E2D">
        <w:rPr>
          <w:rFonts w:hint="eastAsia"/>
          <w:color w:val="EE0000"/>
        </w:rPr>
        <w:t>讓第一批</w:t>
      </w:r>
      <w:r w:rsidR="000C57CF" w:rsidRPr="005C4E2D">
        <w:rPr>
          <w:color w:val="EE0000"/>
        </w:rPr>
        <w:t>布片</w:t>
      </w:r>
      <w:r w:rsidR="009C4AFB" w:rsidRPr="005C4E2D">
        <w:rPr>
          <w:rFonts w:hint="eastAsia"/>
          <w:color w:val="EE0000"/>
        </w:rPr>
        <w:t>被</w:t>
      </w:r>
      <w:r w:rsidR="000C57CF" w:rsidRPr="005C4E2D">
        <w:rPr>
          <w:color w:val="EE0000"/>
        </w:rPr>
        <w:t>數位化</w:t>
      </w:r>
      <w:r w:rsidR="009C4AFB">
        <w:rPr>
          <w:rFonts w:hint="eastAsia"/>
        </w:rPr>
        <w:t>，原本</w:t>
      </w:r>
      <w:r w:rsidR="000C57CF" w:rsidRPr="00AE0D27">
        <w:t>「被質疑的科技」變成「解決當下問題的必要工具」。</w:t>
      </w:r>
    </w:p>
    <w:p w14:paraId="49E03A2B" w14:textId="16575324" w:rsidR="001A7C22" w:rsidRDefault="008734C9" w:rsidP="00D1618B">
      <w:pPr>
        <w:pStyle w:val="aff4"/>
        <w:ind w:left="360" w:right="360" w:firstLine="480"/>
      </w:pPr>
      <w:r w:rsidRPr="008E4B1E">
        <w:rPr>
          <w:rFonts w:hint="eastAsia"/>
        </w:rPr>
        <w:t>「</w:t>
      </w:r>
      <w:r w:rsidR="001A7C22" w:rsidRPr="008E4B1E">
        <w:rPr>
          <w:rFonts w:hint="eastAsia"/>
        </w:rPr>
        <w:t>尤其在covid那陣子不能出國</w:t>
      </w:r>
      <w:r w:rsidR="00F4614D">
        <w:rPr>
          <w:rFonts w:hint="eastAsia"/>
        </w:rPr>
        <w:t>、</w:t>
      </w:r>
      <w:r w:rsidR="001A7C22" w:rsidRPr="008E4B1E">
        <w:rPr>
          <w:rFonts w:hint="eastAsia"/>
        </w:rPr>
        <w:t>也沒辦法shipping，那到底怎麼跟客戶去溝通材料？</w:t>
      </w:r>
      <w:r w:rsidR="00661D15">
        <w:rPr>
          <w:rFonts w:hint="eastAsia"/>
        </w:rPr>
        <w:t>就靠</w:t>
      </w:r>
      <w:r w:rsidR="001A7C22" w:rsidRPr="008E4B1E">
        <w:rPr>
          <w:rFonts w:hint="eastAsia"/>
        </w:rPr>
        <w:t>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sidRPr="0048213C">
        <w:rPr>
          <w:rFonts w:hint="eastAsia"/>
          <w:color w:val="EE0000"/>
        </w:rPr>
        <w:t>平台功能</w:t>
      </w:r>
      <w:r w:rsidR="00465BF7" w:rsidRPr="0048213C">
        <w:rPr>
          <w:rFonts w:hint="eastAsia"/>
          <w:color w:val="EE0000"/>
        </w:rPr>
        <w:t>被徵用的情形，團隊</w:t>
      </w:r>
      <w:r w:rsidR="00E8187B" w:rsidRPr="0048213C">
        <w:rPr>
          <w:rFonts w:hint="eastAsia"/>
          <w:color w:val="EE0000"/>
        </w:rPr>
        <w:t>發現</w:t>
      </w:r>
      <w:r w:rsidR="00465BF7" w:rsidRPr="0048213C">
        <w:rPr>
          <w:rFonts w:hint="eastAsia"/>
          <w:color w:val="EE0000"/>
        </w:rPr>
        <w:t>開源協作</w:t>
      </w:r>
      <w:r w:rsidR="000E20C1" w:rsidRPr="0048213C">
        <w:rPr>
          <w:rFonts w:hint="eastAsia"/>
          <w:color w:val="EE0000"/>
        </w:rPr>
        <w:t>的</w:t>
      </w:r>
      <w:r w:rsidR="00465BF7" w:rsidRPr="0048213C">
        <w:rPr>
          <w:rFonts w:hint="eastAsia"/>
          <w:color w:val="EE0000"/>
        </w:rPr>
        <w:t>平台</w:t>
      </w:r>
      <w:r w:rsidR="00115B25" w:rsidRPr="0048213C">
        <w:rPr>
          <w:rFonts w:hint="eastAsia"/>
          <w:color w:val="EE0000"/>
        </w:rPr>
        <w:t>模式</w:t>
      </w:r>
      <w:r w:rsidR="00465BF7" w:rsidRPr="0048213C">
        <w:rPr>
          <w:rFonts w:hint="eastAsia"/>
          <w:color w:val="EE0000"/>
        </w:rPr>
        <w:t>並不能滿足所有使用者的</w:t>
      </w:r>
      <w:r w:rsidR="000E20C1" w:rsidRPr="0048213C">
        <w:rPr>
          <w:rFonts w:hint="eastAsia"/>
          <w:color w:val="EE0000"/>
        </w:rPr>
        <w:t>實際</w:t>
      </w:r>
      <w:r w:rsidR="00465BF7" w:rsidRPr="0048213C">
        <w:rPr>
          <w:rFonts w:hint="eastAsia"/>
          <w:color w:val="EE0000"/>
        </w:rPr>
        <w:t>需求</w:t>
      </w:r>
      <w:r w:rsidR="000E20C1">
        <w:rPr>
          <w:rFonts w:hint="eastAsia"/>
        </w:rPr>
        <w:t>。</w:t>
      </w:r>
      <w:r w:rsidR="005F54AD">
        <w:t>平台</w:t>
      </w:r>
      <w:r w:rsidR="00E074D9">
        <w:rPr>
          <w:rFonts w:hint="eastAsia"/>
        </w:rPr>
        <w:t>參與者的</w:t>
      </w:r>
      <w:r w:rsidR="008140BA">
        <w:rPr>
          <w:rFonts w:hint="eastAsia"/>
        </w:rPr>
        <w:t>互動</w:t>
      </w:r>
      <w:r w:rsidR="005F54AD">
        <w:t>雖然看似</w:t>
      </w:r>
      <w:proofErr w:type="gramStart"/>
      <w:r w:rsidR="005F54AD">
        <w:t>活躍，</w:t>
      </w:r>
      <w:proofErr w:type="gramEnd"/>
      <w:r w:rsidR="005F54AD">
        <w:t>供應商與客戶</w:t>
      </w:r>
      <w:r w:rsidR="00C67EA5">
        <w:rPr>
          <w:rFonts w:hint="eastAsia"/>
        </w:rPr>
        <w:t>也</w:t>
      </w:r>
      <w:r w:rsidR="005F54AD">
        <w:t>有</w:t>
      </w:r>
      <w:r w:rsidR="00C67EA5">
        <w:rPr>
          <w:rFonts w:hint="eastAsia"/>
        </w:rPr>
        <w:t>業務溝通</w:t>
      </w:r>
      <w:r w:rsidR="005F54AD">
        <w:t>與瀏覽行為，但</w:t>
      </w:r>
      <w:r w:rsidR="005F54AD" w:rsidRPr="002C7529">
        <w:rPr>
          <w:color w:val="EE0000"/>
        </w:rPr>
        <w:t>實際交易與合作卻多半</w:t>
      </w:r>
      <w:r w:rsidR="002B471A" w:rsidRPr="002C7529">
        <w:rPr>
          <w:rFonts w:hint="eastAsia"/>
          <w:color w:val="EE0000"/>
        </w:rPr>
        <w:t>在</w:t>
      </w:r>
      <w:r w:rsidR="005F54AD" w:rsidRPr="002C7529">
        <w:rPr>
          <w:color w:val="EE0000"/>
        </w:rPr>
        <w:t>私下進行</w:t>
      </w:r>
      <w:r w:rsidR="005F54AD">
        <w:t>，平台成了虛有其表的展示空</w:t>
      </w:r>
      <w:r w:rsidR="005F54AD">
        <w:lastRenderedPageBreak/>
        <w:t>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rsidRPr="00E63897">
        <w:rPr>
          <w:color w:val="156082" w:themeColor="accent1"/>
        </w:rPr>
        <w:t>紡織產業中</w:t>
      </w:r>
      <w:r w:rsidR="008F68C1" w:rsidRPr="00E63897">
        <w:rPr>
          <w:rFonts w:hint="eastAsia"/>
          <w:color w:val="156082" w:themeColor="accent1"/>
        </w:rPr>
        <w:t>部份</w:t>
      </w:r>
      <w:r w:rsidR="00C455E2" w:rsidRPr="00E63897">
        <w:rPr>
          <w:color w:val="156082" w:themeColor="accent1"/>
        </w:rPr>
        <w:t>供應商的布料是依照品牌的專屬需求開發，例如專</w:t>
      </w:r>
      <w:r w:rsidR="007E3BEF" w:rsidRPr="00E63897">
        <w:rPr>
          <w:rFonts w:hint="eastAsia"/>
          <w:color w:val="156082" w:themeColor="accent1"/>
        </w:rPr>
        <w:t>為</w:t>
      </w:r>
      <w:r w:rsidR="00C455E2" w:rsidRPr="00E63897">
        <w:rPr>
          <w:color w:val="156082" w:themeColor="accent1"/>
        </w:rPr>
        <w:t>adidas</w:t>
      </w:r>
      <w:r w:rsidR="00C455E2" w:rsidRPr="00E63897">
        <w:rPr>
          <w:color w:val="156082" w:themeColor="accent1"/>
        </w:rPr>
        <w:t>或</w:t>
      </w:r>
      <w:r w:rsidR="00C455E2" w:rsidRPr="00E63897">
        <w:rPr>
          <w:color w:val="156082" w:themeColor="accent1"/>
        </w:rPr>
        <w:t>Nike</w:t>
      </w:r>
      <w:r w:rsidR="007E3BEF" w:rsidRPr="00E63897">
        <w:rPr>
          <w:rFonts w:hint="eastAsia"/>
          <w:color w:val="156082" w:themeColor="accent1"/>
        </w:rPr>
        <w:t>等品牌商</w:t>
      </w:r>
      <w:r w:rsidR="00C455E2" w:rsidRPr="00E63897">
        <w:rPr>
          <w:color w:val="156082" w:themeColor="accent1"/>
        </w:rPr>
        <w:t>訂製的布料，這些</w:t>
      </w:r>
      <w:r w:rsidR="000B773B" w:rsidRPr="00E63897">
        <w:rPr>
          <w:rFonts w:hint="eastAsia"/>
          <w:color w:val="156082" w:themeColor="accent1"/>
        </w:rPr>
        <w:t>專屬布料</w:t>
      </w:r>
      <w:r w:rsidR="00C455E2" w:rsidRPr="00E63897">
        <w:rPr>
          <w:color w:val="156082" w:themeColor="accent1"/>
        </w:rPr>
        <w:t>不具備對外開放展示或供其他第三方選用的條件</w:t>
      </w:r>
      <w:r w:rsidR="00C455E2">
        <w:t>。</w:t>
      </w:r>
      <w:r w:rsidR="006D770C">
        <w:rPr>
          <w:rFonts w:hint="eastAsia"/>
        </w:rPr>
        <w:t>也因此</w:t>
      </w:r>
      <w:r w:rsidR="00B336E0" w:rsidRPr="00971C2E">
        <w:rPr>
          <w:rFonts w:hint="eastAsia"/>
          <w:color w:val="EE0000"/>
        </w:rPr>
        <w:t>探索到</w:t>
      </w:r>
      <w:r w:rsidR="00C455E2" w:rsidRPr="00971C2E">
        <w:rPr>
          <w:color w:val="EE0000"/>
        </w:rPr>
        <w:t>品牌</w:t>
      </w:r>
      <w:r w:rsidR="00495DAE" w:rsidRPr="00971C2E">
        <w:rPr>
          <w:rFonts w:hint="eastAsia"/>
          <w:color w:val="EE0000"/>
        </w:rPr>
        <w:t>商</w:t>
      </w:r>
      <w:r w:rsidR="00C455E2" w:rsidRPr="00971C2E">
        <w:rPr>
          <w:color w:val="EE0000"/>
        </w:rPr>
        <w:t>對於資料的保密性與權限控管</w:t>
      </w:r>
      <w:r w:rsidR="00B336E0" w:rsidRPr="00971C2E">
        <w:rPr>
          <w:rFonts w:hint="eastAsia"/>
          <w:color w:val="EE0000"/>
        </w:rPr>
        <w:t>需求</w:t>
      </w:r>
      <w:r w:rsidR="00C455E2" w:rsidRPr="00971C2E">
        <w:rPr>
          <w:color w:val="EE0000"/>
        </w:rPr>
        <w:t>，公開平台</w:t>
      </w:r>
      <w:r w:rsidR="00327A41" w:rsidRPr="00971C2E">
        <w:rPr>
          <w:rFonts w:hint="eastAsia"/>
          <w:color w:val="EE0000"/>
        </w:rPr>
        <w:t>的模組</w:t>
      </w:r>
      <w:r w:rsidR="00C455E2" w:rsidRPr="00971C2E">
        <w:rPr>
          <w:color w:val="EE0000"/>
        </w:rPr>
        <w:t>架構</w:t>
      </w:r>
      <w:r w:rsidR="00961B41" w:rsidRPr="00971C2E">
        <w:rPr>
          <w:rFonts w:hint="eastAsia"/>
          <w:color w:val="EE0000"/>
        </w:rPr>
        <w:t>無法對應</w:t>
      </w:r>
      <w:r w:rsidR="00C455E2" w:rsidRPr="00971C2E">
        <w:rPr>
          <w:color w:val="EE0000"/>
        </w:rPr>
        <w:t>高敏感性的商業</w:t>
      </w:r>
      <w:r w:rsidR="00961B41" w:rsidRPr="00971C2E">
        <w:rPr>
          <w:rFonts w:hint="eastAsia"/>
          <w:color w:val="EE0000"/>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47" w:name="_Toc202118629"/>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47"/>
    </w:p>
    <w:p w14:paraId="3258BA20" w14:textId="42F81089" w:rsidR="00D35D73" w:rsidRDefault="00D35D73" w:rsidP="00410D6D">
      <w:pPr>
        <w:pStyle w:val="a0"/>
      </w:pPr>
      <w:r w:rsidRPr="005008B9">
        <w:t>經營策略</w:t>
      </w:r>
      <w:r w:rsidR="004A35B3">
        <w:rPr>
          <w:rFonts w:hint="eastAsia"/>
        </w:rPr>
        <w:t>：</w:t>
      </w:r>
      <w:r w:rsidR="006F21C0">
        <w:rPr>
          <w:rFonts w:hint="eastAsia"/>
        </w:rPr>
        <w:t>平台</w:t>
      </w:r>
      <w:r w:rsidR="004A35B3">
        <w:t>轉向</w:t>
      </w:r>
      <w:r w:rsidR="006F21C0">
        <w:rPr>
          <w:rFonts w:hint="eastAsia"/>
        </w:rPr>
        <w:t>自主控制</w:t>
      </w:r>
      <w:r w:rsidR="004A35B3">
        <w:t>，</w:t>
      </w:r>
      <w:r w:rsidR="007D4AD1">
        <w:rPr>
          <w:rFonts w:hint="eastAsia"/>
        </w:rPr>
        <w:t>從供應鏈出發</w:t>
      </w:r>
      <w:r w:rsidR="00191D49">
        <w:rPr>
          <w:rFonts w:hint="eastAsia"/>
        </w:rPr>
        <w:t>的</w:t>
      </w:r>
      <w:r w:rsidR="00BB3A46">
        <w:rPr>
          <w:rFonts w:hint="eastAsia"/>
        </w:rPr>
        <w:t>多等級</w:t>
      </w:r>
      <w:r w:rsidR="00005686">
        <w:rPr>
          <w:rFonts w:hint="eastAsia"/>
        </w:rPr>
        <w:t>階梯式訂閱服務</w:t>
      </w:r>
      <w:r w:rsidR="00E55402">
        <w:rPr>
          <w:rFonts w:hint="eastAsia"/>
        </w:rPr>
        <w:t>，</w:t>
      </w:r>
      <w:r w:rsidR="009713D1">
        <w:rPr>
          <w:rFonts w:hint="eastAsia"/>
        </w:rPr>
        <w:t>低成本使</w:t>
      </w:r>
      <w:r w:rsidR="00E55402">
        <w:rPr>
          <w:rFonts w:hint="eastAsia"/>
        </w:rPr>
        <w:t>中小企業</w:t>
      </w:r>
      <w:r w:rsidR="009713D1">
        <w:rPr>
          <w:rFonts w:hint="eastAsia"/>
        </w:rPr>
        <w:t>加速</w:t>
      </w:r>
      <w:r w:rsidR="00E55402">
        <w:rPr>
          <w:rFonts w:hint="eastAsia"/>
        </w:rPr>
        <w:t>轉型</w:t>
      </w:r>
    </w:p>
    <w:p w14:paraId="56FEFAE7" w14:textId="48C3001A" w:rsidR="0045616A" w:rsidRPr="00453C22" w:rsidRDefault="008B471E" w:rsidP="0053635C">
      <w:pPr>
        <w:pStyle w:val="15"/>
        <w:ind w:firstLine="480"/>
      </w:pPr>
      <w:r w:rsidRPr="00453C22">
        <w:rPr>
          <w:rFonts w:hint="eastAsia"/>
        </w:rPr>
        <w:t>為了回應</w:t>
      </w:r>
      <w:r w:rsidR="005B150D" w:rsidRPr="00453C22">
        <w:t>紡織產業對布料資料的保密性與自主管理</w:t>
      </w:r>
      <w:r w:rsidR="00CE781D" w:rsidRPr="00453C22">
        <w:rPr>
          <w:rFonts w:hint="eastAsia"/>
        </w:rPr>
        <w:t>的需求與</w:t>
      </w:r>
      <w:r w:rsidR="005B150D" w:rsidRPr="00453C22">
        <w:t>期待，</w:t>
      </w:r>
      <w:r w:rsidR="00CE781D" w:rsidRPr="00453C22">
        <w:rPr>
          <w:rFonts w:hint="eastAsia"/>
        </w:rPr>
        <w:t>團隊</w:t>
      </w:r>
      <w:r w:rsidR="00F26853">
        <w:rPr>
          <w:rFonts w:hint="eastAsia"/>
        </w:rPr>
        <w:t>推出</w:t>
      </w:r>
      <w:r w:rsidR="005B150D" w:rsidRPr="00453C22">
        <w:t>「布料權限控管」與「私有化資料庫」</w:t>
      </w:r>
      <w:r w:rsidR="00D345FE">
        <w:rPr>
          <w:rFonts w:hint="eastAsia"/>
        </w:rPr>
        <w:t>模組</w:t>
      </w:r>
      <w:r w:rsidR="005B150D" w:rsidRPr="00453C22">
        <w:t>，將</w:t>
      </w:r>
      <w:r w:rsidR="00EE4B93" w:rsidRPr="00453C22">
        <w:rPr>
          <w:rFonts w:hint="eastAsia"/>
        </w:rPr>
        <w:t>TextileCloud</w:t>
      </w:r>
      <w:r w:rsidR="00EE4B93" w:rsidRPr="00453C22">
        <w:rPr>
          <w:rFonts w:hint="eastAsia"/>
        </w:rPr>
        <w:t>™</w:t>
      </w:r>
      <w:r w:rsidR="005B150D" w:rsidRPr="00453C22">
        <w:t>平台從</w:t>
      </w:r>
      <w:r w:rsidR="00715407" w:rsidRPr="00453C22">
        <w:rPr>
          <w:rFonts w:hint="eastAsia"/>
        </w:rPr>
        <w:t>公開為主的</w:t>
      </w:r>
      <w:r w:rsidR="00FB131F" w:rsidRPr="00453C22">
        <w:rPr>
          <w:rFonts w:hint="eastAsia"/>
        </w:rPr>
        <w:t>經營</w:t>
      </w:r>
      <w:r w:rsidR="00715407" w:rsidRPr="00453C22">
        <w:rPr>
          <w:rFonts w:hint="eastAsia"/>
        </w:rPr>
        <w:t>模式</w:t>
      </w:r>
      <w:r w:rsidR="005B150D" w:rsidRPr="00453C22">
        <w:t>轉向兼容私有與共用的彈性架構</w:t>
      </w:r>
      <w:r w:rsidR="00A7271F" w:rsidRPr="00453C22">
        <w:t>，</w:t>
      </w:r>
      <w:r w:rsidR="00DE46C4" w:rsidRPr="00453C22">
        <w:rPr>
          <w:rFonts w:hint="eastAsia"/>
        </w:rPr>
        <w:t>達到</w:t>
      </w:r>
      <w:r w:rsidR="00A7271F" w:rsidRPr="00453C22">
        <w:t>資料流通</w:t>
      </w:r>
      <w:r w:rsidR="008D77A0" w:rsidRPr="00453C22">
        <w:rPr>
          <w:rFonts w:hint="eastAsia"/>
        </w:rPr>
        <w:t>、同時</w:t>
      </w:r>
      <w:r w:rsidR="00A7271F" w:rsidRPr="00453C22">
        <w:t>保障敏感資訊安全</w:t>
      </w:r>
      <w:r w:rsidR="00527C00" w:rsidRPr="00453C22">
        <w:rPr>
          <w:rFonts w:hint="eastAsia"/>
        </w:rPr>
        <w:t>的特性</w:t>
      </w:r>
      <w:r w:rsidR="00A7271F" w:rsidRPr="00453C22">
        <w:t>。</w:t>
      </w:r>
    </w:p>
    <w:p w14:paraId="20425C07" w14:textId="351B926C" w:rsidR="00060355" w:rsidRPr="001C6DE3" w:rsidRDefault="00703EC2" w:rsidP="001C6DE3">
      <w:pPr>
        <w:pStyle w:val="15"/>
        <w:ind w:firstLine="480"/>
        <w:rPr>
          <w:color w:val="FF0000"/>
        </w:rPr>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175E63">
        <w:rPr>
          <w:rFonts w:hint="eastAsia"/>
          <w:color w:val="FF0000"/>
        </w:rPr>
        <w:t>的</w:t>
      </w:r>
      <w:r w:rsidR="00DA5838" w:rsidRPr="00550ED9">
        <w:rPr>
          <w:color w:val="FF0000"/>
        </w:rPr>
        <w:t>核心優勢在於</w:t>
      </w:r>
      <w:r w:rsidR="004B28CD" w:rsidRPr="00550ED9">
        <w:rPr>
          <w:rFonts w:hint="eastAsia"/>
          <w:color w:val="FF0000"/>
        </w:rPr>
        <w:t>團隊</w:t>
      </w:r>
      <w:r w:rsidR="004676FA">
        <w:rPr>
          <w:rFonts w:hint="eastAsia"/>
          <w:color w:val="FF0000"/>
        </w:rPr>
        <w:t>從</w:t>
      </w:r>
      <w:r w:rsidR="00DA5838" w:rsidRPr="00550ED9">
        <w:rPr>
          <w:color w:val="FF0000"/>
        </w:rPr>
        <w:t>供應鏈</w:t>
      </w:r>
      <w:r w:rsidR="006249D9" w:rsidRPr="00550ED9">
        <w:rPr>
          <w:rFonts w:hint="eastAsia"/>
          <w:color w:val="FF0000"/>
        </w:rPr>
        <w:t>切入</w:t>
      </w:r>
      <w:r w:rsidR="00DA5838" w:rsidRPr="00550ED9">
        <w:rPr>
          <w:color w:val="FF0000"/>
        </w:rPr>
        <w:t>，而不是像其他競爭者由品牌端</w:t>
      </w:r>
      <w:r w:rsidR="00175E63">
        <w:rPr>
          <w:rFonts w:hint="eastAsia"/>
          <w:color w:val="FF0000"/>
        </w:rPr>
        <w:t>開始</w:t>
      </w:r>
      <w:r w:rsidR="006B5BEF" w:rsidRPr="00550ED9">
        <w:rPr>
          <w:rFonts w:hint="eastAsia"/>
          <w:color w:val="FF0000"/>
        </w:rPr>
        <w:t>，</w:t>
      </w:r>
      <w:r w:rsidR="009700F0">
        <w:rPr>
          <w:rFonts w:hint="eastAsia"/>
          <w:color w:val="FF0000"/>
        </w:rPr>
        <w:t>但</w:t>
      </w:r>
      <w:r w:rsidR="008B2C7C" w:rsidRPr="008B2C7C">
        <w:rPr>
          <w:color w:val="FF0000"/>
        </w:rPr>
        <w:t>團隊</w:t>
      </w:r>
      <w:r w:rsidR="009700F0">
        <w:rPr>
          <w:rFonts w:hint="eastAsia"/>
          <w:color w:val="FF0000"/>
        </w:rPr>
        <w:t>認為</w:t>
      </w:r>
      <w:r w:rsidR="009B701B">
        <w:rPr>
          <w:rFonts w:hint="eastAsia"/>
          <w:color w:val="FF0000"/>
        </w:rPr>
        <w:t>產業</w:t>
      </w:r>
      <w:r w:rsidR="008B2C7C" w:rsidRPr="009F05BA">
        <w:rPr>
          <w:color w:val="FF0000"/>
        </w:rPr>
        <w:t>轉型關鍵，不</w:t>
      </w:r>
      <w:r w:rsidR="00AD3068">
        <w:rPr>
          <w:rFonts w:hint="eastAsia"/>
          <w:color w:val="FF0000"/>
        </w:rPr>
        <w:t>只</w:t>
      </w:r>
      <w:r w:rsidR="008B2C7C" w:rsidRPr="009F05BA">
        <w:rPr>
          <w:color w:val="FF0000"/>
        </w:rPr>
        <w:t>在品牌端的主導，</w:t>
      </w:r>
      <w:r w:rsidR="008B2C7C" w:rsidRPr="00FF354A">
        <w:rPr>
          <w:color w:val="156082" w:themeColor="accent1"/>
        </w:rPr>
        <w:t>上游供應商的</w:t>
      </w:r>
      <w:r w:rsidR="00C35263" w:rsidRPr="00FF354A">
        <w:rPr>
          <w:rFonts w:hint="eastAsia"/>
          <w:color w:val="156082" w:themeColor="accent1"/>
        </w:rPr>
        <w:t>整體使用的普及化亦</w:t>
      </w:r>
      <w:r w:rsidR="009B701B" w:rsidRPr="00FF354A">
        <w:rPr>
          <w:rFonts w:hint="eastAsia"/>
          <w:color w:val="156082" w:themeColor="accent1"/>
        </w:rPr>
        <w:t>不可忽略</w:t>
      </w:r>
      <w:r w:rsidR="008B2C7C" w:rsidRPr="009F05BA">
        <w:rPr>
          <w:color w:val="FF0000"/>
        </w:rPr>
        <w:t>。</w:t>
      </w:r>
      <w:r w:rsidR="00B902CC">
        <w:rPr>
          <w:rFonts w:hint="eastAsia"/>
        </w:rPr>
        <w:t>因此</w:t>
      </w:r>
      <w:r w:rsidR="00DA5838">
        <w:t>選擇</w:t>
      </w:r>
      <w:r w:rsidR="00DF6182">
        <w:rPr>
          <w:rFonts w:hint="eastAsia"/>
        </w:rPr>
        <w:t>先</w:t>
      </w:r>
      <w:r w:rsidR="00DA5838">
        <w:t>開發</w:t>
      </w:r>
      <w:r w:rsidR="00F879AA">
        <w:rPr>
          <w:rFonts w:hint="eastAsia"/>
        </w:rPr>
        <w:t>布片掃描技術</w:t>
      </w:r>
      <w:r w:rsidR="00DA5838">
        <w:t>，並將資源集中於建立「能被供應鏈真正使用」</w:t>
      </w:r>
      <w:r w:rsidR="00BF0870">
        <w:rPr>
          <w:rFonts w:hint="eastAsia"/>
        </w:rPr>
        <w:t>數位平台。</w:t>
      </w:r>
      <w:r w:rsidR="00792E03">
        <w:rPr>
          <w:rFonts w:hint="eastAsia"/>
        </w:rPr>
        <w:t>關於定價策略，考慮</w:t>
      </w:r>
      <w:r w:rsidR="006030E3">
        <w:rPr>
          <w:rFonts w:hint="eastAsia"/>
        </w:rPr>
        <w:t>到</w:t>
      </w:r>
      <w:r w:rsidR="00792E03">
        <w:rPr>
          <w:rFonts w:hint="eastAsia"/>
        </w:rPr>
        <w:t>產業的轉型成本，</w:t>
      </w:r>
      <w:r w:rsidR="001204E1">
        <w:rPr>
          <w:rFonts w:hint="eastAsia"/>
        </w:rPr>
        <w:t>制定</w:t>
      </w:r>
      <w:r w:rsidR="00D61E76">
        <w:rPr>
          <w:rFonts w:hint="eastAsia"/>
        </w:rPr>
        <w:t>A-F</w:t>
      </w:r>
      <w:r w:rsidR="00877F1F" w:rsidRPr="00877F1F">
        <w:rPr>
          <w:rFonts w:hint="eastAsia"/>
        </w:rPr>
        <w:t>六級階梯式訂閱服務</w:t>
      </w:r>
      <w:r w:rsidR="00D00F40">
        <w:rPr>
          <w:rFonts w:hint="eastAsia"/>
        </w:rPr>
        <w:t>，以雲端資料庫儲存空間為收</w:t>
      </w:r>
      <w:r w:rsidR="00B60CDD">
        <w:rPr>
          <w:rFonts w:hint="eastAsia"/>
        </w:rPr>
        <w:t>費</w:t>
      </w:r>
      <w:r w:rsidR="00D00F40">
        <w:rPr>
          <w:rFonts w:hint="eastAsia"/>
        </w:rPr>
        <w:t>依據，讓</w:t>
      </w:r>
      <w:r w:rsidR="000773E7">
        <w:rPr>
          <w:rFonts w:hint="eastAsia"/>
        </w:rPr>
        <w:t>台灣中小紡織廠也能</w:t>
      </w:r>
      <w:r w:rsidR="00D00F40">
        <w:rPr>
          <w:rFonts w:hint="eastAsia"/>
        </w:rPr>
        <w:t>低成本</w:t>
      </w:r>
      <w:r w:rsidR="00553CB0">
        <w:rPr>
          <w:rFonts w:hint="eastAsia"/>
        </w:rPr>
        <w:t>快速</w:t>
      </w:r>
      <w:r w:rsidR="00D00F40">
        <w:rPr>
          <w:rFonts w:hint="eastAsia"/>
        </w:rPr>
        <w:t>導入服務</w:t>
      </w:r>
      <w:r w:rsidR="00D00F40">
        <w:rPr>
          <w:rStyle w:val="afff9"/>
        </w:rPr>
        <w:footnoteReference w:id="17"/>
      </w:r>
      <w:r w:rsidR="00553CB0">
        <w:rPr>
          <w:rFonts w:hint="eastAsia"/>
        </w:rPr>
        <w:t>。</w:t>
      </w:r>
    </w:p>
    <w:p w14:paraId="550C6C0C" w14:textId="1ED33F59"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288F3062"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sidR="005D1851">
        <w:rPr>
          <w:rFonts w:hint="eastAsia"/>
        </w:rPr>
        <w:t>平台</w:t>
      </w:r>
      <w:r>
        <w:rPr>
          <w:rFonts w:hint="eastAsia"/>
        </w:rPr>
        <w:t>技術基礎</w:t>
      </w:r>
      <w:r w:rsidR="00F37054" w:rsidRPr="00F37054">
        <w:t>，</w:t>
      </w:r>
      <w:r w:rsidR="00D43A01">
        <w:rPr>
          <w:rFonts w:hint="eastAsia"/>
        </w:rPr>
        <w:t>更</w:t>
      </w:r>
      <w:r w:rsidR="007D62E2">
        <w:rPr>
          <w:rFonts w:hint="eastAsia"/>
        </w:rPr>
        <w:t>進一步整合資源，</w:t>
      </w:r>
      <w:r w:rsidR="00E84F8E">
        <w:rPr>
          <w:rFonts w:hint="eastAsia"/>
        </w:rPr>
        <w:t>不僅</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w:t>
      </w:r>
      <w:r>
        <w:rPr>
          <w:rFonts w:hint="eastAsia"/>
        </w:rPr>
        <w:lastRenderedPageBreak/>
        <w:t>描技術</w:t>
      </w:r>
      <w:r w:rsidR="00B10862">
        <w:rPr>
          <w:rFonts w:hint="eastAsia"/>
        </w:rPr>
        <w:t>的階段</w:t>
      </w:r>
      <w:r w:rsidR="00F37054" w:rsidRPr="00F37054">
        <w:t>；</w:t>
      </w:r>
      <w:r w:rsidR="005E22C8">
        <w:rPr>
          <w:rFonts w:hint="eastAsia"/>
        </w:rPr>
        <w:t>另</w:t>
      </w:r>
      <w:r w:rsidR="00A73C2D">
        <w:rPr>
          <w:rFonts w:hint="eastAsia"/>
        </w:rPr>
        <w:t>外也</w:t>
      </w:r>
      <w:r w:rsidR="005E22C8">
        <w:rPr>
          <w:rFonts w:hint="eastAsia"/>
        </w:rPr>
        <w:t>進一步</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w:t>
      </w:r>
      <w:r w:rsidR="002535FB" w:rsidRPr="00F37054">
        <w:t>洞察</w:t>
      </w:r>
      <w:r w:rsidR="00F37054" w:rsidRPr="00F37054">
        <w:t>市場，</w:t>
      </w:r>
      <w:r>
        <w:rPr>
          <w:rFonts w:hint="eastAsia"/>
        </w:rPr>
        <w:t>逐漸發展出</w:t>
      </w:r>
      <w:r w:rsidR="00F37054" w:rsidRPr="00F37054">
        <w:t>私有</w:t>
      </w:r>
      <w:r w:rsidR="007D62E2">
        <w:rPr>
          <w:rFonts w:hint="eastAsia"/>
        </w:rPr>
        <w:t>平台的相關</w:t>
      </w:r>
      <w:r w:rsidR="00F37054" w:rsidRPr="00F37054">
        <w:t>模組，</w:t>
      </w:r>
      <w:r w:rsidR="00EE09DA">
        <w:rPr>
          <w:rFonts w:hint="eastAsia"/>
        </w:rPr>
        <w:t>呈現</w:t>
      </w:r>
      <w:r w:rsidR="00130E18" w:rsidRPr="003369BD">
        <w:rPr>
          <w:rFonts w:hint="eastAsia"/>
          <w:color w:val="EE0000"/>
        </w:rPr>
        <w:t>團隊</w:t>
      </w:r>
      <w:r w:rsidR="00A33823">
        <w:rPr>
          <w:rFonts w:hint="eastAsia"/>
          <w:color w:val="EE0000"/>
        </w:rPr>
        <w:t>具有</w:t>
      </w:r>
      <w:r w:rsidR="00F37054" w:rsidRPr="003369BD">
        <w:rPr>
          <w:color w:val="EE0000"/>
        </w:rPr>
        <w:t>因應需求</w:t>
      </w:r>
      <w:r w:rsidR="007319B1" w:rsidRPr="003369BD">
        <w:rPr>
          <w:rFonts w:hint="eastAsia"/>
          <w:color w:val="EE0000"/>
        </w:rPr>
        <w:t>彈</w:t>
      </w:r>
      <w:r w:rsidR="00F37054" w:rsidRPr="003369BD">
        <w:rPr>
          <w:color w:val="EE0000"/>
        </w:rPr>
        <w:t>性擴展</w:t>
      </w:r>
      <w:r w:rsidR="007319B1" w:rsidRPr="003369BD">
        <w:rPr>
          <w:rFonts w:hint="eastAsia"/>
          <w:color w:val="EE0000"/>
        </w:rPr>
        <w:t>平台技術</w:t>
      </w:r>
      <w:r w:rsidR="00745D7A">
        <w:rPr>
          <w:rFonts w:hint="eastAsia"/>
          <w:color w:val="EE0000"/>
        </w:rPr>
        <w:t>的能力</w:t>
      </w:r>
      <w:r w:rsidR="00F37054" w:rsidRPr="00F37054">
        <w:t>。</w:t>
      </w:r>
    </w:p>
    <w:p w14:paraId="6F594695" w14:textId="1A94FFC5" w:rsidR="001A7C22" w:rsidRPr="00E53CE0" w:rsidRDefault="001A7C22" w:rsidP="009508FF">
      <w:pPr>
        <w:pStyle w:val="aff4"/>
        <w:ind w:left="360" w:right="360" w:firstLine="480"/>
      </w:pPr>
      <w:r w:rsidRPr="007E57F8">
        <w:rPr>
          <w:rFonts w:hint="eastAsia"/>
        </w:rPr>
        <w:t>「但是我們後來發現需求跟我們想像的不</w:t>
      </w:r>
      <w:r w:rsidR="000B3243">
        <w:rPr>
          <w:rFonts w:hint="eastAsia"/>
        </w:rPr>
        <w:t>同</w:t>
      </w:r>
      <w:r w:rsidRPr="007E57F8">
        <w:rPr>
          <w:rFonts w:hint="eastAsia"/>
        </w:rPr>
        <w:t>，就是adidas只是想要他自己，所以大平台就變成了私有平台的概念，我們就幫adidas像的廠商去做sourcing、只在他供應鏈裡面去做adidas的機制，</w:t>
      </w:r>
      <w:r w:rsidR="00E6241F">
        <w:rPr>
          <w:rFonts w:hint="eastAsia"/>
        </w:rPr>
        <w:t>作</w:t>
      </w:r>
      <w:r w:rsidRPr="007E57F8">
        <w:rPr>
          <w:rFonts w:hint="eastAsia"/>
        </w:rPr>
        <w:t>客製</w:t>
      </w:r>
      <w:r w:rsidR="0004360F">
        <w:rPr>
          <w:rFonts w:hint="eastAsia"/>
        </w:rPr>
        <w:t>的</w:t>
      </w:r>
      <w:r w:rsidR="002B5425">
        <w:rPr>
          <w:rFonts w:hint="eastAsia"/>
        </w:rPr>
        <w:t>私有</w:t>
      </w:r>
      <w:r w:rsidRPr="007E57F8">
        <w:rPr>
          <w:rFonts w:hint="eastAsia"/>
        </w:rPr>
        <w:t>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3D4F782B" w:rsidR="001A7C22" w:rsidRPr="007D7A67" w:rsidRDefault="007F175E">
      <w:pPr>
        <w:pStyle w:val="3"/>
        <w:numPr>
          <w:ilvl w:val="2"/>
          <w:numId w:val="2"/>
        </w:numPr>
      </w:pPr>
      <w:r>
        <w:rPr>
          <w:rFonts w:hint="eastAsia"/>
        </w:rPr>
        <w:t xml:space="preserve"> </w:t>
      </w:r>
      <w:bookmarkStart w:id="148" w:name="_Toc202118630"/>
      <w:r w:rsidR="001A4581" w:rsidRPr="007D7A67">
        <w:rPr>
          <w:rFonts w:hint="eastAsia"/>
        </w:rPr>
        <w:t>探索可供性</w:t>
      </w:r>
      <w:bookmarkEnd w:id="148"/>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3298881C" w14:textId="58FBE57E" w:rsidR="008057E3" w:rsidRPr="008057E3" w:rsidRDefault="008057E3" w:rsidP="00227B80">
      <w:pPr>
        <w:pStyle w:val="15"/>
        <w:ind w:firstLine="480"/>
      </w:pPr>
      <w:r w:rsidRPr="008057E3">
        <w:t>平台</w:t>
      </w:r>
      <w:r w:rsidR="009C1C83">
        <w:rPr>
          <w:rFonts w:hint="eastAsia"/>
        </w:rPr>
        <w:t>基於</w:t>
      </w:r>
      <w:r w:rsidR="009C1C83" w:rsidRPr="009C314E">
        <w:rPr>
          <w:rFonts w:hint="eastAsia"/>
          <w:color w:val="EE0000"/>
        </w:rPr>
        <w:t>數位技術</w:t>
      </w:r>
      <w:r w:rsidR="00825ACA" w:rsidRPr="009C314E">
        <w:rPr>
          <w:rFonts w:hint="eastAsia"/>
          <w:color w:val="EE0000"/>
        </w:rPr>
        <w:t>可</w:t>
      </w:r>
      <w:r w:rsidR="00AB48AD" w:rsidRPr="009C314E">
        <w:rPr>
          <w:rFonts w:hint="eastAsia"/>
          <w:color w:val="EE0000"/>
        </w:rPr>
        <w:t>轉移（</w:t>
      </w:r>
      <w:r w:rsidR="001B0920" w:rsidRPr="009C314E">
        <w:rPr>
          <w:rFonts w:hint="eastAsia"/>
          <w:color w:val="EE0000"/>
        </w:rPr>
        <w:t>Transferability</w:t>
      </w:r>
      <w:r w:rsidR="00AB48AD" w:rsidRPr="009C314E">
        <w:rPr>
          <w:rFonts w:hint="eastAsia"/>
          <w:color w:val="EE0000"/>
        </w:rPr>
        <w:t>）</w:t>
      </w:r>
      <w:r w:rsidR="002776A4" w:rsidRPr="009C314E">
        <w:rPr>
          <w:rFonts w:hint="eastAsia"/>
          <w:color w:val="EE0000"/>
        </w:rPr>
        <w:t>與重塑</w:t>
      </w:r>
      <w:r w:rsidR="00201886" w:rsidRPr="009C314E">
        <w:rPr>
          <w:rFonts w:hint="eastAsia"/>
          <w:color w:val="EE0000"/>
        </w:rPr>
        <w:t>（</w:t>
      </w:r>
      <w:r w:rsidR="00201886" w:rsidRPr="009C314E">
        <w:rPr>
          <w:rFonts w:hint="eastAsia"/>
          <w:color w:val="EE0000"/>
        </w:rPr>
        <w:t>Malleability</w:t>
      </w:r>
      <w:r w:rsidR="00201886" w:rsidRPr="009C314E">
        <w:rPr>
          <w:rFonts w:hint="eastAsia"/>
          <w:color w:val="EE0000"/>
        </w:rPr>
        <w:t>）</w:t>
      </w:r>
      <w:r w:rsidR="002776A4">
        <w:rPr>
          <w:rFonts w:hint="eastAsia"/>
        </w:rPr>
        <w:t>的</w:t>
      </w:r>
      <w:r w:rsidR="00236815">
        <w:rPr>
          <w:rFonts w:hint="eastAsia"/>
        </w:rPr>
        <w:t>特</w:t>
      </w:r>
      <w:r w:rsidRPr="008057E3">
        <w:t>性，</w:t>
      </w:r>
      <w:r w:rsidR="000833B8">
        <w:rPr>
          <w:rFonts w:hint="eastAsia"/>
        </w:rPr>
        <w:t>使</w:t>
      </w:r>
      <w:r w:rsidR="00792250">
        <w:rPr>
          <w:rFonts w:hint="eastAsia"/>
        </w:rPr>
        <w:t>技術</w:t>
      </w:r>
      <w:r w:rsidR="00366B1D">
        <w:rPr>
          <w:rFonts w:hint="eastAsia"/>
        </w:rPr>
        <w:t>團隊</w:t>
      </w:r>
      <w:r w:rsidR="000833B8">
        <w:rPr>
          <w:rFonts w:hint="eastAsia"/>
        </w:rPr>
        <w:t>於現有的平台上</w:t>
      </w:r>
      <w:r w:rsidR="007D2F8D" w:rsidRPr="00A85775">
        <w:rPr>
          <w:rFonts w:hint="eastAsia"/>
          <w:color w:val="156082" w:themeColor="accent1"/>
        </w:rPr>
        <w:t>新增</w:t>
      </w:r>
      <w:r w:rsidRPr="00A85775">
        <w:rPr>
          <w:color w:val="156082" w:themeColor="accent1"/>
        </w:rPr>
        <w:t>可自定</w:t>
      </w:r>
      <w:r w:rsidR="005C4E57" w:rsidRPr="00A85775">
        <w:rPr>
          <w:rFonts w:hint="eastAsia"/>
          <w:color w:val="156082" w:themeColor="accent1"/>
        </w:rPr>
        <w:t>檔案</w:t>
      </w:r>
      <w:r w:rsidR="003E57BC" w:rsidRPr="00A85775">
        <w:rPr>
          <w:rFonts w:hint="eastAsia"/>
          <w:color w:val="156082" w:themeColor="accent1"/>
        </w:rPr>
        <w:t>權限</w:t>
      </w:r>
      <w:r w:rsidR="003474D0" w:rsidRPr="00A85775">
        <w:rPr>
          <w:rFonts w:hint="eastAsia"/>
          <w:color w:val="156082" w:themeColor="accent1"/>
        </w:rPr>
        <w:t>的</w:t>
      </w:r>
      <w:r w:rsidR="003E57BC" w:rsidRPr="00A85775">
        <w:rPr>
          <w:rFonts w:hint="eastAsia"/>
          <w:color w:val="156082" w:themeColor="accent1"/>
        </w:rPr>
        <w:t>設定</w:t>
      </w:r>
      <w:r w:rsidRPr="00A85775">
        <w:rPr>
          <w:color w:val="156082" w:themeColor="accent1"/>
        </w:rPr>
        <w:t>功</w:t>
      </w:r>
      <w:r w:rsidR="00067D2A" w:rsidRPr="00A85775">
        <w:rPr>
          <w:rFonts w:hint="eastAsia"/>
          <w:color w:val="156082" w:themeColor="accent1"/>
        </w:rPr>
        <w:t>能</w:t>
      </w:r>
      <w:r w:rsidRPr="008057E3">
        <w:t>，</w:t>
      </w:r>
      <w:r w:rsidR="00215534">
        <w:rPr>
          <w:rFonts w:hint="eastAsia"/>
        </w:rPr>
        <w:t>讓</w:t>
      </w:r>
      <w:r w:rsidR="003B165E">
        <w:rPr>
          <w:rFonts w:hint="eastAsia"/>
        </w:rPr>
        <w:t>使用者</w:t>
      </w:r>
      <w:r w:rsidR="00727A71">
        <w:rPr>
          <w:rFonts w:hint="eastAsia"/>
        </w:rPr>
        <w:t>可以</w:t>
      </w:r>
      <w:r w:rsidR="00727A71" w:rsidRPr="00727A71">
        <w:rPr>
          <w:rFonts w:hint="eastAsia"/>
        </w:rPr>
        <w:t>建立私人數位資料庫，</w:t>
      </w:r>
      <w:r w:rsidR="007314C0">
        <w:rPr>
          <w:rFonts w:hint="eastAsia"/>
        </w:rPr>
        <w:t>只要</w:t>
      </w:r>
      <w:r w:rsidR="0050254C" w:rsidRPr="00727A71">
        <w:rPr>
          <w:rFonts w:hint="eastAsia"/>
        </w:rPr>
        <w:t>將布料檔案權限進行分類</w:t>
      </w:r>
      <w:r w:rsidR="0050254C">
        <w:rPr>
          <w:rFonts w:hint="eastAsia"/>
        </w:rPr>
        <w:t>，</w:t>
      </w:r>
      <w:r w:rsidR="007314C0">
        <w:rPr>
          <w:rFonts w:hint="eastAsia"/>
        </w:rPr>
        <w:t>並以</w:t>
      </w:r>
      <w:r w:rsidR="00727A71" w:rsidRPr="00727A71">
        <w:rPr>
          <w:rFonts w:hint="eastAsia"/>
        </w:rPr>
        <w:t>嵌入代碼（</w:t>
      </w:r>
      <w:r w:rsidR="00727A71" w:rsidRPr="00727A71">
        <w:rPr>
          <w:rFonts w:hint="eastAsia"/>
        </w:rPr>
        <w:t>Embed Code</w:t>
      </w:r>
      <w:r w:rsidR="00727A71" w:rsidRPr="00727A71">
        <w:rPr>
          <w:rFonts w:hint="eastAsia"/>
        </w:rPr>
        <w:t>）和連結分享資料夾，</w:t>
      </w:r>
      <w:r w:rsidR="000F1090">
        <w:rPr>
          <w:rFonts w:hint="eastAsia"/>
        </w:rPr>
        <w:t>就可回應</w:t>
      </w:r>
      <w:r w:rsidR="00472062">
        <w:rPr>
          <w:rFonts w:hint="eastAsia"/>
        </w:rPr>
        <w:t>產業</w:t>
      </w:r>
      <w:r w:rsidR="00F477E1" w:rsidRPr="008057E3">
        <w:t>對資料保密與</w:t>
      </w:r>
      <w:r w:rsidR="00F477E1">
        <w:rPr>
          <w:rFonts w:hint="eastAsia"/>
        </w:rPr>
        <w:t>數位素材</w:t>
      </w:r>
      <w:r w:rsidR="00F477E1" w:rsidRPr="008057E3">
        <w:t>自主管理的需求</w:t>
      </w:r>
      <w:r w:rsidR="007A2FD6">
        <w:rPr>
          <w:rFonts w:hint="eastAsia"/>
        </w:rPr>
        <w:t>，確</w:t>
      </w:r>
      <w:r w:rsidR="007A2FD6" w:rsidRPr="00F31DCB">
        <w:rPr>
          <w:rFonts w:hint="eastAsia"/>
          <w:color w:val="156082" w:themeColor="accent1"/>
        </w:rPr>
        <w:t>保</w:t>
      </w:r>
      <w:r w:rsidR="001B3384" w:rsidRPr="00F31DCB">
        <w:rPr>
          <w:rFonts w:hint="eastAsia"/>
          <w:color w:val="156082" w:themeColor="accent1"/>
        </w:rPr>
        <w:t>機密</w:t>
      </w:r>
      <w:r w:rsidR="00727A71" w:rsidRPr="00F31DCB">
        <w:rPr>
          <w:rFonts w:hint="eastAsia"/>
          <w:color w:val="156082" w:themeColor="accent1"/>
        </w:rPr>
        <w:t>布片能被安全監管、</w:t>
      </w:r>
      <w:r w:rsidR="00B317AC" w:rsidRPr="00F31DCB">
        <w:rPr>
          <w:rFonts w:hint="eastAsia"/>
          <w:color w:val="156082" w:themeColor="accent1"/>
        </w:rPr>
        <w:t>只</w:t>
      </w:r>
      <w:r w:rsidR="00727A71" w:rsidRPr="00F31DCB">
        <w:rPr>
          <w:rFonts w:hint="eastAsia"/>
          <w:color w:val="156082" w:themeColor="accent1"/>
        </w:rPr>
        <w:t>分享給</w:t>
      </w:r>
      <w:r w:rsidR="00B317AC" w:rsidRPr="00F31DCB">
        <w:rPr>
          <w:rFonts w:hint="eastAsia"/>
          <w:color w:val="156082" w:themeColor="accent1"/>
        </w:rPr>
        <w:t>經</w:t>
      </w:r>
      <w:r w:rsidR="00727A71" w:rsidRPr="00F31DCB">
        <w:rPr>
          <w:rFonts w:hint="eastAsia"/>
          <w:color w:val="156082" w:themeColor="accent1"/>
        </w:rPr>
        <w:t>授權的協作團隊及客戶</w:t>
      </w:r>
      <w:r w:rsidR="00727A71" w:rsidRPr="00727A71">
        <w:rPr>
          <w:rFonts w:hint="eastAsia"/>
        </w:rPr>
        <w:t>。</w:t>
      </w:r>
      <w:r w:rsidR="00834B43">
        <w:rPr>
          <w:rFonts w:hint="eastAsia"/>
        </w:rPr>
        <w:t>透過權限控管模組，</w:t>
      </w:r>
      <w:r w:rsidR="000906C7">
        <w:rPr>
          <w:rFonts w:hint="eastAsia"/>
        </w:rPr>
        <w:t>數位素材</w:t>
      </w:r>
      <w:r w:rsidRPr="008057E3">
        <w:t>得以依照需求</w:t>
      </w:r>
      <w:r w:rsidR="004B5847">
        <w:rPr>
          <w:rFonts w:hint="eastAsia"/>
        </w:rPr>
        <w:t>儲存</w:t>
      </w:r>
      <w:r w:rsidRPr="008057E3">
        <w:t>與應用，兼顧</w:t>
      </w:r>
      <w:r w:rsidRPr="005346F6">
        <w:rPr>
          <w:color w:val="156082" w:themeColor="accent1"/>
        </w:rPr>
        <w:t>隱私保護性、安全性</w:t>
      </w:r>
      <w:r w:rsidR="004B5847" w:rsidRPr="005346F6">
        <w:rPr>
          <w:rFonts w:hint="eastAsia"/>
          <w:color w:val="156082" w:themeColor="accent1"/>
        </w:rPr>
        <w:t>，也</w:t>
      </w:r>
      <w:r w:rsidR="00673FDF" w:rsidRPr="005346F6">
        <w:rPr>
          <w:rFonts w:hint="eastAsia"/>
          <w:color w:val="156082" w:themeColor="accent1"/>
        </w:rPr>
        <w:t>提升</w:t>
      </w:r>
      <w:r w:rsidR="009033D4">
        <w:rPr>
          <w:rFonts w:hint="eastAsia"/>
          <w:color w:val="156082" w:themeColor="accent1"/>
        </w:rPr>
        <w:t>布料庫存管理</w:t>
      </w:r>
      <w:r w:rsidR="004B5847" w:rsidRPr="005346F6">
        <w:rPr>
          <w:rFonts w:hint="eastAsia"/>
          <w:color w:val="156082" w:themeColor="accent1"/>
        </w:rPr>
        <w:t>的</w:t>
      </w:r>
      <w:r w:rsidRPr="005346F6">
        <w:rPr>
          <w:color w:val="156082" w:themeColor="accent1"/>
        </w:rPr>
        <w:t>穩定性</w:t>
      </w:r>
      <w:r w:rsidR="001A345A">
        <w:rPr>
          <w:rFonts w:hint="eastAsia"/>
        </w:rPr>
        <w:t>。</w:t>
      </w:r>
    </w:p>
    <w:p w14:paraId="26649DBC" w14:textId="72187CAF" w:rsidR="001A7C22" w:rsidRDefault="001A7C22" w:rsidP="00D1618B">
      <w:pPr>
        <w:pStyle w:val="aff4"/>
        <w:ind w:left="360" w:right="360" w:firstLine="480"/>
      </w:pPr>
      <w:r w:rsidRPr="007D7A67">
        <w:rPr>
          <w:rFonts w:hint="eastAsia"/>
        </w:rPr>
        <w:t>「我們後來發現市場最需要的其實是私有雲的感覺，就是我上傳的布片只有我能夠擁有，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4B1FA24" w:rsidR="00520775" w:rsidRDefault="00520775" w:rsidP="00410D6D">
      <w:pPr>
        <w:pStyle w:val="a0"/>
      </w:pPr>
      <w:r w:rsidRPr="00520775">
        <w:t>API</w:t>
      </w:r>
      <w:r w:rsidRPr="00520775">
        <w:t>串接</w:t>
      </w:r>
      <w:r w:rsidR="00763CCE">
        <w:rPr>
          <w:rFonts w:hint="eastAsia"/>
        </w:rPr>
        <w:t>系統</w:t>
      </w:r>
      <w:r w:rsidRPr="00520775">
        <w:t>與</w:t>
      </w:r>
      <w:r w:rsidRPr="00520775">
        <w:t>3D</w:t>
      </w:r>
      <w:r w:rsidRPr="00520775">
        <w:t>設計整合所創造的</w:t>
      </w:r>
      <w:r w:rsidR="0001414E">
        <w:rPr>
          <w:rFonts w:hint="eastAsia"/>
        </w:rPr>
        <w:t>環保</w:t>
      </w:r>
      <w:r w:rsidRPr="00520775">
        <w:t>行動可能性</w:t>
      </w:r>
    </w:p>
    <w:p w14:paraId="79CD8A3D" w14:textId="514E8FCD" w:rsidR="004F7E1B" w:rsidRDefault="004F7E1B" w:rsidP="00227B80">
      <w:pPr>
        <w:pStyle w:val="15"/>
        <w:ind w:firstLine="480"/>
      </w:pPr>
      <w:r w:rsidRPr="00102817">
        <w:rPr>
          <w:rFonts w:hint="eastAsia"/>
        </w:rPr>
        <w:t>為了使</w:t>
      </w:r>
      <w:r w:rsidR="00D94B1C" w:rsidRPr="00A27043">
        <w:rPr>
          <w:rFonts w:hint="eastAsia"/>
          <w:color w:val="156082" w:themeColor="accent1"/>
        </w:rPr>
        <w:t>雲端</w:t>
      </w:r>
      <w:r w:rsidR="00D81CC5" w:rsidRPr="00A27043">
        <w:rPr>
          <w:rFonts w:hint="eastAsia"/>
          <w:color w:val="156082" w:themeColor="accent1"/>
        </w:rPr>
        <w:t>平台與</w:t>
      </w:r>
      <w:r w:rsidR="00D94B1C" w:rsidRPr="00A27043">
        <w:rPr>
          <w:rFonts w:hint="eastAsia"/>
          <w:color w:val="156082" w:themeColor="accent1"/>
        </w:rPr>
        <w:t>數位</w:t>
      </w:r>
      <w:r w:rsidR="00D81CC5" w:rsidRPr="00A27043">
        <w:rPr>
          <w:rFonts w:hint="eastAsia"/>
          <w:color w:val="156082" w:themeColor="accent1"/>
        </w:rPr>
        <w:t>素材</w:t>
      </w:r>
      <w:r w:rsidRPr="00A27043">
        <w:rPr>
          <w:color w:val="156082" w:themeColor="accent1"/>
        </w:rPr>
        <w:t>更具系統</w:t>
      </w:r>
      <w:proofErr w:type="gramStart"/>
      <w:r w:rsidRPr="00A27043">
        <w:rPr>
          <w:color w:val="156082" w:themeColor="accent1"/>
        </w:rPr>
        <w:t>兼容性與</w:t>
      </w:r>
      <w:proofErr w:type="gramEnd"/>
      <w:r w:rsidR="00150275" w:rsidRPr="00A27043">
        <w:rPr>
          <w:rFonts w:hint="eastAsia"/>
          <w:color w:val="156082" w:themeColor="accent1"/>
        </w:rPr>
        <w:t>提升</w:t>
      </w:r>
      <w:r w:rsidRPr="00A27043">
        <w:rPr>
          <w:color w:val="156082" w:themeColor="accent1"/>
        </w:rPr>
        <w:t>多元應用彈性</w:t>
      </w:r>
      <w:r w:rsidRPr="00102817">
        <w:t>，</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0512B3C2" w:rsidR="00520775" w:rsidRDefault="003167A0" w:rsidP="00227B80">
      <w:pPr>
        <w:pStyle w:val="15"/>
        <w:ind w:firstLine="480"/>
      </w:pPr>
      <w:proofErr w:type="gramStart"/>
      <w:r w:rsidRPr="003167A0">
        <w:t>此外，</w:t>
      </w:r>
      <w:proofErr w:type="gramEnd"/>
      <w:r w:rsidRPr="003167A0">
        <w:t>平台的數位布片</w:t>
      </w:r>
      <w:r w:rsidR="0076296C">
        <w:rPr>
          <w:rFonts w:hint="eastAsia"/>
        </w:rPr>
        <w:t>亦可</w:t>
      </w:r>
      <w:r w:rsidRPr="003167A0">
        <w:t>支援與</w:t>
      </w:r>
      <w:r w:rsidRPr="003167A0">
        <w:t>Browzwear</w:t>
      </w:r>
      <w:r w:rsidRPr="003167A0">
        <w:t>、</w:t>
      </w:r>
      <w:r w:rsidR="00FC295F">
        <w:rPr>
          <w:rFonts w:hint="eastAsia"/>
        </w:rPr>
        <w:t>CLO</w:t>
      </w:r>
      <w:r w:rsidRPr="003167A0">
        <w:t>等</w:t>
      </w:r>
      <w:commentRangeStart w:id="149"/>
      <w:r w:rsidRPr="003167A0">
        <w:t>3D</w:t>
      </w:r>
      <w:r w:rsidRPr="003167A0">
        <w:t>設計工具</w:t>
      </w:r>
      <w:commentRangeEnd w:id="149"/>
      <w:r w:rsidR="00DB65AB">
        <w:rPr>
          <w:rStyle w:val="af7"/>
        </w:rPr>
        <w:commentReference w:id="149"/>
      </w:r>
      <w:r w:rsidRPr="003167A0">
        <w:t>串接，設計師可直接</w:t>
      </w:r>
      <w:r w:rsidR="007C3F9B">
        <w:rPr>
          <w:rFonts w:hint="eastAsia"/>
        </w:rPr>
        <w:t>利用</w:t>
      </w:r>
      <w:r w:rsidR="007C3F9B" w:rsidRPr="00BF2A53">
        <w:rPr>
          <w:rFonts w:hint="eastAsia"/>
        </w:rPr>
        <w:t>TextileCloud</w:t>
      </w:r>
      <w:r w:rsidR="007C3F9B" w:rsidRPr="00BF2A53">
        <w:rPr>
          <w:rFonts w:hint="eastAsia"/>
        </w:rPr>
        <w:t>™</w:t>
      </w:r>
      <w:r w:rsidR="007C3F9B">
        <w:rPr>
          <w:rFonts w:hint="eastAsia"/>
        </w:rPr>
        <w:t>中的</w:t>
      </w:r>
      <w:r w:rsidR="00FD2A21">
        <w:rPr>
          <w:rFonts w:hint="eastAsia"/>
        </w:rPr>
        <w:t>數位素材</w:t>
      </w:r>
      <w:r w:rsidRPr="003167A0">
        <w:t>進行虛擬打樣，省去實體樣品</w:t>
      </w:r>
      <w:r w:rsidR="00D77A1B">
        <w:rPr>
          <w:rFonts w:hint="eastAsia"/>
        </w:rPr>
        <w:t>重複</w:t>
      </w:r>
      <w:r w:rsidRPr="003167A0">
        <w:t>製作</w:t>
      </w:r>
      <w:r w:rsidR="00D77A1B">
        <w:rPr>
          <w:rFonts w:hint="eastAsia"/>
        </w:rPr>
        <w:t>成本</w:t>
      </w:r>
      <w:r w:rsidR="004C326C">
        <w:rPr>
          <w:rFonts w:hint="eastAsia"/>
        </w:rPr>
        <w:t>、</w:t>
      </w:r>
      <w:r w:rsidRPr="003167A0">
        <w:t>加快設計溝通</w:t>
      </w:r>
      <w:r w:rsidR="008B71DD">
        <w:rPr>
          <w:rFonts w:hint="eastAsia"/>
        </w:rPr>
        <w:t>與服裝產品開發</w:t>
      </w:r>
      <w:r w:rsidR="002A75B2">
        <w:rPr>
          <w:rFonts w:hint="eastAsia"/>
        </w:rPr>
        <w:t>流程</w:t>
      </w:r>
      <w:r w:rsidR="006B2051">
        <w:rPr>
          <w:rFonts w:hint="eastAsia"/>
        </w:rPr>
        <w:t>，</w:t>
      </w:r>
      <w:r w:rsidR="00D77A1B">
        <w:rPr>
          <w:rFonts w:hint="eastAsia"/>
        </w:rPr>
        <w:t>而</w:t>
      </w:r>
      <w:r w:rsidR="004042D8" w:rsidRPr="00BF2A53">
        <w:rPr>
          <w:rFonts w:hint="eastAsia"/>
        </w:rPr>
        <w:t>TextileCloud</w:t>
      </w:r>
      <w:r w:rsidR="004042D8" w:rsidRPr="00BF2A53">
        <w:rPr>
          <w:rFonts w:hint="eastAsia"/>
        </w:rPr>
        <w:t>™</w:t>
      </w:r>
      <w:r w:rsidR="007055DF">
        <w:rPr>
          <w:rFonts w:hint="eastAsia"/>
        </w:rPr>
        <w:t>與</w:t>
      </w:r>
      <w:r w:rsidR="00A20F4F">
        <w:rPr>
          <w:rFonts w:hint="eastAsia"/>
        </w:rPr>
        <w:t>組織內外</w:t>
      </w:r>
      <w:r w:rsidR="007055DF">
        <w:rPr>
          <w:rFonts w:hint="eastAsia"/>
        </w:rPr>
        <w:t>系統</w:t>
      </w:r>
      <w:r w:rsidR="005C6E6D">
        <w:rPr>
          <w:rFonts w:hint="eastAsia"/>
        </w:rPr>
        <w:t>的</w:t>
      </w:r>
      <w:r w:rsidR="007055DF">
        <w:rPr>
          <w:rFonts w:hint="eastAsia"/>
        </w:rPr>
        <w:t>整</w:t>
      </w:r>
      <w:r w:rsidRPr="003167A0">
        <w:t>合，不但提升跨部門協作效率，也</w:t>
      </w:r>
      <w:r w:rsidRPr="005346F6">
        <w:rPr>
          <w:color w:val="156082" w:themeColor="accent1"/>
        </w:rPr>
        <w:t>實現</w:t>
      </w:r>
      <w:r w:rsidR="00AC3259" w:rsidRPr="005346F6">
        <w:rPr>
          <w:rFonts w:hint="eastAsia"/>
          <w:color w:val="156082" w:themeColor="accent1"/>
        </w:rPr>
        <w:t>產業</w:t>
      </w:r>
      <w:r w:rsidRPr="005346F6">
        <w:rPr>
          <w:color w:val="156082" w:themeColor="accent1"/>
        </w:rPr>
        <w:t>低成本、低耗材的轉型</w:t>
      </w:r>
      <w:r w:rsidR="004671F7" w:rsidRPr="005346F6">
        <w:rPr>
          <w:rFonts w:hint="eastAsia"/>
          <w:color w:val="156082" w:themeColor="accent1"/>
        </w:rPr>
        <w:t>目標</w:t>
      </w:r>
      <w:r w:rsidRPr="003167A0">
        <w:t>。</w:t>
      </w:r>
    </w:p>
    <w:p w14:paraId="6386F29B" w14:textId="76E08609" w:rsidR="00C14D7A" w:rsidRDefault="00C14D7A" w:rsidP="00C14D7A">
      <w:pPr>
        <w:pStyle w:val="3"/>
      </w:pPr>
      <w:bookmarkStart w:id="150" w:name="_Toc202118631"/>
      <w:r w:rsidRPr="00C14D7A">
        <w:rPr>
          <w:rFonts w:hint="eastAsia"/>
        </w:rPr>
        <w:lastRenderedPageBreak/>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50"/>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268CA865" w14:textId="52C34A68" w:rsidR="00F07692" w:rsidRPr="00F07692" w:rsidRDefault="005A3FE7" w:rsidP="00227B80">
      <w:pPr>
        <w:pStyle w:val="15"/>
        <w:ind w:firstLine="480"/>
      </w:pPr>
      <w:r w:rsidRPr="005A3FE7">
        <w:t>與</w:t>
      </w:r>
      <w:r w:rsidRPr="005A3FE7">
        <w:t>MIT</w:t>
      </w:r>
      <w:r w:rsidRPr="005A3FE7">
        <w:t>合作</w:t>
      </w:r>
      <w:proofErr w:type="gramStart"/>
      <w:r w:rsidRPr="005A3FE7">
        <w:t>期間</w:t>
      </w:r>
      <w:r>
        <w:rPr>
          <w:rFonts w:hint="eastAsia"/>
        </w:rPr>
        <w:t>，</w:t>
      </w:r>
      <w:proofErr w:type="gramEnd"/>
      <w:r w:rsidRPr="005A3FE7">
        <w:t>Frontier.cool</w:t>
      </w:r>
      <w:r w:rsidR="00C04A10">
        <w:rPr>
          <w:rFonts w:hint="eastAsia"/>
        </w:rPr>
        <w:t>雖然</w:t>
      </w:r>
      <w:r w:rsidR="00F07692" w:rsidRPr="00F07692">
        <w:t>藉由外部技術支援，迅速完成許多原先難以實現的</w:t>
      </w:r>
      <w:r w:rsidR="007642A7">
        <w:rPr>
          <w:rFonts w:hint="eastAsia"/>
        </w:rPr>
        <w:t>布料數位化技術</w:t>
      </w:r>
      <w:r w:rsidR="00F07692" w:rsidRPr="00F07692">
        <w:t>，但</w:t>
      </w:r>
      <w:r w:rsidR="00C30358">
        <w:rPr>
          <w:rFonts w:hint="eastAsia"/>
        </w:rPr>
        <w:t>創辦人也</w:t>
      </w:r>
      <w:r w:rsidR="00F07692" w:rsidRPr="00F07692">
        <w:t>意識到若要長期經營、推動平台邁向國際市場，便</w:t>
      </w:r>
      <w:r w:rsidR="00F07692" w:rsidRPr="00806E82">
        <w:rPr>
          <w:color w:val="EE0000"/>
        </w:rPr>
        <w:t>不能永遠仰賴外部資源，必須</w:t>
      </w:r>
      <w:r w:rsidR="00C30358" w:rsidRPr="00806E82">
        <w:rPr>
          <w:rFonts w:hint="eastAsia"/>
          <w:color w:val="EE0000"/>
        </w:rPr>
        <w:t>建立起</w:t>
      </w:r>
      <w:r w:rsidR="009E2491" w:rsidRPr="00806E82">
        <w:rPr>
          <w:rFonts w:hint="eastAsia"/>
          <w:color w:val="EE0000"/>
        </w:rPr>
        <w:t>自</w:t>
      </w:r>
      <w:r w:rsidR="00C30358" w:rsidRPr="00806E82">
        <w:rPr>
          <w:rFonts w:hint="eastAsia"/>
          <w:color w:val="EE0000"/>
        </w:rPr>
        <w:t>身的</w:t>
      </w:r>
      <w:r w:rsidR="00C30358" w:rsidRPr="00806E82">
        <w:rPr>
          <w:rFonts w:hint="eastAsia"/>
          <w:color w:val="EE0000"/>
        </w:rPr>
        <w:t>AI</w:t>
      </w:r>
      <w:r w:rsidR="00C30358" w:rsidRPr="00806E82">
        <w:rPr>
          <w:rFonts w:hint="eastAsia"/>
          <w:color w:val="EE0000"/>
        </w:rPr>
        <w:t>研發能力</w:t>
      </w:r>
      <w:r w:rsidR="00F07692" w:rsidRPr="00F07692">
        <w:t>。因此，</w:t>
      </w:r>
      <w:r w:rsidR="00D91E61" w:rsidRPr="005A3FE7">
        <w:t>Frontier.cool</w:t>
      </w:r>
      <w:r w:rsidR="00F07692" w:rsidRPr="00F07692">
        <w:t>於</w:t>
      </w:r>
      <w:r w:rsidR="00F07692" w:rsidRPr="00F07692">
        <w:t>2021</w:t>
      </w:r>
      <w:r w:rsidR="00F07692" w:rsidRPr="00F07692">
        <w:t>年起成立內部</w:t>
      </w:r>
      <w:r w:rsidR="00F07692" w:rsidRPr="00F07692">
        <w:t>AI</w:t>
      </w:r>
      <w:r w:rsidR="00F07692" w:rsidRPr="00F07692">
        <w:t>團隊，</w:t>
      </w:r>
      <w:r w:rsidR="00B85932" w:rsidRPr="002D0667">
        <w:rPr>
          <w:rFonts w:hint="eastAsia"/>
          <w:color w:val="EE0000"/>
        </w:rPr>
        <w:t>將</w:t>
      </w:r>
      <w:r w:rsidR="00F07692" w:rsidRPr="002D0667">
        <w:rPr>
          <w:color w:val="EE0000"/>
        </w:rPr>
        <w:t>原有工程師重新編組</w:t>
      </w:r>
      <w:r w:rsidR="005A1E03">
        <w:rPr>
          <w:rFonts w:hint="eastAsia"/>
          <w:color w:val="EE0000"/>
        </w:rPr>
        <w:t>、</w:t>
      </w:r>
      <w:commentRangeStart w:id="151"/>
      <w:r w:rsidR="00D800E8">
        <w:rPr>
          <w:rFonts w:hint="eastAsia"/>
          <w:color w:val="EE0000"/>
        </w:rPr>
        <w:t>同時</w:t>
      </w:r>
      <w:r w:rsidR="00F07692" w:rsidRPr="002D0667">
        <w:rPr>
          <w:color w:val="EE0000"/>
        </w:rPr>
        <w:t>廣泛招募不同背景與</w:t>
      </w:r>
      <w:r w:rsidR="00700F72" w:rsidRPr="002D0667">
        <w:rPr>
          <w:rFonts w:hint="eastAsia"/>
          <w:color w:val="EE0000"/>
        </w:rPr>
        <w:t>專業</w:t>
      </w:r>
      <w:r w:rsidR="00FA6D8D" w:rsidRPr="002D0667">
        <w:rPr>
          <w:rFonts w:hint="eastAsia"/>
          <w:color w:val="EE0000"/>
        </w:rPr>
        <w:t>能力</w:t>
      </w:r>
      <w:r w:rsidR="00F07692" w:rsidRPr="002D0667">
        <w:rPr>
          <w:color w:val="EE0000"/>
        </w:rPr>
        <w:t>的</w:t>
      </w:r>
      <w:r w:rsidR="00FA6D8D" w:rsidRPr="002D0667">
        <w:rPr>
          <w:rFonts w:hint="eastAsia"/>
          <w:color w:val="EE0000"/>
        </w:rPr>
        <w:t>技術</w:t>
      </w:r>
      <w:r w:rsidR="00F07692" w:rsidRPr="002D0667">
        <w:rPr>
          <w:color w:val="EE0000"/>
        </w:rPr>
        <w:t>人才</w:t>
      </w:r>
      <w:commentRangeEnd w:id="151"/>
      <w:r w:rsidR="00D800E8">
        <w:rPr>
          <w:rStyle w:val="af7"/>
        </w:rPr>
        <w:commentReference w:id="151"/>
      </w:r>
      <w:r w:rsidR="00990EBF" w:rsidRPr="0074372F">
        <w:rPr>
          <w:rFonts w:hint="eastAsia"/>
        </w:rPr>
        <w:t>，如</w:t>
      </w:r>
      <w:r w:rsidR="006677A6" w:rsidRPr="0074372F">
        <w:rPr>
          <w:rFonts w:hint="eastAsia"/>
        </w:rPr>
        <w:t>創辦人積極從國際企業如</w:t>
      </w:r>
      <w:r w:rsidR="006677A6" w:rsidRPr="003E7A82">
        <w:rPr>
          <w:rFonts w:hint="eastAsia"/>
          <w:color w:val="156082" w:themeColor="accent1"/>
        </w:rPr>
        <w:t>印度思科</w:t>
      </w:r>
      <w:r w:rsidR="00B31B77" w:rsidRPr="003E7A82">
        <w:rPr>
          <w:rFonts w:hint="eastAsia"/>
          <w:color w:val="156082" w:themeColor="accent1"/>
        </w:rPr>
        <w:t>、</w:t>
      </w:r>
      <w:r w:rsidR="006677A6" w:rsidRPr="003E7A82">
        <w:rPr>
          <w:rFonts w:hint="eastAsia"/>
          <w:color w:val="156082" w:themeColor="accent1"/>
        </w:rPr>
        <w:t>德國賓士、台灣宏碁的工程師</w:t>
      </w:r>
      <w:r w:rsidR="006A081F" w:rsidRPr="003E7A82">
        <w:rPr>
          <w:rFonts w:hint="eastAsia"/>
          <w:color w:val="156082" w:themeColor="accent1"/>
        </w:rPr>
        <w:t>等</w:t>
      </w:r>
      <w:r w:rsidR="006677A6" w:rsidRPr="003E7A82">
        <w:rPr>
          <w:rFonts w:hint="eastAsia"/>
          <w:color w:val="156082" w:themeColor="accent1"/>
        </w:rPr>
        <w:t>廣招</w:t>
      </w:r>
      <w:r w:rsidR="00796883" w:rsidRPr="003E7A82">
        <w:rPr>
          <w:rFonts w:hint="eastAsia"/>
          <w:color w:val="156082" w:themeColor="accent1"/>
        </w:rPr>
        <w:t>各路</w:t>
      </w:r>
      <w:r w:rsidR="006677A6" w:rsidRPr="003E7A82">
        <w:rPr>
          <w:rFonts w:hint="eastAsia"/>
          <w:color w:val="156082" w:themeColor="accent1"/>
        </w:rPr>
        <w:t>專業</w:t>
      </w:r>
      <w:r w:rsidR="00370017" w:rsidRPr="003E7A82">
        <w:rPr>
          <w:rFonts w:hint="eastAsia"/>
          <w:color w:val="156082" w:themeColor="accent1"/>
        </w:rPr>
        <w:t>人才</w:t>
      </w:r>
      <w:r w:rsidR="00287238">
        <w:rPr>
          <w:rStyle w:val="afff9"/>
        </w:rPr>
        <w:footnoteReference w:id="18"/>
      </w:r>
      <w:r w:rsidR="00F07692" w:rsidRPr="00F07692">
        <w:t>，</w:t>
      </w:r>
      <w:r w:rsidR="00D800E8">
        <w:rPr>
          <w:rFonts w:hint="eastAsia"/>
        </w:rPr>
        <w:t>積極</w:t>
      </w:r>
      <w:r w:rsidR="004163AA">
        <w:rPr>
          <w:rFonts w:hint="eastAsia"/>
        </w:rPr>
        <w:t>培養</w:t>
      </w:r>
      <w:r w:rsidR="001E2A9A">
        <w:rPr>
          <w:rFonts w:hint="eastAsia"/>
        </w:rPr>
        <w:t>具專業</w:t>
      </w:r>
      <w:r w:rsidR="004163AA">
        <w:rPr>
          <w:rFonts w:hint="eastAsia"/>
        </w:rPr>
        <w:t>技術能力的內部團隊，並</w:t>
      </w:r>
      <w:r w:rsidR="00F07692" w:rsidRPr="001F2FBF">
        <w:t>承接</w:t>
      </w:r>
      <w:r w:rsidR="00F07692" w:rsidRPr="001F2FBF">
        <w:t>MIT</w:t>
      </w:r>
      <w:r w:rsidR="00F07692" w:rsidRPr="001F2FBF">
        <w:t>提供的演算法基礎與</w:t>
      </w:r>
      <w:r w:rsidR="00F07692" w:rsidRPr="001F2FBF">
        <w:t>Source Code</w:t>
      </w:r>
      <w:r w:rsidR="00F07692" w:rsidRPr="001F2FBF">
        <w:t>，</w:t>
      </w:r>
      <w:r w:rsidR="001B7930">
        <w:rPr>
          <w:rFonts w:hint="eastAsia"/>
        </w:rPr>
        <w:t>致力於提升</w:t>
      </w:r>
      <w:r w:rsidR="00F07692" w:rsidRPr="00F07692">
        <w:t>各類布料在掃描過程中的圖像辨識與</w:t>
      </w:r>
      <w:r w:rsidR="001E25D3">
        <w:rPr>
          <w:rFonts w:hint="eastAsia"/>
        </w:rPr>
        <w:t>自動標籤</w:t>
      </w:r>
      <w:r w:rsidR="00F07692" w:rsidRPr="00F07692">
        <w:t>分類技術。</w:t>
      </w:r>
    </w:p>
    <w:p w14:paraId="26F3E2F8" w14:textId="3DC7BE4C" w:rsidR="00E44AE4" w:rsidRPr="00E44AE4" w:rsidRDefault="00F07692" w:rsidP="00227B80">
      <w:pPr>
        <w:pStyle w:val="15"/>
        <w:ind w:firstLine="480"/>
      </w:pPr>
      <w:r w:rsidRPr="00F07692">
        <w:t>管理層深知</w:t>
      </w:r>
      <w:r w:rsidR="005E34F9">
        <w:rPr>
          <w:rFonts w:hint="eastAsia"/>
        </w:rPr>
        <w:t>，</w:t>
      </w:r>
      <w:r w:rsidR="005E34F9" w:rsidRPr="005E34F9">
        <w:t>若團隊要具備全球競爭力，</w:t>
      </w:r>
      <w:r w:rsidR="005E34F9" w:rsidRPr="007D682D">
        <w:rPr>
          <w:color w:val="EE0000"/>
        </w:rPr>
        <w:t>核心能力必須橫跨語言、文化與技術領域，因此特別重視內部技術人才的養成</w:t>
      </w:r>
      <w:proofErr w:type="gramStart"/>
      <w:r w:rsidR="005E34F9" w:rsidRPr="007D682D">
        <w:rPr>
          <w:color w:val="EE0000"/>
        </w:rPr>
        <w:t>與跨域整合</w:t>
      </w:r>
      <w:proofErr w:type="gramEnd"/>
      <w:r w:rsidR="005E34F9" w:rsidRPr="005E34F9">
        <w:t>，</w:t>
      </w:r>
      <w:r w:rsidR="00A27944">
        <w:rPr>
          <w:rFonts w:hint="eastAsia"/>
        </w:rPr>
        <w:t>並積極</w:t>
      </w:r>
      <w:r w:rsidRPr="00976C90">
        <w:rPr>
          <w:color w:val="0070C0"/>
        </w:rPr>
        <w:t>促進內部知識轉移與國際化合作能力</w:t>
      </w:r>
      <w:r w:rsidR="00BD1B85">
        <w:rPr>
          <w:rFonts w:hint="eastAsia"/>
        </w:rPr>
        <w:t>，</w:t>
      </w:r>
      <w:r w:rsidR="00317339">
        <w:rPr>
          <w:rFonts w:hint="eastAsia"/>
        </w:rPr>
        <w:t>此策略亦</w:t>
      </w:r>
      <w:r w:rsidR="00BD1B85">
        <w:rPr>
          <w:rFonts w:hint="eastAsia"/>
        </w:rPr>
        <w:t>對應了</w:t>
      </w:r>
      <w:r w:rsidR="00026B7E">
        <w:rPr>
          <w:rFonts w:hint="eastAsia"/>
        </w:rPr>
        <w:t>過去理論所提及的</w:t>
      </w:r>
      <w:r w:rsidR="00053E68" w:rsidRPr="00D428CE">
        <w:rPr>
          <w:rFonts w:hint="eastAsia"/>
          <w:color w:val="0070C0"/>
        </w:rPr>
        <w:t>組織應</w:t>
      </w:r>
      <w:r w:rsidR="00053E68" w:rsidRPr="00D428CE">
        <w:rPr>
          <w:color w:val="0070C0"/>
        </w:rPr>
        <w:t>整合多元知識來源，</w:t>
      </w:r>
      <w:r w:rsidR="00053E68" w:rsidRPr="00D428CE">
        <w:rPr>
          <w:rFonts w:hint="eastAsia"/>
          <w:color w:val="0070C0"/>
        </w:rPr>
        <w:t>以</w:t>
      </w:r>
      <w:r w:rsidR="00053E68" w:rsidRPr="00D428CE">
        <w:rPr>
          <w:color w:val="0070C0"/>
        </w:rPr>
        <w:t>強化</w:t>
      </w:r>
      <w:r w:rsidR="00610B0E" w:rsidRPr="00D428CE">
        <w:rPr>
          <w:rFonts w:hint="eastAsia"/>
          <w:color w:val="0070C0"/>
        </w:rPr>
        <w:t>營運</w:t>
      </w:r>
      <w:r w:rsidR="00053E68" w:rsidRPr="00D428CE">
        <w:rPr>
          <w:color w:val="0070C0"/>
        </w:rPr>
        <w:t>彈性與組織應變能力</w:t>
      </w:r>
      <w:r w:rsidR="0046258C" w:rsidRPr="00D428CE">
        <w:rPr>
          <w:rFonts w:hint="eastAsia"/>
          <w:color w:val="0070C0"/>
        </w:rPr>
        <w:t>作為創新動能</w:t>
      </w:r>
      <w:r w:rsidR="00053E68">
        <w:fldChar w:fldCharType="begin"/>
      </w:r>
      <w:r w:rsidR="00053E68">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053E68">
        <w:fldChar w:fldCharType="separate"/>
      </w:r>
      <w:r w:rsidR="00053E68">
        <w:rPr>
          <w:noProof/>
        </w:rPr>
        <w:t>(Kohli &amp; Melville, 2019; Nylén &amp; Holmström, 2015)</w:t>
      </w:r>
      <w:r w:rsidR="00053E68">
        <w:fldChar w:fldCharType="end"/>
      </w:r>
      <w:r w:rsidR="00ED2CD9">
        <w:rPr>
          <w:rFonts w:hint="eastAsia"/>
        </w:rPr>
        <w:t>。</w:t>
      </w:r>
      <w:r w:rsidR="00A1036F">
        <w:rPr>
          <w:rFonts w:hint="eastAsia"/>
        </w:rPr>
        <w:t>成立</w:t>
      </w:r>
      <w:r w:rsidR="00A1036F">
        <w:rPr>
          <w:rFonts w:hint="eastAsia"/>
        </w:rPr>
        <w:t>AI</w:t>
      </w:r>
      <w:r w:rsidRPr="00F07692">
        <w:t>團隊</w:t>
      </w:r>
      <w:r w:rsidR="00A1036F">
        <w:rPr>
          <w:rFonts w:hint="eastAsia"/>
        </w:rPr>
        <w:t>以後，</w:t>
      </w:r>
      <w:r w:rsidR="00A1036F" w:rsidRPr="005A3FE7">
        <w:t>Frontier.cool</w:t>
      </w:r>
      <w:r w:rsidR="00A1036F">
        <w:rPr>
          <w:rFonts w:hint="eastAsia"/>
        </w:rPr>
        <w:t>不僅</w:t>
      </w:r>
      <w:r w:rsidRPr="00D97880">
        <w:rPr>
          <w:color w:val="156082" w:themeColor="accent1"/>
        </w:rPr>
        <w:t>能自主修正與擴展布料</w:t>
      </w:r>
      <w:r w:rsidR="00CF0C47" w:rsidRPr="00D97880">
        <w:rPr>
          <w:rFonts w:hint="eastAsia"/>
          <w:color w:val="156082" w:themeColor="accent1"/>
        </w:rPr>
        <w:t>辨識的</w:t>
      </w:r>
      <w:r w:rsidRPr="00D97880">
        <w:rPr>
          <w:color w:val="156082" w:themeColor="accent1"/>
        </w:rPr>
        <w:t>AI</w:t>
      </w:r>
      <w:r w:rsidRPr="00D97880">
        <w:rPr>
          <w:color w:val="156082" w:themeColor="accent1"/>
        </w:rPr>
        <w:t>模型</w:t>
      </w:r>
      <w:r w:rsidR="00E44AE4" w:rsidRPr="00D97880">
        <w:rPr>
          <w:rFonts w:hint="eastAsia"/>
          <w:color w:val="156082" w:themeColor="accent1"/>
        </w:rPr>
        <w:t>，</w:t>
      </w:r>
      <w:r w:rsidR="00E44AE4" w:rsidRPr="00D97880">
        <w:rPr>
          <w:color w:val="156082" w:themeColor="accent1"/>
        </w:rPr>
        <w:t>也能因應實務問題進行演算法調整</w:t>
      </w:r>
      <w:r w:rsidR="00E44AE4" w:rsidRPr="00E44AE4">
        <w:t>。例如，</w:t>
      </w:r>
      <w:r w:rsidR="00E44AE4" w:rsidRPr="00183A13">
        <w:rPr>
          <w:color w:val="EE0000"/>
        </w:rPr>
        <w:t>對於</w:t>
      </w:r>
      <w:r w:rsidR="00E44AE4" w:rsidRPr="00183A13">
        <w:rPr>
          <w:color w:val="EE0000"/>
        </w:rPr>
        <w:t>CycleGAN</w:t>
      </w:r>
      <w:r w:rsidR="00E44AE4" w:rsidRPr="00183A13">
        <w:rPr>
          <w:color w:val="EE0000"/>
        </w:rPr>
        <w:t>模型在部分布料辨識不精</w:t>
      </w:r>
      <w:proofErr w:type="gramStart"/>
      <w:r w:rsidR="00E44AE4" w:rsidRPr="00183A13">
        <w:rPr>
          <w:color w:val="EE0000"/>
        </w:rPr>
        <w:t>準</w:t>
      </w:r>
      <w:proofErr w:type="gramEnd"/>
      <w:r w:rsidR="00E44AE4" w:rsidRPr="00183A13">
        <w:rPr>
          <w:color w:val="EE0000"/>
        </w:rPr>
        <w:t>的問題，</w:t>
      </w:r>
      <w:r w:rsidR="008303DE" w:rsidRPr="00183A13">
        <w:rPr>
          <w:color w:val="EE0000"/>
        </w:rPr>
        <w:t>團隊改用其他演算法進行補強</w:t>
      </w:r>
      <w:r w:rsidR="00E44AE4" w:rsidRPr="00183A13">
        <w:rPr>
          <w:color w:val="EE0000"/>
        </w:rPr>
        <w:t>，逐步建立起自主技術邏輯與解決能力</w:t>
      </w:r>
      <w:r w:rsidR="00E44AE4" w:rsidRPr="00E44AE4">
        <w:t>。</w:t>
      </w:r>
    </w:p>
    <w:p w14:paraId="19C1CF1E" w14:textId="65E79FA4" w:rsidR="00653212" w:rsidRPr="005C7693" w:rsidRDefault="00371055" w:rsidP="00D1618B">
      <w:pPr>
        <w:pStyle w:val="aff4"/>
        <w:ind w:left="360" w:right="360" w:firstLine="480"/>
      </w:pPr>
      <w:r w:rsidRPr="00545380">
        <w:rPr>
          <w:rFonts w:hint="eastAsia"/>
        </w:rPr>
        <w:t>「我們其實跟MIT合作大概就是到2021年左右。之後我們就開始自己培訓自己的AIteam，然後去把當時他們的這些</w:t>
      </w:r>
      <w:r w:rsidRPr="00545380">
        <w:t>source code</w:t>
      </w:r>
      <w:r w:rsidRPr="00545380">
        <w:rPr>
          <w:rFonts w:hint="eastAsia"/>
        </w:rPr>
        <w:t>還有算法承接下來</w:t>
      </w:r>
      <w:r w:rsidR="00175764">
        <w:t>…</w:t>
      </w:r>
      <w:r w:rsidRPr="00545380">
        <w:rPr>
          <w:rFonts w:hint="eastAsia"/>
        </w:rPr>
        <w:t>我們把一些不適合CycleGAN的布料用其它的演算法去完成，這是我們在成立之後做的一些轉變，一開始借助外面的，後來</w:t>
      </w:r>
      <w:r w:rsidR="007F4386">
        <w:rPr>
          <w:rFonts w:hint="eastAsia"/>
        </w:rPr>
        <w:t>還</w:t>
      </w:r>
      <w:r w:rsidRPr="00545380">
        <w:rPr>
          <w:rFonts w:hint="eastAsia"/>
        </w:rPr>
        <w:t>是必須要繼續自己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w:t>
      </w:r>
      <w:proofErr w:type="gramStart"/>
      <w:r w:rsidR="00032A95">
        <w:rPr>
          <w:rFonts w:hint="eastAsia"/>
        </w:rPr>
        <w:t>垂墜感</w:t>
      </w:r>
      <w:proofErr w:type="gramEnd"/>
      <w:r w:rsidR="00032A95">
        <w:rPr>
          <w:rFonts w:hint="eastAsia"/>
        </w:rPr>
        <w:t>、拉伸等物理數據等進行開發</w:t>
      </w:r>
    </w:p>
    <w:p w14:paraId="09FA5D73" w14:textId="0DCFBEEA" w:rsidR="00216282" w:rsidRPr="00216282" w:rsidRDefault="009F1CE4" w:rsidP="00DD3CA6">
      <w:pPr>
        <w:pStyle w:val="15"/>
        <w:ind w:firstLine="480"/>
      </w:pPr>
      <w:r>
        <w:t>目前布料圖層的數位辨識精</w:t>
      </w:r>
      <w:proofErr w:type="gramStart"/>
      <w:r>
        <w:t>準</w:t>
      </w:r>
      <w:proofErr w:type="gramEnd"/>
      <w:r>
        <w:t>度已達</w:t>
      </w:r>
      <w:r>
        <w:t>95</w:t>
      </w:r>
      <w:r>
        <w:t>～</w:t>
      </w:r>
      <w:r>
        <w:t>99%</w:t>
      </w:r>
      <w:r>
        <w:t>，但團隊並未止步，</w:t>
      </w:r>
      <w:r w:rsidR="00216282" w:rsidRPr="00216282">
        <w:t>仍持續投入研發資源，以強化對布料「</w:t>
      </w:r>
      <w:proofErr w:type="gramStart"/>
      <w:r w:rsidR="00216282" w:rsidRPr="00216282">
        <w:t>垂墜感</w:t>
      </w:r>
      <w:proofErr w:type="gramEnd"/>
      <w:r w:rsidR="00216282" w:rsidRPr="00216282">
        <w:t>」、「</w:t>
      </w:r>
      <w:proofErr w:type="gramStart"/>
      <w:r w:rsidR="00216282" w:rsidRPr="00216282">
        <w:t>拉伸性</w:t>
      </w:r>
      <w:proofErr w:type="gramEnd"/>
      <w:r w:rsidR="00216282" w:rsidRPr="00216282">
        <w:t>」等物理特性的數位呈現能力。這些特徵對於</w:t>
      </w:r>
      <w:r w:rsidR="00216282" w:rsidRPr="00216282">
        <w:lastRenderedPageBreak/>
        <w:t>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w:t>
      </w:r>
      <w:r w:rsidR="003D1275">
        <w:rPr>
          <w:rFonts w:hint="eastAsia"/>
        </w:rPr>
        <w:t>數位素材</w:t>
      </w:r>
      <w:r w:rsidR="00216282" w:rsidRPr="00216282">
        <w:t>真實感與實用性的關鍵</w:t>
      </w:r>
      <w:r w:rsidR="00895F9D">
        <w:rPr>
          <w:rFonts w:hint="eastAsia"/>
        </w:rPr>
        <w:t>，團隊</w:t>
      </w:r>
      <w:r w:rsidR="00895F9D">
        <w:t>藉由持續</w:t>
      </w:r>
      <w:r w:rsidR="00D50FB5">
        <w:rPr>
          <w:rFonts w:hint="eastAsia"/>
        </w:rPr>
        <w:t>研發技術與強化</w:t>
      </w:r>
      <w:r w:rsidR="00D50FB5">
        <w:rPr>
          <w:rFonts w:hint="eastAsia"/>
        </w:rPr>
        <w:t>AI</w:t>
      </w:r>
      <w:r w:rsidR="00D50FB5">
        <w:rPr>
          <w:rFonts w:hint="eastAsia"/>
        </w:rPr>
        <w:t>演</w:t>
      </w:r>
      <w:r w:rsidR="00895F9D">
        <w:t>算法，實現更穩定、</w:t>
      </w:r>
      <w:r w:rsidR="00707AEC">
        <w:rPr>
          <w:rFonts w:hint="eastAsia"/>
        </w:rPr>
        <w:t>真實、</w:t>
      </w:r>
      <w:r w:rsidR="00895F9D">
        <w:t>細緻且貼近實體質感的布料數位化成果</w:t>
      </w:r>
      <w:r w:rsidR="00216282" w:rsidRPr="00216282">
        <w:t>。</w:t>
      </w:r>
    </w:p>
    <w:p w14:paraId="2029A52C" w14:textId="38549C05" w:rsidR="00926ECC" w:rsidRDefault="00371055" w:rsidP="00D1618B">
      <w:pPr>
        <w:pStyle w:val="aff4"/>
        <w:ind w:left="360" w:right="360" w:firstLine="480"/>
      </w:pPr>
      <w:r w:rsidRPr="00CE1E36">
        <w:rPr>
          <w:rFonts w:hint="eastAsia"/>
        </w:rPr>
        <w:t>「現在還在往前做，就是圖層已經到95%到99%的準確度了，但是我們布料的</w:t>
      </w:r>
      <w:proofErr w:type="gramStart"/>
      <w:r w:rsidRPr="00CE1E36">
        <w:rPr>
          <w:rFonts w:hint="eastAsia"/>
        </w:rPr>
        <w:t>垂墜感</w:t>
      </w:r>
      <w:proofErr w:type="gramEnd"/>
      <w:r w:rsidRPr="00CE1E36">
        <w:rPr>
          <w:rFonts w:hint="eastAsia"/>
        </w:rPr>
        <w:t>、還有拉伸，這些物理數據還在還在慢慢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52" w:name="_Toc202118632"/>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52"/>
    </w:p>
    <w:p w14:paraId="60407FB4" w14:textId="7F5C3EC7" w:rsidR="00F93A93" w:rsidRPr="005C3437" w:rsidRDefault="00384F74" w:rsidP="005C3437">
      <w:pPr>
        <w:pStyle w:val="a0"/>
      </w:pPr>
      <w:r>
        <w:rPr>
          <w:rFonts w:hint="eastAsia"/>
        </w:rPr>
        <w:t>與</w:t>
      </w:r>
      <w:r w:rsidR="00C7772A" w:rsidRPr="005C3437">
        <w:rPr>
          <w:rFonts w:hint="eastAsia"/>
        </w:rPr>
        <w:t>So Real</w:t>
      </w:r>
      <w:r w:rsidR="006B0B5D" w:rsidRPr="005C3437">
        <w:rPr>
          <w:rFonts w:hint="eastAsia"/>
        </w:rPr>
        <w:t>、</w:t>
      </w:r>
      <w:r w:rsidR="007A502D" w:rsidRPr="005C3437">
        <w:t>Browzwear</w:t>
      </w:r>
      <w:r w:rsidR="007A502D" w:rsidRPr="005C3437">
        <w:rPr>
          <w:rFonts w:hint="eastAsia"/>
        </w:rPr>
        <w:t>、</w:t>
      </w:r>
      <w:r w:rsidR="007A502D" w:rsidRPr="005C3437">
        <w:rPr>
          <w:rFonts w:hint="eastAsia"/>
        </w:rPr>
        <w:t>CLO</w:t>
      </w:r>
      <w:r w:rsidR="007A502D" w:rsidRPr="005C3437">
        <w:rPr>
          <w:rFonts w:hint="eastAsia"/>
        </w:rPr>
        <w:t>等</w:t>
      </w:r>
      <w:r w:rsidR="00F93A93" w:rsidRPr="005C3437">
        <w:t>合作，拓展數位布片</w:t>
      </w:r>
      <w:r w:rsidR="00291D58">
        <w:rPr>
          <w:rFonts w:hint="eastAsia"/>
        </w:rPr>
        <w:t>3D</w:t>
      </w:r>
      <w:r w:rsidR="00F93A93" w:rsidRPr="005C3437">
        <w:t>應用場景</w:t>
      </w:r>
      <w:r w:rsidR="009D56F2" w:rsidRPr="005C3437">
        <w:t>、強化</w:t>
      </w:r>
      <w:r w:rsidR="00AE1A5F" w:rsidRPr="005C3437">
        <w:rPr>
          <w:rFonts w:hint="eastAsia"/>
        </w:rPr>
        <w:t>3D</w:t>
      </w:r>
      <w:r w:rsidR="00AE1A5F" w:rsidRPr="005C3437">
        <w:rPr>
          <w:rFonts w:hint="eastAsia"/>
        </w:rPr>
        <w:t>掃描技術</w:t>
      </w:r>
      <w:r w:rsidR="00F93A93" w:rsidRPr="005C3437">
        <w:t>（</w:t>
      </w:r>
      <w:r w:rsidR="00F93A93" w:rsidRPr="005C3437">
        <w:t>2021</w:t>
      </w:r>
      <w:r w:rsidR="00F93A93" w:rsidRPr="005C3437">
        <w:t>）</w:t>
      </w:r>
    </w:p>
    <w:p w14:paraId="3E19B577" w14:textId="436B4D54" w:rsidR="00520775" w:rsidRDefault="0057366D" w:rsidP="00DD3CA6">
      <w:pPr>
        <w:pStyle w:val="15"/>
        <w:ind w:firstLine="480"/>
      </w:pPr>
      <w:r>
        <w:rPr>
          <w:rFonts w:hint="eastAsia"/>
        </w:rPr>
        <w:t>為了</w:t>
      </w:r>
      <w:r w:rsidR="00753127" w:rsidRPr="00753127">
        <w:t>持續精進內部的數位掃描技術</w:t>
      </w:r>
      <w:r>
        <w:rPr>
          <w:rFonts w:hint="eastAsia"/>
        </w:rPr>
        <w:t>與平台多元應用</w:t>
      </w:r>
      <w:r w:rsidR="00FA5C62">
        <w:rPr>
          <w:rFonts w:hint="eastAsia"/>
        </w:rPr>
        <w:t>，</w:t>
      </w:r>
      <w:r w:rsidR="00FA5C62" w:rsidRPr="005A3FE7">
        <w:t>Frontier.cool</w:t>
      </w:r>
      <w:r w:rsidR="00B77651" w:rsidRPr="00B77651">
        <w:t>也積極拓展外部資源與合作關係。</w:t>
      </w:r>
      <w:r w:rsidR="00EE58C7">
        <w:rPr>
          <w:rFonts w:hint="eastAsia"/>
          <w:color w:val="EE0000"/>
        </w:rPr>
        <w:t>Frontier.cool</w:t>
      </w:r>
      <w:r w:rsidR="00EE58C7">
        <w:rPr>
          <w:rFonts w:hint="eastAsia"/>
          <w:color w:val="EE0000"/>
        </w:rPr>
        <w:t>的掃描技術在平面的</w:t>
      </w:r>
      <w:r w:rsidR="00EE58C7">
        <w:rPr>
          <w:rFonts w:hint="eastAsia"/>
          <w:color w:val="EE0000"/>
        </w:rPr>
        <w:t>2D</w:t>
      </w:r>
      <w:r w:rsidR="00EE58C7">
        <w:rPr>
          <w:rFonts w:hint="eastAsia"/>
          <w:color w:val="EE0000"/>
        </w:rPr>
        <w:t>布料表現</w:t>
      </w:r>
      <w:r w:rsidR="006C070C">
        <w:rPr>
          <w:rFonts w:hint="eastAsia"/>
          <w:color w:val="EE0000"/>
        </w:rPr>
        <w:t>良好</w:t>
      </w:r>
      <w:r w:rsidR="00EE58C7">
        <w:rPr>
          <w:rFonts w:hint="eastAsia"/>
          <w:color w:val="EE0000"/>
        </w:rPr>
        <w:t>，可</w:t>
      </w:r>
      <w:r w:rsidR="00CC0C80">
        <w:rPr>
          <w:rFonts w:hint="eastAsia"/>
          <w:color w:val="EE0000"/>
        </w:rPr>
        <w:t>處理</w:t>
      </w:r>
      <w:r w:rsidR="00EE58C7">
        <w:rPr>
          <w:rFonts w:hint="eastAsia"/>
          <w:color w:val="EE0000"/>
        </w:rPr>
        <w:t>3D</w:t>
      </w:r>
      <w:r w:rsidR="00EE58C7">
        <w:rPr>
          <w:rFonts w:hint="eastAsia"/>
          <w:color w:val="EE0000"/>
        </w:rPr>
        <w:t>材料時卻不夠純熟</w:t>
      </w:r>
      <w:r w:rsidR="00EE58C7" w:rsidRPr="00216FCD">
        <w:rPr>
          <w:rFonts w:hint="eastAsia"/>
        </w:rPr>
        <w:t>，時尚產業的</w:t>
      </w:r>
      <w:r w:rsidR="00EE58C7" w:rsidRPr="00216FCD">
        <w:rPr>
          <w:rFonts w:hint="eastAsia"/>
        </w:rPr>
        <w:t>2D</w:t>
      </w:r>
      <w:r w:rsidR="00EE58C7" w:rsidRPr="00216FCD">
        <w:rPr>
          <w:rFonts w:hint="eastAsia"/>
        </w:rPr>
        <w:t>材料包含</w:t>
      </w:r>
      <w:r w:rsidR="00664DBD">
        <w:rPr>
          <w:rFonts w:hint="eastAsia"/>
        </w:rPr>
        <w:t>單面</w:t>
      </w:r>
      <w:r w:rsidR="00EE58C7" w:rsidRPr="00216FCD">
        <w:rPr>
          <w:rFonts w:hint="eastAsia"/>
        </w:rPr>
        <w:t>布料</w:t>
      </w:r>
      <w:r w:rsidR="001067B9" w:rsidRPr="00216FCD">
        <w:rPr>
          <w:rFonts w:hint="eastAsia"/>
        </w:rPr>
        <w:t>、皮革、</w:t>
      </w:r>
      <w:proofErr w:type="gramStart"/>
      <w:r w:rsidR="001067B9" w:rsidRPr="00216FCD">
        <w:rPr>
          <w:rFonts w:hint="eastAsia"/>
        </w:rPr>
        <w:t>網紗等</w:t>
      </w:r>
      <w:proofErr w:type="gramEnd"/>
      <w:r w:rsidR="001067B9" w:rsidRPr="00216FCD">
        <w:rPr>
          <w:rFonts w:hint="eastAsia"/>
        </w:rPr>
        <w:t>，而</w:t>
      </w:r>
      <w:r w:rsidR="001067B9" w:rsidRPr="00216FCD">
        <w:rPr>
          <w:rFonts w:hint="eastAsia"/>
        </w:rPr>
        <w:t>3D</w:t>
      </w:r>
      <w:r w:rsidR="001067B9" w:rsidRPr="00216FCD">
        <w:rPr>
          <w:rFonts w:hint="eastAsia"/>
        </w:rPr>
        <w:t>立體材料包含立體布料</w:t>
      </w:r>
      <w:r w:rsidR="008932E0">
        <w:rPr>
          <w:rFonts w:hint="eastAsia"/>
        </w:rPr>
        <w:t>（</w:t>
      </w:r>
      <w:r w:rsidR="00757E27">
        <w:rPr>
          <w:rFonts w:hint="eastAsia"/>
        </w:rPr>
        <w:t>如</w:t>
      </w:r>
      <w:r w:rsidR="00664DBD">
        <w:rPr>
          <w:rFonts w:hint="eastAsia"/>
        </w:rPr>
        <w:t>雙面布料、</w:t>
      </w:r>
      <w:r w:rsidR="00F42833">
        <w:rPr>
          <w:rFonts w:hint="eastAsia"/>
        </w:rPr>
        <w:t>細絨毛布</w:t>
      </w:r>
      <w:r w:rsidR="002F4A51">
        <w:rPr>
          <w:rFonts w:hint="eastAsia"/>
        </w:rPr>
        <w:t>料</w:t>
      </w:r>
      <w:r w:rsidR="00A4285C">
        <w:rPr>
          <w:rFonts w:hint="eastAsia"/>
        </w:rPr>
        <w:t>、</w:t>
      </w:r>
      <w:r w:rsidR="00985059">
        <w:rPr>
          <w:rFonts w:hint="eastAsia"/>
        </w:rPr>
        <w:t>針織</w:t>
      </w:r>
      <w:r w:rsidR="00F42833">
        <w:rPr>
          <w:rFonts w:hint="eastAsia"/>
        </w:rPr>
        <w:t>布</w:t>
      </w:r>
      <w:r w:rsidR="009F4276">
        <w:rPr>
          <w:rFonts w:hint="eastAsia"/>
        </w:rPr>
        <w:t>料</w:t>
      </w:r>
      <w:r w:rsidR="008932E0">
        <w:rPr>
          <w:rFonts w:hint="eastAsia"/>
        </w:rPr>
        <w:t>）</w:t>
      </w:r>
      <w:r w:rsidR="001067B9" w:rsidRPr="00216FCD">
        <w:rPr>
          <w:rFonts w:hint="eastAsia"/>
        </w:rPr>
        <w:t>、鈕扣、拉鍊、珍珠等裝飾物</w:t>
      </w:r>
      <w:r w:rsidR="008E63B3" w:rsidRPr="00216FCD">
        <w:rPr>
          <w:rFonts w:hint="eastAsia"/>
        </w:rPr>
        <w:t>，</w:t>
      </w:r>
      <w:r w:rsidR="0044606B" w:rsidRPr="00216FCD">
        <w:rPr>
          <w:rFonts w:hint="eastAsia"/>
        </w:rPr>
        <w:t>為了強化團隊對</w:t>
      </w:r>
      <w:r w:rsidR="0044606B" w:rsidRPr="00216FCD">
        <w:rPr>
          <w:rFonts w:hint="eastAsia"/>
        </w:rPr>
        <w:t>3D</w:t>
      </w:r>
      <w:r w:rsidR="0044606B" w:rsidRPr="00216FCD">
        <w:rPr>
          <w:rFonts w:hint="eastAsia"/>
        </w:rPr>
        <w:t>材料的掃描技術，</w:t>
      </w:r>
      <w:r w:rsidR="00A05C1A" w:rsidRPr="00216FCD">
        <w:t>團隊</w:t>
      </w:r>
      <w:r w:rsidR="00156A22" w:rsidRPr="00216FCD">
        <w:rPr>
          <w:rFonts w:hint="eastAsia"/>
        </w:rPr>
        <w:t>遂於</w:t>
      </w:r>
      <w:r w:rsidR="00156A22" w:rsidRPr="00216FCD">
        <w:rPr>
          <w:rFonts w:hint="eastAsia"/>
        </w:rPr>
        <w:t>2021</w:t>
      </w:r>
      <w:r w:rsidR="00156A22" w:rsidRPr="00216FCD">
        <w:rPr>
          <w:rFonts w:hint="eastAsia"/>
        </w:rPr>
        <w:t>年</w:t>
      </w:r>
      <w:r w:rsidR="00C21419" w:rsidRPr="00216FCD">
        <w:rPr>
          <w:rFonts w:hint="eastAsia"/>
        </w:rPr>
        <w:t>與</w:t>
      </w:r>
      <w:r w:rsidR="00A05C1A" w:rsidRPr="004C24B4">
        <w:rPr>
          <w:color w:val="EE0000"/>
        </w:rPr>
        <w:t>瑞士</w:t>
      </w:r>
      <w:r w:rsidR="00A05C1A" w:rsidRPr="004C24B4">
        <w:rPr>
          <w:color w:val="EE0000"/>
        </w:rPr>
        <w:t>3D</w:t>
      </w:r>
      <w:r w:rsidR="00B822AC" w:rsidRPr="004C24B4">
        <w:rPr>
          <w:rFonts w:hint="eastAsia"/>
          <w:color w:val="EE0000"/>
        </w:rPr>
        <w:t>數位掃描業者</w:t>
      </w:r>
      <w:r w:rsidR="006B1B51" w:rsidRPr="004C24B4">
        <w:rPr>
          <w:rFonts w:hint="eastAsia"/>
          <w:color w:val="EE0000"/>
        </w:rPr>
        <w:t>So Rea</w:t>
      </w:r>
      <w:r w:rsidR="00B12CF1">
        <w:rPr>
          <w:rFonts w:hint="eastAsia"/>
          <w:color w:val="EE0000"/>
        </w:rPr>
        <w:t>l</w:t>
      </w:r>
      <w:r w:rsidR="00DA2FFD">
        <w:rPr>
          <w:rFonts w:hint="eastAsia"/>
          <w:color w:val="EE0000"/>
        </w:rPr>
        <w:t>簽約</w:t>
      </w:r>
      <w:r w:rsidR="00C2609B">
        <w:rPr>
          <w:rStyle w:val="afff9"/>
          <w:color w:val="EE0000"/>
        </w:rPr>
        <w:footnoteReference w:id="19"/>
      </w:r>
      <w:r w:rsidR="00DA2FFD" w:rsidRPr="00AC60DE">
        <w:rPr>
          <w:rFonts w:hint="eastAsia"/>
        </w:rPr>
        <w:t>，</w:t>
      </w:r>
      <w:r w:rsidR="00247370" w:rsidRPr="00AC60DE">
        <w:rPr>
          <w:rFonts w:hint="eastAsia"/>
        </w:rPr>
        <w:t>透過</w:t>
      </w:r>
      <w:r w:rsidR="004E278B">
        <w:rPr>
          <w:rFonts w:hint="eastAsia"/>
        </w:rPr>
        <w:t>導入</w:t>
      </w:r>
      <w:r w:rsidR="004E278B" w:rsidRPr="00AC60DE">
        <w:rPr>
          <w:rFonts w:hint="eastAsia"/>
        </w:rPr>
        <w:t>So Real</w:t>
      </w:r>
      <w:r w:rsidR="0063367F">
        <w:rPr>
          <w:rFonts w:hint="eastAsia"/>
        </w:rPr>
        <w:t>的</w:t>
      </w:r>
      <w:r w:rsidR="004E278B">
        <w:rPr>
          <w:rFonts w:hint="eastAsia"/>
        </w:rPr>
        <w:t>專業</w:t>
      </w:r>
      <w:r w:rsidR="004E278B" w:rsidRPr="00AC60DE">
        <w:rPr>
          <w:rFonts w:hint="eastAsia"/>
        </w:rPr>
        <w:t>3D</w:t>
      </w:r>
      <w:r w:rsidR="004E278B" w:rsidRPr="00AC60DE">
        <w:rPr>
          <w:rFonts w:hint="eastAsia"/>
        </w:rPr>
        <w:t>掃描技術</w:t>
      </w:r>
      <w:r w:rsidR="00D75B3C">
        <w:rPr>
          <w:rFonts w:hint="eastAsia"/>
        </w:rPr>
        <w:t>來</w:t>
      </w:r>
      <w:r w:rsidR="002F070D">
        <w:rPr>
          <w:rFonts w:hint="eastAsia"/>
        </w:rPr>
        <w:t>強化</w:t>
      </w:r>
      <w:r w:rsidR="00A55DD9">
        <w:rPr>
          <w:rFonts w:hint="eastAsia"/>
        </w:rPr>
        <w:t>團隊</w:t>
      </w:r>
      <w:r w:rsidR="00247370" w:rsidRPr="00AC60DE">
        <w:rPr>
          <w:rFonts w:hint="eastAsia"/>
        </w:rPr>
        <w:t>數位化</w:t>
      </w:r>
      <w:r w:rsidR="002F070D">
        <w:rPr>
          <w:rFonts w:hint="eastAsia"/>
        </w:rPr>
        <w:t>的能力</w:t>
      </w:r>
      <w:r w:rsidR="00247370" w:rsidRPr="00AC60DE">
        <w:rPr>
          <w:rFonts w:hint="eastAsia"/>
        </w:rPr>
        <w:t>。</w:t>
      </w:r>
      <w:proofErr w:type="gramStart"/>
      <w:r w:rsidR="00221629">
        <w:rPr>
          <w:rFonts w:hint="eastAsia"/>
        </w:rPr>
        <w:t>此外，</w:t>
      </w:r>
      <w:proofErr w:type="gramEnd"/>
      <w:r w:rsidR="009A4277">
        <w:rPr>
          <w:rFonts w:hint="eastAsia"/>
        </w:rPr>
        <w:t>Frontier.cool</w:t>
      </w:r>
      <w:r w:rsidR="009A4277">
        <w:rPr>
          <w:rFonts w:hint="eastAsia"/>
        </w:rPr>
        <w:t>也和</w:t>
      </w:r>
      <w:r w:rsidR="004C24B4" w:rsidRPr="005A6B7D">
        <w:rPr>
          <w:rFonts w:hint="eastAsia"/>
        </w:rPr>
        <w:t>3D</w:t>
      </w:r>
      <w:r w:rsidR="009C109A">
        <w:rPr>
          <w:rFonts w:hint="eastAsia"/>
        </w:rPr>
        <w:t>數位</w:t>
      </w:r>
      <w:r w:rsidR="004C24B4" w:rsidRPr="005A6B7D">
        <w:rPr>
          <w:rFonts w:hint="eastAsia"/>
        </w:rPr>
        <w:t>設計軟體商如</w:t>
      </w:r>
      <w:r w:rsidR="004C24B4" w:rsidRPr="005A6B7D">
        <w:t>Browzwear</w:t>
      </w:r>
      <w:r w:rsidR="004C24B4" w:rsidRPr="005A6B7D">
        <w:rPr>
          <w:rFonts w:hint="eastAsia"/>
        </w:rPr>
        <w:t>、</w:t>
      </w:r>
      <w:r w:rsidR="004C24B4">
        <w:rPr>
          <w:rFonts w:hint="eastAsia"/>
        </w:rPr>
        <w:t>CLO</w:t>
      </w:r>
      <w:r w:rsidR="006B1B51" w:rsidRPr="006B1B51">
        <w:rPr>
          <w:rFonts w:hint="eastAsia"/>
        </w:rPr>
        <w:t>公司等合作</w:t>
      </w:r>
      <w:r w:rsidR="00A05C1A" w:rsidRPr="00A05C1A">
        <w:t>，</w:t>
      </w:r>
      <w:r w:rsidR="00067668">
        <w:rPr>
          <w:rFonts w:hint="eastAsia"/>
        </w:rPr>
        <w:t>讓</w:t>
      </w:r>
      <w:r w:rsidR="00D9735F">
        <w:rPr>
          <w:rFonts w:hint="eastAsia"/>
        </w:rPr>
        <w:t>數位素材</w:t>
      </w:r>
      <w:r w:rsidR="009743F6">
        <w:rPr>
          <w:rFonts w:hint="eastAsia"/>
        </w:rPr>
        <w:t>可以在</w:t>
      </w:r>
      <w:r w:rsidR="00A05C1A" w:rsidRPr="005A6B7D">
        <w:t>時尚產業的</w:t>
      </w:r>
      <w:r w:rsidR="00A05C1A" w:rsidRPr="005A6B7D">
        <w:t>3D</w:t>
      </w:r>
      <w:r w:rsidR="00A05C1A" w:rsidRPr="005A6B7D">
        <w:t>打樣與虛擬</w:t>
      </w:r>
      <w:r w:rsidR="00047F04">
        <w:rPr>
          <w:rFonts w:hint="eastAsia"/>
        </w:rPr>
        <w:t>試穿中</w:t>
      </w:r>
      <w:r w:rsidR="00673A00">
        <w:rPr>
          <w:rFonts w:hint="eastAsia"/>
        </w:rPr>
        <w:t>呈現</w:t>
      </w:r>
      <w:r w:rsidR="004D0049">
        <w:rPr>
          <w:rFonts w:hint="eastAsia"/>
        </w:rPr>
        <w:t>，</w:t>
      </w:r>
      <w:r w:rsidR="00D9735F">
        <w:rPr>
          <w:rFonts w:hint="eastAsia"/>
        </w:rPr>
        <w:t>並</w:t>
      </w:r>
      <w:r w:rsidR="00B463E6" w:rsidRPr="00B463E6">
        <w:t>應用於</w:t>
      </w:r>
      <w:r w:rsidR="00B463E6" w:rsidRPr="00B463E6">
        <w:t>VStitcher</w:t>
      </w:r>
      <w:r w:rsidR="00B463E6" w:rsidRPr="00B463E6">
        <w:t>、</w:t>
      </w:r>
      <w:r w:rsidR="00B463E6" w:rsidRPr="00B463E6">
        <w:t>Lotta</w:t>
      </w:r>
      <w:r w:rsidR="00B463E6" w:rsidRPr="00B463E6">
        <w:t>等</w:t>
      </w:r>
      <w:commentRangeStart w:id="153"/>
      <w:r w:rsidR="00B463E6" w:rsidRPr="003C7326">
        <w:t>虛擬試穿</w:t>
      </w:r>
      <w:commentRangeEnd w:id="153"/>
      <w:r w:rsidR="00ED3522" w:rsidRPr="003C7326">
        <w:rPr>
          <w:rStyle w:val="af7"/>
        </w:rPr>
        <w:commentReference w:id="153"/>
      </w:r>
      <w:r w:rsidR="00C94498">
        <w:rPr>
          <w:rFonts w:hint="eastAsia"/>
        </w:rPr>
        <w:t>軟體</w:t>
      </w:r>
      <w:r w:rsidR="00B463E6" w:rsidRPr="003C7326">
        <w:t>與設計流程</w:t>
      </w:r>
      <w:r w:rsidR="00BE4C09">
        <w:rPr>
          <w:rFonts w:hint="eastAsia"/>
        </w:rPr>
        <w:t>中</w:t>
      </w:r>
      <w:r w:rsidR="00B463E6" w:rsidRPr="003C7326">
        <w:t>，</w:t>
      </w:r>
      <w:r w:rsidR="00B463E6" w:rsidRPr="00CC1C32">
        <w:rPr>
          <w:color w:val="EE0000"/>
        </w:rPr>
        <w:t>提升</w:t>
      </w:r>
      <w:r w:rsidR="005B2025">
        <w:rPr>
          <w:rFonts w:hint="eastAsia"/>
          <w:color w:val="EE0000"/>
        </w:rPr>
        <w:t>數位布片素材</w:t>
      </w:r>
      <w:r w:rsidR="00B463E6" w:rsidRPr="00CC1C32">
        <w:rPr>
          <w:color w:val="EE0000"/>
        </w:rPr>
        <w:t>在設計端的互動性與實用價值</w:t>
      </w:r>
      <w:r w:rsidR="00B463E6" w:rsidRPr="00B463E6">
        <w:t>。</w:t>
      </w:r>
    </w:p>
    <w:p w14:paraId="5939598D" w14:textId="40541664" w:rsidR="006558D7" w:rsidRDefault="006558D7" w:rsidP="00410D6D">
      <w:pPr>
        <w:pStyle w:val="a0"/>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71F0936E"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w:t>
      </w:r>
      <w:r w:rsidR="00DD3813" w:rsidRPr="004B66CC">
        <w:rPr>
          <w:color w:val="EE0000"/>
        </w:rPr>
        <w:t>舉辦首屆數位紡織高峰會</w:t>
      </w:r>
      <w:r w:rsidR="00DE67EA">
        <w:rPr>
          <w:rStyle w:val="afff9"/>
          <w:color w:val="EE0000"/>
        </w:rPr>
        <w:footnoteReference w:id="20"/>
      </w:r>
      <w:r w:rsidR="003B3643">
        <w:rPr>
          <w:rFonts w:hint="eastAsia"/>
        </w:rPr>
        <w:t>，期望透過</w:t>
      </w:r>
      <w:r w:rsidR="007F3C47">
        <w:rPr>
          <w:rFonts w:hint="eastAsia"/>
        </w:rPr>
        <w:t>會議</w:t>
      </w:r>
      <w:r w:rsidR="00194C4C">
        <w:rPr>
          <w:rFonts w:hint="eastAsia"/>
        </w:rPr>
        <w:t>促進同業與跨業交流，</w:t>
      </w:r>
      <w:r w:rsidR="00905C79">
        <w:rPr>
          <w:rFonts w:hint="eastAsia"/>
        </w:rPr>
        <w:t>創辦人</w:t>
      </w:r>
      <w:r w:rsidR="005133AC">
        <w:rPr>
          <w:rFonts w:hint="eastAsia"/>
        </w:rPr>
        <w:t>亦</w:t>
      </w:r>
      <w:r w:rsidR="00905C79">
        <w:rPr>
          <w:rFonts w:hint="eastAsia"/>
        </w:rPr>
        <w:t>在高峰會上</w:t>
      </w:r>
      <w:r w:rsidR="00012B87">
        <w:rPr>
          <w:rFonts w:hint="eastAsia"/>
        </w:rPr>
        <w:t>並持續宣揚紡織業需要重視</w:t>
      </w:r>
      <w:r w:rsidR="00E75B74">
        <w:rPr>
          <w:rFonts w:hint="eastAsia"/>
        </w:rPr>
        <w:t>起</w:t>
      </w:r>
      <w:r w:rsidR="00012B87" w:rsidRPr="000916D0">
        <w:rPr>
          <w:rFonts w:hint="eastAsia"/>
          <w:color w:val="156082" w:themeColor="accent1"/>
        </w:rPr>
        <w:t>資源浪費、</w:t>
      </w:r>
      <w:r w:rsidR="002350D6" w:rsidRPr="000916D0">
        <w:rPr>
          <w:rFonts w:hint="eastAsia"/>
          <w:color w:val="156082" w:themeColor="accent1"/>
        </w:rPr>
        <w:t>成衣與布料</w:t>
      </w:r>
      <w:r w:rsidR="004F3898" w:rsidRPr="000916D0">
        <w:rPr>
          <w:rFonts w:hint="eastAsia"/>
          <w:color w:val="156082" w:themeColor="accent1"/>
        </w:rPr>
        <w:t>高庫存</w:t>
      </w:r>
      <w:r w:rsidR="004F3898">
        <w:rPr>
          <w:rFonts w:hint="eastAsia"/>
        </w:rPr>
        <w:t>等</w:t>
      </w:r>
      <w:r w:rsidR="00012B87">
        <w:rPr>
          <w:rFonts w:hint="eastAsia"/>
        </w:rPr>
        <w:t>議題，</w:t>
      </w:r>
      <w:r w:rsidR="009E5FA7">
        <w:rPr>
          <w:rFonts w:hint="eastAsia"/>
        </w:rPr>
        <w:t>藉由</w:t>
      </w:r>
      <w:r w:rsidR="004F3898">
        <w:rPr>
          <w:rFonts w:hint="eastAsia"/>
        </w:rPr>
        <w:t>呼籲</w:t>
      </w:r>
      <w:r w:rsidR="0041315E">
        <w:rPr>
          <w:rFonts w:hint="eastAsia"/>
        </w:rPr>
        <w:t>產業</w:t>
      </w:r>
      <w:r w:rsidR="00C97821">
        <w:rPr>
          <w:rFonts w:hint="eastAsia"/>
        </w:rPr>
        <w:t>使用</w:t>
      </w:r>
      <w:r w:rsidR="009E5FA7">
        <w:rPr>
          <w:rFonts w:hint="eastAsia"/>
        </w:rPr>
        <w:t>擴大</w:t>
      </w:r>
      <w:r w:rsidR="0041315E" w:rsidRPr="0041315E">
        <w:t>3D</w:t>
      </w:r>
      <w:r w:rsidR="0041315E" w:rsidRPr="0041315E">
        <w:t>產</w:t>
      </w:r>
      <w:r w:rsidR="0041315E" w:rsidRPr="0041315E">
        <w:lastRenderedPageBreak/>
        <w:t>品設計</w:t>
      </w:r>
      <w:r w:rsidR="00691AD3">
        <w:rPr>
          <w:rFonts w:hint="eastAsia"/>
        </w:rPr>
        <w:t>、虛擬試穿等技術</w:t>
      </w:r>
      <w:r w:rsidR="003C3F35">
        <w:rPr>
          <w:rFonts w:hint="eastAsia"/>
        </w:rPr>
        <w:t>以</w:t>
      </w:r>
      <w:r w:rsidR="00691AD3">
        <w:rPr>
          <w:rFonts w:hint="eastAsia"/>
        </w:rPr>
        <w:t>實現</w:t>
      </w:r>
      <w:r w:rsidR="003C3F35">
        <w:rPr>
          <w:rFonts w:hint="eastAsia"/>
        </w:rPr>
        <w:t>需求導向的生產製造</w:t>
      </w:r>
      <w:r w:rsidR="00C22772" w:rsidRPr="00C22772">
        <w:t>模式</w:t>
      </w:r>
      <w:r w:rsidR="003C3F35">
        <w:rPr>
          <w:rFonts w:hint="eastAsia"/>
        </w:rPr>
        <w:t>，</w:t>
      </w:r>
      <w:r w:rsidR="00194C4C" w:rsidRPr="00194C4C">
        <w:t>喚起傳統</w:t>
      </w:r>
      <w:r w:rsidR="009E5FA7">
        <w:rPr>
          <w:rFonts w:hint="eastAsia"/>
        </w:rPr>
        <w:t>業</w:t>
      </w:r>
      <w:r w:rsidR="00194C4C" w:rsidRPr="00194C4C">
        <w:t>者對數位轉型議題的重視</w:t>
      </w:r>
      <w:r w:rsidR="00D61D48">
        <w:rPr>
          <w:rFonts w:hint="eastAsia"/>
        </w:rPr>
        <w:t>，</w:t>
      </w:r>
      <w:r w:rsidR="009E5FA7">
        <w:rPr>
          <w:rFonts w:hint="eastAsia"/>
        </w:rPr>
        <w:t>並帶出</w:t>
      </w:r>
      <w:r w:rsidR="009E5FA7" w:rsidRPr="00E314B2">
        <w:t>Frontier.co</w:t>
      </w:r>
      <w:r w:rsidR="009E5FA7">
        <w:rPr>
          <w:rFonts w:hint="eastAsia"/>
        </w:rPr>
        <w:t>ol</w:t>
      </w:r>
      <w:r w:rsidR="00FA33FB">
        <w:rPr>
          <w:rFonts w:hint="eastAsia"/>
        </w:rPr>
        <w:t>雲端平台產品</w:t>
      </w:r>
      <w:r w:rsidR="00775C10">
        <w:rPr>
          <w:rFonts w:hint="eastAsia"/>
        </w:rPr>
        <w:t>與數位</w:t>
      </w:r>
      <w:r w:rsidR="00D61D48">
        <w:rPr>
          <w:rFonts w:hint="eastAsia"/>
        </w:rPr>
        <w:t>布片素材在轉型中的</w:t>
      </w:r>
      <w:r w:rsidR="00FA33FB">
        <w:rPr>
          <w:rFonts w:hint="eastAsia"/>
        </w:rPr>
        <w:t>重要角色</w:t>
      </w:r>
      <w:r w:rsidR="00365F66" w:rsidRPr="00365F66">
        <w:t>。</w:t>
      </w:r>
    </w:p>
    <w:p w14:paraId="6C8FA008" w14:textId="59034D60"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51507">
        <w:rPr>
          <w:rStyle w:val="afff9"/>
        </w:rPr>
        <w:footnoteReference w:id="21"/>
      </w:r>
      <w:r w:rsidR="005B5A73">
        <w:rPr>
          <w:rFonts w:hint="eastAsia"/>
        </w:rPr>
        <w:t>。</w:t>
      </w:r>
      <w:r w:rsidRPr="001E0CE0">
        <w:t>透過一系列國內外產業論壇與競賽活動，</w:t>
      </w:r>
      <w:r w:rsidR="00F57FA5">
        <w:rPr>
          <w:rFonts w:hint="eastAsia"/>
        </w:rPr>
        <w:t>使</w:t>
      </w:r>
      <w:r w:rsidRPr="0019450E">
        <w:rPr>
          <w:color w:val="EE0000"/>
        </w:rPr>
        <w:t>團隊不僅</w:t>
      </w:r>
      <w:r w:rsidR="00925E58" w:rsidRPr="0019450E">
        <w:rPr>
          <w:rFonts w:hint="eastAsia"/>
          <w:color w:val="EE0000"/>
        </w:rPr>
        <w:t>掌握</w:t>
      </w:r>
      <w:r w:rsidRPr="0019450E">
        <w:rPr>
          <w:color w:val="EE0000"/>
        </w:rPr>
        <w:t>全球最新紡織數位應用趨勢，</w:t>
      </w:r>
      <w:r w:rsidR="00825F1F">
        <w:rPr>
          <w:rFonts w:hint="eastAsia"/>
          <w:color w:val="EE0000"/>
        </w:rPr>
        <w:t>更在</w:t>
      </w:r>
      <w:r w:rsidR="007B12AF" w:rsidRPr="0019450E">
        <w:rPr>
          <w:color w:val="EE0000"/>
        </w:rPr>
        <w:t>跨國交流</w:t>
      </w:r>
      <w:r w:rsidR="00825F1F">
        <w:rPr>
          <w:rFonts w:hint="eastAsia"/>
          <w:color w:val="EE0000"/>
        </w:rPr>
        <w:t>間</w:t>
      </w:r>
      <w:r w:rsidR="007B12AF" w:rsidRPr="0019450E">
        <w:rPr>
          <w:color w:val="EE0000"/>
        </w:rPr>
        <w:t>持續探索更多資源、經驗與人脈網絡</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54" w:name="_Toc202118633"/>
      <w:r>
        <w:rPr>
          <w:rFonts w:hint="eastAsia"/>
        </w:rPr>
        <w:t xml:space="preserve">5.3.6 </w:t>
      </w:r>
      <w:r w:rsidR="002766EC" w:rsidRPr="002766EC">
        <w:rPr>
          <w:rFonts w:hint="eastAsia"/>
        </w:rPr>
        <w:t>平衡機制</w:t>
      </w:r>
      <w:bookmarkEnd w:id="154"/>
    </w:p>
    <w:p w14:paraId="4A15E772" w14:textId="3835F7D3" w:rsidR="009C5439" w:rsidRDefault="004B6E48" w:rsidP="00605479">
      <w:pPr>
        <w:pStyle w:val="a0"/>
      </w:pPr>
      <w:r>
        <w:rPr>
          <w:rFonts w:hint="eastAsia"/>
        </w:rPr>
        <w:t>布片檔案</w:t>
      </w:r>
      <w:r w:rsidR="00CE72BC">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766089F6" w:rsidR="00D33DA2" w:rsidRDefault="00D33DA2" w:rsidP="00605479">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w:t>
      </w:r>
      <w:r w:rsidRPr="003559FD">
        <w:rPr>
          <w:color w:val="EE0000"/>
        </w:rPr>
        <w:t>提升</w:t>
      </w:r>
      <w:r w:rsidR="00580290" w:rsidRPr="003559FD">
        <w:rPr>
          <w:rFonts w:hint="eastAsia"/>
          <w:color w:val="EE0000"/>
        </w:rPr>
        <w:t>使用者</w:t>
      </w:r>
      <w:r w:rsidRPr="003559FD">
        <w:rPr>
          <w:color w:val="EE0000"/>
        </w:rPr>
        <w:t>參與度</w:t>
      </w:r>
      <w:r w:rsidRPr="00D33DA2">
        <w:t>，</w:t>
      </w:r>
      <w:r w:rsidR="00DA008C" w:rsidRPr="00DA008C">
        <w:t>也持續累積數位布片資產</w:t>
      </w:r>
      <w:r w:rsidR="00FE11E9">
        <w:rPr>
          <w:rFonts w:hint="eastAsia"/>
        </w:rPr>
        <w:t>與數位化相關經驗</w:t>
      </w:r>
      <w:r w:rsidR="00A02D0F">
        <w:rPr>
          <w:rFonts w:hint="eastAsia"/>
        </w:rPr>
        <w:t>，擴大平台的商業與協作價值</w:t>
      </w:r>
      <w:r w:rsidR="00DA008C" w:rsidRPr="00DA008C">
        <w:t>。</w:t>
      </w:r>
    </w:p>
    <w:p w14:paraId="36E44066" w14:textId="4D90A648" w:rsidR="00FE7033" w:rsidRDefault="007B28C2" w:rsidP="00605479">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w:t>
      </w:r>
      <w:r w:rsidR="003559FD">
        <w:rPr>
          <w:rFonts w:hint="eastAsia"/>
        </w:rPr>
        <w:t>團隊</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sidRPr="000F36AE">
        <w:rPr>
          <w:rFonts w:hint="eastAsia"/>
          <w:color w:val="EE0000"/>
        </w:rPr>
        <w:t>持續</w:t>
      </w:r>
      <w:r w:rsidR="00085CF1" w:rsidRPr="000F36AE">
        <w:rPr>
          <w:color w:val="EE0000"/>
        </w:rPr>
        <w:t>以</w:t>
      </w:r>
      <w:r w:rsidR="00753166" w:rsidRPr="000F36AE">
        <w:rPr>
          <w:rFonts w:hint="eastAsia"/>
          <w:color w:val="EE0000"/>
        </w:rPr>
        <w:t>使用者體驗來</w:t>
      </w:r>
      <w:r w:rsidR="00085CF1" w:rsidRPr="000F36AE">
        <w:rPr>
          <w:color w:val="EE0000"/>
        </w:rPr>
        <w:t>回饋平台設計，形塑出良性循環的創新生態</w:t>
      </w:r>
      <w:r w:rsidR="00085CF1" w:rsidRPr="00085CF1">
        <w:t>。</w:t>
      </w:r>
    </w:p>
    <w:p w14:paraId="36E845BB" w14:textId="5DE24B73" w:rsidR="008E19B3" w:rsidRDefault="00316F7D" w:rsidP="00605479">
      <w:pPr>
        <w:pStyle w:val="15"/>
        <w:ind w:firstLine="480"/>
      </w:pPr>
      <w:r w:rsidRPr="00316F7D">
        <w:t>團隊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proofErr w:type="gramStart"/>
      <w:r w:rsidR="00FE7033" w:rsidRPr="004B6E48">
        <w:rPr>
          <w:rFonts w:hint="eastAsia"/>
          <w:color w:val="156082" w:themeColor="accent1"/>
        </w:rPr>
        <w:t>同時媒</w:t>
      </w:r>
      <w:proofErr w:type="gramEnd"/>
      <w:r w:rsidR="00FE7033" w:rsidRPr="004B6E48">
        <w:rPr>
          <w:rFonts w:hint="eastAsia"/>
          <w:color w:val="156082" w:themeColor="accent1"/>
        </w:rPr>
        <w:t>合產、官、學、研的各界資源</w:t>
      </w:r>
      <w:r w:rsidR="00A91179" w:rsidRPr="004B6E48">
        <w:rPr>
          <w:rFonts w:hint="eastAsia"/>
          <w:color w:val="156082" w:themeColor="accent1"/>
        </w:rPr>
        <w:t>，</w:t>
      </w:r>
      <w:r w:rsidRPr="004B6E48">
        <w:rPr>
          <w:color w:val="156082" w:themeColor="accent1"/>
        </w:rPr>
        <w:t>協助企業進行數位</w:t>
      </w:r>
      <w:r w:rsidR="00D049D0" w:rsidRPr="004B6E48">
        <w:rPr>
          <w:rFonts w:hint="eastAsia"/>
          <w:color w:val="156082" w:themeColor="accent1"/>
        </w:rPr>
        <w:t>轉型計畫</w:t>
      </w:r>
      <w:r w:rsidRPr="004B6E48">
        <w:rPr>
          <w:color w:val="156082" w:themeColor="accent1"/>
        </w:rPr>
        <w:t>、</w:t>
      </w:r>
      <w:r w:rsidR="00FE7033" w:rsidRPr="004B6E48">
        <w:rPr>
          <w:rFonts w:hint="eastAsia"/>
          <w:color w:val="156082" w:themeColor="accent1"/>
        </w:rPr>
        <w:t>完成</w:t>
      </w:r>
      <w:r w:rsidRPr="004B6E48">
        <w:rPr>
          <w:color w:val="156082" w:themeColor="accent1"/>
        </w:rPr>
        <w:t>內部</w:t>
      </w:r>
      <w:r w:rsidR="00910D52" w:rsidRPr="004B6E48">
        <w:rPr>
          <w:rFonts w:hint="eastAsia"/>
          <w:color w:val="156082" w:themeColor="accent1"/>
        </w:rPr>
        <w:t>教育</w:t>
      </w:r>
      <w:r w:rsidRPr="004B6E48">
        <w:rPr>
          <w:color w:val="156082" w:themeColor="accent1"/>
        </w:rPr>
        <w:t>訓練</w:t>
      </w:r>
      <w:r w:rsidR="00910D52" w:rsidRPr="004B6E48">
        <w:rPr>
          <w:rFonts w:hint="eastAsia"/>
          <w:color w:val="156082" w:themeColor="accent1"/>
        </w:rPr>
        <w:t>與系統導入</w:t>
      </w:r>
      <w:r w:rsidRPr="004B6E48">
        <w:rPr>
          <w:color w:val="156082" w:themeColor="accent1"/>
        </w:rPr>
        <w:t>等工作</w:t>
      </w:r>
      <w:r w:rsidR="00AC38A1">
        <w:rPr>
          <w:rStyle w:val="afff9"/>
          <w:color w:val="156082" w:themeColor="accent1"/>
        </w:rPr>
        <w:footnoteReference w:id="22"/>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59F78BDB" w:rsidR="008E19B3" w:rsidRDefault="008E19B3" w:rsidP="00E92BD7">
      <w:pPr>
        <w:pStyle w:val="15"/>
        <w:ind w:firstLine="480"/>
      </w:pPr>
      <w:r>
        <w:rPr>
          <w:rFonts w:hint="eastAsia"/>
        </w:rPr>
        <w:t>雙</w:t>
      </w:r>
      <w:r w:rsidR="00345F1A">
        <w:rPr>
          <w:rFonts w:hint="eastAsia"/>
        </w:rPr>
        <w:t>元</w:t>
      </w:r>
      <w:r>
        <w:rPr>
          <w:rFonts w:hint="eastAsia"/>
        </w:rPr>
        <w:t>策略</w:t>
      </w:r>
      <w:r w:rsidRPr="008E19B3">
        <w:t>的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lastRenderedPageBreak/>
        <w:drawing>
          <wp:inline distT="0" distB="0" distL="0" distR="0" wp14:anchorId="0DD689E4" wp14:editId="7D00737E">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66B39F05" w:rsidR="00D3696C" w:rsidRPr="00992135" w:rsidRDefault="00355132" w:rsidP="00355132">
      <w:pPr>
        <w:pStyle w:val="afff0"/>
      </w:pPr>
      <w:bookmarkStart w:id="155" w:name="_Toc202118941"/>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155"/>
    </w:p>
    <w:p w14:paraId="70106A7C" w14:textId="4F835FB1" w:rsidR="00C86CAA" w:rsidRPr="00883374" w:rsidRDefault="00C86CAA" w:rsidP="00E34A09">
      <w:pPr>
        <w:pStyle w:val="afff5"/>
      </w:pPr>
      <w:r>
        <w:rPr>
          <w:rFonts w:hint="eastAsia"/>
        </w:rPr>
        <w:t>資料來源：本研究整理</w:t>
      </w:r>
    </w:p>
    <w:p w14:paraId="52F81B47" w14:textId="2493182F" w:rsidR="001A7C22" w:rsidRPr="00597154" w:rsidRDefault="001A7C22" w:rsidP="00D1618B">
      <w:pPr>
        <w:pStyle w:val="aff4"/>
        <w:ind w:left="360" w:right="360" w:firstLine="480"/>
      </w:pPr>
      <w:r w:rsidRPr="00CC7D14">
        <w:rPr>
          <w:rFonts w:hint="eastAsia"/>
        </w:rPr>
        <w:t>「本來累積了10000塊的材料嘛，我們拿去跟</w:t>
      </w:r>
      <w:proofErr w:type="gramStart"/>
      <w:r w:rsidRPr="00CC7D14">
        <w:rPr>
          <w:rFonts w:hint="eastAsia"/>
        </w:rPr>
        <w:t>品牌說要不要</w:t>
      </w:r>
      <w:proofErr w:type="gramEnd"/>
      <w:r w:rsidRPr="00CC7D14">
        <w:rPr>
          <w:rFonts w:hint="eastAsia"/>
        </w:rPr>
        <w:t>來看這</w:t>
      </w:r>
      <w:r w:rsidR="00CC7D14" w:rsidRPr="00CC7D14">
        <w:rPr>
          <w:rFonts w:hint="eastAsia"/>
        </w:rPr>
        <w:t>裡</w:t>
      </w:r>
      <w:r w:rsidRPr="00CC7D14">
        <w:rPr>
          <w:rFonts w:hint="eastAsia"/>
        </w:rPr>
        <w:t>很多材料，要不要使用？那品牌商就一定會說好，因為我們先免費提供給他</w:t>
      </w:r>
      <w:r w:rsidR="005A07C6">
        <w:t>…</w:t>
      </w:r>
      <w:r w:rsidRPr="00CC7D14">
        <w:rPr>
          <w:rFonts w:hint="eastAsia"/>
        </w:rPr>
        <w:t>第一批</w:t>
      </w:r>
      <w:r w:rsidR="00FE1F99">
        <w:rPr>
          <w:rFonts w:hint="eastAsia"/>
        </w:rPr>
        <w:t>大平台</w:t>
      </w:r>
      <w:r w:rsidRPr="00CC7D14">
        <w:rPr>
          <w:rFonts w:hint="eastAsia"/>
        </w:rPr>
        <w:t>的客戶是這樣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56" w:name="_Toc202118634"/>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56"/>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6E9D6613" w:rsidR="00337735" w:rsidRPr="00EF6B77" w:rsidRDefault="00337735" w:rsidP="00207C2C">
      <w:pPr>
        <w:pStyle w:val="15"/>
        <w:ind w:firstLine="480"/>
      </w:pPr>
      <w:r>
        <w:rPr>
          <w:rFonts w:hint="eastAsia"/>
        </w:rPr>
        <w:t>權限控管</w:t>
      </w:r>
      <w:r w:rsidRPr="00AF7354">
        <w:t>機制不僅加強</w:t>
      </w:r>
      <w:proofErr w:type="gramStart"/>
      <w:r w:rsidRPr="00AF7354">
        <w:t>資料資安</w:t>
      </w:r>
      <w:proofErr w:type="gramEnd"/>
      <w:r w:rsidRPr="00AF7354">
        <w:t>，更強化</w:t>
      </w:r>
      <w:proofErr w:type="gramStart"/>
      <w:r w:rsidRPr="00AF7354">
        <w:t>產業間跨企業</w:t>
      </w:r>
      <w:proofErr w:type="gramEnd"/>
      <w:r w:rsidRPr="00AF7354">
        <w:t>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w:t>
      </w:r>
      <w:r w:rsidRPr="003B1583">
        <w:rPr>
          <w:color w:val="EE0000"/>
        </w:rPr>
        <w:t>同時具「隔離性」與「協作性」的資料交換機制</w:t>
      </w:r>
      <w:r w:rsidRPr="00AF7354">
        <w:t>，</w:t>
      </w:r>
      <w:r w:rsidRPr="00FA5B3D">
        <w:t>對於涉及機密技術、專利布料或尚未</w:t>
      </w:r>
      <w:r w:rsidRPr="00FA5B3D">
        <w:lastRenderedPageBreak/>
        <w:t>上市設計的高敏感性產業而言</w:t>
      </w:r>
      <w:r>
        <w:rPr>
          <w:rFonts w:hint="eastAsia"/>
        </w:rPr>
        <w:t>具高</w:t>
      </w:r>
      <w:r w:rsidRPr="00FA5B3D">
        <w:t>實務價值</w:t>
      </w:r>
      <w:r w:rsidRPr="00AF7354">
        <w:t>。</w:t>
      </w:r>
    </w:p>
    <w:p w14:paraId="02AFF139" w14:textId="1BC83DA4" w:rsidR="00337735" w:rsidRDefault="00337735" w:rsidP="00337735">
      <w:pPr>
        <w:pStyle w:val="aff4"/>
        <w:ind w:left="360" w:right="360" w:firstLine="480"/>
      </w:pPr>
      <w:r w:rsidRPr="00D1618B">
        <w:rPr>
          <w:rFonts w:hint="eastAsia"/>
        </w:rPr>
        <w:t>「尤其是就是adidas這種比較數位類型的公司，會很在意自己的數位資產，所以我們像是take a partner的概念，幫他們建置好技術，等於</w:t>
      </w:r>
      <w:proofErr w:type="gramStart"/>
      <w:r w:rsidRPr="00D1618B">
        <w:rPr>
          <w:rFonts w:hint="eastAsia"/>
        </w:rPr>
        <w:t>說把殼給</w:t>
      </w:r>
      <w:proofErr w:type="gramEnd"/>
      <w:r w:rsidRPr="00D1618B">
        <w:rPr>
          <w:rFonts w:hint="eastAsia"/>
        </w:rPr>
        <w:t>他們，最後資料是他們去掌控，我們就沒有資料的運用權。」（</w:t>
      </w:r>
      <w:r w:rsidRPr="00D1618B">
        <w:t xml:space="preserve">李菁 </w:t>
      </w:r>
      <w:r w:rsidRPr="00D1618B">
        <w:rPr>
          <w:rFonts w:hint="eastAsia"/>
        </w:rPr>
        <w:t>執行長，2025訪談資料）</w:t>
      </w:r>
    </w:p>
    <w:p w14:paraId="399F05E0" w14:textId="49A31D25" w:rsidR="001A2A91" w:rsidRDefault="00BB362E" w:rsidP="00410D6D">
      <w:pPr>
        <w:pStyle w:val="a0"/>
      </w:pPr>
      <w:r>
        <w:rPr>
          <w:rFonts w:hint="eastAsia"/>
        </w:rPr>
        <w:t>API</w:t>
      </w:r>
      <w:r w:rsidR="00316A96">
        <w:rPr>
          <w:rFonts w:hint="eastAsia"/>
        </w:rPr>
        <w:t>跨</w:t>
      </w:r>
      <w:r w:rsidR="001A2A91" w:rsidRPr="001A2A91">
        <w:t>系統整合加速決策流程，</w:t>
      </w:r>
      <w:r w:rsidR="00766D53">
        <w:rPr>
          <w:rFonts w:hint="eastAsia"/>
        </w:rPr>
        <w:t>從</w:t>
      </w:r>
      <w:r w:rsidR="001A2A91" w:rsidRPr="001A2A91">
        <w:t>組織內部資訊流通</w:t>
      </w:r>
      <w:r w:rsidR="005B64F7">
        <w:rPr>
          <w:rFonts w:hint="eastAsia"/>
        </w:rPr>
        <w:t>到</w:t>
      </w:r>
      <w:r w:rsidR="001A2A91" w:rsidRPr="001A2A91">
        <w:t>智慧生產效率</w:t>
      </w:r>
    </w:p>
    <w:p w14:paraId="1C8DBAC3" w14:textId="361519AF" w:rsidR="00A312A5" w:rsidRDefault="001F5CA4" w:rsidP="005C0BCF">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w:t>
      </w:r>
      <w:r w:rsidR="00BF6AF5" w:rsidRPr="008F37AF">
        <w:t>不僅串接</w:t>
      </w:r>
      <w:r w:rsidR="003F59F2">
        <w:rPr>
          <w:rFonts w:hint="eastAsia"/>
        </w:rPr>
        <w:t>組織</w:t>
      </w:r>
      <w:r w:rsidR="00BF6AF5" w:rsidRPr="008F37AF">
        <w:t>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w:t>
      </w:r>
      <w:r w:rsidR="00FC7613">
        <w:rPr>
          <w:rFonts w:hint="eastAsia"/>
        </w:rPr>
        <w:t>管理</w:t>
      </w:r>
      <w:r w:rsidR="009803AA" w:rsidRPr="008F37AF">
        <w:t>，逐步邁向智慧化的生產與</w:t>
      </w:r>
      <w:r w:rsidR="006D0682">
        <w:rPr>
          <w:rFonts w:hint="eastAsia"/>
        </w:rPr>
        <w:t>決策</w:t>
      </w:r>
      <w:r w:rsidR="009803AA" w:rsidRPr="008F37AF">
        <w:t>管理</w:t>
      </w:r>
      <w:r w:rsidR="009803AA" w:rsidRPr="009803AA">
        <w:t>。</w:t>
      </w:r>
      <w:r w:rsidR="00F80B54">
        <w:rPr>
          <w:rFonts w:hint="eastAsia"/>
        </w:rPr>
        <w:t>T</w:t>
      </w:r>
      <w:r w:rsidR="00F80B54" w:rsidRPr="00F80B54">
        <w:t>extileCloud™</w:t>
      </w:r>
      <w:r w:rsidR="009415C2">
        <w:rPr>
          <w:rFonts w:hint="eastAsia"/>
        </w:rPr>
        <w:t>讓企業</w:t>
      </w:r>
      <w:r w:rsidR="009415C2" w:rsidRPr="00E756EC">
        <w:rPr>
          <w:color w:val="EE0000"/>
        </w:rPr>
        <w:t>完成「內對內」的</w:t>
      </w:r>
      <w:r w:rsidR="009415C2" w:rsidRPr="00E756EC">
        <w:rPr>
          <w:rFonts w:hint="eastAsia"/>
          <w:color w:val="EE0000"/>
        </w:rPr>
        <w:t>智慧化</w:t>
      </w:r>
      <w:r w:rsidR="009415C2" w:rsidRPr="00E756EC">
        <w:rPr>
          <w:color w:val="EE0000"/>
        </w:rPr>
        <w:t>與流程整合</w:t>
      </w:r>
      <w:r w:rsidR="009803AA" w:rsidRPr="00E756EC">
        <w:rPr>
          <w:color w:val="EE0000"/>
        </w:rPr>
        <w:t>，提升作業效率與資料治理能力，也為未來與外部夥伴串接打下穩定基礎</w:t>
      </w:r>
      <w:r w:rsidR="009803AA" w:rsidRPr="009803AA">
        <w:t>。</w:t>
      </w:r>
    </w:p>
    <w:p w14:paraId="4F4F1FDD" w14:textId="77777777" w:rsidR="00A312A5" w:rsidRDefault="00A312A5">
      <w:pPr>
        <w:widowControl/>
        <w:ind w:firstLineChars="0" w:firstLine="0"/>
      </w:pPr>
      <w:r>
        <w:br w:type="page"/>
      </w:r>
    </w:p>
    <w:p w14:paraId="74CAE6D3" w14:textId="70AA8C9E" w:rsidR="00B7462D" w:rsidRDefault="00ED4919" w:rsidP="00524AAA">
      <w:pPr>
        <w:pStyle w:val="affc"/>
      </w:pPr>
      <w:bookmarkStart w:id="157" w:name="_Toc202118854"/>
      <w:r>
        <w:rPr>
          <w:rFonts w:hint="eastAsia"/>
        </w:rPr>
        <w:lastRenderedPageBreak/>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Pr>
          <w:noProof/>
        </w:rPr>
        <w:t>1</w:t>
      </w:r>
      <w:r>
        <w:fldChar w:fldCharType="end"/>
      </w:r>
      <w:r w:rsidR="00CF0D22">
        <w:rPr>
          <w:rFonts w:hint="eastAsia"/>
        </w:rPr>
        <w:t xml:space="preserve"> </w:t>
      </w:r>
      <w:r w:rsidR="00B7462D">
        <w:rPr>
          <w:rFonts w:hint="eastAsia"/>
        </w:rPr>
        <w:t>第二階段個案分析表</w:t>
      </w:r>
      <w:bookmarkEnd w:id="157"/>
    </w:p>
    <w:tbl>
      <w:tblPr>
        <w:tblStyle w:val="aff1"/>
        <w:tblW w:w="9067" w:type="dxa"/>
        <w:jc w:val="center"/>
        <w:tblLook w:val="04A0" w:firstRow="1" w:lastRow="0" w:firstColumn="1" w:lastColumn="0" w:noHBand="0" w:noVBand="1"/>
      </w:tblPr>
      <w:tblGrid>
        <w:gridCol w:w="582"/>
        <w:gridCol w:w="582"/>
        <w:gridCol w:w="3951"/>
        <w:gridCol w:w="3952"/>
      </w:tblGrid>
      <w:tr w:rsidR="00B7462D" w14:paraId="286A9B39" w14:textId="77777777" w:rsidTr="00DA5074">
        <w:trPr>
          <w:jc w:val="center"/>
        </w:trPr>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903"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DA5074">
        <w:trPr>
          <w:jc w:val="center"/>
        </w:trPr>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952"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DA5074">
        <w:trPr>
          <w:jc w:val="center"/>
        </w:trPr>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951" w:type="dxa"/>
          </w:tcPr>
          <w:p w14:paraId="4E12FAE0" w14:textId="7F282D7E" w:rsidR="00B7462D" w:rsidRPr="004341F1" w:rsidRDefault="007E302D" w:rsidP="004341F1">
            <w:pPr>
              <w:pStyle w:val="151"/>
            </w:pPr>
            <w:proofErr w:type="gramStart"/>
            <w:r w:rsidRPr="007E302D">
              <w:rPr>
                <w:rFonts w:hint="eastAsia"/>
              </w:rPr>
              <w:t>疫情使</w:t>
            </w:r>
            <w:proofErr w:type="gramEnd"/>
            <w:r w:rsidRPr="007E302D">
              <w:rPr>
                <w:rFonts w:hint="eastAsia"/>
              </w:rPr>
              <w:t>運輸受阻、</w:t>
            </w:r>
            <w:proofErr w:type="gramStart"/>
            <w:r w:rsidRPr="007E302D">
              <w:rPr>
                <w:rFonts w:hint="eastAsia"/>
              </w:rPr>
              <w:t>樣布無法</w:t>
            </w:r>
            <w:proofErr w:type="gramEnd"/>
            <w:r w:rsidRPr="007E302D">
              <w:rPr>
                <w:rFonts w:hint="eastAsia"/>
              </w:rPr>
              <w:t>出口，才強勢推動轉型需求</w:t>
            </w:r>
            <w:r w:rsidR="000503C2">
              <w:rPr>
                <w:rFonts w:hint="eastAsia"/>
              </w:rPr>
              <w:t>。</w:t>
            </w:r>
            <w:r w:rsidR="000503C2">
              <w:br/>
            </w:r>
            <w:r w:rsidR="00B7462D" w:rsidRPr="004341F1">
              <w:rPr>
                <w:rFonts w:hint="eastAsia"/>
              </w:rPr>
              <w:t>產業需要私有雲管理數位布片，自主管控資料安全。</w:t>
            </w:r>
          </w:p>
        </w:tc>
        <w:tc>
          <w:tcPr>
            <w:tcW w:w="3952" w:type="dxa"/>
          </w:tcPr>
          <w:p w14:paraId="492F33D9" w14:textId="74596A2D" w:rsidR="00B7462D" w:rsidRPr="00045749" w:rsidRDefault="00AF56CA" w:rsidP="00045749">
            <w:pPr>
              <w:pStyle w:val="151"/>
            </w:pPr>
            <w:r w:rsidRPr="005008B9">
              <w:t>經營策略</w:t>
            </w:r>
            <w:r>
              <w:rPr>
                <w:rFonts w:hint="eastAsia"/>
              </w:rPr>
              <w:t>：平台</w:t>
            </w:r>
            <w:r>
              <w:t>轉向</w:t>
            </w:r>
            <w:r>
              <w:rPr>
                <w:rFonts w:hint="eastAsia"/>
              </w:rPr>
              <w:t>自主控制</w:t>
            </w:r>
            <w:r>
              <w:t>，</w:t>
            </w:r>
            <w:r>
              <w:rPr>
                <w:rFonts w:hint="eastAsia"/>
              </w:rPr>
              <w:t>從供應鏈出發串連紡織生態，多等級階梯式訂閱服務，加速</w:t>
            </w:r>
            <w:r w:rsidR="00663C68">
              <w:rPr>
                <w:rFonts w:hint="eastAsia"/>
              </w:rPr>
              <w:t>中小企業</w:t>
            </w:r>
            <w:r>
              <w:rPr>
                <w:rFonts w:hint="eastAsia"/>
              </w:rPr>
              <w:t>轉型。</w:t>
            </w:r>
          </w:p>
          <w:p w14:paraId="32E4E8D2" w14:textId="43AEB009" w:rsidR="00B7462D" w:rsidRPr="00045749" w:rsidRDefault="00B7462D" w:rsidP="00045749">
            <w:pPr>
              <w:pStyle w:val="151"/>
            </w:pPr>
            <w:r w:rsidRPr="00045749">
              <w:t>資源整合與分配</w:t>
            </w:r>
            <w:r w:rsidRPr="00045749">
              <w:rPr>
                <w:rFonts w:hint="eastAsia"/>
              </w:rPr>
              <w:t>：基於初代平台基礎與使用者回饋，建構私有平台架構。</w:t>
            </w:r>
          </w:p>
        </w:tc>
      </w:tr>
      <w:tr w:rsidR="00B7462D" w14:paraId="3B9DDF4F" w14:textId="77777777" w:rsidTr="00DA5074">
        <w:trPr>
          <w:jc w:val="center"/>
        </w:trPr>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B7462D" w14:paraId="43145CA4" w14:textId="77777777" w:rsidTr="00DA5074">
        <w:trPr>
          <w:jc w:val="center"/>
        </w:trPr>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951"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952"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DA5074">
        <w:trPr>
          <w:jc w:val="center"/>
        </w:trPr>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903" w:type="dxa"/>
            <w:gridSpan w:val="2"/>
            <w:vAlign w:val="center"/>
          </w:tcPr>
          <w:p w14:paraId="793B8C92" w14:textId="77777777" w:rsidR="00B7462D" w:rsidRPr="008824A9" w:rsidRDefault="00B7462D" w:rsidP="00B707A0">
            <w:pPr>
              <w:pStyle w:val="151"/>
            </w:pPr>
            <w:r>
              <w:rPr>
                <w:rFonts w:hint="eastAsia"/>
              </w:rPr>
              <w:t>權限</w:t>
            </w:r>
            <w:r w:rsidRPr="000C3680">
              <w:t>控管模組</w:t>
            </w:r>
            <w:r>
              <w:rPr>
                <w:rFonts w:hint="eastAsia"/>
              </w:rPr>
              <w:t>，提升數位素材儲存安全性。</w:t>
            </w:r>
          </w:p>
          <w:p w14:paraId="7C8CB5D2" w14:textId="67C74B0A" w:rsidR="00B7462D" w:rsidRPr="00C41ADD" w:rsidRDefault="00B7462D" w:rsidP="00B707A0">
            <w:pPr>
              <w:pStyle w:val="151"/>
              <w:rPr>
                <w:u w:color="FF0000"/>
              </w:rPr>
            </w:pPr>
            <w:r w:rsidRPr="008824A9">
              <w:t>API</w:t>
            </w:r>
            <w:r w:rsidRPr="008824A9">
              <w:t>串</w:t>
            </w:r>
            <w:r w:rsidRPr="00520775">
              <w:rPr>
                <w:u w:color="FF0000"/>
              </w:rPr>
              <w:t>接</w:t>
            </w:r>
            <w:r w:rsidR="00F65B6E">
              <w:rPr>
                <w:rFonts w:hint="eastAsia"/>
                <w:u w:color="FF0000"/>
              </w:rPr>
              <w:t>系統</w:t>
            </w:r>
            <w:r w:rsidRPr="00520775">
              <w:rPr>
                <w:u w:color="FF0000"/>
              </w:rPr>
              <w:t>與</w:t>
            </w:r>
            <w:r w:rsidRPr="00520775">
              <w:rPr>
                <w:u w:color="FF0000"/>
              </w:rPr>
              <w:t>3D</w:t>
            </w:r>
            <w:r w:rsidRPr="00520775">
              <w:rPr>
                <w:u w:color="FF0000"/>
              </w:rPr>
              <w:t>設計</w:t>
            </w:r>
            <w:r w:rsidRPr="008824A9">
              <w:t>整合的</w:t>
            </w:r>
            <w:r w:rsidR="00D571BA">
              <w:rPr>
                <w:rFonts w:hint="eastAsia"/>
              </w:rPr>
              <w:t>環保</w:t>
            </w:r>
            <w:r w:rsidRPr="008824A9">
              <w:t>行動可</w:t>
            </w:r>
            <w:r w:rsidRPr="00520775">
              <w:rPr>
                <w:u w:color="FF0000"/>
              </w:rPr>
              <w:t>能性</w:t>
            </w:r>
            <w:r w:rsidRPr="00965854">
              <w:rPr>
                <w:rFonts w:hint="eastAsia"/>
              </w:rPr>
              <w:t>。</w:t>
            </w:r>
          </w:p>
        </w:tc>
      </w:tr>
      <w:tr w:rsidR="00B7462D" w14:paraId="68851FDE" w14:textId="77777777" w:rsidTr="00DA5074">
        <w:trPr>
          <w:jc w:val="center"/>
        </w:trPr>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903" w:type="dxa"/>
            <w:gridSpan w:val="2"/>
            <w:vAlign w:val="center"/>
          </w:tcPr>
          <w:p w14:paraId="6431E0AC" w14:textId="046F5D0B" w:rsidR="00B7462D" w:rsidRDefault="001E2902" w:rsidP="003A664D">
            <w:pPr>
              <w:ind w:firstLineChars="0" w:firstLine="0"/>
              <w:jc w:val="center"/>
            </w:pPr>
            <w:r w:rsidRPr="008F5C38">
              <w:rPr>
                <w:rFonts w:ascii="標楷體" w:hAnsi="標楷體" w:hint="eastAsia"/>
              </w:rPr>
              <w:t>雙元</w:t>
            </w:r>
            <w:proofErr w:type="gramStart"/>
            <w:r w:rsidRPr="008F5C38">
              <w:rPr>
                <w:rFonts w:ascii="標楷體" w:hAnsi="標楷體" w:hint="eastAsia"/>
              </w:rPr>
              <w:t>可供性實現</w:t>
            </w:r>
            <w:proofErr w:type="gramEnd"/>
          </w:p>
        </w:tc>
      </w:tr>
      <w:tr w:rsidR="00B7462D" w14:paraId="28503D75" w14:textId="77777777" w:rsidTr="00DA5074">
        <w:trPr>
          <w:jc w:val="center"/>
        </w:trPr>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951"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952"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DA5074">
        <w:trPr>
          <w:jc w:val="center"/>
        </w:trPr>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951" w:type="dxa"/>
          </w:tcPr>
          <w:p w14:paraId="1C96E983" w14:textId="77777777" w:rsidR="00B7462D" w:rsidRPr="008824A9" w:rsidRDefault="00B7462D" w:rsidP="008D3212">
            <w:pPr>
              <w:pStyle w:val="151"/>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pPr>
            <w:r w:rsidRPr="008824A9">
              <w:t>持續</w:t>
            </w:r>
            <w:r w:rsidRPr="008824A9">
              <w:rPr>
                <w:rFonts w:hint="eastAsia"/>
              </w:rPr>
              <w:t>強化</w:t>
            </w:r>
            <w:r w:rsidRPr="008824A9">
              <w:t>掃描與演算法</w:t>
            </w:r>
            <w:r w:rsidRPr="008824A9">
              <w:rPr>
                <w:rFonts w:hint="eastAsia"/>
              </w:rPr>
              <w:t>，針對織品</w:t>
            </w:r>
            <w:proofErr w:type="gramStart"/>
            <w:r w:rsidRPr="008824A9">
              <w:rPr>
                <w:rFonts w:hint="eastAsia"/>
              </w:rPr>
              <w:t>垂墜感</w:t>
            </w:r>
            <w:proofErr w:type="gramEnd"/>
            <w:r w:rsidRPr="008824A9">
              <w:rPr>
                <w:rFonts w:hint="eastAsia"/>
              </w:rPr>
              <w:t>、拉伸等物理數據進行開發。</w:t>
            </w:r>
          </w:p>
        </w:tc>
        <w:tc>
          <w:tcPr>
            <w:tcW w:w="3952" w:type="dxa"/>
          </w:tcPr>
          <w:p w14:paraId="78389576" w14:textId="5DC87476" w:rsidR="00B7462D" w:rsidRPr="008824A9" w:rsidRDefault="00BD2531" w:rsidP="00B55FEF">
            <w:pPr>
              <w:pStyle w:val="151"/>
            </w:pPr>
            <w:r w:rsidRPr="00BD2531">
              <w:rPr>
                <w:rFonts w:hint="eastAsia"/>
              </w:rPr>
              <w:t>與</w:t>
            </w:r>
            <w:r w:rsidRPr="00BD2531">
              <w:rPr>
                <w:rFonts w:hint="eastAsia"/>
              </w:rPr>
              <w:t>So Real</w:t>
            </w:r>
            <w:r w:rsidRPr="00BD2531">
              <w:rPr>
                <w:rFonts w:hint="eastAsia"/>
              </w:rPr>
              <w:t>、</w:t>
            </w:r>
            <w:r w:rsidRPr="00BD2531">
              <w:rPr>
                <w:rFonts w:hint="eastAsia"/>
              </w:rPr>
              <w:t>Browzwear</w:t>
            </w:r>
            <w:r w:rsidRPr="00BD2531">
              <w:rPr>
                <w:rFonts w:hint="eastAsia"/>
              </w:rPr>
              <w:t>、</w:t>
            </w:r>
            <w:r w:rsidRPr="00BD2531">
              <w:rPr>
                <w:rFonts w:hint="eastAsia"/>
              </w:rPr>
              <w:t>CLO</w:t>
            </w:r>
            <w:r w:rsidRPr="00BD2531">
              <w:rPr>
                <w:rFonts w:hint="eastAsia"/>
              </w:rPr>
              <w:t>等合作，拓展數位布片</w:t>
            </w:r>
            <w:r w:rsidR="00CF5CD8">
              <w:rPr>
                <w:rFonts w:hint="eastAsia"/>
              </w:rPr>
              <w:t>3D</w:t>
            </w:r>
            <w:r w:rsidRPr="00BD2531">
              <w:rPr>
                <w:rFonts w:hint="eastAsia"/>
              </w:rPr>
              <w:t>應用場景、強化</w:t>
            </w:r>
            <w:r w:rsidRPr="00BD2531">
              <w:rPr>
                <w:rFonts w:hint="eastAsia"/>
              </w:rPr>
              <w:t>3D</w:t>
            </w:r>
            <w:r w:rsidRPr="00BD2531">
              <w:rPr>
                <w:rFonts w:hint="eastAsia"/>
              </w:rPr>
              <w:t>掃描技術</w:t>
            </w:r>
            <w:r w:rsidR="00B7462D" w:rsidRPr="008824A9">
              <w:rPr>
                <w:rFonts w:hint="eastAsia"/>
              </w:rPr>
              <w:t>。（</w:t>
            </w:r>
            <w:r w:rsidR="00B7462D" w:rsidRPr="008824A9">
              <w:rPr>
                <w:rFonts w:hint="eastAsia"/>
              </w:rPr>
              <w:t>2021</w:t>
            </w:r>
            <w:r w:rsidR="00B7462D" w:rsidRPr="008824A9">
              <w:rPr>
                <w:rFonts w:hint="eastAsia"/>
              </w:rPr>
              <w:t>）</w:t>
            </w:r>
          </w:p>
          <w:p w14:paraId="2DCAD2EB" w14:textId="77777777" w:rsidR="00B7462D" w:rsidRPr="008824A9" w:rsidRDefault="00B7462D" w:rsidP="008D3212">
            <w:pPr>
              <w:pStyle w:val="151"/>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DA5074">
        <w:trPr>
          <w:jc w:val="center"/>
        </w:trPr>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903"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DA5074">
        <w:trPr>
          <w:jc w:val="center"/>
        </w:trPr>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903" w:type="dxa"/>
            <w:gridSpan w:val="2"/>
            <w:vAlign w:val="center"/>
          </w:tcPr>
          <w:p w14:paraId="5135804C" w14:textId="7626E409" w:rsidR="00B7462D" w:rsidRPr="00FD7642" w:rsidRDefault="00356C02" w:rsidP="00FD7642">
            <w:pPr>
              <w:pStyle w:val="151"/>
            </w:pPr>
            <w:r>
              <w:rPr>
                <w:rFonts w:hint="eastAsia"/>
              </w:rPr>
              <w:t>布片檔案</w:t>
            </w:r>
            <w:r w:rsidR="00010193" w:rsidRPr="00FD7642">
              <w:rPr>
                <w:rFonts w:hint="eastAsia"/>
              </w:rPr>
              <w:t>免費試用與顧問服務：累積數位布片資產、推動產業轉型（</w:t>
            </w:r>
            <w:r w:rsidR="00010193" w:rsidRPr="00FD7642">
              <w:rPr>
                <w:rFonts w:hint="eastAsia"/>
              </w:rPr>
              <w:t>2021</w:t>
            </w:r>
            <w:r w:rsidR="00010193" w:rsidRPr="00FD7642">
              <w:rPr>
                <w:rFonts w:hint="eastAsia"/>
              </w:rPr>
              <w:t>）</w:t>
            </w:r>
          </w:p>
        </w:tc>
      </w:tr>
      <w:tr w:rsidR="00B7462D" w14:paraId="379D6911" w14:textId="77777777" w:rsidTr="00DA5074">
        <w:trPr>
          <w:jc w:val="center"/>
        </w:trPr>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903" w:type="dxa"/>
            <w:gridSpan w:val="2"/>
            <w:vAlign w:val="center"/>
          </w:tcPr>
          <w:p w14:paraId="291512F6" w14:textId="77777777" w:rsidR="00663C68" w:rsidRDefault="00663C68" w:rsidP="00FD7642">
            <w:pPr>
              <w:pStyle w:val="151"/>
            </w:pPr>
            <w:r w:rsidRPr="00FD7642">
              <w:rPr>
                <w:rFonts w:hint="eastAsia"/>
              </w:rPr>
              <w:t>權限管理機制，提升資料安全與產業協作彈性。</w:t>
            </w:r>
          </w:p>
          <w:p w14:paraId="791BB937" w14:textId="288528B5" w:rsidR="00B7462D" w:rsidRPr="00FD7642" w:rsidRDefault="003D5C18" w:rsidP="00FD7642">
            <w:pPr>
              <w:pStyle w:val="151"/>
            </w:pPr>
            <w:r w:rsidRPr="00FD7642">
              <w:rPr>
                <w:rFonts w:hint="eastAsia"/>
              </w:rPr>
              <w:t>API</w:t>
            </w:r>
            <w:r w:rsidRPr="00FD7642">
              <w:rPr>
                <w:rFonts w:hint="eastAsia"/>
              </w:rPr>
              <w:t>跨系統整合加速決策流程，從組織內部資訊流通到智慧生產效率</w:t>
            </w:r>
            <w:r w:rsidR="00F52567" w:rsidRPr="00FD7642">
              <w:rPr>
                <w:rFonts w:hint="eastAsia"/>
              </w:rPr>
              <w:t>。</w:t>
            </w:r>
          </w:p>
        </w:tc>
      </w:tr>
    </w:tbl>
    <w:p w14:paraId="3A7EF277" w14:textId="357A008B" w:rsidR="00DC4FAE" w:rsidRDefault="00E756EC" w:rsidP="00E756EC">
      <w:pPr>
        <w:pStyle w:val="afff5"/>
      </w:pPr>
      <w:r>
        <w:rPr>
          <w:rFonts w:hint="eastAsia"/>
        </w:rPr>
        <w:t>資料來源：本研究整理</w:t>
      </w:r>
    </w:p>
    <w:p w14:paraId="24739AA2" w14:textId="77777777" w:rsidR="00DC4FAE" w:rsidRDefault="00DC4FAE">
      <w:pPr>
        <w:widowControl/>
        <w:ind w:firstLineChars="0" w:firstLine="0"/>
        <w:rPr>
          <w:color w:val="000000" w:themeColor="text1"/>
        </w:rPr>
      </w:pPr>
      <w:r>
        <w:br w:type="page"/>
      </w:r>
    </w:p>
    <w:p w14:paraId="18B0ADF5" w14:textId="257AC428" w:rsidR="001A7C22" w:rsidRDefault="00E756EC" w:rsidP="00B40126">
      <w:pPr>
        <w:pStyle w:val="2"/>
      </w:pPr>
      <w:bookmarkStart w:id="158" w:name="_Toc202118635"/>
      <w:r>
        <w:rPr>
          <w:rFonts w:hint="eastAsia"/>
        </w:rPr>
        <w:lastRenderedPageBreak/>
        <w:t xml:space="preserve">5.4 </w:t>
      </w:r>
      <w:r>
        <w:rPr>
          <w:rFonts w:hint="eastAsia"/>
        </w:rPr>
        <w:t>第三階段：銷售與推廣</w:t>
      </w:r>
      <w:bookmarkEnd w:id="158"/>
    </w:p>
    <w:p w14:paraId="62AA08FC" w14:textId="38CE5051" w:rsidR="00935AE0" w:rsidRPr="00935AE0" w:rsidRDefault="00C7046A" w:rsidP="00C7046A">
      <w:pPr>
        <w:pStyle w:val="3"/>
      </w:pPr>
      <w:bookmarkStart w:id="159" w:name="_Toc202118636"/>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59"/>
    </w:p>
    <w:p w14:paraId="57055402" w14:textId="1B9CC4C1" w:rsidR="004C0C36" w:rsidRDefault="004C0C36" w:rsidP="00410D6D">
      <w:pPr>
        <w:pStyle w:val="a0"/>
      </w:pPr>
      <w:r w:rsidRPr="004C0C36">
        <w:t>一貫廠的數位化轉型需求</w:t>
      </w:r>
      <w:r w:rsidR="00E02515">
        <w:rPr>
          <w:rFonts w:hint="eastAsia"/>
        </w:rPr>
        <w:t>，</w:t>
      </w:r>
      <w:r w:rsidRPr="004C0C36">
        <w:t>從</w:t>
      </w:r>
      <w:r w:rsidR="009755C6">
        <w:rPr>
          <w:rFonts w:hint="eastAsia"/>
        </w:rPr>
        <w:t>協助</w:t>
      </w:r>
      <w:r w:rsidR="00077E67">
        <w:rPr>
          <w:rFonts w:hint="eastAsia"/>
        </w:rPr>
        <w:t>生產</w:t>
      </w:r>
      <w:r w:rsidRPr="004C0C36">
        <w:t>製造延伸至銷售推廣</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5ED7382" w:rsidR="009C0F7A" w:rsidRPr="009C0F7A" w:rsidRDefault="00C618D7" w:rsidP="00207C2C">
      <w:pPr>
        <w:pStyle w:val="15"/>
        <w:ind w:firstLine="480"/>
      </w:pPr>
      <w:r w:rsidRPr="00C618D7">
        <w:t>Frontier.cool</w:t>
      </w:r>
      <w:r w:rsidRPr="00C618D7">
        <w:t>在與業者</w:t>
      </w:r>
      <w:r w:rsidR="00BF5323">
        <w:rPr>
          <w:rFonts w:hint="eastAsia"/>
        </w:rPr>
        <w:t>使用回饋與</w:t>
      </w:r>
      <w:r w:rsidRPr="00C618D7">
        <w:t>持續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2926D3A8"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w:t>
      </w:r>
      <w:r w:rsidR="00EE60E6">
        <w:t>…</w:t>
      </w:r>
      <w:r w:rsidRPr="004C0C36">
        <w:rPr>
          <w:rFonts w:hint="eastAsia"/>
        </w:rPr>
        <w:t>可比如說我是</w:t>
      </w:r>
      <w:r w:rsidR="00323569">
        <w:rPr>
          <w:rFonts w:hint="eastAsia"/>
        </w:rPr>
        <w:t>一貫廠的</w:t>
      </w:r>
      <w:r w:rsidRPr="004C0C36">
        <w:rPr>
          <w:rFonts w:hint="eastAsia"/>
        </w:rPr>
        <w:t>布廠，</w:t>
      </w:r>
      <w:proofErr w:type="gramStart"/>
      <w:r w:rsidRPr="004C0C36">
        <w:rPr>
          <w:rFonts w:hint="eastAsia"/>
        </w:rPr>
        <w:t>就是從織</w:t>
      </w:r>
      <w:proofErr w:type="gramEnd"/>
      <w:r w:rsidRPr="004C0C36">
        <w:rPr>
          <w:rFonts w:hint="eastAsia"/>
        </w:rPr>
        <w:t>、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6B3EC1F6" w:rsidR="003E6F8F" w:rsidRDefault="003E6F8F" w:rsidP="00410D6D">
      <w:pPr>
        <w:pStyle w:val="a0"/>
      </w:pPr>
      <w:r w:rsidRPr="003E6F8F">
        <w:t>從「賣出去」的角度思考</w:t>
      </w:r>
      <w:r w:rsidR="00A52F2C">
        <w:rPr>
          <w:rFonts w:hint="eastAsia"/>
        </w:rPr>
        <w:t>，</w:t>
      </w:r>
      <w:r w:rsidRPr="003E6F8F">
        <w:t>供應商推動數位化的核心</w:t>
      </w:r>
      <w:r w:rsidR="00A52F2C">
        <w:rPr>
          <w:rFonts w:hint="eastAsia"/>
        </w:rPr>
        <w:t>是銷售</w:t>
      </w:r>
    </w:p>
    <w:p w14:paraId="03D2E8E4" w14:textId="10BEA77F" w:rsidR="0088484F" w:rsidRDefault="0028056B" w:rsidP="00F42408">
      <w:pPr>
        <w:pStyle w:val="15"/>
        <w:ind w:firstLine="480"/>
      </w:pPr>
      <w:r>
        <w:rPr>
          <w:rFonts w:hint="eastAsia"/>
        </w:rPr>
        <w:t>觀察</w:t>
      </w:r>
      <w:r w:rsidR="009868CC">
        <w:rPr>
          <w:rFonts w:hint="eastAsia"/>
        </w:rPr>
        <w:t>平台</w:t>
      </w:r>
      <w:r>
        <w:rPr>
          <w:rFonts w:hint="eastAsia"/>
        </w:rPr>
        <w:t>使用者需求</w:t>
      </w:r>
      <w:r w:rsidR="00DC6FE2">
        <w:rPr>
          <w:rFonts w:hint="eastAsia"/>
        </w:rPr>
        <w:t>差異時</w:t>
      </w:r>
      <w:r>
        <w:rPr>
          <w:rFonts w:hint="eastAsia"/>
        </w:rPr>
        <w:t>，</w:t>
      </w:r>
      <w:r w:rsidR="00874059" w:rsidRPr="00874059">
        <w:t>Frontier.cool</w:t>
      </w:r>
      <w:r w:rsidR="00874059" w:rsidRPr="00874059">
        <w:t>發現品牌商與供應商轉型邏輯大不相同。</w:t>
      </w:r>
      <w:r w:rsidR="00390925" w:rsidRPr="00390925">
        <w:t>品牌商多關注數位資產的保護與</w:t>
      </w:r>
      <w:r w:rsidR="007234CF">
        <w:rPr>
          <w:rFonts w:hint="eastAsia"/>
        </w:rPr>
        <w:t>自主控制能力</w:t>
      </w:r>
      <w:r w:rsidR="00390925"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00390925" w:rsidRPr="00390925">
        <w:t>資訊安全與設計專有性；而供應商則更重視如何讓產品被看見與如何更有效率地賣出去。</w:t>
      </w:r>
      <w:r w:rsidR="00390925" w:rsidRPr="00E50032">
        <w:rPr>
          <w:color w:val="EE0000"/>
        </w:rPr>
        <w:t>對供應商而言，數位化的核心價值在於提升銷售效率與成本效益，而非單純的資料保護</w:t>
      </w:r>
      <w:r w:rsidR="0088484F">
        <w:rPr>
          <w:rFonts w:hint="eastAsia"/>
        </w:rPr>
        <w:t>。</w:t>
      </w:r>
    </w:p>
    <w:p w14:paraId="17D43F44" w14:textId="763D5870" w:rsidR="00F87669" w:rsidRDefault="00082C11" w:rsidP="0008207B">
      <w:pPr>
        <w:pStyle w:val="15"/>
        <w:ind w:firstLine="480"/>
      </w:pPr>
      <w:r w:rsidRPr="00082C11">
        <w:t>透過</w:t>
      </w:r>
      <w:r w:rsidR="00E808F2">
        <w:rPr>
          <w:rFonts w:hint="eastAsia"/>
        </w:rPr>
        <w:t>掃描與雲端</w:t>
      </w:r>
      <w:r w:rsidRPr="00082C11">
        <w:t>技術，產品的細節、質感與紋理皆能以高品質的數位化形式完整呈現在平台上，使得原本仰賴實體</w:t>
      </w:r>
      <w:proofErr w:type="gramStart"/>
      <w:r w:rsidRPr="00082C11">
        <w:t>樣</w:t>
      </w:r>
      <w:r w:rsidR="00111138">
        <w:rPr>
          <w:rFonts w:hint="eastAsia"/>
        </w:rPr>
        <w:t>布</w:t>
      </w:r>
      <w:r w:rsidRPr="00082C11">
        <w:t>寄</w:t>
      </w:r>
      <w:proofErr w:type="gramEnd"/>
      <w:r w:rsidRPr="00082C11">
        <w:t>送與人工作業的流程大幅簡化，有效降低時間與溝通成本，</w:t>
      </w:r>
      <w:r w:rsidRPr="001E798F">
        <w:rPr>
          <w:color w:val="EE0000"/>
        </w:rPr>
        <w:t>達成更具成本效益</w:t>
      </w:r>
      <w:r w:rsidR="001E60C7" w:rsidRPr="001E798F">
        <w:rPr>
          <w:rFonts w:hint="eastAsia"/>
          <w:color w:val="EE0000"/>
        </w:rPr>
        <w:t>（</w:t>
      </w:r>
      <w:r w:rsidR="001E60C7" w:rsidRPr="001E798F">
        <w:rPr>
          <w:rFonts w:hint="eastAsia"/>
          <w:color w:val="EE0000"/>
        </w:rPr>
        <w:t>C</w:t>
      </w:r>
      <w:r w:rsidR="001E60C7" w:rsidRPr="001E798F">
        <w:rPr>
          <w:color w:val="EE0000"/>
        </w:rPr>
        <w:t>ost-efficient</w:t>
      </w:r>
      <w:r w:rsidR="001E60C7" w:rsidRPr="001E798F">
        <w:rPr>
          <w:rFonts w:hint="eastAsia"/>
          <w:color w:val="EE0000"/>
        </w:rPr>
        <w:t>）</w:t>
      </w:r>
      <w:r w:rsidRPr="001E798F">
        <w:rPr>
          <w:color w:val="EE0000"/>
        </w:rPr>
        <w:t>的銷售模式</w:t>
      </w:r>
      <w:r w:rsidRPr="00082C11">
        <w:t>。</w:t>
      </w:r>
      <w:r w:rsidR="0088484F" w:rsidRPr="0088484F">
        <w:t>當客戶能夠在平台中瀏覽供應商全系列的產品，並透過熟悉</w:t>
      </w:r>
      <w:r w:rsidR="00F84D81">
        <w:rPr>
          <w:rFonts w:hint="eastAsia"/>
        </w:rPr>
        <w:t>、直覺</w:t>
      </w:r>
      <w:r w:rsidR="0088484F" w:rsidRPr="0088484F">
        <w:t>的搜尋方式（如以圖搜圖</w:t>
      </w:r>
      <w:r w:rsidR="002A3D88">
        <w:rPr>
          <w:rFonts w:hint="eastAsia"/>
        </w:rPr>
        <w:t>或關鍵字搜尋</w:t>
      </w:r>
      <w:r w:rsidR="0088484F" w:rsidRPr="0088484F">
        <w:t>）快速比對</w:t>
      </w:r>
      <w:r w:rsidR="004B3195">
        <w:rPr>
          <w:rFonts w:hint="eastAsia"/>
        </w:rPr>
        <w:t>商品</w:t>
      </w:r>
      <w:r w:rsidR="0088484F" w:rsidRPr="0088484F">
        <w:t>時，整體</w:t>
      </w:r>
      <w:r w:rsidR="00BF4837">
        <w:rPr>
          <w:rFonts w:hint="eastAsia"/>
        </w:rPr>
        <w:t>採購</w:t>
      </w:r>
      <w:r w:rsidR="0088484F" w:rsidRPr="0088484F">
        <w:t>流程也將更</w:t>
      </w:r>
      <w:r w:rsidR="00655F91">
        <w:rPr>
          <w:rFonts w:hint="eastAsia"/>
        </w:rPr>
        <w:t>加</w:t>
      </w:r>
      <w:r w:rsidR="0088484F" w:rsidRPr="0088484F">
        <w:t>順暢，</w:t>
      </w:r>
      <w:r w:rsidR="000F2EFE">
        <w:rPr>
          <w:rFonts w:hint="eastAsia"/>
        </w:rPr>
        <w:t>有助於</w:t>
      </w:r>
      <w:r w:rsidR="0088484F" w:rsidRPr="0088484F">
        <w:t>大幅提升成交效率</w:t>
      </w:r>
      <w:r w:rsidR="00B31260">
        <w:rPr>
          <w:rFonts w:hint="eastAsia"/>
        </w:rPr>
        <w:t>與</w:t>
      </w:r>
      <w:r w:rsidR="00B31260" w:rsidRPr="00B31260">
        <w:t>合作意願</w:t>
      </w:r>
      <w:r w:rsidR="0088484F" w:rsidRPr="0088484F">
        <w:t>。</w:t>
      </w:r>
    </w:p>
    <w:p w14:paraId="65A21970" w14:textId="6C4AFFFD" w:rsidR="001A7C22" w:rsidRPr="000B49BC" w:rsidRDefault="001A7C22" w:rsidP="005A62D6">
      <w:pPr>
        <w:pStyle w:val="aff4"/>
        <w:ind w:left="360" w:right="360" w:firstLine="480"/>
      </w:pPr>
      <w:r w:rsidRPr="000B49BC">
        <w:rPr>
          <w:rFonts w:hint="eastAsia"/>
        </w:rPr>
        <w:lastRenderedPageBreak/>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60" w:name="_Toc202118637"/>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60"/>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156559EB" w14:textId="59AEA63C" w:rsidR="005B5488" w:rsidRDefault="000976E4" w:rsidP="00516F7A">
      <w:pPr>
        <w:pStyle w:val="15"/>
        <w:ind w:firstLine="480"/>
      </w:pPr>
      <w:r w:rsidRPr="00874059">
        <w:t>Frontier.cool</w:t>
      </w:r>
      <w:r>
        <w:rPr>
          <w:rFonts w:hint="eastAsia"/>
        </w:rPr>
        <w:t>於</w:t>
      </w:r>
      <w:r w:rsidR="00FD79EC" w:rsidRPr="00FD79EC">
        <w:t>平台在</w:t>
      </w:r>
      <w:r w:rsidR="00FD79EC" w:rsidRPr="00C26EFE">
        <w:rPr>
          <w:color w:val="EE0000"/>
        </w:rPr>
        <w:t>開發初期即設定明確的目標市場</w:t>
      </w:r>
      <w:r w:rsidR="00FD79EC" w:rsidRPr="00FD79EC">
        <w:t>，</w:t>
      </w:r>
      <w:r w:rsidR="00FD79EC" w:rsidRPr="00C26EFE">
        <w:rPr>
          <w:color w:val="EE0000"/>
        </w:rPr>
        <w:t>優先鎖定出口導向、規模較大</w:t>
      </w:r>
      <w:r w:rsidR="00F355BA" w:rsidRPr="00C26EFE">
        <w:rPr>
          <w:rFonts w:hint="eastAsia"/>
          <w:color w:val="EE0000"/>
        </w:rPr>
        <w:t>、具</w:t>
      </w:r>
      <w:r w:rsidR="00FD79EC" w:rsidRPr="00C26EFE">
        <w:rPr>
          <w:color w:val="EE0000"/>
        </w:rPr>
        <w:t>轉型意識的企業</w:t>
      </w:r>
      <w:r w:rsidRPr="005B5488">
        <w:t>，特別鎖定台灣的上市櫃公司，</w:t>
      </w:r>
      <w:r w:rsidRPr="002E54CF">
        <w:rPr>
          <w:rFonts w:hint="eastAsia"/>
          <w:color w:val="EE0000"/>
        </w:rPr>
        <w:t>約</w:t>
      </w:r>
      <w:r w:rsidRPr="002E54CF">
        <w:rPr>
          <w:color w:val="EE0000"/>
        </w:rPr>
        <w:t>20</w:t>
      </w:r>
      <w:r w:rsidRPr="002E54CF">
        <w:rPr>
          <w:color w:val="EE0000"/>
        </w:rPr>
        <w:t>至</w:t>
      </w:r>
      <w:r w:rsidRPr="002E54CF">
        <w:rPr>
          <w:color w:val="EE0000"/>
        </w:rPr>
        <w:t>30</w:t>
      </w:r>
      <w:r w:rsidRPr="002E54CF">
        <w:rPr>
          <w:color w:val="EE0000"/>
        </w:rPr>
        <w:t>家</w:t>
      </w:r>
      <w:r w:rsidRPr="002E54CF">
        <w:rPr>
          <w:rFonts w:hint="eastAsia"/>
          <w:color w:val="EE0000"/>
        </w:rPr>
        <w:t>企業成為平台的第一批客戶</w:t>
      </w:r>
      <w:r w:rsidRPr="005B5488">
        <w:t>。</w:t>
      </w:r>
      <w:r w:rsidR="005B5488" w:rsidRPr="005B5488">
        <w:t>面對</w:t>
      </w:r>
      <w:r w:rsidR="00B97F85">
        <w:rPr>
          <w:rFonts w:hint="eastAsia"/>
        </w:rPr>
        <w:t>布料供應商</w:t>
      </w:r>
      <w:r w:rsidR="005B5488" w:rsidRPr="005B5488">
        <w:t>對銷售支援與</w:t>
      </w:r>
      <w:r w:rsidR="002E54CF">
        <w:rPr>
          <w:rFonts w:hint="eastAsia"/>
        </w:rPr>
        <w:t>產品</w:t>
      </w:r>
      <w:r w:rsidR="005B5488" w:rsidRPr="005B5488">
        <w:t>推廣</w:t>
      </w:r>
      <w:r w:rsidR="004365B6">
        <w:rPr>
          <w:rFonts w:hint="eastAsia"/>
        </w:rPr>
        <w:t>的新</w:t>
      </w:r>
      <w:r w:rsidR="005B5488" w:rsidRPr="005B5488">
        <w:t>需求，</w:t>
      </w:r>
      <w:r w:rsidR="005B5488" w:rsidRPr="005B5488">
        <w:t>Frontier.cool</w:t>
      </w:r>
      <w:r w:rsidR="005B5488" w:rsidRPr="005B5488">
        <w:t>迅速</w:t>
      </w:r>
      <w:r w:rsidR="00363723">
        <w:rPr>
          <w:rFonts w:hint="eastAsia"/>
        </w:rPr>
        <w:t>著手</w:t>
      </w:r>
      <w:r w:rsidR="00584AB8">
        <w:rPr>
          <w:rFonts w:hint="eastAsia"/>
        </w:rPr>
        <w:t>研發</w:t>
      </w:r>
      <w:r w:rsidR="005B5488" w:rsidRPr="005B5488">
        <w:t>行銷</w:t>
      </w:r>
      <w:r w:rsidR="00623E9E">
        <w:rPr>
          <w:rFonts w:hint="eastAsia"/>
        </w:rPr>
        <w:t>與銷售</w:t>
      </w:r>
      <w:r w:rsidR="00F916B1">
        <w:rPr>
          <w:rFonts w:hint="eastAsia"/>
        </w:rPr>
        <w:t>相關</w:t>
      </w:r>
      <w:r w:rsidR="008C0C04">
        <w:rPr>
          <w:rFonts w:hint="eastAsia"/>
        </w:rPr>
        <w:t>數位工具</w:t>
      </w:r>
      <w:r w:rsidR="005B5488" w:rsidRPr="005B5488">
        <w:t>，回應</w:t>
      </w:r>
      <w:r w:rsidR="006F2CA6">
        <w:rPr>
          <w:rFonts w:hint="eastAsia"/>
        </w:rPr>
        <w:t>廠商</w:t>
      </w:r>
      <w:r w:rsidR="005B5488" w:rsidRPr="005B5488">
        <w:t>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D2ED5">
        <w:rPr>
          <w:rFonts w:hint="eastAsia"/>
        </w:rPr>
        <w:t>，團隊</w:t>
      </w:r>
      <w:r w:rsidR="00BD0DCF" w:rsidRPr="00BD0DCF">
        <w:t>也</w:t>
      </w:r>
      <w:r w:rsidR="00873210">
        <w:rPr>
          <w:rFonts w:hint="eastAsia"/>
        </w:rPr>
        <w:t>於</w:t>
      </w:r>
      <w:r w:rsidR="00935CB6">
        <w:rPr>
          <w:rFonts w:hint="eastAsia"/>
        </w:rPr>
        <w:t>此</w:t>
      </w:r>
      <w:r w:rsidR="00873210">
        <w:rPr>
          <w:rFonts w:hint="eastAsia"/>
        </w:rPr>
        <w:t>階段</w:t>
      </w:r>
      <w:r w:rsidR="00BD0DCF" w:rsidRPr="00BD0DCF">
        <w:t>正式</w:t>
      </w:r>
      <w:r w:rsidR="00BD0DCF" w:rsidRPr="00485A55">
        <w:rPr>
          <w:color w:val="EE0000"/>
        </w:rPr>
        <w:t>將平台使用者明確區分為供應商、品牌商等不同角色</w:t>
      </w:r>
      <w:r w:rsidR="00BD0DCF" w:rsidRPr="00BD0DCF">
        <w:t>，</w:t>
      </w:r>
      <w:r w:rsidR="00CA0234">
        <w:rPr>
          <w:rFonts w:hint="eastAsia"/>
        </w:rPr>
        <w:t>透過</w:t>
      </w:r>
      <w:r w:rsidR="00591D15">
        <w:rPr>
          <w:rFonts w:hint="eastAsia"/>
        </w:rPr>
        <w:t>了解</w:t>
      </w:r>
      <w:r w:rsidR="00714911">
        <w:rPr>
          <w:rFonts w:hint="eastAsia"/>
        </w:rPr>
        <w:t>角色</w:t>
      </w:r>
      <w:r w:rsidR="00BD0DCF" w:rsidRPr="00BD0DCF">
        <w:t>特性與需求</w:t>
      </w:r>
      <w:r w:rsidR="00591D15">
        <w:rPr>
          <w:rFonts w:hint="eastAsia"/>
        </w:rPr>
        <w:t>差異</w:t>
      </w:r>
      <w:r w:rsidR="00033462">
        <w:rPr>
          <w:rFonts w:hint="eastAsia"/>
        </w:rPr>
        <w:t>，</w:t>
      </w:r>
      <w:r w:rsidR="00331060" w:rsidRPr="00485A55">
        <w:rPr>
          <w:rFonts w:hint="eastAsia"/>
          <w:color w:val="EE0000"/>
        </w:rPr>
        <w:t>制定</w:t>
      </w:r>
      <w:r w:rsidR="00033462" w:rsidRPr="00485A55">
        <w:rPr>
          <w:rFonts w:hint="eastAsia"/>
          <w:color w:val="EE0000"/>
        </w:rPr>
        <w:t>差異化的</w:t>
      </w:r>
      <w:r w:rsidR="009D33DA" w:rsidRPr="00485A55">
        <w:rPr>
          <w:rFonts w:hint="eastAsia"/>
          <w:color w:val="EE0000"/>
        </w:rPr>
        <w:t>平台</w:t>
      </w:r>
      <w:r w:rsidR="00033462" w:rsidRPr="00485A55">
        <w:rPr>
          <w:rFonts w:hint="eastAsia"/>
          <w:color w:val="EE0000"/>
        </w:rPr>
        <w:t>推廣策略</w:t>
      </w:r>
      <w:r w:rsidR="00033462">
        <w:rPr>
          <w:rFonts w:hint="eastAsia"/>
        </w:rPr>
        <w:t>。</w:t>
      </w:r>
    </w:p>
    <w:p w14:paraId="254EF165" w14:textId="4EEB17BE" w:rsidR="009138EA" w:rsidRDefault="000B1D71" w:rsidP="00205F11">
      <w:pPr>
        <w:pStyle w:val="aff4"/>
        <w:ind w:left="360" w:right="360" w:firstLine="480"/>
      </w:pPr>
      <w:r w:rsidRPr="000B1D71">
        <w:rPr>
          <w:rFonts w:hint="eastAsia"/>
        </w:rPr>
        <w:t>「針對這幾個對象特定的特性，尤其是</w:t>
      </w:r>
      <w:proofErr w:type="gramStart"/>
      <w:r w:rsidRPr="000B1D71">
        <w:rPr>
          <w:rFonts w:hint="eastAsia"/>
        </w:rPr>
        <w:t>品牌商跟供應商</w:t>
      </w:r>
      <w:proofErr w:type="gramEnd"/>
      <w:r w:rsidRPr="000B1D71">
        <w:rPr>
          <w:rFonts w:hint="eastAsia"/>
        </w:rPr>
        <w:t>需求不同，我們就開了不同的產品線給他們。」（</w:t>
      </w:r>
      <w:r w:rsidRPr="000B1D71">
        <w:t xml:space="preserve">李菁 </w:t>
      </w:r>
      <w:r w:rsidRPr="000B1D71">
        <w:rPr>
          <w:rFonts w:hint="eastAsia"/>
        </w:rPr>
        <w:t>執行長，2025訪談資料）</w:t>
      </w:r>
    </w:p>
    <w:p w14:paraId="020952EB" w14:textId="0C60B261" w:rsidR="00D35D73" w:rsidRPr="00913CE6" w:rsidRDefault="00D35D73" w:rsidP="00410D6D">
      <w:pPr>
        <w:pStyle w:val="a0"/>
      </w:pPr>
      <w:r w:rsidRPr="00913CE6">
        <w:t>資源整合與分配</w:t>
      </w:r>
      <w:r w:rsidR="00363723" w:rsidRPr="00913CE6">
        <w:rPr>
          <w:rFonts w:hint="eastAsia"/>
        </w:rPr>
        <w:t>：</w:t>
      </w:r>
      <w:r w:rsidR="00B838F4" w:rsidRPr="00A76748">
        <w:rPr>
          <w:rFonts w:hint="eastAsia"/>
        </w:rPr>
        <w:t>既有技術與</w:t>
      </w:r>
      <w:r w:rsidR="00B838F4">
        <w:rPr>
          <w:rFonts w:hint="eastAsia"/>
        </w:rPr>
        <w:t>資源開發新產品，</w:t>
      </w:r>
      <w:r w:rsidR="00B838F4" w:rsidRPr="00A76748">
        <w:rPr>
          <w:rFonts w:hint="eastAsia"/>
        </w:rPr>
        <w:t>快速回應銷售需求</w:t>
      </w:r>
      <w:r w:rsidR="00A6517F" w:rsidRPr="00913CE6">
        <w:rPr>
          <w:rFonts w:hint="eastAsia"/>
        </w:rPr>
        <w:t>（</w:t>
      </w:r>
      <w:r w:rsidR="00A6517F" w:rsidRPr="00913CE6">
        <w:rPr>
          <w:rFonts w:hint="eastAsia"/>
        </w:rPr>
        <w:t>2023</w:t>
      </w:r>
      <w:r w:rsidR="00A6517F" w:rsidRPr="00913CE6">
        <w:rPr>
          <w:rFonts w:hint="eastAsia"/>
        </w:rPr>
        <w:t>）</w:t>
      </w:r>
    </w:p>
    <w:p w14:paraId="2C71B3DF" w14:textId="310842D2" w:rsidR="00815CCD" w:rsidRPr="00840E2B" w:rsidRDefault="0030191A" w:rsidP="00840E2B">
      <w:pPr>
        <w:pStyle w:val="15"/>
        <w:ind w:firstLine="480"/>
        <w:rPr>
          <w:color w:val="EE0000"/>
        </w:rPr>
      </w:pPr>
      <w:r w:rsidRPr="0030191A">
        <w:t>面對逐漸浮現的</w:t>
      </w:r>
      <w:r w:rsidR="00ED2DF8">
        <w:rPr>
          <w:rFonts w:hint="eastAsia"/>
        </w:rPr>
        <w:t>「</w:t>
      </w:r>
      <w:r w:rsidR="00D54B0A" w:rsidRPr="00BE7A72">
        <w:rPr>
          <w:rFonts w:hint="eastAsia"/>
        </w:rPr>
        <w:t>銷售</w:t>
      </w:r>
      <w:r w:rsidR="00ED2DF8">
        <w:rPr>
          <w:rFonts w:hint="eastAsia"/>
        </w:rPr>
        <w:t>推廣與價值創造」</w:t>
      </w:r>
      <w:r w:rsidR="00AF22EA" w:rsidRPr="00BE7A72">
        <w:rPr>
          <w:rFonts w:hint="eastAsia"/>
        </w:rPr>
        <w:t>需求</w:t>
      </w:r>
      <w:r w:rsidR="00AF22EA">
        <w:rPr>
          <w:rFonts w:hint="eastAsia"/>
        </w:rPr>
        <w:t>，</w:t>
      </w:r>
      <w:r w:rsidR="00D54B0A" w:rsidRPr="00BE7A72">
        <w:rPr>
          <w:rFonts w:hint="eastAsia"/>
        </w:rPr>
        <w:t>也</w:t>
      </w:r>
      <w:r w:rsidR="00815CCD">
        <w:rPr>
          <w:rFonts w:hint="eastAsia"/>
        </w:rPr>
        <w:t>促使團隊重新思索現有資源與平台</w:t>
      </w:r>
      <w:r w:rsidR="00840E2B">
        <w:rPr>
          <w:rFonts w:hint="eastAsia"/>
        </w:rPr>
        <w:t>應對策略</w:t>
      </w:r>
      <w:r w:rsidR="00815CCD">
        <w:rPr>
          <w:rFonts w:hint="eastAsia"/>
        </w:rPr>
        <w:t>，</w:t>
      </w:r>
      <w:r w:rsidR="00630805">
        <w:rPr>
          <w:rFonts w:hint="eastAsia"/>
        </w:rPr>
        <w:t>並選擇</w:t>
      </w:r>
      <w:r w:rsidR="00DE32BA">
        <w:rPr>
          <w:rFonts w:hint="eastAsia"/>
        </w:rPr>
        <w:t>以</w:t>
      </w:r>
      <w:r w:rsidR="00840E2B" w:rsidRPr="00840E2B">
        <w:rPr>
          <w:rFonts w:hint="eastAsia"/>
          <w:color w:val="156082" w:themeColor="accent1"/>
        </w:rPr>
        <w:t>數位布片檔案</w:t>
      </w:r>
      <w:r w:rsidR="00505E3E">
        <w:rPr>
          <w:rFonts w:hint="eastAsia"/>
          <w:color w:val="156082" w:themeColor="accent1"/>
        </w:rPr>
        <w:t>與團隊持續研發的</w:t>
      </w:r>
      <w:r w:rsidR="00505E3E">
        <w:rPr>
          <w:rFonts w:hint="eastAsia"/>
          <w:color w:val="156082" w:themeColor="accent1"/>
        </w:rPr>
        <w:t>AI</w:t>
      </w:r>
      <w:r w:rsidR="00505E3E">
        <w:rPr>
          <w:rFonts w:hint="eastAsia"/>
          <w:color w:val="156082" w:themeColor="accent1"/>
        </w:rPr>
        <w:t>演算法作為基礎</w:t>
      </w:r>
      <w:r w:rsidR="00840E2B">
        <w:rPr>
          <w:rFonts w:hint="eastAsia"/>
          <w:color w:val="EE0000"/>
        </w:rPr>
        <w:t>，</w:t>
      </w:r>
      <w:r w:rsidR="004F1053" w:rsidRPr="00853C0B">
        <w:rPr>
          <w:color w:val="EE0000"/>
        </w:rPr>
        <w:t>發展出</w:t>
      </w:r>
      <w:r w:rsidR="002B22A7" w:rsidRPr="007006B6">
        <w:rPr>
          <w:color w:val="EE0000"/>
        </w:rPr>
        <w:t>FabriSelect™</w:t>
      </w:r>
      <w:r w:rsidR="00F47ED0" w:rsidRPr="007006B6">
        <w:rPr>
          <w:rFonts w:hint="eastAsia"/>
          <w:color w:val="EE0000"/>
        </w:rPr>
        <w:t>及</w:t>
      </w:r>
      <w:r w:rsidR="007F1043" w:rsidRPr="007006B6">
        <w:rPr>
          <w:rFonts w:hint="eastAsia"/>
          <w:color w:val="EE0000"/>
        </w:rPr>
        <w:t>A</w:t>
      </w:r>
      <w:r w:rsidR="00F47ED0" w:rsidRPr="007006B6">
        <w:rPr>
          <w:color w:val="EE0000"/>
        </w:rPr>
        <w:t>I SaleSync™</w:t>
      </w:r>
      <w:r w:rsidR="002B22A7" w:rsidRPr="007006B6">
        <w:rPr>
          <w:rFonts w:hint="eastAsia"/>
          <w:color w:val="EE0000"/>
        </w:rPr>
        <w:t>作為</w:t>
      </w:r>
      <w:r w:rsidR="00665BBE" w:rsidRPr="007006B6">
        <w:rPr>
          <w:rFonts w:hint="eastAsia"/>
          <w:color w:val="EE0000"/>
        </w:rPr>
        <w:t>全</w:t>
      </w:r>
      <w:r w:rsidR="004F1053" w:rsidRPr="00853C0B">
        <w:rPr>
          <w:color w:val="EE0000"/>
        </w:rPr>
        <w:t>新</w:t>
      </w:r>
      <w:r w:rsidR="00C75240" w:rsidRPr="00853C0B">
        <w:rPr>
          <w:rFonts w:hint="eastAsia"/>
          <w:color w:val="EE0000"/>
        </w:rPr>
        <w:t>的銷售</w:t>
      </w:r>
      <w:r w:rsidR="004F1053" w:rsidRPr="00853C0B">
        <w:rPr>
          <w:color w:val="EE0000"/>
        </w:rPr>
        <w:t>應用工具</w:t>
      </w:r>
      <w:r w:rsidR="00C950ED" w:rsidRPr="00853C0B">
        <w:rPr>
          <w:rStyle w:val="afff9"/>
          <w:color w:val="EE0000"/>
        </w:rPr>
        <w:footnoteReference w:id="23"/>
      </w:r>
      <w:r w:rsidR="004F1053" w:rsidRPr="009E4D3B">
        <w:t>，</w:t>
      </w:r>
      <w:r w:rsidR="00736899">
        <w:rPr>
          <w:rFonts w:hint="eastAsia"/>
        </w:rPr>
        <w:t>將</w:t>
      </w:r>
      <w:r w:rsidR="004F1053" w:rsidRPr="004F1053">
        <w:t>服務</w:t>
      </w:r>
      <w:r w:rsidR="00EB2F43">
        <w:rPr>
          <w:rFonts w:hint="eastAsia"/>
        </w:rPr>
        <w:t>範圍</w:t>
      </w:r>
      <w:r w:rsidR="004F1053" w:rsidRPr="004F1053">
        <w:t>從</w:t>
      </w:r>
      <w:r w:rsidR="00830BB3">
        <w:rPr>
          <w:rFonts w:hint="eastAsia"/>
        </w:rPr>
        <w:t>布料庫存雲端管理、</w:t>
      </w:r>
      <w:r w:rsidR="00E11D36">
        <w:rPr>
          <w:rFonts w:hint="eastAsia"/>
        </w:rPr>
        <w:t>企業</w:t>
      </w:r>
      <w:r w:rsidR="00E9104E">
        <w:rPr>
          <w:rFonts w:hint="eastAsia"/>
        </w:rPr>
        <w:t>跨域</w:t>
      </w:r>
      <w:r w:rsidR="004F1053" w:rsidRPr="004F1053">
        <w:t>協作</w:t>
      </w:r>
      <w:r w:rsidR="00556512">
        <w:rPr>
          <w:rFonts w:hint="eastAsia"/>
        </w:rPr>
        <w:t>平台</w:t>
      </w:r>
      <w:r w:rsidR="004F1053" w:rsidRPr="004F1053">
        <w:t>，逐步</w:t>
      </w:r>
      <w:r w:rsidR="007B0D75">
        <w:rPr>
          <w:rFonts w:hint="eastAsia"/>
        </w:rPr>
        <w:t>擴大</w:t>
      </w:r>
      <w:r w:rsidR="004F1053" w:rsidRPr="004F1053">
        <w:t>至</w:t>
      </w:r>
      <w:r w:rsidR="009D77A4" w:rsidRPr="00AE506F">
        <w:rPr>
          <w:rFonts w:hint="eastAsia"/>
          <w:color w:val="156082" w:themeColor="accent1"/>
        </w:rPr>
        <w:t>紡織</w:t>
      </w:r>
      <w:r w:rsidR="009E329C" w:rsidRPr="00AE506F">
        <w:rPr>
          <w:rFonts w:hint="eastAsia"/>
          <w:color w:val="156082" w:themeColor="accent1"/>
        </w:rPr>
        <w:t>實體</w:t>
      </w:r>
      <w:r w:rsidR="004F1053" w:rsidRPr="00AE506F">
        <w:rPr>
          <w:color w:val="156082" w:themeColor="accent1"/>
        </w:rPr>
        <w:t>展會展示、業務推廣</w:t>
      </w:r>
      <w:r w:rsidR="004F1053" w:rsidRPr="004F1053">
        <w:t>等多元的商務應用</w:t>
      </w:r>
      <w:r w:rsidR="002B22A7">
        <w:rPr>
          <w:rFonts w:hint="eastAsia"/>
        </w:rPr>
        <w:t>。</w:t>
      </w:r>
      <w:r w:rsidR="007D1FAA" w:rsidRPr="007D1FAA">
        <w:t>這一階段性的產品策略轉向，也充分展現出</w:t>
      </w:r>
      <w:r w:rsidR="007D1FAA" w:rsidRPr="007D1FAA">
        <w:t>Frontier.cool</w:t>
      </w:r>
      <w:r w:rsidR="007D1FAA" w:rsidRPr="007D1FAA">
        <w:t>在</w:t>
      </w:r>
      <w:r w:rsidR="00826020">
        <w:rPr>
          <w:rFonts w:hint="eastAsia"/>
        </w:rPr>
        <w:t>環境變化時所出現的新</w:t>
      </w:r>
      <w:r w:rsidR="007D1FAA" w:rsidRPr="007D1FAA">
        <w:t>需求與</w:t>
      </w:r>
      <w:r w:rsidR="00826020">
        <w:rPr>
          <w:rFonts w:hint="eastAsia"/>
        </w:rPr>
        <w:t>產品研發</w:t>
      </w:r>
      <w:r w:rsidR="007D1FAA" w:rsidRPr="007D1FAA">
        <w:t>挑戰時，</w:t>
      </w:r>
      <w:r w:rsidR="008D23E1">
        <w:rPr>
          <w:rFonts w:hint="eastAsia"/>
        </w:rPr>
        <w:t>團隊的快速應對能力</w:t>
      </w:r>
      <w:r w:rsidR="007D1FAA" w:rsidRPr="007D1FAA">
        <w:t>與敏銳判斷。</w:t>
      </w:r>
    </w:p>
    <w:p w14:paraId="4FE2610B" w14:textId="5B52CCCF" w:rsidR="001A7C22" w:rsidRPr="00616096" w:rsidRDefault="001A7C22" w:rsidP="00616096">
      <w:pPr>
        <w:pStyle w:val="aff4"/>
        <w:ind w:left="360" w:right="360" w:firstLine="480"/>
      </w:pPr>
      <w:r w:rsidRPr="00616096">
        <w:rPr>
          <w:rFonts w:hint="eastAsia"/>
        </w:rPr>
        <w:t>「大概是在2023年，我們大概try了兩年發現廠商還是只在乎</w:t>
      </w:r>
      <w:r w:rsidR="00D03CA0" w:rsidRPr="00616096">
        <w:t>『有沒有把布賣出去？有沒有個好工具賣？』</w:t>
      </w:r>
      <w:r w:rsidRPr="00616096">
        <w:rPr>
          <w:rFonts w:hint="eastAsia"/>
        </w:rPr>
        <w:t>給他的業務去用，所以我們</w:t>
      </w:r>
      <w:r w:rsidR="0024053F" w:rsidRPr="00616096">
        <w:t>就，對，轉換。</w:t>
      </w:r>
      <w:r w:rsidRPr="00616096">
        <w:rPr>
          <w:rFonts w:hint="eastAsia"/>
        </w:rPr>
        <w:t>」</w:t>
      </w:r>
      <w:r w:rsidR="00B37E7B" w:rsidRPr="00616096">
        <w:rPr>
          <w:rFonts w:hint="eastAsia"/>
        </w:rPr>
        <w:t>（</w:t>
      </w:r>
      <w:r w:rsidR="006E36DD" w:rsidRPr="00616096">
        <w:t>李菁</w:t>
      </w:r>
      <w:r w:rsidR="001D0DDE" w:rsidRPr="00616096">
        <w:t xml:space="preserve"> </w:t>
      </w:r>
      <w:r w:rsidR="001D0DDE" w:rsidRPr="00616096">
        <w:rPr>
          <w:rFonts w:hint="eastAsia"/>
        </w:rPr>
        <w:t>執行長，2025訪談資料</w:t>
      </w:r>
      <w:r w:rsidR="00B37E7B" w:rsidRPr="00616096">
        <w:rPr>
          <w:rFonts w:hint="eastAsia"/>
        </w:rPr>
        <w:t>）</w:t>
      </w:r>
    </w:p>
    <w:p w14:paraId="3AB1C96C" w14:textId="0C886094" w:rsidR="001A7C22" w:rsidRPr="00F626F0" w:rsidRDefault="00ED5F72" w:rsidP="001555E4">
      <w:pPr>
        <w:pStyle w:val="3"/>
      </w:pPr>
      <w:bookmarkStart w:id="161" w:name="_Toc202118638"/>
      <w:r w:rsidRPr="00ED5F72">
        <w:rPr>
          <w:rFonts w:hint="eastAsia"/>
        </w:rPr>
        <w:lastRenderedPageBreak/>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61"/>
    </w:p>
    <w:p w14:paraId="33196EE4" w14:textId="1105581A"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883D60">
        <w:rPr>
          <w:rFonts w:hint="eastAsia"/>
        </w:rPr>
        <w:t>銷售</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0C5037E3" w:rsidR="00062000" w:rsidRDefault="007463DB" w:rsidP="00516F7A">
      <w:pPr>
        <w:pStyle w:val="15"/>
        <w:ind w:firstLine="480"/>
      </w:pPr>
      <w:r>
        <w:rPr>
          <w:rFonts w:hint="eastAsia"/>
        </w:rPr>
        <w:t>紡織</w:t>
      </w:r>
      <w:r w:rsidR="00595434">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proofErr w:type="gramStart"/>
      <w:r w:rsidR="00062000" w:rsidRPr="00311C74">
        <w:t>韓國首爾國際</w:t>
      </w:r>
      <w:proofErr w:type="gramEnd"/>
      <w:r w:rsidR="00062000" w:rsidRPr="00311C74">
        <w:t>紡織展覽會</w:t>
      </w:r>
      <w:r w:rsidR="00410FEA" w:rsidRPr="00062000">
        <w:t>（</w:t>
      </w:r>
      <w:r w:rsidR="00062000" w:rsidRPr="00311C74">
        <w:t>PIS</w:t>
      </w:r>
      <w:r w:rsidR="00410FEA" w:rsidRPr="00062000">
        <w:t>）</w:t>
      </w:r>
      <w:r w:rsidR="00062000" w:rsidRPr="00062000">
        <w:t>及台灣的台北紡織展（</w:t>
      </w:r>
      <w:r w:rsidR="00062000" w:rsidRPr="00062000">
        <w:t>TITAS</w:t>
      </w:r>
      <w:r w:rsidR="00062000" w:rsidRPr="00062000">
        <w:t>）等</w:t>
      </w:r>
      <w:r w:rsidR="00D4015C">
        <w:rPr>
          <w:rFonts w:hint="eastAsia"/>
        </w:rPr>
        <w:t>，</w:t>
      </w:r>
      <w:r w:rsidR="00AD36B1">
        <w:rPr>
          <w:rFonts w:hint="eastAsia"/>
        </w:rPr>
        <w:t>展會</w:t>
      </w:r>
      <w:r w:rsidR="00CB1CC6" w:rsidRPr="00CB1CC6">
        <w:t>除了</w:t>
      </w:r>
      <w:r w:rsidR="00A72FC6">
        <w:rPr>
          <w:rFonts w:hint="eastAsia"/>
        </w:rPr>
        <w:t>讓</w:t>
      </w:r>
      <w:r w:rsidR="00E15403">
        <w:rPr>
          <w:rFonts w:hint="eastAsia"/>
        </w:rPr>
        <w:t>供應</w:t>
      </w:r>
      <w:r w:rsidR="00A72FC6">
        <w:rPr>
          <w:rFonts w:hint="eastAsia"/>
        </w:rPr>
        <w:t>商</w:t>
      </w:r>
      <w:r w:rsidR="00CB1CC6" w:rsidRPr="00CB1CC6">
        <w:t>展示布料新品</w:t>
      </w:r>
      <w:r w:rsidR="00A72FC6">
        <w:rPr>
          <w:rFonts w:hint="eastAsia"/>
        </w:rPr>
        <w:t>、讓</w:t>
      </w:r>
      <w:r w:rsidR="008C00AE">
        <w:rPr>
          <w:rFonts w:hint="eastAsia"/>
        </w:rPr>
        <w:t>品牌商與設計師</w:t>
      </w:r>
      <w:r w:rsidR="00A72FC6">
        <w:rPr>
          <w:rFonts w:hint="eastAsia"/>
        </w:rPr>
        <w:t>順利採購合適的布料</w:t>
      </w:r>
      <w:r w:rsidR="00CB1CC6" w:rsidRPr="00CB1CC6">
        <w:t>，也</w:t>
      </w:r>
      <w:r w:rsidR="00917C3A">
        <w:rPr>
          <w:rFonts w:hint="eastAsia"/>
        </w:rPr>
        <w:t>成為</w:t>
      </w:r>
      <w:r w:rsidR="00687B18">
        <w:rPr>
          <w:rFonts w:hint="eastAsia"/>
        </w:rPr>
        <w:t>紡織業中的</w:t>
      </w:r>
      <w:r w:rsidR="00CB1CC6" w:rsidRPr="00CB1CC6">
        <w:t>數位創新</w:t>
      </w:r>
      <w:r w:rsidR="0000675C">
        <w:rPr>
          <w:rFonts w:hint="eastAsia"/>
        </w:rPr>
        <w:t>產品</w:t>
      </w:r>
      <w:r w:rsidR="00CB1CC6" w:rsidRPr="00CB1CC6">
        <w:t>、</w:t>
      </w:r>
      <w:r w:rsidR="00CB1CC6" w:rsidRPr="00CB1CC6">
        <w:t>3D</w:t>
      </w:r>
      <w:r w:rsidR="00CB1CC6" w:rsidRPr="00CB1CC6">
        <w:t>設計</w:t>
      </w:r>
      <w:r w:rsidR="000B7F8C">
        <w:rPr>
          <w:rFonts w:hint="eastAsia"/>
        </w:rPr>
        <w:t>與</w:t>
      </w:r>
      <w:r w:rsidR="007B799C">
        <w:rPr>
          <w:rFonts w:hint="eastAsia"/>
        </w:rPr>
        <w:t>虛擬製造與試穿</w:t>
      </w:r>
      <w:r w:rsidR="00E13D1D">
        <w:rPr>
          <w:rFonts w:hint="eastAsia"/>
        </w:rPr>
        <w:t>技術</w:t>
      </w:r>
      <w:r w:rsidR="00CB1CC6" w:rsidRPr="00CB1CC6">
        <w:t>、永續供應鏈</w:t>
      </w:r>
      <w:r w:rsidR="00E13D1D">
        <w:rPr>
          <w:rFonts w:hint="eastAsia"/>
        </w:rPr>
        <w:t>等國際趨勢</w:t>
      </w:r>
      <w:r w:rsidR="007C7366">
        <w:rPr>
          <w:rFonts w:hint="eastAsia"/>
        </w:rPr>
        <w:t>發表與交流</w:t>
      </w:r>
      <w:r w:rsidR="005668E1" w:rsidRPr="005668E1">
        <w:t>的重要</w:t>
      </w:r>
      <w:r w:rsidR="00B77889">
        <w:rPr>
          <w:rFonts w:hint="eastAsia"/>
        </w:rPr>
        <w:t>場域</w:t>
      </w:r>
      <w:r w:rsidR="00062000" w:rsidRPr="00062000">
        <w:t>。</w:t>
      </w:r>
    </w:p>
    <w:p w14:paraId="733E8201" w14:textId="4F3F8365" w:rsidR="002F4FC2" w:rsidRDefault="000C1BBC" w:rsidP="002F4FC2">
      <w:pPr>
        <w:pStyle w:val="15"/>
        <w:ind w:firstLine="480"/>
        <w:rPr>
          <w:u w:color="FF0000"/>
        </w:rPr>
      </w:pPr>
      <w:r w:rsidRPr="00B7259E">
        <w:t>針對</w:t>
      </w:r>
      <w:r>
        <w:rPr>
          <w:rFonts w:hint="eastAsia"/>
        </w:rPr>
        <w:t>過往參</w:t>
      </w:r>
      <w:r w:rsidRPr="00B7259E">
        <w:t>展需攜帶大量實體樣品的負擔</w:t>
      </w:r>
      <w:r>
        <w:rPr>
          <w:rFonts w:hint="eastAsia"/>
        </w:rPr>
        <w:t>，</w:t>
      </w:r>
      <w:r w:rsidRPr="00AF3556">
        <w:rPr>
          <w:u w:color="FF0000"/>
        </w:rPr>
        <w:t>Frontier.cool</w:t>
      </w:r>
      <w:r>
        <w:rPr>
          <w:rFonts w:hint="eastAsia"/>
          <w:u w:color="FF0000"/>
        </w:rPr>
        <w:t>探索到可</w:t>
      </w:r>
      <w:r w:rsidRPr="00D76BD4">
        <w:rPr>
          <w:rFonts w:hint="eastAsia"/>
          <w:color w:val="EE0000"/>
          <w:u w:color="FF0000"/>
        </w:rPr>
        <w:t>開發結合</w:t>
      </w:r>
      <w:r w:rsidRPr="00D76BD4">
        <w:rPr>
          <w:rFonts w:hint="eastAsia"/>
          <w:color w:val="EE0000"/>
          <w:u w:color="FF0000"/>
        </w:rPr>
        <w:t>AI</w:t>
      </w:r>
      <w:r w:rsidRPr="00D76BD4">
        <w:rPr>
          <w:rFonts w:hint="eastAsia"/>
          <w:color w:val="EE0000"/>
          <w:u w:color="FF0000"/>
        </w:rPr>
        <w:t>技術的新銷售</w:t>
      </w:r>
      <w:r w:rsidR="00E5336D" w:rsidRPr="00D76BD4">
        <w:rPr>
          <w:rFonts w:hint="eastAsia"/>
          <w:color w:val="EE0000"/>
          <w:u w:color="FF0000"/>
        </w:rPr>
        <w:t>工具</w:t>
      </w:r>
      <w:r w:rsidRPr="00AF3556">
        <w:rPr>
          <w:u w:color="FF0000"/>
        </w:rPr>
        <w:t>，</w:t>
      </w:r>
      <w:r>
        <w:rPr>
          <w:rFonts w:hint="eastAsia"/>
          <w:u w:color="FF0000"/>
        </w:rPr>
        <w:t>以</w:t>
      </w:r>
      <w:r w:rsidRPr="00F9411C">
        <w:rPr>
          <w:u w:color="FF0000"/>
        </w:rPr>
        <w:t>協助供應商提升現場互動效率與後續</w:t>
      </w:r>
      <w:r>
        <w:rPr>
          <w:rFonts w:hint="eastAsia"/>
          <w:u w:color="FF0000"/>
        </w:rPr>
        <w:t>訂單追蹤</w:t>
      </w:r>
      <w:r w:rsidRPr="00F9411C">
        <w:rPr>
          <w:u w:color="FF0000"/>
        </w:rPr>
        <w:t>。</w:t>
      </w:r>
      <w:r>
        <w:rPr>
          <w:rFonts w:hint="eastAsia"/>
          <w:u w:color="FF0000"/>
        </w:rPr>
        <w:t>讓</w:t>
      </w:r>
      <w:r w:rsidRPr="00F9411C">
        <w:rPr>
          <w:u w:color="FF0000"/>
        </w:rPr>
        <w:t>業務僅需</w:t>
      </w:r>
      <w:r>
        <w:rPr>
          <w:rFonts w:hint="eastAsia"/>
          <w:u w:color="FF0000"/>
        </w:rPr>
        <w:t>於展會現場</w:t>
      </w:r>
      <w:r w:rsidRPr="00F9411C">
        <w:rPr>
          <w:u w:color="FF0000"/>
        </w:rPr>
        <w:t>展示每款布料對應的</w:t>
      </w:r>
      <w:r w:rsidRPr="00F9411C">
        <w:rPr>
          <w:u w:color="FF0000"/>
        </w:rPr>
        <w:t>QR Code</w:t>
      </w:r>
      <w:r w:rsidRPr="00F9411C">
        <w:rPr>
          <w:u w:color="FF0000"/>
        </w:rPr>
        <w:t>，</w:t>
      </w:r>
      <w:r>
        <w:rPr>
          <w:rFonts w:hint="eastAsia"/>
          <w:u w:color="FF0000"/>
        </w:rPr>
        <w:t>客戶當下</w:t>
      </w:r>
      <w:r w:rsidRPr="00F9411C">
        <w:rPr>
          <w:u w:color="FF0000"/>
        </w:rPr>
        <w:t>掃描後可即時獲取</w:t>
      </w:r>
      <w:r>
        <w:rPr>
          <w:rFonts w:hint="eastAsia"/>
          <w:u w:color="FF0000"/>
        </w:rPr>
        <w:t>數位布片</w:t>
      </w:r>
      <w:r w:rsidRPr="00F9411C">
        <w:rPr>
          <w:u w:color="FF0000"/>
        </w:rPr>
        <w:t>資訊並收藏</w:t>
      </w:r>
      <w:r>
        <w:rPr>
          <w:rFonts w:hint="eastAsia"/>
          <w:u w:color="FF0000"/>
        </w:rPr>
        <w:t>進個人清單</w:t>
      </w:r>
      <w:r w:rsidRPr="00F9411C">
        <w:rPr>
          <w:u w:color="FF0000"/>
        </w:rPr>
        <w:t>，省去手寫紀錄與</w:t>
      </w:r>
      <w:proofErr w:type="gramStart"/>
      <w:r w:rsidRPr="00AF3556">
        <w:rPr>
          <w:u w:color="FF0000"/>
        </w:rPr>
        <w:t>與</w:t>
      </w:r>
      <w:proofErr w:type="gramEnd"/>
      <w:r w:rsidRPr="00AF3556">
        <w:rPr>
          <w:u w:color="FF0000"/>
        </w:rPr>
        <w:t>樣品攜帶的</w:t>
      </w:r>
      <w:r>
        <w:rPr>
          <w:rFonts w:hint="eastAsia"/>
          <w:u w:color="FF0000"/>
        </w:rPr>
        <w:t>困擾</w:t>
      </w:r>
      <w:r w:rsidRPr="00F9411C">
        <w:rPr>
          <w:u w:color="FF0000"/>
        </w:rPr>
        <w:t>。</w:t>
      </w:r>
    </w:p>
    <w:p w14:paraId="713B9E1B" w14:textId="17069994" w:rsidR="00C25578" w:rsidRDefault="00C25578" w:rsidP="009F0B85">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61312850" w:rsidR="005F05BB" w:rsidRPr="00AF3556" w:rsidRDefault="005F05BB" w:rsidP="00410D6D">
      <w:pPr>
        <w:pStyle w:val="a0"/>
      </w:pPr>
      <w:r w:rsidRPr="005F05BB">
        <w:t>串連線上線下</w:t>
      </w:r>
      <w:r w:rsidR="002F3E7C">
        <w:rPr>
          <w:rFonts w:hint="eastAsia"/>
        </w:rPr>
        <w:t>，</w:t>
      </w:r>
      <w:proofErr w:type="gramStart"/>
      <w:r w:rsidRPr="005F05BB">
        <w:t>從展會</w:t>
      </w:r>
      <w:proofErr w:type="gramEnd"/>
      <w:r w:rsidRPr="005F05BB">
        <w:t>接觸到</w:t>
      </w:r>
      <w:r w:rsidR="00F70DC4">
        <w:rPr>
          <w:rFonts w:hint="eastAsia"/>
        </w:rPr>
        <w:t>顧客導向</w:t>
      </w:r>
      <w:r w:rsidR="003B3C80">
        <w:rPr>
          <w:rFonts w:hint="eastAsia"/>
        </w:rPr>
        <w:t>的</w:t>
      </w:r>
      <w:r w:rsidR="005467AC">
        <w:rPr>
          <w:rFonts w:hint="eastAsia"/>
        </w:rPr>
        <w:t>行銷推廣</w:t>
      </w:r>
      <w:r w:rsidR="009F6DCA">
        <w:rPr>
          <w:rFonts w:hint="eastAsia"/>
        </w:rPr>
        <w:t>策略</w:t>
      </w:r>
    </w:p>
    <w:p w14:paraId="4BAAC16B" w14:textId="1B0BD0A9" w:rsidR="00C01545" w:rsidRDefault="00C434B2" w:rsidP="00C01545">
      <w:pPr>
        <w:pStyle w:val="15"/>
        <w:ind w:firstLine="480"/>
        <w:rPr>
          <w:u w:color="FF0000"/>
        </w:rPr>
      </w:pPr>
      <w:r>
        <w:rPr>
          <w:rFonts w:hint="eastAsia"/>
          <w:u w:color="FF0000"/>
        </w:rPr>
        <w:t>而</w:t>
      </w:r>
      <w:commentRangeStart w:id="162"/>
      <w:r>
        <w:rPr>
          <w:rFonts w:hint="eastAsia"/>
          <w:u w:color="FF0000"/>
        </w:rPr>
        <w:t>數位</w:t>
      </w:r>
      <w:r w:rsidR="00F84995" w:rsidRPr="00F84995">
        <w:rPr>
          <w:u w:color="FF0000"/>
        </w:rPr>
        <w:t>技術</w:t>
      </w:r>
      <w:commentRangeEnd w:id="162"/>
      <w:r w:rsidR="00F83B71">
        <w:rPr>
          <w:rStyle w:val="af7"/>
        </w:rPr>
        <w:commentReference w:id="162"/>
      </w:r>
      <w:r w:rsidR="00F84995" w:rsidRPr="00F84995">
        <w:rPr>
          <w:u w:color="FF0000"/>
        </w:rPr>
        <w:t>的核心價值在於不僅改善展會現場互動，也成功</w:t>
      </w:r>
      <w:proofErr w:type="gramStart"/>
      <w:r w:rsidR="00F84995" w:rsidRPr="00F84995">
        <w:rPr>
          <w:u w:color="FF0000"/>
        </w:rPr>
        <w:t>串連線上與</w:t>
      </w:r>
      <w:proofErr w:type="gramEnd"/>
      <w:r w:rsidR="00F84995" w:rsidRPr="00F84995">
        <w:rPr>
          <w:u w:color="FF0000"/>
        </w:rPr>
        <w:t>線下的整體銷售流程。</w:t>
      </w:r>
      <w:r w:rsidR="00942861" w:rsidRPr="0008523E">
        <w:rPr>
          <w:color w:val="156082" w:themeColor="accent1"/>
          <w:u w:color="FF0000"/>
        </w:rPr>
        <w:t>當</w:t>
      </w:r>
      <w:r w:rsidR="002128C3">
        <w:rPr>
          <w:rFonts w:hint="eastAsia"/>
          <w:color w:val="156082" w:themeColor="accent1"/>
          <w:u w:color="FF0000"/>
        </w:rPr>
        <w:t>採購人員</w:t>
      </w:r>
      <w:r w:rsidR="00942861" w:rsidRPr="0008523E">
        <w:rPr>
          <w:color w:val="156082" w:themeColor="accent1"/>
          <w:u w:color="FF0000"/>
        </w:rPr>
        <w:t>完成掃描後，</w:t>
      </w:r>
      <w:r w:rsidR="00CE1643" w:rsidRPr="0008523E">
        <w:rPr>
          <w:color w:val="156082" w:themeColor="accent1"/>
          <w:u w:color="FF0000"/>
        </w:rPr>
        <w:t>系統</w:t>
      </w:r>
      <w:r w:rsidR="00D20B56">
        <w:rPr>
          <w:rFonts w:hint="eastAsia"/>
          <w:color w:val="156082" w:themeColor="accent1"/>
          <w:u w:color="FF0000"/>
        </w:rPr>
        <w:t>可</w:t>
      </w:r>
      <w:r w:rsidR="00CE1643" w:rsidRPr="0008523E">
        <w:rPr>
          <w:color w:val="156082" w:themeColor="accent1"/>
          <w:u w:color="FF0000"/>
        </w:rPr>
        <w:t>自動彙整其收藏品項與</w:t>
      </w:r>
      <w:r w:rsidR="00CE1643" w:rsidRPr="0008523E">
        <w:rPr>
          <w:rFonts w:hint="eastAsia"/>
          <w:color w:val="156082" w:themeColor="accent1"/>
          <w:u w:color="FF0000"/>
        </w:rPr>
        <w:t>報價單</w:t>
      </w:r>
      <w:r w:rsidR="00942861" w:rsidRPr="0008523E">
        <w:rPr>
          <w:color w:val="156082" w:themeColor="accent1"/>
          <w:u w:color="FF0000"/>
        </w:rPr>
        <w:t>，並於展會結束後即時寄送電子郵件至</w:t>
      </w:r>
      <w:r w:rsidR="00ED4727" w:rsidRPr="0008523E">
        <w:rPr>
          <w:rFonts w:hint="eastAsia"/>
          <w:color w:val="156082" w:themeColor="accent1"/>
          <w:u w:color="FF0000"/>
        </w:rPr>
        <w:t>客戶</w:t>
      </w:r>
      <w:r w:rsidR="00942861" w:rsidRPr="0008523E">
        <w:rPr>
          <w:color w:val="156082" w:themeColor="accent1"/>
          <w:u w:color="FF0000"/>
        </w:rPr>
        <w:t>信箱</w:t>
      </w:r>
      <w:r w:rsidR="00942861" w:rsidRPr="00942861">
        <w:rPr>
          <w:u w:color="FF0000"/>
        </w:rPr>
        <w:t>，</w:t>
      </w:r>
      <w:r w:rsidR="00945E37">
        <w:rPr>
          <w:rFonts w:hint="eastAsia"/>
          <w:u w:color="FF0000"/>
        </w:rPr>
        <w:t>不僅</w:t>
      </w:r>
      <w:r w:rsidR="003D1F76" w:rsidRPr="00214A1C">
        <w:rPr>
          <w:u w:color="FF0000"/>
        </w:rPr>
        <w:t>展現出</w:t>
      </w:r>
      <w:r w:rsidR="00DB1A97">
        <w:rPr>
          <w:rFonts w:hint="eastAsia"/>
          <w:u w:color="FF0000"/>
        </w:rPr>
        <w:t>供應商</w:t>
      </w:r>
      <w:r w:rsidR="003D1F76" w:rsidRPr="00214A1C">
        <w:rPr>
          <w:u w:color="FF0000"/>
        </w:rPr>
        <w:t>積極、專業的品牌形象，</w:t>
      </w:r>
      <w:r w:rsidR="00537859">
        <w:rPr>
          <w:rFonts w:hint="eastAsia"/>
          <w:u w:color="FF0000"/>
        </w:rPr>
        <w:t>更</w:t>
      </w:r>
      <w:r w:rsidR="00D962AD" w:rsidRPr="00D962AD">
        <w:rPr>
          <w:u w:color="FF0000"/>
        </w:rPr>
        <w:t>強化</w:t>
      </w:r>
      <w:r w:rsidR="0051699E">
        <w:rPr>
          <w:rFonts w:hint="eastAsia"/>
          <w:u w:color="FF0000"/>
        </w:rPr>
        <w:t>線上線下</w:t>
      </w:r>
      <w:r w:rsidR="00D962AD" w:rsidRPr="00D962AD">
        <w:rPr>
          <w:u w:color="FF0000"/>
        </w:rPr>
        <w:t>服務</w:t>
      </w:r>
      <w:r w:rsidR="0051699E">
        <w:rPr>
          <w:rFonts w:hint="eastAsia"/>
          <w:u w:color="FF0000"/>
        </w:rPr>
        <w:t>的</w:t>
      </w:r>
      <w:r w:rsidR="00D962AD" w:rsidRPr="00D962AD">
        <w:rPr>
          <w:u w:color="FF0000"/>
        </w:rPr>
        <w:t>連貫性</w:t>
      </w:r>
      <w:r w:rsidR="00D962AD">
        <w:rPr>
          <w:rFonts w:hint="eastAsia"/>
          <w:u w:color="FF0000"/>
        </w:rPr>
        <w:t>，</w:t>
      </w:r>
      <w:r w:rsidR="003D1F76" w:rsidRPr="00214A1C">
        <w:rPr>
          <w:u w:color="FF0000"/>
        </w:rPr>
        <w:t>促成</w:t>
      </w:r>
      <w:r w:rsidR="00944B75">
        <w:rPr>
          <w:rFonts w:hint="eastAsia"/>
          <w:u w:color="FF0000"/>
        </w:rPr>
        <w:t>買賣雙方</w:t>
      </w:r>
      <w:r w:rsidR="003D1F76" w:rsidRPr="00214A1C">
        <w:rPr>
          <w:u w:color="FF0000"/>
        </w:rPr>
        <w:t>長期的合作關係</w:t>
      </w:r>
      <w:r w:rsidR="00942861" w:rsidRPr="00942861">
        <w:rPr>
          <w:u w:color="FF0000"/>
        </w:rPr>
        <w:t>。</w:t>
      </w:r>
    </w:p>
    <w:p w14:paraId="5BE5BF30" w14:textId="742E78EE" w:rsidR="00802939" w:rsidRDefault="00802939" w:rsidP="00C01545">
      <w:pPr>
        <w:pStyle w:val="15"/>
        <w:ind w:firstLine="480"/>
        <w:rPr>
          <w:u w:color="FF0000"/>
        </w:rPr>
      </w:pPr>
      <w:r w:rsidRPr="00D959D9">
        <w:rPr>
          <w:u w:color="FF0000"/>
        </w:rPr>
        <w:t>企業亦可將</w:t>
      </w:r>
      <w:r w:rsidR="00F27C51">
        <w:rPr>
          <w:rFonts w:hint="eastAsia"/>
          <w:u w:color="FF0000"/>
        </w:rPr>
        <w:t>展會</w:t>
      </w:r>
      <w:r w:rsidRPr="00D959D9">
        <w:rPr>
          <w:u w:color="FF0000"/>
        </w:rPr>
        <w:t>互動資料整合至內部系統，包含洽詢紀錄、點擊頻率與</w:t>
      </w:r>
      <w:r>
        <w:rPr>
          <w:rFonts w:hint="eastAsia"/>
          <w:u w:color="FF0000"/>
        </w:rPr>
        <w:t>顧客基本</w:t>
      </w:r>
      <w:r w:rsidRPr="00D959D9">
        <w:rPr>
          <w:u w:color="FF0000"/>
        </w:rPr>
        <w:t>資訊，</w:t>
      </w:r>
      <w:r w:rsidRPr="00CC0E4C">
        <w:rPr>
          <w:u w:color="FF0000"/>
        </w:rPr>
        <w:t>並透過</w:t>
      </w:r>
      <w:r w:rsidRPr="00CC0E4C">
        <w:rPr>
          <w:u w:color="FF0000"/>
        </w:rPr>
        <w:t>AI</w:t>
      </w:r>
      <w:r w:rsidRPr="00CC0E4C">
        <w:rPr>
          <w:u w:color="FF0000"/>
        </w:rPr>
        <w:t>技術進行資料特徵分析與</w:t>
      </w:r>
      <w:r>
        <w:rPr>
          <w:rFonts w:hint="eastAsia"/>
          <w:u w:color="FF0000"/>
        </w:rPr>
        <w:t>顧客分群</w:t>
      </w:r>
      <w:r w:rsidRPr="00D959D9">
        <w:rPr>
          <w:u w:color="FF0000"/>
        </w:rPr>
        <w:t>，</w:t>
      </w:r>
      <w:r>
        <w:rPr>
          <w:rFonts w:hint="eastAsia"/>
          <w:u w:color="FF0000"/>
        </w:rPr>
        <w:t>其分析</w:t>
      </w:r>
      <w:r w:rsidRPr="00ED3C9A">
        <w:rPr>
          <w:u w:color="FF0000"/>
        </w:rPr>
        <w:t>結果可應用於顧客關係管理（</w:t>
      </w:r>
      <w:r w:rsidRPr="00ED3C9A">
        <w:rPr>
          <w:u w:color="FF0000"/>
        </w:rPr>
        <w:t>CRM</w:t>
      </w:r>
      <w:r w:rsidRPr="00ED3C9A">
        <w:rPr>
          <w:u w:color="FF0000"/>
        </w:rPr>
        <w:t>）與潛在需求預測，實現個人化布料推薦</w:t>
      </w:r>
      <w:r>
        <w:rPr>
          <w:rFonts w:hint="eastAsia"/>
          <w:u w:color="FF0000"/>
        </w:rPr>
        <w:t>，也</w:t>
      </w:r>
      <w:r w:rsidRPr="00ED3C9A">
        <w:rPr>
          <w:u w:color="FF0000"/>
        </w:rPr>
        <w:t>為產品設計、行銷與業務策略提供決策</w:t>
      </w:r>
      <w:r>
        <w:rPr>
          <w:rFonts w:hint="eastAsia"/>
          <w:u w:color="FF0000"/>
        </w:rPr>
        <w:t>參考</w:t>
      </w:r>
      <w:r w:rsidRPr="00ED3C9A">
        <w:rPr>
          <w:u w:color="FF0000"/>
        </w:rPr>
        <w:t>。</w:t>
      </w:r>
    </w:p>
    <w:p w14:paraId="0B722A55" w14:textId="20AA2597" w:rsidR="00707AD9" w:rsidRPr="006E7AC6" w:rsidRDefault="00B501F1" w:rsidP="006E7AC6">
      <w:pPr>
        <w:pStyle w:val="aff4"/>
        <w:ind w:left="360" w:right="360" w:firstLine="480"/>
      </w:pPr>
      <w:r w:rsidRPr="006E7AC6">
        <w:rPr>
          <w:rFonts w:hint="eastAsia"/>
        </w:rPr>
        <w:lastRenderedPageBreak/>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A67703D" w14:textId="6DD70BB2" w:rsidR="00DE7B09" w:rsidRPr="00F21161" w:rsidRDefault="00146D0B" w:rsidP="004F6767">
      <w:pPr>
        <w:pStyle w:val="3"/>
      </w:pPr>
      <w:bookmarkStart w:id="163" w:name="_Toc202118639"/>
      <w:r w:rsidRPr="00F21161">
        <w:rPr>
          <w:rFonts w:hint="eastAsia"/>
        </w:rPr>
        <w:t>5.</w:t>
      </w:r>
      <w:r w:rsidR="004F6767" w:rsidRPr="00F21161">
        <w:rPr>
          <w:rFonts w:hint="eastAsia"/>
        </w:rPr>
        <w:t>4</w:t>
      </w:r>
      <w:r w:rsidRPr="00F21161">
        <w:rPr>
          <w:rFonts w:hint="eastAsia"/>
        </w:rPr>
        <w:t>.4</w:t>
      </w:r>
      <w:r w:rsidR="009B3362" w:rsidRPr="00F21161">
        <w:rPr>
          <w:rFonts w:hint="eastAsia"/>
        </w:rPr>
        <w:t xml:space="preserve"> </w:t>
      </w:r>
      <w:r w:rsidRPr="00F21161">
        <w:rPr>
          <w:rFonts w:hint="eastAsia"/>
        </w:rPr>
        <w:t>深耕運用</w:t>
      </w:r>
      <w:bookmarkEnd w:id="163"/>
    </w:p>
    <w:p w14:paraId="29670ECD" w14:textId="70CAF45B" w:rsidR="00DE547A" w:rsidRPr="00F21161" w:rsidRDefault="00DE547A" w:rsidP="00410D6D">
      <w:pPr>
        <w:pStyle w:val="a0"/>
      </w:pPr>
      <w:r w:rsidRPr="00F21161">
        <w:t>區隔使用者需求</w:t>
      </w:r>
      <w:r w:rsidRPr="00F21161">
        <w:rPr>
          <w:rFonts w:hint="eastAsia"/>
        </w:rPr>
        <w:t>，</w:t>
      </w:r>
      <w:r w:rsidRPr="00F21161">
        <w:t>從開放平台邁向</w:t>
      </w:r>
      <w:r w:rsidR="00B17DD2" w:rsidRPr="00F21161">
        <w:rPr>
          <w:rFonts w:hint="eastAsia"/>
        </w:rPr>
        <w:t>差異產品</w:t>
      </w:r>
      <w:r w:rsidR="00AE1644">
        <w:rPr>
          <w:rFonts w:hint="eastAsia"/>
        </w:rPr>
        <w:t>線的</w:t>
      </w:r>
      <w:r w:rsidR="006F7E51">
        <w:rPr>
          <w:rFonts w:hint="eastAsia"/>
        </w:rPr>
        <w:t>創新服務</w:t>
      </w:r>
      <w:r w:rsidRPr="00F21161">
        <w:rPr>
          <w:rFonts w:hint="eastAsia"/>
        </w:rPr>
        <w:t>（</w:t>
      </w:r>
      <w:r w:rsidRPr="00F21161">
        <w:rPr>
          <w:rFonts w:hint="eastAsia"/>
        </w:rPr>
        <w:t>2023</w:t>
      </w:r>
      <w:r w:rsidRPr="00F21161">
        <w:rPr>
          <w:rFonts w:hint="eastAsia"/>
        </w:rPr>
        <w:t>）</w:t>
      </w:r>
    </w:p>
    <w:p w14:paraId="6A493809" w14:textId="7F4552E8" w:rsidR="00887B6E" w:rsidRPr="00F21161" w:rsidRDefault="0087446C" w:rsidP="004E7F11">
      <w:pPr>
        <w:pStyle w:val="15"/>
        <w:ind w:firstLine="480"/>
      </w:pPr>
      <w:r w:rsidRPr="00F21161">
        <w:rPr>
          <w:rFonts w:hint="eastAsia"/>
        </w:rPr>
        <w:t>為了滿足</w:t>
      </w:r>
      <w:r w:rsidR="00324A77" w:rsidRPr="00F21161">
        <w:t>平台使用者多樣</w:t>
      </w:r>
      <w:r w:rsidRPr="00F21161">
        <w:rPr>
          <w:rFonts w:hint="eastAsia"/>
        </w:rPr>
        <w:t>需求</w:t>
      </w:r>
      <w:r w:rsidR="00324A77" w:rsidRPr="00F21161">
        <w:t>化，</w:t>
      </w:r>
      <w:r w:rsidRPr="00F21161">
        <w:t>Frontier.cool</w:t>
      </w:r>
      <w:r w:rsidRPr="00F21161">
        <w:t>開始</w:t>
      </w:r>
      <w:r w:rsidRPr="0084695B">
        <w:rPr>
          <w:color w:val="156082" w:themeColor="accent1"/>
        </w:rPr>
        <w:t>調整平台架構與服務模式</w:t>
      </w:r>
      <w:r w:rsidRPr="00F21161">
        <w:t>，</w:t>
      </w:r>
      <w:r w:rsidR="00887B6E" w:rsidRPr="00F21161">
        <w:t>從最初以公開共享為導向的開放型平台</w:t>
      </w:r>
      <w:r w:rsidR="00324A77" w:rsidRPr="00F21161">
        <w:t>，</w:t>
      </w:r>
      <w:r w:rsidR="00887B6E" w:rsidRPr="00F21161">
        <w:t>逐步</w:t>
      </w:r>
      <w:r w:rsidR="00887B6E" w:rsidRPr="00F21161">
        <w:rPr>
          <w:color w:val="EE0000"/>
        </w:rPr>
        <w:t>轉型為</w:t>
      </w:r>
      <w:r w:rsidR="00416662" w:rsidRPr="00F21161">
        <w:rPr>
          <w:rFonts w:hint="eastAsia"/>
          <w:color w:val="EE0000"/>
        </w:rPr>
        <w:t>根據</w:t>
      </w:r>
      <w:r w:rsidR="00887B6E" w:rsidRPr="00F21161">
        <w:rPr>
          <w:color w:val="EE0000"/>
        </w:rPr>
        <w:t>使用者角色提供差異化功能的複合式</w:t>
      </w:r>
      <w:r w:rsidR="00FE13A6" w:rsidRPr="00F21161">
        <w:rPr>
          <w:rFonts w:hint="eastAsia"/>
          <w:color w:val="EE0000"/>
        </w:rPr>
        <w:t>、客製化平台</w:t>
      </w:r>
      <w:r w:rsidR="00887B6E" w:rsidRPr="00F21161">
        <w:rPr>
          <w:color w:val="EE0000"/>
        </w:rPr>
        <w:t>架構</w:t>
      </w:r>
      <w:r w:rsidR="00596891" w:rsidRPr="00F21161">
        <w:rPr>
          <w:rFonts w:hint="eastAsia"/>
        </w:rPr>
        <w:t>，</w:t>
      </w:r>
      <w:r w:rsidR="00596891" w:rsidRPr="005353EF">
        <w:rPr>
          <w:rFonts w:hint="eastAsia"/>
          <w:color w:val="156082" w:themeColor="accent1"/>
        </w:rPr>
        <w:t>供應商與品牌商的需求也透過不同產品線被區隔開</w:t>
      </w:r>
      <w:r w:rsidR="007355B2" w:rsidRPr="005353EF">
        <w:rPr>
          <w:rFonts w:hint="eastAsia"/>
          <w:color w:val="156082" w:themeColor="accent1"/>
        </w:rPr>
        <w:t>來</w:t>
      </w:r>
      <w:r w:rsidR="001E3C06" w:rsidRPr="00F21161">
        <w:rPr>
          <w:rFonts w:hint="eastAsia"/>
        </w:rPr>
        <w:t>，團隊亦持續地</w:t>
      </w:r>
      <w:r w:rsidR="004B2DC6">
        <w:rPr>
          <w:rFonts w:hint="eastAsia"/>
        </w:rPr>
        <w:t>檢視</w:t>
      </w:r>
      <w:r w:rsidR="001E3C06" w:rsidRPr="00F21161">
        <w:rPr>
          <w:rFonts w:hint="eastAsia"/>
        </w:rPr>
        <w:t>現有平台、服務、有形與無形資產</w:t>
      </w:r>
      <w:r w:rsidR="00770E8C">
        <w:rPr>
          <w:rFonts w:hint="eastAsia"/>
        </w:rPr>
        <w:t>，讓資源可以</w:t>
      </w:r>
      <w:r w:rsidR="00C038E0">
        <w:rPr>
          <w:rFonts w:hint="eastAsia"/>
        </w:rPr>
        <w:t>被深耕運用，透過</w:t>
      </w:r>
      <w:r w:rsidR="00770E8C">
        <w:rPr>
          <w:rFonts w:hint="eastAsia"/>
        </w:rPr>
        <w:t>更新、重組來</w:t>
      </w:r>
      <w:r w:rsidR="001E3C06" w:rsidRPr="00F21161">
        <w:rPr>
          <w:rFonts w:hint="eastAsia"/>
        </w:rPr>
        <w:t>回應新需求</w:t>
      </w:r>
      <w:r w:rsidR="00887B6E" w:rsidRPr="00F21161">
        <w:rPr>
          <w:rFonts w:hint="eastAsia"/>
        </w:rPr>
        <w:t>。</w:t>
      </w:r>
    </w:p>
    <w:p w14:paraId="5B5C5AA1" w14:textId="0761C41E" w:rsidR="00DE547A" w:rsidRPr="00F21161" w:rsidRDefault="00DE547A" w:rsidP="00DE547A">
      <w:pPr>
        <w:pStyle w:val="aff4"/>
        <w:ind w:left="360" w:right="360" w:firstLine="480"/>
      </w:pPr>
      <w:r w:rsidRPr="00F21161">
        <w:rPr>
          <w:rFonts w:hint="eastAsia"/>
        </w:rPr>
        <w:t>「以前是大平台嘛，就是大的sourcing平台、全部都是open的。後面就慢慢變成品牌的私有雲，客製給他</w:t>
      </w:r>
      <w:proofErr w:type="gramStart"/>
      <w:r w:rsidRPr="00F21161">
        <w:rPr>
          <w:rFonts w:hint="eastAsia"/>
        </w:rPr>
        <w:t>一個殼</w:t>
      </w:r>
      <w:proofErr w:type="gramEnd"/>
      <w:r w:rsidRPr="00F21161">
        <w:rPr>
          <w:rFonts w:hint="eastAsia"/>
        </w:rPr>
        <w:t>，資訊由他去完成，我們只幫他</w:t>
      </w:r>
      <w:proofErr w:type="gramStart"/>
      <w:r w:rsidRPr="00F21161">
        <w:rPr>
          <w:rFonts w:hint="eastAsia"/>
        </w:rPr>
        <w:t>去作維運</w:t>
      </w:r>
      <w:proofErr w:type="gramEnd"/>
      <w:r w:rsidRPr="00F21161">
        <w:rPr>
          <w:rFonts w:hint="eastAsia"/>
        </w:rPr>
        <w:t>。那供應商的話，我們是用賣類似銷售工具，幫你做完數位化之後你可以用數位化資產去做銷售，這幾個模式就慢慢演化出來。」（</w:t>
      </w:r>
      <w:r w:rsidRPr="00F21161">
        <w:t xml:space="preserve">李菁 </w:t>
      </w:r>
      <w:r w:rsidRPr="00F21161">
        <w:rPr>
          <w:rFonts w:hint="eastAsia"/>
        </w:rPr>
        <w:t>執行長，2025訪談資料）</w:t>
      </w:r>
    </w:p>
    <w:p w14:paraId="5B305A9B" w14:textId="428D9A90" w:rsidR="002C6485" w:rsidRPr="009E6B44" w:rsidRDefault="00001204" w:rsidP="00410D6D">
      <w:pPr>
        <w:pStyle w:val="a0"/>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00430A31" w:rsidRPr="009E6B44">
        <w:rPr>
          <w:rFonts w:hint="eastAsia"/>
        </w:rPr>
        <w:t>中</w:t>
      </w:r>
      <w:r w:rsidRPr="009E6B44">
        <w:rPr>
          <w:rFonts w:hint="eastAsia"/>
        </w:rPr>
        <w:t>延伸</w:t>
      </w:r>
      <w:r w:rsidR="00926751" w:rsidRPr="009E6B44">
        <w:rPr>
          <w:rFonts w:hint="eastAsia"/>
        </w:rPr>
        <w:t>商業</w:t>
      </w:r>
      <w:r w:rsidRPr="009E6B44">
        <w:rPr>
          <w:rFonts w:hint="eastAsia"/>
        </w:rPr>
        <w:t>價值</w:t>
      </w:r>
      <w:r w:rsidR="00924040" w:rsidRPr="009E6B44">
        <w:rPr>
          <w:rFonts w:hint="eastAsia"/>
        </w:rPr>
        <w:t>（</w:t>
      </w:r>
      <w:r w:rsidR="00924040" w:rsidRPr="009E6B44">
        <w:rPr>
          <w:rFonts w:hint="eastAsia"/>
        </w:rPr>
        <w:t>2023</w:t>
      </w:r>
      <w:r w:rsidR="00924040" w:rsidRPr="009E6B44">
        <w:rPr>
          <w:rFonts w:hint="eastAsia"/>
        </w:rPr>
        <w:t>）</w:t>
      </w:r>
    </w:p>
    <w:p w14:paraId="7C952373" w14:textId="0D2F863B" w:rsidR="00F9110F" w:rsidRPr="009E6B44" w:rsidRDefault="008A1AD3" w:rsidP="004E7F11">
      <w:pPr>
        <w:pStyle w:val="15"/>
        <w:ind w:firstLine="480"/>
      </w:pPr>
      <w:r w:rsidRPr="009E6B44">
        <w:t>第三階段的</w:t>
      </w:r>
      <w:r w:rsidR="00BB0F47">
        <w:rPr>
          <w:rFonts w:hint="eastAsia"/>
        </w:rPr>
        <w:t>深耕運用</w:t>
      </w:r>
      <w:r w:rsidR="00111516" w:rsidRPr="00111516">
        <w:t>聚焦於供應商的實務需</w:t>
      </w:r>
      <w:r w:rsidRPr="009E6B44">
        <w:t>求，特別</w:t>
      </w:r>
      <w:r w:rsidR="009641EF">
        <w:rPr>
          <w:rFonts w:hint="eastAsia"/>
        </w:rPr>
        <w:t>是</w:t>
      </w:r>
      <w:r w:rsidR="004F441F" w:rsidRPr="009E6B44">
        <w:rPr>
          <w:rFonts w:hint="eastAsia"/>
          <w:color w:val="EE0000"/>
        </w:rPr>
        <w:t>「</w:t>
      </w:r>
      <w:r w:rsidR="004F441F" w:rsidRPr="009E6B44">
        <w:rPr>
          <w:color w:val="EE0000"/>
        </w:rPr>
        <w:t>產品銷售</w:t>
      </w:r>
      <w:r w:rsidR="00526018">
        <w:rPr>
          <w:rFonts w:hint="eastAsia"/>
          <w:color w:val="EE0000"/>
        </w:rPr>
        <w:t>與採購</w:t>
      </w:r>
      <w:r w:rsidR="004F441F" w:rsidRPr="009E6B44">
        <w:rPr>
          <w:color w:val="EE0000"/>
        </w:rPr>
        <w:t>」與「資料價值轉化</w:t>
      </w:r>
      <w:r w:rsidR="0055035F">
        <w:rPr>
          <w:rFonts w:hint="eastAsia"/>
          <w:color w:val="EE0000"/>
        </w:rPr>
        <w:t>」</w:t>
      </w:r>
      <w:r w:rsidRPr="009E6B44">
        <w:t>兩個面向。</w:t>
      </w:r>
      <w:r w:rsidR="00D37174">
        <w:rPr>
          <w:rFonts w:hint="eastAsia"/>
        </w:rPr>
        <w:t>團隊因此開發出</w:t>
      </w:r>
      <w:commentRangeStart w:id="164"/>
      <w:r w:rsidR="00D32164" w:rsidRPr="009E6B44">
        <w:t>FabriSelect™</w:t>
      </w:r>
      <w:r w:rsidR="00D32164" w:rsidRPr="009E6B44">
        <w:t>與</w:t>
      </w:r>
      <w:r w:rsidR="00D32164" w:rsidRPr="009E6B44">
        <w:t>AI SaleSync™</w:t>
      </w:r>
      <w:commentRangeEnd w:id="164"/>
      <w:r w:rsidR="005A2179">
        <w:rPr>
          <w:rStyle w:val="af7"/>
        </w:rPr>
        <w:commentReference w:id="164"/>
      </w:r>
      <w:r w:rsidR="00D37174">
        <w:rPr>
          <w:rFonts w:hint="eastAsia"/>
        </w:rPr>
        <w:t>兩</w:t>
      </w:r>
      <w:r w:rsidR="00B26FC9">
        <w:rPr>
          <w:rFonts w:hint="eastAsia"/>
        </w:rPr>
        <w:t>款</w:t>
      </w:r>
      <w:r w:rsidR="00D37174">
        <w:rPr>
          <w:rFonts w:hint="eastAsia"/>
        </w:rPr>
        <w:t>數位銷售工具</w:t>
      </w:r>
      <w:r w:rsidR="00D32164" w:rsidRPr="009E6B44">
        <w:t>，</w:t>
      </w:r>
      <w:r w:rsidR="00B26FC9" w:rsidRPr="007874F8">
        <w:rPr>
          <w:rFonts w:hint="eastAsia"/>
          <w:color w:val="156082" w:themeColor="accent1"/>
        </w:rPr>
        <w:t>它們</w:t>
      </w:r>
      <w:r w:rsidR="00AF18F6" w:rsidRPr="007874F8">
        <w:rPr>
          <w:rFonts w:hint="eastAsia"/>
          <w:color w:val="156082" w:themeColor="accent1"/>
        </w:rPr>
        <w:t>是</w:t>
      </w:r>
      <w:r w:rsidR="00487343" w:rsidRPr="007874F8">
        <w:rPr>
          <w:rFonts w:hint="eastAsia"/>
          <w:color w:val="156082" w:themeColor="accent1"/>
        </w:rPr>
        <w:t>獨立於</w:t>
      </w:r>
      <w:r w:rsidR="00D32164" w:rsidRPr="007874F8">
        <w:rPr>
          <w:color w:val="156082" w:themeColor="accent1"/>
        </w:rPr>
        <w:t>TextileCloud™</w:t>
      </w:r>
      <w:r w:rsidR="00B26FC9" w:rsidRPr="007874F8">
        <w:rPr>
          <w:rFonts w:hint="eastAsia"/>
          <w:color w:val="156082" w:themeColor="accent1"/>
        </w:rPr>
        <w:t>平台</w:t>
      </w:r>
      <w:r w:rsidR="00AF18F6" w:rsidRPr="007874F8">
        <w:rPr>
          <w:rFonts w:hint="eastAsia"/>
          <w:color w:val="156082" w:themeColor="accent1"/>
        </w:rPr>
        <w:t>之外的擴充</w:t>
      </w:r>
      <w:r w:rsidR="00C83FA8" w:rsidRPr="007874F8">
        <w:rPr>
          <w:rFonts w:hint="eastAsia"/>
          <w:color w:val="156082" w:themeColor="accent1"/>
        </w:rPr>
        <w:t>工具</w:t>
      </w:r>
      <w:r w:rsidR="00D32164" w:rsidRPr="00B14FC9">
        <w:t>，</w:t>
      </w:r>
      <w:r w:rsidR="00BA2D44" w:rsidRPr="00B14FC9">
        <w:rPr>
          <w:rFonts w:hint="eastAsia"/>
        </w:rPr>
        <w:t>團隊將其</w:t>
      </w:r>
      <w:r w:rsidR="00D32164" w:rsidRPr="007874F8">
        <w:rPr>
          <w:color w:val="156082" w:themeColor="accent1"/>
        </w:rPr>
        <w:t>連接</w:t>
      </w:r>
      <w:r w:rsidR="00E129E1" w:rsidRPr="007874F8">
        <w:rPr>
          <w:rFonts w:hint="eastAsia"/>
          <w:color w:val="156082" w:themeColor="accent1"/>
        </w:rPr>
        <w:t>了</w:t>
      </w:r>
      <w:r w:rsidR="004415CA" w:rsidRPr="007874F8">
        <w:rPr>
          <w:color w:val="156082" w:themeColor="accent1"/>
        </w:rPr>
        <w:t>TextileCloud™</w:t>
      </w:r>
      <w:r w:rsidR="00D32164" w:rsidRPr="007874F8">
        <w:rPr>
          <w:color w:val="156082" w:themeColor="accent1"/>
        </w:rPr>
        <w:t>平台中的數位布料資料</w:t>
      </w:r>
      <w:r w:rsidR="006C7DA1" w:rsidRPr="00B14FC9">
        <w:rPr>
          <w:rFonts w:hint="eastAsia"/>
        </w:rPr>
        <w:t>以及團隊持續</w:t>
      </w:r>
      <w:r w:rsidR="006C7DA1" w:rsidRPr="007874F8">
        <w:rPr>
          <w:rFonts w:hint="eastAsia"/>
          <w:color w:val="156082" w:themeColor="accent1"/>
        </w:rPr>
        <w:t>深耕的紡織</w:t>
      </w:r>
      <w:r w:rsidR="006C7DA1" w:rsidRPr="007874F8">
        <w:rPr>
          <w:rFonts w:hint="eastAsia"/>
          <w:color w:val="156082" w:themeColor="accent1"/>
        </w:rPr>
        <w:t>AI</w:t>
      </w:r>
      <w:r w:rsidR="006C7DA1" w:rsidRPr="007874F8">
        <w:rPr>
          <w:rFonts w:hint="eastAsia"/>
          <w:color w:val="156082" w:themeColor="accent1"/>
        </w:rPr>
        <w:t>演算法技術</w:t>
      </w:r>
      <w:r w:rsidR="00D32164" w:rsidRPr="00B14FC9">
        <w:t>，</w:t>
      </w:r>
      <w:r w:rsidR="00A4668F" w:rsidRPr="00B14FC9">
        <w:rPr>
          <w:rFonts w:hint="eastAsia"/>
        </w:rPr>
        <w:t>來</w:t>
      </w:r>
      <w:r w:rsidR="00D32164" w:rsidRPr="007874F8">
        <w:rPr>
          <w:color w:val="EE0000"/>
        </w:rPr>
        <w:t>延伸</w:t>
      </w:r>
      <w:r w:rsidR="00174331" w:rsidRPr="007874F8">
        <w:rPr>
          <w:rFonts w:hint="eastAsia"/>
          <w:color w:val="EE0000"/>
        </w:rPr>
        <w:t>數位布片</w:t>
      </w:r>
      <w:r w:rsidR="00D32164" w:rsidRPr="007874F8">
        <w:rPr>
          <w:color w:val="EE0000"/>
        </w:rPr>
        <w:t>在展會與業務銷售場景中的實用性</w:t>
      </w:r>
      <w:r w:rsidR="00D32164" w:rsidRPr="00B14FC9">
        <w:t>。</w:t>
      </w:r>
    </w:p>
    <w:p w14:paraId="6858F59B" w14:textId="55EDD399" w:rsidR="00D468F1" w:rsidRDefault="00D468F1" w:rsidP="004E7F11">
      <w:pPr>
        <w:pStyle w:val="15"/>
        <w:ind w:firstLine="480"/>
      </w:pPr>
      <w:r w:rsidRPr="00E60FFB">
        <w:t>FabriSelect™</w:t>
      </w:r>
      <w:r w:rsidR="00915EC0">
        <w:rPr>
          <w:rFonts w:hint="eastAsia"/>
        </w:rPr>
        <w:t>是</w:t>
      </w:r>
      <w:r w:rsidR="00520281" w:rsidRPr="00E60FFB">
        <w:rPr>
          <w:rFonts w:hint="eastAsia"/>
        </w:rPr>
        <w:t>團隊</w:t>
      </w:r>
      <w:r w:rsidRPr="00E60FFB">
        <w:t>專為實體展會所設計</w:t>
      </w:r>
      <w:r w:rsidR="002F70BC">
        <w:rPr>
          <w:rFonts w:hint="eastAsia"/>
        </w:rPr>
        <w:t>的數位工具</w:t>
      </w:r>
      <w:r w:rsidR="00134691" w:rsidRPr="00E60FFB">
        <w:rPr>
          <w:rFonts w:hint="eastAsia"/>
        </w:rPr>
        <w:t>，</w:t>
      </w:r>
      <w:r w:rsidRPr="00E60FFB">
        <w:t>可</w:t>
      </w:r>
      <w:r w:rsidRPr="00CA01E5">
        <w:rPr>
          <w:color w:val="EE0000"/>
        </w:rPr>
        <w:t>將數位布片資料轉換為專屬</w:t>
      </w:r>
      <w:r w:rsidRPr="00CA01E5">
        <w:rPr>
          <w:color w:val="EE0000"/>
        </w:rPr>
        <w:t>QR Code</w:t>
      </w:r>
      <w:r w:rsidRPr="00E60FFB">
        <w:t>，</w:t>
      </w:r>
      <w:r w:rsidR="008629B1">
        <w:rPr>
          <w:rFonts w:hint="eastAsia"/>
        </w:rPr>
        <w:t>並擺設於實體展會攤位上，</w:t>
      </w:r>
      <w:r w:rsidR="008F5D29">
        <w:rPr>
          <w:rFonts w:hint="eastAsia"/>
        </w:rPr>
        <w:t>讓</w:t>
      </w:r>
      <w:r w:rsidR="003146A8">
        <w:rPr>
          <w:rFonts w:hint="eastAsia"/>
        </w:rPr>
        <w:t>布料買方</w:t>
      </w:r>
      <w:r w:rsidRPr="00E60FFB">
        <w:t>於展會現場掃碼後即時獲取布料資訊</w:t>
      </w:r>
      <w:r w:rsidR="00C91405">
        <w:rPr>
          <w:rFonts w:hint="eastAsia"/>
        </w:rPr>
        <w:t>並收藏至清單中</w:t>
      </w:r>
      <w:r w:rsidRPr="00E60FFB">
        <w:t>，</w:t>
      </w:r>
      <w:r w:rsidR="00EF5BCE" w:rsidRPr="00E60FFB">
        <w:t>FabriSelect™</w:t>
      </w:r>
      <w:r w:rsidR="00EF5BCE" w:rsidRPr="00E60FFB">
        <w:rPr>
          <w:rFonts w:hint="eastAsia"/>
        </w:rPr>
        <w:t>可</w:t>
      </w:r>
      <w:r w:rsidRPr="00E60FFB">
        <w:t>同步記錄買家</w:t>
      </w:r>
      <w:r w:rsidR="004A43AC">
        <w:rPr>
          <w:rFonts w:hint="eastAsia"/>
        </w:rPr>
        <w:t>聯絡</w:t>
      </w:r>
      <w:r w:rsidRPr="00E60FFB">
        <w:t>資訊與掃描行為，</w:t>
      </w:r>
      <w:r w:rsidR="00BB4668">
        <w:rPr>
          <w:rFonts w:hint="eastAsia"/>
        </w:rPr>
        <w:t>並將</w:t>
      </w:r>
      <w:r w:rsidR="00A35197">
        <w:rPr>
          <w:rFonts w:hint="eastAsia"/>
        </w:rPr>
        <w:t>資料</w:t>
      </w:r>
      <w:r w:rsidRPr="00E60FFB">
        <w:t>回傳至儀表板進行統計分析，</w:t>
      </w:r>
      <w:r w:rsidR="00540D36" w:rsidRPr="00540D36">
        <w:t>有助於供應商掌握熱門布料與潛在買家名單</w:t>
      </w:r>
      <w:r w:rsidRPr="00E60FFB">
        <w:t>，強化展會</w:t>
      </w:r>
      <w:r w:rsidR="003A266C">
        <w:rPr>
          <w:rFonts w:hint="eastAsia"/>
        </w:rPr>
        <w:t>交易的</w:t>
      </w:r>
      <w:r w:rsidR="00392EC6">
        <w:rPr>
          <w:rFonts w:hint="eastAsia"/>
        </w:rPr>
        <w:t>轉換率</w:t>
      </w:r>
      <w:r w:rsidRPr="00E60FFB">
        <w:t>。</w:t>
      </w:r>
    </w:p>
    <w:p w14:paraId="59A74974" w14:textId="5C83334C" w:rsidR="008219DD" w:rsidRPr="0042296C" w:rsidRDefault="00023B3F" w:rsidP="004E7F11">
      <w:pPr>
        <w:pStyle w:val="15"/>
        <w:ind w:firstLine="480"/>
      </w:pPr>
      <w:r w:rsidRPr="00023B3F">
        <w:rPr>
          <w:rFonts w:hint="eastAsia"/>
          <w:color w:val="156082" w:themeColor="accent1"/>
        </w:rPr>
        <w:t>而</w:t>
      </w:r>
      <w:r w:rsidRPr="00023B3F">
        <w:rPr>
          <w:color w:val="156082" w:themeColor="accent1"/>
        </w:rPr>
        <w:t>AI SaleSync™</w:t>
      </w:r>
      <w:r w:rsidRPr="00023B3F">
        <w:rPr>
          <w:color w:val="156082" w:themeColor="accent1"/>
        </w:rPr>
        <w:t>則</w:t>
      </w:r>
      <w:r w:rsidR="00440C69">
        <w:rPr>
          <w:rFonts w:hint="eastAsia"/>
          <w:color w:val="156082" w:themeColor="accent1"/>
        </w:rPr>
        <w:t>以</w:t>
      </w:r>
      <w:r w:rsidR="008219DD" w:rsidRPr="00EA11A7">
        <w:rPr>
          <w:color w:val="EE0000"/>
        </w:rPr>
        <w:t>強化業務流程與客戶資料管理</w:t>
      </w:r>
      <w:r w:rsidR="008219DD" w:rsidRPr="00915EC0">
        <w:rPr>
          <w:color w:val="156082" w:themeColor="accent1"/>
        </w:rPr>
        <w:t>為導向，</w:t>
      </w:r>
      <w:r w:rsidR="00A27DC9">
        <w:rPr>
          <w:rFonts w:hint="eastAsia"/>
          <w:color w:val="156082" w:themeColor="accent1"/>
        </w:rPr>
        <w:t>整合</w:t>
      </w:r>
      <w:r w:rsidR="006426B6" w:rsidRPr="00E60FFB">
        <w:t>TextileCloud™</w:t>
      </w:r>
      <w:r w:rsidR="00AC07E4">
        <w:rPr>
          <w:rFonts w:hint="eastAsia"/>
        </w:rPr>
        <w:t>平</w:t>
      </w:r>
      <w:r w:rsidR="00AC07E4">
        <w:rPr>
          <w:rFonts w:hint="eastAsia"/>
        </w:rPr>
        <w:lastRenderedPageBreak/>
        <w:t>台</w:t>
      </w:r>
      <w:r w:rsidR="006426B6">
        <w:rPr>
          <w:rFonts w:hint="eastAsia"/>
        </w:rPr>
        <w:t>中的</w:t>
      </w:r>
      <w:r w:rsidR="008219DD" w:rsidRPr="00915EC0">
        <w:rPr>
          <w:color w:val="156082" w:themeColor="accent1"/>
        </w:rPr>
        <w:t>數位布料管理系統與</w:t>
      </w:r>
      <w:commentRangeStart w:id="165"/>
      <w:r w:rsidR="006C57DE" w:rsidRPr="00915EC0">
        <w:rPr>
          <w:rFonts w:hint="eastAsia"/>
          <w:color w:val="156082" w:themeColor="accent1"/>
          <w:u w:color="FF0000"/>
        </w:rPr>
        <w:t>Digital Thread</w:t>
      </w:r>
      <w:commentRangeEnd w:id="165"/>
      <w:r w:rsidR="006C57DE" w:rsidRPr="00915EC0">
        <w:rPr>
          <w:rStyle w:val="af7"/>
          <w:color w:val="156082" w:themeColor="accent1"/>
        </w:rPr>
        <w:commentReference w:id="165"/>
      </w:r>
      <w:r w:rsidR="008219DD" w:rsidRPr="00915EC0">
        <w:rPr>
          <w:color w:val="156082" w:themeColor="accent1"/>
        </w:rPr>
        <w:t>™</w:t>
      </w:r>
      <w:r w:rsidR="008219DD" w:rsidRPr="00915EC0">
        <w:rPr>
          <w:color w:val="156082" w:themeColor="accent1"/>
        </w:rPr>
        <w:t>機制</w:t>
      </w:r>
      <w:r w:rsidR="008219DD" w:rsidRPr="009D229D">
        <w:t>，</w:t>
      </w:r>
      <w:r w:rsidR="00E4326F">
        <w:rPr>
          <w:rFonts w:hint="eastAsia"/>
        </w:rPr>
        <w:t>結合</w:t>
      </w:r>
      <w:r w:rsidR="005049EC" w:rsidRPr="009D229D">
        <w:rPr>
          <w:rFonts w:hint="eastAsia"/>
          <w:u w:color="FF0000"/>
        </w:rPr>
        <w:t>產品生命週期從設計、開發、生產、測試、銷售、維護等</w:t>
      </w:r>
      <w:r w:rsidR="00CC187F" w:rsidRPr="009D229D">
        <w:rPr>
          <w:rFonts w:hint="eastAsia"/>
          <w:u w:color="FF0000"/>
        </w:rPr>
        <w:t>各項</w:t>
      </w:r>
      <w:r w:rsidR="005049EC" w:rsidRPr="009D229D">
        <w:rPr>
          <w:rFonts w:hint="eastAsia"/>
          <w:u w:color="FF0000"/>
        </w:rPr>
        <w:t>資訊</w:t>
      </w:r>
      <w:r w:rsidR="008219DD" w:rsidRPr="009D229D">
        <w:t>，建立出</w:t>
      </w:r>
      <w:r w:rsidR="00C05CA5" w:rsidRPr="009D229D">
        <w:rPr>
          <w:rFonts w:hint="eastAsia"/>
        </w:rPr>
        <w:t>專屬於布料銷售</w:t>
      </w:r>
      <w:r w:rsidR="008219DD" w:rsidRPr="009D229D">
        <w:t>的「</w:t>
      </w:r>
      <w:r w:rsidR="00856A67" w:rsidRPr="009D229D">
        <w:rPr>
          <w:rFonts w:hint="eastAsia"/>
        </w:rPr>
        <w:t>材料</w:t>
      </w:r>
      <w:r w:rsidR="008219DD" w:rsidRPr="009D229D">
        <w:t>導向</w:t>
      </w:r>
      <w:r w:rsidR="008219DD" w:rsidRPr="009D229D">
        <w:t>CRM</w:t>
      </w:r>
      <w:r w:rsidR="008219DD" w:rsidRPr="009D229D">
        <w:t>」。</w:t>
      </w:r>
      <w:r w:rsidR="00685C24" w:rsidRPr="009D229D">
        <w:t>AI SaleSync™</w:t>
      </w:r>
      <w:r w:rsidR="008219DD" w:rsidRPr="009D229D">
        <w:t>可協助企業</w:t>
      </w:r>
      <w:r w:rsidR="00FA77D2" w:rsidRPr="009D229D">
        <w:rPr>
          <w:rFonts w:hint="eastAsia"/>
        </w:rPr>
        <w:t>進行深度的</w:t>
      </w:r>
      <w:r w:rsidR="004F1733" w:rsidRPr="009D229D">
        <w:rPr>
          <w:rFonts w:hint="eastAsia"/>
        </w:rPr>
        <w:t>資料</w:t>
      </w:r>
      <w:r w:rsidR="008219DD" w:rsidRPr="009D229D">
        <w:t>追蹤</w:t>
      </w:r>
      <w:r w:rsidR="00977E14" w:rsidRPr="009D229D">
        <w:rPr>
          <w:rFonts w:hint="eastAsia"/>
        </w:rPr>
        <w:t>與</w:t>
      </w:r>
      <w:r w:rsidR="00185E09" w:rsidRPr="009D229D">
        <w:rPr>
          <w:rFonts w:hint="eastAsia"/>
        </w:rPr>
        <w:t>智慧化訂單處理</w:t>
      </w:r>
      <w:r w:rsidR="008219DD" w:rsidRPr="009D229D">
        <w:t>，</w:t>
      </w:r>
      <w:r w:rsidR="00A45001" w:rsidRPr="009D229D">
        <w:rPr>
          <w:rFonts w:hint="eastAsia"/>
        </w:rPr>
        <w:t>並透</w:t>
      </w:r>
      <w:r w:rsidR="00450058" w:rsidRPr="009D229D">
        <w:t>過</w:t>
      </w:r>
      <w:r w:rsidR="00453882">
        <w:rPr>
          <w:rFonts w:hint="eastAsia"/>
        </w:rPr>
        <w:t>AI</w:t>
      </w:r>
      <w:r w:rsidR="00453882">
        <w:rPr>
          <w:rFonts w:hint="eastAsia"/>
        </w:rPr>
        <w:t>演算法</w:t>
      </w:r>
      <w:r w:rsidR="00450058" w:rsidRPr="009D229D">
        <w:t>整合客戶資料與後台</w:t>
      </w:r>
      <w:r w:rsidR="000B1C16">
        <w:rPr>
          <w:rFonts w:hint="eastAsia"/>
        </w:rPr>
        <w:t>訂單資料進行分析</w:t>
      </w:r>
      <w:r w:rsidR="0065258C" w:rsidRPr="009D229D">
        <w:rPr>
          <w:rFonts w:hint="eastAsia"/>
        </w:rPr>
        <w:t>，</w:t>
      </w:r>
      <w:r w:rsidR="009D0E79">
        <w:rPr>
          <w:rFonts w:hint="eastAsia"/>
        </w:rPr>
        <w:t>用以提升</w:t>
      </w:r>
      <w:r w:rsidR="008219DD" w:rsidRPr="009D229D">
        <w:t>業務決策效率</w:t>
      </w:r>
      <w:r w:rsidR="00915EC0">
        <w:rPr>
          <w:rFonts w:hint="eastAsia"/>
        </w:rPr>
        <w:t>，</w:t>
      </w:r>
      <w:r w:rsidR="00915EC0" w:rsidRPr="00B63C9E">
        <w:rPr>
          <w:rFonts w:hint="eastAsia"/>
          <w:color w:val="EE0000"/>
        </w:rPr>
        <w:t>讓原有的布料系統</w:t>
      </w:r>
      <w:r w:rsidR="003A6D77" w:rsidRPr="00B63C9E">
        <w:rPr>
          <w:rFonts w:hint="eastAsia"/>
          <w:color w:val="EE0000"/>
        </w:rPr>
        <w:t>累積</w:t>
      </w:r>
      <w:r w:rsidR="003101E6" w:rsidRPr="00B63C9E">
        <w:rPr>
          <w:rFonts w:hint="eastAsia"/>
          <w:color w:val="EE0000"/>
        </w:rPr>
        <w:t>資訊價值</w:t>
      </w:r>
      <w:r w:rsidR="003A6D77" w:rsidRPr="00B63C9E">
        <w:rPr>
          <w:rFonts w:hint="eastAsia"/>
          <w:color w:val="EE0000"/>
        </w:rPr>
        <w:t>創造出</w:t>
      </w:r>
      <w:r w:rsidR="003101E6" w:rsidRPr="00B63C9E">
        <w:rPr>
          <w:rFonts w:hint="eastAsia"/>
          <w:color w:val="EE0000"/>
        </w:rPr>
        <w:t>具體商業成效</w:t>
      </w:r>
      <w:r w:rsidR="008219DD" w:rsidRPr="009D229D">
        <w:t>。</w:t>
      </w:r>
    </w:p>
    <w:p w14:paraId="601FD468" w14:textId="0EC58212" w:rsidR="00DE547A" w:rsidRPr="000C7CED" w:rsidRDefault="00DE547A" w:rsidP="00541A27">
      <w:pPr>
        <w:pStyle w:val="aff4"/>
        <w:ind w:left="360" w:right="360" w:firstLine="480"/>
      </w:pPr>
      <w:r w:rsidRPr="0042296C">
        <w:rPr>
          <w:rFonts w:hint="eastAsia"/>
        </w:rPr>
        <w:t>「對於供應商來說，發現</w:t>
      </w:r>
      <w:r w:rsidR="00EE2755" w:rsidRPr="0042296C">
        <w:rPr>
          <w:rFonts w:hint="eastAsia"/>
        </w:rPr>
        <w:t>其實</w:t>
      </w:r>
      <w:r w:rsidRPr="0042296C">
        <w:rPr>
          <w:rFonts w:hint="eastAsia"/>
        </w:rPr>
        <w:t>他更需要的是</w:t>
      </w:r>
      <w:r w:rsidR="003B2A12" w:rsidRPr="0042296C">
        <w:rPr>
          <w:rFonts w:hint="eastAsia"/>
        </w:rPr>
        <w:t>銷售</w:t>
      </w:r>
      <w:r w:rsidRPr="0042296C">
        <w:rPr>
          <w:rFonts w:hint="eastAsia"/>
        </w:rPr>
        <w:t>工具，所以我們怎麼幫他更快</w:t>
      </w:r>
      <w:r w:rsidR="004A33EF" w:rsidRPr="0042296C">
        <w:rPr>
          <w:rFonts w:hint="eastAsia"/>
        </w:rPr>
        <w:t>、</w:t>
      </w:r>
      <w:r w:rsidRPr="0042296C">
        <w:rPr>
          <w:rFonts w:hint="eastAsia"/>
        </w:rPr>
        <w:t>更有效率的賣出去？然後收集客戶的資訊，所以就演變出了fabriselect這種在展會上用的工具</w:t>
      </w:r>
      <w:r w:rsidR="00A54B8F" w:rsidRPr="0042296C">
        <w:t>…</w:t>
      </w:r>
      <w:r w:rsidRPr="0042296C">
        <w:rPr>
          <w:rFonts w:hint="eastAsia"/>
        </w:rPr>
        <w:t>類似像CRM，但是我們是</w:t>
      </w:r>
      <w:r w:rsidR="00671B9B" w:rsidRPr="0042296C">
        <w:rPr>
          <w:rFonts w:hint="eastAsia"/>
        </w:rPr>
        <w:t>『</w:t>
      </w:r>
      <w:r w:rsidRPr="0042296C">
        <w:rPr>
          <w:rFonts w:hint="eastAsia"/>
        </w:rPr>
        <w:t>專注在材料上的CRM</w:t>
      </w:r>
      <w:r w:rsidR="00671B9B" w:rsidRPr="0042296C">
        <w:rPr>
          <w:rFonts w:hint="eastAsia"/>
        </w:rPr>
        <w:t>』</w:t>
      </w:r>
      <w:r w:rsidRPr="0042296C">
        <w:rPr>
          <w:rFonts w:hint="eastAsia"/>
        </w:rPr>
        <w:t>。」（</w:t>
      </w:r>
      <w:r w:rsidRPr="0042296C">
        <w:t xml:space="preserve">李菁 </w:t>
      </w:r>
      <w:r w:rsidRPr="0042296C">
        <w:rPr>
          <w:rFonts w:hint="eastAsia"/>
        </w:rPr>
        <w:t>執行長，2025訪談資料）</w:t>
      </w:r>
    </w:p>
    <w:p w14:paraId="6DDB6A52" w14:textId="751D616E" w:rsidR="004F6767" w:rsidRPr="004F6767" w:rsidRDefault="00F360E0" w:rsidP="00F360E0">
      <w:pPr>
        <w:pStyle w:val="3"/>
      </w:pPr>
      <w:bookmarkStart w:id="166" w:name="_Toc202118640"/>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66"/>
    </w:p>
    <w:p w14:paraId="61BF4AEA" w14:textId="55504D9F" w:rsidR="009255F2" w:rsidRDefault="00713A97" w:rsidP="00410D6D">
      <w:pPr>
        <w:pStyle w:val="a0"/>
      </w:pPr>
      <w:r>
        <w:rPr>
          <w:rFonts w:hint="eastAsia"/>
        </w:rPr>
        <w:t>導入</w:t>
      </w:r>
      <w:r w:rsidR="009255F2">
        <w:rPr>
          <w:rFonts w:hint="eastAsia"/>
        </w:rPr>
        <w:t>工研院</w:t>
      </w:r>
      <w:r w:rsidR="00FE7033">
        <w:rPr>
          <w:rFonts w:hint="eastAsia"/>
        </w:rPr>
        <w:t>NLP</w:t>
      </w:r>
      <w:r w:rsidR="00FE7033">
        <w:rPr>
          <w:rFonts w:hint="eastAsia"/>
        </w:rPr>
        <w:t>技術</w:t>
      </w:r>
      <w:r w:rsidR="009255F2">
        <w:rPr>
          <w:rFonts w:hint="eastAsia"/>
        </w:rPr>
        <w:t>，</w:t>
      </w:r>
      <w:r w:rsidR="009255F2" w:rsidRPr="009255F2">
        <w:t>強化語意搜尋與使用者體驗（</w:t>
      </w:r>
      <w:r w:rsidR="009255F2" w:rsidRPr="009255F2">
        <w:t>2022</w:t>
      </w:r>
      <w:r w:rsidR="009255F2" w:rsidRPr="009255F2">
        <w:t>）</w:t>
      </w:r>
    </w:p>
    <w:p w14:paraId="4F14AC6D" w14:textId="22A33202" w:rsidR="00607D11" w:rsidRPr="00607D11" w:rsidRDefault="00B93060" w:rsidP="00733CD7">
      <w:pPr>
        <w:pStyle w:val="15"/>
        <w:ind w:firstLine="480"/>
      </w:pPr>
      <w:r w:rsidRPr="00B93060">
        <w:t>TextileCloud™</w:t>
      </w:r>
      <w:r w:rsidRPr="00957A6B">
        <w:t>平台</w:t>
      </w:r>
      <w:r>
        <w:rPr>
          <w:rFonts w:hint="eastAsia"/>
        </w:rPr>
        <w:t>被視為</w:t>
      </w:r>
      <w:r w:rsidRPr="00957A6B">
        <w:t>設計端與供應端之間的溝通橋樑</w:t>
      </w:r>
      <w:r w:rsidR="0081793D">
        <w:rPr>
          <w:rFonts w:hint="eastAsia"/>
        </w:rPr>
        <w:t>，</w:t>
      </w:r>
      <w:r w:rsidR="0025318C">
        <w:rPr>
          <w:rFonts w:hint="eastAsia"/>
        </w:rPr>
        <w:t>可</w:t>
      </w:r>
      <w:r w:rsidR="00E5079D">
        <w:rPr>
          <w:rFonts w:hint="eastAsia"/>
        </w:rPr>
        <w:t>協助</w:t>
      </w:r>
      <w:r w:rsidR="00B442EE">
        <w:rPr>
          <w:rFonts w:hint="eastAsia"/>
        </w:rPr>
        <w:t>布料買賣</w:t>
      </w:r>
      <w:r w:rsidR="00E5079D">
        <w:rPr>
          <w:rFonts w:hint="eastAsia"/>
        </w:rPr>
        <w:t>雙方</w:t>
      </w:r>
      <w:r w:rsidR="0025318C">
        <w:rPr>
          <w:rFonts w:hint="eastAsia"/>
        </w:rPr>
        <w:t>在線上跨域</w:t>
      </w:r>
      <w:r w:rsidR="0081793D">
        <w:rPr>
          <w:rFonts w:hint="eastAsia"/>
        </w:rPr>
        <w:t>完成布料採購與交</w:t>
      </w:r>
      <w:r w:rsidR="006B5B38">
        <w:rPr>
          <w:rFonts w:hint="eastAsia"/>
        </w:rPr>
        <w:t>易，</w:t>
      </w:r>
      <w:r w:rsidR="00031504">
        <w:rPr>
          <w:rFonts w:hint="eastAsia"/>
        </w:rPr>
        <w:t>但</w:t>
      </w:r>
      <w:r w:rsidR="00607D11" w:rsidRPr="00607D11">
        <w:t>在紡織產業中，設計師與供應商對布料的描述方式常存在語言落差。</w:t>
      </w:r>
      <w:r w:rsidR="00862421">
        <w:rPr>
          <w:rFonts w:hint="eastAsia"/>
        </w:rPr>
        <w:t>具體在平台</w:t>
      </w:r>
      <w:r w:rsidR="00B34A8E">
        <w:rPr>
          <w:rFonts w:hint="eastAsia"/>
        </w:rPr>
        <w:t>使用情境</w:t>
      </w:r>
      <w:r w:rsidR="00862421">
        <w:rPr>
          <w:rFonts w:hint="eastAsia"/>
        </w:rPr>
        <w:t>中，</w:t>
      </w:r>
      <w:r w:rsidR="00607D11" w:rsidRPr="00607D11">
        <w:t>設計師偏好使用風格化詞彙（如挺度佳、刷舊感）</w:t>
      </w:r>
      <w:r w:rsidR="00EB7F3C">
        <w:rPr>
          <w:rFonts w:hint="eastAsia"/>
        </w:rPr>
        <w:t>進行關鍵字搜尋</w:t>
      </w:r>
      <w:r w:rsidR="00607D11" w:rsidRPr="00607D11">
        <w:t>，</w:t>
      </w:r>
      <w:r w:rsidR="008F6BFF">
        <w:rPr>
          <w:rFonts w:hint="eastAsia"/>
        </w:rPr>
        <w:t>但</w:t>
      </w:r>
      <w:r w:rsidR="00607D11" w:rsidRPr="00607D11">
        <w:t>供應商則採用技術術語（如棉彈斜紋布、高磅數丹寧）</w:t>
      </w:r>
      <w:r w:rsidR="008F6BFF">
        <w:rPr>
          <w:rFonts w:hint="eastAsia"/>
        </w:rPr>
        <w:t>來上</w:t>
      </w:r>
      <w:r w:rsidR="005C645A">
        <w:rPr>
          <w:rFonts w:hint="eastAsia"/>
        </w:rPr>
        <w:t>傳</w:t>
      </w:r>
      <w:r w:rsidR="008F6BFF">
        <w:rPr>
          <w:rFonts w:hint="eastAsia"/>
        </w:rPr>
        <w:t>布料商品，</w:t>
      </w:r>
      <w:r w:rsidR="00607D11" w:rsidRPr="00607D11">
        <w:t>此</w:t>
      </w:r>
      <w:r w:rsidR="005709F2">
        <w:rPr>
          <w:rFonts w:hint="eastAsia"/>
        </w:rPr>
        <w:t>關鍵字</w:t>
      </w:r>
      <w:r w:rsidR="00607D11" w:rsidRPr="00607D11">
        <w:t>差異</w:t>
      </w:r>
      <w:r w:rsidR="00217F53">
        <w:rPr>
          <w:rFonts w:hint="eastAsia"/>
        </w:rPr>
        <w:t>影響了</w:t>
      </w:r>
      <w:r w:rsidR="00E93BDD">
        <w:rPr>
          <w:rFonts w:hint="eastAsia"/>
        </w:rPr>
        <w:t>平台中</w:t>
      </w:r>
      <w:r w:rsidR="00F3625F">
        <w:rPr>
          <w:rFonts w:hint="eastAsia"/>
        </w:rPr>
        <w:t>布料與成衣</w:t>
      </w:r>
      <w:r w:rsidR="00607D11" w:rsidRPr="00607D11">
        <w:t>搜尋</w:t>
      </w:r>
      <w:r w:rsidR="00E93BDD">
        <w:rPr>
          <w:rFonts w:hint="eastAsia"/>
        </w:rPr>
        <w:t>效果</w:t>
      </w:r>
      <w:r w:rsidR="00B26602">
        <w:rPr>
          <w:rFonts w:hint="eastAsia"/>
        </w:rPr>
        <w:t>，採購者可能因為輸入偏好而找不到想要的商品、</w:t>
      </w:r>
      <w:r w:rsidR="000848C2">
        <w:rPr>
          <w:rFonts w:hint="eastAsia"/>
        </w:rPr>
        <w:t>讓</w:t>
      </w:r>
      <w:r w:rsidR="00401274">
        <w:rPr>
          <w:rFonts w:hint="eastAsia"/>
        </w:rPr>
        <w:t>布料商品</w:t>
      </w:r>
      <w:r w:rsidR="00B26602">
        <w:rPr>
          <w:rFonts w:hint="eastAsia"/>
        </w:rPr>
        <w:t>也難以觸及到潛在客戶</w:t>
      </w:r>
      <w:r w:rsidR="00607D11" w:rsidRPr="00607D11">
        <w:t>。</w:t>
      </w:r>
    </w:p>
    <w:p w14:paraId="34C571F5" w14:textId="1BCAA047" w:rsidR="002873AC" w:rsidRDefault="006C0579" w:rsidP="00181E84">
      <w:pPr>
        <w:pStyle w:val="15"/>
        <w:ind w:firstLine="480"/>
      </w:pPr>
      <w:r w:rsidRPr="006C0579">
        <w:t>為解決此問題，</w:t>
      </w:r>
      <w:r w:rsidR="00126742" w:rsidRPr="00126742">
        <w:t>2022</w:t>
      </w:r>
      <w:r w:rsidR="00126742" w:rsidRPr="00126742">
        <w:t>年</w:t>
      </w:r>
      <w:r w:rsidR="00FE7033" w:rsidRPr="00FE7033">
        <w:t>Frontier.cool</w:t>
      </w:r>
      <w:r w:rsidR="00FE7033" w:rsidRPr="00FE7033">
        <w:t>與</w:t>
      </w:r>
      <w:r w:rsidR="002444E8">
        <w:rPr>
          <w:rFonts w:hint="eastAsia"/>
        </w:rPr>
        <w:t>台灣</w:t>
      </w:r>
      <w:r w:rsidR="00FE7033" w:rsidRPr="00FE7033">
        <w:t>工業技術研究院合作，導入自然語言處理（</w:t>
      </w:r>
      <w:r w:rsidR="00FE7033" w:rsidRPr="00FE7033">
        <w:t>NLP</w:t>
      </w:r>
      <w:r w:rsidR="00FE7033" w:rsidRPr="00FE7033">
        <w:t>）技術</w:t>
      </w:r>
      <w:r w:rsidR="006B5B26">
        <w:rPr>
          <w:rStyle w:val="afff9"/>
        </w:rPr>
        <w:footnoteReference w:id="24"/>
      </w:r>
      <w:r w:rsidR="00FE7033" w:rsidRPr="00FE7033">
        <w:t>，</w:t>
      </w:r>
      <w:r w:rsidR="00181E84">
        <w:rPr>
          <w:rFonts w:hint="eastAsia"/>
        </w:rPr>
        <w:t>強化</w:t>
      </w:r>
      <w:r w:rsidR="00FE7033" w:rsidRPr="00FE7033">
        <w:t>平台搜尋引擎的</w:t>
      </w:r>
      <w:r w:rsidR="00FE7033" w:rsidRPr="00FE7033">
        <w:t>Prompt</w:t>
      </w:r>
      <w:r w:rsidR="00FE7033" w:rsidRPr="00FE7033">
        <w:t>系統</w:t>
      </w:r>
      <w:r w:rsidR="00937F3E">
        <w:rPr>
          <w:rFonts w:hint="eastAsia"/>
        </w:rPr>
        <w:t>，</w:t>
      </w:r>
      <w:r w:rsidR="0019502D">
        <w:rPr>
          <w:rFonts w:hint="eastAsia"/>
        </w:rPr>
        <w:t>並</w:t>
      </w:r>
      <w:r w:rsidRPr="006C0579">
        <w:t>提升搜尋引擎對各類</w:t>
      </w:r>
      <w:r w:rsidR="009F59A2">
        <w:rPr>
          <w:rFonts w:hint="eastAsia"/>
        </w:rPr>
        <w:t>商品</w:t>
      </w:r>
      <w:r w:rsidRPr="006C0579">
        <w:t>描述的理解與對應能力</w:t>
      </w:r>
      <w:r w:rsidR="00C26427">
        <w:rPr>
          <w:rFonts w:hint="eastAsia"/>
        </w:rPr>
        <w:t>，</w:t>
      </w:r>
      <w:r w:rsidR="00CA4F42">
        <w:rPr>
          <w:rFonts w:hint="eastAsia"/>
        </w:rPr>
        <w:t>升級</w:t>
      </w:r>
      <w:r w:rsidR="00E80825">
        <w:rPr>
          <w:rFonts w:hint="eastAsia"/>
        </w:rPr>
        <w:t>過後的</w:t>
      </w:r>
      <w:r w:rsidR="002873AC" w:rsidRPr="002873AC">
        <w:t>系統可針對</w:t>
      </w:r>
      <w:r w:rsidR="001B64D8">
        <w:rPr>
          <w:rFonts w:hint="eastAsia"/>
        </w:rPr>
        <w:t>數位素材的特徵</w:t>
      </w:r>
      <w:r w:rsidR="002873AC" w:rsidRPr="002873AC">
        <w:t>自動標</w:t>
      </w:r>
      <w:proofErr w:type="gramStart"/>
      <w:r w:rsidR="002873AC" w:rsidRPr="002873AC">
        <w:t>註</w:t>
      </w:r>
      <w:proofErr w:type="gramEnd"/>
      <w:r w:rsidR="00886AAA">
        <w:rPr>
          <w:rFonts w:hint="eastAsia"/>
        </w:rPr>
        <w:t>布料</w:t>
      </w:r>
      <w:r w:rsidR="00E80825">
        <w:rPr>
          <w:rFonts w:hint="eastAsia"/>
        </w:rPr>
        <w:t>種類</w:t>
      </w:r>
      <w:r w:rsidR="002873AC" w:rsidRPr="002873AC">
        <w:t>與功能性特徵。例如，使用者上傳牛仔布時，系統不僅能辨識其類型，亦會標記「耐磨」、「厚實」等特性標籤</w:t>
      </w:r>
      <w:r w:rsidR="00430C1D">
        <w:rPr>
          <w:rStyle w:val="afff9"/>
        </w:rPr>
        <w:footnoteReference w:id="25"/>
      </w:r>
      <w:r w:rsidR="002873AC" w:rsidRPr="002873AC">
        <w:t>，協助快速</w:t>
      </w:r>
      <w:r w:rsidR="00E55EDD">
        <w:rPr>
          <w:rFonts w:hint="eastAsia"/>
        </w:rPr>
        <w:t>找尋</w:t>
      </w:r>
      <w:r w:rsidR="002873AC" w:rsidRPr="002873AC">
        <w:t>合適布料，進一步提升搜尋精</w:t>
      </w:r>
      <w:proofErr w:type="gramStart"/>
      <w:r w:rsidR="002873AC" w:rsidRPr="002873AC">
        <w:t>準</w:t>
      </w:r>
      <w:proofErr w:type="gramEnd"/>
      <w:r w:rsidR="002873AC" w:rsidRPr="002873AC">
        <w:t>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1E77DC91" w:rsidR="009E0B1C" w:rsidRPr="001C23E8" w:rsidRDefault="001C23E8" w:rsidP="00733CD7">
      <w:pPr>
        <w:pStyle w:val="15"/>
        <w:ind w:firstLine="480"/>
      </w:pPr>
      <w:r w:rsidRPr="001C23E8">
        <w:lastRenderedPageBreak/>
        <w:t>同年，</w:t>
      </w:r>
      <w:r w:rsidRPr="003709EA">
        <w:rPr>
          <w:color w:val="EE0000"/>
        </w:rPr>
        <w:t>Frontier.cool</w:t>
      </w:r>
      <w:r w:rsidR="00244FF2" w:rsidRPr="003709EA">
        <w:rPr>
          <w:color w:val="EE0000"/>
        </w:rPr>
        <w:t>與新創硬體公司</w:t>
      </w:r>
      <w:proofErr w:type="gramStart"/>
      <w:r w:rsidR="00244FF2" w:rsidRPr="003709EA">
        <w:rPr>
          <w:color w:val="EE0000"/>
        </w:rPr>
        <w:t>一</w:t>
      </w:r>
      <w:proofErr w:type="gramEnd"/>
      <w:r w:rsidR="00244FF2" w:rsidRPr="003709EA">
        <w:rPr>
          <w:color w:val="EE0000"/>
        </w:rPr>
        <w:t>元素科技合作</w:t>
      </w:r>
      <w:r w:rsidRPr="001C23E8">
        <w:t>，攜手開發專為</w:t>
      </w:r>
      <w:r w:rsidR="0065467C">
        <w:rPr>
          <w:rFonts w:hint="eastAsia"/>
        </w:rPr>
        <w:t>強化</w:t>
      </w:r>
      <w:r w:rsidR="007F4BDD">
        <w:rPr>
          <w:rFonts w:hint="eastAsia"/>
        </w:rPr>
        <w:t>布</w:t>
      </w:r>
      <w:r w:rsidR="0065467C">
        <w:rPr>
          <w:rFonts w:hint="eastAsia"/>
        </w:rPr>
        <w:t>片</w:t>
      </w:r>
      <w:r w:rsidRPr="001C23E8">
        <w:t>數位化</w:t>
      </w:r>
      <w:r w:rsidR="0065467C">
        <w:rPr>
          <w:rFonts w:hint="eastAsia"/>
        </w:rPr>
        <w:t>效率所設計</w:t>
      </w:r>
      <w:r w:rsidRPr="001C23E8">
        <w:t>的「紡織晶片」</w:t>
      </w:r>
      <w:r w:rsidR="009C6A85">
        <w:rPr>
          <w:rStyle w:val="afff9"/>
        </w:rPr>
        <w:footnoteReference w:id="26"/>
      </w:r>
      <w:r w:rsidRPr="001C23E8">
        <w:t>，該晶片整合</w:t>
      </w:r>
      <w:r w:rsidRPr="001C23E8">
        <w:t>Arm</w:t>
      </w:r>
      <w:r w:rsidR="00E76658" w:rsidRPr="001C23E8">
        <w:t>處理器</w:t>
      </w:r>
      <w:r w:rsidRPr="001C23E8">
        <w:t>架構與</w:t>
      </w:r>
      <w:r w:rsidR="00E76658" w:rsidRPr="00E76658">
        <w:t xml:space="preserve">Xilinx </w:t>
      </w:r>
      <w:r w:rsidRPr="001C23E8">
        <w:t>FPGA</w:t>
      </w:r>
      <w:r w:rsidRPr="001C23E8">
        <w:t>（可程式化邏輯閘陣列）運算架構，</w:t>
      </w:r>
      <w:r w:rsidR="00F12F4F">
        <w:rPr>
          <w:rFonts w:hint="eastAsia"/>
        </w:rPr>
        <w:t>以</w:t>
      </w:r>
      <w:r w:rsidR="00233A0E">
        <w:rPr>
          <w:rFonts w:hint="eastAsia"/>
        </w:rPr>
        <w:t>提</w:t>
      </w:r>
      <w:r w:rsidRPr="001C23E8">
        <w:t>升布片掃描、影像分析與特徵擷取的處理速度。</w:t>
      </w:r>
    </w:p>
    <w:p w14:paraId="4087ABBB" w14:textId="70CD68CE" w:rsidR="001C23E8" w:rsidRDefault="001C23E8" w:rsidP="00733CD7">
      <w:pPr>
        <w:pStyle w:val="15"/>
        <w:ind w:firstLine="480"/>
      </w:pPr>
      <w:r w:rsidRPr="001C23E8">
        <w:t>這項創新技術使平台得以處理更大量且更高精度的布片圖像資料，有效</w:t>
      </w:r>
      <w:r w:rsidRPr="00AA7881">
        <w:rPr>
          <w:color w:val="EE0000"/>
        </w:rPr>
        <w:t>解決傳統軟體架構在大規模資料處理上的效能瓶頸</w:t>
      </w:r>
      <w:r w:rsidRPr="001C23E8">
        <w:t>，並為布料數位化建構更穩固的技術基礎。</w:t>
      </w:r>
      <w:proofErr w:type="gramStart"/>
      <w:r w:rsidR="00A90775">
        <w:rPr>
          <w:rFonts w:hint="eastAsia"/>
        </w:rPr>
        <w:t>此外，</w:t>
      </w:r>
      <w:proofErr w:type="gramEnd"/>
      <w:r w:rsidR="00A90775">
        <w:rPr>
          <w:rFonts w:hint="eastAsia"/>
        </w:rPr>
        <w:t>由於</w:t>
      </w:r>
      <w:r w:rsidR="00001B6C">
        <w:rPr>
          <w:rFonts w:hint="eastAsia"/>
        </w:rPr>
        <w:t>各大</w:t>
      </w:r>
      <w:r w:rsidR="00A90775">
        <w:rPr>
          <w:rFonts w:hint="eastAsia"/>
        </w:rPr>
        <w:t>品牌已持續開發出虛擬服飾的技術，</w:t>
      </w:r>
      <w:r w:rsidR="00692EED">
        <w:rPr>
          <w:rFonts w:hint="eastAsia"/>
        </w:rPr>
        <w:t>需要更多運算效能以應對虛擬服飾的開發需求，</w:t>
      </w:r>
      <w:r w:rsidR="00BB0252">
        <w:rPr>
          <w:rFonts w:hint="eastAsia"/>
        </w:rPr>
        <w:t>因此</w:t>
      </w:r>
      <w:r w:rsidR="00A90775">
        <w:rPr>
          <w:rFonts w:hint="eastAsia"/>
        </w:rPr>
        <w:t>Frontier.cool</w:t>
      </w:r>
      <w:r w:rsidR="00ED71F8">
        <w:rPr>
          <w:rFonts w:hint="eastAsia"/>
        </w:rPr>
        <w:t>可</w:t>
      </w:r>
      <w:r w:rsidR="00A90775">
        <w:rPr>
          <w:rFonts w:hint="eastAsia"/>
        </w:rPr>
        <w:t>透過此紡織晶片</w:t>
      </w:r>
      <w:r w:rsidR="00A90775" w:rsidRPr="00EE1375">
        <w:rPr>
          <w:rFonts w:hint="eastAsia"/>
          <w:color w:val="156082" w:themeColor="accent1"/>
        </w:rPr>
        <w:t>為</w:t>
      </w:r>
      <w:r w:rsidR="00ED71F8" w:rsidRPr="00EE1375">
        <w:rPr>
          <w:rFonts w:hint="eastAsia"/>
          <w:color w:val="156082" w:themeColor="accent1"/>
        </w:rPr>
        <w:t>虛擬服飾實際落地</w:t>
      </w:r>
      <w:r w:rsidR="00E1650A" w:rsidRPr="00EE1375">
        <w:rPr>
          <w:rFonts w:hint="eastAsia"/>
          <w:color w:val="156082" w:themeColor="accent1"/>
        </w:rPr>
        <w:t>進行</w:t>
      </w:r>
      <w:r w:rsidR="00ED71F8" w:rsidRPr="00EE1375">
        <w:rPr>
          <w:rFonts w:hint="eastAsia"/>
          <w:color w:val="156082" w:themeColor="accent1"/>
        </w:rPr>
        <w:t>量化生產做出技術</w:t>
      </w:r>
      <w:proofErr w:type="gramStart"/>
      <w:r w:rsidR="00ED71F8" w:rsidRPr="00EE1375">
        <w:rPr>
          <w:rFonts w:hint="eastAsia"/>
          <w:color w:val="156082" w:themeColor="accent1"/>
        </w:rPr>
        <w:t>與串接效</w:t>
      </w:r>
      <w:r w:rsidR="00ED71F8">
        <w:rPr>
          <w:rFonts w:hint="eastAsia"/>
        </w:rPr>
        <w:t>。</w:t>
      </w:r>
      <w:proofErr w:type="gramEnd"/>
      <w:r w:rsidR="00ED71F8">
        <w:rPr>
          <w:rFonts w:hint="eastAsia"/>
        </w:rPr>
        <w:t>此次異業結盟</w:t>
      </w:r>
      <w:r w:rsidRPr="001C23E8">
        <w:t>透過專用硬體</w:t>
      </w:r>
      <w:r w:rsidR="00E54C17">
        <w:rPr>
          <w:rFonts w:hint="eastAsia"/>
        </w:rPr>
        <w:t>晶片</w:t>
      </w:r>
      <w:r w:rsidRPr="001C23E8">
        <w:t>的</w:t>
      </w:r>
      <w:r w:rsidR="00796E37">
        <w:rPr>
          <w:rFonts w:hint="eastAsia"/>
        </w:rPr>
        <w:t>開發和</w:t>
      </w:r>
      <w:r w:rsidRPr="001C23E8">
        <w:t>導入，</w:t>
      </w:r>
      <w:r w:rsidR="002507B7">
        <w:rPr>
          <w:rFonts w:hint="eastAsia"/>
        </w:rPr>
        <w:t>讓</w:t>
      </w:r>
      <w:r w:rsidRPr="001E402E">
        <w:rPr>
          <w:color w:val="EE0000"/>
        </w:rPr>
        <w:t>Frontier.cool</w:t>
      </w:r>
      <w:r w:rsidRPr="001E402E">
        <w:rPr>
          <w:color w:val="EE0000"/>
        </w:rPr>
        <w:t>不僅</w:t>
      </w:r>
      <w:r w:rsidR="0069547C" w:rsidRPr="001E402E">
        <w:rPr>
          <w:rFonts w:hint="eastAsia"/>
          <w:color w:val="EE0000"/>
        </w:rPr>
        <w:t>取得</w:t>
      </w:r>
      <w:r w:rsidRPr="001E402E">
        <w:rPr>
          <w:color w:val="EE0000"/>
        </w:rPr>
        <w:t>外部技術資源，</w:t>
      </w:r>
      <w:r w:rsidR="00CF1219" w:rsidRPr="001E402E">
        <w:rPr>
          <w:rFonts w:hint="eastAsia"/>
          <w:color w:val="EE0000"/>
        </w:rPr>
        <w:t>同時</w:t>
      </w:r>
      <w:r w:rsidRPr="001E402E">
        <w:rPr>
          <w:color w:val="EE0000"/>
        </w:rPr>
        <w:t>強化平台在全球紡織數位基礎建設中的領先地位</w:t>
      </w:r>
      <w:r w:rsidRPr="001C23E8">
        <w:t>。</w:t>
      </w:r>
    </w:p>
    <w:p w14:paraId="2F2A0F65" w14:textId="5FABACFC" w:rsidR="00211DE7" w:rsidRDefault="00211DE7" w:rsidP="00F93F41">
      <w:pPr>
        <w:pStyle w:val="3"/>
      </w:pPr>
      <w:bookmarkStart w:id="167" w:name="_Toc202118641"/>
      <w:r w:rsidRPr="00F93F41">
        <w:rPr>
          <w:rFonts w:hint="eastAsia"/>
        </w:rPr>
        <w:t>5.4.6</w:t>
      </w:r>
      <w:r w:rsidR="009B3362">
        <w:rPr>
          <w:rFonts w:hint="eastAsia"/>
        </w:rPr>
        <w:t xml:space="preserve"> </w:t>
      </w:r>
      <w:r w:rsidRPr="00F93F41">
        <w:rPr>
          <w:rFonts w:hint="eastAsia"/>
        </w:rPr>
        <w:t>平衡機制</w:t>
      </w:r>
      <w:bookmarkEnd w:id="167"/>
    </w:p>
    <w:p w14:paraId="3D97649F" w14:textId="5959F3AC" w:rsidR="00F56BB6" w:rsidRDefault="004D3416" w:rsidP="00F56BB6">
      <w:pPr>
        <w:pStyle w:val="a0"/>
      </w:pPr>
      <w:r w:rsidRPr="00A93733">
        <w:t>公私協力</w:t>
      </w:r>
      <w:r>
        <w:rPr>
          <w:rFonts w:hint="eastAsia"/>
        </w:rPr>
        <w:t>：</w:t>
      </w:r>
      <w:r w:rsidR="00E359C6">
        <w:rPr>
          <w:rFonts w:hint="eastAsia"/>
        </w:rPr>
        <w:t>深化外部關係</w:t>
      </w:r>
      <w:r>
        <w:rPr>
          <w:rFonts w:hint="eastAsia"/>
        </w:rPr>
        <w:t>，企業無痛轉型補助方案</w:t>
      </w:r>
      <w:r w:rsidRPr="00A93733">
        <w:t>（</w:t>
      </w:r>
      <w:r w:rsidRPr="00A93733">
        <w:t>2022</w:t>
      </w:r>
      <w:r w:rsidRPr="00A93733">
        <w:t>）</w:t>
      </w:r>
    </w:p>
    <w:p w14:paraId="18AC526C" w14:textId="1438D337" w:rsidR="00821E0D"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12DC1">
        <w:rPr>
          <w:rStyle w:val="afff9"/>
        </w:rPr>
        <w:footnoteReference w:id="27"/>
      </w:r>
      <w:r w:rsidRPr="00C72723">
        <w:t>，</w:t>
      </w:r>
      <w:r w:rsidR="007229FD" w:rsidRPr="00503A01">
        <w:rPr>
          <w:rFonts w:hint="eastAsia"/>
          <w:color w:val="EE0000"/>
        </w:rPr>
        <w:t>獲得政府的技術</w:t>
      </w:r>
      <w:r w:rsidR="00205022">
        <w:rPr>
          <w:rFonts w:hint="eastAsia"/>
          <w:color w:val="EE0000"/>
        </w:rPr>
        <w:t>與資金</w:t>
      </w:r>
      <w:r w:rsidR="007229FD" w:rsidRPr="00503A01">
        <w:rPr>
          <w:rFonts w:hint="eastAsia"/>
          <w:color w:val="EE0000"/>
        </w:rPr>
        <w:t>支持</w:t>
      </w:r>
      <w:r w:rsidR="00F92B24">
        <w:rPr>
          <w:rFonts w:hint="eastAsia"/>
          <w:color w:val="EE0000"/>
        </w:rPr>
        <w:t>來</w:t>
      </w:r>
      <w:r w:rsidR="00821E0D" w:rsidRPr="00503A01">
        <w:rPr>
          <w:color w:val="EE0000"/>
        </w:rPr>
        <w:t>推動平台功能升級與使用者擴展</w:t>
      </w:r>
      <w:r w:rsidRPr="00C72723">
        <w:t>。</w:t>
      </w:r>
      <w:r w:rsidR="007520D6">
        <w:rPr>
          <w:rFonts w:hint="eastAsia"/>
        </w:rPr>
        <w:t>此</w:t>
      </w:r>
      <w:r w:rsidR="007520D6" w:rsidRPr="00C72723">
        <w:t>公私協力機制</w:t>
      </w:r>
      <w:r w:rsidR="00AA3EE1" w:rsidRPr="005E377E">
        <w:rPr>
          <w:rFonts w:hint="eastAsia"/>
          <w:color w:val="EE0000"/>
        </w:rPr>
        <w:t>強化</w:t>
      </w:r>
      <w:r w:rsidR="00985F9B">
        <w:rPr>
          <w:rFonts w:hint="eastAsia"/>
          <w:color w:val="EE0000"/>
        </w:rPr>
        <w:t>團隊</w:t>
      </w:r>
      <w:r w:rsidR="00C825D6">
        <w:rPr>
          <w:rFonts w:hint="eastAsia"/>
          <w:color w:val="EE0000"/>
        </w:rPr>
        <w:t>了</w:t>
      </w:r>
      <w:r w:rsidR="00AA3EE1" w:rsidRPr="005E377E">
        <w:rPr>
          <w:rFonts w:hint="eastAsia"/>
          <w:color w:val="EE0000"/>
        </w:rPr>
        <w:t>與政府社會資本網絡</w:t>
      </w:r>
      <w:r w:rsidR="007520D6">
        <w:rPr>
          <w:rFonts w:hint="eastAsia"/>
        </w:rPr>
        <w:t>，</w:t>
      </w:r>
      <w:r w:rsidR="00C825D6">
        <w:rPr>
          <w:rFonts w:hint="eastAsia"/>
        </w:rPr>
        <w:t>利用</w:t>
      </w:r>
      <w:r w:rsidR="00BE1B09">
        <w:rPr>
          <w:rFonts w:hint="eastAsia"/>
        </w:rPr>
        <w:t>幫助</w:t>
      </w:r>
      <w:r w:rsidR="00821E0D" w:rsidRPr="00821E0D">
        <w:t>企業申請補助、媒合資源</w:t>
      </w:r>
      <w:r w:rsidR="00BE1B09">
        <w:rPr>
          <w:rFonts w:hint="eastAsia"/>
        </w:rPr>
        <w:t>的策略</w:t>
      </w:r>
      <w:r w:rsidR="00821E0D" w:rsidRPr="00821E0D">
        <w:t>，降低中小型</w:t>
      </w:r>
      <w:r w:rsidR="00F759DE">
        <w:rPr>
          <w:rFonts w:hint="eastAsia"/>
        </w:rPr>
        <w:t>廠商</w:t>
      </w:r>
      <w:r w:rsidR="00821E0D" w:rsidRPr="00821E0D">
        <w:t>導入</w:t>
      </w:r>
      <w:r w:rsidR="00BE1B09" w:rsidRPr="00BE1B09">
        <w:t>TextileCloud™</w:t>
      </w:r>
      <w:r w:rsidR="00821E0D" w:rsidRPr="00821E0D">
        <w:t>的門檻與成本壓力，實現</w:t>
      </w:r>
      <w:r w:rsidR="00F25D66">
        <w:rPr>
          <w:rFonts w:hint="eastAsia"/>
        </w:rPr>
        <w:t>企業的</w:t>
      </w:r>
      <w:r w:rsidR="00821E0D" w:rsidRPr="00821E0D">
        <w:t>「無痛轉型」</w:t>
      </w:r>
      <w:r w:rsidR="00230433">
        <w:rPr>
          <w:rFonts w:hint="eastAsia"/>
        </w:rPr>
        <w:t>，</w:t>
      </w:r>
      <w:r w:rsidR="00AF2AB6">
        <w:rPr>
          <w:rFonts w:hint="eastAsia"/>
        </w:rPr>
        <w:t>讓</w:t>
      </w:r>
      <w:r w:rsidR="00455588">
        <w:rPr>
          <w:rFonts w:hint="eastAsia"/>
        </w:rPr>
        <w:t>平台</w:t>
      </w:r>
      <w:r w:rsidR="00821E0D" w:rsidRPr="00821E0D">
        <w:t>新增</w:t>
      </w:r>
      <w:r w:rsidR="0002141B">
        <w:rPr>
          <w:rFonts w:hint="eastAsia"/>
        </w:rPr>
        <w:t>約</w:t>
      </w:r>
      <w:r w:rsidR="00821E0D" w:rsidRPr="00821E0D">
        <w:t>20</w:t>
      </w:r>
      <w:r w:rsidR="00821E0D" w:rsidRPr="00821E0D">
        <w:t>家以上企業用戶，</w:t>
      </w:r>
      <w:r w:rsidR="00D40D9F">
        <w:rPr>
          <w:rFonts w:hint="eastAsia"/>
        </w:rPr>
        <w:t>同時也</w:t>
      </w:r>
      <w:r w:rsidR="00821E0D" w:rsidRPr="00821E0D">
        <w:t>持續深化平台</w:t>
      </w:r>
      <w:r w:rsidR="00325394">
        <w:rPr>
          <w:rFonts w:hint="eastAsia"/>
        </w:rPr>
        <w:t>功能</w:t>
      </w:r>
      <w:r w:rsidR="00821E0D" w:rsidRPr="00821E0D">
        <w:t>應用，</w:t>
      </w:r>
      <w:r w:rsidR="009B366B">
        <w:rPr>
          <w:rFonts w:hint="eastAsia"/>
        </w:rPr>
        <w:t>創造</w:t>
      </w:r>
      <w:r w:rsidR="00D1080A">
        <w:rPr>
          <w:rFonts w:hint="eastAsia"/>
        </w:rPr>
        <w:t>政府與</w:t>
      </w:r>
      <w:r w:rsidR="003721F9">
        <w:rPr>
          <w:rFonts w:hint="eastAsia"/>
        </w:rPr>
        <w:t>企業</w:t>
      </w:r>
      <w:r w:rsidR="009B366B">
        <w:rPr>
          <w:rFonts w:hint="eastAsia"/>
        </w:rPr>
        <w:t>對</w:t>
      </w:r>
      <w:r w:rsidR="00C56B22">
        <w:rPr>
          <w:rFonts w:hint="eastAsia"/>
        </w:rPr>
        <w:t>數位轉型生態</w:t>
      </w:r>
      <w:r w:rsidR="00E42382">
        <w:rPr>
          <w:rFonts w:hint="eastAsia"/>
        </w:rPr>
        <w:t>的</w:t>
      </w:r>
      <w:r w:rsidR="00C56B22">
        <w:rPr>
          <w:rFonts w:hint="eastAsia"/>
        </w:rPr>
        <w:t>一致願景，</w:t>
      </w:r>
      <w:r w:rsidR="009B366B" w:rsidRPr="009B366B">
        <w:t>推動台灣紡織業邁向</w:t>
      </w:r>
      <w:r w:rsidR="00B20866">
        <w:rPr>
          <w:rFonts w:hint="eastAsia"/>
        </w:rPr>
        <w:t>數位創新</w:t>
      </w:r>
      <w:r w:rsidR="00CA1E2E">
        <w:rPr>
          <w:rFonts w:hint="eastAsia"/>
        </w:rPr>
        <w:t>產業</w:t>
      </w:r>
      <w:r w:rsidR="009B366B" w:rsidRPr="009B366B">
        <w:t>生態系。</w:t>
      </w:r>
    </w:p>
    <w:p w14:paraId="7F0AB9E6" w14:textId="1CAE5868" w:rsidR="00C100A9" w:rsidRDefault="00C100A9" w:rsidP="004A061C">
      <w:pPr>
        <w:pStyle w:val="aff"/>
        <w:rPr>
          <w:noProof/>
        </w:rPr>
      </w:pPr>
      <w:r>
        <w:rPr>
          <w:noProof/>
        </w:rPr>
        <w:lastRenderedPageBreak/>
        <w:drawing>
          <wp:inline distT="0" distB="0" distL="0" distR="0" wp14:anchorId="67824155" wp14:editId="7E522932">
            <wp:extent cx="3685039" cy="1810516"/>
            <wp:effectExtent l="0" t="0" r="0" b="0"/>
            <wp:docPr id="735199365"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199365" name="圖片 735199365"/>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68AF7AA1" w:rsidR="00A7002C" w:rsidRDefault="0073690F" w:rsidP="0009509B">
      <w:pPr>
        <w:pStyle w:val="afff0"/>
      </w:pPr>
      <w:bookmarkStart w:id="168" w:name="_Toc202118942"/>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168"/>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169" w:name="_Toc202118642"/>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69"/>
    </w:p>
    <w:p w14:paraId="0382C68D" w14:textId="56A03B67" w:rsidR="003C4EEF" w:rsidRDefault="00C77803" w:rsidP="00410D6D">
      <w:pPr>
        <w:pStyle w:val="a0"/>
      </w:pPr>
      <w:r>
        <w:rPr>
          <w:rFonts w:hint="eastAsia"/>
        </w:rPr>
        <w:t>展會</w:t>
      </w:r>
      <w:r w:rsidR="00916E96">
        <w:rPr>
          <w:rFonts w:hint="eastAsia"/>
        </w:rPr>
        <w:t>時</w:t>
      </w:r>
      <w:r w:rsidR="003C4EEF" w:rsidRPr="003C4EEF">
        <w:t>精簡</w:t>
      </w:r>
      <w:r w:rsidR="00E21B8C">
        <w:rPr>
          <w:rFonts w:hint="eastAsia"/>
        </w:rPr>
        <w:t>作業</w:t>
      </w:r>
      <w:r w:rsidR="003C4EEF" w:rsidRPr="003C4EEF">
        <w:t>流程，</w:t>
      </w:r>
      <w:r w:rsidR="00A81491">
        <w:rPr>
          <w:rFonts w:hint="eastAsia"/>
        </w:rPr>
        <w:t>快速產生銷售報價</w:t>
      </w:r>
      <w:proofErr w:type="gramStart"/>
      <w:r w:rsidR="00A81491">
        <w:rPr>
          <w:rFonts w:hint="eastAsia"/>
        </w:rPr>
        <w:t>與選品清單</w:t>
      </w:r>
      <w:proofErr w:type="gramEnd"/>
      <w:r w:rsidR="00A81491">
        <w:rPr>
          <w:rFonts w:hint="eastAsia"/>
        </w:rPr>
        <w:t>加速交易促成</w:t>
      </w:r>
    </w:p>
    <w:p w14:paraId="1BC05B0E" w14:textId="77777777" w:rsidR="00DD2B7A" w:rsidRDefault="006810E0" w:rsidP="00733CD7">
      <w:pPr>
        <w:pStyle w:val="15"/>
        <w:ind w:firstLine="480"/>
      </w:pPr>
      <w:r w:rsidRPr="006810E0">
        <w:t>傳統銷售流程中，業務人員為</w:t>
      </w:r>
      <w:r w:rsidR="00FE0C79">
        <w:rPr>
          <w:rFonts w:hint="eastAsia"/>
        </w:rPr>
        <w:t>了</w:t>
      </w:r>
      <w:r w:rsidRPr="006810E0">
        <w:t>滿足不同客戶需求常需準備多套樣品，</w:t>
      </w:r>
      <w:r w:rsidR="008F3A64">
        <w:rPr>
          <w:rFonts w:hint="eastAsia"/>
        </w:rPr>
        <w:t>此舉</w:t>
      </w:r>
      <w:r w:rsidRPr="006810E0">
        <w:t>增加</w:t>
      </w:r>
      <w:r w:rsidR="006A20FA">
        <w:rPr>
          <w:rFonts w:hint="eastAsia"/>
        </w:rPr>
        <w:t>了</w:t>
      </w:r>
      <w:r w:rsidRPr="006810E0">
        <w:t>製作與運輸成本</w:t>
      </w:r>
      <w:r w:rsidR="008F0A31">
        <w:rPr>
          <w:rFonts w:hint="eastAsia"/>
        </w:rPr>
        <w:t>。</w:t>
      </w:r>
      <w:r w:rsidR="001D283A">
        <w:rPr>
          <w:rFonts w:hint="eastAsia"/>
        </w:rPr>
        <w:t>因此</w:t>
      </w:r>
      <w:r w:rsidR="001B7678" w:rsidRPr="001B7678">
        <w:t>團隊</w:t>
      </w:r>
      <w:r w:rsidR="003D73A8">
        <w:rPr>
          <w:rFonts w:hint="eastAsia"/>
        </w:rPr>
        <w:t>在第三階段</w:t>
      </w:r>
      <w:r w:rsidR="00653ECF">
        <w:rPr>
          <w:rFonts w:hint="eastAsia"/>
        </w:rPr>
        <w:t>回應</w:t>
      </w:r>
      <w:r w:rsidR="003D73A8">
        <w:rPr>
          <w:rFonts w:hint="eastAsia"/>
        </w:rPr>
        <w:t>銷售</w:t>
      </w:r>
      <w:r w:rsidR="00653ECF">
        <w:rPr>
          <w:rFonts w:hint="eastAsia"/>
        </w:rPr>
        <w:t>新</w:t>
      </w:r>
      <w:r w:rsidR="003D73A8">
        <w:rPr>
          <w:rFonts w:hint="eastAsia"/>
        </w:rPr>
        <w:t>需求</w:t>
      </w:r>
      <w:r w:rsidR="00653ECF">
        <w:rPr>
          <w:rFonts w:hint="eastAsia"/>
        </w:rPr>
        <w:t>，</w:t>
      </w:r>
      <w:r w:rsidR="001C016C">
        <w:rPr>
          <w:rFonts w:hint="eastAsia"/>
        </w:rPr>
        <w:t>整合現有</w:t>
      </w:r>
      <w:bookmarkStart w:id="170" w:name="_Hlk201785162"/>
      <w:r w:rsidR="001C016C" w:rsidRPr="001B7678">
        <w:t>TextileCloud™</w:t>
      </w:r>
      <w:bookmarkEnd w:id="170"/>
      <w:r w:rsidR="001C016C" w:rsidRPr="001B7678">
        <w:t>中的</w:t>
      </w:r>
      <w:r w:rsidR="001C016C">
        <w:rPr>
          <w:rFonts w:hint="eastAsia"/>
        </w:rPr>
        <w:t>數位布片檔案及</w:t>
      </w:r>
      <w:r w:rsidR="001C016C" w:rsidRPr="00B2153F">
        <w:t>Sourcing Library</w:t>
      </w:r>
      <w:r w:rsidR="001C016C">
        <w:rPr>
          <w:rFonts w:hint="eastAsia"/>
        </w:rPr>
        <w:t>資料庫</w:t>
      </w:r>
      <w:r w:rsidR="001C016C" w:rsidRPr="00B2153F">
        <w:t>模組</w:t>
      </w:r>
      <w:r w:rsidR="001C016C">
        <w:rPr>
          <w:rFonts w:hint="eastAsia"/>
        </w:rPr>
        <w:t>，</w:t>
      </w:r>
      <w:r w:rsidR="001B7678" w:rsidRPr="001B7678">
        <w:t>開發</w:t>
      </w:r>
      <w:r w:rsidR="0089547B">
        <w:rPr>
          <w:rFonts w:hint="eastAsia"/>
        </w:rPr>
        <w:t>出</w:t>
      </w:r>
      <w:r w:rsidR="0067203F">
        <w:rPr>
          <w:rFonts w:hint="eastAsia"/>
        </w:rPr>
        <w:t>全新</w:t>
      </w:r>
      <w:r w:rsidR="001375B8">
        <w:rPr>
          <w:rFonts w:hint="eastAsia"/>
        </w:rPr>
        <w:t>的</w:t>
      </w:r>
      <w:r w:rsidR="001B7678" w:rsidRPr="001B7678">
        <w:t>FabriSelect™</w:t>
      </w:r>
      <w:r w:rsidR="00D64E2F">
        <w:rPr>
          <w:rFonts w:hint="eastAsia"/>
        </w:rPr>
        <w:t>展會</w:t>
      </w:r>
      <w:r w:rsidR="001B7678" w:rsidRPr="001B7678">
        <w:t>工具。</w:t>
      </w:r>
    </w:p>
    <w:p w14:paraId="5E78BC32" w14:textId="1D490066" w:rsidR="00982C9A" w:rsidRDefault="00552998" w:rsidP="00733CD7">
      <w:pPr>
        <w:pStyle w:val="15"/>
        <w:ind w:firstLine="480"/>
      </w:pPr>
      <w:r w:rsidRPr="00C128B3">
        <w:t>銷售方只需攜帶少量樣品，搭配現場張貼的</w:t>
      </w:r>
      <w:r w:rsidRPr="00C128B3">
        <w:t>QR Code</w:t>
      </w:r>
      <w:r w:rsidRPr="00C128B3">
        <w:t>，</w:t>
      </w:r>
      <w:r w:rsidRPr="0023124B">
        <w:rPr>
          <w:color w:val="156082" w:themeColor="accent1"/>
        </w:rPr>
        <w:t>客戶即可透過手機掃描，瀏覽</w:t>
      </w:r>
      <w:r w:rsidR="008E63D1" w:rsidRPr="0023124B">
        <w:rPr>
          <w:rFonts w:hint="eastAsia"/>
          <w:color w:val="156082" w:themeColor="accent1"/>
        </w:rPr>
        <w:t>雲端資料庫中完整的</w:t>
      </w:r>
      <w:r w:rsidRPr="0023124B">
        <w:rPr>
          <w:color w:val="156082" w:themeColor="accent1"/>
        </w:rPr>
        <w:t>布料資訊、規格與色卡，快速挑選感興趣的款式。</w:t>
      </w:r>
      <w:r w:rsidR="00D03A3C">
        <w:rPr>
          <w:rFonts w:hint="eastAsia"/>
          <w:color w:val="EE0000"/>
        </w:rPr>
        <w:t>而</w:t>
      </w:r>
      <w:r w:rsidR="007761DA" w:rsidRPr="00BD5A43">
        <w:rPr>
          <w:rFonts w:hint="eastAsia"/>
          <w:color w:val="EE0000"/>
        </w:rPr>
        <w:t>銷售人員也能在銷售過程中即時記錄客戶</w:t>
      </w:r>
      <w:proofErr w:type="gramStart"/>
      <w:r w:rsidR="007761DA" w:rsidRPr="00BD5A43">
        <w:rPr>
          <w:rFonts w:hint="eastAsia"/>
          <w:color w:val="EE0000"/>
        </w:rPr>
        <w:t>的選品偏好</w:t>
      </w:r>
      <w:proofErr w:type="gramEnd"/>
      <w:r w:rsidR="007761DA" w:rsidRPr="00BD5A43">
        <w:rPr>
          <w:rFonts w:hint="eastAsia"/>
          <w:color w:val="EE0000"/>
        </w:rPr>
        <w:t>、詢價項目，並快速產出報價清單回傳給客戶，</w:t>
      </w:r>
      <w:r w:rsidR="00E941FA" w:rsidRPr="007816AE">
        <w:rPr>
          <w:rFonts w:hint="eastAsia"/>
          <w:color w:val="EE0000"/>
        </w:rPr>
        <w:t>讓</w:t>
      </w:r>
      <w:r w:rsidR="00E941FA">
        <w:rPr>
          <w:rFonts w:hint="eastAsia"/>
          <w:color w:val="EE0000"/>
        </w:rPr>
        <w:t>銷售人員</w:t>
      </w:r>
      <w:r w:rsidR="00E941FA" w:rsidRPr="007816AE">
        <w:rPr>
          <w:color w:val="EE0000"/>
        </w:rPr>
        <w:t>將時間與心力投注在高附加價值的工作上</w:t>
      </w:r>
      <w:r w:rsidR="00E941FA" w:rsidRPr="00915723">
        <w:t>，例如：</w:t>
      </w:r>
      <w:r w:rsidR="00E941FA" w:rsidRPr="00AC5066">
        <w:rPr>
          <w:rFonts w:hint="eastAsia"/>
          <w:color w:val="EE0000"/>
        </w:rPr>
        <w:t>銷售時</w:t>
      </w:r>
      <w:r w:rsidR="00E941FA" w:rsidRPr="00AC5066">
        <w:rPr>
          <w:color w:val="EE0000"/>
        </w:rPr>
        <w:t>針對客戶需求進行產品組合規劃、整理客戶回饋</w:t>
      </w:r>
      <w:r w:rsidR="00E941FA" w:rsidRPr="00AC5066">
        <w:rPr>
          <w:rFonts w:hint="eastAsia"/>
          <w:color w:val="EE0000"/>
        </w:rPr>
        <w:t>、</w:t>
      </w:r>
      <w:r w:rsidR="00E941FA" w:rsidRPr="00AC5066">
        <w:rPr>
          <w:color w:val="EE0000"/>
        </w:rPr>
        <w:t>強化展會後的關係經營</w:t>
      </w:r>
      <w:proofErr w:type="gramStart"/>
      <w:r w:rsidR="00E941FA" w:rsidRPr="00AC5066">
        <w:rPr>
          <w:color w:val="EE0000"/>
        </w:rPr>
        <w:t>與追單成效</w:t>
      </w:r>
      <w:proofErr w:type="gramEnd"/>
      <w:r w:rsidR="007761DA" w:rsidRPr="002D3144">
        <w:rPr>
          <w:rFonts w:hint="eastAsia"/>
        </w:rPr>
        <w:t>。</w:t>
      </w:r>
      <w:r w:rsidR="00220C56">
        <w:rPr>
          <w:rFonts w:hint="eastAsia"/>
          <w:color w:val="156082" w:themeColor="accent1"/>
        </w:rPr>
        <w:t>而</w:t>
      </w:r>
      <w:r w:rsidR="007761DA" w:rsidRPr="00846D2F">
        <w:rPr>
          <w:color w:val="156082" w:themeColor="accent1"/>
        </w:rPr>
        <w:t>採購方不需要手抄紀錄</w:t>
      </w:r>
      <w:r w:rsidR="002C78D2" w:rsidRPr="00846D2F">
        <w:rPr>
          <w:rFonts w:hint="eastAsia"/>
          <w:color w:val="156082" w:themeColor="accent1"/>
        </w:rPr>
        <w:t>和</w:t>
      </w:r>
      <w:proofErr w:type="gramStart"/>
      <w:r w:rsidR="007761DA" w:rsidRPr="00846D2F">
        <w:rPr>
          <w:color w:val="156082" w:themeColor="accent1"/>
        </w:rPr>
        <w:t>拍</w:t>
      </w:r>
      <w:r w:rsidR="002C78D2" w:rsidRPr="00846D2F">
        <w:rPr>
          <w:rFonts w:hint="eastAsia"/>
          <w:color w:val="156082" w:themeColor="accent1"/>
        </w:rPr>
        <w:t>攝</w:t>
      </w:r>
      <w:r w:rsidR="007761DA" w:rsidRPr="00846D2F">
        <w:rPr>
          <w:color w:val="156082" w:themeColor="accent1"/>
        </w:rPr>
        <w:t>樣布</w:t>
      </w:r>
      <w:proofErr w:type="gramEnd"/>
      <w:r w:rsidR="007761DA" w:rsidRPr="00846D2F">
        <w:rPr>
          <w:color w:val="156082" w:themeColor="accent1"/>
        </w:rPr>
        <w:t>，只要</w:t>
      </w:r>
      <w:r w:rsidR="00C52DCB">
        <w:rPr>
          <w:rFonts w:hint="eastAsia"/>
          <w:color w:val="156082" w:themeColor="accent1"/>
        </w:rPr>
        <w:t>掃</w:t>
      </w:r>
      <w:r w:rsidR="007E458A">
        <w:rPr>
          <w:rFonts w:hint="eastAsia"/>
          <w:color w:val="156082" w:themeColor="accent1"/>
        </w:rPr>
        <w:t>描</w:t>
      </w:r>
      <w:r w:rsidR="00C52DCB" w:rsidRPr="00C128B3">
        <w:t>QR Code</w:t>
      </w:r>
      <w:r w:rsidR="00220C56">
        <w:rPr>
          <w:rFonts w:hint="eastAsia"/>
          <w:color w:val="156082" w:themeColor="accent1"/>
        </w:rPr>
        <w:t>就</w:t>
      </w:r>
      <w:r w:rsidR="007761DA" w:rsidRPr="00846D2F">
        <w:rPr>
          <w:color w:val="156082" w:themeColor="accent1"/>
        </w:rPr>
        <w:t>能</w:t>
      </w:r>
      <w:proofErr w:type="gramStart"/>
      <w:r w:rsidR="007761DA" w:rsidRPr="00846D2F">
        <w:rPr>
          <w:color w:val="156082" w:themeColor="accent1"/>
        </w:rPr>
        <w:t>建立選品清單</w:t>
      </w:r>
      <w:proofErr w:type="gramEnd"/>
      <w:r w:rsidR="007761DA" w:rsidRPr="00846D2F">
        <w:rPr>
          <w:color w:val="156082" w:themeColor="accent1"/>
        </w:rPr>
        <w:t>，並</w:t>
      </w:r>
      <w:r w:rsidR="007E458A">
        <w:rPr>
          <w:rFonts w:hint="eastAsia"/>
          <w:color w:val="156082" w:themeColor="accent1"/>
        </w:rPr>
        <w:t>即時</w:t>
      </w:r>
      <w:r w:rsidR="007D5B61" w:rsidRPr="00846D2F">
        <w:rPr>
          <w:rFonts w:hint="eastAsia"/>
          <w:color w:val="156082" w:themeColor="accent1"/>
        </w:rPr>
        <w:t>回傳</w:t>
      </w:r>
      <w:r w:rsidR="007761DA" w:rsidRPr="00846D2F">
        <w:rPr>
          <w:color w:val="156082" w:themeColor="accent1"/>
        </w:rPr>
        <w:t>給內部團隊，加快內部溝通與下單決策</w:t>
      </w:r>
      <w:r w:rsidR="007761DA" w:rsidRPr="002D3144">
        <w:t>。</w:t>
      </w:r>
      <w:r w:rsidR="00346B10" w:rsidRPr="000C35A4">
        <w:t>這樣的即時互動不僅提升雙方</w:t>
      </w:r>
      <w:r w:rsidR="00346B10">
        <w:rPr>
          <w:rFonts w:hint="eastAsia"/>
        </w:rPr>
        <w:t>作業</w:t>
      </w:r>
      <w:r w:rsidR="00346B10" w:rsidRPr="000C35A4">
        <w:t>效率</w:t>
      </w:r>
      <w:r w:rsidR="00346B10">
        <w:rPr>
          <w:rFonts w:hint="eastAsia"/>
        </w:rPr>
        <w:t>、回應永續環保的</w:t>
      </w:r>
      <w:r w:rsidR="00346B10">
        <w:rPr>
          <w:rFonts w:hint="eastAsia"/>
        </w:rPr>
        <w:t>ESG</w:t>
      </w:r>
      <w:r w:rsidR="00346B10">
        <w:rPr>
          <w:rFonts w:hint="eastAsia"/>
        </w:rPr>
        <w:t>目標</w:t>
      </w:r>
      <w:r w:rsidR="00346B10" w:rsidRPr="000C35A4">
        <w:t>，</w:t>
      </w:r>
      <w:r w:rsidR="00346B10">
        <w:rPr>
          <w:rFonts w:hint="eastAsia"/>
        </w:rPr>
        <w:t>也</w:t>
      </w:r>
      <w:r w:rsidR="003C1626">
        <w:rPr>
          <w:rFonts w:hint="eastAsia"/>
        </w:rPr>
        <w:t>成功</w:t>
      </w:r>
      <w:r w:rsidR="00725222">
        <w:rPr>
          <w:rFonts w:hint="eastAsia"/>
        </w:rPr>
        <w:t>改變</w:t>
      </w:r>
      <w:r w:rsidR="000C35A4" w:rsidRPr="000C35A4">
        <w:t>傳統銷售以樣品為主的邏輯，</w:t>
      </w:r>
      <w:r w:rsidR="000C35A4" w:rsidRPr="00C32143">
        <w:rPr>
          <w:color w:val="EE0000"/>
        </w:rPr>
        <w:t>提升客戶體驗與業務接單機會</w:t>
      </w:r>
      <w:r w:rsidR="007E6E34" w:rsidRPr="00C32143">
        <w:rPr>
          <w:rFonts w:hint="eastAsia"/>
          <w:color w:val="EE0000"/>
        </w:rPr>
        <w:t>，</w:t>
      </w:r>
      <w:r w:rsidR="007E6E34" w:rsidRPr="00C32143">
        <w:rPr>
          <w:color w:val="EE0000"/>
        </w:rPr>
        <w:t>讓數位化真正為</w:t>
      </w:r>
      <w:r w:rsidR="007E6E34" w:rsidRPr="00C32143">
        <w:rPr>
          <w:rFonts w:hint="eastAsia"/>
          <w:color w:val="EE0000"/>
        </w:rPr>
        <w:t>銷售與推廣</w:t>
      </w:r>
      <w:r w:rsidR="007E6E34" w:rsidRPr="00C32143">
        <w:rPr>
          <w:color w:val="EE0000"/>
        </w:rPr>
        <w:t>帶來可衡量的成果</w:t>
      </w:r>
      <w:r w:rsidR="00615C46">
        <w:rPr>
          <w:rFonts w:hint="eastAsia"/>
        </w:rPr>
        <w:t>。</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3DD57A7C" w:rsidR="00E35368" w:rsidRPr="00E35368" w:rsidRDefault="00AE393A" w:rsidP="00410D6D">
      <w:pPr>
        <w:pStyle w:val="a0"/>
      </w:pPr>
      <w:r>
        <w:rPr>
          <w:rFonts w:hint="eastAsia"/>
        </w:rPr>
        <w:lastRenderedPageBreak/>
        <w:t>展會後</w:t>
      </w:r>
      <w:r w:rsidR="00B57895">
        <w:rPr>
          <w:rFonts w:hint="eastAsia"/>
        </w:rPr>
        <w:t>資訊</w:t>
      </w:r>
      <w:r w:rsidR="00B57895"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w:t>
      </w:r>
      <w:proofErr w:type="gramStart"/>
      <w:r w:rsidR="002E13C1" w:rsidRPr="00E35368">
        <w:t>準</w:t>
      </w:r>
      <w:proofErr w:type="gramEnd"/>
      <w:r w:rsidR="002E13C1" w:rsidRPr="00E35368">
        <w:t>度</w:t>
      </w:r>
    </w:p>
    <w:p w14:paraId="5EC69D57" w14:textId="10EB38F7" w:rsidR="008E3B47" w:rsidRPr="008E3B47" w:rsidRDefault="008E3B47" w:rsidP="0006245E">
      <w:pPr>
        <w:pStyle w:val="15"/>
        <w:ind w:firstLine="480"/>
      </w:pPr>
      <w:r w:rsidRPr="008E3B47">
        <w:t>在傳統業務互動中，客戶離開展會攤位後，雙方溝通常常就此中斷。但導入</w:t>
      </w:r>
      <w:r w:rsidR="00405AC3">
        <w:rPr>
          <w:rFonts w:hint="eastAsia"/>
        </w:rPr>
        <w:t>數位工具</w:t>
      </w:r>
      <w:r w:rsidRPr="008E3B47">
        <w:t>後，即使客戶</w:t>
      </w:r>
      <w:r w:rsidR="00F24271">
        <w:rPr>
          <w:rFonts w:hint="eastAsia"/>
        </w:rPr>
        <w:t>離開展會、甚至從未參加展會</w:t>
      </w:r>
      <w:r w:rsidRPr="008E3B47">
        <w:t>，</w:t>
      </w:r>
      <w:r w:rsidR="00C573CD">
        <w:rPr>
          <w:rFonts w:hint="eastAsia"/>
        </w:rPr>
        <w:t>亦可</w:t>
      </w:r>
      <w:r w:rsidR="00FF02A2">
        <w:rPr>
          <w:rFonts w:hint="eastAsia"/>
        </w:rPr>
        <w:t>透過</w:t>
      </w:r>
      <w:r w:rsidR="00FF02A2">
        <w:rPr>
          <w:rFonts w:hint="eastAsia"/>
        </w:rPr>
        <w:t>QR Code</w:t>
      </w:r>
      <w:r w:rsidR="004766BE">
        <w:rPr>
          <w:rFonts w:hint="eastAsia"/>
        </w:rPr>
        <w:t>串聯進</w:t>
      </w:r>
      <w:r w:rsidR="00466D65" w:rsidRPr="00466D65">
        <w:t>TextileCloud™</w:t>
      </w:r>
      <w:r w:rsidR="00466D65">
        <w:rPr>
          <w:rFonts w:hint="eastAsia"/>
        </w:rPr>
        <w:t>的</w:t>
      </w:r>
      <w:r w:rsidR="00681071" w:rsidRPr="00B2153F">
        <w:t>Sourcing Library</w:t>
      </w:r>
      <w:r w:rsidR="00466D65">
        <w:rPr>
          <w:rFonts w:hint="eastAsia"/>
        </w:rPr>
        <w:t>數位</w:t>
      </w:r>
      <w:r w:rsidR="00B0183B">
        <w:rPr>
          <w:rFonts w:hint="eastAsia"/>
        </w:rPr>
        <w:t>資料庫</w:t>
      </w:r>
      <w:r w:rsidR="00F2492F">
        <w:rPr>
          <w:rFonts w:hint="eastAsia"/>
        </w:rPr>
        <w:t>，讓客戶可</w:t>
      </w:r>
      <w:r w:rsidR="007B7D9F" w:rsidRPr="004F50CE">
        <w:rPr>
          <w:rFonts w:hint="eastAsia"/>
          <w:color w:val="EE0000"/>
        </w:rPr>
        <w:t>重複</w:t>
      </w:r>
      <w:r w:rsidRPr="004F50CE">
        <w:rPr>
          <w:color w:val="EE0000"/>
        </w:rPr>
        <w:t>查看感興趣的布料、瀏覽產品細節，甚至完成預採購</w:t>
      </w:r>
      <w:r w:rsidRPr="008E3B47">
        <w:t>。業務人員</w:t>
      </w:r>
      <w:r w:rsidR="00113C20">
        <w:rPr>
          <w:rFonts w:hint="eastAsia"/>
        </w:rPr>
        <w:t>也</w:t>
      </w:r>
      <w:r w:rsidR="00F819DA" w:rsidRPr="008E3B47">
        <w:t>能根據</w:t>
      </w:r>
      <w:r w:rsidR="00F819DA" w:rsidRPr="001B7678">
        <w:t>FabriSelect™</w:t>
      </w:r>
      <w:r w:rsidR="00F819DA">
        <w:rPr>
          <w:rFonts w:hint="eastAsia"/>
        </w:rPr>
        <w:t>和</w:t>
      </w:r>
      <w:r w:rsidR="00F819DA" w:rsidRPr="002F4C8A">
        <w:t>AI SaleSync™</w:t>
      </w:r>
      <w:r w:rsidR="00113C20">
        <w:rPr>
          <w:rFonts w:hint="eastAsia"/>
        </w:rPr>
        <w:t>，將</w:t>
      </w:r>
      <w:r w:rsidR="00F819DA">
        <w:rPr>
          <w:rFonts w:hint="eastAsia"/>
        </w:rPr>
        <w:t>展會當下</w:t>
      </w:r>
      <w:r w:rsidR="00113C20">
        <w:rPr>
          <w:rFonts w:hint="eastAsia"/>
        </w:rPr>
        <w:t>熱門</w:t>
      </w:r>
      <w:r w:rsidR="00F819DA">
        <w:rPr>
          <w:rFonts w:hint="eastAsia"/>
        </w:rPr>
        <w:t>布料</w:t>
      </w:r>
      <w:r w:rsidR="00F819DA">
        <w:rPr>
          <w:rFonts w:hint="eastAsia"/>
        </w:rPr>
        <w:t>QR Code</w:t>
      </w:r>
      <w:r w:rsidR="00F819DA">
        <w:rPr>
          <w:rFonts w:hint="eastAsia"/>
        </w:rPr>
        <w:t>被掃描的次數</w:t>
      </w:r>
      <w:r w:rsidR="00113C20">
        <w:rPr>
          <w:rFonts w:hint="eastAsia"/>
        </w:rPr>
        <w:t>、客戶</w:t>
      </w:r>
      <w:r w:rsidRPr="008E3B47">
        <w:t>瀏覽紀錄</w:t>
      </w:r>
      <w:r w:rsidR="00113C20">
        <w:rPr>
          <w:rFonts w:hint="eastAsia"/>
        </w:rPr>
        <w:t>保存起來</w:t>
      </w:r>
      <w:r w:rsidRPr="008E3B47">
        <w:t>，進行</w:t>
      </w:r>
      <w:r w:rsidR="006D48E2">
        <w:rPr>
          <w:rFonts w:hint="eastAsia"/>
        </w:rPr>
        <w:t>訂單</w:t>
      </w:r>
      <w:r w:rsidRPr="008E3B47">
        <w:t>追蹤與</w:t>
      </w:r>
      <w:r w:rsidR="006D48E2">
        <w:rPr>
          <w:rFonts w:hint="eastAsia"/>
        </w:rPr>
        <w:t>舊客戶的訪問</w:t>
      </w:r>
      <w:r w:rsidRPr="008E3B47">
        <w:t>互動，</w:t>
      </w:r>
      <w:r w:rsidRPr="00513659">
        <w:rPr>
          <w:color w:val="EE0000"/>
        </w:rPr>
        <w:t>大幅提升</w:t>
      </w:r>
      <w:r w:rsidR="001B4BF1" w:rsidRPr="00513659">
        <w:rPr>
          <w:rFonts w:hint="eastAsia"/>
          <w:color w:val="EE0000"/>
        </w:rPr>
        <w:t>潛在訂單</w:t>
      </w:r>
      <w:r w:rsidRPr="00513659">
        <w:rPr>
          <w:color w:val="EE0000"/>
        </w:rPr>
        <w:t>成交的可能性</w:t>
      </w:r>
      <w:r w:rsidR="001B4BF1" w:rsidRPr="00513659">
        <w:rPr>
          <w:rFonts w:hint="eastAsia"/>
          <w:color w:val="EE0000"/>
        </w:rPr>
        <w:t>、並協助維護既有客戶關係</w:t>
      </w:r>
      <w:r w:rsidRPr="008E3B47">
        <w:t>。</w:t>
      </w:r>
      <w:r w:rsidR="00076843">
        <w:rPr>
          <w:rFonts w:hint="eastAsia"/>
        </w:rPr>
        <w:t>透過</w:t>
      </w:r>
      <w:r w:rsidR="009D5BFB">
        <w:rPr>
          <w:rFonts w:hint="eastAsia"/>
        </w:rPr>
        <w:t>數位銷售工具</w:t>
      </w:r>
      <w:r w:rsidR="00076843">
        <w:rPr>
          <w:rFonts w:hint="eastAsia"/>
        </w:rPr>
        <w:t>，</w:t>
      </w:r>
      <w:r w:rsidRPr="008E3B47">
        <w:t>讓企業不只強化當下展示，更能累積展會</w:t>
      </w:r>
      <w:r w:rsidR="006B700F">
        <w:rPr>
          <w:rFonts w:hint="eastAsia"/>
        </w:rPr>
        <w:t>當下的</w:t>
      </w:r>
      <w:r w:rsidRPr="008E3B47">
        <w:t>互動、產品偏好與報價紀錄等資料</w:t>
      </w:r>
      <w:r w:rsidR="005F1E65">
        <w:rPr>
          <w:rFonts w:hint="eastAsia"/>
        </w:rPr>
        <w:t>，</w:t>
      </w:r>
      <w:r w:rsidR="001D2579" w:rsidRPr="00E96426">
        <w:rPr>
          <w:rFonts w:hint="eastAsia"/>
          <w:color w:val="EE0000"/>
        </w:rPr>
        <w:t>將</w:t>
      </w:r>
      <w:r w:rsidRPr="00E96426">
        <w:rPr>
          <w:color w:val="EE0000"/>
        </w:rPr>
        <w:t>資訊轉化為後續行銷溝通與產品推薦策略，</w:t>
      </w:r>
      <w:r w:rsidR="008C6B05" w:rsidRPr="00806F68">
        <w:rPr>
          <w:rFonts w:hint="eastAsia"/>
          <w:color w:val="156082" w:themeColor="accent1"/>
        </w:rPr>
        <w:t>讓</w:t>
      </w:r>
      <w:r w:rsidRPr="00806F68">
        <w:rPr>
          <w:color w:val="156082" w:themeColor="accent1"/>
        </w:rPr>
        <w:t>一次性的</w:t>
      </w:r>
      <w:r w:rsidR="001D2579" w:rsidRPr="00806F68">
        <w:rPr>
          <w:rFonts w:hint="eastAsia"/>
          <w:color w:val="156082" w:themeColor="accent1"/>
        </w:rPr>
        <w:t>銷售</w:t>
      </w:r>
      <w:r w:rsidRPr="00806F68">
        <w:rPr>
          <w:color w:val="156082" w:themeColor="accent1"/>
        </w:rPr>
        <w:t>會面，延伸為可持續經營的顧客</w:t>
      </w:r>
      <w:r w:rsidRPr="00B95CC7">
        <w:rPr>
          <w:color w:val="156082" w:themeColor="accent1"/>
        </w:rPr>
        <w:t>關係。</w:t>
      </w:r>
    </w:p>
    <w:p w14:paraId="52C9313C" w14:textId="7582A8BF" w:rsidR="003C4EEF" w:rsidRPr="00E35368" w:rsidRDefault="003C4EEF" w:rsidP="00E26867">
      <w:pPr>
        <w:pStyle w:val="aff4"/>
        <w:ind w:left="360" w:right="360" w:firstLine="480"/>
        <w:rPr>
          <w:u w:color="FF0000"/>
        </w:rPr>
      </w:pPr>
      <w:r>
        <w:rPr>
          <w:rFonts w:hint="eastAsia"/>
        </w:rPr>
        <w:t>「</w:t>
      </w:r>
      <w:r w:rsidR="00C419F0" w:rsidRPr="00C419F0">
        <w:rPr>
          <w:rFonts w:hint="eastAsia"/>
        </w:rPr>
        <w:t>客人給的時間大概只有三十分鐘，業務要呈現最好的東西</w:t>
      </w:r>
      <w:r>
        <w:rPr>
          <w:rFonts w:hint="eastAsia"/>
        </w:rPr>
        <w:t>，但</w:t>
      </w:r>
      <w:r w:rsidR="00C419F0" w:rsidRPr="00C419F0">
        <w:rPr>
          <w:rFonts w:hint="eastAsia"/>
        </w:rPr>
        <w:t>客人不一定能完全吸收，可是在</w:t>
      </w:r>
      <w:r w:rsidR="00CA18F5">
        <w:rPr>
          <w:rFonts w:hint="eastAsia"/>
        </w:rPr>
        <w:t>展示</w:t>
      </w:r>
      <w:r w:rsidR="00C419F0" w:rsidRPr="00C419F0">
        <w:rPr>
          <w:rFonts w:hint="eastAsia"/>
        </w:rPr>
        <w:t>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085B336" w:rsidR="00C419F0" w:rsidRPr="005C5634" w:rsidRDefault="002A36C7" w:rsidP="00410D6D">
      <w:pPr>
        <w:pStyle w:val="a0"/>
      </w:pPr>
      <w:r w:rsidRPr="005C5634">
        <w:t>提升</w:t>
      </w:r>
      <w:r w:rsidR="000C0FF3">
        <w:rPr>
          <w:rFonts w:hint="eastAsia"/>
        </w:rPr>
        <w:t>組織</w:t>
      </w:r>
      <w:r w:rsidRPr="005C5634">
        <w:t>效率</w:t>
      </w:r>
      <w:r w:rsidR="000C0FF3">
        <w:rPr>
          <w:rFonts w:hint="eastAsia"/>
        </w:rPr>
        <w:t>、</w:t>
      </w:r>
      <w:proofErr w:type="gramStart"/>
      <w:r w:rsidR="00E1249D">
        <w:rPr>
          <w:rFonts w:hint="eastAsia"/>
        </w:rPr>
        <w:t>降低樣</w:t>
      </w:r>
      <w:r w:rsidR="001A7573">
        <w:rPr>
          <w:rFonts w:hint="eastAsia"/>
        </w:rPr>
        <w:t>布與</w:t>
      </w:r>
      <w:proofErr w:type="gramEnd"/>
      <w:r w:rsidR="001A7573">
        <w:rPr>
          <w:rFonts w:hint="eastAsia"/>
        </w:rPr>
        <w:t>樣品</w:t>
      </w:r>
      <w:r w:rsidR="00E1249D">
        <w:rPr>
          <w:rFonts w:hint="eastAsia"/>
        </w:rPr>
        <w:t>製作</w:t>
      </w:r>
      <w:r w:rsidR="001A7573">
        <w:rPr>
          <w:rFonts w:hint="eastAsia"/>
        </w:rPr>
        <w:t>，</w:t>
      </w:r>
      <w:r w:rsidRPr="005C5634">
        <w:t>實踐永續價值</w:t>
      </w:r>
    </w:p>
    <w:p w14:paraId="5278068C" w14:textId="444D4094" w:rsidR="00204F03" w:rsidRPr="005066B3" w:rsidRDefault="00B04D76" w:rsidP="005066B3">
      <w:pPr>
        <w:pStyle w:val="15"/>
        <w:ind w:firstLine="480"/>
      </w:pPr>
      <w:r w:rsidRPr="00B04D76">
        <w:t>無論是</w:t>
      </w:r>
      <w:r w:rsidR="0099775B">
        <w:rPr>
          <w:rFonts w:hint="eastAsia"/>
        </w:rPr>
        <w:t>在</w:t>
      </w:r>
      <w:r w:rsidRPr="00B04D76">
        <w:t>簡化內部</w:t>
      </w:r>
      <w:r w:rsidR="00AB0E98">
        <w:rPr>
          <w:rFonts w:hint="eastAsia"/>
        </w:rPr>
        <w:t>營運</w:t>
      </w:r>
      <w:r w:rsidRPr="00B04D76">
        <w:t>流程或外部銷售</w:t>
      </w:r>
      <w:r>
        <w:rPr>
          <w:rFonts w:hint="eastAsia"/>
        </w:rPr>
        <w:t>協助，</w:t>
      </w:r>
      <w:r w:rsidR="009F7DD6">
        <w:rPr>
          <w:rFonts w:hint="eastAsia"/>
        </w:rPr>
        <w:t>數位工具</w:t>
      </w:r>
      <w:r>
        <w:rPr>
          <w:rFonts w:hint="eastAsia"/>
        </w:rPr>
        <w:t>都</w:t>
      </w:r>
      <w:r w:rsidR="00D84209" w:rsidRPr="00D84209">
        <w:t>有效減少實體</w:t>
      </w:r>
      <w:r w:rsidR="005B150F">
        <w:rPr>
          <w:rFonts w:hint="eastAsia"/>
        </w:rPr>
        <w:t>資源如展示</w:t>
      </w:r>
      <w:r w:rsidR="00D84209" w:rsidRPr="00D84209">
        <w:t>樣品、印刷資料與物流成本</w:t>
      </w:r>
      <w:r w:rsidR="005B150F">
        <w:rPr>
          <w:rFonts w:hint="eastAsia"/>
        </w:rPr>
        <w:t>的浪費</w:t>
      </w:r>
      <w:r w:rsidR="00B95CC7">
        <w:rPr>
          <w:rFonts w:hint="eastAsia"/>
        </w:rPr>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r w:rsidR="00204F03">
        <w:br w:type="page"/>
      </w:r>
    </w:p>
    <w:p w14:paraId="3C7C170F" w14:textId="2D421308" w:rsidR="00204F03" w:rsidRPr="00DE36B5" w:rsidRDefault="005E0558" w:rsidP="00524AAA">
      <w:pPr>
        <w:pStyle w:val="affc"/>
      </w:pPr>
      <w:bookmarkStart w:id="171" w:name="_Toc202118856"/>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Pr>
          <w:noProof/>
        </w:rPr>
        <w:t>1</w:t>
      </w:r>
      <w:r>
        <w:fldChar w:fldCharType="end"/>
      </w:r>
      <w:r w:rsidR="00986237">
        <w:rPr>
          <w:rFonts w:hint="eastAsia"/>
        </w:rPr>
        <w:t xml:space="preserve"> </w:t>
      </w:r>
      <w:r w:rsidR="00204F03">
        <w:rPr>
          <w:rFonts w:hint="eastAsia"/>
        </w:rPr>
        <w:t>第三階段個案分析表</w:t>
      </w:r>
      <w:bookmarkEnd w:id="171"/>
    </w:p>
    <w:tbl>
      <w:tblPr>
        <w:tblStyle w:val="aff1"/>
        <w:tblW w:w="9067" w:type="dxa"/>
        <w:tblLook w:val="04A0" w:firstRow="1" w:lastRow="0" w:firstColumn="1" w:lastColumn="0" w:noHBand="0" w:noVBand="1"/>
      </w:tblPr>
      <w:tblGrid>
        <w:gridCol w:w="582"/>
        <w:gridCol w:w="582"/>
        <w:gridCol w:w="3951"/>
        <w:gridCol w:w="3952"/>
      </w:tblGrid>
      <w:tr w:rsidR="00204F03" w14:paraId="64B6B722" w14:textId="77777777" w:rsidTr="003A38DE">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903"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3A38DE">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952"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3A38DE">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951" w:type="dxa"/>
          </w:tcPr>
          <w:p w14:paraId="04E0189D" w14:textId="15B2BB03" w:rsidR="00916A4B" w:rsidRDefault="00916A4B" w:rsidP="00916A4B">
            <w:pPr>
              <w:pStyle w:val="151"/>
            </w:pPr>
            <w:r w:rsidRPr="004C0C36">
              <w:t>一貫廠的數位化轉型需求</w:t>
            </w:r>
            <w:r>
              <w:rPr>
                <w:rFonts w:hint="eastAsia"/>
              </w:rPr>
              <w:t>，</w:t>
            </w:r>
            <w:r w:rsidRPr="004C0C36">
              <w:t>從</w:t>
            </w:r>
            <w:r>
              <w:rPr>
                <w:rFonts w:hint="eastAsia"/>
              </w:rPr>
              <w:t>協助生產</w:t>
            </w:r>
            <w:r w:rsidRPr="004C0C36">
              <w:t>製造延伸至銷售推廣</w:t>
            </w:r>
            <w:r>
              <w:rPr>
                <w:rFonts w:hint="eastAsia"/>
              </w:rPr>
              <w:t>。</w:t>
            </w:r>
          </w:p>
          <w:p w14:paraId="2CFF7C66" w14:textId="050F57CD" w:rsidR="00204F03" w:rsidRPr="00DE36B5" w:rsidRDefault="00204F03" w:rsidP="00265BAF">
            <w:pPr>
              <w:pStyle w:val="151"/>
            </w:pPr>
            <w:r w:rsidRPr="00DE36B5">
              <w:t>從「賣出去」的角度思考</w:t>
            </w:r>
            <w:r w:rsidRPr="00DE36B5">
              <w:rPr>
                <w:rFonts w:hint="eastAsia"/>
              </w:rPr>
              <w:t>，</w:t>
            </w:r>
            <w:r w:rsidRPr="00DE36B5">
              <w:t>供應商推動數位化的核心</w:t>
            </w:r>
            <w:r w:rsidRPr="00DE36B5">
              <w:rPr>
                <w:rFonts w:hint="eastAsia"/>
              </w:rPr>
              <w:t>是銷售。</w:t>
            </w:r>
          </w:p>
        </w:tc>
        <w:tc>
          <w:tcPr>
            <w:tcW w:w="3952" w:type="dxa"/>
          </w:tcPr>
          <w:p w14:paraId="60542A65" w14:textId="77777777" w:rsidR="00204F03" w:rsidRPr="00DE36B5" w:rsidRDefault="00204F03" w:rsidP="00265BAF">
            <w:pPr>
              <w:pStyle w:val="151"/>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66214D9A" w:rsidR="00204F03" w:rsidRPr="00DE36B5" w:rsidRDefault="00204F03" w:rsidP="00265BAF">
            <w:pPr>
              <w:pStyle w:val="151"/>
            </w:pPr>
            <w:r w:rsidRPr="00DE36B5">
              <w:t>資源整合與分配</w:t>
            </w:r>
            <w:r w:rsidRPr="00DE36B5">
              <w:rPr>
                <w:rFonts w:hint="eastAsia"/>
              </w:rPr>
              <w:t>：</w:t>
            </w:r>
            <w:r w:rsidR="00A76748" w:rsidRPr="00A76748">
              <w:rPr>
                <w:rFonts w:hint="eastAsia"/>
              </w:rPr>
              <w:t>既有技術與</w:t>
            </w:r>
            <w:r w:rsidR="002A3E85">
              <w:rPr>
                <w:rFonts w:hint="eastAsia"/>
              </w:rPr>
              <w:t>資源</w:t>
            </w:r>
            <w:r w:rsidR="005A7179">
              <w:rPr>
                <w:rFonts w:hint="eastAsia"/>
              </w:rPr>
              <w:t>開發新產品，</w:t>
            </w:r>
            <w:r w:rsidR="00A76748" w:rsidRPr="00A76748">
              <w:rPr>
                <w:rFonts w:hint="eastAsia"/>
              </w:rPr>
              <w:t>快速回應銷售需求（</w:t>
            </w:r>
            <w:r w:rsidR="00A76748" w:rsidRPr="00A76748">
              <w:rPr>
                <w:rFonts w:hint="eastAsia"/>
              </w:rPr>
              <w:t>2023</w:t>
            </w:r>
            <w:r w:rsidR="00A76748" w:rsidRPr="00A76748">
              <w:rPr>
                <w:rFonts w:hint="eastAsia"/>
              </w:rPr>
              <w:t>）</w:t>
            </w:r>
          </w:p>
        </w:tc>
      </w:tr>
      <w:tr w:rsidR="00204F03" w14:paraId="7A41A357" w14:textId="77777777" w:rsidTr="003A38DE">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204F03" w14:paraId="7D7E3A7C" w14:textId="77777777" w:rsidTr="003A38DE">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951"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952"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3A38DE">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903" w:type="dxa"/>
            <w:gridSpan w:val="2"/>
          </w:tcPr>
          <w:p w14:paraId="19E95046" w14:textId="7FE357A4"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00883D60">
              <w:rPr>
                <w:rFonts w:hint="eastAsia"/>
              </w:rPr>
              <w:t>銷售</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proofErr w:type="gramStart"/>
            <w:r w:rsidRPr="00F21D98">
              <w:t>從展會</w:t>
            </w:r>
            <w:proofErr w:type="gramEnd"/>
            <w:r w:rsidRPr="00F21D98">
              <w:t>接觸到</w:t>
            </w:r>
            <w:r w:rsidRPr="00F21D98">
              <w:rPr>
                <w:rFonts w:hint="eastAsia"/>
              </w:rPr>
              <w:t>顧客導向行銷推廣策略。</w:t>
            </w:r>
          </w:p>
        </w:tc>
      </w:tr>
      <w:tr w:rsidR="00204F03" w14:paraId="7AE4BF8B" w14:textId="77777777" w:rsidTr="003A38DE">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903" w:type="dxa"/>
            <w:gridSpan w:val="2"/>
            <w:vAlign w:val="center"/>
          </w:tcPr>
          <w:p w14:paraId="784E9CDD" w14:textId="14F6E3C6" w:rsidR="00204F03" w:rsidRDefault="001E2902" w:rsidP="003A664D">
            <w:pPr>
              <w:ind w:firstLineChars="0" w:firstLine="0"/>
              <w:jc w:val="center"/>
            </w:pPr>
            <w:r w:rsidRPr="007C513A">
              <w:rPr>
                <w:rFonts w:ascii="標楷體" w:hAnsi="標楷體" w:hint="eastAsia"/>
              </w:rPr>
              <w:t>雙元</w:t>
            </w:r>
            <w:proofErr w:type="gramStart"/>
            <w:r w:rsidRPr="007C513A">
              <w:rPr>
                <w:rFonts w:ascii="標楷體" w:hAnsi="標楷體" w:hint="eastAsia"/>
              </w:rPr>
              <w:t>可供性實現</w:t>
            </w:r>
            <w:proofErr w:type="gramEnd"/>
          </w:p>
        </w:tc>
      </w:tr>
      <w:tr w:rsidR="00204F03" w14:paraId="457035F5" w14:textId="77777777" w:rsidTr="003A38DE">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951"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952"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3A38DE">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951" w:type="dxa"/>
          </w:tcPr>
          <w:p w14:paraId="08F2C791" w14:textId="6A208BE3" w:rsidR="00204F03" w:rsidRPr="00F21D98" w:rsidRDefault="00D43552" w:rsidP="006B73DD">
            <w:pPr>
              <w:pStyle w:val="151"/>
            </w:pPr>
            <w:r w:rsidRPr="00D43552">
              <w:rPr>
                <w:rFonts w:hint="eastAsia"/>
              </w:rPr>
              <w:t>區隔使用者需求，從開放平台邁向差異產品線的創新服務</w:t>
            </w:r>
            <w:r w:rsidR="00204F03" w:rsidRPr="00F21D98">
              <w:rPr>
                <w:rFonts w:hint="eastAsia"/>
              </w:rPr>
              <w:t>。</w:t>
            </w:r>
            <w:r w:rsidR="00204F03" w:rsidRPr="00F21D98">
              <w:t>（</w:t>
            </w:r>
            <w:r w:rsidR="00204F03" w:rsidRPr="00F21D98">
              <w:rPr>
                <w:rFonts w:hint="eastAsia"/>
              </w:rPr>
              <w:t>2023</w:t>
            </w:r>
            <w:r w:rsidR="00204F03" w:rsidRPr="00F21D98">
              <w:t>）</w:t>
            </w:r>
          </w:p>
          <w:p w14:paraId="64DEC12B" w14:textId="2BD399D2" w:rsidR="00204F03" w:rsidRPr="009E6B44" w:rsidRDefault="009E6B44" w:rsidP="007D35C7">
            <w:pPr>
              <w:pStyle w:val="151"/>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Pr="009E6B44">
              <w:rPr>
                <w:rFonts w:hint="eastAsia"/>
              </w:rPr>
              <w:t>中延伸商業價值</w:t>
            </w:r>
            <w:r w:rsidR="005126D9">
              <w:rPr>
                <w:rFonts w:hint="eastAsia"/>
              </w:rPr>
              <w:t>。</w:t>
            </w:r>
            <w:r w:rsidRPr="009E6B44">
              <w:rPr>
                <w:rFonts w:hint="eastAsia"/>
              </w:rPr>
              <w:t>（</w:t>
            </w:r>
            <w:r w:rsidRPr="009E6B44">
              <w:rPr>
                <w:rFonts w:hint="eastAsia"/>
              </w:rPr>
              <w:t>2023</w:t>
            </w:r>
            <w:r w:rsidRPr="009E6B44">
              <w:rPr>
                <w:rFonts w:hint="eastAsia"/>
              </w:rPr>
              <w:t>）</w:t>
            </w:r>
          </w:p>
        </w:tc>
        <w:tc>
          <w:tcPr>
            <w:tcW w:w="3952" w:type="dxa"/>
          </w:tcPr>
          <w:p w14:paraId="50A57100" w14:textId="7F35541A" w:rsidR="00204F03" w:rsidRPr="00F21D98" w:rsidRDefault="00E45DE6" w:rsidP="007D35C7">
            <w:pPr>
              <w:pStyle w:val="151"/>
            </w:pPr>
            <w:r>
              <w:rPr>
                <w:rFonts w:hint="eastAsia"/>
              </w:rPr>
              <w:t>導入工研院</w:t>
            </w:r>
            <w:r>
              <w:rPr>
                <w:rFonts w:hint="eastAsia"/>
              </w:rPr>
              <w:t>NLP</w:t>
            </w:r>
            <w:r>
              <w:rPr>
                <w:rFonts w:hint="eastAsia"/>
              </w:rPr>
              <w:t>技術</w:t>
            </w:r>
            <w:r w:rsidR="00204F03" w:rsidRPr="00F21D98">
              <w:rPr>
                <w:rFonts w:hint="eastAsia"/>
              </w:rPr>
              <w:t>，</w:t>
            </w:r>
            <w:r w:rsidR="00204F03" w:rsidRPr="00F21D98">
              <w:t>強化語意搜尋與使用者體驗</w:t>
            </w:r>
            <w:r w:rsidR="00204F03" w:rsidRPr="00F21D98">
              <w:rPr>
                <w:rFonts w:hint="eastAsia"/>
              </w:rPr>
              <w:t>。</w:t>
            </w:r>
            <w:r w:rsidR="00204F03" w:rsidRPr="00F21D98">
              <w:t>（</w:t>
            </w:r>
            <w:r w:rsidR="00204F03" w:rsidRPr="00F21D98">
              <w:t>2022</w:t>
            </w:r>
            <w:r w:rsidR="00204F03"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38DE">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903"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3A38DE">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903" w:type="dxa"/>
            <w:gridSpan w:val="2"/>
            <w:vAlign w:val="center"/>
          </w:tcPr>
          <w:p w14:paraId="537034A5" w14:textId="2F459976" w:rsidR="00204F03" w:rsidRPr="003D501B" w:rsidRDefault="003D501B" w:rsidP="00CD2167">
            <w:pPr>
              <w:pStyle w:val="151"/>
              <w:rPr>
                <w:bCs/>
              </w:rPr>
            </w:pPr>
            <w:r w:rsidRPr="003D501B">
              <w:rPr>
                <w:rFonts w:hint="eastAsia"/>
                <w:bCs/>
              </w:rPr>
              <w:t>公私協力：深化外部關係，企業無痛轉型補助方案</w:t>
            </w:r>
            <w:r w:rsidR="0059210C">
              <w:rPr>
                <w:rFonts w:hint="eastAsia"/>
                <w:bCs/>
              </w:rPr>
              <w:t>。</w:t>
            </w:r>
            <w:r w:rsidRPr="003D501B">
              <w:rPr>
                <w:rFonts w:hint="eastAsia"/>
                <w:bCs/>
              </w:rPr>
              <w:t>（</w:t>
            </w:r>
            <w:r w:rsidRPr="003D501B">
              <w:rPr>
                <w:bCs/>
              </w:rPr>
              <w:t>2022</w:t>
            </w:r>
            <w:r w:rsidRPr="003D501B">
              <w:rPr>
                <w:rFonts w:hint="eastAsia"/>
                <w:bCs/>
              </w:rPr>
              <w:t>）</w:t>
            </w:r>
          </w:p>
        </w:tc>
      </w:tr>
      <w:tr w:rsidR="00204F03" w14:paraId="34A4B4E9" w14:textId="77777777" w:rsidTr="003A38DE">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903" w:type="dxa"/>
            <w:gridSpan w:val="2"/>
            <w:vAlign w:val="center"/>
          </w:tcPr>
          <w:p w14:paraId="4DE9C58E" w14:textId="3B3919F7" w:rsidR="00E35BD8" w:rsidRDefault="00E35BD8" w:rsidP="00E35BD8">
            <w:pPr>
              <w:pStyle w:val="151"/>
            </w:pPr>
            <w:r>
              <w:rPr>
                <w:rFonts w:hint="eastAsia"/>
              </w:rPr>
              <w:t>展會</w:t>
            </w:r>
            <w:r w:rsidR="00DF4800">
              <w:rPr>
                <w:rFonts w:hint="eastAsia"/>
              </w:rPr>
              <w:t>時</w:t>
            </w:r>
            <w:r w:rsidRPr="003C4EEF">
              <w:t>精簡流程，</w:t>
            </w:r>
            <w:r w:rsidR="00D41D59">
              <w:rPr>
                <w:rFonts w:hint="eastAsia"/>
              </w:rPr>
              <w:t>快速產生銷售報價</w:t>
            </w:r>
            <w:proofErr w:type="gramStart"/>
            <w:r w:rsidR="00D41D59">
              <w:rPr>
                <w:rFonts w:hint="eastAsia"/>
              </w:rPr>
              <w:t>與選品清單</w:t>
            </w:r>
            <w:proofErr w:type="gramEnd"/>
            <w:r w:rsidR="00D41D59">
              <w:rPr>
                <w:rFonts w:hint="eastAsia"/>
              </w:rPr>
              <w:t>加速交易促成</w:t>
            </w:r>
            <w:r>
              <w:rPr>
                <w:rFonts w:hint="eastAsia"/>
              </w:rPr>
              <w:t>。</w:t>
            </w:r>
          </w:p>
          <w:p w14:paraId="06A798F6" w14:textId="43E85550" w:rsidR="00204F03" w:rsidRDefault="00E35BD8" w:rsidP="00E35BD8">
            <w:pPr>
              <w:pStyle w:val="151"/>
            </w:pPr>
            <w:r>
              <w:rPr>
                <w:rFonts w:hint="eastAsia"/>
              </w:rPr>
              <w:t>展會後資訊</w:t>
            </w:r>
            <w:r w:rsidRPr="00B57895">
              <w:t>累積成資產，</w:t>
            </w:r>
            <w:r w:rsidRPr="00D7589F">
              <w:t>讓關係經營走得更長遠</w:t>
            </w:r>
            <w:r>
              <w:rPr>
                <w:rFonts w:hint="eastAsia"/>
              </w:rPr>
              <w:t>、提升銷售</w:t>
            </w:r>
            <w:r w:rsidRPr="00E35368">
              <w:t>精</w:t>
            </w:r>
            <w:proofErr w:type="gramStart"/>
            <w:r w:rsidRPr="00E35368">
              <w:t>準</w:t>
            </w:r>
            <w:proofErr w:type="gramEnd"/>
            <w:r w:rsidRPr="00E35368">
              <w:t>度</w:t>
            </w:r>
            <w:r w:rsidR="00204F03">
              <w:rPr>
                <w:rFonts w:hint="eastAsia"/>
              </w:rPr>
              <w:t>。</w:t>
            </w:r>
          </w:p>
          <w:p w14:paraId="66A3CAB7" w14:textId="37CD42F7" w:rsidR="00204F03" w:rsidRPr="00E35BD8" w:rsidRDefault="00E35BD8" w:rsidP="00E35BD8">
            <w:pPr>
              <w:pStyle w:val="151"/>
            </w:pPr>
            <w:r w:rsidRPr="005C5634">
              <w:t>提升</w:t>
            </w:r>
            <w:r>
              <w:rPr>
                <w:rFonts w:hint="eastAsia"/>
              </w:rPr>
              <w:t>組織</w:t>
            </w:r>
            <w:r w:rsidRPr="005C5634">
              <w:t>效率</w:t>
            </w:r>
            <w:r>
              <w:rPr>
                <w:rFonts w:hint="eastAsia"/>
              </w:rPr>
              <w:t>、</w:t>
            </w:r>
            <w:proofErr w:type="gramStart"/>
            <w:r>
              <w:rPr>
                <w:rFonts w:hint="eastAsia"/>
              </w:rPr>
              <w:t>降低樣布與</w:t>
            </w:r>
            <w:proofErr w:type="gramEnd"/>
            <w:r>
              <w:rPr>
                <w:rFonts w:hint="eastAsia"/>
              </w:rPr>
              <w:t>樣品製作，</w:t>
            </w:r>
            <w:r w:rsidRPr="005C5634">
              <w:t>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72" w:name="_Toc202118643"/>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72"/>
    </w:p>
    <w:p w14:paraId="5AF93C9C" w14:textId="40ACD47B" w:rsidR="008063F6" w:rsidRPr="008063F6" w:rsidRDefault="003F0392" w:rsidP="003F0392">
      <w:pPr>
        <w:pStyle w:val="3"/>
      </w:pPr>
      <w:bookmarkStart w:id="173" w:name="_Toc202118644"/>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73"/>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4D87CDF8" w14:textId="39A3C995" w:rsidR="00C741C8"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w:t>
      </w:r>
      <w:proofErr w:type="gramStart"/>
      <w:r w:rsidR="00823EF4" w:rsidRPr="00823EF4">
        <w:t>供應鏈碳揭露</w:t>
      </w:r>
      <w:proofErr w:type="gramEnd"/>
      <w:r w:rsidR="00823EF4" w:rsidRPr="00823EF4">
        <w:t>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r w:rsidR="00C741C8" w:rsidRPr="00C741C8">
        <w:t>Nike</w:t>
      </w:r>
      <w:r w:rsidR="00C741C8" w:rsidRPr="00C741C8">
        <w:t>、</w:t>
      </w:r>
      <w:r w:rsidR="00C741C8" w:rsidRPr="00C741C8">
        <w:t>Adidas</w:t>
      </w:r>
      <w:r w:rsidR="00C741C8" w:rsidRPr="00C741C8">
        <w:t>、</w:t>
      </w:r>
      <w:r w:rsidR="00C741C8" w:rsidRPr="00C741C8">
        <w:t>GAP</w:t>
      </w:r>
      <w:r w:rsidR="00C741C8" w:rsidRPr="00C741C8">
        <w:t>等品牌陸續宣示</w:t>
      </w:r>
      <w:r w:rsidR="00C741C8" w:rsidRPr="00C741C8">
        <w:t>2050</w:t>
      </w:r>
      <w:r w:rsidR="00C741C8" w:rsidRPr="00C741C8">
        <w:t>年前達成</w:t>
      </w:r>
      <w:proofErr w:type="gramStart"/>
      <w:r w:rsidR="00C741C8" w:rsidRPr="00C741C8">
        <w:t>淨零碳排</w:t>
      </w:r>
      <w:proofErr w:type="gramEnd"/>
      <w:r w:rsidR="000F7907">
        <w:rPr>
          <w:rStyle w:val="afff9"/>
        </w:rPr>
        <w:footnoteReference w:id="28"/>
      </w:r>
      <w:r w:rsidR="00C741C8" w:rsidRPr="00C741C8">
        <w:t>，並積極導入</w:t>
      </w:r>
      <w:r w:rsidR="00C741C8" w:rsidRPr="00C741C8">
        <w:t>SBTi</w:t>
      </w:r>
      <w:r w:rsidR="00C741C8" w:rsidRPr="00C741C8">
        <w:t>（科學基礎減量目標倡議）等國際碳管理架構，要求供應商全面盤查產品從原料、生產到廢棄</w:t>
      </w:r>
      <w:r w:rsidR="001B0AFF">
        <w:rPr>
          <w:rFonts w:hint="eastAsia"/>
        </w:rPr>
        <w:t>物</w:t>
      </w:r>
      <w:r w:rsidR="00C741C8" w:rsidRPr="00C741C8">
        <w:t>的</w:t>
      </w:r>
      <w:r w:rsidR="00DC69C9">
        <w:rPr>
          <w:rFonts w:hint="eastAsia"/>
        </w:rPr>
        <w:t>產品</w:t>
      </w:r>
      <w:r w:rsidR="007B17F8">
        <w:rPr>
          <w:rFonts w:hint="eastAsia"/>
        </w:rPr>
        <w:t>生產週期</w:t>
      </w:r>
      <w:r w:rsidR="00C741C8" w:rsidRPr="00C741C8">
        <w:t>溫室氣體排放，並依據</w:t>
      </w:r>
      <w:r w:rsidR="00C741C8" w:rsidRPr="00C741C8">
        <w:t>ISO 14064</w:t>
      </w:r>
      <w:r w:rsidR="00C741C8" w:rsidRPr="00C741C8">
        <w:t>與</w:t>
      </w:r>
      <w:r w:rsidR="00C741C8" w:rsidRPr="00C741C8">
        <w:t>ISO 14067</w:t>
      </w:r>
      <w:r w:rsidR="00C741C8"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7F5CCC9E" w14:textId="26771911" w:rsidR="00365AB6" w:rsidRDefault="00387BB8" w:rsidP="00B37637">
      <w:pPr>
        <w:pStyle w:val="15"/>
        <w:ind w:firstLine="480"/>
      </w:pPr>
      <w:r w:rsidRPr="00387BB8">
        <w:t>對品牌商而言，</w:t>
      </w:r>
      <w:r w:rsidR="00430A7F" w:rsidRPr="00430A7F">
        <w:t>織品原物料的生產與採購是產品生命週期中（</w:t>
      </w:r>
      <w:r w:rsidR="00430A7F" w:rsidRPr="00430A7F">
        <w:t>Scope 3</w:t>
      </w:r>
      <w:r w:rsidR="00430A7F" w:rsidRPr="00430A7F">
        <w:t>）碳排放的主要來源</w:t>
      </w:r>
      <w:r w:rsidRPr="00387BB8">
        <w:t>，特別是在服飾與鞋類產業中，</w:t>
      </w:r>
      <w:r w:rsidR="00201209" w:rsidRPr="00201209">
        <w:t>採購階段便可能</w:t>
      </w:r>
      <w:r w:rsidR="00E60473">
        <w:rPr>
          <w:rFonts w:hint="eastAsia"/>
        </w:rPr>
        <w:t>產生</w:t>
      </w:r>
      <w:r w:rsidR="00937106">
        <w:rPr>
          <w:rFonts w:hint="eastAsia"/>
        </w:rPr>
        <w:t>成品</w:t>
      </w:r>
      <w:r w:rsidR="00201209" w:rsidRPr="00201209">
        <w:t>超過</w:t>
      </w:r>
      <w:r w:rsidR="00201209" w:rsidRPr="00201209">
        <w:t>80%</w:t>
      </w:r>
      <w:proofErr w:type="gramStart"/>
      <w:r w:rsidR="00201209" w:rsidRPr="00201209">
        <w:t>的碳排</w:t>
      </w:r>
      <w:r w:rsidR="00C764A4">
        <w:rPr>
          <w:rFonts w:hint="eastAsia"/>
        </w:rPr>
        <w:t>量</w:t>
      </w:r>
      <w:proofErr w:type="gramEnd"/>
      <w:r w:rsidRPr="00387BB8">
        <w:t>。因此，如何在</w:t>
      </w:r>
      <w:r w:rsidR="00DC57F4">
        <w:rPr>
          <w:rFonts w:hint="eastAsia"/>
        </w:rPr>
        <w:t>服飾</w:t>
      </w:r>
      <w:r w:rsidR="00A125C4">
        <w:rPr>
          <w:rFonts w:hint="eastAsia"/>
        </w:rPr>
        <w:t>等商品</w:t>
      </w:r>
      <w:r w:rsidR="007A5F6A">
        <w:rPr>
          <w:rFonts w:hint="eastAsia"/>
        </w:rPr>
        <w:t>大量</w:t>
      </w:r>
      <w:r w:rsidRPr="00387BB8">
        <w:t>生產前掌握原料來源</w:t>
      </w:r>
      <w:proofErr w:type="gramStart"/>
      <w:r w:rsidRPr="00387BB8">
        <w:t>與碳</w:t>
      </w:r>
      <w:r w:rsidR="00201209">
        <w:rPr>
          <w:rFonts w:hint="eastAsia"/>
        </w:rPr>
        <w:t>排量</w:t>
      </w:r>
      <w:proofErr w:type="gramEnd"/>
      <w:r w:rsidRPr="00387BB8">
        <w:t>成為關鍵任務。</w:t>
      </w:r>
      <w:r w:rsidR="00DE30F5" w:rsidRPr="00DE30F5">
        <w:t>然而，</w:t>
      </w:r>
      <w:r w:rsidR="00365AB6" w:rsidRPr="00365AB6">
        <w:t>多數供應商缺乏</w:t>
      </w:r>
      <w:r w:rsidR="00CD0BDE">
        <w:rPr>
          <w:rFonts w:hint="eastAsia"/>
        </w:rPr>
        <w:t>技術與知識，無法</w:t>
      </w:r>
      <w:r w:rsidR="00365AB6" w:rsidRPr="00365AB6">
        <w:t>獨立進行碳</w:t>
      </w:r>
      <w:r w:rsidR="006716FF">
        <w:rPr>
          <w:rFonts w:hint="eastAsia"/>
        </w:rPr>
        <w:t>足跡</w:t>
      </w:r>
      <w:r w:rsidR="00CD0BDE">
        <w:rPr>
          <w:rFonts w:hint="eastAsia"/>
        </w:rPr>
        <w:t>調查</w:t>
      </w:r>
      <w:r w:rsidR="00DE1213">
        <w:rPr>
          <w:rFonts w:hint="eastAsia"/>
        </w:rPr>
        <w:t>，因此市面上</w:t>
      </w:r>
      <w:r w:rsidR="001E5F44">
        <w:rPr>
          <w:rFonts w:hint="eastAsia"/>
        </w:rPr>
        <w:t>協助廠商</w:t>
      </w:r>
      <w:proofErr w:type="gramStart"/>
      <w:r w:rsidR="001E5F44">
        <w:rPr>
          <w:rFonts w:hint="eastAsia"/>
        </w:rPr>
        <w:t>完成</w:t>
      </w:r>
      <w:r w:rsidR="00DE1213">
        <w:rPr>
          <w:rFonts w:hint="eastAsia"/>
        </w:rPr>
        <w:t>碳排</w:t>
      </w:r>
      <w:r w:rsidR="001E5F44">
        <w:rPr>
          <w:rFonts w:hint="eastAsia"/>
        </w:rPr>
        <w:t>量</w:t>
      </w:r>
      <w:proofErr w:type="gramEnd"/>
      <w:r w:rsidR="001E5F44">
        <w:rPr>
          <w:rFonts w:hint="eastAsia"/>
        </w:rPr>
        <w:t>統計的</w:t>
      </w:r>
      <w:r w:rsidR="00DE1213">
        <w:rPr>
          <w:rFonts w:hint="eastAsia"/>
        </w:rPr>
        <w:t>服務亦相繼推出</w:t>
      </w:r>
      <w:r w:rsidR="00365AB6" w:rsidRPr="00365AB6">
        <w:t>。面</w:t>
      </w:r>
      <w:r w:rsidR="00A6646C">
        <w:rPr>
          <w:rFonts w:hint="eastAsia"/>
        </w:rPr>
        <w:t>對</w:t>
      </w:r>
      <w:r w:rsidR="00365AB6" w:rsidRPr="00365AB6">
        <w:t>品牌商對環保規範、法規遵循與消費者期待的多重壓力，</w:t>
      </w:r>
      <w:r w:rsidR="007C00CB">
        <w:rPr>
          <w:rFonts w:hint="eastAsia"/>
        </w:rPr>
        <w:t>Frontier.cool</w:t>
      </w:r>
      <w:r w:rsidR="007C00CB">
        <w:rPr>
          <w:rFonts w:hint="eastAsia"/>
        </w:rPr>
        <w:t>需發展出</w:t>
      </w:r>
      <w:r w:rsidR="00365AB6" w:rsidRPr="00365AB6">
        <w:t>能協助供應商自動蒐集</w:t>
      </w:r>
      <w:r w:rsidR="00143BD6">
        <w:rPr>
          <w:rFonts w:hint="eastAsia"/>
        </w:rPr>
        <w:t>、整合</w:t>
      </w:r>
      <w:r w:rsidR="00365AB6" w:rsidRPr="00365AB6">
        <w:t>、生產端</w:t>
      </w:r>
      <w:r w:rsidR="00143BD6">
        <w:rPr>
          <w:rFonts w:hint="eastAsia"/>
        </w:rPr>
        <w:t>產品</w:t>
      </w:r>
      <w:r w:rsidR="00365AB6" w:rsidRPr="00365AB6">
        <w:t>資料與碳足跡</w:t>
      </w:r>
      <w:r w:rsidR="00F61557">
        <w:rPr>
          <w:rFonts w:hint="eastAsia"/>
        </w:rPr>
        <w:t>的</w:t>
      </w:r>
      <w:r w:rsidR="00986FE8">
        <w:rPr>
          <w:rFonts w:hint="eastAsia"/>
        </w:rPr>
        <w:t>數位服務</w:t>
      </w:r>
      <w:r w:rsidR="00365AB6" w:rsidRPr="00365AB6">
        <w:t>，進一步強化整體供應鏈的永續應變能力。</w:t>
      </w:r>
    </w:p>
    <w:p w14:paraId="3256AB97" w14:textId="361DAED4" w:rsidR="001A7C22" w:rsidRPr="00BE03B4" w:rsidRDefault="001A7C22" w:rsidP="00D64D1B">
      <w:pPr>
        <w:pStyle w:val="aff4"/>
        <w:ind w:left="360" w:right="360" w:firstLine="480"/>
      </w:pP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w:t>
      </w:r>
      <w:r w:rsidRPr="00BE03B4">
        <w:rPr>
          <w:rFonts w:hint="eastAsia"/>
        </w:rPr>
        <w:lastRenderedPageBreak/>
        <w:t>的這個所有的Carbon emission的80%，所以它最大的</w:t>
      </w:r>
      <w:proofErr w:type="gramStart"/>
      <w:r w:rsidRPr="00BE03B4">
        <w:rPr>
          <w:rFonts w:hint="eastAsia"/>
        </w:rPr>
        <w:t>排碳量</w:t>
      </w:r>
      <w:proofErr w:type="gramEnd"/>
      <w:r w:rsidRPr="00BE03B4">
        <w:rPr>
          <w:rFonts w:hint="eastAsia"/>
        </w:rPr>
        <w:t>在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74" w:name="_Toc202118645"/>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74"/>
    </w:p>
    <w:p w14:paraId="25F2DDE9" w14:textId="51CEA764" w:rsidR="008B006B" w:rsidRDefault="008B006B" w:rsidP="00410D6D">
      <w:pPr>
        <w:pStyle w:val="a0"/>
      </w:pPr>
      <w:r>
        <w:t>經營策略</w:t>
      </w:r>
      <w:r>
        <w:rPr>
          <w:rFonts w:hint="eastAsia"/>
        </w:rPr>
        <w:t>：網站大改版，調整與客戶溝通的語言</w:t>
      </w:r>
      <w:r w:rsidR="00614367">
        <w:rPr>
          <w:rFonts w:hint="eastAsia"/>
        </w:rPr>
        <w:t>、</w:t>
      </w:r>
      <w:r w:rsidR="00614367" w:rsidRPr="00614367">
        <w:t>回應</w:t>
      </w:r>
      <w:proofErr w:type="gramStart"/>
      <w:r w:rsidR="00614367" w:rsidRPr="00614367">
        <w:t>永續等新興</w:t>
      </w:r>
      <w:proofErr w:type="gramEnd"/>
      <w:r w:rsidR="00614367" w:rsidRPr="00614367">
        <w:t>需求</w:t>
      </w:r>
    </w:p>
    <w:p w14:paraId="663F080F" w14:textId="4803502A" w:rsidR="00FE6A77" w:rsidRPr="00FE6A77" w:rsidRDefault="00FE6A77" w:rsidP="00FE6A77">
      <w:pPr>
        <w:pStyle w:val="15"/>
        <w:ind w:firstLine="480"/>
      </w:pPr>
      <w:r w:rsidRPr="00FE6A77">
        <w:t>Frontier.cool</w:t>
      </w:r>
      <w:r w:rsidRPr="00FE6A77">
        <w:t>的</w:t>
      </w:r>
      <w:r w:rsidRPr="00CC2078">
        <w:rPr>
          <w:color w:val="156082" w:themeColor="accent1"/>
        </w:rPr>
        <w:t>靈活策略不僅體現在技術開發</w:t>
      </w:r>
      <w:r w:rsidR="00763149" w:rsidRPr="00CC2078">
        <w:rPr>
          <w:rFonts w:hint="eastAsia"/>
          <w:color w:val="156082" w:themeColor="accent1"/>
        </w:rPr>
        <w:t>與資源調度</w:t>
      </w:r>
      <w:r w:rsidRPr="00CC2078">
        <w:rPr>
          <w:color w:val="156082" w:themeColor="accent1"/>
        </w:rPr>
        <w:t>上，更延伸至市場溝通與商業語言的轉換</w:t>
      </w:r>
      <w:r w:rsidRPr="00FE6A77">
        <w:t>。</w:t>
      </w:r>
      <w:r w:rsidR="001058CE">
        <w:rPr>
          <w:rFonts w:hint="eastAsia"/>
        </w:rPr>
        <w:t>團隊認為，</w:t>
      </w:r>
      <w:proofErr w:type="gramStart"/>
      <w:r w:rsidR="001058CE">
        <w:rPr>
          <w:rFonts w:hint="eastAsia"/>
        </w:rPr>
        <w:t>官網是</w:t>
      </w:r>
      <w:proofErr w:type="gramEnd"/>
      <w:r w:rsidR="001058CE">
        <w:rPr>
          <w:rFonts w:hint="eastAsia"/>
        </w:rPr>
        <w:t>與客戶的溝通語言、是</w:t>
      </w:r>
      <w:r w:rsidR="00394E43">
        <w:rPr>
          <w:rFonts w:hint="eastAsia"/>
        </w:rPr>
        <w:t>重要的</w:t>
      </w:r>
      <w:r w:rsidR="001058CE">
        <w:rPr>
          <w:rFonts w:hint="eastAsia"/>
        </w:rPr>
        <w:t>行銷策略，</w:t>
      </w:r>
      <w:proofErr w:type="gramStart"/>
      <w:r w:rsidRPr="00FE6A77">
        <w:t>早期官網主要</w:t>
      </w:r>
      <w:proofErr w:type="gramEnd"/>
      <w:r w:rsidRPr="00FE6A77">
        <w:t>強調自家</w:t>
      </w:r>
      <w:r w:rsidR="003918F1">
        <w:rPr>
          <w:rFonts w:hint="eastAsia"/>
        </w:rPr>
        <w:t>掃描</w:t>
      </w:r>
      <w:r w:rsidRPr="00FE6A77">
        <w:t>技術</w:t>
      </w:r>
      <w:r w:rsidR="006B77A4">
        <w:rPr>
          <w:rFonts w:hint="eastAsia"/>
        </w:rPr>
        <w:t>的專業度</w:t>
      </w:r>
      <w:r w:rsidRPr="00FE6A77">
        <w:t>與</w:t>
      </w:r>
      <w:r w:rsidRPr="00FE6A77">
        <w:t>AI</w:t>
      </w:r>
      <w:r w:rsidR="003918F1">
        <w:rPr>
          <w:rFonts w:hint="eastAsia"/>
        </w:rPr>
        <w:t>演算法</w:t>
      </w:r>
      <w:r w:rsidRPr="00FE6A77">
        <w:t>效能，然而</w:t>
      </w:r>
      <w:r w:rsidRPr="000B6648">
        <w:rPr>
          <w:color w:val="EE0000"/>
        </w:rPr>
        <w:t>團隊在實務經驗中觀察到，</w:t>
      </w:r>
      <w:r w:rsidR="0047532A" w:rsidRPr="000B6648">
        <w:rPr>
          <w:rFonts w:hint="eastAsia"/>
          <w:color w:val="EE0000"/>
        </w:rPr>
        <w:t>使用者</w:t>
      </w:r>
      <w:r w:rsidRPr="000B6648">
        <w:rPr>
          <w:color w:val="EE0000"/>
        </w:rPr>
        <w:t>更</w:t>
      </w:r>
      <w:r w:rsidR="00346BD0" w:rsidRPr="000B6648">
        <w:rPr>
          <w:rFonts w:hint="eastAsia"/>
          <w:color w:val="EE0000"/>
        </w:rPr>
        <w:t>在意</w:t>
      </w:r>
      <w:r w:rsidRPr="000B6648">
        <w:rPr>
          <w:color w:val="EE0000"/>
        </w:rPr>
        <w:t>實際效益與</w:t>
      </w:r>
      <w:r w:rsidR="006B77A4" w:rsidRPr="000B6648">
        <w:rPr>
          <w:rFonts w:hint="eastAsia"/>
          <w:color w:val="EE0000"/>
        </w:rPr>
        <w:t>銷售</w:t>
      </w:r>
      <w:r w:rsidR="001E5F84">
        <w:rPr>
          <w:rFonts w:hint="eastAsia"/>
          <w:color w:val="EE0000"/>
        </w:rPr>
        <w:t>成長</w:t>
      </w:r>
      <w:r w:rsidRPr="000B6648">
        <w:rPr>
          <w:color w:val="EE0000"/>
        </w:rPr>
        <w:t>率，</w:t>
      </w:r>
      <w:r w:rsidR="002D15C8" w:rsidRPr="000B6648">
        <w:rPr>
          <w:rFonts w:hint="eastAsia"/>
          <w:color w:val="EE0000"/>
        </w:rPr>
        <w:t>例如平台能如何幫助銷售？數位</w:t>
      </w:r>
      <w:r w:rsidR="00634DE8" w:rsidRPr="000B6648">
        <w:rPr>
          <w:rFonts w:hint="eastAsia"/>
          <w:color w:val="EE0000"/>
        </w:rPr>
        <w:t>布片</w:t>
      </w:r>
      <w:r w:rsidR="002E2261" w:rsidRPr="000B6648">
        <w:rPr>
          <w:rFonts w:hint="eastAsia"/>
          <w:color w:val="EE0000"/>
        </w:rPr>
        <w:t>能</w:t>
      </w:r>
      <w:r w:rsidR="002D15C8" w:rsidRPr="000B6648">
        <w:rPr>
          <w:rFonts w:hint="eastAsia"/>
          <w:color w:val="EE0000"/>
        </w:rPr>
        <w:t>應用於那些實務流程？獲得甚麼</w:t>
      </w:r>
      <w:r w:rsidR="009E6A7B" w:rsidRPr="000B6648">
        <w:rPr>
          <w:rFonts w:hint="eastAsia"/>
          <w:color w:val="EE0000"/>
        </w:rPr>
        <w:t>具體</w:t>
      </w:r>
      <w:r w:rsidR="002D15C8" w:rsidRPr="000B6648">
        <w:rPr>
          <w:rFonts w:hint="eastAsia"/>
          <w:color w:val="EE0000"/>
        </w:rPr>
        <w:t>效益等</w:t>
      </w:r>
      <w:r w:rsidR="00763149">
        <w:rPr>
          <w:rFonts w:hint="eastAsia"/>
        </w:rPr>
        <w:t>。</w:t>
      </w:r>
      <w:r w:rsidR="00184A63">
        <w:rPr>
          <w:rFonts w:hint="eastAsia"/>
        </w:rPr>
        <w:t>因此，</w:t>
      </w:r>
      <w:r w:rsidR="008D2338" w:rsidRPr="00FE6A77">
        <w:t>Frontier.cool</w:t>
      </w:r>
      <w:r w:rsidR="00581B46">
        <w:rPr>
          <w:rFonts w:hint="eastAsia"/>
        </w:rPr>
        <w:t>於</w:t>
      </w:r>
      <w:r w:rsidR="00581B46">
        <w:rPr>
          <w:rFonts w:hint="eastAsia"/>
        </w:rPr>
        <w:t>2024</w:t>
      </w:r>
      <w:r w:rsidR="00581B46">
        <w:rPr>
          <w:rFonts w:hint="eastAsia"/>
        </w:rPr>
        <w:t>年</w:t>
      </w:r>
      <w:proofErr w:type="gramStart"/>
      <w:r w:rsidR="00581B46">
        <w:rPr>
          <w:rFonts w:hint="eastAsia"/>
        </w:rPr>
        <w:t>對</w:t>
      </w:r>
      <w:r w:rsidR="00216D5A">
        <w:rPr>
          <w:rFonts w:hint="eastAsia"/>
        </w:rPr>
        <w:t>官網進行</w:t>
      </w:r>
      <w:proofErr w:type="gramEnd"/>
      <w:r w:rsidR="00216D5A">
        <w:rPr>
          <w:rFonts w:hint="eastAsia"/>
        </w:rPr>
        <w:t>大幅</w:t>
      </w:r>
      <w:r w:rsidRPr="00FE6A77">
        <w:t>改版，</w:t>
      </w:r>
      <w:r w:rsidR="00E26B29">
        <w:rPr>
          <w:rFonts w:hint="eastAsia"/>
        </w:rPr>
        <w:t>將推廣內容</w:t>
      </w:r>
      <w:r w:rsidRPr="00FE6A77">
        <w:t>轉</w:t>
      </w:r>
      <w:r w:rsidR="00E20A39">
        <w:rPr>
          <w:rFonts w:hint="eastAsia"/>
        </w:rPr>
        <w:t>換成</w:t>
      </w:r>
      <w:r w:rsidR="00BB266C" w:rsidRPr="00FE6A77">
        <w:t>銷售</w:t>
      </w:r>
      <w:r w:rsidR="00BB266C">
        <w:rPr>
          <w:rFonts w:hint="eastAsia"/>
        </w:rPr>
        <w:t>額與協作</w:t>
      </w:r>
      <w:r w:rsidR="00BB266C" w:rsidRPr="00FE6A77">
        <w:t>效率</w:t>
      </w:r>
      <w:r w:rsidRPr="00FE6A77">
        <w:t>提升、</w:t>
      </w:r>
      <w:r w:rsidR="001058CE">
        <w:rPr>
          <w:rFonts w:hint="eastAsia"/>
        </w:rPr>
        <w:t>資源控管效益、</w:t>
      </w:r>
      <w:r w:rsidR="00E728C0">
        <w:rPr>
          <w:rFonts w:hint="eastAsia"/>
        </w:rPr>
        <w:t>客戶</w:t>
      </w:r>
      <w:r w:rsidR="00B60EBD">
        <w:rPr>
          <w:rFonts w:hint="eastAsia"/>
        </w:rPr>
        <w:t>使用</w:t>
      </w:r>
      <w:r w:rsidR="00E728C0">
        <w:rPr>
          <w:rFonts w:hint="eastAsia"/>
        </w:rPr>
        <w:t>評論</w:t>
      </w:r>
      <w:r w:rsidRPr="00FE6A77">
        <w:t>等貼近實際場景的</w:t>
      </w:r>
      <w:r w:rsidR="00EC3B80">
        <w:rPr>
          <w:rFonts w:hint="eastAsia"/>
        </w:rPr>
        <w:t>具體效益</w:t>
      </w:r>
      <w:r w:rsidR="00057664">
        <w:rPr>
          <w:rFonts w:hint="eastAsia"/>
        </w:rPr>
        <w:t>，</w:t>
      </w:r>
      <w:r w:rsidR="00EC3B80">
        <w:rPr>
          <w:rFonts w:hint="eastAsia"/>
        </w:rPr>
        <w:t>讓</w:t>
      </w:r>
      <w:r w:rsidR="00AB2914">
        <w:rPr>
          <w:rFonts w:hint="eastAsia"/>
        </w:rPr>
        <w:t>數位科技</w:t>
      </w:r>
      <w:r w:rsidR="006B5F47">
        <w:rPr>
          <w:rFonts w:hint="eastAsia"/>
        </w:rPr>
        <w:t>更能</w:t>
      </w:r>
      <w:r w:rsidR="00057664">
        <w:rPr>
          <w:rFonts w:hint="eastAsia"/>
        </w:rPr>
        <w:t>被</w:t>
      </w:r>
      <w:r w:rsidR="00B839E4">
        <w:rPr>
          <w:rFonts w:hint="eastAsia"/>
        </w:rPr>
        <w:t>廠商</w:t>
      </w:r>
      <w:r w:rsidR="00057664">
        <w:rPr>
          <w:rFonts w:hint="eastAsia"/>
        </w:rPr>
        <w:t>接</w:t>
      </w:r>
      <w:r w:rsidR="006B5F47">
        <w:rPr>
          <w:rFonts w:hint="eastAsia"/>
        </w:rPr>
        <w:t>納、進而</w:t>
      </w:r>
      <w:r w:rsidR="0001416F">
        <w:rPr>
          <w:rFonts w:hint="eastAsia"/>
        </w:rPr>
        <w:t>提升導入意願</w:t>
      </w:r>
      <w:r w:rsidRPr="00FE6A77">
        <w:t>。</w:t>
      </w:r>
      <w:proofErr w:type="gramStart"/>
      <w:r w:rsidR="00921D47">
        <w:rPr>
          <w:rFonts w:hint="eastAsia"/>
        </w:rPr>
        <w:t>此外，</w:t>
      </w:r>
      <w:proofErr w:type="gramEnd"/>
      <w:r w:rsidRPr="00FE6A77">
        <w:t>面對國際法規如</w:t>
      </w:r>
      <w:r w:rsidRPr="00FE6A77">
        <w:t>ISO 14067</w:t>
      </w:r>
      <w:r w:rsidRPr="00FE6A77">
        <w:t>或</w:t>
      </w:r>
      <w:r w:rsidRPr="00FE6A77">
        <w:t>SBTi</w:t>
      </w:r>
      <w:r w:rsidR="00162A43">
        <w:rPr>
          <w:rFonts w:hint="eastAsia"/>
        </w:rPr>
        <w:t>等關於</w:t>
      </w:r>
      <w:r w:rsidRPr="00FE6A77">
        <w:t>產品碳足跡管理的要求時</w:t>
      </w:r>
      <w:r w:rsidRPr="00B572B8">
        <w:t>，</w:t>
      </w:r>
      <w:r w:rsidRPr="00B572B8">
        <w:t>Frontier.cool</w:t>
      </w:r>
      <w:r w:rsidR="00A93298">
        <w:rPr>
          <w:rFonts w:hint="eastAsia"/>
        </w:rPr>
        <w:t>便積極開發</w:t>
      </w:r>
      <w:r w:rsidR="002E7D1F">
        <w:rPr>
          <w:rFonts w:hint="eastAsia"/>
        </w:rPr>
        <w:t>永續</w:t>
      </w:r>
      <w:r w:rsidR="00A93298">
        <w:rPr>
          <w:rFonts w:hint="eastAsia"/>
        </w:rPr>
        <w:t>工具和服務</w:t>
      </w:r>
      <w:r w:rsidRPr="00FE6A77">
        <w:t>，</w:t>
      </w:r>
      <w:r w:rsidRPr="00055391">
        <w:rPr>
          <w:color w:val="EE0000"/>
        </w:rPr>
        <w:t>強化</w:t>
      </w:r>
      <w:r w:rsidR="00586A55">
        <w:rPr>
          <w:rFonts w:hint="eastAsia"/>
          <w:color w:val="EE0000"/>
        </w:rPr>
        <w:t>平台和</w:t>
      </w:r>
      <w:r w:rsidR="00037BE8" w:rsidRPr="00055391">
        <w:rPr>
          <w:rFonts w:hint="eastAsia"/>
          <w:color w:val="EE0000"/>
        </w:rPr>
        <w:t>數位</w:t>
      </w:r>
      <w:r w:rsidR="0042498D">
        <w:rPr>
          <w:rFonts w:hint="eastAsia"/>
          <w:color w:val="EE0000"/>
        </w:rPr>
        <w:t>布片檔案</w:t>
      </w:r>
      <w:r w:rsidRPr="00055391">
        <w:rPr>
          <w:color w:val="EE0000"/>
        </w:rPr>
        <w:t>在永續溝通上的即時性與透明度</w:t>
      </w:r>
      <w:r w:rsidRPr="00FE6A77">
        <w:t>。</w:t>
      </w:r>
    </w:p>
    <w:p w14:paraId="2FFBCCDC" w14:textId="4930F69D" w:rsidR="008B006B" w:rsidRPr="00CF3C53" w:rsidRDefault="008B006B" w:rsidP="00662A3F">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6FA55FC1" w:rsidR="00D35D73" w:rsidRDefault="00D35D73" w:rsidP="00410D6D">
      <w:pPr>
        <w:pStyle w:val="a0"/>
      </w:pPr>
      <w:r w:rsidRPr="005008B9">
        <w:t>資源整合與分配</w:t>
      </w:r>
      <w:r w:rsidR="00FE6898">
        <w:rPr>
          <w:rFonts w:hint="eastAsia"/>
        </w:rPr>
        <w:t>：</w:t>
      </w:r>
      <w:r w:rsidR="00FE6898" w:rsidRPr="00FE6898">
        <w:t>串接外部專業資源，擴展</w:t>
      </w:r>
      <w:r w:rsidR="00A9304E">
        <w:rPr>
          <w:rFonts w:hint="eastAsia"/>
        </w:rPr>
        <w:t>永續</w:t>
      </w:r>
      <w:r w:rsidR="001A2672">
        <w:rPr>
          <w:rFonts w:hint="eastAsia"/>
        </w:rPr>
        <w:t>服務</w:t>
      </w:r>
    </w:p>
    <w:p w14:paraId="01115455" w14:textId="2ECD9955" w:rsidR="001C5FDC" w:rsidRDefault="001C5FDC" w:rsidP="00866E1D">
      <w:pPr>
        <w:pStyle w:val="15"/>
        <w:ind w:firstLine="480"/>
      </w:pPr>
      <w:r w:rsidRPr="001C5FDC">
        <w:rPr>
          <w:rFonts w:hint="eastAsia"/>
        </w:rPr>
        <w:t>在永續服務</w:t>
      </w:r>
      <w:r w:rsidR="00D47B6D">
        <w:rPr>
          <w:rFonts w:hint="eastAsia"/>
        </w:rPr>
        <w:t>的</w:t>
      </w:r>
      <w:r w:rsidRPr="001C5FDC">
        <w:rPr>
          <w:rFonts w:hint="eastAsia"/>
        </w:rPr>
        <w:t>布局上，</w:t>
      </w:r>
      <w:r w:rsidRPr="001C5FDC">
        <w:rPr>
          <w:rFonts w:hint="eastAsia"/>
        </w:rPr>
        <w:t>Frontier.cool</w:t>
      </w:r>
      <w:r w:rsidRPr="001C5FDC">
        <w:rPr>
          <w:rFonts w:hint="eastAsia"/>
        </w:rPr>
        <w:t>選擇</w:t>
      </w:r>
      <w:r w:rsidR="00274A40">
        <w:rPr>
          <w:rFonts w:hint="eastAsia"/>
        </w:rPr>
        <w:t>與外部夥伴</w:t>
      </w:r>
      <w:r w:rsidRPr="001C5FDC">
        <w:rPr>
          <w:rFonts w:hint="eastAsia"/>
        </w:rPr>
        <w:t>策略</w:t>
      </w:r>
      <w:r w:rsidR="00E90CE6">
        <w:rPr>
          <w:rFonts w:hint="eastAsia"/>
        </w:rPr>
        <w:t>性的</w:t>
      </w:r>
      <w:r w:rsidRPr="001C5FDC">
        <w:rPr>
          <w:rFonts w:hint="eastAsia"/>
        </w:rPr>
        <w:t>整合</w:t>
      </w:r>
      <w:r w:rsidR="00E90CE6">
        <w:rPr>
          <w:rFonts w:hint="eastAsia"/>
        </w:rPr>
        <w:t>資源</w:t>
      </w:r>
      <w:r w:rsidRPr="001C5FDC">
        <w:rPr>
          <w:rFonts w:hint="eastAsia"/>
        </w:rPr>
        <w:t>，而非</w:t>
      </w:r>
      <w:proofErr w:type="gramStart"/>
      <w:r w:rsidRPr="001C5FDC">
        <w:rPr>
          <w:rFonts w:hint="eastAsia"/>
        </w:rPr>
        <w:t>從零</w:t>
      </w:r>
      <w:r w:rsidR="00D47B6D">
        <w:rPr>
          <w:rFonts w:hint="eastAsia"/>
        </w:rPr>
        <w:t>全</w:t>
      </w:r>
      <w:r w:rsidR="00F61557">
        <w:rPr>
          <w:rFonts w:hint="eastAsia"/>
        </w:rPr>
        <w:t>學習</w:t>
      </w:r>
      <w:proofErr w:type="gramEnd"/>
      <w:r w:rsidRPr="001C5FDC">
        <w:rPr>
          <w:rFonts w:hint="eastAsia"/>
        </w:rPr>
        <w:t>碳足跡</w:t>
      </w:r>
      <w:r w:rsidR="00F61557">
        <w:rPr>
          <w:rFonts w:hint="eastAsia"/>
        </w:rPr>
        <w:t>等永續相關知識</w:t>
      </w:r>
      <w:r w:rsidRPr="001C5FDC">
        <w:rPr>
          <w:rFonts w:hint="eastAsia"/>
        </w:rPr>
        <w:t>。</w:t>
      </w:r>
      <w:r w:rsidR="00F51858" w:rsidRPr="00F51858">
        <w:rPr>
          <w:rFonts w:hint="eastAsia"/>
        </w:rPr>
        <w:t>2021</w:t>
      </w:r>
      <w:r w:rsidR="00F51858" w:rsidRPr="00F51858">
        <w:rPr>
          <w:rFonts w:hint="eastAsia"/>
        </w:rPr>
        <w:t>年，團隊即與德國環境數據專業機構</w:t>
      </w:r>
      <w:r w:rsidR="00F51858" w:rsidRPr="00F51858">
        <w:rPr>
          <w:rFonts w:hint="eastAsia"/>
        </w:rPr>
        <w:t>Made2Flow</w:t>
      </w:r>
      <w:r w:rsidR="00A110F2">
        <w:rPr>
          <w:rFonts w:hint="eastAsia"/>
        </w:rPr>
        <w:t>共同開發</w:t>
      </w:r>
      <w:r w:rsidR="009B713F">
        <w:rPr>
          <w:rFonts w:hint="eastAsia"/>
        </w:rPr>
        <w:t>全新的</w:t>
      </w:r>
      <w:r w:rsidR="00F51858" w:rsidRPr="00F51858">
        <w:rPr>
          <w:rFonts w:hint="eastAsia"/>
        </w:rPr>
        <w:t>Eco-Impactor®</w:t>
      </w:r>
      <w:r w:rsidR="00F51858" w:rsidRPr="00F51858">
        <w:rPr>
          <w:rFonts w:hint="eastAsia"/>
        </w:rPr>
        <w:t>永續平台</w:t>
      </w:r>
      <w:r w:rsidR="002A755B">
        <w:rPr>
          <w:rStyle w:val="afff9"/>
        </w:rPr>
        <w:footnoteReference w:id="29"/>
      </w:r>
      <w:r w:rsidR="00F51858" w:rsidRPr="00F51858">
        <w:rPr>
          <w:rFonts w:hint="eastAsia"/>
        </w:rPr>
        <w:t>，並採用德國</w:t>
      </w:r>
      <w:r w:rsidR="00F51858" w:rsidRPr="00F51858">
        <w:rPr>
          <w:rFonts w:hint="eastAsia"/>
        </w:rPr>
        <w:t>LCA</w:t>
      </w:r>
      <w:r w:rsidR="00F51858" w:rsidRPr="00F51858">
        <w:rPr>
          <w:rFonts w:hint="eastAsia"/>
        </w:rPr>
        <w:t>軟體資料庫</w:t>
      </w:r>
      <w:r w:rsidR="00D84764">
        <w:rPr>
          <w:rFonts w:hint="eastAsia"/>
        </w:rPr>
        <w:t>中</w:t>
      </w:r>
      <w:r w:rsidR="005B09FC">
        <w:rPr>
          <w:rFonts w:hint="eastAsia"/>
        </w:rPr>
        <w:t>資料，建構</w:t>
      </w:r>
      <w:r w:rsidR="00F51858" w:rsidRPr="00F51858">
        <w:rPr>
          <w:rFonts w:hint="eastAsia"/>
        </w:rPr>
        <w:t>符合</w:t>
      </w:r>
      <w:r w:rsidR="00F51858" w:rsidRPr="00F51858">
        <w:rPr>
          <w:rFonts w:hint="eastAsia"/>
        </w:rPr>
        <w:t>ISO 14064</w:t>
      </w:r>
      <w:r w:rsidR="00F51858" w:rsidRPr="00F51858">
        <w:rPr>
          <w:rFonts w:hint="eastAsia"/>
        </w:rPr>
        <w:t>、</w:t>
      </w:r>
      <w:r w:rsidR="00F51858" w:rsidRPr="00F51858">
        <w:rPr>
          <w:rFonts w:hint="eastAsia"/>
        </w:rPr>
        <w:t>ISO 14040</w:t>
      </w:r>
      <w:r w:rsidR="00F51858" w:rsidRPr="00F51858">
        <w:rPr>
          <w:rFonts w:hint="eastAsia"/>
        </w:rPr>
        <w:t>標準</w:t>
      </w:r>
      <w:proofErr w:type="gramStart"/>
      <w:r w:rsidR="00F51858" w:rsidRPr="00F51858">
        <w:rPr>
          <w:rFonts w:hint="eastAsia"/>
        </w:rPr>
        <w:t>的碳排估算</w:t>
      </w:r>
      <w:proofErr w:type="gramEnd"/>
      <w:r w:rsidR="00F51858" w:rsidRPr="00F51858">
        <w:rPr>
          <w:rFonts w:hint="eastAsia"/>
        </w:rPr>
        <w:t>方法</w:t>
      </w:r>
      <w:r w:rsidR="005B09FC">
        <w:rPr>
          <w:rFonts w:hint="eastAsia"/>
        </w:rPr>
        <w:t>。</w:t>
      </w:r>
      <w:r w:rsidR="003A0026">
        <w:rPr>
          <w:rFonts w:hint="eastAsia"/>
        </w:rPr>
        <w:t>這種選擇導入</w:t>
      </w:r>
      <w:r w:rsidR="003A0026" w:rsidRPr="00EA5411">
        <w:rPr>
          <w:rFonts w:hint="eastAsia"/>
        </w:rPr>
        <w:t>外部</w:t>
      </w:r>
      <w:proofErr w:type="gramStart"/>
      <w:r w:rsidR="004D2695">
        <w:rPr>
          <w:rFonts w:hint="eastAsia"/>
        </w:rPr>
        <w:t>成熟碳排</w:t>
      </w:r>
      <w:proofErr w:type="gramEnd"/>
      <w:r w:rsidR="004D2695">
        <w:rPr>
          <w:rFonts w:hint="eastAsia"/>
        </w:rPr>
        <w:t>資料</w:t>
      </w:r>
      <w:r w:rsidR="003A0026">
        <w:rPr>
          <w:rFonts w:hint="eastAsia"/>
        </w:rPr>
        <w:t>並</w:t>
      </w:r>
      <w:r w:rsidR="003A0026" w:rsidRPr="00EA5411">
        <w:rPr>
          <w:rFonts w:hint="eastAsia"/>
        </w:rPr>
        <w:t>整合進</w:t>
      </w:r>
      <w:r w:rsidR="003A0026">
        <w:rPr>
          <w:rFonts w:hint="eastAsia"/>
        </w:rPr>
        <w:t>平台架構的做法，</w:t>
      </w:r>
      <w:r w:rsidR="004B1F0C">
        <w:rPr>
          <w:rFonts w:hint="eastAsia"/>
        </w:rPr>
        <w:t>讓團隊不必耗時學習</w:t>
      </w:r>
      <w:r w:rsidR="003A0026" w:rsidRPr="003D1982">
        <w:rPr>
          <w:rFonts w:hint="eastAsia"/>
          <w:color w:val="EE0000"/>
        </w:rPr>
        <w:t>永續領域中</w:t>
      </w:r>
      <w:r w:rsidR="00360611">
        <w:rPr>
          <w:rFonts w:hint="eastAsia"/>
          <w:color w:val="EE0000"/>
        </w:rPr>
        <w:t>較</w:t>
      </w:r>
      <w:r w:rsidR="003A0026" w:rsidRPr="003D1982">
        <w:rPr>
          <w:color w:val="EE0000"/>
        </w:rPr>
        <w:t>專業</w:t>
      </w:r>
      <w:r w:rsidR="00360611">
        <w:rPr>
          <w:rFonts w:hint="eastAsia"/>
          <w:color w:val="EE0000"/>
        </w:rPr>
        <w:t>的</w:t>
      </w:r>
      <w:r w:rsidR="003A0026" w:rsidRPr="003D1982">
        <w:rPr>
          <w:color w:val="EE0000"/>
        </w:rPr>
        <w:t>知識</w:t>
      </w:r>
      <w:r w:rsidR="003A0026" w:rsidRPr="003D1982">
        <w:rPr>
          <w:rFonts w:hint="eastAsia"/>
          <w:color w:val="EE0000"/>
        </w:rPr>
        <w:t>與技術，也降低開發與維運成本</w:t>
      </w:r>
      <w:r w:rsidR="005B09FC">
        <w:rPr>
          <w:rFonts w:hint="eastAsia"/>
        </w:rPr>
        <w:t>，</w:t>
      </w:r>
      <w:r w:rsidR="00F51858" w:rsidRPr="00F51858">
        <w:rPr>
          <w:rFonts w:hint="eastAsia"/>
        </w:rPr>
        <w:t>作為</w:t>
      </w:r>
      <w:r w:rsidR="00013684" w:rsidRPr="001C5FDC">
        <w:rPr>
          <w:rFonts w:hint="eastAsia"/>
        </w:rPr>
        <w:t>Frontier.cool</w:t>
      </w:r>
      <w:r w:rsidR="005B09FC">
        <w:rPr>
          <w:rFonts w:hint="eastAsia"/>
        </w:rPr>
        <w:t>能夠</w:t>
      </w:r>
      <w:r w:rsidR="00F51858" w:rsidRPr="00F51858">
        <w:rPr>
          <w:rFonts w:hint="eastAsia"/>
        </w:rPr>
        <w:t>快速切入永續領域的解決方案。</w:t>
      </w:r>
    </w:p>
    <w:p w14:paraId="21FDA2BF" w14:textId="4E8A5787" w:rsidR="001A7C22" w:rsidRDefault="003927A4" w:rsidP="003927A4">
      <w:pPr>
        <w:pStyle w:val="3"/>
      </w:pPr>
      <w:bookmarkStart w:id="175" w:name="_Toc202118646"/>
      <w:r w:rsidRPr="003927A4">
        <w:rPr>
          <w:rFonts w:hint="eastAsia"/>
        </w:rPr>
        <w:lastRenderedPageBreak/>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75"/>
    </w:p>
    <w:p w14:paraId="0B1F5F78" w14:textId="41903AE2"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w:t>
      </w:r>
      <w:r w:rsidR="00533996">
        <w:rPr>
          <w:rFonts w:hint="eastAsia"/>
        </w:rPr>
        <w:t>永續</w:t>
      </w:r>
      <w:r w:rsidR="0024174E">
        <w:rPr>
          <w:rFonts w:hint="eastAsia"/>
        </w:rPr>
        <w:t>織品</w:t>
      </w:r>
      <w:r w:rsidR="0024174E" w:rsidRPr="0024174E">
        <w:t>設計</w:t>
      </w:r>
      <w:r w:rsidR="0024174E">
        <w:rPr>
          <w:rFonts w:hint="eastAsia"/>
        </w:rPr>
        <w:t>（</w:t>
      </w:r>
      <w:r w:rsidR="0024174E">
        <w:rPr>
          <w:rFonts w:hint="eastAsia"/>
        </w:rPr>
        <w:t>2024</w:t>
      </w:r>
      <w:r w:rsidR="0024174E">
        <w:rPr>
          <w:rFonts w:hint="eastAsia"/>
        </w:rPr>
        <w:t>）</w:t>
      </w:r>
    </w:p>
    <w:p w14:paraId="3ECBBA36" w14:textId="0963D7AC" w:rsidR="007A01E5" w:rsidRPr="007A01E5" w:rsidRDefault="003B3011" w:rsidP="00C86154">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A34DBD">
        <w:rPr>
          <w:rFonts w:hint="eastAsia"/>
        </w:rPr>
        <w:t>（</w:t>
      </w:r>
      <w:r w:rsidR="00A34DBD">
        <w:rPr>
          <w:rFonts w:hint="eastAsia"/>
        </w:rPr>
        <w:t>Prompt</w:t>
      </w:r>
      <w:r w:rsidR="00A34DBD">
        <w:rPr>
          <w:rFonts w:hint="eastAsia"/>
        </w:rPr>
        <w:t>）</w:t>
      </w:r>
      <w:r w:rsidR="00CA6465">
        <w:rPr>
          <w:rFonts w:hint="eastAsia"/>
        </w:rPr>
        <w:t>創</w:t>
      </w:r>
      <w:r w:rsidR="00E50369">
        <w:rPr>
          <w:rFonts w:hint="eastAsia"/>
        </w:rPr>
        <w:t>造</w:t>
      </w:r>
      <w:r w:rsidR="00CA6465">
        <w:rPr>
          <w:rFonts w:hint="eastAsia"/>
        </w:rPr>
        <w:t>出</w:t>
      </w:r>
      <w:r w:rsidRPr="003B3011">
        <w:t>圖像與素材應用於紡織設計，實現</w:t>
      </w:r>
      <w:r w:rsidR="0016735C" w:rsidRPr="003E51A2">
        <w:rPr>
          <w:rFonts w:hint="eastAsia"/>
          <w:color w:val="EE0000"/>
        </w:rPr>
        <w:t>無中生有的</w:t>
      </w:r>
      <w:r w:rsidRPr="003E51A2">
        <w:rPr>
          <w:color w:val="EE0000"/>
        </w:rPr>
        <w:t>虛擬布料</w:t>
      </w:r>
      <w:r w:rsidR="003E51A2">
        <w:rPr>
          <w:rFonts w:hint="eastAsia"/>
          <w:color w:val="EE0000"/>
        </w:rPr>
        <w:t>，後續亦可</w:t>
      </w:r>
      <w:r w:rsidR="006E0A21">
        <w:rPr>
          <w:rFonts w:hint="eastAsia"/>
          <w:color w:val="EE0000"/>
        </w:rPr>
        <w:t>將其</w:t>
      </w:r>
      <w:r w:rsidR="003E51A2">
        <w:rPr>
          <w:rFonts w:hint="eastAsia"/>
          <w:color w:val="EE0000"/>
        </w:rPr>
        <w:t>用於</w:t>
      </w:r>
      <w:r w:rsidR="003D1982" w:rsidRPr="003E51A2">
        <w:rPr>
          <w:color w:val="EE0000"/>
        </w:rPr>
        <w:t>虛實整合</w:t>
      </w:r>
      <w:r w:rsidR="003D1982">
        <w:rPr>
          <w:rFonts w:hint="eastAsia"/>
          <w:color w:val="EE0000"/>
        </w:rPr>
        <w:t>的智慧製造</w:t>
      </w:r>
      <w:r w:rsidR="00A35549">
        <w:rPr>
          <w:rFonts w:hint="eastAsia"/>
          <w:color w:val="EE0000"/>
        </w:rPr>
        <w:t>來</w:t>
      </w:r>
      <w:r w:rsidR="003E51A2">
        <w:rPr>
          <w:rFonts w:hint="eastAsia"/>
          <w:color w:val="EE0000"/>
        </w:rPr>
        <w:t>完成</w:t>
      </w:r>
      <w:r w:rsidR="00A35549">
        <w:rPr>
          <w:rFonts w:hint="eastAsia"/>
          <w:color w:val="EE0000"/>
        </w:rPr>
        <w:t>實體</w:t>
      </w:r>
      <w:r w:rsidR="003D1982">
        <w:rPr>
          <w:rFonts w:hint="eastAsia"/>
          <w:color w:val="EE0000"/>
        </w:rPr>
        <w:t>成衣製作</w:t>
      </w:r>
      <w:r w:rsidRPr="003B3011">
        <w:t>。</w:t>
      </w:r>
      <w:r w:rsidR="00004BFD">
        <w:rPr>
          <w:rFonts w:hint="eastAsia"/>
        </w:rPr>
        <w:t>具體而言，</w:t>
      </w:r>
      <w:r w:rsidR="007A01E5" w:rsidRPr="007A01E5">
        <w:t>設計師僅需輸入風格與材質描述，即可</w:t>
      </w:r>
      <w:r w:rsidR="007A01E5">
        <w:rPr>
          <w:rFonts w:hint="eastAsia"/>
        </w:rPr>
        <w:t>產生全新的數位</w:t>
      </w:r>
      <w:r w:rsidR="007A01E5" w:rsidRPr="007A01E5">
        <w:t>素材，</w:t>
      </w:r>
      <w:r w:rsidR="004A222D" w:rsidRPr="00053FBE">
        <w:rPr>
          <w:rFonts w:hint="eastAsia"/>
          <w:color w:val="EE0000"/>
        </w:rPr>
        <w:t>AI</w:t>
      </w:r>
      <w:r w:rsidR="004A222D" w:rsidRPr="00053FBE">
        <w:rPr>
          <w:rFonts w:hint="eastAsia"/>
          <w:color w:val="EE0000"/>
        </w:rPr>
        <w:t>技術</w:t>
      </w:r>
      <w:r w:rsidR="0065734C" w:rsidRPr="00053FBE">
        <w:rPr>
          <w:rFonts w:hint="eastAsia"/>
          <w:color w:val="EE0000"/>
        </w:rPr>
        <w:t>不只</w:t>
      </w:r>
      <w:r w:rsidR="003E51A2" w:rsidRPr="00053FBE">
        <w:rPr>
          <w:rFonts w:hint="eastAsia"/>
          <w:color w:val="EE0000"/>
        </w:rPr>
        <w:t>建構了</w:t>
      </w:r>
      <w:r w:rsidR="004A222D" w:rsidRPr="00053FBE">
        <w:rPr>
          <w:rFonts w:hint="eastAsia"/>
          <w:color w:val="EE0000"/>
        </w:rPr>
        <w:t>產業全新的設計</w:t>
      </w:r>
      <w:r w:rsidR="007A01E5" w:rsidRPr="00053FBE">
        <w:rPr>
          <w:color w:val="EE0000"/>
        </w:rPr>
        <w:t>路徑，</w:t>
      </w:r>
      <w:r w:rsidR="0065734C" w:rsidRPr="00053FBE">
        <w:rPr>
          <w:rFonts w:hint="eastAsia"/>
          <w:color w:val="EE0000"/>
        </w:rPr>
        <w:t>也</w:t>
      </w:r>
      <w:r w:rsidR="007A01E5" w:rsidRPr="00053FBE">
        <w:rPr>
          <w:color w:val="EE0000"/>
        </w:rPr>
        <w:t>降低樣品製作</w:t>
      </w:r>
      <w:proofErr w:type="gramStart"/>
      <w:r w:rsidR="007A01E5" w:rsidRPr="00053FBE">
        <w:rPr>
          <w:color w:val="EE0000"/>
        </w:rPr>
        <w:t>與試錯資源</w:t>
      </w:r>
      <w:proofErr w:type="gramEnd"/>
      <w:r w:rsidR="007A01E5" w:rsidRPr="00053FBE">
        <w:rPr>
          <w:color w:val="EE0000"/>
        </w:rPr>
        <w:t>的浪費</w:t>
      </w:r>
      <w:r w:rsidR="00E82B34" w:rsidRPr="00053FBE">
        <w:rPr>
          <w:rFonts w:hint="eastAsia"/>
          <w:color w:val="EE0000"/>
        </w:rPr>
        <w:t>，</w:t>
      </w:r>
      <w:r w:rsidR="007A01E5" w:rsidRPr="00053FBE">
        <w:rPr>
          <w:color w:val="EE0000"/>
        </w:rPr>
        <w:t>使創新與環保目標能</w:t>
      </w:r>
      <w:r w:rsidR="0011730A" w:rsidRPr="00053FBE">
        <w:rPr>
          <w:rFonts w:hint="eastAsia"/>
          <w:color w:val="EE0000"/>
        </w:rPr>
        <w:t>夠</w:t>
      </w:r>
      <w:r w:rsidR="007A01E5" w:rsidRPr="00053FBE">
        <w:rPr>
          <w:color w:val="EE0000"/>
        </w:rPr>
        <w:t>同步實現</w:t>
      </w:r>
      <w:r w:rsidR="007A01E5" w:rsidRPr="007A01E5">
        <w:t>。</w:t>
      </w:r>
    </w:p>
    <w:p w14:paraId="6EFFC6BE" w14:textId="29A9B2AB" w:rsidR="00404192" w:rsidRDefault="00A75BCA" w:rsidP="00184411">
      <w:pPr>
        <w:pStyle w:val="aff4"/>
        <w:ind w:left="360" w:right="360" w:firstLine="480"/>
      </w:pPr>
      <w:r w:rsidRPr="00E07E2B">
        <w:rPr>
          <w:rFonts w:hint="eastAsia"/>
        </w:rPr>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0ECFFEBB" w:rsidR="00184411" w:rsidRDefault="00184411" w:rsidP="00E82187">
      <w:pPr>
        <w:pStyle w:val="15"/>
        <w:ind w:firstLine="480"/>
      </w:pPr>
      <w:r w:rsidRPr="00184411">
        <w:t>數位布片的標準</w:t>
      </w:r>
      <w:r w:rsidR="0075093B">
        <w:rPr>
          <w:rFonts w:hint="eastAsia"/>
        </w:rPr>
        <w:t>化</w:t>
      </w:r>
      <w:r w:rsidRPr="00184411">
        <w:t>資料結構設計，使其具備</w:t>
      </w:r>
      <w:r w:rsidR="0013036C">
        <w:rPr>
          <w:rFonts w:hint="eastAsia"/>
        </w:rPr>
        <w:t>資料</w:t>
      </w:r>
      <w:r w:rsidRPr="00184411">
        <w:t>延伸</w:t>
      </w:r>
      <w:r w:rsidR="0013036C">
        <w:rPr>
          <w:rFonts w:hint="eastAsia"/>
        </w:rPr>
        <w:t>滿足</w:t>
      </w:r>
      <w:r w:rsidRPr="00184411">
        <w:t>「產品數位護照」的潛力。</w:t>
      </w:r>
      <w:r w:rsidR="00694BC7">
        <w:rPr>
          <w:rFonts w:hint="eastAsia"/>
        </w:rPr>
        <w:t>只要</w:t>
      </w:r>
      <w:r w:rsidR="00D45CE0" w:rsidRPr="001736F2">
        <w:rPr>
          <w:rFonts w:hint="eastAsia"/>
          <w:color w:val="EE0000"/>
        </w:rPr>
        <w:t>將</w:t>
      </w:r>
      <w:r w:rsidR="00BE0BE8" w:rsidRPr="001736F2">
        <w:rPr>
          <w:rFonts w:hint="eastAsia"/>
          <w:color w:val="EE0000"/>
        </w:rPr>
        <w:t>環境影響</w:t>
      </w:r>
      <w:r w:rsidR="00691B56" w:rsidRPr="001736F2">
        <w:rPr>
          <w:rFonts w:hint="eastAsia"/>
          <w:color w:val="EE0000"/>
        </w:rPr>
        <w:t>數據</w:t>
      </w:r>
      <w:r w:rsidR="00BE0BE8" w:rsidRPr="001736F2">
        <w:rPr>
          <w:rFonts w:hint="eastAsia"/>
          <w:color w:val="EE0000"/>
        </w:rPr>
        <w:t>如</w:t>
      </w:r>
      <w:r w:rsidR="00970B90" w:rsidRPr="001736F2">
        <w:rPr>
          <w:rFonts w:hint="eastAsia"/>
          <w:color w:val="EE0000"/>
        </w:rPr>
        <w:t>溫室氣體</w:t>
      </w:r>
      <w:r w:rsidR="00691B56" w:rsidRPr="001736F2">
        <w:rPr>
          <w:rFonts w:hint="eastAsia"/>
          <w:color w:val="EE0000"/>
        </w:rPr>
        <w:t>排放量</w:t>
      </w:r>
      <w:r w:rsidR="009861EF" w:rsidRPr="001736F2">
        <w:rPr>
          <w:rFonts w:hint="eastAsia"/>
          <w:color w:val="EE0000"/>
        </w:rPr>
        <w:t>（</w:t>
      </w:r>
      <w:r w:rsidR="00851E52" w:rsidRPr="001736F2">
        <w:rPr>
          <w:color w:val="EE0000"/>
        </w:rPr>
        <w:t>Greenhouse Gas,</w:t>
      </w:r>
      <w:r w:rsidR="0075093B">
        <w:rPr>
          <w:rFonts w:hint="eastAsia"/>
          <w:color w:val="EE0000"/>
        </w:rPr>
        <w:t xml:space="preserve"> </w:t>
      </w:r>
      <w:r w:rsidR="00970B90" w:rsidRPr="001736F2">
        <w:rPr>
          <w:rFonts w:hint="eastAsia"/>
          <w:color w:val="EE0000"/>
        </w:rPr>
        <w:t>GHG</w:t>
      </w:r>
      <w:r w:rsidR="00581778" w:rsidRPr="001736F2">
        <w:rPr>
          <w:rFonts w:hint="eastAsia"/>
          <w:color w:val="EE0000"/>
        </w:rPr>
        <w:t>）</w:t>
      </w:r>
      <w:r w:rsidRPr="001736F2">
        <w:rPr>
          <w:color w:val="EE0000"/>
        </w:rPr>
        <w:t>、</w:t>
      </w:r>
      <w:r w:rsidR="00CB0403" w:rsidRPr="001736F2">
        <w:rPr>
          <w:rFonts w:hint="eastAsia"/>
          <w:color w:val="EE0000"/>
        </w:rPr>
        <w:t>用水量、土地使用量</w:t>
      </w:r>
      <w:r w:rsidRPr="00184411">
        <w:t>等</w:t>
      </w:r>
      <w:r w:rsidR="00CB0403">
        <w:rPr>
          <w:rFonts w:hint="eastAsia"/>
        </w:rPr>
        <w:t>資訊整合進數位布片檔案之中</w:t>
      </w:r>
      <w:r w:rsidRPr="00184411">
        <w:t>，</w:t>
      </w:r>
      <w:r w:rsidR="00CB0403">
        <w:rPr>
          <w:rFonts w:hint="eastAsia"/>
        </w:rPr>
        <w:t>就可</w:t>
      </w:r>
      <w:r w:rsidRPr="00184411">
        <w:t>滿足</w:t>
      </w:r>
      <w:r w:rsidRPr="00184411">
        <w:t>ISO 14067</w:t>
      </w:r>
      <w:r w:rsidRPr="00184411">
        <w:t>與</w:t>
      </w:r>
      <w:r w:rsidRPr="00184411">
        <w:t>SBTi</w:t>
      </w:r>
      <w:r w:rsidR="00830F7A">
        <w:rPr>
          <w:rFonts w:hint="eastAsia"/>
        </w:rPr>
        <w:t>等國際</w:t>
      </w:r>
      <w:r w:rsidR="00FC0857">
        <w:rPr>
          <w:rFonts w:hint="eastAsia"/>
        </w:rPr>
        <w:t>準則</w:t>
      </w:r>
      <w:r w:rsidR="00521609">
        <w:rPr>
          <w:rFonts w:hint="eastAsia"/>
        </w:rPr>
        <w:t>中</w:t>
      </w:r>
      <w:r w:rsidRPr="00184411">
        <w:t>產品生命週期</w:t>
      </w:r>
      <w:proofErr w:type="gramStart"/>
      <w:r w:rsidR="008145ED">
        <w:rPr>
          <w:rFonts w:hint="eastAsia"/>
        </w:rPr>
        <w:t>對</w:t>
      </w:r>
      <w:r w:rsidRPr="00184411">
        <w:t>碳排</w:t>
      </w:r>
      <w:proofErr w:type="gramEnd"/>
      <w:r w:rsidRPr="00184411">
        <w:t>資訊的揭露要求，快速回應歐盟產品數位護照</w:t>
      </w:r>
      <w:r w:rsidR="00151FCB">
        <w:rPr>
          <w:rFonts w:hint="eastAsia"/>
        </w:rPr>
        <w:t>的永續</w:t>
      </w:r>
      <w:r w:rsidRPr="00184411">
        <w:t>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w:t>
      </w:r>
      <w:proofErr w:type="gramStart"/>
      <w:r w:rsidRPr="0093549C">
        <w:t>可供性</w:t>
      </w:r>
      <w:proofErr w:type="gramEnd"/>
      <w:r w:rsidRPr="0093549C">
        <w:t>：</w:t>
      </w:r>
      <w:proofErr w:type="gramStart"/>
      <w:r w:rsidRPr="0093549C">
        <w:t>科技賦能個人</w:t>
      </w:r>
      <w:proofErr w:type="gramEnd"/>
      <w:r w:rsidRPr="0093549C">
        <w:t>創作</w:t>
      </w:r>
      <w:r w:rsidR="00763C05">
        <w:rPr>
          <w:rFonts w:hint="eastAsia"/>
        </w:rPr>
        <w:t>、</w:t>
      </w:r>
      <w:r w:rsidR="00F778FE">
        <w:rPr>
          <w:rFonts w:hint="eastAsia"/>
        </w:rPr>
        <w:t>情感表達</w:t>
      </w:r>
      <w:r w:rsidR="005C2F0B">
        <w:rPr>
          <w:rFonts w:hint="eastAsia"/>
        </w:rPr>
        <w:t>實現</w:t>
      </w:r>
    </w:p>
    <w:p w14:paraId="675DA5D1" w14:textId="04222832" w:rsidR="00C153B7" w:rsidRPr="00C153B7" w:rsidRDefault="002D4391" w:rsidP="00E82187">
      <w:pPr>
        <w:pStyle w:val="15"/>
        <w:ind w:firstLine="480"/>
      </w:pPr>
      <w:r>
        <w:rPr>
          <w:rFonts w:hint="eastAsia"/>
        </w:rPr>
        <w:t>創辦人表示，</w:t>
      </w:r>
      <w:r w:rsidR="00C153B7" w:rsidRPr="00C153B7">
        <w:t>他們設想</w:t>
      </w:r>
      <w:r w:rsidR="002656FC">
        <w:rPr>
          <w:rFonts w:hint="eastAsia"/>
        </w:rPr>
        <w:t>的</w:t>
      </w:r>
      <w:r w:rsidR="00C153B7" w:rsidRPr="00C153B7">
        <w:t>未來時尚不只是品牌主導的量產模式，而是人人都能參與的創作過程</w:t>
      </w:r>
      <w:r w:rsidR="00F604C7">
        <w:rPr>
          <w:rFonts w:hint="eastAsia"/>
        </w:rPr>
        <w:t>。只要</w:t>
      </w:r>
      <w:r w:rsidR="00C153B7" w:rsidRPr="00C153B7">
        <w:t>透過生成式</w:t>
      </w:r>
      <w:r w:rsidR="00C153B7" w:rsidRPr="00C153B7">
        <w:t>AI</w:t>
      </w:r>
      <w:r w:rsidR="001F6CF1">
        <w:rPr>
          <w:rFonts w:hint="eastAsia"/>
        </w:rPr>
        <w:t>、</w:t>
      </w:r>
      <w:r w:rsidR="00C977AC">
        <w:rPr>
          <w:rFonts w:hint="eastAsia"/>
        </w:rPr>
        <w:t>3D</w:t>
      </w:r>
      <w:r w:rsidR="00C977AC">
        <w:rPr>
          <w:rFonts w:hint="eastAsia"/>
        </w:rPr>
        <w:t>設計</w:t>
      </w:r>
      <w:r w:rsidR="00F604C7">
        <w:rPr>
          <w:rFonts w:hint="eastAsia"/>
        </w:rPr>
        <w:t>軟體</w:t>
      </w:r>
      <w:r w:rsidR="001F6CF1">
        <w:rPr>
          <w:rFonts w:hint="eastAsia"/>
        </w:rPr>
        <w:t>與平台協作技術</w:t>
      </w:r>
      <w:r w:rsidR="00C153B7" w:rsidRPr="00C153B7">
        <w:t>，</w:t>
      </w:r>
      <w:r w:rsidR="00872515">
        <w:rPr>
          <w:rFonts w:hint="eastAsia"/>
        </w:rPr>
        <w:t>讓使用者</w:t>
      </w:r>
      <w:r w:rsidR="00F604C7">
        <w:rPr>
          <w:rFonts w:hint="eastAsia"/>
        </w:rPr>
        <w:t>自行</w:t>
      </w:r>
      <w:r w:rsidR="00C153B7" w:rsidRPr="00C153B7">
        <w:t>輸入需求</w:t>
      </w:r>
      <w:r w:rsidR="00B0149D">
        <w:rPr>
          <w:rFonts w:hint="eastAsia"/>
        </w:rPr>
        <w:t>與設計理念，就可</w:t>
      </w:r>
      <w:r w:rsidR="00872515">
        <w:rPr>
          <w:rFonts w:hint="eastAsia"/>
        </w:rPr>
        <w:t>利用</w:t>
      </w:r>
      <w:r w:rsidR="00C153B7" w:rsidRPr="00C153B7">
        <w:t>AI</w:t>
      </w:r>
      <w:r w:rsidR="00C153B7" w:rsidRPr="00C153B7">
        <w:t>產生</w:t>
      </w:r>
      <w:r w:rsidR="00B0149D">
        <w:rPr>
          <w:rFonts w:hint="eastAsia"/>
        </w:rPr>
        <w:t>成衣的</w:t>
      </w:r>
      <w:r w:rsidR="00C153B7" w:rsidRPr="00C153B7">
        <w:t>設計草圖，</w:t>
      </w:r>
      <w:r w:rsidR="00872515">
        <w:rPr>
          <w:rFonts w:hint="eastAsia"/>
        </w:rPr>
        <w:t>後續系統會</w:t>
      </w:r>
      <w:r w:rsidR="00790446">
        <w:rPr>
          <w:rFonts w:hint="eastAsia"/>
        </w:rPr>
        <w:t>自動</w:t>
      </w:r>
      <w:r w:rsidR="00872515">
        <w:rPr>
          <w:rFonts w:hint="eastAsia"/>
        </w:rPr>
        <w:t>在</w:t>
      </w:r>
      <w:r w:rsidR="00A06A84" w:rsidRPr="00A06A84">
        <w:t>TextileCloud™</w:t>
      </w:r>
      <w:r w:rsidR="00C153B7" w:rsidRPr="00C153B7">
        <w:t>平台</w:t>
      </w:r>
      <w:r w:rsidR="00872515">
        <w:rPr>
          <w:rFonts w:hint="eastAsia"/>
        </w:rPr>
        <w:t>上</w:t>
      </w:r>
      <w:r w:rsidR="00790446">
        <w:rPr>
          <w:rFonts w:hint="eastAsia"/>
        </w:rPr>
        <w:t>配對合適的</w:t>
      </w:r>
      <w:r w:rsidR="00CA77A7">
        <w:rPr>
          <w:rFonts w:hint="eastAsia"/>
        </w:rPr>
        <w:t>布料</w:t>
      </w:r>
      <w:r w:rsidR="00C153B7" w:rsidRPr="00C153B7">
        <w:t>供應商，</w:t>
      </w:r>
      <w:r w:rsidR="00790446">
        <w:rPr>
          <w:rFonts w:hint="eastAsia"/>
        </w:rPr>
        <w:t>以</w:t>
      </w:r>
      <w:r w:rsidR="00872515">
        <w:rPr>
          <w:rFonts w:hint="eastAsia"/>
        </w:rPr>
        <w:t>完成單件、</w:t>
      </w:r>
      <w:r w:rsidR="00C153B7" w:rsidRPr="00C153B7">
        <w:t>個人化的產品開發，</w:t>
      </w:r>
      <w:r w:rsidR="00790446">
        <w:rPr>
          <w:rFonts w:hint="eastAsia"/>
        </w:rPr>
        <w:t>讓科技</w:t>
      </w:r>
      <w:r w:rsidR="00C153B7" w:rsidRPr="00C153B7">
        <w:t>不僅強化</w:t>
      </w:r>
      <w:r w:rsidR="00872515">
        <w:rPr>
          <w:rFonts w:hint="eastAsia"/>
        </w:rPr>
        <w:t>人們的</w:t>
      </w:r>
      <w:r w:rsidR="006A16C0">
        <w:rPr>
          <w:rFonts w:hint="eastAsia"/>
        </w:rPr>
        <w:t>表達創作</w:t>
      </w:r>
      <w:r w:rsidR="00872515">
        <w:rPr>
          <w:rFonts w:hint="eastAsia"/>
        </w:rPr>
        <w:t>與時尚發展</w:t>
      </w:r>
      <w:r w:rsidR="00C153B7" w:rsidRPr="00C153B7">
        <w:t>，也讓</w:t>
      </w:r>
      <w:r w:rsidR="00C153B7" w:rsidRPr="00BC5C4F">
        <w:rPr>
          <w:color w:val="EE0000"/>
        </w:rPr>
        <w:t>供應鏈具備</w:t>
      </w:r>
      <w:r w:rsidR="0038780A" w:rsidRPr="00BC5C4F">
        <w:rPr>
          <w:rFonts w:hint="eastAsia"/>
          <w:color w:val="EE0000"/>
        </w:rPr>
        <w:t>B2C</w:t>
      </w:r>
      <w:r w:rsidR="00C153B7" w:rsidRPr="00BC5C4F">
        <w:rPr>
          <w:color w:val="EE0000"/>
        </w:rPr>
        <w:t>彈性連動的可能性</w:t>
      </w:r>
      <w:r w:rsidR="00C153B7" w:rsidRPr="00C153B7">
        <w:t>。</w:t>
      </w:r>
      <w:r w:rsidR="00443CCD">
        <w:rPr>
          <w:rFonts w:hint="eastAsia"/>
        </w:rPr>
        <w:t>而未來，當這些數位素材</w:t>
      </w:r>
      <w:r w:rsidR="00C153B7" w:rsidRPr="00C153B7">
        <w:t>被延伸應用元宇宙場景</w:t>
      </w:r>
      <w:r w:rsidR="003B382B">
        <w:rPr>
          <w:rFonts w:hint="eastAsia"/>
        </w:rPr>
        <w:t>中，</w:t>
      </w:r>
      <w:r w:rsidR="00C153B7" w:rsidRPr="00C153B7">
        <w:t>人們在虛擬空間中表達個性與情感時，數位布片也能成為</w:t>
      </w:r>
      <w:r w:rsidR="00C153B7" w:rsidRPr="00790446">
        <w:rPr>
          <w:color w:val="156082" w:themeColor="accent1"/>
        </w:rPr>
        <w:lastRenderedPageBreak/>
        <w:t>視覺風格與審美價值的媒介</w:t>
      </w:r>
      <w:r w:rsidR="00C153B7" w:rsidRPr="00C153B7">
        <w:t>，</w:t>
      </w:r>
      <w:r w:rsidR="00C153B7" w:rsidRPr="00790446">
        <w:rPr>
          <w:color w:val="156082" w:themeColor="accent1"/>
        </w:rPr>
        <w:t>回應未來「自我實現」的文化趨勢</w:t>
      </w:r>
      <w:r w:rsidR="00C153B7" w:rsidRPr="00C153B7">
        <w:t>。</w:t>
      </w:r>
    </w:p>
    <w:p w14:paraId="05FED68E" w14:textId="7C5C820E" w:rsidR="001A7C22" w:rsidRPr="00F40AEA" w:rsidRDefault="00686DC7" w:rsidP="00F40AEA">
      <w:pPr>
        <w:pStyle w:val="aff4"/>
        <w:ind w:left="360" w:right="360" w:firstLine="480"/>
      </w:pPr>
      <w:r w:rsidRPr="004909E9">
        <w:rPr>
          <w:rFonts w:hint="eastAsia"/>
        </w:rPr>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w:t>
      </w:r>
      <w:proofErr w:type="gramStart"/>
      <w:r w:rsidRPr="004909E9">
        <w:rPr>
          <w:rFonts w:hint="eastAsia"/>
        </w:rPr>
        <w:t>很</w:t>
      </w:r>
      <w:proofErr w:type="gramEnd"/>
      <w:r w:rsidRPr="004909E9">
        <w:rPr>
          <w:rFonts w:hint="eastAsia"/>
        </w:rPr>
        <w:t>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76" w:name="_Toc202118647"/>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76"/>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0037AA6C" w14:textId="4F99D06F" w:rsidR="0062328C" w:rsidRDefault="00D33EC0" w:rsidP="0062328C">
      <w:pPr>
        <w:pStyle w:val="15"/>
        <w:ind w:firstLine="480"/>
      </w:pPr>
      <w:r>
        <w:rPr>
          <w:rFonts w:hint="eastAsia"/>
        </w:rPr>
        <w:t>許多</w:t>
      </w:r>
      <w:r w:rsidR="0062328C" w:rsidRPr="0062328C">
        <w:rPr>
          <w:rFonts w:hint="eastAsia"/>
        </w:rPr>
        <w:t>國際品牌陸續要求供應商提供數位布料檔案，</w:t>
      </w:r>
      <w:r w:rsidR="00070754">
        <w:rPr>
          <w:rFonts w:hint="eastAsia"/>
        </w:rPr>
        <w:t>可</w:t>
      </w:r>
      <w:r w:rsidR="0062328C" w:rsidRPr="0062328C">
        <w:rPr>
          <w:rFonts w:hint="eastAsia"/>
        </w:rPr>
        <w:t>品牌對數位</w:t>
      </w:r>
      <w:r w:rsidR="00756381">
        <w:rPr>
          <w:rFonts w:hint="eastAsia"/>
        </w:rPr>
        <w:t>化</w:t>
      </w:r>
      <w:r w:rsidR="0062328C" w:rsidRPr="0062328C">
        <w:rPr>
          <w:rFonts w:hint="eastAsia"/>
        </w:rPr>
        <w:t>規格的要求不一，供應商往往</w:t>
      </w:r>
      <w:r w:rsidR="00A11920">
        <w:rPr>
          <w:rFonts w:hint="eastAsia"/>
        </w:rPr>
        <w:t>難以滿足</w:t>
      </w:r>
      <w:r w:rsidR="00200CCF">
        <w:rPr>
          <w:rFonts w:hint="eastAsia"/>
        </w:rPr>
        <w:t>其</w:t>
      </w:r>
      <w:r w:rsidR="00A11920">
        <w:rPr>
          <w:rFonts w:hint="eastAsia"/>
        </w:rPr>
        <w:t>高規格要求</w:t>
      </w:r>
      <w:r w:rsidR="00EF3D42">
        <w:rPr>
          <w:rFonts w:hint="eastAsia"/>
        </w:rPr>
        <w:t>，</w:t>
      </w:r>
      <w:r w:rsidR="00AC1FF7">
        <w:rPr>
          <w:rFonts w:hint="eastAsia"/>
        </w:rPr>
        <w:t>甚至</w:t>
      </w:r>
      <w:r w:rsidR="002547DD">
        <w:rPr>
          <w:rFonts w:hint="eastAsia"/>
        </w:rPr>
        <w:t>部分</w:t>
      </w:r>
      <w:r w:rsidR="00EF3D42">
        <w:rPr>
          <w:rFonts w:hint="eastAsia"/>
        </w:rPr>
        <w:t>供應商</w:t>
      </w:r>
      <w:r w:rsidR="0039110F">
        <w:rPr>
          <w:rFonts w:hint="eastAsia"/>
        </w:rPr>
        <w:t>根本尚未</w:t>
      </w:r>
      <w:r w:rsidR="0062328C" w:rsidRPr="0062328C">
        <w:rPr>
          <w:rFonts w:hint="eastAsia"/>
        </w:rPr>
        <w:t>導入</w:t>
      </w:r>
      <w:r w:rsidR="007B6CA1">
        <w:rPr>
          <w:rFonts w:hint="eastAsia"/>
        </w:rPr>
        <w:t>數位化</w:t>
      </w:r>
      <w:r w:rsidR="0062328C" w:rsidRPr="0062328C">
        <w:rPr>
          <w:rFonts w:hint="eastAsia"/>
        </w:rPr>
        <w:t>技術。</w:t>
      </w:r>
      <w:r w:rsidR="00094D64">
        <w:rPr>
          <w:rFonts w:hint="eastAsia"/>
        </w:rPr>
        <w:t>這些</w:t>
      </w:r>
      <w:r w:rsidR="007549D7">
        <w:rPr>
          <w:rFonts w:hint="eastAsia"/>
        </w:rPr>
        <w:t>痛點</w:t>
      </w:r>
      <w:r w:rsidR="00760C85">
        <w:rPr>
          <w:rFonts w:hint="eastAsia"/>
        </w:rPr>
        <w:t>被</w:t>
      </w:r>
      <w:r w:rsidR="0062328C" w:rsidRPr="0062328C">
        <w:rPr>
          <w:rFonts w:hint="eastAsia"/>
        </w:rPr>
        <w:t>Frontier.cool</w:t>
      </w:r>
      <w:r w:rsidR="00760C85">
        <w:rPr>
          <w:rFonts w:hint="eastAsia"/>
        </w:rPr>
        <w:t>轉化為新商機，並</w:t>
      </w:r>
      <w:r w:rsidR="0062328C" w:rsidRPr="0062328C">
        <w:rPr>
          <w:rFonts w:hint="eastAsia"/>
        </w:rPr>
        <w:t>於</w:t>
      </w:r>
      <w:r w:rsidR="0062328C" w:rsidRPr="0062328C">
        <w:rPr>
          <w:rFonts w:hint="eastAsia"/>
        </w:rPr>
        <w:t>2023</w:t>
      </w:r>
      <w:r w:rsidR="0062328C" w:rsidRPr="0062328C">
        <w:rPr>
          <w:rFonts w:hint="eastAsia"/>
        </w:rPr>
        <w:t>年成立「數位紡織服務中心」</w:t>
      </w:r>
      <w:r w:rsidR="00F339EA">
        <w:rPr>
          <w:rStyle w:val="afff9"/>
        </w:rPr>
        <w:footnoteReference w:id="30"/>
      </w:r>
      <w:r w:rsidR="0062328C" w:rsidRPr="0062328C">
        <w:rPr>
          <w:rFonts w:hint="eastAsia"/>
        </w:rPr>
        <w:t>，</w:t>
      </w:r>
      <w:r w:rsidR="00120066">
        <w:rPr>
          <w:rFonts w:hint="eastAsia"/>
        </w:rPr>
        <w:t>讓</w:t>
      </w:r>
      <w:r w:rsidR="00120066" w:rsidRPr="00120066">
        <w:rPr>
          <w:rFonts w:hint="eastAsia"/>
        </w:rPr>
        <w:t>原本</w:t>
      </w:r>
      <w:proofErr w:type="gramStart"/>
      <w:r w:rsidR="00120066" w:rsidRPr="00120066">
        <w:rPr>
          <w:rFonts w:hint="eastAsia"/>
        </w:rPr>
        <w:t>專僅注</w:t>
      </w:r>
      <w:proofErr w:type="gramEnd"/>
      <w:r w:rsidR="00120066" w:rsidRPr="00120066">
        <w:rPr>
          <w:rFonts w:hint="eastAsia"/>
        </w:rPr>
        <w:t>於</w:t>
      </w:r>
      <w:r w:rsidR="000F7E88">
        <w:rPr>
          <w:rFonts w:hint="eastAsia"/>
        </w:rPr>
        <w:t>經營</w:t>
      </w:r>
      <w:r w:rsidR="00824FC5">
        <w:rPr>
          <w:rFonts w:hint="eastAsia"/>
        </w:rPr>
        <w:t>SaaS</w:t>
      </w:r>
      <w:r w:rsidR="00120066" w:rsidRPr="00120066">
        <w:rPr>
          <w:rFonts w:hint="eastAsia"/>
        </w:rPr>
        <w:t>雲端平台與</w:t>
      </w:r>
      <w:r w:rsidR="00742B5C">
        <w:rPr>
          <w:rFonts w:hint="eastAsia"/>
        </w:rPr>
        <w:t>開發</w:t>
      </w:r>
      <w:r w:rsidR="00120066" w:rsidRPr="00120066">
        <w:rPr>
          <w:rFonts w:hint="eastAsia"/>
        </w:rPr>
        <w:t>數位工具的</w:t>
      </w:r>
      <w:r w:rsidR="00120066" w:rsidRPr="00120066">
        <w:rPr>
          <w:rFonts w:hint="eastAsia"/>
        </w:rPr>
        <w:t>Frontier.cool</w:t>
      </w:r>
      <w:r w:rsidR="0062328C" w:rsidRPr="0062328C">
        <w:rPr>
          <w:rFonts w:hint="eastAsia"/>
        </w:rPr>
        <w:t>正式投入</w:t>
      </w:r>
      <w:r w:rsidR="00200CCF" w:rsidRPr="0062328C">
        <w:rPr>
          <w:rFonts w:hint="eastAsia"/>
        </w:rPr>
        <w:t>布料</w:t>
      </w:r>
      <w:r w:rsidR="0062328C" w:rsidRPr="0062328C">
        <w:rPr>
          <w:rFonts w:hint="eastAsia"/>
        </w:rPr>
        <w:t>數位化的實體服務，協助供應商跨越數位轉型初期的瓶頸</w:t>
      </w:r>
      <w:r w:rsidR="00200CCF">
        <w:rPr>
          <w:rFonts w:hint="eastAsia"/>
        </w:rPr>
        <w:t>、</w:t>
      </w:r>
      <w:r w:rsidR="009E6E37">
        <w:rPr>
          <w:rFonts w:hint="eastAsia"/>
        </w:rPr>
        <w:t>回應品牌商的需求</w:t>
      </w:r>
      <w:r w:rsidR="0062328C" w:rsidRPr="0062328C">
        <w:rPr>
          <w:rFonts w:hint="eastAsia"/>
        </w:rPr>
        <w:t>。</w:t>
      </w:r>
    </w:p>
    <w:p w14:paraId="6C1F4704" w14:textId="77777777" w:rsidR="0004272D" w:rsidRPr="002A6841" w:rsidRDefault="0004272D" w:rsidP="002A6841">
      <w:pPr>
        <w:pStyle w:val="aff4"/>
        <w:ind w:left="360" w:right="360" w:firstLine="480"/>
      </w:pPr>
      <w:r w:rsidRPr="002A6841">
        <w:rPr>
          <w:rFonts w:hint="eastAsia"/>
        </w:rPr>
        <w:t>「品牌需要廠商去掃描布料，可是廠商不會做，所以品牌就需要找合作夥伴去幫廠商完成，adidas就找我們。我們根據Standard合作</w:t>
      </w:r>
      <w:r w:rsidRPr="002A6841">
        <w:t>…</w:t>
      </w:r>
      <w:r w:rsidRPr="002A6841">
        <w:rPr>
          <w:rFonts w:hint="eastAsia"/>
        </w:rPr>
        <w:t>供應商把布寄給我們，我們幫他做到。」（</w:t>
      </w:r>
      <w:r w:rsidRPr="002A6841">
        <w:t xml:space="preserve">李菁 </w:t>
      </w:r>
      <w:r w:rsidRPr="002A6841">
        <w:rPr>
          <w:rFonts w:hint="eastAsia"/>
        </w:rPr>
        <w:t>執行長，2025訪談資料）</w:t>
      </w:r>
    </w:p>
    <w:p w14:paraId="280F9D5E" w14:textId="71245921" w:rsidR="000A23B7" w:rsidRDefault="003212AB" w:rsidP="000A23B7">
      <w:pPr>
        <w:pStyle w:val="15"/>
        <w:ind w:firstLine="480"/>
      </w:pPr>
      <w:r w:rsidRPr="003212AB">
        <w:rPr>
          <w:rFonts w:hint="eastAsia"/>
        </w:rPr>
        <w:t>這項</w:t>
      </w:r>
      <w:r w:rsidR="00FC7A52">
        <w:rPr>
          <w:rFonts w:hint="eastAsia"/>
        </w:rPr>
        <w:t>全</w:t>
      </w:r>
      <w:r w:rsidRPr="003212AB">
        <w:rPr>
          <w:rFonts w:hint="eastAsia"/>
        </w:rPr>
        <w:t>新業務</w:t>
      </w:r>
      <w:r w:rsidR="00FC7A52">
        <w:rPr>
          <w:rFonts w:hint="eastAsia"/>
        </w:rPr>
        <w:t>就是</w:t>
      </w:r>
      <w:r w:rsidRPr="003212AB">
        <w:rPr>
          <w:rFonts w:hint="eastAsia"/>
        </w:rPr>
        <w:t>Frontier.cool</w:t>
      </w:r>
      <w:r w:rsidRPr="003212AB">
        <w:rPr>
          <w:rFonts w:hint="eastAsia"/>
        </w:rPr>
        <w:t>深耕既有資源</w:t>
      </w:r>
      <w:r w:rsidR="00A3133E">
        <w:rPr>
          <w:rFonts w:hint="eastAsia"/>
        </w:rPr>
        <w:t>包含</w:t>
      </w:r>
      <w:r w:rsidR="00A3133E" w:rsidRPr="00105AE0">
        <w:rPr>
          <w:rFonts w:hint="eastAsia"/>
          <w:color w:val="156082" w:themeColor="accent1"/>
        </w:rPr>
        <w:t>自有專業設備</w:t>
      </w:r>
      <w:r w:rsidR="00A3133E">
        <w:rPr>
          <w:rFonts w:hint="eastAsia"/>
          <w:color w:val="156082" w:themeColor="accent1"/>
        </w:rPr>
        <w:t>、</w:t>
      </w:r>
      <w:r w:rsidR="00A3133E" w:rsidRPr="00105AE0">
        <w:rPr>
          <w:rFonts w:hint="eastAsia"/>
          <w:color w:val="156082" w:themeColor="accent1"/>
        </w:rPr>
        <w:t>人力</w:t>
      </w:r>
      <w:r w:rsidR="00A3133E">
        <w:rPr>
          <w:rFonts w:hint="eastAsia"/>
          <w:color w:val="156082" w:themeColor="accent1"/>
        </w:rPr>
        <w:t>、</w:t>
      </w:r>
      <w:r w:rsidR="00A3133E">
        <w:rPr>
          <w:rFonts w:hint="eastAsia"/>
          <w:color w:val="156082" w:themeColor="accent1"/>
        </w:rPr>
        <w:t>AI</w:t>
      </w:r>
      <w:r w:rsidR="00A3133E">
        <w:rPr>
          <w:rFonts w:hint="eastAsia"/>
          <w:color w:val="156082" w:themeColor="accent1"/>
        </w:rPr>
        <w:t>掃描技術</w:t>
      </w:r>
      <w:r w:rsidRPr="003212AB">
        <w:rPr>
          <w:rFonts w:hint="eastAsia"/>
        </w:rPr>
        <w:t>的實例</w:t>
      </w:r>
      <w:r w:rsidR="004F4ADD">
        <w:rPr>
          <w:rFonts w:hint="eastAsia"/>
        </w:rPr>
        <w:t>，</w:t>
      </w:r>
      <w:r w:rsidRPr="003212AB">
        <w:rPr>
          <w:rFonts w:hint="eastAsia"/>
        </w:rPr>
        <w:t>供應商只需將實體布料寄送至服務中心，</w:t>
      </w:r>
      <w:r w:rsidRPr="003212AB">
        <w:rPr>
          <w:rFonts w:hint="eastAsia"/>
        </w:rPr>
        <w:t>Frontier.cool</w:t>
      </w:r>
      <w:r w:rsidR="004F4ADD">
        <w:rPr>
          <w:rFonts w:hint="eastAsia"/>
        </w:rPr>
        <w:t>就</w:t>
      </w:r>
      <w:r w:rsidR="00F82D95" w:rsidRPr="00F82D95">
        <w:rPr>
          <w:rFonts w:hint="eastAsia"/>
        </w:rPr>
        <w:t>能依據</w:t>
      </w:r>
      <w:r w:rsidR="00F82D95" w:rsidRPr="00F82D95">
        <w:rPr>
          <w:rFonts w:hint="eastAsia"/>
        </w:rPr>
        <w:t>adidas</w:t>
      </w:r>
      <w:r w:rsidR="00F82D95" w:rsidRPr="00F82D95">
        <w:rPr>
          <w:rFonts w:hint="eastAsia"/>
        </w:rPr>
        <w:t>、</w:t>
      </w:r>
      <w:r w:rsidR="00F82D95" w:rsidRPr="00F82D95">
        <w:rPr>
          <w:rFonts w:hint="eastAsia"/>
        </w:rPr>
        <w:t>Under Armour</w:t>
      </w:r>
      <w:r w:rsidR="008B7B46">
        <w:rPr>
          <w:rFonts w:hint="eastAsia"/>
        </w:rPr>
        <w:t>、</w:t>
      </w:r>
      <w:r w:rsidR="00BB7D6E" w:rsidRPr="00BB7D6E">
        <w:t>KARL LARGERFELD</w:t>
      </w:r>
      <w:r w:rsidR="00005AD0">
        <w:rPr>
          <w:rFonts w:hint="eastAsia"/>
        </w:rPr>
        <w:t>（</w:t>
      </w:r>
      <w:r w:rsidR="00BB7D6E">
        <w:rPr>
          <w:rFonts w:hint="eastAsia"/>
        </w:rPr>
        <w:t>老佛爺</w:t>
      </w:r>
      <w:r w:rsidR="00005AD0">
        <w:rPr>
          <w:rFonts w:hint="eastAsia"/>
        </w:rPr>
        <w:t>）</w:t>
      </w:r>
      <w:r w:rsidR="00EF7E1C">
        <w:rPr>
          <w:rFonts w:hint="eastAsia"/>
        </w:rPr>
        <w:t>等</w:t>
      </w:r>
      <w:r w:rsidRPr="003212AB">
        <w:rPr>
          <w:rFonts w:hint="eastAsia"/>
        </w:rPr>
        <w:t>品牌的</w:t>
      </w:r>
      <w:r w:rsidR="00515C94" w:rsidRPr="00515C94">
        <w:rPr>
          <w:rFonts w:hint="eastAsia"/>
        </w:rPr>
        <w:t>高標準</w:t>
      </w:r>
      <w:r w:rsidR="002609A6">
        <w:rPr>
          <w:rFonts w:hint="eastAsia"/>
        </w:rPr>
        <w:t>規格如</w:t>
      </w:r>
      <w:r w:rsidR="002609A6" w:rsidRPr="002139EF">
        <w:rPr>
          <w:rFonts w:hint="eastAsia"/>
        </w:rPr>
        <w:t>圖像精度、布料</w:t>
      </w:r>
      <w:proofErr w:type="gramStart"/>
      <w:r w:rsidR="002609A6" w:rsidRPr="002139EF">
        <w:rPr>
          <w:rFonts w:hint="eastAsia"/>
        </w:rPr>
        <w:t>垂墜與褶皺</w:t>
      </w:r>
      <w:proofErr w:type="gramEnd"/>
      <w:r w:rsidR="002609A6" w:rsidRPr="002139EF">
        <w:rPr>
          <w:rFonts w:hint="eastAsia"/>
        </w:rPr>
        <w:t>呈現方式</w:t>
      </w:r>
      <w:r w:rsidR="002609A6">
        <w:rPr>
          <w:rFonts w:hint="eastAsia"/>
        </w:rPr>
        <w:t>等要求</w:t>
      </w:r>
      <w:r w:rsidR="001472A4">
        <w:rPr>
          <w:rFonts w:hint="eastAsia"/>
        </w:rPr>
        <w:t>，</w:t>
      </w:r>
      <w:r w:rsidR="002609A6">
        <w:rPr>
          <w:rFonts w:hint="eastAsia"/>
        </w:rPr>
        <w:t>來</w:t>
      </w:r>
      <w:r w:rsidRPr="003212AB">
        <w:rPr>
          <w:rFonts w:hint="eastAsia"/>
        </w:rPr>
        <w:t>完成</w:t>
      </w:r>
      <w:r w:rsidR="00DE5334">
        <w:rPr>
          <w:rFonts w:hint="eastAsia"/>
        </w:rPr>
        <w:t>布料</w:t>
      </w:r>
      <w:r w:rsidRPr="003212AB">
        <w:rPr>
          <w:rFonts w:hint="eastAsia"/>
        </w:rPr>
        <w:t>掃描、建檔與上傳</w:t>
      </w:r>
      <w:r w:rsidR="00DE5334">
        <w:rPr>
          <w:rFonts w:hint="eastAsia"/>
        </w:rPr>
        <w:t>的程序</w:t>
      </w:r>
      <w:r w:rsidRPr="003212AB">
        <w:rPr>
          <w:rFonts w:hint="eastAsia"/>
        </w:rPr>
        <w:t>，</w:t>
      </w:r>
      <w:r w:rsidRPr="006468D9">
        <w:rPr>
          <w:rFonts w:hint="eastAsia"/>
          <w:color w:val="156082" w:themeColor="accent1"/>
        </w:rPr>
        <w:t>省去供應商自行學習</w:t>
      </w:r>
      <w:r w:rsidR="00BA3056">
        <w:rPr>
          <w:rFonts w:hint="eastAsia"/>
          <w:color w:val="156082" w:themeColor="accent1"/>
        </w:rPr>
        <w:t>數位系統與</w:t>
      </w:r>
      <w:r w:rsidRPr="006468D9">
        <w:rPr>
          <w:rFonts w:hint="eastAsia"/>
          <w:color w:val="156082" w:themeColor="accent1"/>
        </w:rPr>
        <w:t>設備</w:t>
      </w:r>
      <w:r w:rsidR="006468D9">
        <w:rPr>
          <w:rFonts w:hint="eastAsia"/>
          <w:color w:val="156082" w:themeColor="accent1"/>
        </w:rPr>
        <w:t>操作</w:t>
      </w:r>
      <w:r w:rsidRPr="006468D9">
        <w:rPr>
          <w:rFonts w:hint="eastAsia"/>
          <w:color w:val="156082" w:themeColor="accent1"/>
        </w:rPr>
        <w:t>的</w:t>
      </w:r>
      <w:r w:rsidR="00667EEF" w:rsidRPr="006468D9">
        <w:rPr>
          <w:rFonts w:hint="eastAsia"/>
          <w:color w:val="156082" w:themeColor="accent1"/>
        </w:rPr>
        <w:t>負擔</w:t>
      </w:r>
      <w:r w:rsidR="00360516">
        <w:rPr>
          <w:rFonts w:hint="eastAsia"/>
        </w:rPr>
        <w:t>，</w:t>
      </w:r>
      <w:r w:rsidR="001249A0">
        <w:rPr>
          <w:rFonts w:hint="eastAsia"/>
        </w:rPr>
        <w:t>而</w:t>
      </w:r>
      <w:r w:rsidR="000A23B7" w:rsidRPr="000A23B7">
        <w:rPr>
          <w:rFonts w:hint="eastAsia"/>
        </w:rPr>
        <w:t>服務中心</w:t>
      </w:r>
      <w:r w:rsidR="001013A8">
        <w:rPr>
          <w:rFonts w:hint="eastAsia"/>
        </w:rPr>
        <w:t>也</w:t>
      </w:r>
      <w:r w:rsidR="000A23B7" w:rsidRPr="003212AB">
        <w:rPr>
          <w:rFonts w:hint="eastAsia"/>
        </w:rPr>
        <w:t>成功通過如</w:t>
      </w:r>
      <w:r w:rsidR="000A23B7" w:rsidRPr="003212AB">
        <w:rPr>
          <w:rFonts w:hint="eastAsia"/>
        </w:rPr>
        <w:t>adidas</w:t>
      </w:r>
      <w:r w:rsidR="000A23B7" w:rsidRPr="003212AB">
        <w:rPr>
          <w:rFonts w:hint="eastAsia"/>
        </w:rPr>
        <w:t>等品牌的官方認證，成為</w:t>
      </w:r>
      <w:r w:rsidR="00284365" w:rsidRPr="003212AB">
        <w:rPr>
          <w:rFonts w:hint="eastAsia"/>
        </w:rPr>
        <w:t>adidas</w:t>
      </w:r>
      <w:r w:rsidR="000A23B7" w:rsidRPr="003212AB">
        <w:rPr>
          <w:rFonts w:hint="eastAsia"/>
        </w:rPr>
        <w:t>全球布料數位化的合作夥伴。</w:t>
      </w:r>
    </w:p>
    <w:p w14:paraId="52E7F50E" w14:textId="10511BA3" w:rsidR="00EA3A9B" w:rsidRDefault="00FB2B8C" w:rsidP="003641A6">
      <w:pPr>
        <w:pStyle w:val="aff4"/>
        <w:ind w:left="360" w:right="360" w:firstLine="480"/>
      </w:pPr>
      <w:r w:rsidRPr="00FB2B8C">
        <w:rPr>
          <w:rFonts w:hint="eastAsia"/>
        </w:rPr>
        <w:lastRenderedPageBreak/>
        <w:t>「廠商很痛苦，要面對這麼多品牌，不可能每</w:t>
      </w:r>
      <w:proofErr w:type="gramStart"/>
      <w:r w:rsidRPr="00FB2B8C">
        <w:rPr>
          <w:rFonts w:hint="eastAsia"/>
        </w:rPr>
        <w:t>個</w:t>
      </w:r>
      <w:proofErr w:type="gramEnd"/>
      <w:r w:rsidRPr="00FB2B8C">
        <w:rPr>
          <w:rFonts w:hint="eastAsia"/>
        </w:rPr>
        <w:t>標準都學起來，那廠商就會找服務商。因為我們有機器所以幫大家做，但這不是我們主要業務。」（</w:t>
      </w:r>
      <w:r w:rsidRPr="00FB2B8C">
        <w:t xml:space="preserve">李菁 </w:t>
      </w:r>
      <w:r w:rsidRPr="00FB2B8C">
        <w:rPr>
          <w:rFonts w:hint="eastAsia"/>
        </w:rPr>
        <w:t>執行長，2025訪談資料）</w:t>
      </w:r>
    </w:p>
    <w:p w14:paraId="3FBAD5DA" w14:textId="43E336F6" w:rsidR="000331B2" w:rsidRDefault="000331B2" w:rsidP="000331B2">
      <w:pPr>
        <w:pStyle w:val="a0"/>
      </w:pPr>
      <w:r w:rsidRPr="000331B2">
        <w:rPr>
          <w:rFonts w:hint="eastAsia"/>
        </w:rPr>
        <w:t>拓展數位布片應用場域，深化</w:t>
      </w:r>
      <w:r w:rsidR="009839A2" w:rsidRPr="00A77F85">
        <w:t>AADT</w:t>
      </w:r>
      <w:r w:rsidR="009839A2" w:rsidRPr="00A77F85">
        <w:rPr>
          <w:rFonts w:hint="eastAsia"/>
        </w:rPr>
        <w:t>與</w:t>
      </w:r>
      <w:r w:rsidR="009839A2" w:rsidRPr="00A77F85">
        <w:t>CLO</w:t>
      </w:r>
      <w:r w:rsidR="009839A2" w:rsidRPr="00A77F85">
        <w:rPr>
          <w:rFonts w:hint="eastAsia"/>
        </w:rPr>
        <w:t>等</w:t>
      </w:r>
      <w:r w:rsidR="00816E0A" w:rsidRPr="00A77F85">
        <w:rPr>
          <w:rFonts w:hint="eastAsia"/>
        </w:rPr>
        <w:t>外部</w:t>
      </w:r>
      <w:r w:rsidRPr="000331B2">
        <w:rPr>
          <w:rFonts w:hint="eastAsia"/>
        </w:rPr>
        <w:t>關係</w:t>
      </w:r>
      <w:proofErr w:type="gramStart"/>
      <w:r w:rsidRPr="000331B2">
        <w:rPr>
          <w:rFonts w:hint="eastAsia"/>
        </w:rPr>
        <w:t>與跨域連結</w:t>
      </w:r>
      <w:proofErr w:type="gramEnd"/>
      <w:r w:rsidR="00DB6CCC">
        <w:rPr>
          <w:rFonts w:hint="eastAsia"/>
        </w:rPr>
        <w:t>（</w:t>
      </w:r>
      <w:r w:rsidR="00DB6CCC">
        <w:rPr>
          <w:rFonts w:hint="eastAsia"/>
        </w:rPr>
        <w:t>2023</w:t>
      </w:r>
      <w:r w:rsidR="00DB6CCC">
        <w:rPr>
          <w:rFonts w:hint="eastAsia"/>
        </w:rPr>
        <w:t>、</w:t>
      </w:r>
      <w:r w:rsidR="00DB6CCC">
        <w:rPr>
          <w:rFonts w:hint="eastAsia"/>
        </w:rPr>
        <w:t>2024</w:t>
      </w:r>
      <w:r w:rsidR="00DB6CCC">
        <w:rPr>
          <w:rFonts w:hint="eastAsia"/>
        </w:rPr>
        <w:t>）</w:t>
      </w:r>
    </w:p>
    <w:p w14:paraId="15380717" w14:textId="2F7EBFEF" w:rsidR="00D0628F" w:rsidRPr="00D0628F" w:rsidRDefault="00F13EC8" w:rsidP="00A6014F">
      <w:pPr>
        <w:pStyle w:val="15"/>
        <w:ind w:firstLine="480"/>
      </w:pPr>
      <w:r w:rsidRPr="0049083B">
        <w:t>台灣紡織數位升級發展協會（</w:t>
      </w:r>
      <w:r w:rsidRPr="0049083B">
        <w:t>AADT</w:t>
      </w:r>
      <w:r w:rsidRPr="0049083B">
        <w:t>）</w:t>
      </w:r>
      <w:r w:rsidR="00ED6A8D">
        <w:rPr>
          <w:rFonts w:hint="eastAsia"/>
        </w:rPr>
        <w:t>過去</w:t>
      </w:r>
      <w:r>
        <w:rPr>
          <w:rFonts w:hint="eastAsia"/>
        </w:rPr>
        <w:t>多年</w:t>
      </w:r>
      <w:r w:rsidR="00ED6A8D">
        <w:rPr>
          <w:rFonts w:hint="eastAsia"/>
        </w:rPr>
        <w:t>皆</w:t>
      </w:r>
      <w:r>
        <w:rPr>
          <w:rFonts w:hint="eastAsia"/>
        </w:rPr>
        <w:t>與</w:t>
      </w:r>
      <w:r w:rsidRPr="000D4148">
        <w:t>Frontier.cool</w:t>
      </w:r>
      <w:r>
        <w:rPr>
          <w:rFonts w:hint="eastAsia"/>
        </w:rPr>
        <w:t>保持穩定的合作關係</w:t>
      </w:r>
      <w:r w:rsidR="00ED6A8D">
        <w:rPr>
          <w:rFonts w:hint="eastAsia"/>
        </w:rPr>
        <w:t>，</w:t>
      </w:r>
      <w:r w:rsidR="00ED6A8D" w:rsidRPr="0049083B">
        <w:t>團隊</w:t>
      </w:r>
      <w:r w:rsidR="00ED6A8D">
        <w:rPr>
          <w:rFonts w:hint="eastAsia"/>
        </w:rPr>
        <w:t>更在</w:t>
      </w:r>
      <w:r w:rsidR="00ED6A8D">
        <w:rPr>
          <w:rFonts w:hint="eastAsia"/>
        </w:rPr>
        <w:t>2023</w:t>
      </w:r>
      <w:r w:rsidR="00ED6A8D">
        <w:rPr>
          <w:rFonts w:hint="eastAsia"/>
        </w:rPr>
        <w:t>年</w:t>
      </w:r>
      <w:r w:rsidR="00D04A77" w:rsidRPr="0049083B">
        <w:t>與</w:t>
      </w:r>
      <w:r w:rsidR="00D04A77" w:rsidRPr="0049083B">
        <w:t>AADT</w:t>
      </w:r>
      <w:r w:rsidR="00D04A77" w:rsidRPr="0049083B">
        <w:rPr>
          <w:rFonts w:hint="eastAsia"/>
        </w:rPr>
        <w:t>正式</w:t>
      </w:r>
      <w:r w:rsidR="00D04A77" w:rsidRPr="0049083B">
        <w:t>簽署合約</w:t>
      </w:r>
      <w:r w:rsidR="0076139A">
        <w:rPr>
          <w:rStyle w:val="afff9"/>
        </w:rPr>
        <w:footnoteReference w:id="31"/>
      </w:r>
      <w:r w:rsidR="00D04A77" w:rsidRPr="0049083B">
        <w:rPr>
          <w:rFonts w:hint="eastAsia"/>
        </w:rPr>
        <w:t>，</w:t>
      </w:r>
      <w:r w:rsidR="001F3C56">
        <w:rPr>
          <w:rFonts w:hint="eastAsia"/>
        </w:rPr>
        <w:t>共同</w:t>
      </w:r>
      <w:r w:rsidR="00D04A77" w:rsidRPr="0049083B">
        <w:rPr>
          <w:rFonts w:hint="eastAsia"/>
          <w:color w:val="EE0000"/>
        </w:rPr>
        <w:t>推廣</w:t>
      </w:r>
      <w:r w:rsidR="00D04A77" w:rsidRPr="0049083B">
        <w:rPr>
          <w:color w:val="EE0000"/>
        </w:rPr>
        <w:t>TextileCloud™</w:t>
      </w:r>
      <w:r w:rsidR="00D04A77" w:rsidRPr="0049083B">
        <w:rPr>
          <w:rFonts w:hint="eastAsia"/>
          <w:color w:val="EE0000"/>
        </w:rPr>
        <w:t>平台與布料掃描技術，希望讓台灣的創新技術與國際供應鏈</w:t>
      </w:r>
      <w:r w:rsidR="006F64B8">
        <w:rPr>
          <w:rFonts w:hint="eastAsia"/>
          <w:color w:val="EE0000"/>
        </w:rPr>
        <w:t>接軌</w:t>
      </w:r>
      <w:r w:rsidR="00D04A77" w:rsidRPr="0049083B">
        <w:rPr>
          <w:rFonts w:hint="eastAsia"/>
          <w:color w:val="EE0000"/>
        </w:rPr>
        <w:t>，並提升國內廠</w:t>
      </w:r>
      <w:r w:rsidR="00D04A77" w:rsidRPr="0049083B">
        <w:rPr>
          <w:color w:val="EE0000"/>
        </w:rPr>
        <w:t>商的</w:t>
      </w:r>
      <w:r w:rsidR="00D04A77" w:rsidRPr="0049083B">
        <w:rPr>
          <w:rFonts w:hint="eastAsia"/>
          <w:color w:val="EE0000"/>
        </w:rPr>
        <w:t>數位化比例</w:t>
      </w:r>
      <w:r w:rsidR="00D04A77" w:rsidRPr="0049083B">
        <w:rPr>
          <w:rFonts w:hint="eastAsia"/>
        </w:rPr>
        <w:t>。</w:t>
      </w:r>
      <w:r w:rsidR="00520BBB">
        <w:rPr>
          <w:rFonts w:hint="eastAsia"/>
        </w:rPr>
        <w:t>而</w:t>
      </w:r>
      <w:r w:rsidR="00D0628F" w:rsidRPr="00641A57">
        <w:t>2025</w:t>
      </w:r>
      <w:r w:rsidR="00D0628F" w:rsidRPr="00641A57">
        <w:t>年，</w:t>
      </w:r>
      <w:r w:rsidR="00D0628F" w:rsidRPr="00641A57">
        <w:t>Frontier.cool</w:t>
      </w:r>
      <w:r w:rsidR="00D0628F" w:rsidRPr="00641A57">
        <w:t>與</w:t>
      </w:r>
      <w:r w:rsidR="00D0628F" w:rsidRPr="00641A57">
        <w:t>AADT</w:t>
      </w:r>
      <w:r w:rsidR="00D0628F" w:rsidRPr="00641A57">
        <w:t>再度合作</w:t>
      </w:r>
      <w:r w:rsidR="00D0628F">
        <w:rPr>
          <w:rFonts w:hint="eastAsia"/>
        </w:rPr>
        <w:t>，</w:t>
      </w:r>
      <w:r w:rsidR="00D0628F" w:rsidRPr="00641A57">
        <w:t>推動「</w:t>
      </w:r>
      <w:r w:rsidR="00D0628F" w:rsidRPr="00641A57">
        <w:t>meta-fabric</w:t>
      </w:r>
      <w:r w:rsidR="00D0628F" w:rsidRPr="00641A57">
        <w:t>數位布料圖庫」計畫</w:t>
      </w:r>
      <w:r w:rsidR="003352E8">
        <w:rPr>
          <w:rStyle w:val="afff9"/>
        </w:rPr>
        <w:footnoteReference w:id="32"/>
      </w:r>
      <w:r w:rsidR="00D0628F" w:rsidRPr="00641A57">
        <w:t>，專為服裝設計、</w:t>
      </w:r>
      <w:r w:rsidR="00D0628F" w:rsidRPr="00641A57">
        <w:t>3D</w:t>
      </w:r>
      <w:r w:rsidR="00D0628F" w:rsidRPr="00641A57">
        <w:t>動畫、創意設計</w:t>
      </w:r>
      <w:r w:rsidR="0028670F">
        <w:rPr>
          <w:rFonts w:hint="eastAsia"/>
        </w:rPr>
        <w:t>相關的</w:t>
      </w:r>
      <w:r w:rsidR="00D0628F" w:rsidRPr="00641A57">
        <w:t>教育端與創作產業提供素材來源。</w:t>
      </w:r>
      <w:r w:rsidR="008A7D96">
        <w:rPr>
          <w:rFonts w:hint="eastAsia"/>
        </w:rPr>
        <w:t>透過此計畫，雙方都</w:t>
      </w:r>
      <w:r w:rsidR="00D63DC8" w:rsidRPr="0028670F">
        <w:rPr>
          <w:rFonts w:hint="eastAsia"/>
          <w:color w:val="156082" w:themeColor="accent1"/>
        </w:rPr>
        <w:t>利用</w:t>
      </w:r>
      <w:r w:rsidR="008A7D96" w:rsidRPr="0028670F">
        <w:rPr>
          <w:rFonts w:hint="eastAsia"/>
          <w:color w:val="156082" w:themeColor="accent1"/>
        </w:rPr>
        <w:t>與</w:t>
      </w:r>
      <w:r w:rsidR="00D63DC8" w:rsidRPr="0028670F">
        <w:rPr>
          <w:rFonts w:hint="eastAsia"/>
          <w:color w:val="156082" w:themeColor="accent1"/>
        </w:rPr>
        <w:t>既有夥伴的關係網絡來互利互惠</w:t>
      </w:r>
      <w:r w:rsidR="00D63DC8">
        <w:rPr>
          <w:rFonts w:hint="eastAsia"/>
        </w:rPr>
        <w:t>，</w:t>
      </w:r>
      <w:r w:rsidR="008A7D96">
        <w:rPr>
          <w:rFonts w:hint="eastAsia"/>
        </w:rPr>
        <w:t>成功</w:t>
      </w:r>
      <w:r w:rsidR="00D0628F" w:rsidRPr="00524338">
        <w:rPr>
          <w:color w:val="156082" w:themeColor="accent1"/>
        </w:rPr>
        <w:t>提升</w:t>
      </w:r>
      <w:r w:rsidR="00C15FF6">
        <w:rPr>
          <w:rFonts w:hint="eastAsia"/>
          <w:color w:val="156082" w:themeColor="accent1"/>
        </w:rPr>
        <w:t>平台中</w:t>
      </w:r>
      <w:r w:rsidR="00D0628F" w:rsidRPr="00524338">
        <w:rPr>
          <w:color w:val="156082" w:themeColor="accent1"/>
        </w:rPr>
        <w:t>布片再利用率</w:t>
      </w:r>
      <w:r w:rsidR="00D63DC8" w:rsidRPr="00524338">
        <w:rPr>
          <w:rFonts w:hint="eastAsia"/>
          <w:color w:val="156082" w:themeColor="accent1"/>
        </w:rPr>
        <w:t>、</w:t>
      </w:r>
      <w:r w:rsidR="00D0628F" w:rsidRPr="00524338">
        <w:rPr>
          <w:color w:val="156082" w:themeColor="accent1"/>
        </w:rPr>
        <w:t>吸引更多使用者參與</w:t>
      </w:r>
      <w:r w:rsidR="00D0628F" w:rsidRPr="00641A57">
        <w:t>，</w:t>
      </w:r>
      <w:r w:rsidR="00F77DC6" w:rsidRPr="00BC5B3B">
        <w:rPr>
          <w:color w:val="156082" w:themeColor="accent1"/>
        </w:rPr>
        <w:t>強化</w:t>
      </w:r>
      <w:r w:rsidR="008705DC" w:rsidRPr="00BC5B3B">
        <w:rPr>
          <w:color w:val="156082" w:themeColor="accent1"/>
        </w:rPr>
        <w:t>Frontier.cool</w:t>
      </w:r>
      <w:r w:rsidR="008705DC" w:rsidRPr="00BC5B3B">
        <w:rPr>
          <w:rFonts w:hint="eastAsia"/>
          <w:color w:val="156082" w:themeColor="accent1"/>
        </w:rPr>
        <w:t>在產業中</w:t>
      </w:r>
      <w:r w:rsidR="00F77DC6" w:rsidRPr="00BC5B3B">
        <w:rPr>
          <w:color w:val="156082" w:themeColor="accent1"/>
        </w:rPr>
        <w:t>的地位</w:t>
      </w:r>
      <w:r w:rsidR="001A43E5" w:rsidRPr="00BC5B3B">
        <w:rPr>
          <w:rFonts w:hint="eastAsia"/>
          <w:color w:val="156082" w:themeColor="accent1"/>
        </w:rPr>
        <w:t>。</w:t>
      </w:r>
    </w:p>
    <w:p w14:paraId="059C9A6B" w14:textId="7D905030" w:rsidR="00EB3653" w:rsidRPr="003641A6" w:rsidRDefault="006F64B8" w:rsidP="00EB3653">
      <w:pPr>
        <w:pStyle w:val="15"/>
        <w:ind w:firstLine="480"/>
      </w:pPr>
      <w:commentRangeStart w:id="177"/>
      <w:proofErr w:type="gramStart"/>
      <w:r>
        <w:rPr>
          <w:rFonts w:hint="eastAsia"/>
        </w:rPr>
        <w:t>此外，</w:t>
      </w:r>
      <w:proofErr w:type="gramEnd"/>
      <w:r w:rsidR="00A6014F" w:rsidRPr="000D4148">
        <w:t>Frontier.cool</w:t>
      </w:r>
      <w:r w:rsidR="00877788">
        <w:rPr>
          <w:rFonts w:hint="eastAsia"/>
        </w:rPr>
        <w:t>的</w:t>
      </w:r>
      <w:r w:rsidR="00A6014F" w:rsidRPr="000D4148">
        <w:t>數位布片早已</w:t>
      </w:r>
      <w:r w:rsidR="00A6014F">
        <w:rPr>
          <w:rFonts w:hint="eastAsia"/>
        </w:rPr>
        <w:t>融入於</w:t>
      </w:r>
      <w:r w:rsidR="00877788" w:rsidRPr="000D4148">
        <w:t>3D</w:t>
      </w:r>
      <w:r w:rsidR="00877788" w:rsidRPr="000D4148">
        <w:t>服裝科技公司</w:t>
      </w:r>
      <w:r w:rsidR="00877788" w:rsidRPr="000D4148">
        <w:t xml:space="preserve">CLO Virtual Fashion </w:t>
      </w:r>
      <w:r w:rsidR="00A6014F" w:rsidRPr="000D4148">
        <w:t>CLO</w:t>
      </w:r>
      <w:r w:rsidR="00A6014F" w:rsidRPr="000D4148">
        <w:t>所開發的</w:t>
      </w:r>
      <w:r w:rsidR="00A6014F" w:rsidRPr="000D4148">
        <w:t>VStitcher</w:t>
      </w:r>
      <w:r w:rsidR="00A6014F" w:rsidRPr="000D4148">
        <w:t>、</w:t>
      </w:r>
      <w:r w:rsidR="00A6014F" w:rsidRPr="000D4148">
        <w:t>Lotta</w:t>
      </w:r>
      <w:r w:rsidR="00A6014F" w:rsidRPr="000D4148">
        <w:t>等設計工具</w:t>
      </w:r>
      <w:r w:rsidR="00877788">
        <w:rPr>
          <w:rFonts w:hint="eastAsia"/>
        </w:rPr>
        <w:t>中</w:t>
      </w:r>
      <w:r w:rsidR="00A6014F">
        <w:rPr>
          <w:rFonts w:hint="eastAsia"/>
        </w:rPr>
        <w:t>，</w:t>
      </w:r>
      <w:r w:rsidR="00A6014F" w:rsidRPr="000D4148">
        <w:t>用於虛擬打樣</w:t>
      </w:r>
      <w:proofErr w:type="gramStart"/>
      <w:r w:rsidR="00A6014F" w:rsidRPr="000D4148">
        <w:t>與樣衣模擬</w:t>
      </w:r>
      <w:proofErr w:type="gramEnd"/>
      <w:r w:rsidR="00A6014F" w:rsidRPr="000D4148">
        <w:t>等應用。</w:t>
      </w:r>
      <w:r>
        <w:rPr>
          <w:rFonts w:hint="eastAsia"/>
        </w:rPr>
        <w:t>而</w:t>
      </w:r>
      <w:r w:rsidR="00A6014F">
        <w:rPr>
          <w:rFonts w:hint="eastAsia"/>
        </w:rPr>
        <w:t>雙方更在</w:t>
      </w:r>
      <w:r w:rsidR="00A6014F" w:rsidRPr="00B321A4">
        <w:t>2024</w:t>
      </w:r>
      <w:r w:rsidR="00A6014F" w:rsidRPr="00B321A4">
        <w:t>年，</w:t>
      </w:r>
      <w:r w:rsidR="00A6014F" w:rsidRPr="003C3132">
        <w:rPr>
          <w:color w:val="EE0000"/>
        </w:rPr>
        <w:t>進一步將合作關係升級為策略夥伴</w:t>
      </w:r>
      <w:r w:rsidR="00285B9E">
        <w:rPr>
          <w:rStyle w:val="afff9"/>
          <w:color w:val="EE0000"/>
        </w:rPr>
        <w:footnoteReference w:id="33"/>
      </w:r>
      <w:r w:rsidR="00A6014F" w:rsidRPr="003C3132">
        <w:rPr>
          <w:color w:val="EE0000"/>
        </w:rPr>
        <w:t>，不僅延續原有技術對接的基礎，更共同探索更深層次的</w:t>
      </w:r>
      <w:r w:rsidR="00573C84">
        <w:rPr>
          <w:rFonts w:hint="eastAsia"/>
          <w:color w:val="EE0000"/>
        </w:rPr>
        <w:t>數位布料</w:t>
      </w:r>
      <w:r>
        <w:rPr>
          <w:rFonts w:hint="eastAsia"/>
          <w:color w:val="EE0000"/>
        </w:rPr>
        <w:t>創新應用</w:t>
      </w:r>
      <w:r w:rsidR="00A6014F" w:rsidRPr="003C3132">
        <w:rPr>
          <w:color w:val="EE0000"/>
        </w:rPr>
        <w:t>，例如即時渲染、布料物理特性模擬等</w:t>
      </w:r>
      <w:r w:rsidR="00A6014F" w:rsidRPr="00B321A4">
        <w:t>。</w:t>
      </w:r>
      <w:commentRangeEnd w:id="177"/>
      <w:r w:rsidR="00DF32A0">
        <w:rPr>
          <w:rStyle w:val="af7"/>
        </w:rPr>
        <w:commentReference w:id="177"/>
      </w:r>
    </w:p>
    <w:p w14:paraId="3B840016" w14:textId="3901968E" w:rsidR="002612F2" w:rsidRPr="002612F2" w:rsidRDefault="00950868" w:rsidP="00950868">
      <w:pPr>
        <w:pStyle w:val="3"/>
      </w:pPr>
      <w:bookmarkStart w:id="178" w:name="_Toc202118648"/>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78"/>
    </w:p>
    <w:p w14:paraId="31F0F229" w14:textId="45AE80EE"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w:t>
      </w:r>
      <w:r w:rsidR="00AD3854">
        <w:rPr>
          <w:rFonts w:hint="eastAsia"/>
        </w:rPr>
        <w:t>外部</w:t>
      </w:r>
      <w:r w:rsidRPr="007C3C0C">
        <w:t>創新支持基礎（</w:t>
      </w:r>
      <w:r w:rsidRPr="007C3C0C">
        <w:t>2023</w:t>
      </w:r>
      <w:r w:rsidRPr="007C3C0C">
        <w:t>）</w:t>
      </w:r>
    </w:p>
    <w:p w14:paraId="43C6437F" w14:textId="6C1E0FEA" w:rsidR="00C20BBF" w:rsidRDefault="0047322A" w:rsidP="00A83124">
      <w:pPr>
        <w:pStyle w:val="15"/>
        <w:ind w:firstLine="480"/>
      </w:pPr>
      <w:r w:rsidRPr="00BB4C5B">
        <w:t>Frontier.cool</w:t>
      </w:r>
      <w:r w:rsidRPr="00970A71">
        <w:t>藉由參與國</w:t>
      </w:r>
      <w:r>
        <w:rPr>
          <w:rFonts w:hint="eastAsia"/>
        </w:rPr>
        <w:t>際展覽、競賽、投資計畫</w:t>
      </w:r>
      <w:r w:rsidR="00866BAD">
        <w:rPr>
          <w:rFonts w:hint="eastAsia"/>
        </w:rPr>
        <w:t>，來</w:t>
      </w:r>
      <w:r>
        <w:rPr>
          <w:rFonts w:hint="eastAsia"/>
        </w:rPr>
        <w:t>完成</w:t>
      </w:r>
      <w:r w:rsidR="00970A71" w:rsidRPr="00970A71">
        <w:t>外部潛在資源的應用與關係網絡的建構。</w:t>
      </w:r>
      <w:r w:rsidR="00B5704E" w:rsidRPr="00B5704E">
        <w:t>2023</w:t>
      </w:r>
      <w:r w:rsidR="00B5704E" w:rsidRPr="00B5704E">
        <w:t>年</w:t>
      </w:r>
      <w:r w:rsidR="00222A5C">
        <w:rPr>
          <w:rFonts w:hint="eastAsia"/>
        </w:rPr>
        <w:t>，</w:t>
      </w:r>
      <w:r w:rsidR="00222A5C" w:rsidRPr="00B5704E">
        <w:t>Frontier.cool</w:t>
      </w:r>
      <w:r w:rsidR="00B5704E" w:rsidRPr="00B5704E">
        <w:t>獲得國發</w:t>
      </w:r>
      <w:r w:rsidR="00B5704E" w:rsidRPr="00746C0F">
        <w:t>基金的</w:t>
      </w:r>
      <w:proofErr w:type="gramStart"/>
      <w:r w:rsidR="00B5704E" w:rsidRPr="00746C0F">
        <w:t>種子輪</w:t>
      </w:r>
      <w:r w:rsidR="004150C1" w:rsidRPr="00746C0F">
        <w:rPr>
          <w:rFonts w:hint="eastAsia"/>
        </w:rPr>
        <w:t>募資</w:t>
      </w:r>
      <w:proofErr w:type="gramEnd"/>
      <w:r w:rsidR="0091723F">
        <w:rPr>
          <w:rStyle w:val="afff9"/>
        </w:rPr>
        <w:footnoteReference w:id="34"/>
      </w:r>
      <w:r w:rsidR="009A1F21">
        <w:rPr>
          <w:rFonts w:hint="eastAsia"/>
        </w:rPr>
        <w:t>、</w:t>
      </w:r>
      <w:r w:rsidR="006F5518">
        <w:rPr>
          <w:rFonts w:hint="eastAsia"/>
        </w:rPr>
        <w:t>並</w:t>
      </w:r>
      <w:r w:rsidR="009A1F21" w:rsidRPr="00B5704E">
        <w:t>參與「</w:t>
      </w:r>
      <w:proofErr w:type="gramStart"/>
      <w:r w:rsidR="009A1F21" w:rsidRPr="00B5704E">
        <w:t>第二屆去中心</w:t>
      </w:r>
      <w:proofErr w:type="gramEnd"/>
      <w:r w:rsidR="009A1F21" w:rsidRPr="00B5704E">
        <w:t>永續發展論壇」</w:t>
      </w:r>
      <w:r w:rsidR="00A43872">
        <w:rPr>
          <w:rStyle w:val="afff9"/>
        </w:rPr>
        <w:footnoteReference w:id="35"/>
      </w:r>
      <w:r w:rsidR="00B5704E" w:rsidRPr="00B5704E">
        <w:t>，不僅代表</w:t>
      </w:r>
      <w:r w:rsidR="00576FFA">
        <w:rPr>
          <w:rFonts w:hint="eastAsia"/>
        </w:rPr>
        <w:t>政府部門</w:t>
      </w:r>
      <w:r w:rsidR="00B5704E" w:rsidRPr="00B5704E">
        <w:t>對其數位紡織平台潛力的肯定，也</w:t>
      </w:r>
      <w:r w:rsidR="008E5124">
        <w:rPr>
          <w:rFonts w:hint="eastAsia"/>
        </w:rPr>
        <w:t>取得外部</w:t>
      </w:r>
      <w:r w:rsidR="00B5704E" w:rsidRPr="00B5704E">
        <w:lastRenderedPageBreak/>
        <w:t>資金與政</w:t>
      </w:r>
      <w:r w:rsidR="008E5124">
        <w:rPr>
          <w:rFonts w:hint="eastAsia"/>
        </w:rPr>
        <w:t>府</w:t>
      </w:r>
      <w:r w:rsidR="00B5704E" w:rsidRPr="00B5704E">
        <w:t>支持</w:t>
      </w:r>
      <w:r w:rsidR="00A764BB">
        <w:rPr>
          <w:rFonts w:hint="eastAsia"/>
        </w:rPr>
        <w:t>，</w:t>
      </w:r>
      <w:r w:rsidR="00B304EA" w:rsidRPr="006F5518">
        <w:rPr>
          <w:rFonts w:hint="eastAsia"/>
          <w:color w:val="EE0000"/>
        </w:rPr>
        <w:t>團隊</w:t>
      </w:r>
      <w:r w:rsidR="006F5518" w:rsidRPr="006F5518">
        <w:rPr>
          <w:rFonts w:hint="eastAsia"/>
          <w:color w:val="EE0000"/>
        </w:rPr>
        <w:t>亦</w:t>
      </w:r>
      <w:r w:rsidR="00A764BB" w:rsidRPr="006F5518">
        <w:rPr>
          <w:color w:val="EE0000"/>
        </w:rPr>
        <w:t>透過論壇分享與交流，與</w:t>
      </w:r>
      <w:r w:rsidR="00A764BB" w:rsidRPr="006F5518">
        <w:rPr>
          <w:color w:val="EE0000"/>
        </w:rPr>
        <w:t>ESG</w:t>
      </w:r>
      <w:r w:rsidR="00A764BB" w:rsidRPr="006F5518">
        <w:rPr>
          <w:color w:val="EE0000"/>
        </w:rPr>
        <w:t>、</w:t>
      </w:r>
      <w:r w:rsidR="00A764BB" w:rsidRPr="006F5518">
        <w:rPr>
          <w:color w:val="EE0000"/>
        </w:rPr>
        <w:t>AI</w:t>
      </w:r>
      <w:r w:rsidR="00576FFA" w:rsidRPr="006F5518">
        <w:rPr>
          <w:rFonts w:hint="eastAsia"/>
          <w:color w:val="EE0000"/>
        </w:rPr>
        <w:t>等不同</w:t>
      </w:r>
      <w:r w:rsidR="00A764BB" w:rsidRPr="006F5518">
        <w:rPr>
          <w:color w:val="EE0000"/>
        </w:rPr>
        <w:t>領域的新創公司與學研單位建立初步連結</w:t>
      </w:r>
      <w:r w:rsidR="00A764BB" w:rsidRPr="00B5704E">
        <w:t>。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3BFE36E3" w14:textId="078F4BE7" w:rsidR="003B688A" w:rsidRPr="00C20BBF" w:rsidRDefault="0096164A" w:rsidP="009C1D8F">
      <w:pPr>
        <w:pStyle w:val="15"/>
        <w:ind w:firstLine="480"/>
      </w:pPr>
      <w:r w:rsidRPr="0096164A">
        <w:t>2024</w:t>
      </w:r>
      <w:r w:rsidRPr="0096164A">
        <w:t>年，</w:t>
      </w:r>
      <w:r w:rsidRPr="0096164A">
        <w:t>Frontier.cool</w:t>
      </w:r>
      <w:r w:rsidR="00343E5C">
        <w:rPr>
          <w:rFonts w:hint="eastAsia"/>
        </w:rPr>
        <w:t>在</w:t>
      </w:r>
      <w:r w:rsidRPr="0096164A">
        <w:t>新創國際發展計畫</w:t>
      </w:r>
      <w:r w:rsidRPr="0096164A">
        <w:t>G Camp</w:t>
      </w:r>
      <w:r w:rsidR="00343E5C">
        <w:rPr>
          <w:rFonts w:hint="eastAsia"/>
        </w:rPr>
        <w:t>帶領之下，遠</w:t>
      </w:r>
      <w:r w:rsidRPr="0096164A">
        <w:t>赴歐洲</w:t>
      </w:r>
      <w:r w:rsidR="00E54AEA">
        <w:rPr>
          <w:rFonts w:hint="eastAsia"/>
        </w:rPr>
        <w:t>葡萄牙</w:t>
      </w:r>
      <w:r w:rsidRPr="0096164A">
        <w:t>參與全球科技新創盛會</w:t>
      </w:r>
      <w:r w:rsidRPr="0096164A">
        <w:t>Web Summit</w:t>
      </w:r>
      <w:r w:rsidR="00B3795C">
        <w:rPr>
          <w:rStyle w:val="afff9"/>
        </w:rPr>
        <w:footnoteReference w:id="36"/>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r w:rsidR="00ED0AD0" w:rsidRPr="00ED0AD0">
        <w:t>2025</w:t>
      </w:r>
      <w:r w:rsidR="00ED0AD0" w:rsidRPr="00ED0AD0">
        <w:t>年，</w:t>
      </w:r>
      <w:r w:rsidR="00ED0AD0" w:rsidRPr="00ED0AD0">
        <w:t>Frontier.cool</w:t>
      </w:r>
      <w:r w:rsidR="00ED0AD0" w:rsidRPr="00ED0AD0">
        <w:t>參與</w:t>
      </w:r>
      <w:r w:rsidR="00ED0AD0" w:rsidRPr="00ED0AD0">
        <w:t>Bharat Tex 2025</w:t>
      </w:r>
      <w:r w:rsidR="00ED0AD0" w:rsidRPr="00ED0AD0">
        <w:t>印度全球紡織展</w:t>
      </w:r>
      <w:r w:rsidR="00343E5C">
        <w:rPr>
          <w:rStyle w:val="afff9"/>
        </w:rPr>
        <w:footnoteReference w:id="37"/>
      </w:r>
      <w:r w:rsidR="00ED0AD0" w:rsidRPr="00ED0AD0">
        <w:t>，該展會聚集超過</w:t>
      </w:r>
      <w:r w:rsidR="00ED0AD0" w:rsidRPr="00ED0AD0">
        <w:t>3,500</w:t>
      </w:r>
      <w:r w:rsidR="00ED0AD0" w:rsidRPr="00ED0AD0">
        <w:t>家企業與</w:t>
      </w:r>
      <w:r w:rsidR="00ED0AD0" w:rsidRPr="00ED0AD0">
        <w:t>100,000</w:t>
      </w:r>
      <w:r w:rsidR="00ED0AD0" w:rsidRPr="00ED0AD0">
        <w:t>名參觀者，是</w:t>
      </w:r>
      <w:r w:rsidR="00343E5C">
        <w:rPr>
          <w:rFonts w:hint="eastAsia"/>
        </w:rPr>
        <w:t>國際上</w:t>
      </w:r>
      <w:r w:rsidR="00ED0AD0" w:rsidRPr="00ED0AD0">
        <w:t>重要的</w:t>
      </w:r>
      <w:r w:rsidR="00ED0AD0" w:rsidRPr="00ED0AD0">
        <w:t>B2B</w:t>
      </w:r>
      <w:r w:rsidR="00ED0AD0" w:rsidRPr="00ED0AD0">
        <w:t>紡織合作</w:t>
      </w:r>
      <w:r w:rsidR="00CB6A68">
        <w:rPr>
          <w:rFonts w:hint="eastAsia"/>
        </w:rPr>
        <w:t>管道</w:t>
      </w:r>
      <w:r w:rsidR="00BB0281">
        <w:rPr>
          <w:rFonts w:hint="eastAsia"/>
        </w:rPr>
        <w:t>，</w:t>
      </w:r>
      <w:r w:rsidR="00BB0281" w:rsidRPr="00284D53">
        <w:rPr>
          <w:rFonts w:hint="eastAsia"/>
          <w:color w:val="EE0000"/>
        </w:rPr>
        <w:t>使</w:t>
      </w:r>
      <w:r w:rsidR="008E613B" w:rsidRPr="00284D53">
        <w:rPr>
          <w:color w:val="EE0000"/>
        </w:rPr>
        <w:t>Frontier.cool</w:t>
      </w:r>
      <w:r w:rsidR="00ED0AD0" w:rsidRPr="00284D53">
        <w:rPr>
          <w:color w:val="EE0000"/>
        </w:rPr>
        <w:t>獲得與</w:t>
      </w:r>
      <w:r w:rsidR="00ED0AD0" w:rsidRPr="00284D53">
        <w:rPr>
          <w:color w:val="EE0000"/>
        </w:rPr>
        <w:t>Texperts</w:t>
      </w:r>
      <w:r w:rsidR="00ED0AD0" w:rsidRPr="00284D53">
        <w:rPr>
          <w:color w:val="EE0000"/>
        </w:rPr>
        <w:t>等國際企業接洽的機會，也強化自身作為布料數位化解決方案</w:t>
      </w:r>
      <w:r w:rsidR="00284D53">
        <w:rPr>
          <w:rFonts w:hint="eastAsia"/>
          <w:color w:val="EE0000"/>
        </w:rPr>
        <w:t>服務商</w:t>
      </w:r>
      <w:r w:rsidR="00054568">
        <w:rPr>
          <w:rFonts w:hint="eastAsia"/>
          <w:color w:val="EE0000"/>
        </w:rPr>
        <w:t>在國際上</w:t>
      </w:r>
      <w:r w:rsidR="00ED0AD0" w:rsidRPr="00284D53">
        <w:rPr>
          <w:color w:val="EE0000"/>
        </w:rPr>
        <w:t>品牌定位</w:t>
      </w:r>
      <w:r w:rsidR="00ED0AD0" w:rsidRPr="00ED0AD0">
        <w:t>。</w:t>
      </w:r>
      <w:r w:rsidR="00091F8A">
        <w:rPr>
          <w:rFonts w:hint="eastAsia"/>
        </w:rPr>
        <w:t>而積極</w:t>
      </w:r>
      <w:r w:rsidR="004B517A" w:rsidRPr="004B517A">
        <w:t>與外部單位建立連結的策略，</w:t>
      </w:r>
      <w:r w:rsidR="004B517A" w:rsidRPr="0011264E">
        <w:rPr>
          <w:color w:val="EE0000"/>
        </w:rPr>
        <w:t>不僅提升</w:t>
      </w:r>
      <w:r w:rsidR="004B517A" w:rsidRPr="0011264E">
        <w:rPr>
          <w:color w:val="EE0000"/>
        </w:rPr>
        <w:t>Frontier.cool</w:t>
      </w:r>
      <w:r w:rsidR="004B517A" w:rsidRPr="0011264E">
        <w:rPr>
          <w:color w:val="EE0000"/>
        </w:rPr>
        <w:t>在紡織產業的</w:t>
      </w:r>
      <w:r w:rsidR="00D4294C" w:rsidRPr="0011264E">
        <w:rPr>
          <w:rFonts w:hint="eastAsia"/>
          <w:color w:val="EE0000"/>
        </w:rPr>
        <w:t>能見度</w:t>
      </w:r>
      <w:r w:rsidR="004B517A" w:rsidRPr="0011264E">
        <w:rPr>
          <w:color w:val="EE0000"/>
        </w:rPr>
        <w:t>，更有助於其在技術導入、市場推廣</w:t>
      </w:r>
      <w:r w:rsidR="00091F8A" w:rsidRPr="0011264E">
        <w:rPr>
          <w:rFonts w:hint="eastAsia"/>
          <w:color w:val="EE0000"/>
        </w:rPr>
        <w:t>方面</w:t>
      </w:r>
      <w:r w:rsidR="004B517A" w:rsidRPr="0011264E">
        <w:rPr>
          <w:color w:val="EE0000"/>
        </w:rPr>
        <w:t>擴展能量，形成技術與市場兩端兼顧的創新</w:t>
      </w:r>
      <w:r w:rsidR="00F22EEE" w:rsidRPr="0011264E">
        <w:rPr>
          <w:rFonts w:hint="eastAsia"/>
          <w:color w:val="EE0000"/>
        </w:rPr>
        <w:t>策略</w:t>
      </w:r>
      <w:r w:rsidR="004B517A" w:rsidRPr="004B517A">
        <w:t>。</w:t>
      </w:r>
    </w:p>
    <w:p w14:paraId="37903D21" w14:textId="3E4C329C" w:rsidR="001A7C22" w:rsidRDefault="00905A4D" w:rsidP="00905A4D">
      <w:pPr>
        <w:pStyle w:val="3"/>
      </w:pPr>
      <w:bookmarkStart w:id="179" w:name="_Toc202118649"/>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79"/>
    </w:p>
    <w:p w14:paraId="2971B0D8" w14:textId="160845CB" w:rsidR="007C7D6C" w:rsidRPr="00C7374D" w:rsidRDefault="006A2421" w:rsidP="007C7D6C">
      <w:pPr>
        <w:pStyle w:val="a0"/>
      </w:pPr>
      <w:r>
        <w:rPr>
          <w:rFonts w:hint="eastAsia"/>
        </w:rPr>
        <w:t>雙元策略</w:t>
      </w:r>
      <w:r w:rsidR="007C7D6C" w:rsidRPr="00C7374D">
        <w:t>迭代</w:t>
      </w:r>
      <w:r w:rsidR="007C7D6C" w:rsidRPr="00C7374D">
        <w:rPr>
          <w:rFonts w:hint="eastAsia"/>
        </w:rPr>
        <w:t>永續</w:t>
      </w:r>
      <w:r w:rsidR="007C7D6C" w:rsidRPr="00C7374D">
        <w:t>服務，</w:t>
      </w:r>
      <w:r w:rsidR="007C7D6C" w:rsidRPr="00C7374D">
        <w:rPr>
          <w:rFonts w:hint="eastAsia"/>
        </w:rPr>
        <w:t>「永續顧問輔導</w:t>
      </w:r>
      <w:r w:rsidR="007C7D6C" w:rsidRPr="00C7374D">
        <w:rPr>
          <w:rFonts w:hint="eastAsia"/>
        </w:rPr>
        <w:t>+</w:t>
      </w:r>
      <w:r w:rsidR="007C7D6C" w:rsidRPr="00C7374D">
        <w:rPr>
          <w:rFonts w:hint="eastAsia"/>
        </w:rPr>
        <w:t>系統串接」回應需求</w:t>
      </w:r>
    </w:p>
    <w:p w14:paraId="607183D7" w14:textId="2027BD75" w:rsidR="00E42D9B" w:rsidRDefault="0066674A" w:rsidP="00EC21D0">
      <w:pPr>
        <w:pStyle w:val="15"/>
        <w:ind w:firstLine="480"/>
      </w:pPr>
      <w:r w:rsidRPr="0066674A">
        <w:rPr>
          <w:rFonts w:hint="eastAsia"/>
        </w:rPr>
        <w:t>在永續</w:t>
      </w:r>
      <w:r w:rsidR="00C94FFE">
        <w:rPr>
          <w:rFonts w:hint="eastAsia"/>
        </w:rPr>
        <w:t>服務</w:t>
      </w:r>
      <w:r w:rsidRPr="0066674A">
        <w:rPr>
          <w:rFonts w:hint="eastAsia"/>
        </w:rPr>
        <w:t>發展過程中，</w:t>
      </w:r>
      <w:r w:rsidRPr="0066674A">
        <w:rPr>
          <w:rFonts w:hint="eastAsia"/>
        </w:rPr>
        <w:t>Frontier.cool</w:t>
      </w:r>
      <w:r w:rsidRPr="0066674A">
        <w:rPr>
          <w:rFonts w:hint="eastAsia"/>
        </w:rPr>
        <w:t>展現出兼顧</w:t>
      </w:r>
      <w:r w:rsidR="009E02D7">
        <w:rPr>
          <w:rFonts w:hint="eastAsia"/>
        </w:rPr>
        <w:t>深耕運用</w:t>
      </w:r>
      <w:r w:rsidRPr="0066674A">
        <w:rPr>
          <w:rFonts w:hint="eastAsia"/>
        </w:rPr>
        <w:t>與</w:t>
      </w:r>
      <w:r w:rsidR="009E02D7">
        <w:rPr>
          <w:rFonts w:hint="eastAsia"/>
        </w:rPr>
        <w:t>創新探索</w:t>
      </w:r>
      <w:r w:rsidRPr="0066674A">
        <w:rPr>
          <w:rFonts w:hint="eastAsia"/>
        </w:rPr>
        <w:t>的</w:t>
      </w:r>
      <w:r w:rsidR="00B36504">
        <w:rPr>
          <w:rFonts w:hint="eastAsia"/>
        </w:rPr>
        <w:t>雙</w:t>
      </w:r>
      <w:r w:rsidR="004C183F">
        <w:rPr>
          <w:rFonts w:hint="eastAsia"/>
        </w:rPr>
        <w:t>元</w:t>
      </w:r>
      <w:r w:rsidRPr="0066674A">
        <w:rPr>
          <w:rFonts w:hint="eastAsia"/>
        </w:rPr>
        <w:t>策略。</w:t>
      </w:r>
      <w:r w:rsidR="000D679D" w:rsidRPr="00C76F44">
        <w:rPr>
          <w:rFonts w:hint="eastAsia"/>
        </w:rPr>
        <w:t>最初</w:t>
      </w:r>
      <w:r w:rsidR="000D679D" w:rsidRPr="00C76F44">
        <w:t>在</w:t>
      </w:r>
      <w:r w:rsidR="000D679D" w:rsidRPr="00C76F44">
        <w:t>2021</w:t>
      </w:r>
      <w:r w:rsidR="000D679D" w:rsidRPr="00C76F44">
        <w:t>年</w:t>
      </w:r>
      <w:proofErr w:type="gramStart"/>
      <w:r w:rsidR="000D679D" w:rsidRPr="00C76F44">
        <w:t>期間，</w:t>
      </w:r>
      <w:proofErr w:type="gramEnd"/>
      <w:r w:rsidR="000D679D" w:rsidRPr="00C76F44">
        <w:t>Frontier.cool</w:t>
      </w:r>
      <w:r w:rsidR="000D679D" w:rsidRPr="00C76F44">
        <w:t>即與德國新創公司</w:t>
      </w:r>
      <w:r w:rsidR="000D679D" w:rsidRPr="00C76F44">
        <w:t>Made2Flow</w:t>
      </w:r>
      <w:r w:rsidR="00E67F0B" w:rsidRPr="00C76F44">
        <w:rPr>
          <w:rFonts w:hint="eastAsia"/>
        </w:rPr>
        <w:t>合作</w:t>
      </w:r>
      <w:r w:rsidR="00323E0F" w:rsidRPr="00C76F44">
        <w:rPr>
          <w:rFonts w:hint="eastAsia"/>
        </w:rPr>
        <w:t>，</w:t>
      </w:r>
      <w:r w:rsidR="00861360">
        <w:rPr>
          <w:rFonts w:hint="eastAsia"/>
        </w:rPr>
        <w:t>由</w:t>
      </w:r>
      <w:r w:rsidR="00861360" w:rsidRPr="00C76F44">
        <w:t>Made2Flow</w:t>
      </w:r>
      <w:r w:rsidR="00861360">
        <w:rPr>
          <w:rFonts w:hint="eastAsia"/>
        </w:rPr>
        <w:t>負責提供</w:t>
      </w:r>
      <w:r w:rsidR="00861360" w:rsidRPr="00C76F44">
        <w:rPr>
          <w:rFonts w:hint="eastAsia"/>
        </w:rPr>
        <w:t>全球</w:t>
      </w:r>
      <w:r w:rsidR="00861360" w:rsidRPr="00C76F44">
        <w:rPr>
          <w:rFonts w:hint="eastAsia"/>
        </w:rPr>
        <w:t>LCA</w:t>
      </w:r>
      <w:r w:rsidR="00861360" w:rsidRPr="00C76F44">
        <w:rPr>
          <w:rFonts w:hint="eastAsia"/>
        </w:rPr>
        <w:t>軟體資料庫中</w:t>
      </w:r>
      <w:r w:rsidR="00861360">
        <w:rPr>
          <w:rFonts w:hint="eastAsia"/>
        </w:rPr>
        <w:t>所收錄之</w:t>
      </w:r>
      <w:r w:rsidR="00861360" w:rsidRPr="00C76F44">
        <w:rPr>
          <w:rFonts w:hint="eastAsia"/>
        </w:rPr>
        <w:t>不同原物料的</w:t>
      </w:r>
      <w:proofErr w:type="gramStart"/>
      <w:r w:rsidR="00861360" w:rsidRPr="00C76F44">
        <w:t>平均碳排</w:t>
      </w:r>
      <w:proofErr w:type="gramEnd"/>
      <w:r w:rsidR="00861360" w:rsidRPr="00C76F44">
        <w:t>數據</w:t>
      </w:r>
      <w:r w:rsidR="00861360">
        <w:rPr>
          <w:rFonts w:hint="eastAsia"/>
        </w:rPr>
        <w:t>，結合</w:t>
      </w:r>
      <w:r w:rsidR="00861360" w:rsidRPr="00C76F44">
        <w:t>Frontier.cool</w:t>
      </w:r>
      <w:r w:rsidR="00861360">
        <w:rPr>
          <w:rFonts w:hint="eastAsia"/>
        </w:rPr>
        <w:t>既有的平台開</w:t>
      </w:r>
      <w:r w:rsidR="00A66C64">
        <w:rPr>
          <w:rFonts w:hint="eastAsia"/>
        </w:rPr>
        <w:t>發技術，</w:t>
      </w:r>
      <w:r w:rsidR="00171443" w:rsidRPr="00171443">
        <w:rPr>
          <w:rFonts w:hint="eastAsia"/>
        </w:rPr>
        <w:t>開發出「</w:t>
      </w:r>
      <w:proofErr w:type="gramStart"/>
      <w:r w:rsidR="00171443" w:rsidRPr="00171443">
        <w:rPr>
          <w:rFonts w:hint="eastAsia"/>
        </w:rPr>
        <w:t>布料碳排管理</w:t>
      </w:r>
      <w:proofErr w:type="gramEnd"/>
      <w:r w:rsidR="00171443" w:rsidRPr="00171443">
        <w:rPr>
          <w:rFonts w:hint="eastAsia"/>
        </w:rPr>
        <w:t>平台</w:t>
      </w:r>
      <w:r w:rsidR="00171443" w:rsidRPr="00171443">
        <w:rPr>
          <w:rFonts w:hint="eastAsia"/>
        </w:rPr>
        <w:t>Eco-Impactor®</w:t>
      </w:r>
      <w:r w:rsidR="00171443" w:rsidRPr="00171443">
        <w:rPr>
          <w:rFonts w:hint="eastAsia"/>
        </w:rPr>
        <w:t>」</w:t>
      </w:r>
      <w:r w:rsidR="00DB6A00" w:rsidRPr="00C76F44">
        <w:t>協助品牌商</w:t>
      </w:r>
      <w:r w:rsidR="00DB6A00">
        <w:rPr>
          <w:rFonts w:hint="eastAsia"/>
        </w:rPr>
        <w:t>對產品進行</w:t>
      </w:r>
      <w:r w:rsidR="00DB6A00" w:rsidRPr="00C76F44">
        <w:t>初步的環境影響評估</w:t>
      </w:r>
      <w:r w:rsidR="00A66C64">
        <w:rPr>
          <w:rFonts w:hint="eastAsia"/>
        </w:rPr>
        <w:t>。</w:t>
      </w:r>
      <w:r w:rsidR="00BD5AD1" w:rsidRPr="00C76F44">
        <w:t>使用者可以在平台上</w:t>
      </w:r>
      <w:r w:rsidR="00AC68F4" w:rsidRPr="00451CBB">
        <w:rPr>
          <w:rFonts w:hint="eastAsia"/>
          <w:color w:val="EE0000"/>
        </w:rPr>
        <w:t>預估和比較</w:t>
      </w:r>
      <w:r w:rsidR="00BD5AD1" w:rsidRPr="00C76F44">
        <w:t>不同材質與花色布料所產生的溫室氣體排放、用水量與土地使用等資訊，</w:t>
      </w:r>
      <w:r w:rsidR="00BD5AD1" w:rsidRPr="00057DE3">
        <w:rPr>
          <w:color w:val="156082" w:themeColor="accent1"/>
        </w:rPr>
        <w:t>作為</w:t>
      </w:r>
      <w:r w:rsidR="00E7149F">
        <w:rPr>
          <w:rFonts w:hint="eastAsia"/>
          <w:color w:val="156082" w:themeColor="accent1"/>
        </w:rPr>
        <w:t>規模生產</w:t>
      </w:r>
      <w:r w:rsidR="00BD5AD1" w:rsidRPr="00057DE3">
        <w:rPr>
          <w:color w:val="156082" w:themeColor="accent1"/>
        </w:rPr>
        <w:t>前參考依據，降低生產污染的同時提升選料效率</w:t>
      </w:r>
      <w:r w:rsidR="00BD5AD1" w:rsidRPr="00C76F44">
        <w:t>。</w:t>
      </w:r>
      <w:r w:rsidR="005A5399">
        <w:rPr>
          <w:rFonts w:hint="eastAsia"/>
        </w:rPr>
        <w:t>但是</w:t>
      </w:r>
      <w:r w:rsidR="00E42D9B" w:rsidRPr="00E42D9B">
        <w:t>Eco-Impactor®</w:t>
      </w:r>
      <w:r w:rsidR="009F6E77">
        <w:rPr>
          <w:rFonts w:hint="eastAsia"/>
        </w:rPr>
        <w:t>的</w:t>
      </w:r>
      <w:r w:rsidR="00E42D9B" w:rsidRPr="00E42D9B">
        <w:t>數據是</w:t>
      </w:r>
      <w:r w:rsidR="002A3898">
        <w:rPr>
          <w:rFonts w:hint="eastAsia"/>
        </w:rPr>
        <w:t>由</w:t>
      </w:r>
      <w:r w:rsidR="009F6E77">
        <w:rPr>
          <w:rFonts w:hint="eastAsia"/>
        </w:rPr>
        <w:t>歷史</w:t>
      </w:r>
      <w:r w:rsidR="00E42D9B" w:rsidRPr="00E42D9B">
        <w:t>平均值</w:t>
      </w:r>
      <w:r w:rsidR="009F6E77">
        <w:rPr>
          <w:rFonts w:hint="eastAsia"/>
        </w:rPr>
        <w:t>預</w:t>
      </w:r>
      <w:r w:rsidR="00A01AAB">
        <w:rPr>
          <w:rFonts w:hint="eastAsia"/>
        </w:rPr>
        <w:t>估</w:t>
      </w:r>
      <w:r w:rsidR="009F6E77">
        <w:rPr>
          <w:rFonts w:hint="eastAsia"/>
        </w:rPr>
        <w:t>產生</w:t>
      </w:r>
      <w:r w:rsidR="00E42D9B" w:rsidRPr="00E42D9B">
        <w:t>，</w:t>
      </w:r>
      <w:r w:rsidR="00A25B17">
        <w:rPr>
          <w:rFonts w:hint="eastAsia"/>
        </w:rPr>
        <w:t>平台</w:t>
      </w:r>
      <w:r w:rsidR="00B85D51" w:rsidRPr="00B85D51">
        <w:t>實際推行後</w:t>
      </w:r>
      <w:r w:rsidR="00CD79DF">
        <w:rPr>
          <w:rFonts w:hint="eastAsia"/>
          <w:color w:val="EE0000"/>
        </w:rPr>
        <w:t>許多</w:t>
      </w:r>
      <w:r w:rsidR="00CD79DF" w:rsidRPr="00805E7B">
        <w:rPr>
          <w:color w:val="EE0000"/>
        </w:rPr>
        <w:t>設計師與品牌</w:t>
      </w:r>
      <w:r w:rsidR="00CD79DF">
        <w:rPr>
          <w:rFonts w:hint="eastAsia"/>
          <w:color w:val="EE0000"/>
        </w:rPr>
        <w:t>商</w:t>
      </w:r>
      <w:r w:rsidR="00CD79DF" w:rsidRPr="00805E7B">
        <w:rPr>
          <w:color w:val="EE0000"/>
        </w:rPr>
        <w:t>反映</w:t>
      </w:r>
      <w:r w:rsidR="00CD79DF" w:rsidRPr="00805E7B">
        <w:rPr>
          <w:rFonts w:hint="eastAsia"/>
          <w:color w:val="EE0000"/>
        </w:rPr>
        <w:t>預估資料</w:t>
      </w:r>
      <w:r w:rsidR="008058D7">
        <w:rPr>
          <w:rFonts w:hint="eastAsia"/>
          <w:color w:val="EE0000"/>
        </w:rPr>
        <w:t>不具備真實</w:t>
      </w:r>
      <w:r w:rsidR="00CD79DF" w:rsidRPr="00805E7B">
        <w:rPr>
          <w:color w:val="EE0000"/>
        </w:rPr>
        <w:t>性與</w:t>
      </w:r>
      <w:r w:rsidR="00CD79DF">
        <w:rPr>
          <w:rFonts w:hint="eastAsia"/>
          <w:color w:val="EE0000"/>
        </w:rPr>
        <w:t>準確度</w:t>
      </w:r>
      <w:r w:rsidR="008058D7">
        <w:rPr>
          <w:rFonts w:hint="eastAsia"/>
          <w:color w:val="EE0000"/>
        </w:rPr>
        <w:t>，</w:t>
      </w:r>
      <w:r w:rsidR="00F14527">
        <w:rPr>
          <w:rFonts w:hint="eastAsia"/>
          <w:color w:val="EE0000"/>
        </w:rPr>
        <w:t>無法</w:t>
      </w:r>
      <w:r w:rsidR="008058D7">
        <w:rPr>
          <w:rFonts w:hint="eastAsia"/>
          <w:color w:val="EE0000"/>
        </w:rPr>
        <w:t>回應國</w:t>
      </w:r>
      <w:r w:rsidR="008058D7">
        <w:rPr>
          <w:rFonts w:hint="eastAsia"/>
          <w:color w:val="EE0000"/>
        </w:rPr>
        <w:lastRenderedPageBreak/>
        <w:t>際準則中</w:t>
      </w:r>
      <w:r w:rsidR="00F14527">
        <w:rPr>
          <w:rFonts w:hint="eastAsia"/>
          <w:color w:val="EE0000"/>
        </w:rPr>
        <w:t>揭露</w:t>
      </w:r>
      <w:r w:rsidR="008058D7">
        <w:rPr>
          <w:rFonts w:hint="eastAsia"/>
          <w:color w:val="EE0000"/>
        </w:rPr>
        <w:t>商品碳足跡的</w:t>
      </w:r>
      <w:r w:rsidR="00F14527">
        <w:rPr>
          <w:rFonts w:hint="eastAsia"/>
          <w:color w:val="EE0000"/>
        </w:rPr>
        <w:t>要求</w:t>
      </w:r>
      <w:r w:rsidR="00167B0C">
        <w:rPr>
          <w:rFonts w:hint="eastAsia"/>
        </w:rPr>
        <w:t>。</w:t>
      </w:r>
    </w:p>
    <w:p w14:paraId="778517E5" w14:textId="77777777" w:rsidR="00682B28" w:rsidRDefault="00682B28" w:rsidP="00682B28">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proofErr w:type="gramStart"/>
      <w:r w:rsidRPr="00B23DA7">
        <w:rPr>
          <w:rFonts w:hint="eastAsia"/>
        </w:rPr>
        <w:t>做碳足跡</w:t>
      </w:r>
      <w:proofErr w:type="gramEnd"/>
      <w:r w:rsidRPr="00B23DA7">
        <w:rPr>
          <w:rFonts w:hint="eastAsia"/>
        </w:rPr>
        <w:t>預測</w:t>
      </w:r>
      <w:r>
        <w:rPr>
          <w:rFonts w:hint="eastAsia"/>
        </w:rPr>
        <w:t>。</w:t>
      </w:r>
      <w:r w:rsidRPr="00B23DA7">
        <w:rPr>
          <w:rFonts w:hint="eastAsia"/>
        </w:rPr>
        <w:t>但是不</w:t>
      </w:r>
      <w:proofErr w:type="gramStart"/>
      <w:r w:rsidRPr="00B23DA7">
        <w:rPr>
          <w:rFonts w:hint="eastAsia"/>
        </w:rPr>
        <w:t>準</w:t>
      </w:r>
      <w:proofErr w:type="gramEnd"/>
      <w:r w:rsidRPr="00B23DA7">
        <w:rPr>
          <w:rFonts w:hint="eastAsia"/>
        </w:rPr>
        <w:t>，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463C63F1" w14:textId="53793C42" w:rsidR="00682B28" w:rsidRDefault="0038451C" w:rsidP="00566368">
      <w:pPr>
        <w:pStyle w:val="15"/>
        <w:ind w:firstLine="480"/>
      </w:pPr>
      <w:r>
        <w:rPr>
          <w:rFonts w:hint="eastAsia"/>
        </w:rPr>
        <w:t>因此，團隊重新調整</w:t>
      </w:r>
      <w:r w:rsidRPr="0038451C">
        <w:rPr>
          <w:rFonts w:hint="eastAsia"/>
        </w:rPr>
        <w:t>做法，建立「永續顧問輔導</w:t>
      </w:r>
      <w:r w:rsidRPr="0038451C">
        <w:rPr>
          <w:rFonts w:hint="eastAsia"/>
        </w:rPr>
        <w:t>+</w:t>
      </w:r>
      <w:r w:rsidRPr="0038451C">
        <w:rPr>
          <w:rFonts w:hint="eastAsia"/>
        </w:rPr>
        <w:t>系統串接」的雙軌機制</w:t>
      </w:r>
      <w:r w:rsidR="00D67358">
        <w:rPr>
          <w:rFonts w:hint="eastAsia"/>
        </w:rPr>
        <w:t>。</w:t>
      </w:r>
      <w:r w:rsidRPr="0038451C">
        <w:t>考量</w:t>
      </w:r>
      <w:r w:rsidR="00D67358">
        <w:rPr>
          <w:rFonts w:hint="eastAsia"/>
        </w:rPr>
        <w:t>到團隊內部都是工程與紡織背景的成員，缺乏專業</w:t>
      </w:r>
      <w:r w:rsidRPr="0038451C">
        <w:t>碳</w:t>
      </w:r>
      <w:r w:rsidR="0096788C">
        <w:rPr>
          <w:rFonts w:hint="eastAsia"/>
        </w:rPr>
        <w:t>足跡</w:t>
      </w:r>
      <w:r w:rsidRPr="0038451C">
        <w:t>的技術能力，</w:t>
      </w:r>
      <w:r w:rsidRPr="0038451C">
        <w:t>Frontier.cool</w:t>
      </w:r>
      <w:r w:rsidR="00D67358">
        <w:rPr>
          <w:rFonts w:hint="eastAsia"/>
        </w:rPr>
        <w:t>遂</w:t>
      </w:r>
      <w:r w:rsidRPr="0038451C">
        <w:t>選擇與</w:t>
      </w:r>
      <w:r w:rsidR="00D67358">
        <w:rPr>
          <w:rFonts w:hint="eastAsia"/>
        </w:rPr>
        <w:t>國內</w:t>
      </w:r>
      <w:r w:rsidRPr="0038451C">
        <w:t>專業顧問公司合作，</w:t>
      </w:r>
      <w:r w:rsidR="00D67358" w:rsidRPr="00445DFA">
        <w:rPr>
          <w:rFonts w:hint="eastAsia"/>
          <w:color w:val="EE0000"/>
        </w:rPr>
        <w:t>由</w:t>
      </w:r>
      <w:r w:rsidR="00516175" w:rsidRPr="00445DFA">
        <w:rPr>
          <w:rFonts w:hint="eastAsia"/>
          <w:color w:val="EE0000"/>
        </w:rPr>
        <w:t>外部</w:t>
      </w:r>
      <w:r w:rsidR="00D67358" w:rsidRPr="00445DFA">
        <w:rPr>
          <w:rFonts w:hint="eastAsia"/>
          <w:color w:val="EE0000"/>
        </w:rPr>
        <w:t>機構來</w:t>
      </w:r>
      <w:r w:rsidRPr="00445DFA">
        <w:rPr>
          <w:color w:val="EE0000"/>
        </w:rPr>
        <w:t>輔導供應商完成</w:t>
      </w:r>
      <w:proofErr w:type="gramStart"/>
      <w:r w:rsidRPr="00445DFA">
        <w:rPr>
          <w:color w:val="EE0000"/>
        </w:rPr>
        <w:t>實際碳排</w:t>
      </w:r>
      <w:proofErr w:type="gramEnd"/>
      <w:r w:rsidRPr="00445DFA">
        <w:rPr>
          <w:color w:val="EE0000"/>
        </w:rPr>
        <w:t>資料的收集與計算</w:t>
      </w:r>
      <w:r w:rsidRPr="0038451C">
        <w:t>，</w:t>
      </w:r>
      <w:proofErr w:type="gramStart"/>
      <w:r w:rsidR="00D67358" w:rsidRPr="00516175">
        <w:rPr>
          <w:rFonts w:hint="eastAsia"/>
          <w:color w:val="EE0000"/>
        </w:rPr>
        <w:t>團隊僅</w:t>
      </w:r>
      <w:r w:rsidRPr="00516175">
        <w:rPr>
          <w:color w:val="EE0000"/>
        </w:rPr>
        <w:t>則負責</w:t>
      </w:r>
      <w:proofErr w:type="gramEnd"/>
      <w:r w:rsidRPr="00516175">
        <w:rPr>
          <w:color w:val="EE0000"/>
        </w:rPr>
        <w:t>將</w:t>
      </w:r>
      <w:r w:rsidR="00C4233B">
        <w:rPr>
          <w:rFonts w:hint="eastAsia"/>
          <w:color w:val="EE0000"/>
        </w:rPr>
        <w:t>調查產生的真實資料</w:t>
      </w:r>
      <w:r w:rsidRPr="00516175">
        <w:rPr>
          <w:color w:val="EE0000"/>
        </w:rPr>
        <w:t>整合進</w:t>
      </w:r>
      <w:r w:rsidRPr="00516175">
        <w:rPr>
          <w:color w:val="EE0000"/>
        </w:rPr>
        <w:t>TextileCloud™</w:t>
      </w:r>
      <w:r w:rsidRPr="00516175">
        <w:rPr>
          <w:color w:val="EE0000"/>
        </w:rPr>
        <w:t>系統</w:t>
      </w:r>
      <w:r w:rsidRPr="0038451C">
        <w:t>，讓真實碳足跡能呈現在數位布片的資料欄位中。</w:t>
      </w:r>
      <w:r w:rsidR="00F81EE5">
        <w:rPr>
          <w:rFonts w:hint="eastAsia"/>
        </w:rPr>
        <w:t>此策略讓團隊一方面可以發展</w:t>
      </w:r>
      <w:r w:rsidR="00F81EE5">
        <w:rPr>
          <w:rFonts w:hint="eastAsia"/>
        </w:rPr>
        <w:t>Eco-Impactor®</w:t>
      </w:r>
      <w:r w:rsidR="00F81EE5">
        <w:rPr>
          <w:rFonts w:hint="eastAsia"/>
        </w:rPr>
        <w:t>平台中快速試算的功能，另一方面也能透過實際數據強化</w:t>
      </w:r>
      <w:r w:rsidR="00F81EE5" w:rsidRPr="0038451C">
        <w:t>TextileCloud™</w:t>
      </w:r>
      <w:r w:rsidR="00F81EE5">
        <w:rPr>
          <w:rFonts w:hint="eastAsia"/>
        </w:rPr>
        <w:t>平台資料的可信度與實用性。讓數位布片不再只是展示用的數位檔案，而是被深耕運用後</w:t>
      </w:r>
      <w:r w:rsidR="00F81EE5" w:rsidRPr="00306631">
        <w:rPr>
          <w:color w:val="156082" w:themeColor="accent1"/>
        </w:rPr>
        <w:t>轉化為可承載環境資訊的數位載體</w:t>
      </w:r>
      <w:r w:rsidR="00F81EE5">
        <w:rPr>
          <w:rFonts w:hint="eastAsia"/>
          <w:color w:val="156082" w:themeColor="accent1"/>
        </w:rPr>
        <w:t>。</w:t>
      </w:r>
      <w:r w:rsidR="00F81EE5">
        <w:rPr>
          <w:rFonts w:hint="eastAsia"/>
        </w:rPr>
        <w:t>此</w:t>
      </w:r>
      <w:r w:rsidR="00173AEF">
        <w:rPr>
          <w:rFonts w:hint="eastAsia"/>
        </w:rPr>
        <w:t>策略</w:t>
      </w:r>
      <w:r w:rsidR="00F81EE5">
        <w:rPr>
          <w:rFonts w:hint="eastAsia"/>
        </w:rPr>
        <w:t>亦呈現了團隊在不斷變化的產業需求與技術限制</w:t>
      </w:r>
      <w:proofErr w:type="gramStart"/>
      <w:r w:rsidR="00F81EE5">
        <w:rPr>
          <w:rFonts w:hint="eastAsia"/>
        </w:rPr>
        <w:t>之間，</w:t>
      </w:r>
      <w:proofErr w:type="gramEnd"/>
      <w:r w:rsidR="00173AEF">
        <w:rPr>
          <w:rFonts w:hint="eastAsia"/>
        </w:rPr>
        <w:t>傾向與外部機構合作來</w:t>
      </w:r>
      <w:r w:rsidR="00F81EE5">
        <w:rPr>
          <w:rFonts w:hint="eastAsia"/>
        </w:rPr>
        <w:t>找到務實又可行的解法。</w:t>
      </w:r>
    </w:p>
    <w:p w14:paraId="7BBD4F77" w14:textId="77777777" w:rsidR="00D67358" w:rsidRDefault="00D67358" w:rsidP="00D67358">
      <w:pPr>
        <w:pStyle w:val="aff4"/>
        <w:ind w:left="360" w:right="360" w:firstLine="480"/>
      </w:pPr>
      <w:r w:rsidRPr="007A0E0C">
        <w:rPr>
          <w:rFonts w:hint="eastAsia"/>
        </w:rPr>
        <w:t>「</w:t>
      </w:r>
      <w:r w:rsidRPr="00B23DA7">
        <w:rPr>
          <w:rFonts w:hint="eastAsia"/>
        </w:rPr>
        <w:t>後來我們就跟台灣計算碳足跡</w:t>
      </w:r>
      <w:r w:rsidRPr="007A0E0C">
        <w:rPr>
          <w:rFonts w:hint="eastAsia"/>
        </w:rPr>
        <w:t>服務公司</w:t>
      </w:r>
      <w:r>
        <w:rPr>
          <w:rFonts w:hint="eastAsia"/>
        </w:rPr>
        <w:t>合作，告訴他</w:t>
      </w:r>
      <w:r w:rsidRPr="00B23DA7">
        <w:rPr>
          <w:rFonts w:hint="eastAsia"/>
        </w:rPr>
        <w:t>如果有客戶需要碳足跡，就請你們去輔導</w:t>
      </w:r>
      <w:r>
        <w:rPr>
          <w:rFonts w:hint="eastAsia"/>
        </w:rPr>
        <w:t>。</w:t>
      </w:r>
      <w:r w:rsidRPr="00B23DA7">
        <w:rPr>
          <w:rFonts w:hint="eastAsia"/>
        </w:rPr>
        <w:t>輔導之後這個足跡的數據要放在我們的平台上，</w:t>
      </w:r>
      <w:r>
        <w:rPr>
          <w:rFonts w:hint="eastAsia"/>
        </w:rPr>
        <w:t>品牌</w:t>
      </w:r>
      <w:r w:rsidRPr="00B23DA7">
        <w:rPr>
          <w:rFonts w:hint="eastAsia"/>
        </w:rPr>
        <w:t>設計師在選的時候就能</w:t>
      </w:r>
      <w:r>
        <w:rPr>
          <w:rFonts w:hint="eastAsia"/>
        </w:rPr>
        <w:t>選</w:t>
      </w:r>
      <w:r w:rsidRPr="00B23DA7">
        <w:rPr>
          <w:rFonts w:hint="eastAsia"/>
        </w:rPr>
        <w:t>比較低碳的材料。</w:t>
      </w:r>
      <w:r w:rsidRPr="007A0E0C">
        <w:rPr>
          <w:rFonts w:hint="eastAsia"/>
        </w:rPr>
        <w:t>」（</w:t>
      </w:r>
      <w:r w:rsidRPr="007A0E0C">
        <w:t xml:space="preserve">李菁 </w:t>
      </w:r>
      <w:r w:rsidRPr="007A0E0C">
        <w:rPr>
          <w:rFonts w:hint="eastAsia"/>
        </w:rPr>
        <w:t>執行長，2025訪談資料）</w:t>
      </w:r>
    </w:p>
    <w:p w14:paraId="3313B84E" w14:textId="0109A2F5" w:rsidR="001917EB" w:rsidRDefault="004D6048" w:rsidP="004D6048">
      <w:pPr>
        <w:pStyle w:val="aff"/>
      </w:pPr>
      <w:r>
        <w:rPr>
          <w:rFonts w:hint="eastAsia"/>
          <w:noProof/>
        </w:rPr>
        <w:drawing>
          <wp:inline distT="0" distB="0" distL="0" distR="0" wp14:anchorId="69BD4B85" wp14:editId="7ED6A412">
            <wp:extent cx="3685039" cy="1856236"/>
            <wp:effectExtent l="0" t="0" r="0" b="0"/>
            <wp:docPr id="102243562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435628" name="圖片 102243562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1788461D" w:rsidR="003E5D15" w:rsidRDefault="008874D2" w:rsidP="00FE0460">
      <w:pPr>
        <w:pStyle w:val="afff0"/>
      </w:pPr>
      <w:bookmarkStart w:id="180" w:name="_Toc202118943"/>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180"/>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81" w:name="_Toc202118650"/>
      <w:r w:rsidRPr="004717E4">
        <w:rPr>
          <w:rFonts w:hint="eastAsia"/>
        </w:rPr>
        <w:lastRenderedPageBreak/>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81"/>
    </w:p>
    <w:p w14:paraId="0AA0329C" w14:textId="57CCDB16" w:rsidR="00B61D97" w:rsidRDefault="0046458D" w:rsidP="00410D6D">
      <w:pPr>
        <w:pStyle w:val="a0"/>
        <w:rPr>
          <w:i/>
          <w:iCs/>
        </w:rPr>
      </w:pPr>
      <w:r>
        <w:rPr>
          <w:rFonts w:hint="eastAsia"/>
        </w:rPr>
        <w:t>產業</w:t>
      </w:r>
      <w:r w:rsidR="00F57D64">
        <w:rPr>
          <w:rFonts w:hint="eastAsia"/>
        </w:rPr>
        <w:t>實際</w:t>
      </w:r>
      <w:r w:rsidR="00B61D97" w:rsidRPr="00FF7980">
        <w:t>導入</w:t>
      </w:r>
      <w:r>
        <w:rPr>
          <w:rFonts w:hint="eastAsia"/>
        </w:rPr>
        <w:t>獲得銷售效率提升、改善</w:t>
      </w:r>
      <w:r w:rsidR="00F57D64">
        <w:rPr>
          <w:rFonts w:hint="eastAsia"/>
        </w:rPr>
        <w:t>組織內部</w:t>
      </w:r>
      <w:r>
        <w:rPr>
          <w:rFonts w:hint="eastAsia"/>
        </w:rPr>
        <w:t>溝通、強化資料流通</w:t>
      </w:r>
      <w:r w:rsidR="005B1C35">
        <w:rPr>
          <w:rFonts w:hint="eastAsia"/>
        </w:rPr>
        <w:t>的效益</w:t>
      </w:r>
      <w:r>
        <w:rPr>
          <w:rFonts w:hint="eastAsia"/>
        </w:rPr>
        <w:t>，遂推動</w:t>
      </w:r>
      <w:r w:rsidR="00B61D97" w:rsidRPr="00FF7980">
        <w:t>組織的內部</w:t>
      </w:r>
      <w:r w:rsidR="005B1C35">
        <w:rPr>
          <w:rFonts w:hint="eastAsia"/>
        </w:rPr>
        <w:t>全面轉型</w:t>
      </w:r>
      <w:r w:rsidR="00B61D97">
        <w:rPr>
          <w:rFonts w:hint="eastAsia"/>
        </w:rPr>
        <w:t>（</w:t>
      </w:r>
      <w:r w:rsidR="00B61D97">
        <w:rPr>
          <w:rFonts w:hint="eastAsia"/>
        </w:rPr>
        <w:t>2024</w:t>
      </w:r>
      <w:r w:rsidR="00B61D97">
        <w:rPr>
          <w:rFonts w:hint="eastAsia"/>
        </w:rPr>
        <w:t>）</w:t>
      </w:r>
    </w:p>
    <w:p w14:paraId="11FC8A94" w14:textId="7D4D9116" w:rsidR="00E401B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r w:rsidR="00F74307" w:rsidRPr="00F74307">
        <w:t>以某供應商為例，最初僅購買</w:t>
      </w:r>
      <w:r w:rsidR="00F74307" w:rsidRPr="00F74307">
        <w:t>20</w:t>
      </w:r>
      <w:r w:rsidR="00F74307" w:rsidRPr="00F74307">
        <w:t>組帳號進行小規模試用，半年後因業務與設計部門普遍反映使用便利，企業隨即將帳號數擴增至</w:t>
      </w:r>
      <w:r w:rsidR="00F74307" w:rsidRPr="00F74307">
        <w:t>50</w:t>
      </w:r>
      <w:r w:rsidR="00F74307" w:rsidRPr="00F74307">
        <w:t>組，並同步增加雲端布片儲存空間。原本預估每年僅</w:t>
      </w:r>
      <w:proofErr w:type="gramStart"/>
      <w:r w:rsidR="00F74307" w:rsidRPr="00F74307">
        <w:t>需上傳約</w:t>
      </w:r>
      <w:proofErr w:type="gramEnd"/>
      <w:r w:rsidR="00F74307" w:rsidRPr="00F74307">
        <w:t>100</w:t>
      </w:r>
      <w:r w:rsidR="00F74307" w:rsidRPr="00F74307">
        <w:t>片布料，實際導入後則主動提升至數倍規模，呈現出從「嘗試使用」到「全面導入」的明顯轉型。</w:t>
      </w:r>
    </w:p>
    <w:p w14:paraId="321204A2" w14:textId="71BFF7C1" w:rsidR="004D2F7C" w:rsidRPr="002F18A4" w:rsidRDefault="0064242B" w:rsidP="00C04CA7">
      <w:pPr>
        <w:pStyle w:val="15"/>
        <w:ind w:firstLine="480"/>
      </w:pPr>
      <w:r>
        <w:rPr>
          <w:rFonts w:hint="eastAsia"/>
        </w:rPr>
        <w:t>透過這個案例也充分說明，</w:t>
      </w:r>
      <w:r w:rsidR="004D2F7C" w:rsidRPr="004D2F7C">
        <w:t>數位科技不僅是支援性的作業工具，更是</w:t>
      </w:r>
      <w:r w:rsidR="004D2F7C" w:rsidRPr="00181202">
        <w:rPr>
          <w:color w:val="EE0000"/>
        </w:rPr>
        <w:t>促進</w:t>
      </w:r>
      <w:r w:rsidR="00473800" w:rsidRPr="00181202">
        <w:rPr>
          <w:rFonts w:hint="eastAsia"/>
          <w:color w:val="EE0000"/>
        </w:rPr>
        <w:t>組織</w:t>
      </w:r>
      <w:r w:rsidR="004D2F7C" w:rsidRPr="00181202">
        <w:rPr>
          <w:color w:val="EE0000"/>
        </w:rPr>
        <w:t>內部資訊共享、</w:t>
      </w:r>
      <w:r w:rsidR="004D2F7C" w:rsidRPr="00181202">
        <w:rPr>
          <w:rFonts w:hint="eastAsia"/>
          <w:color w:val="EE0000"/>
        </w:rPr>
        <w:t>生產流程改善</w:t>
      </w:r>
      <w:r w:rsidR="004D2F7C" w:rsidRPr="004D2F7C">
        <w:t>的核心</w:t>
      </w:r>
      <w:r w:rsidR="005001A4">
        <w:rPr>
          <w:rFonts w:hint="eastAsia"/>
        </w:rPr>
        <w:t>關鍵</w:t>
      </w:r>
      <w:r w:rsidR="004D2F7C" w:rsidRPr="004D2F7C">
        <w:t>。</w:t>
      </w:r>
      <w:r w:rsidR="002F18A4" w:rsidRPr="002F18A4">
        <w:t>企業管理層也能從實際的運作成效中看見明確的效益，包括</w:t>
      </w:r>
      <w:r w:rsidR="002F18A4" w:rsidRPr="0046458D">
        <w:rPr>
          <w:color w:val="EE0000"/>
        </w:rPr>
        <w:t>銷售效率提升、</w:t>
      </w:r>
      <w:r w:rsidR="00D61486" w:rsidRPr="0046458D">
        <w:rPr>
          <w:color w:val="EE0000"/>
        </w:rPr>
        <w:t>順暢</w:t>
      </w:r>
      <w:r w:rsidR="00D61486">
        <w:rPr>
          <w:rFonts w:hint="eastAsia"/>
          <w:color w:val="EE0000"/>
        </w:rPr>
        <w:t>的</w:t>
      </w:r>
      <w:r w:rsidR="002F18A4" w:rsidRPr="0046458D">
        <w:rPr>
          <w:color w:val="EE0000"/>
        </w:rPr>
        <w:t>內部溝通與資料流</w:t>
      </w:r>
      <w:r w:rsidR="00B0352F">
        <w:rPr>
          <w:rFonts w:hint="eastAsia"/>
          <w:color w:val="EE0000"/>
        </w:rPr>
        <w:t>通</w:t>
      </w:r>
      <w:r w:rsidR="002F18A4" w:rsidRPr="0046458D">
        <w:rPr>
          <w:color w:val="EE0000"/>
        </w:rPr>
        <w:t>即時性</w:t>
      </w:r>
      <w:r w:rsidR="00B0352F">
        <w:rPr>
          <w:rFonts w:hint="eastAsia"/>
          <w:color w:val="EE0000"/>
        </w:rPr>
        <w:t>的</w:t>
      </w:r>
      <w:r w:rsidR="002F18A4" w:rsidRPr="0046458D">
        <w:rPr>
          <w:color w:val="EE0000"/>
        </w:rPr>
        <w:t>強化</w:t>
      </w:r>
      <w:r w:rsidR="002F18A4" w:rsidRPr="002F18A4">
        <w:t>。</w:t>
      </w:r>
    </w:p>
    <w:p w14:paraId="5A47AC0C" w14:textId="15E53019" w:rsidR="00B61D97" w:rsidRPr="00B61D97" w:rsidRDefault="00B61D97" w:rsidP="00237A87">
      <w:pPr>
        <w:pStyle w:val="aff4"/>
        <w:ind w:left="360" w:right="360" w:firstLine="480"/>
      </w:pPr>
      <w:r w:rsidRPr="00B61D97">
        <w:rPr>
          <w:rFonts w:hint="eastAsia"/>
        </w:rPr>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3E0FC9A3" w14:textId="14E66303" w:rsidR="00C64550" w:rsidRDefault="00D763C8" w:rsidP="00C52BFD">
      <w:pPr>
        <w:pStyle w:val="a0"/>
      </w:pPr>
      <w:r>
        <w:rPr>
          <w:rFonts w:hint="eastAsia"/>
        </w:rPr>
        <w:t>透明可溯源</w:t>
      </w:r>
      <w:proofErr w:type="gramStart"/>
      <w:r>
        <w:rPr>
          <w:rFonts w:hint="eastAsia"/>
        </w:rPr>
        <w:t>的碳排資訊</w:t>
      </w:r>
      <w:proofErr w:type="gramEnd"/>
      <w:r>
        <w:rPr>
          <w:rFonts w:hint="eastAsia"/>
        </w:rPr>
        <w:t>為核心，從供應商到品牌端的永續</w:t>
      </w:r>
      <w:r w:rsidR="0086167A">
        <w:rPr>
          <w:rFonts w:hint="eastAsia"/>
        </w:rPr>
        <w:t>行動</w:t>
      </w:r>
    </w:p>
    <w:p w14:paraId="3397E735" w14:textId="631BD6E4" w:rsidR="004A2890" w:rsidRDefault="008E397C" w:rsidP="00063A27">
      <w:pPr>
        <w:pStyle w:val="15"/>
        <w:ind w:firstLine="480"/>
      </w:pPr>
      <w:proofErr w:type="gramStart"/>
      <w:r w:rsidRPr="008E397C">
        <w:t>當永續</w:t>
      </w:r>
      <w:proofErr w:type="gramEnd"/>
      <w:r w:rsidRPr="008E397C">
        <w:t>成為全球品牌與消費者關注的核心價值，</w:t>
      </w:r>
      <w:r w:rsidRPr="008E397C">
        <w:t>Frontier.cool</w:t>
      </w:r>
      <w:r w:rsidRPr="008E397C">
        <w:t>不再</w:t>
      </w:r>
      <w:r w:rsidR="00C8716F">
        <w:rPr>
          <w:rFonts w:hint="eastAsia"/>
        </w:rPr>
        <w:t>只是</w:t>
      </w:r>
      <w:r w:rsidRPr="008E397C">
        <w:t>工具提供者，而是引導供應鏈實踐</w:t>
      </w:r>
      <w:r w:rsidR="00AB27FD" w:rsidRPr="00534A97">
        <w:rPr>
          <w:rFonts w:hint="eastAsia"/>
          <w:color w:val="EE0000"/>
        </w:rPr>
        <w:t>永續</w:t>
      </w:r>
      <w:r w:rsidR="000F7CDA" w:rsidRPr="00534A97">
        <w:rPr>
          <w:rFonts w:hint="eastAsia"/>
          <w:color w:val="EE0000"/>
        </w:rPr>
        <w:t>資料透明化</w:t>
      </w:r>
      <w:r w:rsidR="000F7CDA">
        <w:rPr>
          <w:rFonts w:hint="eastAsia"/>
        </w:rPr>
        <w:t>的</w:t>
      </w:r>
      <w:r w:rsidRPr="008E397C">
        <w:t>關鍵推手。</w:t>
      </w:r>
      <w:r w:rsidR="00DD667A" w:rsidRPr="00DD667A">
        <w:t>平台</w:t>
      </w:r>
      <w:r w:rsidR="00DD667A">
        <w:rPr>
          <w:rFonts w:hint="eastAsia"/>
        </w:rPr>
        <w:t>藉由永續資訊的呈現，</w:t>
      </w:r>
      <w:proofErr w:type="gramStart"/>
      <w:r w:rsidR="00DD667A">
        <w:rPr>
          <w:rFonts w:hint="eastAsia"/>
        </w:rPr>
        <w:t>讓</w:t>
      </w:r>
      <w:r w:rsidR="00DD667A" w:rsidRPr="00AA63C4">
        <w:rPr>
          <w:rFonts w:hint="eastAsia"/>
          <w:color w:val="EE0000"/>
        </w:rPr>
        <w:t>永續</w:t>
      </w:r>
      <w:proofErr w:type="gramEnd"/>
      <w:r w:rsidR="00DD667A" w:rsidRPr="00AA63C4">
        <w:rPr>
          <w:rFonts w:hint="eastAsia"/>
          <w:color w:val="EE0000"/>
        </w:rPr>
        <w:t>行動從供應鏈製造</w:t>
      </w:r>
      <w:r w:rsidR="00DD667A" w:rsidRPr="00AA63C4">
        <w:rPr>
          <w:color w:val="EE0000"/>
        </w:rPr>
        <w:t>出發，協助</w:t>
      </w:r>
      <w:r w:rsidR="00FA6899" w:rsidRPr="00AA63C4">
        <w:rPr>
          <w:rFonts w:hint="eastAsia"/>
          <w:color w:val="EE0000"/>
        </w:rPr>
        <w:t>紡織</w:t>
      </w:r>
      <w:proofErr w:type="gramStart"/>
      <w:r w:rsidR="00FA6899" w:rsidRPr="00AA63C4">
        <w:rPr>
          <w:rFonts w:hint="eastAsia"/>
          <w:color w:val="EE0000"/>
        </w:rPr>
        <w:t>產業鏈</w:t>
      </w:r>
      <w:r w:rsidR="00DD667A" w:rsidRPr="00AA63C4">
        <w:rPr>
          <w:color w:val="EE0000"/>
        </w:rPr>
        <w:t>建構</w:t>
      </w:r>
      <w:proofErr w:type="gramEnd"/>
      <w:r w:rsidR="00DD667A" w:rsidRPr="00AA63C4">
        <w:rPr>
          <w:color w:val="EE0000"/>
        </w:rPr>
        <w:t>可實行、可追蹤的碳管理路徑，讓「永續」不再停留於理念，</w:t>
      </w:r>
      <w:r w:rsidR="00F73EAA">
        <w:rPr>
          <w:rFonts w:hint="eastAsia"/>
          <w:color w:val="EE0000"/>
        </w:rPr>
        <w:t>而</w:t>
      </w:r>
      <w:r w:rsidR="00DD667A" w:rsidRPr="00AA63C4">
        <w:rPr>
          <w:color w:val="EE0000"/>
        </w:rPr>
        <w:t>成為決策依據與營運準則</w:t>
      </w:r>
      <w:r w:rsidR="00DD667A" w:rsidRPr="00DD667A">
        <w:t>。</w:t>
      </w:r>
      <w:r w:rsidR="00FA6899" w:rsidRPr="00FA6899">
        <w:t>從供應商端開始，</w:t>
      </w:r>
      <w:r w:rsidR="00FA6899"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00FA6899" w:rsidRPr="00FA6899">
        <w:t>建立「環保布料資料夾」，讓業務在與品牌互動時能精</w:t>
      </w:r>
      <w:proofErr w:type="gramStart"/>
      <w:r w:rsidR="00FA6899" w:rsidRPr="00FA6899">
        <w:t>準</w:t>
      </w:r>
      <w:proofErr w:type="gramEnd"/>
      <w:r w:rsidR="00FA6899" w:rsidRPr="00FA6899">
        <w:t>推薦低碳材質</w:t>
      </w:r>
      <w:r w:rsidR="00D66FF5">
        <w:rPr>
          <w:rFonts w:hint="eastAsia"/>
        </w:rPr>
        <w:t>。</w:t>
      </w:r>
      <w:r w:rsidR="004A2890" w:rsidRPr="00FA6899">
        <w:t>這</w:t>
      </w:r>
      <w:proofErr w:type="gramStart"/>
      <w:r w:rsidR="004A2890" w:rsidRPr="00FA6899">
        <w:t>不僅讓永續</w:t>
      </w:r>
      <w:proofErr w:type="gramEnd"/>
      <w:r w:rsidR="004A2890">
        <w:rPr>
          <w:rFonts w:hint="eastAsia"/>
        </w:rPr>
        <w:t>在實務上</w:t>
      </w:r>
      <w:r w:rsidR="004A2890" w:rsidRPr="00FA6899">
        <w:t>變得</w:t>
      </w:r>
      <w:r w:rsidR="004A2890">
        <w:rPr>
          <w:rFonts w:hint="eastAsia"/>
        </w:rPr>
        <w:t>更加</w:t>
      </w:r>
      <w:r w:rsidR="004A2890" w:rsidRPr="00FA6899">
        <w:t>具體，也</w:t>
      </w:r>
      <w:r w:rsidR="004A2890" w:rsidRPr="00683A27">
        <w:rPr>
          <w:color w:val="EE0000"/>
        </w:rPr>
        <w:t>幫助供應商看見</w:t>
      </w:r>
      <w:r w:rsidR="006563E6" w:rsidRPr="00683A27">
        <w:rPr>
          <w:rFonts w:hint="eastAsia"/>
          <w:color w:val="EE0000"/>
        </w:rPr>
        <w:t>自家</w:t>
      </w:r>
      <w:r w:rsidR="006563E6" w:rsidRPr="00683A27">
        <w:rPr>
          <w:color w:val="EE0000"/>
        </w:rPr>
        <w:t>產品在環境議題上的定位與價值</w:t>
      </w:r>
      <w:r w:rsidR="003D0517">
        <w:rPr>
          <w:rFonts w:hint="eastAsia"/>
          <w:color w:val="EE0000"/>
        </w:rPr>
        <w:t>，進而滿足</w:t>
      </w:r>
      <w:r w:rsidR="003D0517">
        <w:rPr>
          <w:rFonts w:hint="eastAsia"/>
          <w:color w:val="EE0000"/>
        </w:rPr>
        <w:t>ESG</w:t>
      </w:r>
      <w:r w:rsidR="003D0517">
        <w:rPr>
          <w:rFonts w:hint="eastAsia"/>
          <w:color w:val="EE0000"/>
        </w:rPr>
        <w:t>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lastRenderedPageBreak/>
        <w:t>「對品牌商來說，什麼是sustainable future?作為供應鏈，我們其實在產品製程上</w:t>
      </w:r>
      <w:proofErr w:type="gramStart"/>
      <w:r w:rsidRPr="00211BF5">
        <w:rPr>
          <w:rFonts w:hint="eastAsia"/>
        </w:rPr>
        <w:t>的減碳真的</w:t>
      </w:r>
      <w:proofErr w:type="gramEnd"/>
      <w:r w:rsidRPr="00211BF5">
        <w:rPr>
          <w:rFonts w:hint="eastAsia"/>
        </w:rPr>
        <w:t>盡了非常大的心力。但對於品牌商來說，他們真的想要的sustainable future不只是在製程</w:t>
      </w:r>
      <w:proofErr w:type="gramStart"/>
      <w:r w:rsidRPr="00211BF5">
        <w:rPr>
          <w:rFonts w:hint="eastAsia"/>
        </w:rPr>
        <w:t>上減碳，</w:t>
      </w:r>
      <w:proofErr w:type="gramEnd"/>
      <w:r w:rsidRPr="00211BF5">
        <w:rPr>
          <w:rFonts w:hint="eastAsia"/>
        </w:rPr>
        <w:t>而是整個供應鏈的商業、生產模式的整體改變。」（</w:t>
      </w:r>
      <w:r w:rsidRPr="00211BF5">
        <w:t xml:space="preserve">李菁 </w:t>
      </w:r>
      <w:r w:rsidRPr="00211BF5">
        <w:rPr>
          <w:rFonts w:hint="eastAsia"/>
        </w:rPr>
        <w:t>執行長，2022 淨零碳排之路-研討會資料）</w:t>
      </w:r>
    </w:p>
    <w:p w14:paraId="3EC80C70" w14:textId="7996F0C1" w:rsidR="00DF17C4" w:rsidRDefault="00CA4F2A" w:rsidP="00063A27">
      <w:pPr>
        <w:pStyle w:val="15"/>
        <w:ind w:firstLine="480"/>
      </w:pPr>
      <w:r>
        <w:rPr>
          <w:rFonts w:hint="eastAsia"/>
        </w:rPr>
        <w:t>若</w:t>
      </w:r>
      <w:r w:rsidR="00F840A7" w:rsidRPr="001D180A">
        <w:t>供應商能主動</w:t>
      </w:r>
      <w:proofErr w:type="gramStart"/>
      <w:r w:rsidR="00F840A7" w:rsidRPr="001D180A">
        <w:t>提供碳排分析</w:t>
      </w:r>
      <w:proofErr w:type="gramEnd"/>
      <w:r w:rsidR="00F840A7" w:rsidRPr="001D180A">
        <w:t>報告，品牌自然也更傾向</w:t>
      </w:r>
      <w:r w:rsidR="00297153">
        <w:rPr>
          <w:rFonts w:hint="eastAsia"/>
        </w:rPr>
        <w:t>與</w:t>
      </w:r>
      <w:r w:rsidR="00886727" w:rsidRPr="009822EE">
        <w:rPr>
          <w:rFonts w:hint="eastAsia"/>
          <w:color w:val="EE0000"/>
        </w:rPr>
        <w:t>資</w:t>
      </w:r>
      <w:r w:rsidR="00B45FFF" w:rsidRPr="009822EE">
        <w:rPr>
          <w:rFonts w:hint="eastAsia"/>
          <w:color w:val="EE0000"/>
        </w:rPr>
        <w:t>訊</w:t>
      </w:r>
      <w:r w:rsidR="00886727" w:rsidRPr="009822EE">
        <w:rPr>
          <w:rFonts w:hint="eastAsia"/>
          <w:color w:val="EE0000"/>
        </w:rPr>
        <w:t>透明可溯源</w:t>
      </w:r>
      <w:r w:rsidR="003D0199" w:rsidRPr="009822EE">
        <w:rPr>
          <w:rFonts w:hint="eastAsia"/>
          <w:color w:val="EE0000"/>
        </w:rPr>
        <w:t>、商品更環保</w:t>
      </w:r>
      <w:r w:rsidR="00886727" w:rsidRPr="009822EE">
        <w:rPr>
          <w:rFonts w:hint="eastAsia"/>
          <w:color w:val="EE0000"/>
        </w:rPr>
        <w:t>的供應商</w:t>
      </w:r>
      <w:r w:rsidR="00297153" w:rsidRPr="009822EE">
        <w:rPr>
          <w:rFonts w:hint="eastAsia"/>
          <w:color w:val="EE0000"/>
        </w:rPr>
        <w:t>合作</w:t>
      </w:r>
      <w:r w:rsidR="00F840A7" w:rsidRPr="001D180A">
        <w:t>，</w:t>
      </w:r>
      <w:r w:rsidR="0074508A" w:rsidRPr="003323E0">
        <w:rPr>
          <w:rFonts w:hint="eastAsia"/>
          <w:color w:val="EE0000"/>
        </w:rPr>
        <w:t>讓供應商對永續付出的</w:t>
      </w:r>
      <w:r w:rsidR="00F840A7" w:rsidRPr="003323E0">
        <w:rPr>
          <w:color w:val="EE0000"/>
        </w:rPr>
        <w:t>努力轉化為商業</w:t>
      </w:r>
      <w:r w:rsidR="00DB06A9" w:rsidRPr="003323E0">
        <w:rPr>
          <w:rFonts w:hint="eastAsia"/>
          <w:color w:val="EE0000"/>
        </w:rPr>
        <w:t>價值</w:t>
      </w:r>
      <w:r w:rsidR="00F840A7" w:rsidRPr="003323E0">
        <w:rPr>
          <w:color w:val="EE0000"/>
        </w:rPr>
        <w:t>與</w:t>
      </w:r>
      <w:r w:rsidR="00DB06A9" w:rsidRPr="003323E0">
        <w:rPr>
          <w:rFonts w:hint="eastAsia"/>
          <w:color w:val="EE0000"/>
        </w:rPr>
        <w:t>建立</w:t>
      </w:r>
      <w:r w:rsidR="001554EB" w:rsidRPr="003323E0">
        <w:rPr>
          <w:rFonts w:hint="eastAsia"/>
          <w:color w:val="EE0000"/>
        </w:rPr>
        <w:t>顧客</w:t>
      </w:r>
      <w:r w:rsidR="00F840A7" w:rsidRPr="003323E0">
        <w:rPr>
          <w:color w:val="EE0000"/>
        </w:rPr>
        <w:t>信任</w:t>
      </w:r>
      <w:r w:rsidR="00FA6899" w:rsidRPr="001D180A">
        <w:t>。</w:t>
      </w:r>
      <w:r w:rsidR="00404ACD">
        <w:rPr>
          <w:rFonts w:hint="eastAsia"/>
        </w:rPr>
        <w:t>而</w:t>
      </w:r>
      <w:proofErr w:type="gramStart"/>
      <w:r w:rsidR="00DF17C4">
        <w:rPr>
          <w:rFonts w:hint="eastAsia"/>
        </w:rPr>
        <w:t>品牌端</w:t>
      </w:r>
      <w:r w:rsidR="00404ACD" w:rsidRPr="00404ACD">
        <w:t>藉由</w:t>
      </w:r>
      <w:proofErr w:type="gramEnd"/>
      <w:r w:rsidR="00404ACD" w:rsidRPr="00404ACD">
        <w:t>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r w:rsidR="00CA1D10" w:rsidRPr="00E6226D">
        <w:t>品牌可針對年度</w:t>
      </w:r>
      <w:r w:rsidR="00CA1D10">
        <w:rPr>
          <w:rFonts w:hint="eastAsia"/>
        </w:rPr>
        <w:t>永續</w:t>
      </w:r>
      <w:r w:rsidR="00CA1D10" w:rsidRPr="00E6226D">
        <w:t>政策與治理目標</w:t>
      </w:r>
      <w:proofErr w:type="gramStart"/>
      <w:r w:rsidR="00CA1D10" w:rsidRPr="00E6226D">
        <w:t>編列碳排預算</w:t>
      </w:r>
      <w:proofErr w:type="gramEnd"/>
      <w:r w:rsidR="00CA1D10">
        <w:rPr>
          <w:rFonts w:hint="eastAsia"/>
        </w:rPr>
        <w:t>，減少設計開發與產品製作過程對自然環境造成的衝擊</w:t>
      </w:r>
      <w:r w:rsidR="00CA1D10" w:rsidRPr="00E6226D">
        <w:t>。</w:t>
      </w:r>
      <w:r w:rsidR="00B4158F" w:rsidRPr="00025F75">
        <w:t>最終，</w:t>
      </w:r>
      <w:proofErr w:type="gramStart"/>
      <w:r w:rsidR="00B4158F" w:rsidRPr="00025F75">
        <w:t>減碳行動</w:t>
      </w:r>
      <w:proofErr w:type="gramEnd"/>
      <w:r w:rsidR="00B4158F" w:rsidRPr="00025F75">
        <w:t>不再只是道德層面的訴求，而真正內嵌於企業的資源分配與決策體系中，從產品設計、供應商選擇、成本控管到營運治理，形成貫穿全流程的永續行動路徑。</w:t>
      </w:r>
    </w:p>
    <w:p w14:paraId="3CC62AA6" w14:textId="4EE9DF62" w:rsidR="00041742" w:rsidRPr="00475865" w:rsidRDefault="00025F75" w:rsidP="00475865">
      <w:pPr>
        <w:pStyle w:val="aff4"/>
        <w:ind w:left="360" w:right="360" w:firstLine="480"/>
      </w:pPr>
      <w:r w:rsidRPr="004A4547">
        <w:rPr>
          <w:rFonts w:hint="eastAsia"/>
        </w:rPr>
        <w:t>「碳足跡是未來的關鍵的數據，因為品牌在設計的時候，如果他能採用比較低碳的、有完整數據的產品，就可控制</w:t>
      </w:r>
      <w:proofErr w:type="gramStart"/>
      <w:r w:rsidRPr="004A4547">
        <w:rPr>
          <w:rFonts w:hint="eastAsia"/>
        </w:rPr>
        <w:t>碳排來達到減碳</w:t>
      </w:r>
      <w:proofErr w:type="gramEnd"/>
      <w:r w:rsidRPr="004A4547">
        <w:rPr>
          <w:rFonts w:hint="eastAsia"/>
        </w:rPr>
        <w:t>目標。」（</w:t>
      </w:r>
      <w:r w:rsidRPr="004A4547">
        <w:t xml:space="preserve">李菁 </w:t>
      </w:r>
      <w:r w:rsidRPr="004A4547">
        <w:rPr>
          <w:rFonts w:hint="eastAsia"/>
        </w:rPr>
        <w:t>執行長，2025訪談資料）</w:t>
      </w:r>
      <w:r w:rsidR="00041742">
        <w:br w:type="page"/>
      </w:r>
    </w:p>
    <w:p w14:paraId="36C6B876" w14:textId="484E7464" w:rsidR="00C45278" w:rsidRPr="00DE36B5" w:rsidRDefault="00034638" w:rsidP="00524AAA">
      <w:pPr>
        <w:pStyle w:val="affc"/>
      </w:pPr>
      <w:bookmarkStart w:id="182" w:name="_Toc202118857"/>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182"/>
    </w:p>
    <w:tbl>
      <w:tblPr>
        <w:tblStyle w:val="aff1"/>
        <w:tblW w:w="9067" w:type="dxa"/>
        <w:tblLook w:val="04A0" w:firstRow="1" w:lastRow="0" w:firstColumn="1" w:lastColumn="0" w:noHBand="0" w:noVBand="1"/>
      </w:tblPr>
      <w:tblGrid>
        <w:gridCol w:w="582"/>
        <w:gridCol w:w="582"/>
        <w:gridCol w:w="3951"/>
        <w:gridCol w:w="3952"/>
      </w:tblGrid>
      <w:tr w:rsidR="00C45278" w14:paraId="1412F5A0" w14:textId="77777777" w:rsidTr="00955F9C">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903"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CC13DB">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951"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952"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CC13DB">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951"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952" w:type="dxa"/>
          </w:tcPr>
          <w:p w14:paraId="152F786E" w14:textId="12D3863F" w:rsidR="003C48AC" w:rsidRDefault="003C48AC" w:rsidP="003C48AC">
            <w:pPr>
              <w:pStyle w:val="151"/>
            </w:pPr>
            <w:r>
              <w:t>經營策略</w:t>
            </w:r>
            <w:r>
              <w:rPr>
                <w:rFonts w:hint="eastAsia"/>
              </w:rPr>
              <w:t>：網站改版，調整與客戶溝通語言、</w:t>
            </w:r>
            <w:r w:rsidRPr="00614367">
              <w:t>回應</w:t>
            </w:r>
            <w:proofErr w:type="gramStart"/>
            <w:r w:rsidRPr="00614367">
              <w:t>永續等新興</w:t>
            </w:r>
            <w:proofErr w:type="gramEnd"/>
            <w:r w:rsidRPr="00614367">
              <w:t>需求</w:t>
            </w:r>
            <w:r w:rsidR="0047173A">
              <w:rPr>
                <w:rFonts w:hint="eastAsia"/>
              </w:rPr>
              <w:t>。</w:t>
            </w:r>
          </w:p>
          <w:p w14:paraId="6DFE900D" w14:textId="25396EC8" w:rsidR="00C45278" w:rsidRPr="00DE36B5" w:rsidRDefault="001B0E2A" w:rsidP="001B0E2A">
            <w:pPr>
              <w:pStyle w:val="151"/>
            </w:pPr>
            <w:r>
              <w:rPr>
                <w:rFonts w:hint="eastAsia"/>
              </w:rPr>
              <w:t>資源整合與分配：串接外部專業資源，</w:t>
            </w:r>
            <w:r w:rsidR="008224D1" w:rsidRPr="00FE6898">
              <w:t>擴展</w:t>
            </w:r>
            <w:r w:rsidR="008224D1">
              <w:rPr>
                <w:rFonts w:hint="eastAsia"/>
              </w:rPr>
              <w:t>永續服務</w:t>
            </w:r>
            <w:r w:rsidR="000700A7">
              <w:rPr>
                <w:rFonts w:hint="eastAsia"/>
              </w:rPr>
              <w:t>。</w:t>
            </w:r>
          </w:p>
        </w:tc>
      </w:tr>
      <w:tr w:rsidR="00C45278" w14:paraId="7A3F4438" w14:textId="77777777" w:rsidTr="00955F9C">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903"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w:t>
            </w:r>
            <w:proofErr w:type="gramStart"/>
            <w:r w:rsidRPr="002D6F80">
              <w:rPr>
                <w:rFonts w:ascii="標楷體" w:hAnsi="標楷體" w:hint="eastAsia"/>
              </w:rPr>
              <w:t>可供性</w:t>
            </w:r>
            <w:proofErr w:type="gramEnd"/>
          </w:p>
        </w:tc>
      </w:tr>
      <w:tr w:rsidR="00C45278" w14:paraId="66CAD61E" w14:textId="77777777" w:rsidTr="00FF26D5">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951"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952"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955F9C">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903" w:type="dxa"/>
            <w:gridSpan w:val="2"/>
            <w:vAlign w:val="center"/>
          </w:tcPr>
          <w:p w14:paraId="44FAD1FB" w14:textId="7DCFD3F4" w:rsidR="0004624E" w:rsidRDefault="0004624E" w:rsidP="0004624E">
            <w:pPr>
              <w:pStyle w:val="151"/>
            </w:pPr>
            <w:r>
              <w:rPr>
                <w:rFonts w:hint="eastAsia"/>
              </w:rPr>
              <w:t>生成式</w:t>
            </w:r>
            <w:r>
              <w:rPr>
                <w:rFonts w:hint="eastAsia"/>
              </w:rPr>
              <w:t>AI</w:t>
            </w:r>
            <w:r>
              <w:rPr>
                <w:rFonts w:hint="eastAsia"/>
              </w:rPr>
              <w:t>技術，驅動虛實整合的</w:t>
            </w:r>
            <w:r w:rsidR="009B03A0">
              <w:rPr>
                <w:rFonts w:hint="eastAsia"/>
              </w:rPr>
              <w:t>永續</w:t>
            </w:r>
            <w:r>
              <w:rPr>
                <w:rFonts w:hint="eastAsia"/>
              </w:rPr>
              <w:t>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w:t>
            </w:r>
            <w:proofErr w:type="gramStart"/>
            <w:r>
              <w:rPr>
                <w:rFonts w:hint="eastAsia"/>
              </w:rPr>
              <w:t>可供性</w:t>
            </w:r>
            <w:proofErr w:type="gramEnd"/>
            <w:r>
              <w:rPr>
                <w:rFonts w:hint="eastAsia"/>
              </w:rPr>
              <w:t>：</w:t>
            </w:r>
            <w:proofErr w:type="gramStart"/>
            <w:r>
              <w:rPr>
                <w:rFonts w:hint="eastAsia"/>
              </w:rPr>
              <w:t>科技賦能個人</w:t>
            </w:r>
            <w:proofErr w:type="gramEnd"/>
            <w:r>
              <w:rPr>
                <w:rFonts w:hint="eastAsia"/>
              </w:rPr>
              <w:t>創作、情感表達實現。</w:t>
            </w:r>
          </w:p>
        </w:tc>
      </w:tr>
      <w:tr w:rsidR="00C45278" w14:paraId="05D4A5BD" w14:textId="77777777" w:rsidTr="00955F9C">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903" w:type="dxa"/>
            <w:gridSpan w:val="2"/>
            <w:vAlign w:val="center"/>
          </w:tcPr>
          <w:p w14:paraId="3E52B41E" w14:textId="22D6DDBB" w:rsidR="00C45278" w:rsidRPr="00093446" w:rsidRDefault="00A03622" w:rsidP="0008650E">
            <w:pPr>
              <w:ind w:firstLineChars="0" w:firstLine="0"/>
              <w:jc w:val="center"/>
            </w:pPr>
            <w:r w:rsidRPr="00093446">
              <w:rPr>
                <w:rFonts w:ascii="標楷體" w:hAnsi="標楷體" w:hint="eastAsia"/>
              </w:rPr>
              <w:t>雙元</w:t>
            </w:r>
            <w:proofErr w:type="gramStart"/>
            <w:r w:rsidRPr="00093446">
              <w:rPr>
                <w:rFonts w:ascii="標楷體" w:hAnsi="標楷體" w:hint="eastAsia"/>
              </w:rPr>
              <w:t>可供性實現</w:t>
            </w:r>
            <w:proofErr w:type="gramEnd"/>
          </w:p>
        </w:tc>
      </w:tr>
      <w:tr w:rsidR="00C45278" w14:paraId="70BD3FB3" w14:textId="77777777" w:rsidTr="00FF26D5">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951" w:type="dxa"/>
            <w:vAlign w:val="center"/>
          </w:tcPr>
          <w:p w14:paraId="1E0B650B" w14:textId="77777777" w:rsidR="00C45278" w:rsidRPr="00093446" w:rsidRDefault="00C45278" w:rsidP="0008650E">
            <w:pPr>
              <w:ind w:firstLineChars="0" w:firstLine="0"/>
              <w:jc w:val="center"/>
            </w:pPr>
            <w:r w:rsidRPr="00093446">
              <w:rPr>
                <w:rFonts w:ascii="標楷體" w:hAnsi="標楷體" w:hint="eastAsia"/>
              </w:rPr>
              <w:t>深耕運用</w:t>
            </w:r>
          </w:p>
        </w:tc>
        <w:tc>
          <w:tcPr>
            <w:tcW w:w="3952" w:type="dxa"/>
            <w:vAlign w:val="center"/>
          </w:tcPr>
          <w:p w14:paraId="363029B8" w14:textId="77777777" w:rsidR="00C45278" w:rsidRPr="00093446" w:rsidRDefault="00C45278" w:rsidP="0008650E">
            <w:pPr>
              <w:ind w:firstLineChars="0" w:firstLine="0"/>
              <w:jc w:val="center"/>
            </w:pPr>
            <w:r w:rsidRPr="00093446">
              <w:rPr>
                <w:rFonts w:ascii="標楷體" w:hAnsi="標楷體" w:hint="eastAsia"/>
              </w:rPr>
              <w:t>創新探索</w:t>
            </w:r>
          </w:p>
        </w:tc>
      </w:tr>
      <w:tr w:rsidR="00C45278" w14:paraId="16474A08" w14:textId="77777777" w:rsidTr="00FF26D5">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951" w:type="dxa"/>
          </w:tcPr>
          <w:p w14:paraId="3705D890" w14:textId="77777777" w:rsidR="009F652C" w:rsidRPr="00093446" w:rsidRDefault="009F652C" w:rsidP="009F652C">
            <w:pPr>
              <w:pStyle w:val="151"/>
              <w:rPr>
                <w:color w:val="auto"/>
              </w:rPr>
            </w:pPr>
            <w:r w:rsidRPr="00093446">
              <w:rPr>
                <w:rFonts w:hint="eastAsia"/>
                <w:color w:val="auto"/>
              </w:rPr>
              <w:t>成立數位紡織服務中心，現有設備與掃描技術用於新業務。（</w:t>
            </w:r>
            <w:r w:rsidRPr="00093446">
              <w:rPr>
                <w:rFonts w:hint="eastAsia"/>
                <w:color w:val="auto"/>
              </w:rPr>
              <w:t>2023</w:t>
            </w:r>
            <w:r w:rsidRPr="00093446">
              <w:rPr>
                <w:rFonts w:hint="eastAsia"/>
                <w:color w:val="auto"/>
              </w:rPr>
              <w:t>）</w:t>
            </w:r>
          </w:p>
          <w:p w14:paraId="71E452CA" w14:textId="5AA69BEA" w:rsidR="00C45278" w:rsidRPr="00093446" w:rsidRDefault="006C120E" w:rsidP="006C120E">
            <w:pPr>
              <w:pStyle w:val="151"/>
              <w:rPr>
                <w:color w:val="auto"/>
              </w:rPr>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w:t>
            </w:r>
            <w:proofErr w:type="gramStart"/>
            <w:r w:rsidRPr="000331B2">
              <w:rPr>
                <w:rFonts w:hint="eastAsia"/>
              </w:rPr>
              <w:t>與跨域連結</w:t>
            </w:r>
            <w:proofErr w:type="gramEnd"/>
            <w:r>
              <w:rPr>
                <w:rFonts w:hint="eastAsia"/>
              </w:rPr>
              <w:t>。（</w:t>
            </w:r>
            <w:r>
              <w:rPr>
                <w:rFonts w:hint="eastAsia"/>
              </w:rPr>
              <w:t>2023</w:t>
            </w:r>
            <w:r w:rsidR="00142819">
              <w:rPr>
                <w:rFonts w:hint="eastAsia"/>
              </w:rPr>
              <w:t>/</w:t>
            </w:r>
            <w:r>
              <w:rPr>
                <w:rFonts w:hint="eastAsia"/>
              </w:rPr>
              <w:t>2024</w:t>
            </w:r>
            <w:r>
              <w:rPr>
                <w:rFonts w:hint="eastAsia"/>
              </w:rPr>
              <w:t>）</w:t>
            </w:r>
          </w:p>
        </w:tc>
        <w:tc>
          <w:tcPr>
            <w:tcW w:w="3952" w:type="dxa"/>
          </w:tcPr>
          <w:p w14:paraId="5625AF7C" w14:textId="2EAD96C9" w:rsidR="00F44D15" w:rsidRPr="00093446" w:rsidRDefault="00F44D15" w:rsidP="00F44D15">
            <w:pPr>
              <w:pStyle w:val="151"/>
              <w:rPr>
                <w:color w:val="auto"/>
              </w:rPr>
            </w:pPr>
            <w:r w:rsidRPr="00093446">
              <w:rPr>
                <w:rFonts w:hint="eastAsia"/>
                <w:color w:val="auto"/>
              </w:rPr>
              <w:t>獲國發基金投資、參與永續論壇，</w:t>
            </w:r>
            <w:r w:rsidR="00AD5504" w:rsidRPr="00AD5504">
              <w:rPr>
                <w:rFonts w:hint="eastAsia"/>
                <w:color w:val="auto"/>
              </w:rPr>
              <w:t>建立</w:t>
            </w:r>
            <w:r w:rsidR="002A5A69">
              <w:rPr>
                <w:rFonts w:hint="eastAsia"/>
                <w:color w:val="auto"/>
              </w:rPr>
              <w:t>外部</w:t>
            </w:r>
            <w:r w:rsidR="00AD5504" w:rsidRPr="00AD5504">
              <w:rPr>
                <w:rFonts w:hint="eastAsia"/>
                <w:color w:val="auto"/>
              </w:rPr>
              <w:t>創新支持基礎</w:t>
            </w:r>
            <w:r w:rsidRPr="00093446">
              <w:rPr>
                <w:rFonts w:hint="eastAsia"/>
                <w:color w:val="auto"/>
              </w:rPr>
              <w:t>。（</w:t>
            </w:r>
            <w:r w:rsidRPr="00093446">
              <w:rPr>
                <w:rFonts w:hint="eastAsia"/>
                <w:color w:val="auto"/>
              </w:rPr>
              <w:t>2023</w:t>
            </w:r>
            <w:r w:rsidRPr="00093446">
              <w:rPr>
                <w:rFonts w:hint="eastAsia"/>
                <w:color w:val="auto"/>
              </w:rPr>
              <w:t>）</w:t>
            </w:r>
          </w:p>
          <w:p w14:paraId="0E66BC02" w14:textId="7EC9FB10" w:rsidR="00C45278" w:rsidRPr="00093446" w:rsidRDefault="00F44D15" w:rsidP="00F44D15">
            <w:pPr>
              <w:pStyle w:val="151"/>
              <w:rPr>
                <w:color w:val="auto"/>
              </w:rPr>
            </w:pPr>
            <w:r w:rsidRPr="00093446">
              <w:rPr>
                <w:rFonts w:hint="eastAsia"/>
                <w:color w:val="auto"/>
              </w:rPr>
              <w:t>Web Summit</w:t>
            </w:r>
            <w:r w:rsidRPr="00093446">
              <w:rPr>
                <w:rFonts w:hint="eastAsia"/>
                <w:color w:val="auto"/>
              </w:rPr>
              <w:t>、</w:t>
            </w:r>
            <w:r w:rsidRPr="00093446">
              <w:rPr>
                <w:rFonts w:hint="eastAsia"/>
                <w:color w:val="auto"/>
              </w:rPr>
              <w:t>Bharat Tex</w:t>
            </w:r>
            <w:r w:rsidRPr="00093446">
              <w:rPr>
                <w:rFonts w:hint="eastAsia"/>
                <w:color w:val="auto"/>
              </w:rPr>
              <w:t>印度全球展會，接軌國際市場。（</w:t>
            </w:r>
            <w:r w:rsidRPr="00093446">
              <w:rPr>
                <w:rFonts w:hint="eastAsia"/>
                <w:color w:val="auto"/>
              </w:rPr>
              <w:t>2024/2025</w:t>
            </w:r>
            <w:r w:rsidRPr="00093446">
              <w:rPr>
                <w:rFonts w:hint="eastAsia"/>
                <w:color w:val="auto"/>
              </w:rPr>
              <w:t>）</w:t>
            </w:r>
          </w:p>
        </w:tc>
      </w:tr>
      <w:tr w:rsidR="00C45278" w14:paraId="407A0B73" w14:textId="77777777" w:rsidTr="00955F9C">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903"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955F9C">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903" w:type="dxa"/>
            <w:gridSpan w:val="2"/>
            <w:vAlign w:val="center"/>
          </w:tcPr>
          <w:p w14:paraId="1B86E2E7" w14:textId="397BB8B2" w:rsidR="00C45278" w:rsidRPr="007103DA" w:rsidRDefault="0071780F" w:rsidP="00FF2419">
            <w:pPr>
              <w:pStyle w:val="151"/>
            </w:pPr>
            <w:r w:rsidRPr="0071780F">
              <w:rPr>
                <w:rFonts w:hint="eastAsia"/>
              </w:rPr>
              <w:t>雙元策略迭代永續服務</w:t>
            </w:r>
            <w:r w:rsidR="004A7E18">
              <w:rPr>
                <w:rFonts w:hint="eastAsia"/>
              </w:rPr>
              <w:t>：</w:t>
            </w:r>
            <w:r w:rsidRPr="0071780F">
              <w:rPr>
                <w:rFonts w:hint="eastAsia"/>
              </w:rPr>
              <w:t>永續顧問輔導</w:t>
            </w:r>
            <w:r w:rsidRPr="0071780F">
              <w:rPr>
                <w:rFonts w:hint="eastAsia"/>
              </w:rPr>
              <w:t>+</w:t>
            </w:r>
            <w:r w:rsidRPr="0071780F">
              <w:rPr>
                <w:rFonts w:hint="eastAsia"/>
              </w:rPr>
              <w:t>系統串接回應需求</w:t>
            </w:r>
            <w:r w:rsidR="00DA2D51">
              <w:rPr>
                <w:rFonts w:hint="eastAsia"/>
              </w:rPr>
              <w:t>。</w:t>
            </w:r>
          </w:p>
        </w:tc>
      </w:tr>
      <w:tr w:rsidR="00C45278" w14:paraId="55E0121E" w14:textId="77777777" w:rsidTr="00955F9C">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903" w:type="dxa"/>
            <w:gridSpan w:val="2"/>
            <w:vAlign w:val="center"/>
          </w:tcPr>
          <w:p w14:paraId="6FF45924" w14:textId="65ED0812" w:rsidR="00D4303B" w:rsidRDefault="004F6B8E" w:rsidP="00D4303B">
            <w:pPr>
              <w:pStyle w:val="151"/>
            </w:pPr>
            <w:r>
              <w:rPr>
                <w:rFonts w:hint="eastAsia"/>
              </w:rPr>
              <w:t>產業</w:t>
            </w:r>
            <w:r w:rsidRPr="00FF7980">
              <w:t>導入</w:t>
            </w:r>
            <w:r>
              <w:rPr>
                <w:rFonts w:hint="eastAsia"/>
              </w:rPr>
              <w:t>獲得銷售效率提升、改善溝通情況、強化資料流通的效益，遂推動</w:t>
            </w:r>
            <w:r w:rsidRPr="00FF7980">
              <w:t>組織的內部</w:t>
            </w:r>
            <w:r>
              <w:rPr>
                <w:rFonts w:hint="eastAsia"/>
              </w:rPr>
              <w:t>全面轉型</w:t>
            </w:r>
            <w:r w:rsidR="00D4303B">
              <w:rPr>
                <w:rFonts w:hint="eastAsia"/>
              </w:rPr>
              <w:t>。（</w:t>
            </w:r>
            <w:r w:rsidR="00D4303B">
              <w:rPr>
                <w:rFonts w:hint="eastAsia"/>
              </w:rPr>
              <w:t>2024</w:t>
            </w:r>
            <w:r w:rsidR="00D4303B">
              <w:rPr>
                <w:rFonts w:hint="eastAsia"/>
              </w:rPr>
              <w:t>）</w:t>
            </w:r>
          </w:p>
          <w:p w14:paraId="272BC98E" w14:textId="7811244A" w:rsidR="00C45278" w:rsidRPr="00282167" w:rsidRDefault="00BF6070" w:rsidP="00D4303B">
            <w:pPr>
              <w:pStyle w:val="151"/>
            </w:pPr>
            <w:r>
              <w:rPr>
                <w:rFonts w:hint="eastAsia"/>
              </w:rPr>
              <w:t>透明可溯源</w:t>
            </w:r>
            <w:proofErr w:type="gramStart"/>
            <w:r>
              <w:rPr>
                <w:rFonts w:hint="eastAsia"/>
              </w:rPr>
              <w:t>的</w:t>
            </w:r>
            <w:r w:rsidR="00D4303B">
              <w:rPr>
                <w:rFonts w:hint="eastAsia"/>
              </w:rPr>
              <w:t>碳排資訊</w:t>
            </w:r>
            <w:proofErr w:type="gramEnd"/>
            <w:r w:rsidR="00D4303B">
              <w:rPr>
                <w:rFonts w:hint="eastAsia"/>
              </w:rPr>
              <w:t>為核心，</w:t>
            </w:r>
            <w:r w:rsidR="00141AB3">
              <w:rPr>
                <w:rFonts w:hint="eastAsia"/>
              </w:rPr>
              <w:t>從供應商到品牌端的</w:t>
            </w:r>
            <w:r>
              <w:rPr>
                <w:rFonts w:hint="eastAsia"/>
              </w:rPr>
              <w:t>永續</w:t>
            </w:r>
            <w:r w:rsidR="003876CE">
              <w:rPr>
                <w:rFonts w:hint="eastAsia"/>
              </w:rPr>
              <w:t>行動</w:t>
            </w:r>
            <w:r w:rsidR="00141AB3">
              <w:rPr>
                <w:rFonts w:hint="eastAsia"/>
              </w:rPr>
              <w:t>。</w:t>
            </w:r>
          </w:p>
        </w:tc>
      </w:tr>
    </w:tbl>
    <w:p w14:paraId="4D944E55" w14:textId="77777777" w:rsidR="009B24A0" w:rsidRDefault="006533CD" w:rsidP="00D33265">
      <w:pPr>
        <w:pStyle w:val="151"/>
        <w:jc w:val="center"/>
      </w:pPr>
      <w:r>
        <w:rPr>
          <w:rFonts w:hint="eastAsia"/>
        </w:rPr>
        <w:t>資料來源：本研究整理</w:t>
      </w:r>
    </w:p>
    <w:p w14:paraId="712FF550" w14:textId="191E49EF" w:rsidR="009B24A0" w:rsidRDefault="00C45278">
      <w:pPr>
        <w:widowControl/>
        <w:ind w:firstLineChars="0" w:firstLine="0"/>
        <w:rPr>
          <w:rFonts w:cstheme="majorBidi"/>
          <w:b/>
          <w:color w:val="000000" w:themeColor="text1"/>
          <w:sz w:val="36"/>
          <w:szCs w:val="40"/>
        </w:rPr>
      </w:pPr>
      <w:r>
        <w:rPr>
          <w:rFonts w:cstheme="majorBidi"/>
          <w:b/>
          <w:sz w:val="36"/>
          <w:szCs w:val="40"/>
        </w:rPr>
        <w:br w:type="page"/>
      </w:r>
    </w:p>
    <w:p w14:paraId="7539925D" w14:textId="1A33BB83" w:rsidR="00264918" w:rsidRDefault="009B24A0" w:rsidP="00E527B5">
      <w:pPr>
        <w:pStyle w:val="2"/>
      </w:pPr>
      <w:bookmarkStart w:id="183" w:name="_Toc202118651"/>
      <w:r>
        <w:rPr>
          <w:rFonts w:hint="eastAsia"/>
        </w:rPr>
        <w:lastRenderedPageBreak/>
        <w:t xml:space="preserve">5.6 </w:t>
      </w:r>
      <w:r>
        <w:rPr>
          <w:rFonts w:hint="eastAsia"/>
        </w:rPr>
        <w:t>跨階段</w:t>
      </w:r>
      <w:r w:rsidR="00161E81">
        <w:rPr>
          <w:rFonts w:hint="eastAsia"/>
        </w:rPr>
        <w:t>個案</w:t>
      </w:r>
      <w:r>
        <w:rPr>
          <w:rFonts w:hint="eastAsia"/>
        </w:rPr>
        <w:t>分析</w:t>
      </w:r>
      <w:bookmarkEnd w:id="183"/>
    </w:p>
    <w:p w14:paraId="668E4ACC" w14:textId="77777777" w:rsidR="00F128D5" w:rsidRDefault="00E527B5" w:rsidP="00F128D5">
      <w:pPr>
        <w:pStyle w:val="15"/>
        <w:ind w:firstLine="480"/>
      </w:pPr>
      <w:r>
        <w:rPr>
          <w:rFonts w:hint="eastAsia"/>
        </w:rPr>
        <w:t>本研究以</w:t>
      </w:r>
      <w:r>
        <w:rPr>
          <w:rFonts w:hint="eastAsia"/>
        </w:rPr>
        <w:t>Frontier.cool</w:t>
      </w:r>
      <w:r>
        <w:rPr>
          <w:rFonts w:hint="eastAsia"/>
        </w:rPr>
        <w:t>為研究對象，探討</w:t>
      </w:r>
      <w:r w:rsidR="00D30763" w:rsidRPr="00B55002">
        <w:t>新創</w:t>
      </w:r>
      <w:r w:rsidR="00D30763">
        <w:rPr>
          <w:rFonts w:hint="eastAsia"/>
        </w:rPr>
        <w:t>科技服務公司</w:t>
      </w:r>
      <w:r>
        <w:rPr>
          <w:rFonts w:hint="eastAsia"/>
        </w:rPr>
        <w:t>如何</w:t>
      </w:r>
      <w:r w:rsidR="00762D20">
        <w:rPr>
          <w:rFonts w:hint="eastAsia"/>
        </w:rPr>
        <w:t>在環境與產業需求快速變化的情境下，</w:t>
      </w:r>
      <w:r w:rsidR="00A4552D">
        <w:rPr>
          <w:rFonts w:hint="eastAsia"/>
        </w:rPr>
        <w:t>運用自身企業能力</w:t>
      </w:r>
      <w:r w:rsidR="00762D20">
        <w:rPr>
          <w:rFonts w:hint="eastAsia"/>
        </w:rPr>
        <w:t>制定數位</w:t>
      </w:r>
      <w:r w:rsidR="00A4552D">
        <w:rPr>
          <w:rFonts w:hint="eastAsia"/>
        </w:rPr>
        <w:t>平台的創新服務與</w:t>
      </w:r>
      <w:r w:rsidR="00762D20">
        <w:rPr>
          <w:rFonts w:hint="eastAsia"/>
        </w:rPr>
        <w:t>功能</w:t>
      </w:r>
      <w:r w:rsidR="00A4552D">
        <w:rPr>
          <w:rFonts w:hint="eastAsia"/>
        </w:rPr>
        <w:t>，</w:t>
      </w:r>
      <w:r w:rsidR="00E229D8">
        <w:rPr>
          <w:rFonts w:hint="eastAsia"/>
        </w:rPr>
        <w:t>透過</w:t>
      </w:r>
      <w:proofErr w:type="gramStart"/>
      <w:r w:rsidR="00E229D8">
        <w:rPr>
          <w:rFonts w:hint="eastAsia"/>
        </w:rPr>
        <w:t>可供性探索</w:t>
      </w:r>
      <w:proofErr w:type="gramEnd"/>
      <w:r w:rsidR="00E229D8">
        <w:rPr>
          <w:rFonts w:hint="eastAsia"/>
        </w:rPr>
        <w:t>與組織的雙元</w:t>
      </w:r>
      <w:proofErr w:type="gramStart"/>
      <w:r w:rsidR="00E229D8">
        <w:rPr>
          <w:rFonts w:hint="eastAsia"/>
        </w:rPr>
        <w:t>可供性實現</w:t>
      </w:r>
      <w:proofErr w:type="gramEnd"/>
      <w:r w:rsidR="00E229D8">
        <w:rPr>
          <w:rFonts w:hint="eastAsia"/>
        </w:rPr>
        <w:t>將創新科技具體實踐於產業應用中，</w:t>
      </w:r>
      <w:r w:rsidR="00D07B70">
        <w:rPr>
          <w:rFonts w:hint="eastAsia"/>
        </w:rPr>
        <w:t>為</w:t>
      </w:r>
      <w:r w:rsidR="00762D20">
        <w:rPr>
          <w:rFonts w:hint="eastAsia"/>
        </w:rPr>
        <w:t>改變傳統生產流程與永續、高效率的商業模式</w:t>
      </w:r>
      <w:r w:rsidR="00D07B70">
        <w:rPr>
          <w:rFonts w:hint="eastAsia"/>
        </w:rPr>
        <w:t>做出貢獻</w:t>
      </w:r>
      <w:r w:rsidR="00762D20">
        <w:rPr>
          <w:rFonts w:hint="eastAsia"/>
        </w:rPr>
        <w:t>，進而打破產業轉型</w:t>
      </w:r>
      <w:r w:rsidR="00535953">
        <w:rPr>
          <w:rFonts w:hint="eastAsia"/>
        </w:rPr>
        <w:t>與數位化</w:t>
      </w:r>
      <w:r w:rsidR="00762D20">
        <w:rPr>
          <w:rFonts w:hint="eastAsia"/>
        </w:rPr>
        <w:t>困境</w:t>
      </w:r>
      <w:r w:rsidR="00104359">
        <w:rPr>
          <w:rFonts w:hint="eastAsia"/>
        </w:rPr>
        <w:t>。</w:t>
      </w:r>
    </w:p>
    <w:p w14:paraId="468CC516" w14:textId="1205024A" w:rsidR="008522CB" w:rsidRDefault="0091000A" w:rsidP="008522CB">
      <w:pPr>
        <w:pStyle w:val="a0"/>
      </w:pPr>
      <w:r>
        <w:rPr>
          <w:rFonts w:hint="eastAsia"/>
        </w:rPr>
        <w:t>企業開展創新行動</w:t>
      </w:r>
      <w:r w:rsidR="008522CB">
        <w:rPr>
          <w:rFonts w:hint="eastAsia"/>
        </w:rPr>
        <w:t>需要清楚掌握產業痛點</w:t>
      </w:r>
      <w:r w:rsidR="002B58B4">
        <w:rPr>
          <w:rFonts w:hint="eastAsia"/>
        </w:rPr>
        <w:t>，</w:t>
      </w:r>
      <w:r w:rsidR="008522CB">
        <w:rPr>
          <w:rFonts w:hint="eastAsia"/>
        </w:rPr>
        <w:t>並以專業洞見發展明確意圖</w:t>
      </w:r>
    </w:p>
    <w:p w14:paraId="23ECCA9D" w14:textId="77777777" w:rsidR="00604C66" w:rsidRDefault="00D22A08" w:rsidP="00382D3A">
      <w:pPr>
        <w:pStyle w:val="15"/>
        <w:ind w:firstLine="480"/>
      </w:pPr>
      <w:r>
        <w:rPr>
          <w:rFonts w:hint="eastAsia"/>
        </w:rPr>
        <w:t>回顧</w:t>
      </w:r>
      <w:r w:rsidR="00327549">
        <w:rPr>
          <w:rFonts w:hint="eastAsia"/>
        </w:rPr>
        <w:t>個案的</w:t>
      </w:r>
      <w:r w:rsidR="00F128D5">
        <w:rPr>
          <w:rFonts w:hint="eastAsia"/>
        </w:rPr>
        <w:t>能動性分析</w:t>
      </w:r>
      <w:r>
        <w:rPr>
          <w:rFonts w:hint="eastAsia"/>
        </w:rPr>
        <w:t>，</w:t>
      </w:r>
      <w:r w:rsidR="00F128D5">
        <w:rPr>
          <w:rFonts w:hint="eastAsia"/>
        </w:rPr>
        <w:t>創辦人於創業期初就掌握具體產業問題</w:t>
      </w:r>
      <w:r w:rsidR="001E5250">
        <w:rPr>
          <w:rFonts w:hint="eastAsia"/>
        </w:rPr>
        <w:t>，</w:t>
      </w:r>
      <w:r w:rsidR="0071708C">
        <w:rPr>
          <w:rFonts w:hint="eastAsia"/>
        </w:rPr>
        <w:t>就算</w:t>
      </w:r>
      <w:r w:rsidR="00F128D5">
        <w:rPr>
          <w:rFonts w:hint="eastAsia"/>
        </w:rPr>
        <w:t>布料生產的工藝與技術</w:t>
      </w:r>
      <w:r w:rsidR="00FE1B16">
        <w:rPr>
          <w:rFonts w:hint="eastAsia"/>
        </w:rPr>
        <w:t>雖</w:t>
      </w:r>
      <w:r w:rsidR="00F128D5">
        <w:rPr>
          <w:rFonts w:hint="eastAsia"/>
        </w:rPr>
        <w:t>不斷精進，但整體供應鏈</w:t>
      </w:r>
      <w:r w:rsidR="009A2847">
        <w:rPr>
          <w:rFonts w:hint="eastAsia"/>
        </w:rPr>
        <w:t>溝通</w:t>
      </w:r>
      <w:r w:rsidR="00F128D5">
        <w:rPr>
          <w:rFonts w:hint="eastAsia"/>
        </w:rPr>
        <w:t>模式還停留在舊有運作邏輯之中，</w:t>
      </w:r>
      <w:r w:rsidR="00DC4376">
        <w:rPr>
          <w:rFonts w:hint="eastAsia"/>
        </w:rPr>
        <w:t>因此</w:t>
      </w:r>
      <w:r w:rsidR="00136537">
        <w:rPr>
          <w:rFonts w:hint="eastAsia"/>
        </w:rPr>
        <w:t>從生產流程、產品</w:t>
      </w:r>
      <w:r w:rsidR="00DC4376">
        <w:rPr>
          <w:rFonts w:hint="eastAsia"/>
        </w:rPr>
        <w:t>銷售</w:t>
      </w:r>
      <w:r w:rsidR="00136537">
        <w:rPr>
          <w:rFonts w:hint="eastAsia"/>
        </w:rPr>
        <w:t>與</w:t>
      </w:r>
      <w:r w:rsidR="00DC4376">
        <w:rPr>
          <w:rFonts w:hint="eastAsia"/>
        </w:rPr>
        <w:t>訂單溝通</w:t>
      </w:r>
      <w:r w:rsidR="00136537">
        <w:rPr>
          <w:rFonts w:hint="eastAsia"/>
        </w:rPr>
        <w:t>都極其</w:t>
      </w:r>
      <w:r w:rsidR="00DC4376">
        <w:rPr>
          <w:rFonts w:hint="eastAsia"/>
        </w:rPr>
        <w:t>低效率並</w:t>
      </w:r>
      <w:r w:rsidR="00F128D5">
        <w:rPr>
          <w:rFonts w:hint="eastAsia"/>
        </w:rPr>
        <w:t>受限於物流</w:t>
      </w:r>
      <w:r w:rsidR="00991810">
        <w:rPr>
          <w:rFonts w:hint="eastAsia"/>
        </w:rPr>
        <w:t>限制</w:t>
      </w:r>
      <w:r w:rsidR="00F128D5">
        <w:rPr>
          <w:rFonts w:hint="eastAsia"/>
        </w:rPr>
        <w:t>，</w:t>
      </w:r>
      <w:r w:rsidR="0075112D">
        <w:rPr>
          <w:rFonts w:hint="eastAsia"/>
        </w:rPr>
        <w:t>進而</w:t>
      </w:r>
      <w:r w:rsidR="005C57A6">
        <w:rPr>
          <w:rFonts w:hint="eastAsia"/>
        </w:rPr>
        <w:t>致使產業出現</w:t>
      </w:r>
      <w:r w:rsidR="00F128D5">
        <w:rPr>
          <w:rFonts w:hint="eastAsia"/>
        </w:rPr>
        <w:t>高庫存與資源浪費問題，亦無法回應</w:t>
      </w:r>
      <w:r w:rsidR="00482591">
        <w:rPr>
          <w:rFonts w:hint="eastAsia"/>
        </w:rPr>
        <w:t>當今</w:t>
      </w:r>
      <w:r w:rsidR="00F128D5">
        <w:rPr>
          <w:rFonts w:hint="eastAsia"/>
        </w:rPr>
        <w:t>品牌對「快速反應」及「永續目標」的期待</w:t>
      </w:r>
      <w:r w:rsidR="00F62B4B">
        <w:rPr>
          <w:rFonts w:hint="eastAsia"/>
        </w:rPr>
        <w:t>，</w:t>
      </w:r>
      <w:r w:rsidR="003A32DD">
        <w:rPr>
          <w:rFonts w:hint="eastAsia"/>
        </w:rPr>
        <w:t>創辦人</w:t>
      </w:r>
      <w:r w:rsidR="003D4EEE">
        <w:rPr>
          <w:rFonts w:hint="eastAsia"/>
        </w:rPr>
        <w:t>因此</w:t>
      </w:r>
      <w:r w:rsidR="00EC46BF">
        <w:rPr>
          <w:rFonts w:hint="eastAsia"/>
        </w:rPr>
        <w:t>看到商機</w:t>
      </w:r>
      <w:r w:rsidR="009C0B40">
        <w:rPr>
          <w:rFonts w:hint="eastAsia"/>
        </w:rPr>
        <w:t>與發展潛力</w:t>
      </w:r>
      <w:r w:rsidR="00EC46BF">
        <w:rPr>
          <w:rFonts w:hint="eastAsia"/>
        </w:rPr>
        <w:t>，</w:t>
      </w:r>
      <w:r w:rsidR="009C0B40">
        <w:rPr>
          <w:rFonts w:hint="eastAsia"/>
        </w:rPr>
        <w:t>遂</w:t>
      </w:r>
      <w:r w:rsidR="003A32DD">
        <w:rPr>
          <w:rFonts w:hint="eastAsia"/>
        </w:rPr>
        <w:t>延伸</w:t>
      </w:r>
      <w:r w:rsidR="00F128D5">
        <w:rPr>
          <w:rFonts w:hint="eastAsia"/>
        </w:rPr>
        <w:t>出想要幫助產業轉型的明確意圖</w:t>
      </w:r>
      <w:r w:rsidR="000B195C">
        <w:rPr>
          <w:rFonts w:hint="eastAsia"/>
        </w:rPr>
        <w:t>。</w:t>
      </w:r>
    </w:p>
    <w:p w14:paraId="7F64A8C6" w14:textId="0EF25448" w:rsidR="00F128D5" w:rsidRDefault="00F00F3B" w:rsidP="00382D3A">
      <w:pPr>
        <w:pStyle w:val="15"/>
        <w:ind w:firstLine="480"/>
      </w:pPr>
      <w:r>
        <w:rPr>
          <w:rFonts w:hint="eastAsia"/>
        </w:rPr>
        <w:t>創辦人</w:t>
      </w:r>
      <w:r w:rsidR="00F70A85">
        <w:rPr>
          <w:rFonts w:hint="eastAsia"/>
        </w:rPr>
        <w:t>與</w:t>
      </w:r>
      <w:r w:rsidR="00A74DE5">
        <w:rPr>
          <w:rFonts w:hint="eastAsia"/>
        </w:rPr>
        <w:t>團隊</w:t>
      </w:r>
      <w:r w:rsidR="00FA78DB">
        <w:rPr>
          <w:rFonts w:hint="eastAsia"/>
        </w:rPr>
        <w:t>基於</w:t>
      </w:r>
      <w:r w:rsidR="009D52A8">
        <w:rPr>
          <w:rFonts w:hint="eastAsia"/>
        </w:rPr>
        <w:t>所擁有之</w:t>
      </w:r>
      <w:r w:rsidR="009E6A9F">
        <w:rPr>
          <w:rFonts w:hint="eastAsia"/>
        </w:rPr>
        <w:t>專業洞見</w:t>
      </w:r>
      <w:r w:rsidR="00604C66">
        <w:rPr>
          <w:rFonts w:hint="eastAsia"/>
        </w:rPr>
        <w:t>與</w:t>
      </w:r>
      <w:r>
        <w:rPr>
          <w:rFonts w:hint="eastAsia"/>
        </w:rPr>
        <w:t>科技素養</w:t>
      </w:r>
      <w:r w:rsidR="00F70A85">
        <w:rPr>
          <w:rFonts w:hint="eastAsia"/>
        </w:rPr>
        <w:t>，</w:t>
      </w:r>
      <w:r>
        <w:rPr>
          <w:rFonts w:hint="eastAsia"/>
        </w:rPr>
        <w:t>認為</w:t>
      </w:r>
      <w:r w:rsidR="00BB55DA">
        <w:rPr>
          <w:rFonts w:hint="eastAsia"/>
        </w:rPr>
        <w:t>數位科技</w:t>
      </w:r>
      <w:r w:rsidR="00FD716F">
        <w:rPr>
          <w:rFonts w:hint="eastAsia"/>
        </w:rPr>
        <w:t>是</w:t>
      </w:r>
      <w:r w:rsidR="00F128D5">
        <w:rPr>
          <w:rFonts w:hint="eastAsia"/>
        </w:rPr>
        <w:t>改變產業運作模式</w:t>
      </w:r>
      <w:r w:rsidR="00FD716F">
        <w:rPr>
          <w:rFonts w:hint="eastAsia"/>
        </w:rPr>
        <w:t>的</w:t>
      </w:r>
      <w:r w:rsidR="00367299">
        <w:rPr>
          <w:rFonts w:hint="eastAsia"/>
        </w:rPr>
        <w:t>最佳</w:t>
      </w:r>
      <w:r w:rsidR="00FD716F">
        <w:rPr>
          <w:rFonts w:hint="eastAsia"/>
        </w:rPr>
        <w:t>突破口</w:t>
      </w:r>
      <w:r w:rsidR="00F128D5">
        <w:rPr>
          <w:rFonts w:hint="eastAsia"/>
        </w:rPr>
        <w:t>，</w:t>
      </w:r>
      <w:r w:rsidR="00F344D3">
        <w:rPr>
          <w:rFonts w:hint="eastAsia"/>
        </w:rPr>
        <w:t>因</w:t>
      </w:r>
      <w:r w:rsidR="006D52FE">
        <w:rPr>
          <w:rFonts w:hint="eastAsia"/>
        </w:rPr>
        <w:t>布料</w:t>
      </w:r>
      <w:r w:rsidR="00F344D3">
        <w:rPr>
          <w:rFonts w:hint="eastAsia"/>
        </w:rPr>
        <w:t>作為</w:t>
      </w:r>
      <w:r w:rsidR="006D52FE">
        <w:rPr>
          <w:rFonts w:hint="eastAsia"/>
        </w:rPr>
        <w:t>紡織產業中最重要材料之一，</w:t>
      </w:r>
      <w:r w:rsidR="00205E6D">
        <w:rPr>
          <w:rFonts w:hint="eastAsia"/>
        </w:rPr>
        <w:t>只要開發出</w:t>
      </w:r>
      <w:r w:rsidR="006D52FE">
        <w:rPr>
          <w:rFonts w:hint="eastAsia"/>
        </w:rPr>
        <w:t>可將布料數位化</w:t>
      </w:r>
      <w:r w:rsidR="005158DC">
        <w:rPr>
          <w:rFonts w:hint="eastAsia"/>
        </w:rPr>
        <w:t>的掃描</w:t>
      </w:r>
      <w:r w:rsidR="006D52FE">
        <w:rPr>
          <w:rFonts w:hint="eastAsia"/>
        </w:rPr>
        <w:t>技術，</w:t>
      </w:r>
      <w:r w:rsidR="005158DC">
        <w:rPr>
          <w:rFonts w:hint="eastAsia"/>
        </w:rPr>
        <w:t>並結合可改變產業溝通協作的雲端平台工具，就可發展</w:t>
      </w:r>
      <w:r w:rsidR="00F128D5">
        <w:rPr>
          <w:rFonts w:hint="eastAsia"/>
        </w:rPr>
        <w:t>出更環保、高效率、高度協作的產業生態系</w:t>
      </w:r>
      <w:r w:rsidR="005158DC">
        <w:rPr>
          <w:rFonts w:hint="eastAsia"/>
        </w:rPr>
        <w:t>。</w:t>
      </w:r>
      <w:r w:rsidR="00D92E7A">
        <w:rPr>
          <w:rFonts w:hint="eastAsia"/>
        </w:rPr>
        <w:t>因此，</w:t>
      </w:r>
      <w:r w:rsidR="003712F3">
        <w:rPr>
          <w:rFonts w:hint="eastAsia"/>
        </w:rPr>
        <w:t>藉由此個案能動性與目</w:t>
      </w:r>
      <w:r w:rsidR="005F22CF">
        <w:rPr>
          <w:rFonts w:hint="eastAsia"/>
        </w:rPr>
        <w:t>的</w:t>
      </w:r>
      <w:r w:rsidR="003712F3">
        <w:rPr>
          <w:rFonts w:hint="eastAsia"/>
        </w:rPr>
        <w:t>分析發現，</w:t>
      </w:r>
      <w:r w:rsidR="004C7017">
        <w:rPr>
          <w:rFonts w:hint="eastAsia"/>
        </w:rPr>
        <w:t>數位創新</w:t>
      </w:r>
      <w:r w:rsidR="004C153B">
        <w:rPr>
          <w:rFonts w:hint="eastAsia"/>
        </w:rPr>
        <w:t>行動開展</w:t>
      </w:r>
      <w:r w:rsidR="003712F3">
        <w:rPr>
          <w:rFonts w:hint="eastAsia"/>
        </w:rPr>
        <w:t>時，多項產業問題與痛點使企業家進而思索商機是否存在，而各項經營策略的產生不僅需要明確的動機，亦需要團隊具備一定的科技素養與遠見才能</w:t>
      </w:r>
      <w:r w:rsidR="00277503">
        <w:rPr>
          <w:rFonts w:hint="eastAsia"/>
        </w:rPr>
        <w:t>順利</w:t>
      </w:r>
      <w:r w:rsidR="003712F3">
        <w:rPr>
          <w:rFonts w:hint="eastAsia"/>
        </w:rPr>
        <w:t>開展一系列</w:t>
      </w:r>
      <w:r w:rsidR="00277503">
        <w:rPr>
          <w:rFonts w:hint="eastAsia"/>
        </w:rPr>
        <w:t>創新行動。</w:t>
      </w:r>
    </w:p>
    <w:p w14:paraId="5DC89C57" w14:textId="41162EE0" w:rsidR="005C000A" w:rsidRDefault="00191C5D" w:rsidP="00191C5D">
      <w:pPr>
        <w:pStyle w:val="affc"/>
      </w:pPr>
      <w:bookmarkStart w:id="184" w:name="_Toc202118859"/>
      <w:r>
        <w:rPr>
          <w:rFonts w:hint="eastAsia"/>
        </w:rPr>
        <w:t>表</w:t>
      </w:r>
      <w:r>
        <w:rPr>
          <w:rFonts w:hint="eastAsia"/>
        </w:rPr>
        <w:t xml:space="preserve"> 5.6- </w:t>
      </w:r>
      <w:r>
        <w:fldChar w:fldCharType="begin"/>
      </w:r>
      <w:r>
        <w:instrText xml:space="preserve"> </w:instrText>
      </w:r>
      <w:r>
        <w:rPr>
          <w:rFonts w:hint="eastAsia"/>
        </w:rPr>
        <w:instrText xml:space="preserve">SEQ </w:instrText>
      </w:r>
      <w:r>
        <w:rPr>
          <w:rFonts w:hint="eastAsia"/>
        </w:rPr>
        <w:instrText>表</w:instrText>
      </w:r>
      <w:r>
        <w:rPr>
          <w:rFonts w:hint="eastAsia"/>
        </w:rPr>
        <w:instrText>_5.6- \* ARABIC</w:instrText>
      </w:r>
      <w:r>
        <w:instrText xml:space="preserve"> </w:instrText>
      </w:r>
      <w:r>
        <w:fldChar w:fldCharType="separate"/>
      </w:r>
      <w:r w:rsidR="004861B7">
        <w:rPr>
          <w:noProof/>
        </w:rPr>
        <w:t>1</w:t>
      </w:r>
      <w:r>
        <w:fldChar w:fldCharType="end"/>
      </w:r>
      <w:r w:rsidR="004F5885">
        <w:rPr>
          <w:rFonts w:hint="eastAsia"/>
        </w:rPr>
        <w:t xml:space="preserve"> </w:t>
      </w:r>
      <w:r w:rsidR="004F5885">
        <w:rPr>
          <w:rFonts w:hint="eastAsia"/>
        </w:rPr>
        <w:t>能動性命題分析表</w:t>
      </w:r>
      <w:bookmarkEnd w:id="184"/>
    </w:p>
    <w:tbl>
      <w:tblPr>
        <w:tblStyle w:val="aff1"/>
        <w:tblW w:w="9061" w:type="dxa"/>
        <w:jc w:val="center"/>
        <w:tblLook w:val="04A0" w:firstRow="1" w:lastRow="0" w:firstColumn="1" w:lastColumn="0" w:noHBand="0" w:noVBand="1"/>
      </w:tblPr>
      <w:tblGrid>
        <w:gridCol w:w="508"/>
        <w:gridCol w:w="564"/>
        <w:gridCol w:w="6720"/>
        <w:gridCol w:w="1269"/>
      </w:tblGrid>
      <w:tr w:rsidR="00813AC4" w14:paraId="291D0618" w14:textId="4432E535" w:rsidTr="00EB66AD">
        <w:trPr>
          <w:jc w:val="center"/>
        </w:trPr>
        <w:tc>
          <w:tcPr>
            <w:tcW w:w="1072" w:type="dxa"/>
            <w:gridSpan w:val="2"/>
            <w:vAlign w:val="center"/>
          </w:tcPr>
          <w:p w14:paraId="613084D1" w14:textId="77777777" w:rsidR="00813AC4" w:rsidRDefault="00813AC4" w:rsidP="001D5F70">
            <w:pPr>
              <w:ind w:firstLineChars="0" w:firstLine="0"/>
              <w:jc w:val="center"/>
            </w:pPr>
            <w:r w:rsidRPr="002D6F80">
              <w:rPr>
                <w:rFonts w:ascii="標楷體" w:hAnsi="標楷體" w:hint="eastAsia"/>
              </w:rPr>
              <w:t>理論</w:t>
            </w:r>
          </w:p>
        </w:tc>
        <w:tc>
          <w:tcPr>
            <w:tcW w:w="6720" w:type="dxa"/>
            <w:vAlign w:val="bottom"/>
          </w:tcPr>
          <w:p w14:paraId="1D643A4B" w14:textId="77777777" w:rsidR="00813AC4" w:rsidRDefault="00813AC4" w:rsidP="001D5F70">
            <w:pPr>
              <w:ind w:firstLineChars="0" w:firstLine="0"/>
              <w:jc w:val="center"/>
            </w:pPr>
            <w:r w:rsidRPr="002D6F80">
              <w:rPr>
                <w:rFonts w:ascii="標楷體" w:hAnsi="標楷體" w:hint="eastAsia"/>
              </w:rPr>
              <w:t>觀察重點</w:t>
            </w:r>
          </w:p>
        </w:tc>
        <w:tc>
          <w:tcPr>
            <w:tcW w:w="1269" w:type="dxa"/>
          </w:tcPr>
          <w:p w14:paraId="6F900229" w14:textId="31902905" w:rsidR="00813AC4" w:rsidRPr="002D6F80" w:rsidRDefault="00813AC4" w:rsidP="001D5F70">
            <w:pPr>
              <w:ind w:firstLineChars="0" w:firstLine="0"/>
              <w:jc w:val="center"/>
              <w:rPr>
                <w:rFonts w:ascii="標楷體" w:hAnsi="標楷體"/>
              </w:rPr>
            </w:pPr>
            <w:r>
              <w:rPr>
                <w:rFonts w:ascii="標楷體" w:hAnsi="標楷體" w:hint="eastAsia"/>
              </w:rPr>
              <w:t>命題</w:t>
            </w:r>
          </w:p>
        </w:tc>
      </w:tr>
      <w:tr w:rsidR="00F815CE" w14:paraId="5C69E31F" w14:textId="02AFCBEB" w:rsidTr="00D514D4">
        <w:trPr>
          <w:cantSplit/>
          <w:trHeight w:val="1134"/>
          <w:jc w:val="center"/>
        </w:trPr>
        <w:tc>
          <w:tcPr>
            <w:tcW w:w="508" w:type="dxa"/>
            <w:vMerge w:val="restart"/>
            <w:vAlign w:val="center"/>
          </w:tcPr>
          <w:p w14:paraId="597F9F0F" w14:textId="77777777" w:rsidR="00F815CE" w:rsidRDefault="00F815CE" w:rsidP="001D5F70">
            <w:pPr>
              <w:ind w:firstLineChars="0" w:firstLine="0"/>
              <w:jc w:val="center"/>
            </w:pPr>
            <w:r w:rsidRPr="002D6F80">
              <w:rPr>
                <w:rFonts w:ascii="標楷體" w:hAnsi="標楷體" w:hint="eastAsia"/>
              </w:rPr>
              <w:t>能動性</w:t>
            </w:r>
          </w:p>
        </w:tc>
        <w:tc>
          <w:tcPr>
            <w:tcW w:w="564" w:type="dxa"/>
            <w:textDirection w:val="tbRlV"/>
            <w:vAlign w:val="center"/>
          </w:tcPr>
          <w:p w14:paraId="1005E236" w14:textId="77777777" w:rsidR="00F815CE" w:rsidRPr="00095704" w:rsidRDefault="00F815CE" w:rsidP="001D5F70">
            <w:pPr>
              <w:ind w:left="113" w:right="113" w:firstLineChars="0" w:firstLine="0"/>
              <w:jc w:val="center"/>
            </w:pPr>
            <w:r w:rsidRPr="00095704">
              <w:rPr>
                <w:rFonts w:hint="eastAsia"/>
              </w:rPr>
              <w:t>問題</w:t>
            </w:r>
          </w:p>
        </w:tc>
        <w:tc>
          <w:tcPr>
            <w:tcW w:w="6720" w:type="dxa"/>
            <w:vAlign w:val="center"/>
          </w:tcPr>
          <w:p w14:paraId="3AA16343" w14:textId="7AF70BE5" w:rsidR="00F815CE" w:rsidRPr="000D3B03" w:rsidRDefault="00F815CE" w:rsidP="00DB214F">
            <w:pPr>
              <w:pStyle w:val="151"/>
              <w:rPr>
                <w:rFonts w:eastAsia="新細明體"/>
              </w:rPr>
            </w:pPr>
            <w:r>
              <w:t>傳統</w:t>
            </w:r>
            <w:r w:rsidR="00803D76">
              <w:rPr>
                <w:rFonts w:hint="eastAsia"/>
              </w:rPr>
              <w:t>流程</w:t>
            </w:r>
            <w:r>
              <w:rPr>
                <w:rFonts w:hint="eastAsia"/>
              </w:rPr>
              <w:t>仰賴人工與實體</w:t>
            </w:r>
            <w:proofErr w:type="gramStart"/>
            <w:r>
              <w:rPr>
                <w:rFonts w:hint="eastAsia"/>
              </w:rPr>
              <w:t>樣布寄</w:t>
            </w:r>
            <w:proofErr w:type="gramEnd"/>
            <w:r>
              <w:rPr>
                <w:rFonts w:hint="eastAsia"/>
              </w:rPr>
              <w:t>送，</w:t>
            </w:r>
            <w:r w:rsidRPr="00600E04">
              <w:t>效率低落且易出錯</w:t>
            </w:r>
            <w:r w:rsidR="009C02DD">
              <w:rPr>
                <w:rFonts w:hint="eastAsia"/>
              </w:rPr>
              <w:t>，且</w:t>
            </w:r>
            <w:r w:rsidR="00525689" w:rsidRPr="00A745A7">
              <w:t>供應鏈協作</w:t>
            </w:r>
            <w:r w:rsidR="00525689">
              <w:rPr>
                <w:rFonts w:hint="eastAsia"/>
              </w:rPr>
              <w:t>與</w:t>
            </w:r>
            <w:r>
              <w:rPr>
                <w:rFonts w:hint="eastAsia"/>
              </w:rPr>
              <w:t>訂單</w:t>
            </w:r>
            <w:r w:rsidR="00525689">
              <w:rPr>
                <w:rFonts w:hint="eastAsia"/>
              </w:rPr>
              <w:t>溝通</w:t>
            </w:r>
            <w:r>
              <w:rPr>
                <w:rFonts w:hint="eastAsia"/>
              </w:rPr>
              <w:t>瓶頸。產業高庫存商業模式產生過多成衣損耗，導致環境負擔</w:t>
            </w:r>
            <w:r w:rsidR="00E40558">
              <w:rPr>
                <w:rFonts w:hint="eastAsia"/>
              </w:rPr>
              <w:t>、</w:t>
            </w:r>
            <w:r w:rsidRPr="000037A5">
              <w:rPr>
                <w:rFonts w:hint="eastAsia"/>
              </w:rPr>
              <w:t>ESG</w:t>
            </w:r>
            <w:r>
              <w:rPr>
                <w:rFonts w:hint="eastAsia"/>
              </w:rPr>
              <w:t>與永續</w:t>
            </w:r>
            <w:r w:rsidRPr="000037A5">
              <w:rPr>
                <w:rFonts w:hint="eastAsia"/>
              </w:rPr>
              <w:t>壓力</w:t>
            </w:r>
            <w:r>
              <w:rPr>
                <w:rFonts w:hint="eastAsia"/>
              </w:rPr>
              <w:t>。</w:t>
            </w:r>
            <w:r w:rsidR="002E156F">
              <w:rPr>
                <w:rFonts w:hint="eastAsia"/>
              </w:rPr>
              <w:t xml:space="preserve">　</w:t>
            </w:r>
          </w:p>
        </w:tc>
        <w:tc>
          <w:tcPr>
            <w:tcW w:w="1269" w:type="dxa"/>
            <w:vMerge w:val="restart"/>
            <w:vAlign w:val="center"/>
          </w:tcPr>
          <w:p w14:paraId="2D2EB4F0" w14:textId="0623CA86" w:rsidR="00F815CE" w:rsidRDefault="00435F1C" w:rsidP="00D514D4">
            <w:pPr>
              <w:pStyle w:val="151"/>
            </w:pPr>
            <w:r w:rsidRPr="00435F1C">
              <w:rPr>
                <w:rFonts w:hint="eastAsia"/>
              </w:rPr>
              <w:t>企業開展創新行動需要清楚掌握產業痛點</w:t>
            </w:r>
            <w:r w:rsidR="009B3859">
              <w:rPr>
                <w:rFonts w:hint="eastAsia"/>
              </w:rPr>
              <w:t>，</w:t>
            </w:r>
            <w:r w:rsidRPr="00435F1C">
              <w:rPr>
                <w:rFonts w:hint="eastAsia"/>
              </w:rPr>
              <w:t>並以專業洞見發展明確意圖</w:t>
            </w:r>
            <w:r w:rsidR="00417E23">
              <w:rPr>
                <w:rFonts w:hint="eastAsia"/>
              </w:rPr>
              <w:t>。</w:t>
            </w:r>
          </w:p>
        </w:tc>
      </w:tr>
      <w:tr w:rsidR="00F815CE" w14:paraId="22BFF408" w14:textId="73E0285D" w:rsidTr="00EB66AD">
        <w:trPr>
          <w:cantSplit/>
          <w:trHeight w:val="1134"/>
          <w:jc w:val="center"/>
        </w:trPr>
        <w:tc>
          <w:tcPr>
            <w:tcW w:w="508" w:type="dxa"/>
            <w:vMerge/>
            <w:vAlign w:val="center"/>
          </w:tcPr>
          <w:p w14:paraId="653AF7AC" w14:textId="77777777" w:rsidR="00F815CE" w:rsidRDefault="00F815CE" w:rsidP="001D5F70">
            <w:pPr>
              <w:ind w:firstLineChars="0" w:firstLine="0"/>
              <w:jc w:val="center"/>
            </w:pPr>
          </w:p>
        </w:tc>
        <w:tc>
          <w:tcPr>
            <w:tcW w:w="564" w:type="dxa"/>
            <w:textDirection w:val="tbRlV"/>
            <w:vAlign w:val="center"/>
          </w:tcPr>
          <w:p w14:paraId="223C7267" w14:textId="77777777" w:rsidR="00F815CE" w:rsidRDefault="00F815CE" w:rsidP="001D5F70">
            <w:pPr>
              <w:ind w:left="113" w:right="113" w:firstLineChars="0" w:firstLine="0"/>
              <w:jc w:val="center"/>
            </w:pPr>
            <w:r>
              <w:rPr>
                <w:rFonts w:ascii="標楷體" w:hAnsi="標楷體" w:hint="eastAsia"/>
              </w:rPr>
              <w:t>意圖</w:t>
            </w:r>
          </w:p>
        </w:tc>
        <w:tc>
          <w:tcPr>
            <w:tcW w:w="6720" w:type="dxa"/>
            <w:vAlign w:val="center"/>
          </w:tcPr>
          <w:p w14:paraId="31BC601D" w14:textId="72AE8401" w:rsidR="00F815CE" w:rsidRPr="000D3B03" w:rsidRDefault="00F815CE" w:rsidP="00D23772">
            <w:pPr>
              <w:pStyle w:val="151"/>
              <w:rPr>
                <w:rFonts w:eastAsia="新細明體"/>
              </w:rPr>
            </w:pPr>
            <w:r>
              <w:rPr>
                <w:rFonts w:hint="eastAsia"/>
              </w:rPr>
              <w:t>科技協助產業轉型</w:t>
            </w:r>
            <w:r w:rsidR="00D23772">
              <w:rPr>
                <w:rFonts w:hint="eastAsia"/>
              </w:rPr>
              <w:t>、</w:t>
            </w:r>
            <w:r>
              <w:rPr>
                <w:rFonts w:hint="eastAsia"/>
              </w:rPr>
              <w:t>推出</w:t>
            </w:r>
            <w:r w:rsidRPr="00723782">
              <w:rPr>
                <w:rFonts w:hint="eastAsia"/>
              </w:rPr>
              <w:t>布片</w:t>
            </w:r>
            <w:r>
              <w:rPr>
                <w:rFonts w:hint="eastAsia"/>
              </w:rPr>
              <w:t>掃描技術</w:t>
            </w:r>
            <w:r w:rsidRPr="00723782">
              <w:rPr>
                <w:rFonts w:hint="eastAsia"/>
              </w:rPr>
              <w:t>與</w:t>
            </w:r>
            <w:r>
              <w:rPr>
                <w:rFonts w:hint="eastAsia"/>
              </w:rPr>
              <w:t>協作</w:t>
            </w:r>
            <w:r w:rsidRPr="00723782">
              <w:rPr>
                <w:rFonts w:hint="eastAsia"/>
              </w:rPr>
              <w:t>平台</w:t>
            </w:r>
            <w:r w:rsidR="00D23772">
              <w:rPr>
                <w:rFonts w:hint="eastAsia"/>
              </w:rPr>
              <w:t>，</w:t>
            </w:r>
            <w:r>
              <w:rPr>
                <w:rFonts w:hint="eastAsia"/>
              </w:rPr>
              <w:t>提升供應鏈溝通與生產效率、降低資源浪費</w:t>
            </w:r>
            <w:r w:rsidR="00D23772">
              <w:rPr>
                <w:rFonts w:hint="eastAsia"/>
              </w:rPr>
              <w:t>，</w:t>
            </w:r>
            <w:r w:rsidRPr="002C076C">
              <w:t>實踐永續與</w:t>
            </w:r>
            <w:r w:rsidRPr="002C076C">
              <w:t>ESG</w:t>
            </w:r>
            <w:r w:rsidRPr="002C076C">
              <w:t>目標</w:t>
            </w:r>
            <w:r>
              <w:rPr>
                <w:rFonts w:hint="eastAsia"/>
              </w:rPr>
              <w:t>。</w:t>
            </w:r>
          </w:p>
        </w:tc>
        <w:tc>
          <w:tcPr>
            <w:tcW w:w="1269" w:type="dxa"/>
            <w:vMerge/>
          </w:tcPr>
          <w:p w14:paraId="79796C12" w14:textId="77777777" w:rsidR="00F815CE" w:rsidRDefault="00F815CE" w:rsidP="00813AC4">
            <w:pPr>
              <w:pStyle w:val="151"/>
            </w:pPr>
          </w:p>
        </w:tc>
      </w:tr>
      <w:tr w:rsidR="00F815CE" w14:paraId="6A239EEB" w14:textId="4233EB25" w:rsidTr="00EB66AD">
        <w:trPr>
          <w:jc w:val="center"/>
        </w:trPr>
        <w:tc>
          <w:tcPr>
            <w:tcW w:w="1072" w:type="dxa"/>
            <w:gridSpan w:val="2"/>
            <w:vAlign w:val="center"/>
          </w:tcPr>
          <w:p w14:paraId="390192ED" w14:textId="77777777" w:rsidR="00F815CE" w:rsidRDefault="00F815CE" w:rsidP="001D5F70">
            <w:pPr>
              <w:ind w:firstLineChars="0" w:firstLine="0"/>
              <w:jc w:val="center"/>
            </w:pPr>
            <w:r w:rsidRPr="002D6F80">
              <w:rPr>
                <w:rFonts w:ascii="標楷體" w:hAnsi="標楷體" w:hint="eastAsia"/>
              </w:rPr>
              <w:t>目的</w:t>
            </w:r>
          </w:p>
        </w:tc>
        <w:tc>
          <w:tcPr>
            <w:tcW w:w="6720" w:type="dxa"/>
            <w:vAlign w:val="center"/>
          </w:tcPr>
          <w:p w14:paraId="461336A1" w14:textId="2A10DB8E" w:rsidR="00F815CE" w:rsidRPr="000D3B03" w:rsidRDefault="00F815CE" w:rsidP="001A691F">
            <w:pPr>
              <w:pStyle w:val="151"/>
              <w:rPr>
                <w:rFonts w:eastAsia="新細明體"/>
              </w:rPr>
            </w:pPr>
            <w:r w:rsidRPr="009A077C">
              <w:t>導入</w:t>
            </w:r>
            <w:r w:rsidR="005645C2">
              <w:rPr>
                <w:rFonts w:hint="eastAsia"/>
              </w:rPr>
              <w:t>數位</w:t>
            </w:r>
            <w:r w:rsidRPr="009A077C">
              <w:t>科技</w:t>
            </w:r>
            <w:r w:rsidR="00A0251D">
              <w:rPr>
                <w:rFonts w:hint="eastAsia"/>
              </w:rPr>
              <w:t>建立</w:t>
            </w:r>
            <w:r>
              <w:rPr>
                <w:rFonts w:hint="eastAsia"/>
              </w:rPr>
              <w:t>新商業模式，</w:t>
            </w:r>
            <w:r w:rsidR="00AB090D">
              <w:rPr>
                <w:rFonts w:hint="eastAsia"/>
              </w:rPr>
              <w:t>數位素材與</w:t>
            </w:r>
            <w:r w:rsidR="00AB090D">
              <w:rPr>
                <w:rFonts w:hint="eastAsia"/>
              </w:rPr>
              <w:t>3D</w:t>
            </w:r>
            <w:r w:rsidR="00AB090D">
              <w:rPr>
                <w:rFonts w:hint="eastAsia"/>
              </w:rPr>
              <w:t>設計</w:t>
            </w:r>
            <w:r>
              <w:rPr>
                <w:rFonts w:hint="eastAsia"/>
              </w:rPr>
              <w:t>加速生產並避免資源浪費</w:t>
            </w:r>
            <w:r w:rsidR="00EE4BD4">
              <w:rPr>
                <w:rFonts w:hint="eastAsia"/>
              </w:rPr>
              <w:t>，</w:t>
            </w:r>
            <w:r w:rsidR="0053565C">
              <w:rPr>
                <w:rFonts w:hint="eastAsia"/>
              </w:rPr>
              <w:t>並</w:t>
            </w:r>
            <w:r w:rsidRPr="00700D11">
              <w:t>建立</w:t>
            </w:r>
            <w:r w:rsidR="00A85029">
              <w:rPr>
                <w:rFonts w:hint="eastAsia"/>
              </w:rPr>
              <w:t>創新</w:t>
            </w:r>
            <w:r w:rsidRPr="00700D11">
              <w:t>數位紡織產業生態系</w:t>
            </w:r>
            <w:r>
              <w:rPr>
                <w:rFonts w:hint="eastAsia"/>
              </w:rPr>
              <w:t>。</w:t>
            </w:r>
          </w:p>
        </w:tc>
        <w:tc>
          <w:tcPr>
            <w:tcW w:w="1269" w:type="dxa"/>
            <w:vMerge/>
          </w:tcPr>
          <w:p w14:paraId="5CD0C6FA" w14:textId="77777777" w:rsidR="00F815CE" w:rsidRPr="009A077C" w:rsidRDefault="00F815CE" w:rsidP="00813AC4">
            <w:pPr>
              <w:pStyle w:val="151"/>
            </w:pPr>
          </w:p>
        </w:tc>
      </w:tr>
    </w:tbl>
    <w:p w14:paraId="57513379" w14:textId="231E9190" w:rsidR="00304ECF" w:rsidRPr="00813AC4" w:rsidRDefault="001E0BD8" w:rsidP="00165FF7">
      <w:pPr>
        <w:pStyle w:val="afff5"/>
      </w:pPr>
      <w:r>
        <w:rPr>
          <w:rFonts w:hint="eastAsia"/>
        </w:rPr>
        <w:lastRenderedPageBreak/>
        <w:t>資料來源：本研究整理</w:t>
      </w:r>
    </w:p>
    <w:p w14:paraId="77CB872D" w14:textId="77777777" w:rsidR="00010E59" w:rsidRDefault="00F260DB" w:rsidP="006B2304">
      <w:pPr>
        <w:pStyle w:val="15"/>
        <w:ind w:firstLine="480"/>
      </w:pPr>
      <w:r>
        <w:rPr>
          <w:rFonts w:hint="eastAsia"/>
        </w:rPr>
        <w:t>與其他提供數位服務的軟體公司不同，</w:t>
      </w:r>
      <w:r>
        <w:rPr>
          <w:rFonts w:hint="eastAsia"/>
        </w:rPr>
        <w:t>Frontier.cool</w:t>
      </w:r>
      <w:r>
        <w:rPr>
          <w:rFonts w:hint="eastAsia"/>
        </w:rPr>
        <w:t>的優勢之</w:t>
      </w:r>
      <w:proofErr w:type="gramStart"/>
      <w:r>
        <w:rPr>
          <w:rFonts w:hint="eastAsia"/>
        </w:rPr>
        <w:t>一</w:t>
      </w:r>
      <w:proofErr w:type="gramEnd"/>
      <w:r w:rsidR="00146421">
        <w:rPr>
          <w:rFonts w:hint="eastAsia"/>
        </w:rPr>
        <w:t>團隊曾</w:t>
      </w:r>
      <w:r w:rsidR="0013438E">
        <w:rPr>
          <w:rFonts w:hint="eastAsia"/>
        </w:rPr>
        <w:t>親自</w:t>
      </w:r>
      <w:r w:rsidR="00146421">
        <w:rPr>
          <w:rFonts w:hint="eastAsia"/>
        </w:rPr>
        <w:t>投入紡織產業，且</w:t>
      </w:r>
      <w:r>
        <w:rPr>
          <w:rFonts w:hint="eastAsia"/>
        </w:rPr>
        <w:t>家族</w:t>
      </w:r>
      <w:r w:rsidR="00FE7EFD">
        <w:rPr>
          <w:rFonts w:hint="eastAsia"/>
        </w:rPr>
        <w:t>過去多年的</w:t>
      </w:r>
      <w:r w:rsidR="00F87A00">
        <w:rPr>
          <w:rFonts w:hint="eastAsia"/>
        </w:rPr>
        <w:t>從事紡織貿易商</w:t>
      </w:r>
      <w:r w:rsidR="00AD491E">
        <w:rPr>
          <w:rFonts w:hint="eastAsia"/>
        </w:rPr>
        <w:t>，因此</w:t>
      </w:r>
      <w:r>
        <w:rPr>
          <w:rFonts w:hint="eastAsia"/>
        </w:rPr>
        <w:t>累積</w:t>
      </w:r>
      <w:r w:rsidR="00AD491E">
        <w:rPr>
          <w:rFonts w:hint="eastAsia"/>
        </w:rPr>
        <w:t>許多</w:t>
      </w:r>
      <w:r>
        <w:rPr>
          <w:rFonts w:hint="eastAsia"/>
        </w:rPr>
        <w:t>對</w:t>
      </w:r>
      <w:r w:rsidR="00E360AC">
        <w:rPr>
          <w:rFonts w:hint="eastAsia"/>
        </w:rPr>
        <w:t>產</w:t>
      </w:r>
      <w:r>
        <w:rPr>
          <w:rFonts w:hint="eastAsia"/>
        </w:rPr>
        <w:t>業的精準理解，</w:t>
      </w:r>
      <w:r w:rsidR="00CA2933">
        <w:rPr>
          <w:rFonts w:hint="eastAsia"/>
        </w:rPr>
        <w:t>如</w:t>
      </w:r>
      <w:r>
        <w:rPr>
          <w:rFonts w:hint="eastAsia"/>
        </w:rPr>
        <w:t>工廠的</w:t>
      </w:r>
      <w:r w:rsidR="00095F01">
        <w:rPr>
          <w:rFonts w:hint="eastAsia"/>
        </w:rPr>
        <w:t>具體</w:t>
      </w:r>
      <w:r>
        <w:rPr>
          <w:rFonts w:hint="eastAsia"/>
        </w:rPr>
        <w:t>作業流程、供應鏈的協作生態體系、訂單交易重新打樣的現場問題等，</w:t>
      </w:r>
      <w:r w:rsidR="00657362">
        <w:rPr>
          <w:rFonts w:hint="eastAsia"/>
        </w:rPr>
        <w:t>故團隊</w:t>
      </w:r>
      <w:r w:rsidR="003D4520">
        <w:rPr>
          <w:rFonts w:hint="eastAsia"/>
        </w:rPr>
        <w:t>能</w:t>
      </w:r>
      <w:r>
        <w:rPr>
          <w:rFonts w:hint="eastAsia"/>
        </w:rPr>
        <w:t>精準</w:t>
      </w:r>
      <w:r w:rsidR="00A97080">
        <w:rPr>
          <w:rFonts w:hint="eastAsia"/>
        </w:rPr>
        <w:t>分</w:t>
      </w:r>
      <w:r w:rsidR="00666149">
        <w:rPr>
          <w:rFonts w:hint="eastAsia"/>
        </w:rPr>
        <w:t>析出</w:t>
      </w:r>
      <w:r w:rsidR="00A401F6">
        <w:rPr>
          <w:rFonts w:hint="eastAsia"/>
        </w:rPr>
        <w:t>產業</w:t>
      </w:r>
      <w:r w:rsidR="00EC608F">
        <w:rPr>
          <w:rFonts w:hint="eastAsia"/>
        </w:rPr>
        <w:t>真正的痛點及</w:t>
      </w:r>
      <w:r w:rsidR="00666149">
        <w:rPr>
          <w:rFonts w:hint="eastAsia"/>
        </w:rPr>
        <w:t>需求</w:t>
      </w:r>
      <w:r w:rsidR="006B2304">
        <w:rPr>
          <w:rFonts w:hint="eastAsia"/>
        </w:rPr>
        <w:t>。</w:t>
      </w:r>
    </w:p>
    <w:p w14:paraId="2CA42245" w14:textId="126227E2" w:rsidR="00257198" w:rsidRDefault="00BE3ED6" w:rsidP="006B2304">
      <w:pPr>
        <w:pStyle w:val="15"/>
        <w:ind w:firstLine="480"/>
      </w:pPr>
      <w:r>
        <w:rPr>
          <w:rFonts w:hint="eastAsia"/>
        </w:rPr>
        <w:t>觀察</w:t>
      </w:r>
      <w:r w:rsidR="00B84372">
        <w:rPr>
          <w:rFonts w:hint="eastAsia"/>
        </w:rPr>
        <w:t>跨階段數位平台發展歷程</w:t>
      </w:r>
      <w:r w:rsidR="00B04498">
        <w:rPr>
          <w:rFonts w:hint="eastAsia"/>
        </w:rPr>
        <w:t>，</w:t>
      </w:r>
      <w:r w:rsidR="00A401F6" w:rsidRPr="004E32EE">
        <w:t>第一階段</w:t>
      </w:r>
      <w:r w:rsidR="00F2643C">
        <w:rPr>
          <w:rFonts w:hint="eastAsia"/>
        </w:rPr>
        <w:t>團隊</w:t>
      </w:r>
      <w:r w:rsidR="0004017D">
        <w:rPr>
          <w:rFonts w:hint="eastAsia"/>
        </w:rPr>
        <w:t>發現紡織業</w:t>
      </w:r>
      <w:r w:rsidR="0087370E">
        <w:rPr>
          <w:rFonts w:hint="eastAsia"/>
        </w:rPr>
        <w:t>在</w:t>
      </w:r>
      <w:r w:rsidR="00666149" w:rsidRPr="00CF1CF4">
        <w:rPr>
          <w:color w:val="EE0000"/>
        </w:rPr>
        <w:t>布料</w:t>
      </w:r>
      <w:proofErr w:type="gramStart"/>
      <w:r w:rsidR="00666149" w:rsidRPr="00CF1CF4">
        <w:rPr>
          <w:rFonts w:hint="eastAsia"/>
          <w:color w:val="EE0000"/>
        </w:rPr>
        <w:t>及</w:t>
      </w:r>
      <w:r w:rsidR="00666149" w:rsidRPr="00CF1CF4">
        <w:rPr>
          <w:color w:val="EE0000"/>
        </w:rPr>
        <w:t>樣</w:t>
      </w:r>
      <w:r w:rsidR="00666149" w:rsidRPr="00CF1CF4">
        <w:rPr>
          <w:rFonts w:hint="eastAsia"/>
          <w:color w:val="EE0000"/>
        </w:rPr>
        <w:t>布</w:t>
      </w:r>
      <w:r w:rsidR="00666149" w:rsidRPr="00CF1CF4">
        <w:rPr>
          <w:color w:val="EE0000"/>
        </w:rPr>
        <w:t>管理</w:t>
      </w:r>
      <w:proofErr w:type="gramEnd"/>
      <w:r w:rsidR="00666149" w:rsidRPr="00CF1CF4">
        <w:rPr>
          <w:rFonts w:hint="eastAsia"/>
          <w:color w:val="EE0000"/>
        </w:rPr>
        <w:t>、供應鏈訂單溝通</w:t>
      </w:r>
      <w:r w:rsidR="0087370E">
        <w:rPr>
          <w:rFonts w:hint="eastAsia"/>
          <w:color w:val="EE0000"/>
        </w:rPr>
        <w:t>出現</w:t>
      </w:r>
      <w:r w:rsidR="00666149" w:rsidRPr="00CF1CF4">
        <w:rPr>
          <w:rFonts w:hint="eastAsia"/>
          <w:color w:val="EE0000"/>
        </w:rPr>
        <w:t>瓶頸</w:t>
      </w:r>
      <w:r w:rsidR="00D4435D" w:rsidRPr="00B75D35">
        <w:rPr>
          <w:rFonts w:hint="eastAsia"/>
        </w:rPr>
        <w:t>，</w:t>
      </w:r>
      <w:r w:rsidR="00D4435D" w:rsidRPr="00B75D35">
        <w:t>導致</w:t>
      </w:r>
      <w:r w:rsidR="008106B2">
        <w:rPr>
          <w:rFonts w:hint="eastAsia"/>
        </w:rPr>
        <w:t>產業</w:t>
      </w:r>
      <w:r w:rsidR="007E797D" w:rsidRPr="007E797D">
        <w:rPr>
          <w:color w:val="EE0000"/>
        </w:rPr>
        <w:t>高庫存、資源浪費與知識依賴</w:t>
      </w:r>
      <w:r w:rsidR="00AE1D8F">
        <w:rPr>
          <w:rFonts w:hint="eastAsia"/>
          <w:color w:val="EE0000"/>
        </w:rPr>
        <w:t>等問題</w:t>
      </w:r>
      <w:r w:rsidR="00666149" w:rsidRPr="004E32EE">
        <w:t>，</w:t>
      </w:r>
      <w:r w:rsidR="00666149" w:rsidRPr="008F4099">
        <w:rPr>
          <w:rFonts w:hint="eastAsia"/>
          <w:color w:val="156082" w:themeColor="accent1"/>
        </w:rPr>
        <w:t>此時</w:t>
      </w:r>
      <w:r w:rsidR="00666149" w:rsidRPr="008F4099">
        <w:rPr>
          <w:color w:val="156082" w:themeColor="accent1"/>
        </w:rPr>
        <w:t>數位工具</w:t>
      </w:r>
      <w:r w:rsidR="00424014">
        <w:rPr>
          <w:rFonts w:hint="eastAsia"/>
          <w:color w:val="156082" w:themeColor="accent1"/>
        </w:rPr>
        <w:t>用以提升</w:t>
      </w:r>
      <w:r w:rsidR="00666149">
        <w:rPr>
          <w:rFonts w:hint="eastAsia"/>
          <w:color w:val="156082" w:themeColor="accent1"/>
        </w:rPr>
        <w:t>供應鏈</w:t>
      </w:r>
      <w:r w:rsidR="00666149" w:rsidRPr="008F4099">
        <w:rPr>
          <w:color w:val="156082" w:themeColor="accent1"/>
        </w:rPr>
        <w:t>溝通</w:t>
      </w:r>
      <w:r w:rsidR="00666149" w:rsidRPr="008F4099">
        <w:rPr>
          <w:rFonts w:hint="eastAsia"/>
          <w:color w:val="156082" w:themeColor="accent1"/>
        </w:rPr>
        <w:t>效率與</w:t>
      </w:r>
      <w:r w:rsidR="00666149">
        <w:rPr>
          <w:rFonts w:hint="eastAsia"/>
          <w:color w:val="156082" w:themeColor="accent1"/>
        </w:rPr>
        <w:t>改善生產流程</w:t>
      </w:r>
      <w:r w:rsidR="00666149">
        <w:rPr>
          <w:rFonts w:hint="eastAsia"/>
        </w:rPr>
        <w:t>。</w:t>
      </w:r>
      <w:r w:rsidR="00666149" w:rsidRPr="004E32EE">
        <w:t>第二階段</w:t>
      </w:r>
      <w:proofErr w:type="gramStart"/>
      <w:r w:rsidR="00666149" w:rsidRPr="00CF360A">
        <w:rPr>
          <w:color w:val="EE0000"/>
        </w:rPr>
        <w:t>疫情</w:t>
      </w:r>
      <w:r w:rsidR="00666149" w:rsidRPr="00CF360A">
        <w:rPr>
          <w:rFonts w:hint="eastAsia"/>
          <w:color w:val="EE0000"/>
        </w:rPr>
        <w:t>升</w:t>
      </w:r>
      <w:proofErr w:type="gramEnd"/>
      <w:r w:rsidR="00666149" w:rsidRPr="00CF360A">
        <w:rPr>
          <w:rFonts w:hint="eastAsia"/>
          <w:color w:val="EE0000"/>
        </w:rPr>
        <w:t>溫</w:t>
      </w:r>
      <w:r w:rsidR="00666149" w:rsidRPr="00CF360A">
        <w:rPr>
          <w:color w:val="EE0000"/>
        </w:rPr>
        <w:t>造成全球運輸中斷</w:t>
      </w:r>
      <w:r w:rsidR="00666149" w:rsidRPr="00CF360A">
        <w:rPr>
          <w:rFonts w:hint="eastAsia"/>
          <w:color w:val="EE0000"/>
        </w:rPr>
        <w:t>、</w:t>
      </w:r>
      <w:proofErr w:type="gramStart"/>
      <w:r w:rsidR="00666149" w:rsidRPr="00CF360A">
        <w:rPr>
          <w:color w:val="EE0000"/>
        </w:rPr>
        <w:t>實體樣布無法</w:t>
      </w:r>
      <w:proofErr w:type="gramEnd"/>
      <w:r w:rsidR="00666149" w:rsidRPr="00CF360A">
        <w:rPr>
          <w:color w:val="EE0000"/>
        </w:rPr>
        <w:t>出口，長期仰賴實體互動的供應鏈機制瞬間失效</w:t>
      </w:r>
      <w:r w:rsidR="00666149" w:rsidRPr="008D6520">
        <w:t>，此時</w:t>
      </w:r>
      <w:r w:rsidR="00666149" w:rsidRPr="008D6520">
        <w:rPr>
          <w:color w:val="156082" w:themeColor="accent1"/>
        </w:rPr>
        <w:t>數位化需求</w:t>
      </w:r>
      <w:r w:rsidR="00666149">
        <w:rPr>
          <w:rFonts w:hint="eastAsia"/>
          <w:color w:val="156082" w:themeColor="accent1"/>
        </w:rPr>
        <w:t>不只是</w:t>
      </w:r>
      <w:r w:rsidR="00666149" w:rsidRPr="008D6520">
        <w:rPr>
          <w:color w:val="156082" w:themeColor="accent1"/>
        </w:rPr>
        <w:t>效率提升，而是維持營運的生存機制</w:t>
      </w:r>
      <w:r w:rsidR="00666149" w:rsidRPr="008D6520">
        <w:t>，</w:t>
      </w:r>
      <w:r w:rsidR="00666149">
        <w:rPr>
          <w:rFonts w:hint="eastAsia"/>
        </w:rPr>
        <w:t>業者們也</w:t>
      </w:r>
      <w:r w:rsidR="00666149" w:rsidRPr="008D6520">
        <w:t>開始重新思考資料開放、平台</w:t>
      </w:r>
      <w:r w:rsidR="00666149">
        <w:rPr>
          <w:rFonts w:hint="eastAsia"/>
        </w:rPr>
        <w:t>功能應用的可行性，同時</w:t>
      </w:r>
      <w:r w:rsidR="00666149" w:rsidRPr="00933FDF">
        <w:t>Frontier.cool</w:t>
      </w:r>
      <w:r w:rsidR="00666149">
        <w:rPr>
          <w:rFonts w:hint="eastAsia"/>
        </w:rPr>
        <w:t>亦從使用者回饋中了解</w:t>
      </w:r>
      <w:r w:rsidR="00666149">
        <w:rPr>
          <w:rFonts w:hint="eastAsia"/>
          <w:color w:val="EE0000"/>
        </w:rPr>
        <w:t>產業</w:t>
      </w:r>
      <w:r w:rsidR="00666149" w:rsidRPr="00C92A0F">
        <w:rPr>
          <w:rFonts w:hint="eastAsia"/>
          <w:color w:val="EE0000"/>
        </w:rPr>
        <w:t>需要自控權限保護機密產品的需求</w:t>
      </w:r>
      <w:r w:rsidR="00666149" w:rsidRPr="004E32EE">
        <w:t>。隨著</w:t>
      </w:r>
      <w:r w:rsidR="00666149" w:rsidRPr="00322598">
        <w:t>部分</w:t>
      </w:r>
      <w:r w:rsidR="00666149">
        <w:rPr>
          <w:rFonts w:hint="eastAsia"/>
        </w:rPr>
        <w:t>業者的</w:t>
      </w:r>
      <w:r w:rsidR="00666149" w:rsidRPr="00322598">
        <w:t>初步</w:t>
      </w:r>
      <w:r w:rsidR="00D00D37">
        <w:rPr>
          <w:rFonts w:hint="eastAsia"/>
        </w:rPr>
        <w:t>轉型</w:t>
      </w:r>
      <w:r w:rsidR="00971526">
        <w:rPr>
          <w:rFonts w:hint="eastAsia"/>
        </w:rPr>
        <w:t>與落地應用，</w:t>
      </w:r>
      <w:r w:rsidR="00B15497">
        <w:rPr>
          <w:rFonts w:hint="eastAsia"/>
        </w:rPr>
        <w:t>更延伸出</w:t>
      </w:r>
      <w:r w:rsidR="00C77722">
        <w:rPr>
          <w:rFonts w:hint="eastAsia"/>
        </w:rPr>
        <w:t>銷售需求</w:t>
      </w:r>
      <w:r w:rsidR="00666149" w:rsidRPr="004E32EE">
        <w:t>，</w:t>
      </w:r>
      <w:r w:rsidR="00666149">
        <w:rPr>
          <w:rFonts w:hint="eastAsia"/>
        </w:rPr>
        <w:t>第三階段的創新</w:t>
      </w:r>
      <w:r w:rsidR="00666149" w:rsidRPr="00A949E8">
        <w:rPr>
          <w:color w:val="156082" w:themeColor="accent1"/>
        </w:rPr>
        <w:t>轉為</w:t>
      </w:r>
      <w:r w:rsidR="00666149" w:rsidRPr="00A949E8">
        <w:rPr>
          <w:rFonts w:hint="eastAsia"/>
          <w:color w:val="156082" w:themeColor="accent1"/>
        </w:rPr>
        <w:t>價值擴張</w:t>
      </w:r>
      <w:r w:rsidR="00666149">
        <w:rPr>
          <w:rFonts w:hint="eastAsia"/>
        </w:rPr>
        <w:t>，</w:t>
      </w:r>
      <w:r w:rsidR="00666149" w:rsidRPr="006411EE">
        <w:t>特別是</w:t>
      </w:r>
      <w:r w:rsidR="00666149">
        <w:rPr>
          <w:rFonts w:hint="eastAsia"/>
          <w:color w:val="EE0000"/>
        </w:rPr>
        <w:t>經營</w:t>
      </w:r>
      <w:r w:rsidR="00666149" w:rsidRPr="00A949E8">
        <w:rPr>
          <w:color w:val="EE0000"/>
        </w:rPr>
        <w:t>自有品牌與出口導向的一貫廠</w:t>
      </w:r>
      <w:r w:rsidR="00666149" w:rsidRPr="006411EE">
        <w:t>，</w:t>
      </w:r>
      <w:r w:rsidR="00666149" w:rsidRPr="00A949E8">
        <w:rPr>
          <w:color w:val="156082" w:themeColor="accent1"/>
        </w:rPr>
        <w:t>數位</w:t>
      </w:r>
      <w:r w:rsidR="00666149" w:rsidRPr="00A949E8">
        <w:rPr>
          <w:rFonts w:hint="eastAsia"/>
          <w:color w:val="156082" w:themeColor="accent1"/>
        </w:rPr>
        <w:t>工具</w:t>
      </w:r>
      <w:r w:rsidR="00666149">
        <w:rPr>
          <w:rFonts w:hint="eastAsia"/>
          <w:color w:val="156082" w:themeColor="accent1"/>
        </w:rPr>
        <w:t>被</w:t>
      </w:r>
      <w:r w:rsidR="00666149" w:rsidRPr="00A949E8">
        <w:rPr>
          <w:color w:val="156082" w:themeColor="accent1"/>
        </w:rPr>
        <w:t>視為推廣與接單的媒介</w:t>
      </w:r>
      <w:r w:rsidR="00666149" w:rsidRPr="006411EE">
        <w:t>，強調</w:t>
      </w:r>
      <w:r w:rsidR="00666149" w:rsidRPr="00A949E8">
        <w:rPr>
          <w:color w:val="EE0000"/>
        </w:rPr>
        <w:t>可用於展會互動、</w:t>
      </w:r>
      <w:r w:rsidR="00666149" w:rsidRPr="003A5970">
        <w:rPr>
          <w:color w:val="EE0000"/>
        </w:rPr>
        <w:t>快速洽談</w:t>
      </w:r>
      <w:r w:rsidR="000764E7">
        <w:rPr>
          <w:rFonts w:hint="eastAsia"/>
          <w:color w:val="EE0000"/>
        </w:rPr>
        <w:t>交易</w:t>
      </w:r>
      <w:r w:rsidR="005704E4">
        <w:rPr>
          <w:rFonts w:hint="eastAsia"/>
          <w:color w:val="EE0000"/>
        </w:rPr>
        <w:t>與</w:t>
      </w:r>
      <w:r w:rsidR="009B6ED8">
        <w:rPr>
          <w:rFonts w:hint="eastAsia"/>
          <w:color w:val="EE0000"/>
        </w:rPr>
        <w:t>協助</w:t>
      </w:r>
      <w:r w:rsidR="009207F5">
        <w:rPr>
          <w:rFonts w:hint="eastAsia"/>
          <w:color w:val="EE0000"/>
        </w:rPr>
        <w:t>制訂</w:t>
      </w:r>
      <w:r w:rsidR="005704E4">
        <w:rPr>
          <w:rFonts w:hint="eastAsia"/>
          <w:color w:val="EE0000"/>
        </w:rPr>
        <w:t>銷售決策</w:t>
      </w:r>
      <w:r w:rsidR="00666149" w:rsidRPr="003A5970">
        <w:rPr>
          <w:color w:val="EE0000"/>
        </w:rPr>
        <w:t>等商業應用</w:t>
      </w:r>
      <w:r w:rsidR="00666149" w:rsidRPr="003A5970">
        <w:t>。</w:t>
      </w:r>
      <w:r w:rsidR="00666149" w:rsidRPr="004E32EE">
        <w:t>第四階段</w:t>
      </w:r>
      <w:r w:rsidR="00666149">
        <w:rPr>
          <w:rFonts w:hint="eastAsia"/>
        </w:rPr>
        <w:t>面臨</w:t>
      </w:r>
      <w:r w:rsidR="00666149" w:rsidRPr="004E32EE">
        <w:t>來自</w:t>
      </w:r>
      <w:r w:rsidR="00666149" w:rsidRPr="00866211">
        <w:rPr>
          <w:color w:val="EE0000"/>
        </w:rPr>
        <w:t>國際永續規範</w:t>
      </w:r>
      <w:proofErr w:type="gramStart"/>
      <w:r w:rsidR="00666149" w:rsidRPr="00866211">
        <w:rPr>
          <w:color w:val="EE0000"/>
        </w:rPr>
        <w:t>與碳排資訊</w:t>
      </w:r>
      <w:proofErr w:type="gramEnd"/>
      <w:r w:rsidR="00666149" w:rsidRPr="00866211">
        <w:rPr>
          <w:color w:val="EE0000"/>
        </w:rPr>
        <w:t>揭露的</w:t>
      </w:r>
      <w:r w:rsidR="00666149">
        <w:rPr>
          <w:rFonts w:hint="eastAsia"/>
          <w:color w:val="EE0000"/>
        </w:rPr>
        <w:t>急迫</w:t>
      </w:r>
      <w:r w:rsidR="00666149" w:rsidRPr="00866211">
        <w:rPr>
          <w:color w:val="EE0000"/>
        </w:rPr>
        <w:t>壓力</w:t>
      </w:r>
      <w:r w:rsidR="00666149" w:rsidRPr="00866211">
        <w:rPr>
          <w:rFonts w:hint="eastAsia"/>
          <w:color w:val="EE0000"/>
        </w:rPr>
        <w:t>，</w:t>
      </w:r>
      <w:r w:rsidR="00666149" w:rsidRPr="008E3EC1">
        <w:rPr>
          <w:rFonts w:hint="eastAsia"/>
          <w:color w:val="EE0000"/>
        </w:rPr>
        <w:t>產品需</w:t>
      </w:r>
      <w:r w:rsidR="00666149">
        <w:rPr>
          <w:rFonts w:hint="eastAsia"/>
          <w:color w:val="EE0000"/>
        </w:rPr>
        <w:t>標示</w:t>
      </w:r>
      <w:r w:rsidR="00666149" w:rsidRPr="008E3EC1">
        <w:rPr>
          <w:color w:val="EE0000"/>
        </w:rPr>
        <w:t>碳足跡與環境影響資料</w:t>
      </w:r>
      <w:r w:rsidR="00666149" w:rsidRPr="008E3EC1">
        <w:t>，數位應用</w:t>
      </w:r>
      <w:r w:rsidR="00666149">
        <w:rPr>
          <w:rFonts w:hint="eastAsia"/>
        </w:rPr>
        <w:t>便</w:t>
      </w:r>
      <w:r w:rsidR="00666149" w:rsidRPr="008E3EC1">
        <w:t>從</w:t>
      </w:r>
      <w:r w:rsidR="00666149" w:rsidRPr="00813A84">
        <w:rPr>
          <w:rFonts w:hint="eastAsia"/>
          <w:color w:val="227ACB"/>
        </w:rPr>
        <w:t>產品銷售</w:t>
      </w:r>
      <w:r w:rsidR="00666149" w:rsidRPr="00813A84">
        <w:rPr>
          <w:color w:val="227ACB"/>
        </w:rPr>
        <w:t>，</w:t>
      </w:r>
      <w:r w:rsidR="00666149" w:rsidRPr="00813A84">
        <w:rPr>
          <w:rFonts w:hint="eastAsia"/>
          <w:color w:val="227ACB"/>
        </w:rPr>
        <w:t>轉化為</w:t>
      </w:r>
      <w:r w:rsidR="00666149" w:rsidRPr="00813A84">
        <w:rPr>
          <w:color w:val="227ACB"/>
        </w:rPr>
        <w:t>合規治理與永續責任</w:t>
      </w:r>
      <w:r w:rsidR="00666149" w:rsidRPr="008E3EC1">
        <w:t>。</w:t>
      </w:r>
    </w:p>
    <w:p w14:paraId="4E3E1DD7" w14:textId="7CC4654E" w:rsidR="00081547" w:rsidRDefault="00572831" w:rsidP="00EE7302">
      <w:pPr>
        <w:pStyle w:val="a0"/>
      </w:pPr>
      <w:r>
        <w:rPr>
          <w:rFonts w:hint="eastAsia"/>
        </w:rPr>
        <w:t>痛點驅動的漸進式</w:t>
      </w:r>
      <w:r w:rsidR="0031665B">
        <w:rPr>
          <w:rFonts w:hint="eastAsia"/>
        </w:rPr>
        <w:t>轉型</w:t>
      </w:r>
      <w:r w:rsidR="005B0F8F" w:rsidRPr="005B0F8F">
        <w:t>需求</w:t>
      </w:r>
      <w:r w:rsidR="00AF39BE">
        <w:rPr>
          <w:rFonts w:hint="eastAsia"/>
        </w:rPr>
        <w:t>，</w:t>
      </w:r>
      <w:proofErr w:type="gramStart"/>
      <w:r w:rsidR="0058374B">
        <w:rPr>
          <w:rFonts w:hint="eastAsia"/>
        </w:rPr>
        <w:t>傳產</w:t>
      </w:r>
      <w:r>
        <w:rPr>
          <w:rFonts w:hint="eastAsia"/>
        </w:rPr>
        <w:t>因</w:t>
      </w:r>
      <w:proofErr w:type="gramEnd"/>
      <w:r>
        <w:rPr>
          <w:rFonts w:hint="eastAsia"/>
        </w:rPr>
        <w:t>文化慣性而</w:t>
      </w:r>
      <w:r w:rsidR="008065D9" w:rsidRPr="0058374B">
        <w:t>被動</w:t>
      </w:r>
      <w:r w:rsidR="008065D9">
        <w:rPr>
          <w:rFonts w:hint="eastAsia"/>
        </w:rPr>
        <w:t>式</w:t>
      </w:r>
      <w:r w:rsidR="0058374B" w:rsidRPr="0058374B">
        <w:t>創新</w:t>
      </w:r>
    </w:p>
    <w:p w14:paraId="58119516" w14:textId="5D89410C" w:rsidR="00B82FB8" w:rsidRDefault="00B20BFD" w:rsidP="009F3C3A">
      <w:pPr>
        <w:pStyle w:val="15"/>
        <w:ind w:firstLine="480"/>
      </w:pPr>
      <w:r>
        <w:rPr>
          <w:rFonts w:hint="eastAsia"/>
        </w:rPr>
        <w:t>跨階段創新</w:t>
      </w:r>
      <w:r w:rsidR="004E32EE" w:rsidRPr="00933FDF">
        <w:t>歷程中，</w:t>
      </w:r>
      <w:r w:rsidR="004E32EE" w:rsidRPr="00933FDF">
        <w:t>Frontier.cool</w:t>
      </w:r>
      <w:r w:rsidR="004E32EE" w:rsidRPr="00933FDF">
        <w:t>所回應的</w:t>
      </w:r>
      <w:r w:rsidR="00502CFA" w:rsidRPr="00933FDF">
        <w:t>產業需求呈現</w:t>
      </w:r>
      <w:r w:rsidR="00BA29F8">
        <w:rPr>
          <w:rFonts w:hint="eastAsia"/>
          <w:color w:val="EE0000"/>
        </w:rPr>
        <w:t>漸進式</w:t>
      </w:r>
      <w:r w:rsidR="00947F82">
        <w:rPr>
          <w:rFonts w:hint="eastAsia"/>
          <w:color w:val="EE0000"/>
        </w:rPr>
        <w:t>特性</w:t>
      </w:r>
      <w:r w:rsidR="00DA35B7">
        <w:rPr>
          <w:rFonts w:hint="eastAsia"/>
        </w:rPr>
        <w:t>，</w:t>
      </w:r>
      <w:r w:rsidR="00F66858">
        <w:rPr>
          <w:rFonts w:hint="eastAsia"/>
        </w:rPr>
        <w:t>如</w:t>
      </w:r>
      <w:r w:rsidR="00E67D5E" w:rsidRPr="00C75B1F">
        <w:rPr>
          <w:rFonts w:hint="eastAsia"/>
          <w:color w:val="EE0000"/>
        </w:rPr>
        <w:t>製程升級</w:t>
      </w:r>
      <w:r w:rsidR="00587DA0">
        <w:rPr>
          <w:rFonts w:hint="eastAsia"/>
          <w:color w:val="EE0000"/>
        </w:rPr>
        <w:t>、</w:t>
      </w:r>
      <w:r w:rsidR="00E67D5E" w:rsidRPr="00C75B1F">
        <w:rPr>
          <w:color w:val="EE0000"/>
        </w:rPr>
        <w:t>營運持續</w:t>
      </w:r>
      <w:r w:rsidR="009F6503">
        <w:rPr>
          <w:rFonts w:hint="eastAsia"/>
          <w:color w:val="EE0000"/>
        </w:rPr>
        <w:t>、</w:t>
      </w:r>
      <w:r w:rsidR="00E67D5E" w:rsidRPr="00C75B1F">
        <w:rPr>
          <w:color w:val="EE0000"/>
        </w:rPr>
        <w:t>市場銷售</w:t>
      </w:r>
      <w:r w:rsidR="009F6503">
        <w:rPr>
          <w:rFonts w:hint="eastAsia"/>
          <w:color w:val="EE0000"/>
        </w:rPr>
        <w:t>、</w:t>
      </w:r>
      <w:r w:rsidR="00E67D5E" w:rsidRPr="00C75B1F">
        <w:rPr>
          <w:color w:val="EE0000"/>
        </w:rPr>
        <w:t>永續治理</w:t>
      </w:r>
      <w:r w:rsidR="002717A7" w:rsidRPr="00C75B1F">
        <w:t>的演化軌跡，</w:t>
      </w:r>
      <w:r w:rsidR="00223B42">
        <w:rPr>
          <w:rFonts w:hint="eastAsia"/>
        </w:rPr>
        <w:t>都</w:t>
      </w:r>
      <w:proofErr w:type="gramStart"/>
      <w:r w:rsidR="00223B42">
        <w:rPr>
          <w:rFonts w:hint="eastAsia"/>
        </w:rPr>
        <w:t>凸</w:t>
      </w:r>
      <w:proofErr w:type="gramEnd"/>
      <w:r w:rsidR="00223B42">
        <w:rPr>
          <w:rFonts w:hint="eastAsia"/>
        </w:rPr>
        <w:t>顯了</w:t>
      </w:r>
      <w:r w:rsidR="00893660" w:rsidRPr="00C75B1F">
        <w:t>傳統產業在面對數位科技</w:t>
      </w:r>
      <w:r w:rsidR="006A0164">
        <w:rPr>
          <w:rFonts w:hint="eastAsia"/>
        </w:rPr>
        <w:t>時</w:t>
      </w:r>
      <w:r w:rsidR="00893660" w:rsidRPr="00C75B1F">
        <w:t>，</w:t>
      </w:r>
      <w:r w:rsidR="00893660" w:rsidRPr="008A2348">
        <w:rPr>
          <w:color w:val="EE0000"/>
        </w:rPr>
        <w:t>並非出於對</w:t>
      </w:r>
      <w:r w:rsidR="00C11BA7" w:rsidRPr="008A2348">
        <w:rPr>
          <w:rFonts w:hint="eastAsia"/>
          <w:color w:val="EE0000"/>
        </w:rPr>
        <w:t>「</w:t>
      </w:r>
      <w:r w:rsidR="00893660" w:rsidRPr="008A2348">
        <w:rPr>
          <w:color w:val="EE0000"/>
        </w:rPr>
        <w:t>創新</w:t>
      </w:r>
      <w:r w:rsidR="00C11BA7" w:rsidRPr="008A2348">
        <w:rPr>
          <w:rFonts w:hint="eastAsia"/>
          <w:color w:val="EE0000"/>
        </w:rPr>
        <w:t>與轉型」</w:t>
      </w:r>
      <w:r w:rsidR="00D92AFA" w:rsidRPr="008A2348">
        <w:rPr>
          <w:rFonts w:hint="eastAsia"/>
          <w:color w:val="EE0000"/>
        </w:rPr>
        <w:t>的</w:t>
      </w:r>
      <w:r w:rsidR="00893660" w:rsidRPr="008A2348">
        <w:rPr>
          <w:color w:val="EE0000"/>
        </w:rPr>
        <w:t>抽象追求，</w:t>
      </w:r>
      <w:r w:rsidR="00BD5DCE" w:rsidRPr="008A2348">
        <w:rPr>
          <w:color w:val="EE0000"/>
        </w:rPr>
        <w:t>而是源於</w:t>
      </w:r>
      <w:r w:rsidR="004B6CCD" w:rsidRPr="008A2348">
        <w:rPr>
          <w:rFonts w:hint="eastAsia"/>
          <w:color w:val="EE0000"/>
        </w:rPr>
        <w:t>「</w:t>
      </w:r>
      <w:r w:rsidR="00BD5DCE" w:rsidRPr="008A2348">
        <w:rPr>
          <w:color w:val="EE0000"/>
        </w:rPr>
        <w:t>具體痛點與</w:t>
      </w:r>
      <w:r w:rsidR="006A0164">
        <w:rPr>
          <w:rFonts w:hint="eastAsia"/>
          <w:color w:val="EE0000"/>
        </w:rPr>
        <w:t>外部</w:t>
      </w:r>
      <w:r w:rsidR="00BD5DCE" w:rsidRPr="008A2348">
        <w:rPr>
          <w:color w:val="EE0000"/>
        </w:rPr>
        <w:t>壓力</w:t>
      </w:r>
      <w:r w:rsidR="004B6CCD" w:rsidRPr="008A2348">
        <w:rPr>
          <w:rFonts w:hint="eastAsia"/>
          <w:color w:val="EE0000"/>
        </w:rPr>
        <w:t>」</w:t>
      </w:r>
      <w:r w:rsidR="00BD5DCE" w:rsidRPr="008A2348">
        <w:rPr>
          <w:color w:val="EE0000"/>
        </w:rPr>
        <w:t>的迫切反應</w:t>
      </w:r>
      <w:r w:rsidR="00893660" w:rsidRPr="00C75B1F">
        <w:t>。</w:t>
      </w:r>
      <w:r w:rsidR="00EF3EE6">
        <w:rPr>
          <w:rFonts w:hint="eastAsia"/>
        </w:rPr>
        <w:t>當出現</w:t>
      </w:r>
      <w:r w:rsidR="002C790C" w:rsidRPr="002E5FAC">
        <w:rPr>
          <w:rFonts w:hint="eastAsia"/>
          <w:color w:val="EE0000"/>
        </w:rPr>
        <w:t>資源浪費、</w:t>
      </w:r>
      <w:r w:rsidR="00C754CF" w:rsidRPr="002E5FAC">
        <w:rPr>
          <w:color w:val="EE0000"/>
        </w:rPr>
        <w:t>人工</w:t>
      </w:r>
      <w:r w:rsidR="00C754CF" w:rsidRPr="00830B81">
        <w:rPr>
          <w:color w:val="EE0000"/>
        </w:rPr>
        <w:t>知識依賴、</w:t>
      </w:r>
      <w:proofErr w:type="gramStart"/>
      <w:r w:rsidR="00C754CF" w:rsidRPr="00830B81">
        <w:rPr>
          <w:color w:val="EE0000"/>
        </w:rPr>
        <w:t>樣布管理</w:t>
      </w:r>
      <w:proofErr w:type="gramEnd"/>
      <w:r w:rsidR="00C754CF" w:rsidRPr="00830B81">
        <w:rPr>
          <w:color w:val="EE0000"/>
        </w:rPr>
        <w:t>混亂、物流中斷</w:t>
      </w:r>
      <w:r w:rsidR="007B56BA">
        <w:rPr>
          <w:rFonts w:hint="eastAsia"/>
          <w:color w:val="EE0000"/>
        </w:rPr>
        <w:t>銷售</w:t>
      </w:r>
      <w:r w:rsidR="00C9527E" w:rsidRPr="00830B81">
        <w:rPr>
          <w:rFonts w:hint="eastAsia"/>
          <w:color w:val="EE0000"/>
        </w:rPr>
        <w:t>、</w:t>
      </w:r>
      <w:r w:rsidR="001F3146" w:rsidRPr="00830B81">
        <w:rPr>
          <w:color w:val="EE0000"/>
        </w:rPr>
        <w:t>品牌</w:t>
      </w:r>
      <w:r w:rsidR="00FC35CF">
        <w:rPr>
          <w:rFonts w:hint="eastAsia"/>
          <w:color w:val="EE0000"/>
        </w:rPr>
        <w:t>永續資料的</w:t>
      </w:r>
      <w:r w:rsidR="001F3146" w:rsidRPr="00830B81">
        <w:rPr>
          <w:color w:val="EE0000"/>
        </w:rPr>
        <w:t>揭露要求</w:t>
      </w:r>
      <w:r w:rsidR="00431E1C">
        <w:rPr>
          <w:rFonts w:hint="eastAsia"/>
          <w:color w:val="EE0000"/>
        </w:rPr>
        <w:t>等</w:t>
      </w:r>
      <w:r w:rsidR="00EF3EE6">
        <w:rPr>
          <w:rFonts w:hint="eastAsia"/>
          <w:color w:val="EE0000"/>
        </w:rPr>
        <w:t>需求</w:t>
      </w:r>
      <w:r w:rsidR="00980294" w:rsidRPr="00C75B1F">
        <w:rPr>
          <w:rFonts w:hint="eastAsia"/>
        </w:rPr>
        <w:t>，</w:t>
      </w:r>
      <w:r w:rsidR="00967101">
        <w:rPr>
          <w:rFonts w:hint="eastAsia"/>
        </w:rPr>
        <w:t>企業</w:t>
      </w:r>
      <w:r w:rsidR="007B56BA">
        <w:rPr>
          <w:rFonts w:hint="eastAsia"/>
        </w:rPr>
        <w:t>難以</w:t>
      </w:r>
      <w:r w:rsidR="00967101">
        <w:rPr>
          <w:rFonts w:hint="eastAsia"/>
        </w:rPr>
        <w:t>利用</w:t>
      </w:r>
      <w:r w:rsidR="0067767C">
        <w:t>現有流程應對</w:t>
      </w:r>
      <w:r w:rsidR="00435458">
        <w:rPr>
          <w:rFonts w:hint="eastAsia"/>
        </w:rPr>
        <w:t>，</w:t>
      </w:r>
      <w:r w:rsidR="007B56BA">
        <w:rPr>
          <w:rFonts w:hint="eastAsia"/>
        </w:rPr>
        <w:t>因此被</w:t>
      </w:r>
      <w:r w:rsidR="0067767C">
        <w:t>迫尋找替代方案</w:t>
      </w:r>
      <w:r w:rsidR="00651505">
        <w:rPr>
          <w:rFonts w:hint="eastAsia"/>
        </w:rPr>
        <w:t>，</w:t>
      </w:r>
      <w:r w:rsidR="00151054" w:rsidRPr="008A2348">
        <w:rPr>
          <w:rFonts w:hint="eastAsia"/>
          <w:color w:val="156082" w:themeColor="accent1"/>
        </w:rPr>
        <w:t>這些</w:t>
      </w:r>
      <w:r w:rsidR="00227600">
        <w:rPr>
          <w:rFonts w:hint="eastAsia"/>
          <w:color w:val="EE0000"/>
        </w:rPr>
        <w:t>痛點</w:t>
      </w:r>
      <w:r w:rsidR="005500BC" w:rsidRPr="0043513D">
        <w:rPr>
          <w:rFonts w:hint="eastAsia"/>
          <w:color w:val="EE0000"/>
        </w:rPr>
        <w:t>驅動轉型</w:t>
      </w:r>
      <w:r w:rsidR="005500BC">
        <w:rPr>
          <w:rFonts w:hint="eastAsia"/>
          <w:color w:val="156082" w:themeColor="accent1"/>
        </w:rPr>
        <w:t>的特性，</w:t>
      </w:r>
      <w:r w:rsidR="00094625" w:rsidRPr="008A2348">
        <w:rPr>
          <w:color w:val="156082" w:themeColor="accent1"/>
        </w:rPr>
        <w:t>凸</w:t>
      </w:r>
      <w:proofErr w:type="gramStart"/>
      <w:r w:rsidR="00094625" w:rsidRPr="008A2348">
        <w:rPr>
          <w:color w:val="156082" w:themeColor="accent1"/>
        </w:rPr>
        <w:t>顯</w:t>
      </w:r>
      <w:r w:rsidR="005500BC">
        <w:rPr>
          <w:rFonts w:hint="eastAsia"/>
          <w:color w:val="156082" w:themeColor="accent1"/>
        </w:rPr>
        <w:t>出</w:t>
      </w:r>
      <w:r w:rsidR="000E6980" w:rsidRPr="008A2348">
        <w:rPr>
          <w:rFonts w:hint="eastAsia"/>
          <w:color w:val="156082" w:themeColor="accent1"/>
        </w:rPr>
        <w:t>傳產</w:t>
      </w:r>
      <w:proofErr w:type="gramEnd"/>
      <w:r w:rsidR="00EA5947" w:rsidRPr="00C50E0C">
        <w:rPr>
          <w:rFonts w:hint="eastAsia"/>
          <w:color w:val="EE0000"/>
        </w:rPr>
        <w:t>「</w:t>
      </w:r>
      <w:r w:rsidR="00EE7EF8" w:rsidRPr="00C50E0C">
        <w:rPr>
          <w:rFonts w:hint="eastAsia"/>
          <w:color w:val="EE0000"/>
        </w:rPr>
        <w:t>被動式創新</w:t>
      </w:r>
      <w:r w:rsidR="00EA5947" w:rsidRPr="00C50E0C">
        <w:rPr>
          <w:rFonts w:hint="eastAsia"/>
          <w:color w:val="EE0000"/>
        </w:rPr>
        <w:t>」</w:t>
      </w:r>
      <w:r w:rsidR="0084551B" w:rsidRPr="00C50E0C">
        <w:rPr>
          <w:rFonts w:hint="eastAsia"/>
          <w:color w:val="EE0000"/>
        </w:rPr>
        <w:t>的</w:t>
      </w:r>
      <w:r w:rsidR="00EA5947" w:rsidRPr="00C50E0C">
        <w:rPr>
          <w:rFonts w:hint="eastAsia"/>
          <w:color w:val="EE0000"/>
        </w:rPr>
        <w:t>特性</w:t>
      </w:r>
      <w:r w:rsidR="00094625" w:rsidRPr="008A2348">
        <w:t>。</w:t>
      </w:r>
    </w:p>
    <w:p w14:paraId="7273E8FA" w14:textId="28F81CA5" w:rsidR="00244D57" w:rsidRPr="00263366" w:rsidRDefault="00DF6BE1" w:rsidP="00263366">
      <w:pPr>
        <w:pStyle w:val="15"/>
        <w:ind w:firstLine="480"/>
      </w:pPr>
      <w:r>
        <w:rPr>
          <w:rFonts w:hint="eastAsia"/>
        </w:rPr>
        <w:t>長期以來</w:t>
      </w:r>
      <w:r w:rsidR="005409CE" w:rsidRPr="008A2348">
        <w:t>，</w:t>
      </w:r>
      <w:proofErr w:type="gramStart"/>
      <w:r w:rsidR="005409CE" w:rsidRPr="008A2348">
        <w:t>傳產</w:t>
      </w:r>
      <w:r w:rsidR="0064769E">
        <w:rPr>
          <w:rFonts w:hint="eastAsia"/>
        </w:rPr>
        <w:t>普遍</w:t>
      </w:r>
      <w:proofErr w:type="gramEnd"/>
      <w:r w:rsidR="005409CE" w:rsidRPr="008A2348">
        <w:t>傾向維持熟悉流程</w:t>
      </w:r>
      <w:r w:rsidR="0064769E">
        <w:rPr>
          <w:rFonts w:hint="eastAsia"/>
        </w:rPr>
        <w:t>，</w:t>
      </w:r>
      <w:r w:rsidR="0064769E">
        <w:t>對於改變與學習</w:t>
      </w:r>
      <w:r w:rsidR="00E57521">
        <w:rPr>
          <w:rFonts w:hint="eastAsia"/>
        </w:rPr>
        <w:t>抱持</w:t>
      </w:r>
      <w:r w:rsidR="0064769E">
        <w:t>抗拒</w:t>
      </w:r>
      <w:r w:rsidR="00D90D5C" w:rsidRPr="008A2348">
        <w:rPr>
          <w:rFonts w:hint="eastAsia"/>
        </w:rPr>
        <w:t>，</w:t>
      </w:r>
      <w:r w:rsidR="00466681" w:rsidRPr="00AE5710">
        <w:rPr>
          <w:rFonts w:hint="eastAsia"/>
          <w:color w:val="156082" w:themeColor="accent1"/>
        </w:rPr>
        <w:t>在這種文化慣性下，</w:t>
      </w:r>
      <w:r w:rsidR="006F42CA" w:rsidRPr="00AE5710">
        <w:rPr>
          <w:rFonts w:hint="eastAsia"/>
          <w:color w:val="156082" w:themeColor="accent1"/>
        </w:rPr>
        <w:t>環境變化與國際</w:t>
      </w:r>
      <w:r w:rsidR="000E04F8" w:rsidRPr="00AE5710">
        <w:rPr>
          <w:rFonts w:hint="eastAsia"/>
          <w:color w:val="156082" w:themeColor="accent1"/>
        </w:rPr>
        <w:t>規範</w:t>
      </w:r>
      <w:r w:rsidR="00D43E74" w:rsidRPr="00AE5710">
        <w:rPr>
          <w:rFonts w:hint="eastAsia"/>
          <w:color w:val="156082" w:themeColor="accent1"/>
        </w:rPr>
        <w:t>（如</w:t>
      </w:r>
      <w:r w:rsidR="00D43E74" w:rsidRPr="00AE5710">
        <w:rPr>
          <w:rFonts w:hint="eastAsia"/>
          <w:color w:val="156082" w:themeColor="accent1"/>
        </w:rPr>
        <w:t>Covid-19</w:t>
      </w:r>
      <w:r w:rsidR="00D43E74" w:rsidRPr="00AE5710">
        <w:rPr>
          <w:rFonts w:hint="eastAsia"/>
          <w:color w:val="156082" w:themeColor="accent1"/>
        </w:rPr>
        <w:t>、</w:t>
      </w:r>
      <w:r w:rsidR="00D43E74" w:rsidRPr="00AE5710">
        <w:rPr>
          <w:color w:val="156082" w:themeColor="accent1"/>
        </w:rPr>
        <w:t>ISO 14064</w:t>
      </w:r>
      <w:r w:rsidR="00D43E74" w:rsidRPr="00AE5710">
        <w:rPr>
          <w:color w:val="156082" w:themeColor="accent1"/>
        </w:rPr>
        <w:t>與</w:t>
      </w:r>
      <w:r w:rsidR="00D43E74" w:rsidRPr="00AE5710">
        <w:rPr>
          <w:color w:val="156082" w:themeColor="accent1"/>
        </w:rPr>
        <w:t>ISO 14067</w:t>
      </w:r>
      <w:r w:rsidR="0086603B" w:rsidRPr="00AE5710">
        <w:rPr>
          <w:rFonts w:hint="eastAsia"/>
          <w:color w:val="156082" w:themeColor="accent1"/>
        </w:rPr>
        <w:t>等</w:t>
      </w:r>
      <w:r w:rsidR="00D43E74" w:rsidRPr="00AE5710">
        <w:rPr>
          <w:rFonts w:hint="eastAsia"/>
          <w:color w:val="156082" w:themeColor="accent1"/>
        </w:rPr>
        <w:t>）</w:t>
      </w:r>
      <w:r w:rsidR="006F42CA" w:rsidRPr="00AE5710">
        <w:rPr>
          <w:rFonts w:hint="eastAsia"/>
          <w:color w:val="156082" w:themeColor="accent1"/>
        </w:rPr>
        <w:t>等外在因素</w:t>
      </w:r>
      <w:r w:rsidR="00F40B0B" w:rsidRPr="00AE5710">
        <w:rPr>
          <w:rFonts w:hint="eastAsia"/>
          <w:color w:val="156082" w:themeColor="accent1"/>
        </w:rPr>
        <w:t>反而成為</w:t>
      </w:r>
      <w:r w:rsidR="006F42CA" w:rsidRPr="00AE5710">
        <w:rPr>
          <w:rFonts w:hint="eastAsia"/>
          <w:color w:val="156082" w:themeColor="accent1"/>
        </w:rPr>
        <w:t>推動創新的強大推力</w:t>
      </w:r>
      <w:r w:rsidR="006F42CA">
        <w:rPr>
          <w:rFonts w:hint="eastAsia"/>
        </w:rPr>
        <w:t>，</w:t>
      </w:r>
      <w:r w:rsidR="001F1BD0">
        <w:rPr>
          <w:rFonts w:hint="eastAsia"/>
        </w:rPr>
        <w:t>因此</w:t>
      </w:r>
      <w:r w:rsidR="00477395">
        <w:t>數位服務提供者</w:t>
      </w:r>
      <w:r w:rsidR="00842C48">
        <w:rPr>
          <w:rFonts w:hint="eastAsia"/>
        </w:rPr>
        <w:t>須對</w:t>
      </w:r>
      <w:r w:rsidR="00A62249">
        <w:rPr>
          <w:rFonts w:hint="eastAsia"/>
        </w:rPr>
        <w:t>產業</w:t>
      </w:r>
      <w:r w:rsidR="00DA39F8">
        <w:rPr>
          <w:rFonts w:hint="eastAsia"/>
          <w:color w:val="EE0000"/>
        </w:rPr>
        <w:t>變化</w:t>
      </w:r>
      <w:r w:rsidR="008D4210">
        <w:rPr>
          <w:rFonts w:hint="eastAsia"/>
          <w:color w:val="EE0000"/>
        </w:rPr>
        <w:t>保持</w:t>
      </w:r>
      <w:r w:rsidR="00DA39F8">
        <w:rPr>
          <w:rFonts w:hint="eastAsia"/>
          <w:color w:val="EE0000"/>
        </w:rPr>
        <w:t>高度敏感，</w:t>
      </w:r>
      <w:r w:rsidR="00415A83">
        <w:rPr>
          <w:rFonts w:hint="eastAsia"/>
          <w:color w:val="EE0000"/>
        </w:rPr>
        <w:t>並</w:t>
      </w:r>
      <w:r w:rsidR="00BC19B5">
        <w:rPr>
          <w:rFonts w:hint="eastAsia"/>
          <w:color w:val="EE0000"/>
        </w:rPr>
        <w:t>隨時</w:t>
      </w:r>
      <w:r w:rsidR="004651C2">
        <w:rPr>
          <w:rFonts w:hint="eastAsia"/>
          <w:color w:val="EE0000"/>
        </w:rPr>
        <w:t>關注</w:t>
      </w:r>
      <w:r w:rsidR="000E5DC4">
        <w:rPr>
          <w:rFonts w:hint="eastAsia"/>
          <w:color w:val="EE0000"/>
        </w:rPr>
        <w:t>產業與國際情勢</w:t>
      </w:r>
      <w:r w:rsidR="000E5DC4" w:rsidRPr="00572831">
        <w:rPr>
          <w:rFonts w:hint="eastAsia"/>
        </w:rPr>
        <w:t>，</w:t>
      </w:r>
      <w:r w:rsidR="00602F13" w:rsidRPr="00572831">
        <w:rPr>
          <w:rFonts w:hint="eastAsia"/>
        </w:rPr>
        <w:t>才能</w:t>
      </w:r>
      <w:r w:rsidR="00AA59CC" w:rsidRPr="00572831">
        <w:t>設計貼近</w:t>
      </w:r>
      <w:r w:rsidR="00E80032" w:rsidRPr="00572831">
        <w:rPr>
          <w:rFonts w:hint="eastAsia"/>
        </w:rPr>
        <w:t>痛點和</w:t>
      </w:r>
      <w:r w:rsidR="00AA59CC" w:rsidRPr="00572831">
        <w:t>需求、</w:t>
      </w:r>
      <w:r w:rsidR="00E80032" w:rsidRPr="00572831">
        <w:rPr>
          <w:rFonts w:hint="eastAsia"/>
        </w:rPr>
        <w:t>低</w:t>
      </w:r>
      <w:r w:rsidR="00E80032" w:rsidRPr="00572831">
        <w:t>學習成本</w:t>
      </w:r>
      <w:r w:rsidR="0081666F" w:rsidRPr="00572831">
        <w:rPr>
          <w:rFonts w:hint="eastAsia"/>
        </w:rPr>
        <w:t>、</w:t>
      </w:r>
      <w:r w:rsidR="00E80032" w:rsidRPr="00572831">
        <w:rPr>
          <w:rFonts w:hint="eastAsia"/>
        </w:rPr>
        <w:t>考慮文化</w:t>
      </w:r>
      <w:r w:rsidR="005E592F" w:rsidRPr="00572831">
        <w:rPr>
          <w:rFonts w:hint="eastAsia"/>
        </w:rPr>
        <w:t>慣性</w:t>
      </w:r>
      <w:r w:rsidR="00AA59CC" w:rsidRPr="00572831">
        <w:t>的</w:t>
      </w:r>
      <w:r w:rsidR="00BC022F" w:rsidRPr="00572831">
        <w:rPr>
          <w:rFonts w:hint="eastAsia"/>
        </w:rPr>
        <w:t>數</w:t>
      </w:r>
      <w:r w:rsidR="00BC022F">
        <w:rPr>
          <w:rFonts w:hint="eastAsia"/>
        </w:rPr>
        <w:t>位</w:t>
      </w:r>
      <w:r w:rsidR="00AA59CC">
        <w:t>解</w:t>
      </w:r>
      <w:r w:rsidR="00AA59CC">
        <w:lastRenderedPageBreak/>
        <w:t>決方案，</w:t>
      </w:r>
      <w:r w:rsidR="00C2155A">
        <w:rPr>
          <w:rFonts w:hint="eastAsia"/>
        </w:rPr>
        <w:t>讓創新不改變產業而是</w:t>
      </w:r>
      <w:r w:rsidR="00263366">
        <w:rPr>
          <w:rFonts w:hint="eastAsia"/>
        </w:rPr>
        <w:t>「</w:t>
      </w:r>
      <w:r w:rsidR="00D337B2" w:rsidRPr="007F724F">
        <w:t>被產業使用</w:t>
      </w:r>
      <w:r w:rsidR="00263366">
        <w:rPr>
          <w:rFonts w:hint="eastAsia"/>
        </w:rPr>
        <w:t>」</w:t>
      </w:r>
      <w:r w:rsidR="00C0591B">
        <w:rPr>
          <w:rFonts w:hint="eastAsia"/>
        </w:rPr>
        <w:t>，</w:t>
      </w:r>
      <w:r w:rsidR="006151BE">
        <w:rPr>
          <w:rFonts w:hint="eastAsia"/>
        </w:rPr>
        <w:t>讓數位科技</w:t>
      </w:r>
      <w:r w:rsidR="00244D57" w:rsidRPr="003749FE">
        <w:rPr>
          <w:rFonts w:hint="eastAsia"/>
          <w:color w:val="EE0000"/>
        </w:rPr>
        <w:t>不</w:t>
      </w:r>
      <w:r w:rsidR="00244D57">
        <w:rPr>
          <w:rFonts w:hint="eastAsia"/>
          <w:color w:val="EE0000"/>
        </w:rPr>
        <w:t>與</w:t>
      </w:r>
      <w:r w:rsidR="00244D57" w:rsidRPr="003749FE">
        <w:rPr>
          <w:rFonts w:hint="eastAsia"/>
          <w:color w:val="EE0000"/>
        </w:rPr>
        <w:t>傳統文化</w:t>
      </w:r>
      <w:r w:rsidR="006151BE">
        <w:rPr>
          <w:rFonts w:hint="eastAsia"/>
          <w:color w:val="EE0000"/>
        </w:rPr>
        <w:t>與既有營運模式互</w:t>
      </w:r>
      <w:r w:rsidR="00244D57" w:rsidRPr="003749FE">
        <w:rPr>
          <w:rFonts w:hint="eastAsia"/>
          <w:color w:val="EE0000"/>
        </w:rPr>
        <w:t>相抗衡，</w:t>
      </w:r>
      <w:r w:rsidR="00E925A8">
        <w:rPr>
          <w:rFonts w:hint="eastAsia"/>
          <w:color w:val="EE0000"/>
        </w:rPr>
        <w:t>而是</w:t>
      </w:r>
      <w:r w:rsidR="00244D57" w:rsidRPr="003749FE">
        <w:rPr>
          <w:rFonts w:hint="eastAsia"/>
          <w:color w:val="EE0000"/>
        </w:rPr>
        <w:t>與其互補及共存。</w:t>
      </w:r>
    </w:p>
    <w:p w14:paraId="70C61654" w14:textId="02A4737D" w:rsidR="001E72A9" w:rsidRDefault="00173547" w:rsidP="00A278DD">
      <w:pPr>
        <w:pStyle w:val="a0"/>
      </w:pPr>
      <w:r w:rsidRPr="00B15AD4">
        <w:rPr>
          <w:rFonts w:hint="eastAsia"/>
        </w:rPr>
        <w:t>為快速</w:t>
      </w:r>
      <w:r>
        <w:rPr>
          <w:rFonts w:hint="eastAsia"/>
        </w:rPr>
        <w:t>回應產業並抓住機會</w:t>
      </w:r>
      <w:r w:rsidR="003638B9">
        <w:rPr>
          <w:rFonts w:hint="eastAsia"/>
        </w:rPr>
        <w:t>，</w:t>
      </w:r>
      <w:r w:rsidR="003E0199">
        <w:rPr>
          <w:rFonts w:hint="eastAsia"/>
        </w:rPr>
        <w:t>以</w:t>
      </w:r>
      <w:r w:rsidR="002C227C">
        <w:rPr>
          <w:rFonts w:hint="eastAsia"/>
        </w:rPr>
        <w:t>組織資源</w:t>
      </w:r>
      <w:r w:rsidR="003638B9">
        <w:rPr>
          <w:rFonts w:hint="eastAsia"/>
        </w:rPr>
        <w:t>重組</w:t>
      </w:r>
      <w:r w:rsidR="00633060" w:rsidRPr="00633060">
        <w:t>與模組</w:t>
      </w:r>
      <w:r w:rsidR="00161650">
        <w:rPr>
          <w:rFonts w:hint="eastAsia"/>
        </w:rPr>
        <w:t>化</w:t>
      </w:r>
      <w:r w:rsidR="001B79BE">
        <w:rPr>
          <w:rFonts w:hint="eastAsia"/>
        </w:rPr>
        <w:t>延伸</w:t>
      </w:r>
      <w:r w:rsidR="002C227C">
        <w:rPr>
          <w:rFonts w:hint="eastAsia"/>
        </w:rPr>
        <w:t>來滿足新需求</w:t>
      </w:r>
    </w:p>
    <w:p w14:paraId="62A58F83" w14:textId="64CECB15" w:rsidR="009420DA" w:rsidRPr="003C400C" w:rsidRDefault="00F31682" w:rsidP="003C400C">
      <w:pPr>
        <w:pStyle w:val="15"/>
        <w:ind w:firstLine="480"/>
        <w:rPr>
          <w:color w:val="156082" w:themeColor="accent1"/>
        </w:rPr>
      </w:pPr>
      <w:r>
        <w:rPr>
          <w:rFonts w:hint="eastAsia"/>
        </w:rPr>
        <w:t>四階段</w:t>
      </w:r>
      <w:r w:rsidR="00BE1EE9">
        <w:rPr>
          <w:rFonts w:hint="eastAsia"/>
        </w:rPr>
        <w:t>平台發展</w:t>
      </w:r>
      <w:r>
        <w:rPr>
          <w:rFonts w:hint="eastAsia"/>
        </w:rPr>
        <w:t>所展現的企業能力，</w:t>
      </w:r>
      <w:r w:rsidR="001E65FE">
        <w:rPr>
          <w:rFonts w:hint="eastAsia"/>
        </w:rPr>
        <w:t>彰顯出</w:t>
      </w:r>
      <w:r w:rsidR="003C400C">
        <w:rPr>
          <w:rFonts w:hint="eastAsia"/>
          <w:color w:val="156082" w:themeColor="accent1"/>
        </w:rPr>
        <w:t>組織</w:t>
      </w:r>
      <w:r w:rsidR="00596389">
        <w:rPr>
          <w:rFonts w:hint="eastAsia"/>
          <w:color w:val="156082" w:themeColor="accent1"/>
        </w:rPr>
        <w:t>以</w:t>
      </w:r>
      <w:r w:rsidR="00146651">
        <w:rPr>
          <w:rFonts w:hint="eastAsia"/>
          <w:color w:val="156082" w:themeColor="accent1"/>
        </w:rPr>
        <w:t>資源</w:t>
      </w:r>
      <w:r w:rsidR="00F26DDC">
        <w:rPr>
          <w:rFonts w:hint="eastAsia"/>
          <w:color w:val="156082" w:themeColor="accent1"/>
        </w:rPr>
        <w:t>延伸、重組來滿足產業</w:t>
      </w:r>
      <w:r w:rsidR="00F220A6">
        <w:rPr>
          <w:rFonts w:hint="eastAsia"/>
          <w:color w:val="156082" w:themeColor="accent1"/>
        </w:rPr>
        <w:t>新需求</w:t>
      </w:r>
      <w:r w:rsidR="00397933">
        <w:rPr>
          <w:rFonts w:hint="eastAsia"/>
          <w:color w:val="156082" w:themeColor="accent1"/>
        </w:rPr>
        <w:t>的</w:t>
      </w:r>
      <w:r w:rsidR="00472BB8">
        <w:rPr>
          <w:rFonts w:hint="eastAsia"/>
          <w:color w:val="156082" w:themeColor="accent1"/>
        </w:rPr>
        <w:t>經營</w:t>
      </w:r>
      <w:r w:rsidRPr="004F36B5">
        <w:rPr>
          <w:rFonts w:hint="eastAsia"/>
          <w:color w:val="156082" w:themeColor="accent1"/>
        </w:rPr>
        <w:t>慣性</w:t>
      </w:r>
      <w:r>
        <w:rPr>
          <w:rFonts w:hint="eastAsia"/>
        </w:rPr>
        <w:t>。</w:t>
      </w:r>
      <w:r w:rsidR="001B6590">
        <w:rPr>
          <w:rFonts w:hint="eastAsia"/>
        </w:rPr>
        <w:t>如</w:t>
      </w:r>
      <w:r w:rsidR="00233CC5">
        <w:rPr>
          <w:rFonts w:hint="eastAsia"/>
        </w:rPr>
        <w:t>第一階段</w:t>
      </w:r>
      <w:r w:rsidR="00787409">
        <w:rPr>
          <w:rFonts w:hint="eastAsia"/>
        </w:rPr>
        <w:t>團隊</w:t>
      </w:r>
      <w:r w:rsidRPr="00804D0F">
        <w:rPr>
          <w:rFonts w:hint="eastAsia"/>
          <w:color w:val="EE0000"/>
        </w:rPr>
        <w:t>充分運用家族</w:t>
      </w:r>
      <w:r w:rsidR="002524A9">
        <w:rPr>
          <w:rFonts w:hint="eastAsia"/>
          <w:color w:val="EE0000"/>
        </w:rPr>
        <w:t>過去</w:t>
      </w:r>
      <w:r w:rsidRPr="00804D0F">
        <w:rPr>
          <w:rFonts w:hint="eastAsia"/>
          <w:color w:val="EE0000"/>
        </w:rPr>
        <w:t>累積的現有資源，包括</w:t>
      </w:r>
      <w:r w:rsidR="009607A0">
        <w:rPr>
          <w:rFonts w:hint="eastAsia"/>
          <w:color w:val="EE0000"/>
        </w:rPr>
        <w:t>人力資源</w:t>
      </w:r>
      <w:r w:rsidR="002329FC">
        <w:rPr>
          <w:rFonts w:hint="eastAsia"/>
          <w:color w:val="EE0000"/>
        </w:rPr>
        <w:t>、關係網絡</w:t>
      </w:r>
      <w:r w:rsidRPr="00804D0F">
        <w:rPr>
          <w:rFonts w:hint="eastAsia"/>
          <w:color w:val="EE0000"/>
        </w:rPr>
        <w:t>、</w:t>
      </w:r>
      <w:r w:rsidR="0027634C">
        <w:rPr>
          <w:rFonts w:hint="eastAsia"/>
          <w:color w:val="EE0000"/>
        </w:rPr>
        <w:t>事務機</w:t>
      </w:r>
      <w:r w:rsidRPr="00804D0F">
        <w:rPr>
          <w:rFonts w:hint="eastAsia"/>
          <w:color w:val="EE0000"/>
        </w:rPr>
        <w:t>設備</w:t>
      </w:r>
      <w:r w:rsidR="00367330">
        <w:rPr>
          <w:rFonts w:hint="eastAsia"/>
          <w:color w:val="EE0000"/>
        </w:rPr>
        <w:t>等</w:t>
      </w:r>
      <w:r w:rsidRPr="00804D0F">
        <w:rPr>
          <w:rFonts w:hint="eastAsia"/>
          <w:color w:val="EE0000"/>
        </w:rPr>
        <w:t>，展現</w:t>
      </w:r>
      <w:r w:rsidR="005D65B6">
        <w:rPr>
          <w:rFonts w:hint="eastAsia"/>
          <w:color w:val="EE0000"/>
        </w:rPr>
        <w:t>出</w:t>
      </w:r>
      <w:r w:rsidRPr="00804D0F">
        <w:rPr>
          <w:rFonts w:hint="eastAsia"/>
          <w:color w:val="EE0000"/>
        </w:rPr>
        <w:t>就地取材、快速試作</w:t>
      </w:r>
      <w:r>
        <w:rPr>
          <w:rFonts w:hint="eastAsia"/>
        </w:rPr>
        <w:t>的</w:t>
      </w:r>
      <w:r w:rsidR="008729DB">
        <w:rPr>
          <w:rFonts w:hint="eastAsia"/>
        </w:rPr>
        <w:t>創新</w:t>
      </w:r>
      <w:r w:rsidR="00741B9F">
        <w:rPr>
          <w:rFonts w:hint="eastAsia"/>
        </w:rPr>
        <w:t>策略</w:t>
      </w:r>
      <w:r>
        <w:rPr>
          <w:rFonts w:hint="eastAsia"/>
        </w:rPr>
        <w:t>。第二階段</w:t>
      </w:r>
      <w:r w:rsidR="007B36FF">
        <w:rPr>
          <w:rFonts w:hint="eastAsia"/>
        </w:rPr>
        <w:t>為</w:t>
      </w:r>
      <w:r>
        <w:rPr>
          <w:rFonts w:hint="eastAsia"/>
        </w:rPr>
        <w:t>因應</w:t>
      </w:r>
      <w:r w:rsidR="00717457">
        <w:rPr>
          <w:rFonts w:hint="eastAsia"/>
        </w:rPr>
        <w:t>使用者的資料控管需求</w:t>
      </w:r>
      <w:r>
        <w:rPr>
          <w:rFonts w:hint="eastAsia"/>
        </w:rPr>
        <w:t>，</w:t>
      </w:r>
      <w:r w:rsidR="00C92012">
        <w:rPr>
          <w:rFonts w:hint="eastAsia"/>
        </w:rPr>
        <w:t>團隊並未推翻原有系統，而是</w:t>
      </w:r>
      <w:r w:rsidR="00717457" w:rsidRPr="00F11168">
        <w:rPr>
          <w:rFonts w:hint="eastAsia"/>
          <w:color w:val="EE0000"/>
        </w:rPr>
        <w:t>在原有</w:t>
      </w:r>
      <w:r w:rsidR="006526DD">
        <w:rPr>
          <w:rFonts w:hint="eastAsia"/>
          <w:color w:val="EE0000"/>
        </w:rPr>
        <w:t>平台</w:t>
      </w:r>
      <w:r w:rsidR="00717457" w:rsidRPr="00F11168">
        <w:rPr>
          <w:rFonts w:hint="eastAsia"/>
          <w:color w:val="EE0000"/>
        </w:rPr>
        <w:t>基礎上擴充</w:t>
      </w:r>
      <w:r w:rsidR="00717457">
        <w:rPr>
          <w:rFonts w:hint="eastAsia"/>
          <w:color w:val="EE0000"/>
        </w:rPr>
        <w:t>權限功能</w:t>
      </w:r>
      <w:r w:rsidR="00717457" w:rsidRPr="00F11168">
        <w:rPr>
          <w:rFonts w:hint="eastAsia"/>
          <w:color w:val="EE0000"/>
        </w:rPr>
        <w:t>模組</w:t>
      </w:r>
      <w:r w:rsidR="00DF727E">
        <w:rPr>
          <w:rFonts w:hint="eastAsia"/>
        </w:rPr>
        <w:t>，就成功</w:t>
      </w:r>
      <w:r w:rsidR="006A6357">
        <w:rPr>
          <w:rFonts w:hint="eastAsia"/>
        </w:rPr>
        <w:t>將</w:t>
      </w:r>
      <w:r w:rsidR="002043BD">
        <w:rPr>
          <w:rFonts w:hint="eastAsia"/>
        </w:rPr>
        <w:t>雲</w:t>
      </w:r>
      <w:r w:rsidR="006A6357">
        <w:rPr>
          <w:rFonts w:hint="eastAsia"/>
        </w:rPr>
        <w:t>端資料庫從</w:t>
      </w:r>
      <w:r w:rsidR="005B1A8F">
        <w:rPr>
          <w:rFonts w:hint="eastAsia"/>
        </w:rPr>
        <w:t>開放形式</w:t>
      </w:r>
      <w:r>
        <w:rPr>
          <w:rFonts w:hint="eastAsia"/>
        </w:rPr>
        <w:t>轉為</w:t>
      </w:r>
      <w:r w:rsidR="005E6111">
        <w:rPr>
          <w:rFonts w:hint="eastAsia"/>
        </w:rPr>
        <w:t>彈性</w:t>
      </w:r>
      <w:r w:rsidR="000350BE">
        <w:rPr>
          <w:rFonts w:hint="eastAsia"/>
        </w:rPr>
        <w:t>控</w:t>
      </w:r>
      <w:r w:rsidR="003F2815">
        <w:rPr>
          <w:rFonts w:hint="eastAsia"/>
        </w:rPr>
        <w:t>制</w:t>
      </w:r>
      <w:r w:rsidR="006F2029">
        <w:rPr>
          <w:rFonts w:hint="eastAsia"/>
        </w:rPr>
        <w:t>的</w:t>
      </w:r>
      <w:r w:rsidR="005E6111">
        <w:rPr>
          <w:rFonts w:hint="eastAsia"/>
        </w:rPr>
        <w:t>客製化</w:t>
      </w:r>
      <w:r>
        <w:rPr>
          <w:rFonts w:hint="eastAsia"/>
        </w:rPr>
        <w:t>架構。第三階段面對</w:t>
      </w:r>
      <w:r w:rsidR="007E2503">
        <w:rPr>
          <w:rFonts w:hint="eastAsia"/>
        </w:rPr>
        <w:t>產業的</w:t>
      </w:r>
      <w:r>
        <w:rPr>
          <w:rFonts w:hint="eastAsia"/>
        </w:rPr>
        <w:t>銷售需求，</w:t>
      </w:r>
      <w:r w:rsidR="00930343">
        <w:rPr>
          <w:rFonts w:hint="eastAsia"/>
        </w:rPr>
        <w:t>Frontier.cool</w:t>
      </w:r>
      <w:r w:rsidR="00825D10">
        <w:rPr>
          <w:rFonts w:hint="eastAsia"/>
        </w:rPr>
        <w:t>亦將</w:t>
      </w:r>
      <w:r w:rsidR="00AB2E2D" w:rsidRPr="00CA01E5">
        <w:rPr>
          <w:color w:val="EE0000"/>
        </w:rPr>
        <w:t>數位布片資料</w:t>
      </w:r>
      <w:r w:rsidR="00AB2E2D">
        <w:rPr>
          <w:rFonts w:hint="eastAsia"/>
          <w:color w:val="EE0000"/>
        </w:rPr>
        <w:t>結合進新銷售工具</w:t>
      </w:r>
      <w:r w:rsidR="00510E62" w:rsidRPr="00510E62">
        <w:rPr>
          <w:color w:val="EE0000"/>
        </w:rPr>
        <w:t>FabriSelect™</w:t>
      </w:r>
      <w:r w:rsidR="00510E62">
        <w:rPr>
          <w:rFonts w:hint="eastAsia"/>
          <w:color w:val="EE0000"/>
        </w:rPr>
        <w:t>之中，</w:t>
      </w:r>
      <w:r w:rsidR="00E568EB">
        <w:rPr>
          <w:rFonts w:hint="eastAsia"/>
          <w:color w:val="EE0000"/>
        </w:rPr>
        <w:t>以</w:t>
      </w:r>
      <w:r w:rsidR="007323CD" w:rsidRPr="00CA01E5">
        <w:rPr>
          <w:color w:val="EE0000"/>
        </w:rPr>
        <w:t>數位布片資料</w:t>
      </w:r>
      <w:r w:rsidR="00AB2E2D" w:rsidRPr="00CA01E5">
        <w:rPr>
          <w:color w:val="EE0000"/>
        </w:rPr>
        <w:t>轉換為</w:t>
      </w:r>
      <w:r w:rsidR="00AB2E2D" w:rsidRPr="00CA01E5">
        <w:rPr>
          <w:color w:val="EE0000"/>
        </w:rPr>
        <w:t>QR Code</w:t>
      </w:r>
      <w:r w:rsidR="00E568EB">
        <w:rPr>
          <w:rFonts w:hint="eastAsia"/>
          <w:color w:val="EE0000"/>
        </w:rPr>
        <w:t>的形式</w:t>
      </w:r>
      <w:r w:rsidR="00AB2E2D" w:rsidRPr="00E60FFB">
        <w:t>，</w:t>
      </w:r>
      <w:r w:rsidR="00AB2E2D">
        <w:rPr>
          <w:rFonts w:hint="eastAsia"/>
        </w:rPr>
        <w:t>並擺設於展會攤位</w:t>
      </w:r>
      <w:r w:rsidR="0074585C">
        <w:rPr>
          <w:rFonts w:hint="eastAsia"/>
        </w:rPr>
        <w:t>中</w:t>
      </w:r>
      <w:r w:rsidR="002C4C76">
        <w:rPr>
          <w:rFonts w:hint="eastAsia"/>
        </w:rPr>
        <w:t>協助銷售</w:t>
      </w:r>
      <w:r w:rsidR="007519B1">
        <w:rPr>
          <w:rFonts w:hint="eastAsia"/>
        </w:rPr>
        <w:t>。</w:t>
      </w:r>
      <w:r w:rsidR="00301CFB">
        <w:rPr>
          <w:rFonts w:hint="eastAsia"/>
        </w:rPr>
        <w:t>在</w:t>
      </w:r>
      <w:r>
        <w:rPr>
          <w:rFonts w:hint="eastAsia"/>
        </w:rPr>
        <w:t>第四階段，</w:t>
      </w:r>
      <w:r w:rsidR="00F2341E">
        <w:rPr>
          <w:rFonts w:hint="eastAsia"/>
        </w:rPr>
        <w:t>Frontier.cool</w:t>
      </w:r>
      <w:r w:rsidR="00096DBC">
        <w:rPr>
          <w:rFonts w:hint="eastAsia"/>
        </w:rPr>
        <w:t>結合</w:t>
      </w:r>
      <w:r w:rsidR="00096DBC" w:rsidRPr="00096DBC">
        <w:rPr>
          <w:rFonts w:hint="eastAsia"/>
          <w:color w:val="EE0000"/>
        </w:rPr>
        <w:t>既有的</w:t>
      </w:r>
      <w:r w:rsidR="00B614EC" w:rsidRPr="00096DBC">
        <w:rPr>
          <w:rFonts w:hint="eastAsia"/>
          <w:color w:val="EE0000"/>
        </w:rPr>
        <w:t>平台開發技術</w:t>
      </w:r>
      <w:r w:rsidR="00096DBC">
        <w:rPr>
          <w:rFonts w:hint="eastAsia"/>
        </w:rPr>
        <w:t>和</w:t>
      </w:r>
      <w:r w:rsidR="00096DBC" w:rsidRPr="001B6590">
        <w:rPr>
          <w:rFonts w:hint="eastAsia"/>
          <w:color w:val="156082" w:themeColor="accent1"/>
        </w:rPr>
        <w:t>外部機構</w:t>
      </w:r>
      <w:r w:rsidR="00B614EC" w:rsidRPr="001B6590">
        <w:rPr>
          <w:rFonts w:hint="eastAsia"/>
          <w:color w:val="156082" w:themeColor="accent1"/>
        </w:rPr>
        <w:t>Made2Flow</w:t>
      </w:r>
      <w:r w:rsidR="00096DBC" w:rsidRPr="001B6590">
        <w:rPr>
          <w:rFonts w:hint="eastAsia"/>
          <w:color w:val="156082" w:themeColor="accent1"/>
        </w:rPr>
        <w:t>的永續資料</w:t>
      </w:r>
      <w:r w:rsidR="00096DBC">
        <w:rPr>
          <w:rFonts w:hint="eastAsia"/>
        </w:rPr>
        <w:t>，發展出</w:t>
      </w:r>
      <w:r w:rsidR="00B614EC" w:rsidRPr="00B614EC">
        <w:t>Eco-Impactor®</w:t>
      </w:r>
      <w:r w:rsidR="00096DBC">
        <w:rPr>
          <w:rFonts w:hint="eastAsia"/>
        </w:rPr>
        <w:t>平台，生產前</w:t>
      </w:r>
      <w:r w:rsidR="001E6AE9">
        <w:rPr>
          <w:rFonts w:hint="eastAsia"/>
        </w:rPr>
        <w:t>預估</w:t>
      </w:r>
      <w:r w:rsidR="00096DBC">
        <w:rPr>
          <w:rFonts w:hint="eastAsia"/>
        </w:rPr>
        <w:t>不同原物料</w:t>
      </w:r>
      <w:r w:rsidR="001E6AE9">
        <w:rPr>
          <w:rFonts w:hint="eastAsia"/>
        </w:rPr>
        <w:t>可能</w:t>
      </w:r>
      <w:proofErr w:type="gramStart"/>
      <w:r w:rsidR="001E6AE9">
        <w:rPr>
          <w:rFonts w:hint="eastAsia"/>
        </w:rPr>
        <w:t>產生</w:t>
      </w:r>
      <w:r w:rsidR="00096DBC">
        <w:rPr>
          <w:rFonts w:hint="eastAsia"/>
        </w:rPr>
        <w:t>之碳排放</w:t>
      </w:r>
      <w:proofErr w:type="gramEnd"/>
      <w:r w:rsidR="00096DBC">
        <w:rPr>
          <w:rFonts w:hint="eastAsia"/>
        </w:rPr>
        <w:t>量，後續再與台灣碳</w:t>
      </w:r>
      <w:r w:rsidR="0060463F">
        <w:rPr>
          <w:rFonts w:hint="eastAsia"/>
        </w:rPr>
        <w:t>足跡</w:t>
      </w:r>
      <w:r w:rsidR="00096DBC">
        <w:rPr>
          <w:rFonts w:hint="eastAsia"/>
        </w:rPr>
        <w:t>機構合作</w:t>
      </w:r>
      <w:r w:rsidR="00EB013E">
        <w:rPr>
          <w:rFonts w:hint="eastAsia"/>
        </w:rPr>
        <w:t>將</w:t>
      </w:r>
      <w:r w:rsidR="00096DBC">
        <w:rPr>
          <w:rFonts w:hint="eastAsia"/>
        </w:rPr>
        <w:t>真實的永續</w:t>
      </w:r>
      <w:r w:rsidR="00963340">
        <w:rPr>
          <w:rFonts w:hint="eastAsia"/>
        </w:rPr>
        <w:t>資訊融入</w:t>
      </w:r>
      <w:r w:rsidR="00EB013E">
        <w:rPr>
          <w:rFonts w:hint="eastAsia"/>
        </w:rPr>
        <w:t>原有的數位布片檔案之中</w:t>
      </w:r>
      <w:r>
        <w:rPr>
          <w:rFonts w:hint="eastAsia"/>
        </w:rPr>
        <w:t>。</w:t>
      </w:r>
    </w:p>
    <w:p w14:paraId="7131ED0E" w14:textId="456729DA" w:rsidR="00CD2978" w:rsidRPr="001B7E92" w:rsidRDefault="00F55C18" w:rsidP="001B7E92">
      <w:pPr>
        <w:pStyle w:val="15"/>
        <w:ind w:firstLine="480"/>
      </w:pPr>
      <w:r>
        <w:rPr>
          <w:rFonts w:hint="eastAsia"/>
        </w:rPr>
        <w:t>產業需求變化快速，企業需要快速發展功能和服務才能抓住機會，</w:t>
      </w:r>
      <w:r w:rsidR="00BA0208">
        <w:rPr>
          <w:rFonts w:hint="eastAsia"/>
        </w:rPr>
        <w:t>四階段</w:t>
      </w:r>
      <w:r w:rsidR="0054273E">
        <w:rPr>
          <w:rFonts w:hint="eastAsia"/>
        </w:rPr>
        <w:t>企業能力都</w:t>
      </w:r>
      <w:r w:rsidR="00D24004">
        <w:rPr>
          <w:rFonts w:hint="eastAsia"/>
        </w:rPr>
        <w:t>重複了</w:t>
      </w:r>
      <w:r w:rsidR="003638B9">
        <w:rPr>
          <w:rFonts w:hint="eastAsia"/>
          <w:color w:val="EE0000"/>
        </w:rPr>
        <w:t>資源延伸</w:t>
      </w:r>
      <w:r w:rsidR="00F31682" w:rsidRPr="003C517F">
        <w:rPr>
          <w:rFonts w:hint="eastAsia"/>
          <w:color w:val="EE0000"/>
        </w:rPr>
        <w:t>整合</w:t>
      </w:r>
      <w:r w:rsidR="00F31682">
        <w:rPr>
          <w:rFonts w:hint="eastAsia"/>
        </w:rPr>
        <w:t>的策略選擇，</w:t>
      </w:r>
      <w:r w:rsidR="004607BC">
        <w:rPr>
          <w:rFonts w:hint="eastAsia"/>
        </w:rPr>
        <w:t>團隊</w:t>
      </w:r>
      <w:r w:rsidR="005500C5">
        <w:rPr>
          <w:rFonts w:hint="eastAsia"/>
        </w:rPr>
        <w:t>避免大規模</w:t>
      </w:r>
      <w:r w:rsidR="00021827">
        <w:rPr>
          <w:rFonts w:hint="eastAsia"/>
        </w:rPr>
        <w:t>重建系統</w:t>
      </w:r>
      <w:r w:rsidR="003638B9">
        <w:rPr>
          <w:rFonts w:hint="eastAsia"/>
        </w:rPr>
        <w:t>與研發既耗時又複雜的未知技術</w:t>
      </w:r>
      <w:r w:rsidR="005500C5">
        <w:rPr>
          <w:rFonts w:hint="eastAsia"/>
        </w:rPr>
        <w:t>，</w:t>
      </w:r>
      <w:r w:rsidR="00021827">
        <w:rPr>
          <w:rFonts w:hint="eastAsia"/>
        </w:rPr>
        <w:t>而</w:t>
      </w:r>
      <w:r w:rsidR="008867FC" w:rsidRPr="00145C71">
        <w:t>是</w:t>
      </w:r>
      <w:r w:rsidR="003638B9">
        <w:rPr>
          <w:rFonts w:hint="eastAsia"/>
        </w:rPr>
        <w:t>透過</w:t>
      </w:r>
      <w:r w:rsidR="008867FC" w:rsidRPr="003C517F">
        <w:rPr>
          <w:color w:val="EE0000"/>
        </w:rPr>
        <w:t>模組化擴展</w:t>
      </w:r>
      <w:r w:rsidR="003638B9">
        <w:rPr>
          <w:rFonts w:hint="eastAsia"/>
          <w:color w:val="EE0000"/>
        </w:rPr>
        <w:t>平台功能</w:t>
      </w:r>
      <w:r w:rsidR="008867FC" w:rsidRPr="003C517F">
        <w:rPr>
          <w:color w:val="EE0000"/>
        </w:rPr>
        <w:t>、彈性</w:t>
      </w:r>
      <w:r w:rsidR="003638B9">
        <w:rPr>
          <w:rFonts w:hint="eastAsia"/>
          <w:color w:val="EE0000"/>
        </w:rPr>
        <w:t>整合</w:t>
      </w:r>
      <w:r w:rsidR="006A5929">
        <w:rPr>
          <w:rFonts w:hint="eastAsia"/>
          <w:color w:val="EE0000"/>
        </w:rPr>
        <w:t>現有</w:t>
      </w:r>
      <w:r w:rsidR="003638B9">
        <w:rPr>
          <w:rFonts w:hint="eastAsia"/>
          <w:color w:val="EE0000"/>
        </w:rPr>
        <w:t>資源</w:t>
      </w:r>
      <w:r>
        <w:rPr>
          <w:rFonts w:hint="eastAsia"/>
          <w:color w:val="EE0000"/>
        </w:rPr>
        <w:t>快速</w:t>
      </w:r>
      <w:r w:rsidR="00053768">
        <w:rPr>
          <w:rFonts w:hint="eastAsia"/>
          <w:color w:val="EE0000"/>
        </w:rPr>
        <w:t>回應需求</w:t>
      </w:r>
      <w:r w:rsidR="008867FC" w:rsidRPr="001E4AC3">
        <w:t>。</w:t>
      </w:r>
      <w:r w:rsidR="009B3B7E" w:rsidRPr="001E4AC3">
        <w:t>Frontier.cool</w:t>
      </w:r>
      <w:r w:rsidR="009B3B7E" w:rsidRPr="008329B9">
        <w:rPr>
          <w:color w:val="156082" w:themeColor="accent1"/>
        </w:rPr>
        <w:t>對於</w:t>
      </w:r>
      <w:r w:rsidR="00244AC6" w:rsidRPr="008329B9">
        <w:rPr>
          <w:color w:val="156082" w:themeColor="accent1"/>
        </w:rPr>
        <w:t>現有資源</w:t>
      </w:r>
      <w:r w:rsidR="003A51C7">
        <w:rPr>
          <w:rFonts w:hint="eastAsia"/>
          <w:color w:val="156082" w:themeColor="accent1"/>
        </w:rPr>
        <w:t>如</w:t>
      </w:r>
      <w:r w:rsidR="007161B8">
        <w:rPr>
          <w:rFonts w:hint="eastAsia"/>
          <w:color w:val="156082" w:themeColor="accent1"/>
        </w:rPr>
        <w:t>內部團隊</w:t>
      </w:r>
      <w:r w:rsidR="009B3B7E" w:rsidRPr="008329B9">
        <w:rPr>
          <w:color w:val="156082" w:themeColor="accent1"/>
        </w:rPr>
        <w:t>、</w:t>
      </w:r>
      <w:r w:rsidR="00D859A9">
        <w:rPr>
          <w:rFonts w:hint="eastAsia"/>
          <w:color w:val="156082" w:themeColor="accent1"/>
        </w:rPr>
        <w:t>技術、</w:t>
      </w:r>
      <w:r w:rsidR="009B3B7E" w:rsidRPr="008329B9">
        <w:rPr>
          <w:color w:val="156082" w:themeColor="accent1"/>
        </w:rPr>
        <w:t>設備與知識基礎</w:t>
      </w:r>
      <w:r w:rsidR="00081A76">
        <w:rPr>
          <w:rFonts w:hint="eastAsia"/>
          <w:color w:val="156082" w:themeColor="accent1"/>
        </w:rPr>
        <w:t>等</w:t>
      </w:r>
      <w:r w:rsidR="009B3B7E" w:rsidRPr="008329B9">
        <w:rPr>
          <w:color w:val="156082" w:themeColor="accent1"/>
        </w:rPr>
        <w:t>，皆</w:t>
      </w:r>
      <w:r w:rsidR="009B3B7E" w:rsidRPr="008329B9">
        <w:rPr>
          <w:color w:val="EE0000"/>
        </w:rPr>
        <w:t>保持高度敏感與</w:t>
      </w:r>
      <w:r w:rsidR="00107696">
        <w:rPr>
          <w:rFonts w:hint="eastAsia"/>
          <w:color w:val="EE0000"/>
        </w:rPr>
        <w:t>靈活</w:t>
      </w:r>
      <w:r w:rsidR="009B3B7E" w:rsidRPr="008329B9">
        <w:rPr>
          <w:color w:val="EE0000"/>
        </w:rPr>
        <w:t>調度</w:t>
      </w:r>
      <w:r w:rsidR="00107696">
        <w:rPr>
          <w:rFonts w:hint="eastAsia"/>
          <w:color w:val="EE0000"/>
        </w:rPr>
        <w:t>與整合</w:t>
      </w:r>
      <w:r w:rsidR="009B3B7E" w:rsidRPr="008329B9">
        <w:rPr>
          <w:color w:val="EE0000"/>
        </w:rPr>
        <w:t>能力</w:t>
      </w:r>
      <w:r w:rsidR="009342D1">
        <w:rPr>
          <w:rFonts w:hint="eastAsia"/>
        </w:rPr>
        <w:t>，</w:t>
      </w:r>
      <w:r w:rsidR="00D02278">
        <w:rPr>
          <w:rFonts w:hint="eastAsia"/>
        </w:rPr>
        <w:t>因此可以</w:t>
      </w:r>
      <w:r w:rsidR="00A11A8C" w:rsidRPr="0055548F">
        <w:rPr>
          <w:rFonts w:hint="eastAsia"/>
          <w:color w:val="156082" w:themeColor="accent1"/>
        </w:rPr>
        <w:t>快速</w:t>
      </w:r>
      <w:r w:rsidR="00001D82" w:rsidRPr="0055548F">
        <w:rPr>
          <w:rFonts w:hint="eastAsia"/>
          <w:color w:val="156082" w:themeColor="accent1"/>
        </w:rPr>
        <w:t>將資源</w:t>
      </w:r>
      <w:r w:rsidR="00735318" w:rsidRPr="0055548F">
        <w:rPr>
          <w:color w:val="156082" w:themeColor="accent1"/>
        </w:rPr>
        <w:t>延伸</w:t>
      </w:r>
      <w:r w:rsidR="00081A76" w:rsidRPr="0055548F">
        <w:rPr>
          <w:rFonts w:hint="eastAsia"/>
          <w:color w:val="156082" w:themeColor="accent1"/>
        </w:rPr>
        <w:t>運用</w:t>
      </w:r>
      <w:r w:rsidR="00A11A8C">
        <w:rPr>
          <w:rFonts w:hint="eastAsia"/>
          <w:color w:val="EE0000"/>
        </w:rPr>
        <w:t>。此經營特性</w:t>
      </w:r>
      <w:r w:rsidR="00735318" w:rsidRPr="00735318">
        <w:t>與新創企業的組織特性密切相關</w:t>
      </w:r>
      <w:r w:rsidR="00943903">
        <w:rPr>
          <w:rFonts w:hint="eastAsia"/>
        </w:rPr>
        <w:t>，</w:t>
      </w:r>
      <w:r w:rsidR="00735318" w:rsidRPr="00735318">
        <w:t>相較於資源</w:t>
      </w:r>
      <w:r w:rsidR="00961FC4">
        <w:rPr>
          <w:rFonts w:hint="eastAsia"/>
        </w:rPr>
        <w:t>豐富</w:t>
      </w:r>
      <w:r w:rsidR="00F55DC8">
        <w:rPr>
          <w:rFonts w:hint="eastAsia"/>
        </w:rPr>
        <w:t>與制度</w:t>
      </w:r>
      <w:r w:rsidR="00961FC4">
        <w:rPr>
          <w:rFonts w:hint="eastAsia"/>
        </w:rPr>
        <w:t>完整的</w:t>
      </w:r>
      <w:r w:rsidR="00735318" w:rsidRPr="00735318">
        <w:t>大型企業，</w:t>
      </w:r>
      <w:r w:rsidR="00ED0932">
        <w:rPr>
          <w:rFonts w:hint="eastAsia"/>
        </w:rPr>
        <w:t>中小型</w:t>
      </w:r>
      <w:r w:rsidR="00755322">
        <w:rPr>
          <w:rFonts w:hint="eastAsia"/>
        </w:rPr>
        <w:t>因組織彈性高、資源有限與規模較小等因素，讓企業多以現有</w:t>
      </w:r>
      <w:r w:rsidR="00CC72FD">
        <w:rPr>
          <w:rFonts w:hint="eastAsia"/>
        </w:rPr>
        <w:t>資源延伸</w:t>
      </w:r>
      <w:r w:rsidR="00CD2978">
        <w:rPr>
          <w:rFonts w:hint="eastAsia"/>
        </w:rPr>
        <w:t>的</w:t>
      </w:r>
      <w:r w:rsidR="00511AF8">
        <w:rPr>
          <w:rFonts w:hint="eastAsia"/>
        </w:rPr>
        <w:t>經營</w:t>
      </w:r>
      <w:r w:rsidR="00CD2978">
        <w:rPr>
          <w:rFonts w:hint="eastAsia"/>
        </w:rPr>
        <w:t>模式</w:t>
      </w:r>
      <w:r w:rsidR="00CC72FD">
        <w:rPr>
          <w:rFonts w:hint="eastAsia"/>
        </w:rPr>
        <w:t>節省</w:t>
      </w:r>
      <w:r w:rsidR="007260BF">
        <w:rPr>
          <w:rFonts w:hint="eastAsia"/>
        </w:rPr>
        <w:t>時間與</w:t>
      </w:r>
      <w:r w:rsidR="0062502A">
        <w:rPr>
          <w:rFonts w:hint="eastAsia"/>
        </w:rPr>
        <w:t>資金</w:t>
      </w:r>
      <w:r w:rsidR="00603CBD">
        <w:rPr>
          <w:rFonts w:hint="eastAsia"/>
        </w:rPr>
        <w:t>消耗</w:t>
      </w:r>
      <w:r w:rsidR="00CC72FD">
        <w:rPr>
          <w:rFonts w:hint="eastAsia"/>
        </w:rPr>
        <w:t>，</w:t>
      </w:r>
      <w:r w:rsidR="005C58F2">
        <w:rPr>
          <w:rFonts w:hint="eastAsia"/>
        </w:rPr>
        <w:t>這也</w:t>
      </w:r>
      <w:r w:rsidR="00CD2978">
        <w:rPr>
          <w:rFonts w:hint="eastAsia"/>
        </w:rPr>
        <w:t>使新創企業</w:t>
      </w:r>
      <w:r w:rsidR="003C7BA6">
        <w:rPr>
          <w:rFonts w:hint="eastAsia"/>
        </w:rPr>
        <w:t>能</w:t>
      </w:r>
      <w:r w:rsidR="006F2533">
        <w:rPr>
          <w:rFonts w:hint="eastAsia"/>
        </w:rPr>
        <w:t>快速、靈活、</w:t>
      </w:r>
      <w:r w:rsidR="00A13402">
        <w:rPr>
          <w:rFonts w:hint="eastAsia"/>
        </w:rPr>
        <w:t>調整</w:t>
      </w:r>
      <w:r w:rsidR="003C7BA6">
        <w:rPr>
          <w:rFonts w:hint="eastAsia"/>
        </w:rPr>
        <w:t>經營</w:t>
      </w:r>
      <w:r w:rsidR="006F2533">
        <w:rPr>
          <w:rFonts w:hint="eastAsia"/>
        </w:rPr>
        <w:t>策略</w:t>
      </w:r>
      <w:r w:rsidR="00A13402">
        <w:rPr>
          <w:rFonts w:hint="eastAsia"/>
        </w:rPr>
        <w:t>，</w:t>
      </w:r>
      <w:r w:rsidR="0024230A">
        <w:rPr>
          <w:rFonts w:hint="eastAsia"/>
        </w:rPr>
        <w:t>以</w:t>
      </w:r>
      <w:r w:rsidR="00F31682" w:rsidRPr="0066734F">
        <w:t>避免高風險與研發壓力。</w:t>
      </w:r>
    </w:p>
    <w:p w14:paraId="4464E64C" w14:textId="2EA3ED8A" w:rsidR="008F7D11" w:rsidRDefault="002C72FB" w:rsidP="00EE7302">
      <w:pPr>
        <w:pStyle w:val="a0"/>
      </w:pPr>
      <w:r>
        <w:rPr>
          <w:rFonts w:hint="eastAsia"/>
        </w:rPr>
        <w:t>需求驅動探索，</w:t>
      </w:r>
      <w:proofErr w:type="gramStart"/>
      <w:r w:rsidR="00146C10" w:rsidRPr="00146C10">
        <w:rPr>
          <w:rFonts w:hint="eastAsia"/>
        </w:rPr>
        <w:t>可供性不</w:t>
      </w:r>
      <w:r w:rsidR="00CA6FCB">
        <w:rPr>
          <w:rFonts w:hint="eastAsia"/>
        </w:rPr>
        <w:t>只</w:t>
      </w:r>
      <w:r w:rsidR="00146C10" w:rsidRPr="00146C10">
        <w:rPr>
          <w:rFonts w:hint="eastAsia"/>
        </w:rPr>
        <w:t>是</w:t>
      </w:r>
      <w:proofErr w:type="gramEnd"/>
      <w:r w:rsidR="00146C10" w:rsidRPr="00146C10">
        <w:rPr>
          <w:rFonts w:hint="eastAsia"/>
        </w:rPr>
        <w:t>技術潛能</w:t>
      </w:r>
      <w:r w:rsidR="008E0C44">
        <w:rPr>
          <w:rFonts w:hint="eastAsia"/>
        </w:rPr>
        <w:t>，</w:t>
      </w:r>
      <w:r w:rsidR="00C30C7B">
        <w:rPr>
          <w:rFonts w:hint="eastAsia"/>
        </w:rPr>
        <w:t>而是</w:t>
      </w:r>
      <w:r w:rsidR="003F7A46">
        <w:rPr>
          <w:rFonts w:hint="eastAsia"/>
        </w:rPr>
        <w:t>不同</w:t>
      </w:r>
      <w:r w:rsidR="00146C10" w:rsidRPr="00146C10">
        <w:rPr>
          <w:rFonts w:hint="eastAsia"/>
        </w:rPr>
        <w:t>情境中</w:t>
      </w:r>
      <w:r w:rsidR="00015B92" w:rsidRPr="00146C10">
        <w:rPr>
          <w:rFonts w:hint="eastAsia"/>
        </w:rPr>
        <w:t>持續</w:t>
      </w:r>
      <w:r w:rsidR="00015B92">
        <w:rPr>
          <w:rFonts w:hint="eastAsia"/>
        </w:rPr>
        <w:t>、動態</w:t>
      </w:r>
      <w:r w:rsidR="00146C10" w:rsidRPr="00146C10">
        <w:rPr>
          <w:rFonts w:hint="eastAsia"/>
        </w:rPr>
        <w:t>重</w:t>
      </w:r>
      <w:r w:rsidR="00015B92">
        <w:rPr>
          <w:rFonts w:hint="eastAsia"/>
        </w:rPr>
        <w:t>塑</w:t>
      </w:r>
      <w:r w:rsidR="00146C10" w:rsidRPr="00146C10">
        <w:rPr>
          <w:rFonts w:hint="eastAsia"/>
        </w:rPr>
        <w:t>的可能性</w:t>
      </w:r>
    </w:p>
    <w:p w14:paraId="484FECC0" w14:textId="67054E28" w:rsidR="007748CF" w:rsidRDefault="00387AE2" w:rsidP="007A7E42">
      <w:pPr>
        <w:pStyle w:val="15"/>
        <w:ind w:firstLine="480"/>
      </w:pPr>
      <w:r w:rsidRPr="00387AE2">
        <w:t>在平台發展的四個階段中，</w:t>
      </w:r>
      <w:r w:rsidR="007A6AC6" w:rsidRPr="004D10BE">
        <w:rPr>
          <w:rFonts w:hint="eastAsia"/>
          <w:color w:val="EE0000"/>
        </w:rPr>
        <w:t>顯示了</w:t>
      </w:r>
      <w:proofErr w:type="gramStart"/>
      <w:r w:rsidR="007A6AC6" w:rsidRPr="004D10BE">
        <w:rPr>
          <w:color w:val="EE0000"/>
        </w:rPr>
        <w:t>可供性探索</w:t>
      </w:r>
      <w:proofErr w:type="gramEnd"/>
      <w:r w:rsidR="007A6AC6" w:rsidRPr="004D10BE">
        <w:rPr>
          <w:color w:val="EE0000"/>
        </w:rPr>
        <w:t>軌跡</w:t>
      </w:r>
      <w:r w:rsidRPr="004D10BE">
        <w:rPr>
          <w:color w:val="EE0000"/>
        </w:rPr>
        <w:t>與產業需求</w:t>
      </w:r>
      <w:r w:rsidR="00EE2A39" w:rsidRPr="004D10BE">
        <w:rPr>
          <w:rFonts w:hint="eastAsia"/>
          <w:color w:val="EE0000"/>
        </w:rPr>
        <w:t>的</w:t>
      </w:r>
      <w:r w:rsidRPr="004D10BE">
        <w:rPr>
          <w:color w:val="EE0000"/>
        </w:rPr>
        <w:t>緊密貼合</w:t>
      </w:r>
      <w:r w:rsidR="0027778C">
        <w:rPr>
          <w:rFonts w:hint="eastAsia"/>
        </w:rPr>
        <w:t>，</w:t>
      </w:r>
      <w:r w:rsidR="00695B36">
        <w:rPr>
          <w:rFonts w:hint="eastAsia"/>
        </w:rPr>
        <w:t>企業在探索可</w:t>
      </w:r>
      <w:proofErr w:type="gramStart"/>
      <w:r w:rsidR="00695B36">
        <w:rPr>
          <w:rFonts w:hint="eastAsia"/>
        </w:rPr>
        <w:t>供性時</w:t>
      </w:r>
      <w:proofErr w:type="gramEnd"/>
      <w:r w:rsidR="00695B36">
        <w:rPr>
          <w:rFonts w:hint="eastAsia"/>
        </w:rPr>
        <w:t>不只是關注</w:t>
      </w:r>
      <w:r w:rsidRPr="007A6AC6">
        <w:rPr>
          <w:color w:val="156082" w:themeColor="accent1"/>
        </w:rPr>
        <w:t>技術本身所具備的操作與</w:t>
      </w:r>
      <w:r w:rsidR="0027778C">
        <w:rPr>
          <w:rFonts w:hint="eastAsia"/>
          <w:color w:val="156082" w:themeColor="accent1"/>
        </w:rPr>
        <w:t>應用潛力</w:t>
      </w:r>
      <w:r w:rsidRPr="007A6AC6">
        <w:rPr>
          <w:color w:val="156082" w:themeColor="accent1"/>
        </w:rPr>
        <w:t>，</w:t>
      </w:r>
      <w:r w:rsidR="005257B0">
        <w:rPr>
          <w:rFonts w:hint="eastAsia"/>
          <w:color w:val="156082" w:themeColor="accent1"/>
        </w:rPr>
        <w:t>而是</w:t>
      </w:r>
      <w:r w:rsidRPr="00EE2A39">
        <w:rPr>
          <w:color w:val="EE0000"/>
        </w:rPr>
        <w:t>在特定情境</w:t>
      </w:r>
      <w:r w:rsidR="00560BD3">
        <w:rPr>
          <w:rFonts w:hint="eastAsia"/>
          <w:color w:val="EE0000"/>
        </w:rPr>
        <w:t>、需求</w:t>
      </w:r>
      <w:r w:rsidR="00C72D00">
        <w:rPr>
          <w:rFonts w:hint="eastAsia"/>
          <w:color w:val="EE0000"/>
        </w:rPr>
        <w:t>驅動之下才</w:t>
      </w:r>
      <w:r w:rsidR="00DD29D0">
        <w:rPr>
          <w:rFonts w:hint="eastAsia"/>
          <w:color w:val="EE0000"/>
        </w:rPr>
        <w:t>開始</w:t>
      </w:r>
      <w:r w:rsidR="00DF7B9A">
        <w:rPr>
          <w:rFonts w:hint="eastAsia"/>
          <w:color w:val="EE0000"/>
        </w:rPr>
        <w:t>的</w:t>
      </w:r>
      <w:proofErr w:type="gramStart"/>
      <w:r w:rsidR="00DF7B9A">
        <w:rPr>
          <w:rFonts w:hint="eastAsia"/>
          <w:color w:val="EE0000"/>
        </w:rPr>
        <w:t>可供性探索</w:t>
      </w:r>
      <w:proofErr w:type="gramEnd"/>
      <w:r w:rsidR="00DF7B9A">
        <w:rPr>
          <w:rFonts w:hint="eastAsia"/>
          <w:color w:val="EE0000"/>
        </w:rPr>
        <w:t>行動</w:t>
      </w:r>
      <w:r w:rsidRPr="00387AE2">
        <w:t>。</w:t>
      </w:r>
      <w:r w:rsidR="007748CF" w:rsidRPr="007748CF">
        <w:t>第一階段，</w:t>
      </w:r>
      <w:r w:rsidR="00275684">
        <w:rPr>
          <w:rFonts w:hint="eastAsia"/>
        </w:rPr>
        <w:t>Frontier.cool</w:t>
      </w:r>
      <w:r w:rsidR="007748CF" w:rsidRPr="007748CF">
        <w:t>藉由</w:t>
      </w:r>
      <w:r w:rsidR="007748CF" w:rsidRPr="00154D30">
        <w:rPr>
          <w:color w:val="156082" w:themeColor="accent1"/>
        </w:rPr>
        <w:t>掃描與雲端儲存技術</w:t>
      </w:r>
      <w:r w:rsidR="00874DA9" w:rsidRPr="00874DA9">
        <w:rPr>
          <w:rFonts w:hint="eastAsia"/>
        </w:rPr>
        <w:t>，</w:t>
      </w:r>
      <w:r w:rsidR="00B44B5B">
        <w:rPr>
          <w:rFonts w:hint="eastAsia"/>
          <w:color w:val="EE0000"/>
        </w:rPr>
        <w:t>讓</w:t>
      </w:r>
      <w:r w:rsidR="00B44B5B" w:rsidRPr="00EA58F4">
        <w:rPr>
          <w:rFonts w:hint="eastAsia"/>
          <w:color w:val="156082" w:themeColor="accent1"/>
        </w:rPr>
        <w:t>織品庫存管理</w:t>
      </w:r>
      <w:r w:rsidR="00CA21E7">
        <w:rPr>
          <w:rFonts w:hint="eastAsia"/>
          <w:color w:val="156082" w:themeColor="accent1"/>
        </w:rPr>
        <w:t>規模化與</w:t>
      </w:r>
      <w:r w:rsidR="00B44B5B" w:rsidRPr="00EA58F4">
        <w:rPr>
          <w:rFonts w:hint="eastAsia"/>
          <w:color w:val="156082" w:themeColor="accent1"/>
        </w:rPr>
        <w:t>標準化</w:t>
      </w:r>
      <w:r w:rsidR="00EA0616" w:rsidRPr="00EA58F4">
        <w:rPr>
          <w:rFonts w:hint="eastAsia"/>
          <w:color w:val="156082" w:themeColor="accent1"/>
        </w:rPr>
        <w:t>；</w:t>
      </w:r>
      <w:r w:rsidR="00B44B5B" w:rsidRPr="00EA58F4">
        <w:rPr>
          <w:rFonts w:hint="eastAsia"/>
          <w:color w:val="156082" w:themeColor="accent1"/>
        </w:rPr>
        <w:t>設計</w:t>
      </w:r>
      <w:r w:rsidR="00A26D4C" w:rsidRPr="00EA58F4">
        <w:rPr>
          <w:rFonts w:hint="eastAsia"/>
          <w:color w:val="156082" w:themeColor="accent1"/>
        </w:rPr>
        <w:t>師</w:t>
      </w:r>
      <w:r w:rsidR="00B44B5B" w:rsidRPr="00EA58F4">
        <w:rPr>
          <w:rFonts w:hint="eastAsia"/>
          <w:color w:val="156082" w:themeColor="accent1"/>
        </w:rPr>
        <w:t>能使用數位布片素材</w:t>
      </w:r>
      <w:r w:rsidR="00A26D4C" w:rsidRPr="00EA58F4">
        <w:rPr>
          <w:rFonts w:hint="eastAsia"/>
          <w:color w:val="156082" w:themeColor="accent1"/>
        </w:rPr>
        <w:t>進行</w:t>
      </w:r>
      <w:r w:rsidR="00A26D4C" w:rsidRPr="00EA58F4">
        <w:rPr>
          <w:rFonts w:hint="eastAsia"/>
          <w:color w:val="156082" w:themeColor="accent1"/>
        </w:rPr>
        <w:t>3D</w:t>
      </w:r>
      <w:r w:rsidR="00A26D4C" w:rsidRPr="00EA58F4">
        <w:rPr>
          <w:rFonts w:hint="eastAsia"/>
          <w:color w:val="156082" w:themeColor="accent1"/>
        </w:rPr>
        <w:t>設計並</w:t>
      </w:r>
      <w:r w:rsidR="00B44B5B" w:rsidRPr="00EA58F4">
        <w:rPr>
          <w:rFonts w:hint="eastAsia"/>
          <w:color w:val="156082" w:themeColor="accent1"/>
        </w:rPr>
        <w:t>預覽成品效</w:t>
      </w:r>
      <w:r w:rsidR="00B44B5B" w:rsidRPr="00EA58F4">
        <w:rPr>
          <w:rFonts w:hint="eastAsia"/>
          <w:color w:val="156082" w:themeColor="accent1"/>
        </w:rPr>
        <w:lastRenderedPageBreak/>
        <w:t>果，降低製作過程的資源浪費</w:t>
      </w:r>
      <w:r w:rsidR="00EA0616" w:rsidRPr="00EA58F4">
        <w:rPr>
          <w:rFonts w:hint="eastAsia"/>
          <w:color w:val="156082" w:themeColor="accent1"/>
        </w:rPr>
        <w:t>；</w:t>
      </w:r>
      <w:r w:rsidR="001F27DD" w:rsidRPr="00EA58F4">
        <w:rPr>
          <w:rFonts w:hint="eastAsia"/>
          <w:color w:val="156082" w:themeColor="accent1"/>
        </w:rPr>
        <w:t>並</w:t>
      </w:r>
      <w:r w:rsidR="002640D5">
        <w:rPr>
          <w:rFonts w:hint="eastAsia"/>
          <w:color w:val="156082" w:themeColor="accent1"/>
        </w:rPr>
        <w:t>透過平台</w:t>
      </w:r>
      <w:r w:rsidR="0084117B" w:rsidRPr="00EA58F4">
        <w:rPr>
          <w:rFonts w:hint="eastAsia"/>
          <w:color w:val="156082" w:themeColor="accent1"/>
        </w:rPr>
        <w:t>實現</w:t>
      </w:r>
      <w:r w:rsidR="002B1E3B">
        <w:rPr>
          <w:rFonts w:hint="eastAsia"/>
          <w:color w:val="156082" w:themeColor="accent1"/>
        </w:rPr>
        <w:t>供應</w:t>
      </w:r>
      <w:proofErr w:type="gramStart"/>
      <w:r w:rsidR="002B1E3B">
        <w:rPr>
          <w:rFonts w:hint="eastAsia"/>
          <w:color w:val="156082" w:themeColor="accent1"/>
        </w:rPr>
        <w:t>鏈</w:t>
      </w:r>
      <w:r w:rsidR="0084117B" w:rsidRPr="00EA58F4">
        <w:rPr>
          <w:rFonts w:hint="eastAsia"/>
          <w:color w:val="156082" w:themeColor="accent1"/>
        </w:rPr>
        <w:t>跨域</w:t>
      </w:r>
      <w:proofErr w:type="gramEnd"/>
      <w:r w:rsidR="0084117B" w:rsidRPr="00EA58F4">
        <w:rPr>
          <w:rFonts w:hint="eastAsia"/>
          <w:color w:val="156082" w:themeColor="accent1"/>
        </w:rPr>
        <w:t>協作</w:t>
      </w:r>
      <w:r w:rsidR="007748CF" w:rsidRPr="00F2363F">
        <w:t>，</w:t>
      </w:r>
      <w:r w:rsidR="002449D1">
        <w:rPr>
          <w:rFonts w:hint="eastAsia"/>
        </w:rPr>
        <w:t>而數位</w:t>
      </w:r>
      <w:r w:rsidR="00735649">
        <w:rPr>
          <w:rFonts w:hint="eastAsia"/>
        </w:rPr>
        <w:t>平台</w:t>
      </w:r>
      <w:r w:rsidR="00F2363F">
        <w:rPr>
          <w:rFonts w:hint="eastAsia"/>
        </w:rPr>
        <w:t>的可塑性與開放性</w:t>
      </w:r>
      <w:r w:rsidR="002B1E3B" w:rsidRPr="00F2363F">
        <w:rPr>
          <w:rFonts w:hint="eastAsia"/>
        </w:rPr>
        <w:t>亦</w:t>
      </w:r>
      <w:r w:rsidR="002A737D" w:rsidRPr="00F2363F">
        <w:rPr>
          <w:rFonts w:hint="eastAsia"/>
        </w:rPr>
        <w:t>為後續能</w:t>
      </w:r>
      <w:r w:rsidR="007748CF" w:rsidRPr="00F2363F">
        <w:t>被多角色</w:t>
      </w:r>
      <w:r w:rsidR="00343901" w:rsidRPr="00F2363F">
        <w:rPr>
          <w:rFonts w:hint="eastAsia"/>
        </w:rPr>
        <w:t>共同</w:t>
      </w:r>
      <w:r w:rsidR="00642666" w:rsidRPr="00F2363F">
        <w:rPr>
          <w:rFonts w:hint="eastAsia"/>
        </w:rPr>
        <w:t>設計</w:t>
      </w:r>
      <w:r w:rsidR="00717B74" w:rsidRPr="00F2363F">
        <w:rPr>
          <w:rFonts w:hint="eastAsia"/>
        </w:rPr>
        <w:t>與資料共享</w:t>
      </w:r>
      <w:r w:rsidR="009F57E6" w:rsidRPr="00F2363F">
        <w:rPr>
          <w:rFonts w:hint="eastAsia"/>
        </w:rPr>
        <w:t>埋下更多</w:t>
      </w:r>
      <w:r w:rsidR="007748CF" w:rsidRPr="00F2363F">
        <w:t>可能性</w:t>
      </w:r>
      <w:r w:rsidR="007748CF" w:rsidRPr="007748CF">
        <w:t>。第二階段，企業開始</w:t>
      </w:r>
      <w:r w:rsidR="007748CF" w:rsidRPr="007748CF">
        <w:rPr>
          <w:color w:val="EE0000"/>
        </w:rPr>
        <w:t>察覺到</w:t>
      </w:r>
      <w:r w:rsidR="004565D9">
        <w:rPr>
          <w:rFonts w:hint="eastAsia"/>
          <w:color w:val="EE0000"/>
        </w:rPr>
        <w:t>廠商</w:t>
      </w:r>
      <w:r w:rsidR="007748CF" w:rsidRPr="007748CF">
        <w:rPr>
          <w:color w:val="EE0000"/>
        </w:rPr>
        <w:t>對資料</w:t>
      </w:r>
      <w:r w:rsidR="00481A95">
        <w:rPr>
          <w:rFonts w:hint="eastAsia"/>
          <w:color w:val="EE0000"/>
        </w:rPr>
        <w:t>控制</w:t>
      </w:r>
      <w:r w:rsidR="007748CF" w:rsidRPr="007748CF">
        <w:rPr>
          <w:color w:val="EE0000"/>
        </w:rPr>
        <w:t>與</w:t>
      </w:r>
      <w:r w:rsidR="00890D8B">
        <w:rPr>
          <w:rFonts w:hint="eastAsia"/>
          <w:color w:val="EE0000"/>
        </w:rPr>
        <w:t>機密性</w:t>
      </w:r>
      <w:r w:rsidR="007748CF" w:rsidRPr="007748CF">
        <w:rPr>
          <w:color w:val="EE0000"/>
        </w:rPr>
        <w:t>的要求，延伸出權限管理與</w:t>
      </w:r>
      <w:r w:rsidR="007748CF" w:rsidRPr="007748CF">
        <w:rPr>
          <w:color w:val="EE0000"/>
        </w:rPr>
        <w:t>API</w:t>
      </w:r>
      <w:r w:rsidR="007748CF" w:rsidRPr="007748CF">
        <w:rPr>
          <w:color w:val="EE0000"/>
        </w:rPr>
        <w:t>串接功能</w:t>
      </w:r>
      <w:r w:rsidR="007748CF" w:rsidRPr="007748CF">
        <w:t>，將</w:t>
      </w:r>
      <w:r w:rsidR="00836E91">
        <w:rPr>
          <w:rFonts w:hint="eastAsia"/>
        </w:rPr>
        <w:t>原本</w:t>
      </w:r>
      <w:r w:rsidR="001E6D26">
        <w:rPr>
          <w:rFonts w:hint="eastAsia"/>
        </w:rPr>
        <w:t>僅供資料</w:t>
      </w:r>
      <w:r w:rsidR="007748CF" w:rsidRPr="007748CF">
        <w:rPr>
          <w:color w:val="EE0000"/>
        </w:rPr>
        <w:t>共享</w:t>
      </w:r>
      <w:r w:rsidR="002936C1">
        <w:rPr>
          <w:rFonts w:hint="eastAsia"/>
        </w:rPr>
        <w:t>平台</w:t>
      </w:r>
      <w:r w:rsidR="00511AF8" w:rsidRPr="003F361D">
        <w:rPr>
          <w:rFonts w:hint="eastAsia"/>
          <w:color w:val="156082" w:themeColor="accent1"/>
        </w:rPr>
        <w:t>從</w:t>
      </w:r>
      <w:r w:rsidR="007748CF" w:rsidRPr="007748CF">
        <w:rPr>
          <w:color w:val="156082" w:themeColor="accent1"/>
        </w:rPr>
        <w:t>「能存取」，</w:t>
      </w:r>
      <w:r w:rsidR="00511AF8" w:rsidRPr="003F361D">
        <w:rPr>
          <w:rFonts w:hint="eastAsia"/>
          <w:color w:val="156082" w:themeColor="accent1"/>
        </w:rPr>
        <w:t>發展成</w:t>
      </w:r>
      <w:r w:rsidR="007748CF" w:rsidRPr="007748CF">
        <w:rPr>
          <w:color w:val="156082" w:themeColor="accent1"/>
        </w:rPr>
        <w:t>「能</w:t>
      </w:r>
      <w:r w:rsidR="00BD39C3">
        <w:rPr>
          <w:rFonts w:hint="eastAsia"/>
          <w:color w:val="156082" w:themeColor="accent1"/>
        </w:rPr>
        <w:t>自主</w:t>
      </w:r>
      <w:r w:rsidR="007748CF" w:rsidRPr="007748CF">
        <w:rPr>
          <w:color w:val="156082" w:themeColor="accent1"/>
        </w:rPr>
        <w:t>控制、能</w:t>
      </w:r>
      <w:r w:rsidR="00BD39C3">
        <w:rPr>
          <w:rFonts w:hint="eastAsia"/>
          <w:color w:val="156082" w:themeColor="accent1"/>
        </w:rPr>
        <w:t>系統</w:t>
      </w:r>
      <w:r w:rsidR="007748CF" w:rsidRPr="007748CF">
        <w:rPr>
          <w:color w:val="156082" w:themeColor="accent1"/>
        </w:rPr>
        <w:t>整合、能安全應用」</w:t>
      </w:r>
      <w:r w:rsidR="00905EB4">
        <w:rPr>
          <w:rFonts w:hint="eastAsia"/>
          <w:color w:val="156082" w:themeColor="accent1"/>
        </w:rPr>
        <w:t>的實用功能</w:t>
      </w:r>
      <w:r w:rsidR="007748CF" w:rsidRPr="007748CF">
        <w:t>。第三階段</w:t>
      </w:r>
      <w:r w:rsidR="00AE403D">
        <w:rPr>
          <w:rFonts w:hint="eastAsia"/>
        </w:rPr>
        <w:t>平台</w:t>
      </w:r>
      <w:r w:rsidR="00E35EFA">
        <w:rPr>
          <w:rFonts w:hint="eastAsia"/>
          <w:color w:val="EE0000"/>
        </w:rPr>
        <w:t>的應用</w:t>
      </w:r>
      <w:r w:rsidR="007748CF" w:rsidRPr="007748CF">
        <w:rPr>
          <w:color w:val="EE0000"/>
        </w:rPr>
        <w:t>新場域</w:t>
      </w:r>
      <w:r w:rsidR="00FD6B3F">
        <w:rPr>
          <w:rFonts w:hint="eastAsia"/>
        </w:rPr>
        <w:t>，</w:t>
      </w:r>
      <w:r w:rsidR="00DB1415">
        <w:rPr>
          <w:rFonts w:hint="eastAsia"/>
        </w:rPr>
        <w:t>則出現</w:t>
      </w:r>
      <w:r w:rsidR="00FD6B3F">
        <w:rPr>
          <w:rFonts w:hint="eastAsia"/>
        </w:rPr>
        <w:t>在</w:t>
      </w:r>
      <w:r w:rsidR="00B26B9A">
        <w:rPr>
          <w:rFonts w:hint="eastAsia"/>
        </w:rPr>
        <w:t>紡織</w:t>
      </w:r>
      <w:r w:rsidR="007748CF" w:rsidRPr="007748CF">
        <w:t>展會與</w:t>
      </w:r>
      <w:r w:rsidR="00B26B9A">
        <w:rPr>
          <w:rFonts w:hint="eastAsia"/>
        </w:rPr>
        <w:t>產品</w:t>
      </w:r>
      <w:r w:rsidR="007748CF" w:rsidRPr="007748CF">
        <w:t>銷售場景中，</w:t>
      </w:r>
      <w:r w:rsidR="008C24EF">
        <w:rPr>
          <w:rFonts w:hint="eastAsia"/>
        </w:rPr>
        <w:t>僅須</w:t>
      </w:r>
      <w:r w:rsidR="007748CF" w:rsidRPr="007748CF">
        <w:t>透過</w:t>
      </w:r>
      <w:r w:rsidR="00695802">
        <w:rPr>
          <w:rFonts w:hint="eastAsia"/>
        </w:rPr>
        <w:t>雲端布片資料庫</w:t>
      </w:r>
      <w:r w:rsidR="004D097D">
        <w:rPr>
          <w:rFonts w:hint="eastAsia"/>
        </w:rPr>
        <w:t>產生</w:t>
      </w:r>
      <w:r w:rsidR="00C4171C">
        <w:rPr>
          <w:rFonts w:hint="eastAsia"/>
        </w:rPr>
        <w:t>不同</w:t>
      </w:r>
      <w:r w:rsidR="004D097D">
        <w:rPr>
          <w:rFonts w:hint="eastAsia"/>
        </w:rPr>
        <w:t>布料對應之</w:t>
      </w:r>
      <w:r w:rsidR="004D097D">
        <w:rPr>
          <w:rFonts w:hint="eastAsia"/>
        </w:rPr>
        <w:t>QR Code</w:t>
      </w:r>
      <w:r w:rsidR="00695802">
        <w:rPr>
          <w:rFonts w:hint="eastAsia"/>
        </w:rPr>
        <w:t>、</w:t>
      </w:r>
      <w:r w:rsidR="007748CF" w:rsidRPr="007748CF">
        <w:t>即時回饋與</w:t>
      </w:r>
      <w:r w:rsidR="00254656">
        <w:rPr>
          <w:rFonts w:hint="eastAsia"/>
        </w:rPr>
        <w:t>資料</w:t>
      </w:r>
      <w:r w:rsidR="007748CF" w:rsidRPr="007748CF">
        <w:t>分析</w:t>
      </w:r>
      <w:r w:rsidR="00513CC5">
        <w:rPr>
          <w:rFonts w:hint="eastAsia"/>
        </w:rPr>
        <w:t>工具</w:t>
      </w:r>
      <w:proofErr w:type="gramStart"/>
      <w:r w:rsidR="00513CC5">
        <w:rPr>
          <w:rFonts w:hint="eastAsia"/>
        </w:rPr>
        <w:t>（</w:t>
      </w:r>
      <w:proofErr w:type="gramEnd"/>
      <w:r w:rsidR="007A7E42">
        <w:t>FabriSelect™</w:t>
      </w:r>
      <w:r w:rsidR="004949CC">
        <w:rPr>
          <w:rFonts w:hint="eastAsia"/>
        </w:rPr>
        <w:t>、</w:t>
      </w:r>
      <w:r w:rsidR="007A7E42">
        <w:t>AI SaleSync™</w:t>
      </w:r>
      <w:r w:rsidR="00513CC5">
        <w:rPr>
          <w:rFonts w:hint="eastAsia"/>
        </w:rPr>
        <w:t>）</w:t>
      </w:r>
      <w:r w:rsidR="007748CF" w:rsidRPr="007748CF">
        <w:t>，</w:t>
      </w:r>
      <w:r w:rsidR="005A5C7B">
        <w:rPr>
          <w:rFonts w:hint="eastAsia"/>
        </w:rPr>
        <w:t>就可</w:t>
      </w:r>
      <w:r w:rsidR="007748CF" w:rsidRPr="007748CF">
        <w:t>將數位布片</w:t>
      </w:r>
      <w:r w:rsidR="003F164A">
        <w:rPr>
          <w:rFonts w:hint="eastAsia"/>
          <w:color w:val="156082" w:themeColor="accent1"/>
        </w:rPr>
        <w:t>應用於</w:t>
      </w:r>
      <w:r w:rsidR="00C4171C">
        <w:rPr>
          <w:rFonts w:hint="eastAsia"/>
          <w:color w:val="156082" w:themeColor="accent1"/>
        </w:rPr>
        <w:t>銷售及</w:t>
      </w:r>
      <w:r w:rsidR="00516C2B">
        <w:rPr>
          <w:rFonts w:hint="eastAsia"/>
          <w:color w:val="156082" w:themeColor="accent1"/>
        </w:rPr>
        <w:t>採購流程</w:t>
      </w:r>
      <w:r w:rsidR="00C4171C">
        <w:rPr>
          <w:rFonts w:hint="eastAsia"/>
          <w:color w:val="156082" w:themeColor="accent1"/>
        </w:rPr>
        <w:t>，</w:t>
      </w:r>
      <w:r w:rsidR="004B1235">
        <w:rPr>
          <w:rFonts w:hint="eastAsia"/>
          <w:color w:val="156082" w:themeColor="accent1"/>
        </w:rPr>
        <w:t>或</w:t>
      </w:r>
      <w:r w:rsidR="004B3356">
        <w:rPr>
          <w:rFonts w:hint="eastAsia"/>
          <w:color w:val="156082" w:themeColor="accent1"/>
        </w:rPr>
        <w:t>將</w:t>
      </w:r>
      <w:r w:rsidR="004B1235">
        <w:rPr>
          <w:rFonts w:hint="eastAsia"/>
          <w:color w:val="156082" w:themeColor="accent1"/>
        </w:rPr>
        <w:t>系統中</w:t>
      </w:r>
      <w:r w:rsidR="004B3356">
        <w:rPr>
          <w:rFonts w:hint="eastAsia"/>
          <w:color w:val="156082" w:themeColor="accent1"/>
        </w:rPr>
        <w:t>銷售</w:t>
      </w:r>
      <w:r w:rsidR="009235DB">
        <w:rPr>
          <w:rFonts w:hint="eastAsia"/>
          <w:color w:val="156082" w:themeColor="accent1"/>
        </w:rPr>
        <w:t>與訂單</w:t>
      </w:r>
      <w:r w:rsidR="004B3356">
        <w:rPr>
          <w:rFonts w:hint="eastAsia"/>
          <w:color w:val="156082" w:themeColor="accent1"/>
        </w:rPr>
        <w:t>資料</w:t>
      </w:r>
      <w:r w:rsidR="00A30D5B">
        <w:rPr>
          <w:rFonts w:hint="eastAsia"/>
          <w:color w:val="156082" w:themeColor="accent1"/>
        </w:rPr>
        <w:t>加以分析輔佐</w:t>
      </w:r>
      <w:r w:rsidR="004B3356">
        <w:rPr>
          <w:rFonts w:hint="eastAsia"/>
          <w:color w:val="156082" w:themeColor="accent1"/>
        </w:rPr>
        <w:t>商業決策</w:t>
      </w:r>
      <w:r w:rsidR="007748CF" w:rsidRPr="007748CF">
        <w:t>，</w:t>
      </w:r>
      <w:r w:rsidR="00A86207" w:rsidRPr="00A86207">
        <w:rPr>
          <w:rFonts w:hint="eastAsia"/>
          <w:color w:val="156082" w:themeColor="accent1"/>
        </w:rPr>
        <w:t>可供性</w:t>
      </w:r>
      <w:r w:rsidR="00C06DE4">
        <w:rPr>
          <w:rFonts w:hint="eastAsia"/>
          <w:color w:val="156082" w:themeColor="accent1"/>
        </w:rPr>
        <w:t>也從</w:t>
      </w:r>
      <w:r w:rsidR="0067070C">
        <w:rPr>
          <w:rFonts w:hint="eastAsia"/>
          <w:color w:val="156082" w:themeColor="accent1"/>
        </w:rPr>
        <w:t>組織</w:t>
      </w:r>
      <w:r w:rsidR="00FD6B3F" w:rsidRPr="003B6A08">
        <w:rPr>
          <w:rFonts w:hint="eastAsia"/>
          <w:color w:val="EE0000"/>
        </w:rPr>
        <w:t>內部流程改善與庫存管理往</w:t>
      </w:r>
      <w:r w:rsidR="006B5FB7">
        <w:rPr>
          <w:rFonts w:hint="eastAsia"/>
          <w:color w:val="EE0000"/>
        </w:rPr>
        <w:t>外部市場</w:t>
      </w:r>
      <w:r w:rsidR="007748CF" w:rsidRPr="007748CF">
        <w:rPr>
          <w:color w:val="EE0000"/>
        </w:rPr>
        <w:t>行銷與決策端</w:t>
      </w:r>
      <w:r w:rsidR="00FD6B3F" w:rsidRPr="003B6A08">
        <w:rPr>
          <w:rFonts w:hint="eastAsia"/>
          <w:color w:val="EE0000"/>
        </w:rPr>
        <w:t>移動</w:t>
      </w:r>
      <w:r w:rsidR="007748CF" w:rsidRPr="007748CF">
        <w:t>。第四階段</w:t>
      </w:r>
      <w:r w:rsidR="00A860BE">
        <w:rPr>
          <w:rFonts w:hint="eastAsia"/>
        </w:rPr>
        <w:t>平台</w:t>
      </w:r>
      <w:r w:rsidR="00C90076">
        <w:rPr>
          <w:rFonts w:hint="eastAsia"/>
        </w:rPr>
        <w:t>更</w:t>
      </w:r>
      <w:r w:rsidR="00BF14B2">
        <w:rPr>
          <w:rFonts w:hint="eastAsia"/>
        </w:rPr>
        <w:t>與</w:t>
      </w:r>
      <w:r w:rsidR="007748CF" w:rsidRPr="007748CF">
        <w:t>生成式</w:t>
      </w:r>
      <w:r w:rsidR="007748CF" w:rsidRPr="007748CF">
        <w:t>AI</w:t>
      </w:r>
      <w:r w:rsidR="007748CF" w:rsidRPr="007748CF">
        <w:t>、</w:t>
      </w:r>
      <w:proofErr w:type="gramStart"/>
      <w:r w:rsidR="008B639C">
        <w:rPr>
          <w:rFonts w:hint="eastAsia"/>
        </w:rPr>
        <w:t>永續</w:t>
      </w:r>
      <w:r w:rsidR="007748CF" w:rsidRPr="007748CF">
        <w:t>碳</w:t>
      </w:r>
      <w:r w:rsidR="0060463F">
        <w:rPr>
          <w:rFonts w:hint="eastAsia"/>
        </w:rPr>
        <w:t>足跡</w:t>
      </w:r>
      <w:proofErr w:type="gramEnd"/>
      <w:r w:rsidR="00C90076">
        <w:rPr>
          <w:rFonts w:hint="eastAsia"/>
        </w:rPr>
        <w:t>與元宇宙虛實</w:t>
      </w:r>
      <w:r w:rsidR="007748CF" w:rsidRPr="007748CF">
        <w:t>整</w:t>
      </w:r>
      <w:r w:rsidR="00F67897">
        <w:rPr>
          <w:rFonts w:hint="eastAsia"/>
        </w:rPr>
        <w:t>合應用</w:t>
      </w:r>
      <w:r w:rsidR="007748CF" w:rsidRPr="007748CF">
        <w:t>，</w:t>
      </w:r>
      <w:r w:rsidR="00BF1172">
        <w:rPr>
          <w:rFonts w:hint="eastAsia"/>
        </w:rPr>
        <w:t>實現</w:t>
      </w:r>
      <w:r w:rsidR="002037AD">
        <w:rPr>
          <w:rFonts w:hint="eastAsia"/>
        </w:rPr>
        <w:t>靈感</w:t>
      </w:r>
      <w:r w:rsidR="007748CF" w:rsidRPr="007748CF">
        <w:t>創作媒介與永續治理。</w:t>
      </w:r>
    </w:p>
    <w:p w14:paraId="3941A8B2" w14:textId="64F0AC75" w:rsidR="003A5B2E" w:rsidRDefault="00A472C2" w:rsidP="00B56430">
      <w:pPr>
        <w:pStyle w:val="15"/>
        <w:ind w:firstLine="480"/>
      </w:pPr>
      <w:r>
        <w:rPr>
          <w:rFonts w:hint="eastAsia"/>
        </w:rPr>
        <w:t>Frontier.coo</w:t>
      </w:r>
      <w:r w:rsidR="00E92B77">
        <w:rPr>
          <w:rFonts w:hint="eastAsia"/>
        </w:rPr>
        <w:t>l</w:t>
      </w:r>
      <w:r w:rsidR="005D1F42">
        <w:rPr>
          <w:rFonts w:hint="eastAsia"/>
          <w:color w:val="EE0000"/>
        </w:rPr>
        <w:t>開發</w:t>
      </w:r>
      <w:r w:rsidR="000E6DE5">
        <w:rPr>
          <w:rFonts w:hint="eastAsia"/>
          <w:color w:val="EE0000"/>
        </w:rPr>
        <w:t>創新服務與</w:t>
      </w:r>
      <w:r w:rsidR="00577341">
        <w:rPr>
          <w:rFonts w:hint="eastAsia"/>
          <w:color w:val="EE0000"/>
        </w:rPr>
        <w:t>平台</w:t>
      </w:r>
      <w:r w:rsidR="00BD39C3" w:rsidRPr="008C1B7C">
        <w:rPr>
          <w:color w:val="EE0000"/>
        </w:rPr>
        <w:t>功能</w:t>
      </w:r>
      <w:r>
        <w:rPr>
          <w:rFonts w:hint="eastAsia"/>
          <w:color w:val="EE0000"/>
        </w:rPr>
        <w:t>的</w:t>
      </w:r>
      <w:r w:rsidR="00C03E06">
        <w:rPr>
          <w:rFonts w:hint="eastAsia"/>
          <w:color w:val="EE0000"/>
        </w:rPr>
        <w:t>行</w:t>
      </w:r>
      <w:r w:rsidR="007C6F1C">
        <w:rPr>
          <w:rFonts w:hint="eastAsia"/>
          <w:color w:val="EE0000"/>
        </w:rPr>
        <w:t>動</w:t>
      </w:r>
      <w:r w:rsidR="00BD39C3" w:rsidRPr="008C1B7C">
        <w:rPr>
          <w:color w:val="EE0000"/>
        </w:rPr>
        <w:t>，</w:t>
      </w:r>
      <w:r>
        <w:rPr>
          <w:rFonts w:hint="eastAsia"/>
          <w:color w:val="EE0000"/>
        </w:rPr>
        <w:t>是</w:t>
      </w:r>
      <w:r w:rsidR="00BD39C3" w:rsidRPr="008C1B7C">
        <w:rPr>
          <w:color w:val="EE0000"/>
        </w:rPr>
        <w:t>動態探索</w:t>
      </w:r>
      <w:proofErr w:type="gramStart"/>
      <w:r w:rsidR="00BD39C3" w:rsidRPr="008C1B7C">
        <w:rPr>
          <w:color w:val="EE0000"/>
        </w:rPr>
        <w:t>可供性</w:t>
      </w:r>
      <w:r w:rsidR="007C6F1C">
        <w:rPr>
          <w:rFonts w:hint="eastAsia"/>
          <w:color w:val="EE0000"/>
        </w:rPr>
        <w:t>來</w:t>
      </w:r>
      <w:proofErr w:type="gramEnd"/>
      <w:r w:rsidR="00C03E06">
        <w:rPr>
          <w:rFonts w:hint="eastAsia"/>
          <w:color w:val="EE0000"/>
        </w:rPr>
        <w:t>回應產業需求</w:t>
      </w:r>
      <w:r w:rsidR="00BD39C3" w:rsidRPr="008C1B7C">
        <w:rPr>
          <w:color w:val="EE0000"/>
        </w:rPr>
        <w:t>的過程</w:t>
      </w:r>
      <w:r w:rsidR="0016585F">
        <w:rPr>
          <w:rFonts w:hint="eastAsia"/>
        </w:rPr>
        <w:t>。</w:t>
      </w:r>
      <w:r w:rsidR="00BD39C3" w:rsidRPr="00BD39C3">
        <w:t>從</w:t>
      </w:r>
      <w:r w:rsidR="00DA642E">
        <w:rPr>
          <w:rFonts w:hint="eastAsia"/>
        </w:rPr>
        <w:t>現有平台功能與</w:t>
      </w:r>
      <w:r w:rsidR="00DA642E">
        <w:rPr>
          <w:rFonts w:hint="eastAsia"/>
        </w:rPr>
        <w:t>AI</w:t>
      </w:r>
      <w:r w:rsidR="00DA642E">
        <w:rPr>
          <w:rFonts w:hint="eastAsia"/>
        </w:rPr>
        <w:t>技術出發</w:t>
      </w:r>
      <w:r w:rsidR="00BD39C3" w:rsidRPr="00BD39C3">
        <w:t>，</w:t>
      </w:r>
      <w:r w:rsidR="0011152D">
        <w:rPr>
          <w:rFonts w:hint="eastAsia"/>
        </w:rPr>
        <w:t>進行</w:t>
      </w:r>
      <w:r w:rsidR="000A0D6F">
        <w:rPr>
          <w:rFonts w:hint="eastAsia"/>
        </w:rPr>
        <w:t>擴增</w:t>
      </w:r>
      <w:r w:rsidR="00BD39C3" w:rsidRPr="00BD39C3">
        <w:t>、轉化或</w:t>
      </w:r>
      <w:r w:rsidR="000A0D6F">
        <w:rPr>
          <w:rFonts w:hint="eastAsia"/>
        </w:rPr>
        <w:t>重新</w:t>
      </w:r>
      <w:r w:rsidR="00BD39C3" w:rsidRPr="00BD39C3">
        <w:t>配置，</w:t>
      </w:r>
      <w:r w:rsidR="00A83455">
        <w:rPr>
          <w:rFonts w:hint="eastAsia"/>
        </w:rPr>
        <w:t>來</w:t>
      </w:r>
      <w:r w:rsidR="00BD39C3" w:rsidRPr="00BD39C3">
        <w:t>創造</w:t>
      </w:r>
      <w:r w:rsidR="00C24CF0">
        <w:rPr>
          <w:rFonts w:hint="eastAsia"/>
        </w:rPr>
        <w:t>科技</w:t>
      </w:r>
      <w:r w:rsidR="00331087">
        <w:rPr>
          <w:rFonts w:hint="eastAsia"/>
        </w:rPr>
        <w:t>和產業</w:t>
      </w:r>
      <w:r w:rsidR="003D300E">
        <w:rPr>
          <w:rFonts w:hint="eastAsia"/>
        </w:rPr>
        <w:t>全</w:t>
      </w:r>
      <w:r w:rsidR="00DD7B02">
        <w:rPr>
          <w:rFonts w:hint="eastAsia"/>
        </w:rPr>
        <w:t>新</w:t>
      </w:r>
      <w:r w:rsidR="00BD39C3" w:rsidRPr="00BD39C3">
        <w:t>互動與價值實現</w:t>
      </w:r>
      <w:r w:rsidR="00FE187B">
        <w:rPr>
          <w:rFonts w:hint="eastAsia"/>
        </w:rPr>
        <w:t>，</w:t>
      </w:r>
      <w:r w:rsidR="006D06B1">
        <w:rPr>
          <w:rFonts w:hint="eastAsia"/>
        </w:rPr>
        <w:t>而不斷新增的使用</w:t>
      </w:r>
      <w:r w:rsidR="0054608C">
        <w:rPr>
          <w:rFonts w:hint="eastAsia"/>
        </w:rPr>
        <w:t>場景</w:t>
      </w:r>
      <w:r w:rsidR="006D06B1">
        <w:rPr>
          <w:rFonts w:hint="eastAsia"/>
        </w:rPr>
        <w:t>和功能模組</w:t>
      </w:r>
      <w:r w:rsidR="008903CC">
        <w:rPr>
          <w:rFonts w:hint="eastAsia"/>
        </w:rPr>
        <w:t>，</w:t>
      </w:r>
      <w:r w:rsidR="00E9424E">
        <w:rPr>
          <w:rFonts w:hint="eastAsia"/>
        </w:rPr>
        <w:t>亦</w:t>
      </w:r>
      <w:proofErr w:type="gramStart"/>
      <w:r w:rsidR="008903CC">
        <w:rPr>
          <w:rFonts w:hint="eastAsia"/>
        </w:rPr>
        <w:t>凸</w:t>
      </w:r>
      <w:proofErr w:type="gramEnd"/>
      <w:r w:rsidR="008903CC">
        <w:rPr>
          <w:rFonts w:hint="eastAsia"/>
        </w:rPr>
        <w:t>顯出</w:t>
      </w:r>
      <w:r w:rsidR="00CC6BC4">
        <w:rPr>
          <w:rFonts w:hint="eastAsia"/>
          <w:color w:val="156082" w:themeColor="accent1"/>
        </w:rPr>
        <w:t>數位</w:t>
      </w:r>
      <w:r w:rsidR="000C3CC6">
        <w:rPr>
          <w:rFonts w:hint="eastAsia"/>
          <w:color w:val="156082" w:themeColor="accent1"/>
        </w:rPr>
        <w:t>科技的</w:t>
      </w:r>
      <w:r w:rsidR="00E63CC9" w:rsidRPr="00E63CC9">
        <w:rPr>
          <w:color w:val="156082" w:themeColor="accent1"/>
        </w:rPr>
        <w:t>發展，需要企業持續對</w:t>
      </w:r>
      <w:proofErr w:type="gramStart"/>
      <w:r w:rsidR="00E63CC9" w:rsidRPr="00E63CC9">
        <w:rPr>
          <w:color w:val="156082" w:themeColor="accent1"/>
        </w:rPr>
        <w:t>可供性進行</w:t>
      </w:r>
      <w:proofErr w:type="gramEnd"/>
      <w:r w:rsidR="00E63CC9" w:rsidRPr="00E63CC9">
        <w:rPr>
          <w:color w:val="156082" w:themeColor="accent1"/>
        </w:rPr>
        <w:t>辨識、</w:t>
      </w:r>
      <w:r w:rsidR="00B468AE">
        <w:rPr>
          <w:rFonts w:hint="eastAsia"/>
          <w:color w:val="156082" w:themeColor="accent1"/>
        </w:rPr>
        <w:t>調整</w:t>
      </w:r>
      <w:r w:rsidR="00E63CC9" w:rsidRPr="00E63CC9">
        <w:rPr>
          <w:color w:val="156082" w:themeColor="accent1"/>
        </w:rPr>
        <w:t>與重構</w:t>
      </w:r>
      <w:r w:rsidR="007635B0">
        <w:rPr>
          <w:rFonts w:hint="eastAsia"/>
          <w:color w:val="156082" w:themeColor="accent1"/>
        </w:rPr>
        <w:t>循環歷程</w:t>
      </w:r>
      <w:r w:rsidR="004B7978" w:rsidRPr="004B7978">
        <w:t>。</w:t>
      </w:r>
    </w:p>
    <w:p w14:paraId="570402AF" w14:textId="7CFAFE33" w:rsidR="00E36E4C" w:rsidRDefault="00E05737" w:rsidP="005E1948">
      <w:pPr>
        <w:pStyle w:val="a0"/>
      </w:pPr>
      <w:r>
        <w:rPr>
          <w:rFonts w:hint="eastAsia"/>
        </w:rPr>
        <w:t>有形與無形資產的高度掌握，</w:t>
      </w:r>
      <w:r w:rsidR="00E36E4C" w:rsidRPr="00E36E4C">
        <w:t>深耕重組</w:t>
      </w:r>
      <w:r w:rsidR="001D6CB5">
        <w:rPr>
          <w:rFonts w:hint="eastAsia"/>
        </w:rPr>
        <w:t>並強化</w:t>
      </w:r>
      <w:r w:rsidR="00E36E4C">
        <w:rPr>
          <w:rFonts w:hint="eastAsia"/>
        </w:rPr>
        <w:t>既有資源</w:t>
      </w:r>
      <w:r w:rsidR="00E36E4C" w:rsidRPr="00E36E4C">
        <w:t>以</w:t>
      </w:r>
      <w:r w:rsidR="00E36E4C">
        <w:rPr>
          <w:rFonts w:hint="eastAsia"/>
        </w:rPr>
        <w:t>回應市場</w:t>
      </w:r>
      <w:r w:rsidR="00E36E4C" w:rsidRPr="00E36E4C">
        <w:t>需求</w:t>
      </w:r>
    </w:p>
    <w:p w14:paraId="126F3EA2" w14:textId="3410F791" w:rsidR="002D30AB" w:rsidRPr="00FA54DF" w:rsidRDefault="002D30AB" w:rsidP="002D30AB">
      <w:pPr>
        <w:pStyle w:val="15"/>
        <w:ind w:firstLine="480"/>
      </w:pPr>
      <w:r w:rsidRPr="00961345">
        <w:t>四階段中</w:t>
      </w:r>
      <w:r>
        <w:rPr>
          <w:rFonts w:hint="eastAsia"/>
        </w:rPr>
        <w:t>Frontier.cool</w:t>
      </w:r>
      <w:r>
        <w:rPr>
          <w:rFonts w:hint="eastAsia"/>
        </w:rPr>
        <w:t>在</w:t>
      </w:r>
      <w:r w:rsidRPr="00EF387A">
        <w:rPr>
          <w:color w:val="156082" w:themeColor="accent1"/>
        </w:rPr>
        <w:t>雙元性</w:t>
      </w:r>
      <w:r w:rsidRPr="00EF387A">
        <w:rPr>
          <w:rFonts w:hint="eastAsia"/>
          <w:color w:val="156082" w:themeColor="accent1"/>
        </w:rPr>
        <w:t>呈</w:t>
      </w:r>
      <w:r w:rsidRPr="00EF387A">
        <w:rPr>
          <w:color w:val="156082" w:themeColor="accent1"/>
        </w:rPr>
        <w:t>現出</w:t>
      </w:r>
      <w:r w:rsidR="00170C50">
        <w:rPr>
          <w:rFonts w:hint="eastAsia"/>
          <w:color w:val="156082" w:themeColor="accent1"/>
        </w:rPr>
        <w:t>組織</w:t>
      </w:r>
      <w:r w:rsidRPr="00EF387A">
        <w:rPr>
          <w:color w:val="156082" w:themeColor="accent1"/>
        </w:rPr>
        <w:t>以深耕運用為</w:t>
      </w:r>
      <w:r w:rsidRPr="00EF387A">
        <w:rPr>
          <w:rFonts w:hint="eastAsia"/>
          <w:color w:val="156082" w:themeColor="accent1"/>
        </w:rPr>
        <w:t>持續開發平台應用的</w:t>
      </w:r>
      <w:r w:rsidRPr="00EF387A">
        <w:rPr>
          <w:color w:val="156082" w:themeColor="accent1"/>
        </w:rPr>
        <w:t>基礎、創新探索作為擴展</w:t>
      </w:r>
      <w:r w:rsidR="006C5356">
        <w:rPr>
          <w:rFonts w:hint="eastAsia"/>
          <w:color w:val="156082" w:themeColor="accent1"/>
        </w:rPr>
        <w:t>技術與社會資本</w:t>
      </w:r>
      <w:r w:rsidRPr="00EF387A">
        <w:rPr>
          <w:color w:val="156082" w:themeColor="accent1"/>
        </w:rPr>
        <w:t>的</w:t>
      </w:r>
      <w:r w:rsidRPr="00EF387A">
        <w:rPr>
          <w:rFonts w:hint="eastAsia"/>
          <w:color w:val="156082" w:themeColor="accent1"/>
        </w:rPr>
        <w:t>經營</w:t>
      </w:r>
      <w:r w:rsidR="000B5DF1">
        <w:rPr>
          <w:rFonts w:hint="eastAsia"/>
          <w:color w:val="156082" w:themeColor="accent1"/>
        </w:rPr>
        <w:t>特性</w:t>
      </w:r>
      <w:r>
        <w:rPr>
          <w:rFonts w:hint="eastAsia"/>
        </w:rPr>
        <w:t>。</w:t>
      </w:r>
    </w:p>
    <w:p w14:paraId="40767EBC" w14:textId="5EACA236" w:rsidR="006B4B5D" w:rsidRDefault="005B0A1B" w:rsidP="006B4B5D">
      <w:pPr>
        <w:pStyle w:val="15"/>
        <w:ind w:firstLine="480"/>
      </w:pPr>
      <w:r>
        <w:rPr>
          <w:rFonts w:hint="eastAsia"/>
        </w:rPr>
        <w:t>在深耕運用</w:t>
      </w:r>
      <w:r w:rsidR="0078135D">
        <w:rPr>
          <w:rFonts w:hint="eastAsia"/>
        </w:rPr>
        <w:t>方面</w:t>
      </w:r>
      <w:r w:rsidR="00916F22" w:rsidRPr="00916F22">
        <w:t>，</w:t>
      </w:r>
      <w:r w:rsidR="004878A3">
        <w:rPr>
          <w:rFonts w:hint="eastAsia"/>
        </w:rPr>
        <w:t>掃描技術的開發過程</w:t>
      </w:r>
      <w:r w:rsidR="001F179E">
        <w:rPr>
          <w:rFonts w:hint="eastAsia"/>
        </w:rPr>
        <w:t>中，</w:t>
      </w:r>
      <w:r w:rsidR="007A784D">
        <w:rPr>
          <w:rFonts w:hint="eastAsia"/>
          <w:color w:val="EE0000"/>
        </w:rPr>
        <w:t>是</w:t>
      </w:r>
      <w:r w:rsidR="00A15DA8" w:rsidRPr="00A15DA8">
        <w:rPr>
          <w:rFonts w:hint="eastAsia"/>
          <w:color w:val="EE0000"/>
        </w:rPr>
        <w:t>由手機拍攝</w:t>
      </w:r>
      <w:r w:rsidR="00CA7B74">
        <w:rPr>
          <w:rFonts w:hint="eastAsia"/>
          <w:color w:val="EE0000"/>
        </w:rPr>
        <w:t>為起點開始</w:t>
      </w:r>
      <w:r w:rsidR="005C3813">
        <w:rPr>
          <w:rFonts w:hint="eastAsia"/>
          <w:color w:val="EE0000"/>
        </w:rPr>
        <w:t>測試</w:t>
      </w:r>
      <w:r w:rsidR="002F6288">
        <w:rPr>
          <w:rFonts w:hint="eastAsia"/>
          <w:color w:val="EE0000"/>
        </w:rPr>
        <w:t>數位化</w:t>
      </w:r>
      <w:r w:rsidR="005C3813">
        <w:rPr>
          <w:rFonts w:hint="eastAsia"/>
          <w:color w:val="EE0000"/>
        </w:rPr>
        <w:t>效果</w:t>
      </w:r>
      <w:r w:rsidR="001A504A">
        <w:rPr>
          <w:rFonts w:hint="eastAsia"/>
          <w:color w:val="EE0000"/>
        </w:rPr>
        <w:t>，最終</w:t>
      </w:r>
      <w:r w:rsidR="00454CFE">
        <w:rPr>
          <w:rFonts w:hint="eastAsia"/>
          <w:color w:val="EE0000"/>
        </w:rPr>
        <w:t>才</w:t>
      </w:r>
      <w:r w:rsidR="00A15DA8" w:rsidRPr="00A15DA8">
        <w:rPr>
          <w:rFonts w:hint="eastAsia"/>
          <w:color w:val="EE0000"/>
        </w:rPr>
        <w:t>轉向事務機掃描</w:t>
      </w:r>
      <w:r w:rsidR="00A15DA8">
        <w:rPr>
          <w:rFonts w:hint="eastAsia"/>
        </w:rPr>
        <w:t>，</w:t>
      </w:r>
      <w:r w:rsidR="00433083">
        <w:rPr>
          <w:rFonts w:hint="eastAsia"/>
        </w:rPr>
        <w:t>團隊遇到掃描</w:t>
      </w:r>
      <w:r w:rsidR="00852CBD">
        <w:rPr>
          <w:rFonts w:hint="eastAsia"/>
        </w:rPr>
        <w:t>技術開發</w:t>
      </w:r>
      <w:r w:rsidR="00433083">
        <w:rPr>
          <w:rFonts w:hint="eastAsia"/>
        </w:rPr>
        <w:t>瓶頸時，並非</w:t>
      </w:r>
      <w:r w:rsidR="00916F22" w:rsidRPr="00916F22">
        <w:t>直接導入市</w:t>
      </w:r>
      <w:r w:rsidR="0005722F">
        <w:rPr>
          <w:rFonts w:hint="eastAsia"/>
        </w:rPr>
        <w:t>面</w:t>
      </w:r>
      <w:r w:rsidR="00916F22" w:rsidRPr="00916F22">
        <w:t>上昂貴的專業掃描儀，而是</w:t>
      </w:r>
      <w:r w:rsidR="001A3E2B" w:rsidRPr="005564A5">
        <w:rPr>
          <w:rFonts w:hint="eastAsia"/>
          <w:color w:val="156082" w:themeColor="accent1"/>
        </w:rPr>
        <w:t>以</w:t>
      </w:r>
      <w:r w:rsidR="00177158" w:rsidRPr="005564A5">
        <w:rPr>
          <w:rFonts w:hint="eastAsia"/>
          <w:color w:val="156082" w:themeColor="accent1"/>
        </w:rPr>
        <w:t>辦公室與工廠都有的</w:t>
      </w:r>
      <w:r w:rsidR="00916F22" w:rsidRPr="005564A5">
        <w:rPr>
          <w:color w:val="156082" w:themeColor="accent1"/>
        </w:rPr>
        <w:t>事務機作為主要工具</w:t>
      </w:r>
      <w:r w:rsidR="00FA7BF4">
        <w:rPr>
          <w:rFonts w:hint="eastAsia"/>
        </w:rPr>
        <w:t>，</w:t>
      </w:r>
      <w:r w:rsidR="008F1204">
        <w:rPr>
          <w:rFonts w:hint="eastAsia"/>
        </w:rPr>
        <w:t>這是</w:t>
      </w:r>
      <w:r w:rsidR="00A15DA8" w:rsidRPr="00916F22">
        <w:t>基於</w:t>
      </w:r>
      <w:r w:rsidR="00EA1D5B">
        <w:rPr>
          <w:rFonts w:hint="eastAsia"/>
        </w:rPr>
        <w:t>Frontier.cool</w:t>
      </w:r>
      <w:r w:rsidR="007D0194">
        <w:rPr>
          <w:rFonts w:hint="eastAsia"/>
        </w:rPr>
        <w:t>對</w:t>
      </w:r>
      <w:r w:rsidR="00A15DA8" w:rsidRPr="009011B2">
        <w:t>工廠</w:t>
      </w:r>
      <w:r w:rsidR="007D0194" w:rsidRPr="009011B2">
        <w:rPr>
          <w:rFonts w:hint="eastAsia"/>
        </w:rPr>
        <w:t>人員</w:t>
      </w:r>
      <w:r w:rsidR="00A15DA8" w:rsidRPr="009011B2">
        <w:t>設備使用</w:t>
      </w:r>
      <w:r w:rsidR="00962C01">
        <w:rPr>
          <w:rFonts w:hint="eastAsia"/>
        </w:rPr>
        <w:t>習慣</w:t>
      </w:r>
      <w:r w:rsidR="007D0194" w:rsidRPr="009011B2">
        <w:rPr>
          <w:rFonts w:hint="eastAsia"/>
        </w:rPr>
        <w:t>的理解，</w:t>
      </w:r>
      <w:r w:rsidR="00784AE2">
        <w:rPr>
          <w:rFonts w:hint="eastAsia"/>
        </w:rPr>
        <w:t>讓</w:t>
      </w:r>
      <w:r w:rsidR="00D662A4">
        <w:rPr>
          <w:rFonts w:hint="eastAsia"/>
        </w:rPr>
        <w:t>工人</w:t>
      </w:r>
      <w:r w:rsidR="00B67470">
        <w:rPr>
          <w:rFonts w:hint="eastAsia"/>
        </w:rPr>
        <w:t>不必學習複雜</w:t>
      </w:r>
      <w:r w:rsidR="00452FDD">
        <w:rPr>
          <w:rFonts w:hint="eastAsia"/>
        </w:rPr>
        <w:t>技術</w:t>
      </w:r>
      <w:r w:rsidR="00B67470">
        <w:rPr>
          <w:rFonts w:hint="eastAsia"/>
        </w:rPr>
        <w:t>而</w:t>
      </w:r>
      <w:r w:rsidR="008513D8">
        <w:rPr>
          <w:rFonts w:hint="eastAsia"/>
        </w:rPr>
        <w:t>是用</w:t>
      </w:r>
      <w:r w:rsidR="00E44771" w:rsidRPr="006654F0">
        <w:t>簡</w:t>
      </w:r>
      <w:r w:rsidR="003066A7">
        <w:rPr>
          <w:rFonts w:hint="eastAsia"/>
        </w:rPr>
        <w:t>易</w:t>
      </w:r>
      <w:r w:rsidR="00E44771" w:rsidRPr="006654F0">
        <w:t>的</w:t>
      </w:r>
      <w:r w:rsidR="008513D8">
        <w:rPr>
          <w:rFonts w:hint="eastAsia"/>
        </w:rPr>
        <w:t>標準化程序取代</w:t>
      </w:r>
      <w:r w:rsidR="000401AC" w:rsidRPr="009011B2">
        <w:rPr>
          <w:rFonts w:hint="eastAsia"/>
        </w:rPr>
        <w:t>，</w:t>
      </w:r>
      <w:r w:rsidR="00595BE7">
        <w:rPr>
          <w:rFonts w:hint="eastAsia"/>
        </w:rPr>
        <w:t>而</w:t>
      </w:r>
      <w:r w:rsidR="00966EEA">
        <w:rPr>
          <w:rFonts w:hint="eastAsia"/>
        </w:rPr>
        <w:t>將</w:t>
      </w:r>
      <w:r w:rsidR="00966EEA">
        <w:rPr>
          <w:rFonts w:hint="eastAsia"/>
          <w:color w:val="EE0000"/>
        </w:rPr>
        <w:t>事務機重新</w:t>
      </w:r>
      <w:r w:rsidR="00916F22" w:rsidRPr="009011B2">
        <w:rPr>
          <w:color w:val="EE0000"/>
        </w:rPr>
        <w:t>應用</w:t>
      </w:r>
      <w:r w:rsidR="00966EEA">
        <w:rPr>
          <w:rFonts w:hint="eastAsia"/>
          <w:color w:val="EE0000"/>
        </w:rPr>
        <w:t>於不同任務的策略</w:t>
      </w:r>
      <w:r w:rsidR="00916F22" w:rsidRPr="009011B2">
        <w:rPr>
          <w:color w:val="EE0000"/>
        </w:rPr>
        <w:t>，屬於典型的深耕運用</w:t>
      </w:r>
      <w:r w:rsidR="006E7DBC">
        <w:rPr>
          <w:rFonts w:hint="eastAsia"/>
          <w:color w:val="EE0000"/>
        </w:rPr>
        <w:t>範例</w:t>
      </w:r>
      <w:r w:rsidR="00916F22" w:rsidRPr="009011B2">
        <w:t>。</w:t>
      </w:r>
      <w:proofErr w:type="gramStart"/>
      <w:r w:rsidR="00C22789">
        <w:rPr>
          <w:rFonts w:hint="eastAsia"/>
        </w:rPr>
        <w:t>此外，</w:t>
      </w:r>
      <w:proofErr w:type="gramEnd"/>
      <w:r w:rsidR="00C22789">
        <w:rPr>
          <w:rFonts w:hint="eastAsia"/>
        </w:rPr>
        <w:t>演算法原本</w:t>
      </w:r>
      <w:r w:rsidR="00417134">
        <w:rPr>
          <w:rFonts w:hint="eastAsia"/>
        </w:rPr>
        <w:t>雖</w:t>
      </w:r>
      <w:r w:rsidR="00C22789">
        <w:rPr>
          <w:rFonts w:hint="eastAsia"/>
        </w:rPr>
        <w:t>由外部導入，可</w:t>
      </w:r>
      <w:r w:rsidR="00A3787D">
        <w:rPr>
          <w:rFonts w:hint="eastAsia"/>
        </w:rPr>
        <w:t>團隊</w:t>
      </w:r>
      <w:r w:rsidR="00EE1791">
        <w:rPr>
          <w:rFonts w:hint="eastAsia"/>
        </w:rPr>
        <w:t>深知需要</w:t>
      </w:r>
      <w:r w:rsidR="00EE1791">
        <w:rPr>
          <w:rFonts w:hint="eastAsia"/>
          <w:color w:val="156082" w:themeColor="accent1"/>
        </w:rPr>
        <w:t>培養</w:t>
      </w:r>
      <w:r w:rsidR="001F3053">
        <w:rPr>
          <w:rFonts w:hint="eastAsia"/>
          <w:color w:val="156082" w:themeColor="accent1"/>
        </w:rPr>
        <w:t>內部</w:t>
      </w:r>
      <w:r w:rsidR="00EE1791" w:rsidRPr="005564A5">
        <w:rPr>
          <w:rFonts w:hint="eastAsia"/>
          <w:color w:val="156082" w:themeColor="accent1"/>
        </w:rPr>
        <w:t>人才</w:t>
      </w:r>
      <w:r w:rsidR="00EE1791">
        <w:rPr>
          <w:rFonts w:hint="eastAsia"/>
          <w:color w:val="156082" w:themeColor="accent1"/>
        </w:rPr>
        <w:t>、</w:t>
      </w:r>
      <w:r w:rsidR="00EE1791" w:rsidRPr="005564A5">
        <w:rPr>
          <w:rFonts w:hint="eastAsia"/>
          <w:color w:val="156082" w:themeColor="accent1"/>
        </w:rPr>
        <w:t>建立</w:t>
      </w:r>
      <w:r w:rsidR="00EE1791" w:rsidRPr="005564A5">
        <w:rPr>
          <w:rFonts w:hint="eastAsia"/>
          <w:color w:val="156082" w:themeColor="accent1"/>
        </w:rPr>
        <w:t>AI Team</w:t>
      </w:r>
      <w:r w:rsidR="00EE1791">
        <w:rPr>
          <w:rFonts w:hint="eastAsia"/>
          <w:color w:val="156082" w:themeColor="accent1"/>
        </w:rPr>
        <w:t>提升</w:t>
      </w:r>
      <w:r w:rsidR="001F3053">
        <w:rPr>
          <w:rFonts w:hint="eastAsia"/>
          <w:color w:val="156082" w:themeColor="accent1"/>
        </w:rPr>
        <w:t>組織</w:t>
      </w:r>
      <w:r w:rsidR="00EE1791" w:rsidRPr="005564A5">
        <w:rPr>
          <w:rFonts w:hint="eastAsia"/>
          <w:color w:val="156082" w:themeColor="accent1"/>
        </w:rPr>
        <w:t>技術能力</w:t>
      </w:r>
      <w:r w:rsidR="00EE1791">
        <w:rPr>
          <w:rFonts w:hint="eastAsia"/>
        </w:rPr>
        <w:t>，</w:t>
      </w:r>
      <w:r w:rsidR="00065E6D">
        <w:rPr>
          <w:rFonts w:hint="eastAsia"/>
        </w:rPr>
        <w:t>這使得</w:t>
      </w:r>
      <w:r w:rsidR="00AB7399">
        <w:rPr>
          <w:rFonts w:hint="eastAsia"/>
        </w:rPr>
        <w:t>團隊</w:t>
      </w:r>
      <w:r w:rsidR="007B121F">
        <w:rPr>
          <w:rFonts w:hint="eastAsia"/>
        </w:rPr>
        <w:t>後期</w:t>
      </w:r>
      <w:r w:rsidR="00176B88">
        <w:rPr>
          <w:rFonts w:hint="eastAsia"/>
        </w:rPr>
        <w:t>可</w:t>
      </w:r>
      <w:r w:rsidR="00C22789">
        <w:rPr>
          <w:rFonts w:hint="eastAsia"/>
        </w:rPr>
        <w:t>自主</w:t>
      </w:r>
      <w:r w:rsidR="006A04FA">
        <w:rPr>
          <w:rFonts w:hint="eastAsia"/>
        </w:rPr>
        <w:t>完成</w:t>
      </w:r>
      <w:r w:rsidR="005E19AA">
        <w:rPr>
          <w:rFonts w:hint="eastAsia"/>
          <w:color w:val="156082" w:themeColor="accent1"/>
        </w:rPr>
        <w:t>演算法技術</w:t>
      </w:r>
      <w:r w:rsidR="003018D4">
        <w:rPr>
          <w:rFonts w:hint="eastAsia"/>
          <w:color w:val="156082" w:themeColor="accent1"/>
        </w:rPr>
        <w:t>強化與維護的</w:t>
      </w:r>
      <w:r w:rsidR="00220FBB">
        <w:rPr>
          <w:rFonts w:hint="eastAsia"/>
          <w:color w:val="156082" w:themeColor="accent1"/>
        </w:rPr>
        <w:t>任務</w:t>
      </w:r>
      <w:r w:rsidR="00F30162">
        <w:rPr>
          <w:rFonts w:hint="eastAsia"/>
          <w:color w:val="156082" w:themeColor="accent1"/>
        </w:rPr>
        <w:t>，</w:t>
      </w:r>
      <w:r w:rsidR="0004289E">
        <w:rPr>
          <w:rFonts w:hint="eastAsia"/>
          <w:color w:val="156082" w:themeColor="accent1"/>
        </w:rPr>
        <w:t>其他深耕的例子像是</w:t>
      </w:r>
      <w:r w:rsidR="00F30162">
        <w:rPr>
          <w:rFonts w:hint="eastAsia"/>
          <w:color w:val="156082" w:themeColor="accent1"/>
        </w:rPr>
        <w:t>將數位布片</w:t>
      </w:r>
      <w:r w:rsidR="00EE798D">
        <w:rPr>
          <w:rFonts w:hint="eastAsia"/>
          <w:color w:val="156082" w:themeColor="accent1"/>
        </w:rPr>
        <w:t>和</w:t>
      </w:r>
      <w:r w:rsidR="007225F3">
        <w:rPr>
          <w:rFonts w:hint="eastAsia"/>
          <w:color w:val="156082" w:themeColor="accent1"/>
        </w:rPr>
        <w:t>平台功能</w:t>
      </w:r>
      <w:r w:rsidR="00F30162">
        <w:rPr>
          <w:rFonts w:hint="eastAsia"/>
          <w:color w:val="156082" w:themeColor="accent1"/>
        </w:rPr>
        <w:t>延伸至銷售</w:t>
      </w:r>
      <w:r w:rsidR="00EE798D">
        <w:rPr>
          <w:rFonts w:hint="eastAsia"/>
          <w:color w:val="156082" w:themeColor="accent1"/>
        </w:rPr>
        <w:t>推廣與永續</w:t>
      </w:r>
      <w:r w:rsidR="00FA173D">
        <w:rPr>
          <w:rFonts w:hint="eastAsia"/>
          <w:color w:val="156082" w:themeColor="accent1"/>
        </w:rPr>
        <w:t>環保的應用</w:t>
      </w:r>
      <w:r w:rsidR="004054F1">
        <w:rPr>
          <w:rFonts w:hint="eastAsia"/>
          <w:color w:val="156082" w:themeColor="accent1"/>
        </w:rPr>
        <w:t>，</w:t>
      </w:r>
      <w:r w:rsidR="004054F1" w:rsidRPr="00B5321E">
        <w:rPr>
          <w:rFonts w:hint="eastAsia"/>
          <w:color w:val="EE0000"/>
        </w:rPr>
        <w:t>以及</w:t>
      </w:r>
      <w:r w:rsidR="003611FE" w:rsidRPr="00B5321E">
        <w:rPr>
          <w:rFonts w:hint="eastAsia"/>
          <w:color w:val="EE0000"/>
        </w:rPr>
        <w:t>利用</w:t>
      </w:r>
      <w:r w:rsidR="0088465F" w:rsidRPr="00B5321E">
        <w:rPr>
          <w:rFonts w:hint="eastAsia"/>
          <w:color w:val="EE0000"/>
        </w:rPr>
        <w:t>既有設備與掃描技術</w:t>
      </w:r>
      <w:r w:rsidR="000F4FAF" w:rsidRPr="00B5321E">
        <w:rPr>
          <w:rFonts w:hint="eastAsia"/>
          <w:color w:val="EE0000"/>
        </w:rPr>
        <w:t>將</w:t>
      </w:r>
      <w:r w:rsidR="0088465F" w:rsidRPr="00B5321E">
        <w:rPr>
          <w:rFonts w:hint="eastAsia"/>
          <w:color w:val="EE0000"/>
        </w:rPr>
        <w:t>業務範圍拓展至實體服務，成立數位紡織服務中心協助供應商滿足高規格的數位化需求</w:t>
      </w:r>
      <w:r w:rsidR="008E3BC5">
        <w:rPr>
          <w:rFonts w:hint="eastAsia"/>
        </w:rPr>
        <w:t>。</w:t>
      </w:r>
    </w:p>
    <w:p w14:paraId="07A680FA" w14:textId="05BA4B57" w:rsidR="006B52BE" w:rsidRDefault="00892CE3" w:rsidP="00665A6E">
      <w:pPr>
        <w:pStyle w:val="15"/>
        <w:ind w:firstLine="480"/>
      </w:pPr>
      <w:proofErr w:type="gramStart"/>
      <w:r w:rsidRPr="00892CE3">
        <w:t>此外，</w:t>
      </w:r>
      <w:proofErr w:type="gramEnd"/>
      <w:r w:rsidR="00CC4691" w:rsidRPr="006F0B94">
        <w:rPr>
          <w:rFonts w:hint="eastAsia"/>
          <w:color w:val="156082" w:themeColor="accent1"/>
        </w:rPr>
        <w:t>被</w:t>
      </w:r>
      <w:r w:rsidR="00D10FC3" w:rsidRPr="006F0B94">
        <w:rPr>
          <w:color w:val="156082" w:themeColor="accent1"/>
        </w:rPr>
        <w:t>反覆</w:t>
      </w:r>
      <w:r w:rsidR="00CC4691" w:rsidRPr="006F0B94">
        <w:rPr>
          <w:rFonts w:hint="eastAsia"/>
          <w:color w:val="156082" w:themeColor="accent1"/>
        </w:rPr>
        <w:t>、深化</w:t>
      </w:r>
      <w:r w:rsidR="00D10FC3" w:rsidRPr="006F0B94">
        <w:rPr>
          <w:color w:val="156082" w:themeColor="accent1"/>
        </w:rPr>
        <w:t>運用的資源不僅</w:t>
      </w:r>
      <w:r w:rsidR="00473FBA">
        <w:rPr>
          <w:rFonts w:hint="eastAsia"/>
          <w:color w:val="156082" w:themeColor="accent1"/>
        </w:rPr>
        <w:t>是</w:t>
      </w:r>
      <w:r w:rsidR="00D10FC3" w:rsidRPr="006F0B94">
        <w:rPr>
          <w:color w:val="156082" w:themeColor="accent1"/>
        </w:rPr>
        <w:t>技術與設備，</w:t>
      </w:r>
      <w:r w:rsidR="00F90694">
        <w:rPr>
          <w:rFonts w:hint="eastAsia"/>
          <w:color w:val="156082" w:themeColor="accent1"/>
        </w:rPr>
        <w:t>亦</w:t>
      </w:r>
      <w:r w:rsidR="00D10FC3" w:rsidRPr="006F0B94">
        <w:rPr>
          <w:color w:val="156082" w:themeColor="accent1"/>
        </w:rPr>
        <w:t>包括大量無形資產</w:t>
      </w:r>
      <w:r w:rsidR="004C323F">
        <w:rPr>
          <w:rFonts w:hint="eastAsia"/>
        </w:rPr>
        <w:t>，</w:t>
      </w:r>
      <w:r w:rsidR="00371A3B">
        <w:rPr>
          <w:rFonts w:hint="eastAsia"/>
        </w:rPr>
        <w:t>像是</w:t>
      </w:r>
      <w:r w:rsidR="00856196" w:rsidRPr="00016985">
        <w:rPr>
          <w:rFonts w:hint="eastAsia"/>
          <w:color w:val="EE0000"/>
        </w:rPr>
        <w:t>團</w:t>
      </w:r>
      <w:r w:rsidR="00856196" w:rsidRPr="00016985">
        <w:rPr>
          <w:rFonts w:hint="eastAsia"/>
          <w:color w:val="EE0000"/>
        </w:rPr>
        <w:lastRenderedPageBreak/>
        <w:t>隊</w:t>
      </w:r>
      <w:r w:rsidRPr="00016985">
        <w:rPr>
          <w:color w:val="EE0000"/>
        </w:rPr>
        <w:t>對紡織供應鏈</w:t>
      </w:r>
      <w:r w:rsidR="002C5ECA">
        <w:rPr>
          <w:rFonts w:hint="eastAsia"/>
          <w:color w:val="EE0000"/>
        </w:rPr>
        <w:t>運作結構</w:t>
      </w:r>
      <w:r w:rsidRPr="00016985">
        <w:rPr>
          <w:color w:val="EE0000"/>
        </w:rPr>
        <w:t>的理解、</w:t>
      </w:r>
      <w:r w:rsidR="00CC4691">
        <w:rPr>
          <w:rFonts w:hint="eastAsia"/>
          <w:color w:val="EE0000"/>
        </w:rPr>
        <w:t>過往協助企業轉型的經驗</w:t>
      </w:r>
      <w:r w:rsidRPr="00016985">
        <w:rPr>
          <w:color w:val="EE0000"/>
        </w:rPr>
        <w:t>、</w:t>
      </w:r>
      <w:r w:rsidR="00D57504" w:rsidRPr="00016985">
        <w:rPr>
          <w:rFonts w:hint="eastAsia"/>
          <w:color w:val="EE0000"/>
        </w:rPr>
        <w:t>對</w:t>
      </w:r>
      <w:r w:rsidRPr="00016985">
        <w:rPr>
          <w:color w:val="EE0000"/>
        </w:rPr>
        <w:t>設計師與品牌端的痛點洞察，以及數位平台</w:t>
      </w:r>
      <w:r w:rsidR="002522A5" w:rsidRPr="00016985">
        <w:rPr>
          <w:rFonts w:hint="eastAsia"/>
          <w:color w:val="EE0000"/>
        </w:rPr>
        <w:t>使用者回饋</w:t>
      </w:r>
      <w:r w:rsidR="00CF5FA8">
        <w:rPr>
          <w:rFonts w:hint="eastAsia"/>
        </w:rPr>
        <w:t>，</w:t>
      </w:r>
      <w:r w:rsidRPr="00892CE3">
        <w:t>這些資源</w:t>
      </w:r>
      <w:r w:rsidR="006073D2" w:rsidRPr="006073D2">
        <w:t>都被持續嵌入</w:t>
      </w:r>
      <w:r w:rsidR="00D22064" w:rsidRPr="006F0B94">
        <w:rPr>
          <w:rFonts w:hint="eastAsia"/>
          <w:color w:val="EE0000"/>
        </w:rPr>
        <w:t>平台</w:t>
      </w:r>
      <w:r w:rsidR="0029656B">
        <w:rPr>
          <w:rFonts w:hint="eastAsia"/>
          <w:color w:val="EE0000"/>
        </w:rPr>
        <w:t>模組</w:t>
      </w:r>
      <w:r w:rsidR="00E54818">
        <w:rPr>
          <w:rFonts w:hint="eastAsia"/>
          <w:color w:val="EE0000"/>
        </w:rPr>
        <w:t>與數位工具</w:t>
      </w:r>
      <w:r w:rsidR="00D22064" w:rsidRPr="006F0B94">
        <w:rPr>
          <w:rFonts w:hint="eastAsia"/>
          <w:color w:val="EE0000"/>
        </w:rPr>
        <w:t>開發、顧問轉型</w:t>
      </w:r>
      <w:r w:rsidR="00D22064">
        <w:rPr>
          <w:rFonts w:hint="eastAsia"/>
          <w:color w:val="EE0000"/>
        </w:rPr>
        <w:t>諮詢</w:t>
      </w:r>
      <w:r w:rsidR="00665A6E">
        <w:rPr>
          <w:rFonts w:hint="eastAsia"/>
          <w:color w:val="EE0000"/>
        </w:rPr>
        <w:t>之中</w:t>
      </w:r>
      <w:r w:rsidR="00354DA7">
        <w:rPr>
          <w:rFonts w:hint="eastAsia"/>
        </w:rPr>
        <w:t>，</w:t>
      </w:r>
      <w:r w:rsidR="00ED21B1">
        <w:rPr>
          <w:rFonts w:hint="eastAsia"/>
          <w:color w:val="156082" w:themeColor="accent1"/>
        </w:rPr>
        <w:t>而</w:t>
      </w:r>
      <w:r w:rsidR="009007E9" w:rsidRPr="006F0B94">
        <w:rPr>
          <w:rFonts w:hint="eastAsia"/>
          <w:color w:val="156082" w:themeColor="accent1"/>
        </w:rPr>
        <w:t>雲端平台從</w:t>
      </w:r>
      <w:r w:rsidR="009B2C5D" w:rsidRPr="006F0B94">
        <w:rPr>
          <w:rFonts w:hint="eastAsia"/>
          <w:color w:val="156082" w:themeColor="accent1"/>
        </w:rPr>
        <w:t>開放</w:t>
      </w:r>
      <w:r w:rsidRPr="006F0B94">
        <w:rPr>
          <w:color w:val="156082" w:themeColor="accent1"/>
        </w:rPr>
        <w:t>共享</w:t>
      </w:r>
      <w:r w:rsidR="004602D9">
        <w:rPr>
          <w:rFonts w:hint="eastAsia"/>
          <w:color w:val="156082" w:themeColor="accent1"/>
        </w:rPr>
        <w:t>轉向</w:t>
      </w:r>
      <w:r w:rsidRPr="006F0B94">
        <w:rPr>
          <w:color w:val="156082" w:themeColor="accent1"/>
        </w:rPr>
        <w:t>私有雲</w:t>
      </w:r>
      <w:r w:rsidR="009007E9" w:rsidRPr="006F0B94">
        <w:rPr>
          <w:rFonts w:hint="eastAsia"/>
          <w:color w:val="156082" w:themeColor="accent1"/>
        </w:rPr>
        <w:t>、</w:t>
      </w:r>
      <w:r w:rsidRPr="006F0B94">
        <w:rPr>
          <w:color w:val="156082" w:themeColor="accent1"/>
        </w:rPr>
        <w:t>銷售</w:t>
      </w:r>
      <w:r w:rsidR="004602D9">
        <w:rPr>
          <w:rFonts w:hint="eastAsia"/>
          <w:color w:val="156082" w:themeColor="accent1"/>
        </w:rPr>
        <w:t>推廣及永續服務的</w:t>
      </w:r>
      <w:r w:rsidR="008303EC">
        <w:rPr>
          <w:rFonts w:hint="eastAsia"/>
          <w:color w:val="156082" w:themeColor="accent1"/>
        </w:rPr>
        <w:t>發展過程</w:t>
      </w:r>
      <w:r w:rsidRPr="00892CE3">
        <w:t>，</w:t>
      </w:r>
      <w:r w:rsidR="00324913">
        <w:rPr>
          <w:rFonts w:hint="eastAsia"/>
          <w:color w:val="156082" w:themeColor="accent1"/>
        </w:rPr>
        <w:t>也是</w:t>
      </w:r>
      <w:r w:rsidR="000956FF">
        <w:rPr>
          <w:rFonts w:hint="eastAsia"/>
          <w:color w:val="156082" w:themeColor="accent1"/>
        </w:rPr>
        <w:t>資源</w:t>
      </w:r>
      <w:r w:rsidRPr="006F0B94">
        <w:rPr>
          <w:color w:val="156082" w:themeColor="accent1"/>
        </w:rPr>
        <w:t>重新配置與延伸應用</w:t>
      </w:r>
      <w:r w:rsidR="00C768B9" w:rsidRPr="006F0B94">
        <w:rPr>
          <w:rFonts w:hint="eastAsia"/>
          <w:color w:val="156082" w:themeColor="accent1"/>
        </w:rPr>
        <w:t>的結果</w:t>
      </w:r>
      <w:r w:rsidR="00222C0F">
        <w:rPr>
          <w:rFonts w:hint="eastAsia"/>
        </w:rPr>
        <w:t>。</w:t>
      </w:r>
    </w:p>
    <w:p w14:paraId="78E90DDD" w14:textId="6A137045" w:rsidR="005B2483" w:rsidRDefault="00346B44" w:rsidP="00684142">
      <w:pPr>
        <w:pStyle w:val="a0"/>
      </w:pPr>
      <w:r>
        <w:rPr>
          <w:rFonts w:hint="eastAsia"/>
        </w:rPr>
        <w:t>持續</w:t>
      </w:r>
      <w:r w:rsidR="00F53DD9">
        <w:rPr>
          <w:rFonts w:hint="eastAsia"/>
        </w:rPr>
        <w:t>探索</w:t>
      </w:r>
      <w:r>
        <w:rPr>
          <w:rFonts w:hint="eastAsia"/>
        </w:rPr>
        <w:t>外部市場</w:t>
      </w:r>
      <w:r w:rsidR="0094738D">
        <w:rPr>
          <w:rFonts w:hint="eastAsia"/>
        </w:rPr>
        <w:t>、資源</w:t>
      </w:r>
      <w:r>
        <w:rPr>
          <w:rFonts w:hint="eastAsia"/>
        </w:rPr>
        <w:t>與合作關係</w:t>
      </w:r>
      <w:r w:rsidR="007F597E">
        <w:rPr>
          <w:rFonts w:hint="eastAsia"/>
        </w:rPr>
        <w:t>，</w:t>
      </w:r>
      <w:proofErr w:type="gramStart"/>
      <w:r w:rsidR="00DC2DED">
        <w:rPr>
          <w:rFonts w:hint="eastAsia"/>
        </w:rPr>
        <w:t>跨域與</w:t>
      </w:r>
      <w:proofErr w:type="gramEnd"/>
      <w:r w:rsidR="00DC2DED">
        <w:rPr>
          <w:rFonts w:hint="eastAsia"/>
        </w:rPr>
        <w:t>大型技術研發仰賴外部成熟技術</w:t>
      </w:r>
    </w:p>
    <w:p w14:paraId="72256526" w14:textId="5E034A8A" w:rsidR="002E22CC" w:rsidRDefault="00A36884" w:rsidP="0014128E">
      <w:pPr>
        <w:pStyle w:val="15"/>
        <w:ind w:firstLine="480"/>
        <w:rPr>
          <w:color w:val="000000" w:themeColor="text1"/>
        </w:rPr>
      </w:pPr>
      <w:r w:rsidRPr="00B20FA4">
        <w:t>Frontier.cool</w:t>
      </w:r>
      <w:r w:rsidRPr="00B20FA4">
        <w:t>在</w:t>
      </w:r>
      <w:r w:rsidRPr="00156DB2">
        <w:rPr>
          <w:color w:val="156082" w:themeColor="accent1"/>
        </w:rPr>
        <w:t>創新探索</w:t>
      </w:r>
      <w:r w:rsidR="00FA5FFC" w:rsidRPr="00156DB2">
        <w:rPr>
          <w:rFonts w:hint="eastAsia"/>
          <w:color w:val="156082" w:themeColor="accent1"/>
        </w:rPr>
        <w:t>的行動呈現</w:t>
      </w:r>
      <w:r w:rsidRPr="00156DB2">
        <w:rPr>
          <w:color w:val="156082" w:themeColor="accent1"/>
        </w:rPr>
        <w:t>明確的外部</w:t>
      </w:r>
      <w:r w:rsidR="00382E95" w:rsidRPr="00156DB2">
        <w:rPr>
          <w:rFonts w:hint="eastAsia"/>
          <w:color w:val="156082" w:themeColor="accent1"/>
        </w:rPr>
        <w:t>導入策略</w:t>
      </w:r>
      <w:r w:rsidR="00BF2D54">
        <w:rPr>
          <w:rFonts w:hint="eastAsia"/>
        </w:rPr>
        <w:t>，</w:t>
      </w:r>
      <w:r w:rsidR="000D2ED9">
        <w:rPr>
          <w:rFonts w:hint="eastAsia"/>
          <w:color w:val="EE0000"/>
        </w:rPr>
        <w:t>部分</w:t>
      </w:r>
      <w:r w:rsidR="004E1F32">
        <w:rPr>
          <w:rFonts w:hint="eastAsia"/>
          <w:color w:val="EE0000"/>
        </w:rPr>
        <w:t>成熟</w:t>
      </w:r>
      <w:r w:rsidR="00BC7AA0" w:rsidRPr="0085384B">
        <w:rPr>
          <w:rFonts w:hint="eastAsia"/>
          <w:color w:val="EE0000"/>
        </w:rPr>
        <w:t>技術與</w:t>
      </w:r>
      <w:r w:rsidR="000D2ED9">
        <w:rPr>
          <w:rFonts w:hint="eastAsia"/>
          <w:color w:val="EE0000"/>
        </w:rPr>
        <w:t>專業</w:t>
      </w:r>
      <w:r w:rsidR="00BC7AA0" w:rsidRPr="0085384B">
        <w:rPr>
          <w:rFonts w:hint="eastAsia"/>
          <w:color w:val="EE0000"/>
        </w:rPr>
        <w:t>服務</w:t>
      </w:r>
      <w:r w:rsidRPr="0085384B">
        <w:rPr>
          <w:color w:val="EE0000"/>
        </w:rPr>
        <w:t>並非</w:t>
      </w:r>
      <w:r w:rsidR="00BC7AA0" w:rsidRPr="0085384B">
        <w:rPr>
          <w:rFonts w:hint="eastAsia"/>
          <w:color w:val="EE0000"/>
        </w:rPr>
        <w:t>仰賴</w:t>
      </w:r>
      <w:r w:rsidRPr="0085384B">
        <w:rPr>
          <w:color w:val="EE0000"/>
        </w:rPr>
        <w:t>組織內部</w:t>
      </w:r>
      <w:r w:rsidR="00F62A0D">
        <w:rPr>
          <w:rFonts w:hint="eastAsia"/>
          <w:color w:val="EE0000"/>
        </w:rPr>
        <w:t>自行開發</w:t>
      </w:r>
      <w:r w:rsidRPr="00A36884">
        <w:t>，</w:t>
      </w:r>
      <w:r w:rsidRPr="00566FE3">
        <w:rPr>
          <w:color w:val="EE0000"/>
        </w:rPr>
        <w:t>而是</w:t>
      </w:r>
      <w:r w:rsidR="000D2ED9">
        <w:rPr>
          <w:rFonts w:hint="eastAsia"/>
          <w:color w:val="EE0000"/>
        </w:rPr>
        <w:t>選擇</w:t>
      </w:r>
      <w:r w:rsidRPr="00566FE3">
        <w:rPr>
          <w:color w:val="EE0000"/>
        </w:rPr>
        <w:t>與外</w:t>
      </w:r>
      <w:r w:rsidR="0085384B" w:rsidRPr="00566FE3">
        <w:rPr>
          <w:rFonts w:hint="eastAsia"/>
          <w:color w:val="EE0000"/>
        </w:rPr>
        <w:t>部</w:t>
      </w:r>
      <w:r w:rsidRPr="00566FE3">
        <w:rPr>
          <w:color w:val="EE0000"/>
        </w:rPr>
        <w:t>機構合作</w:t>
      </w:r>
      <w:r w:rsidR="00C07427">
        <w:rPr>
          <w:rFonts w:hint="eastAsia"/>
          <w:color w:val="EE0000"/>
        </w:rPr>
        <w:t>獲得</w:t>
      </w:r>
      <w:r w:rsidR="00266F65">
        <w:rPr>
          <w:rFonts w:hint="eastAsia"/>
          <w:color w:val="EE0000"/>
        </w:rPr>
        <w:t>。</w:t>
      </w:r>
      <w:r w:rsidR="00913086" w:rsidRPr="00913086">
        <w:t>舉例來說，</w:t>
      </w:r>
      <w:r w:rsidR="007371AA" w:rsidRPr="00E10869">
        <w:rPr>
          <w:rFonts w:hint="eastAsia"/>
          <w:color w:val="EE0000"/>
        </w:rPr>
        <w:t>初代</w:t>
      </w:r>
      <w:r w:rsidR="00C70F49" w:rsidRPr="00E10869">
        <w:rPr>
          <w:rFonts w:hint="eastAsia"/>
          <w:color w:val="EE0000"/>
        </w:rPr>
        <w:t>掃描</w:t>
      </w:r>
      <w:r w:rsidR="00CC4D38" w:rsidRPr="00E10869">
        <w:rPr>
          <w:rFonts w:hint="eastAsia"/>
          <w:color w:val="EE0000"/>
        </w:rPr>
        <w:t>技術</w:t>
      </w:r>
      <w:r w:rsidR="00913086" w:rsidRPr="00E10869">
        <w:rPr>
          <w:color w:val="EE0000"/>
        </w:rPr>
        <w:t>來自</w:t>
      </w:r>
      <w:r w:rsidR="00913086" w:rsidRPr="00E10869">
        <w:rPr>
          <w:color w:val="EE0000"/>
        </w:rPr>
        <w:t>MIT</w:t>
      </w:r>
      <w:r w:rsidR="00913086" w:rsidRPr="00E10869">
        <w:rPr>
          <w:color w:val="EE0000"/>
        </w:rPr>
        <w:t>團隊</w:t>
      </w:r>
      <w:r w:rsidR="000F20E9" w:rsidRPr="00E10869">
        <w:rPr>
          <w:rFonts w:hint="eastAsia"/>
          <w:color w:val="EE0000"/>
        </w:rPr>
        <w:t>的演算法</w:t>
      </w:r>
      <w:r w:rsidR="00AF1532" w:rsidRPr="00E10869">
        <w:rPr>
          <w:rFonts w:hint="eastAsia"/>
          <w:color w:val="EE0000"/>
        </w:rPr>
        <w:t>模型</w:t>
      </w:r>
      <w:r w:rsidR="00913086" w:rsidRPr="00913086">
        <w:t>；</w:t>
      </w:r>
      <w:r w:rsidR="00E35EBB" w:rsidRPr="00E35EBB">
        <w:rPr>
          <w:rFonts w:hint="eastAsia"/>
          <w:color w:val="156082" w:themeColor="accent1"/>
        </w:rPr>
        <w:t>當掃描技術對</w:t>
      </w:r>
      <w:r w:rsidR="00E35EBB" w:rsidRPr="00E35EBB">
        <w:rPr>
          <w:rFonts w:hint="eastAsia"/>
          <w:color w:val="156082" w:themeColor="accent1"/>
        </w:rPr>
        <w:t>3D</w:t>
      </w:r>
      <w:r w:rsidR="00E35EBB" w:rsidRPr="00E35EBB">
        <w:rPr>
          <w:rFonts w:hint="eastAsia"/>
          <w:color w:val="156082" w:themeColor="accent1"/>
        </w:rPr>
        <w:t>材料的數位化結果不夠精確，團隊導入</w:t>
      </w:r>
      <w:r w:rsidR="00E35EBB" w:rsidRPr="00E35EBB">
        <w:rPr>
          <w:rFonts w:hint="eastAsia"/>
          <w:color w:val="156082" w:themeColor="accent1"/>
        </w:rPr>
        <w:t>So Real</w:t>
      </w:r>
      <w:r w:rsidR="00E35EBB" w:rsidRPr="00E35EBB">
        <w:rPr>
          <w:rFonts w:hint="eastAsia"/>
          <w:color w:val="156082" w:themeColor="accent1"/>
        </w:rPr>
        <w:t>成熟技術補足技術缺口</w:t>
      </w:r>
      <w:r w:rsidR="00913086" w:rsidRPr="00913086">
        <w:t>；後續</w:t>
      </w:r>
      <w:r w:rsidR="00913086" w:rsidRPr="00BF353F">
        <w:rPr>
          <w:color w:val="EE0000"/>
        </w:rPr>
        <w:t>針對</w:t>
      </w:r>
      <w:r w:rsidR="00BA5328" w:rsidRPr="00BF353F">
        <w:rPr>
          <w:rFonts w:hint="eastAsia"/>
          <w:color w:val="EE0000"/>
        </w:rPr>
        <w:t>系統搜尋</w:t>
      </w:r>
      <w:r w:rsidR="00913086" w:rsidRPr="00BF353F">
        <w:rPr>
          <w:color w:val="EE0000"/>
        </w:rPr>
        <w:t>語意分析</w:t>
      </w:r>
      <w:r w:rsidR="00F668D5" w:rsidRPr="00BF353F">
        <w:rPr>
          <w:rFonts w:hint="eastAsia"/>
          <w:color w:val="EE0000"/>
        </w:rPr>
        <w:t>的升級</w:t>
      </w:r>
      <w:r w:rsidR="00913086" w:rsidRPr="00BF353F">
        <w:rPr>
          <w:color w:val="EE0000"/>
        </w:rPr>
        <w:t>，</w:t>
      </w:r>
      <w:r w:rsidR="000A1C30" w:rsidRPr="00BF353F">
        <w:rPr>
          <w:rFonts w:hint="eastAsia"/>
          <w:color w:val="EE0000"/>
        </w:rPr>
        <w:t>則是</w:t>
      </w:r>
      <w:r w:rsidR="000D6174" w:rsidRPr="00BF353F">
        <w:rPr>
          <w:rFonts w:hint="eastAsia"/>
          <w:color w:val="EE0000"/>
        </w:rPr>
        <w:t>導入</w:t>
      </w:r>
      <w:r w:rsidR="000A1C30" w:rsidRPr="00BF353F">
        <w:rPr>
          <w:rFonts w:hint="eastAsia"/>
          <w:color w:val="EE0000"/>
        </w:rPr>
        <w:t>工</w:t>
      </w:r>
      <w:r w:rsidR="00913086" w:rsidRPr="00BF353F">
        <w:rPr>
          <w:color w:val="EE0000"/>
        </w:rPr>
        <w:t>研院</w:t>
      </w:r>
      <w:r w:rsidR="00D44FAC" w:rsidRPr="00BF353F">
        <w:rPr>
          <w:rFonts w:hint="eastAsia"/>
          <w:color w:val="EE0000"/>
        </w:rPr>
        <w:t>的</w:t>
      </w:r>
      <w:r w:rsidR="00913086" w:rsidRPr="00BF353F">
        <w:rPr>
          <w:color w:val="EE0000"/>
        </w:rPr>
        <w:t>NLP</w:t>
      </w:r>
      <w:r w:rsidR="00913086" w:rsidRPr="00BF353F">
        <w:rPr>
          <w:color w:val="EE0000"/>
        </w:rPr>
        <w:t>技術</w:t>
      </w:r>
      <w:r w:rsidR="001277BA">
        <w:rPr>
          <w:rFonts w:hint="eastAsia"/>
        </w:rPr>
        <w:t>；</w:t>
      </w:r>
      <w:r w:rsidR="006E3D42" w:rsidRPr="007F4BDD">
        <w:rPr>
          <w:rFonts w:hint="eastAsia"/>
          <w:color w:val="156082" w:themeColor="accent1"/>
        </w:rPr>
        <w:t>後期</w:t>
      </w:r>
      <w:r w:rsidR="00F50897" w:rsidRPr="007F4BDD">
        <w:rPr>
          <w:rFonts w:hint="eastAsia"/>
          <w:color w:val="156082" w:themeColor="accent1"/>
        </w:rPr>
        <w:t>團隊</w:t>
      </w:r>
      <w:r w:rsidR="006E3D42" w:rsidRPr="007F4BDD">
        <w:rPr>
          <w:rFonts w:hint="eastAsia"/>
          <w:color w:val="156082" w:themeColor="accent1"/>
        </w:rPr>
        <w:t>更</w:t>
      </w:r>
      <w:r w:rsidR="00F50897" w:rsidRPr="007F4BDD">
        <w:rPr>
          <w:color w:val="156082" w:themeColor="accent1"/>
        </w:rPr>
        <w:t>與</w:t>
      </w:r>
      <w:proofErr w:type="gramStart"/>
      <w:r w:rsidR="00F50897" w:rsidRPr="007F4BDD">
        <w:rPr>
          <w:color w:val="156082" w:themeColor="accent1"/>
        </w:rPr>
        <w:t>一</w:t>
      </w:r>
      <w:proofErr w:type="gramEnd"/>
      <w:r w:rsidR="00F50897" w:rsidRPr="007F4BDD">
        <w:rPr>
          <w:color w:val="156082" w:themeColor="accent1"/>
        </w:rPr>
        <w:t>元素科技</w:t>
      </w:r>
      <w:r w:rsidR="003851EE" w:rsidRPr="007F4BDD">
        <w:rPr>
          <w:rFonts w:hint="eastAsia"/>
          <w:color w:val="156082" w:themeColor="accent1"/>
        </w:rPr>
        <w:t>公司</w:t>
      </w:r>
      <w:r w:rsidR="009F7C95" w:rsidRPr="007F4BDD">
        <w:rPr>
          <w:rFonts w:hint="eastAsia"/>
          <w:color w:val="156082" w:themeColor="accent1"/>
        </w:rPr>
        <w:t>異業結盟</w:t>
      </w:r>
      <w:r w:rsidR="00F50897" w:rsidRPr="007F4BDD">
        <w:rPr>
          <w:color w:val="156082" w:themeColor="accent1"/>
        </w:rPr>
        <w:t>，開發專為</w:t>
      </w:r>
      <w:r w:rsidR="00F50897" w:rsidRPr="007F4BDD">
        <w:rPr>
          <w:rFonts w:hint="eastAsia"/>
          <w:color w:val="156082" w:themeColor="accent1"/>
        </w:rPr>
        <w:t>強化</w:t>
      </w:r>
      <w:r w:rsidR="007F4BDD">
        <w:rPr>
          <w:rFonts w:hint="eastAsia"/>
          <w:color w:val="156082" w:themeColor="accent1"/>
        </w:rPr>
        <w:t>布</w:t>
      </w:r>
      <w:r w:rsidR="00F50897" w:rsidRPr="007F4BDD">
        <w:rPr>
          <w:rFonts w:hint="eastAsia"/>
          <w:color w:val="156082" w:themeColor="accent1"/>
        </w:rPr>
        <w:t>片</w:t>
      </w:r>
      <w:r w:rsidR="00F50897" w:rsidRPr="007F4BDD">
        <w:rPr>
          <w:color w:val="156082" w:themeColor="accent1"/>
        </w:rPr>
        <w:t>數位化</w:t>
      </w:r>
      <w:r w:rsidR="00F50897" w:rsidRPr="007F4BDD">
        <w:rPr>
          <w:rFonts w:hint="eastAsia"/>
          <w:color w:val="156082" w:themeColor="accent1"/>
        </w:rPr>
        <w:t>效率所設計</w:t>
      </w:r>
      <w:r w:rsidR="00F50897" w:rsidRPr="007F4BDD">
        <w:rPr>
          <w:color w:val="156082" w:themeColor="accent1"/>
        </w:rPr>
        <w:t>的紡織晶片</w:t>
      </w:r>
      <w:r w:rsidR="00C23C56">
        <w:rPr>
          <w:rFonts w:hint="eastAsia"/>
          <w:color w:val="EE0000"/>
        </w:rPr>
        <w:t>。</w:t>
      </w:r>
      <w:r w:rsidR="00E24AE3" w:rsidRPr="00AE7B16">
        <w:rPr>
          <w:color w:val="000000" w:themeColor="text1"/>
        </w:rPr>
        <w:t>這些</w:t>
      </w:r>
      <w:r w:rsidR="0015090E">
        <w:rPr>
          <w:rFonts w:hint="eastAsia"/>
          <w:color w:val="000000" w:themeColor="text1"/>
        </w:rPr>
        <w:t>事件</w:t>
      </w:r>
      <w:r w:rsidR="00E24AE3" w:rsidRPr="00AE7B16">
        <w:rPr>
          <w:color w:val="000000" w:themeColor="text1"/>
        </w:rPr>
        <w:t>顯示，</w:t>
      </w:r>
      <w:r w:rsidR="00E24AE3" w:rsidRPr="00AE7B16">
        <w:rPr>
          <w:color w:val="000000" w:themeColor="text1"/>
        </w:rPr>
        <w:t>Frontier.cool</w:t>
      </w:r>
      <w:r w:rsidR="001953A9">
        <w:rPr>
          <w:rFonts w:hint="eastAsia"/>
          <w:color w:val="000000" w:themeColor="text1"/>
        </w:rPr>
        <w:t>在面對</w:t>
      </w:r>
      <w:r w:rsidR="001953A9" w:rsidRPr="00653F86">
        <w:rPr>
          <w:rFonts w:hint="eastAsia"/>
          <w:color w:val="EE0000"/>
        </w:rPr>
        <w:t>跨領域與大型技術研發</w:t>
      </w:r>
      <w:r w:rsidR="000976FC">
        <w:rPr>
          <w:rFonts w:hint="eastAsia"/>
          <w:color w:val="000000" w:themeColor="text1"/>
        </w:rPr>
        <w:t>時</w:t>
      </w:r>
      <w:r w:rsidR="001953A9">
        <w:rPr>
          <w:rFonts w:hint="eastAsia"/>
          <w:color w:val="000000" w:themeColor="text1"/>
        </w:rPr>
        <w:t>，傾向</w:t>
      </w:r>
      <w:r w:rsidR="00E24AE3" w:rsidRPr="005305F4">
        <w:rPr>
          <w:color w:val="156082" w:themeColor="accent1"/>
        </w:rPr>
        <w:t>於「從外部</w:t>
      </w:r>
      <w:r w:rsidR="006F16D5">
        <w:rPr>
          <w:rFonts w:hint="eastAsia"/>
          <w:color w:val="156082" w:themeColor="accent1"/>
        </w:rPr>
        <w:t>導入</w:t>
      </w:r>
      <w:r w:rsidR="001953A9">
        <w:rPr>
          <w:rFonts w:hint="eastAsia"/>
          <w:color w:val="156082" w:themeColor="accent1"/>
        </w:rPr>
        <w:t>成熟技術</w:t>
      </w:r>
      <w:r w:rsidR="00E24AE3" w:rsidRPr="005305F4">
        <w:rPr>
          <w:color w:val="156082" w:themeColor="accent1"/>
        </w:rPr>
        <w:t>」，而非「內部</w:t>
      </w:r>
      <w:r w:rsidR="001953A9">
        <w:rPr>
          <w:rFonts w:hint="eastAsia"/>
          <w:color w:val="156082" w:themeColor="accent1"/>
        </w:rPr>
        <w:t>從</w:t>
      </w:r>
      <w:r w:rsidR="001953A9">
        <w:rPr>
          <w:rFonts w:hint="eastAsia"/>
          <w:color w:val="156082" w:themeColor="accent1"/>
        </w:rPr>
        <w:t>0</w:t>
      </w:r>
      <w:r w:rsidR="00E24AE3" w:rsidRPr="005305F4">
        <w:rPr>
          <w:color w:val="156082" w:themeColor="accent1"/>
        </w:rPr>
        <w:t>創造」</w:t>
      </w:r>
      <w:r w:rsidR="006F16D5">
        <w:rPr>
          <w:rFonts w:hint="eastAsia"/>
          <w:color w:val="156082" w:themeColor="accent1"/>
        </w:rPr>
        <w:t>解法</w:t>
      </w:r>
      <w:r w:rsidR="00A47F32" w:rsidRPr="005305F4">
        <w:rPr>
          <w:rFonts w:hint="eastAsia"/>
          <w:color w:val="000000" w:themeColor="text1"/>
        </w:rPr>
        <w:t>，</w:t>
      </w:r>
      <w:r w:rsidR="00653F86">
        <w:rPr>
          <w:rFonts w:hint="eastAsia"/>
          <w:color w:val="000000" w:themeColor="text1"/>
        </w:rPr>
        <w:t>盡可能</w:t>
      </w:r>
      <w:r w:rsidR="000861A0">
        <w:rPr>
          <w:rFonts w:hint="eastAsia"/>
          <w:color w:val="000000" w:themeColor="text1"/>
        </w:rPr>
        <w:t>以最快的速度回應產業需求</w:t>
      </w:r>
      <w:r w:rsidR="00653F86">
        <w:rPr>
          <w:rFonts w:hint="eastAsia"/>
          <w:color w:val="000000" w:themeColor="text1"/>
        </w:rPr>
        <w:t>，</w:t>
      </w:r>
      <w:r w:rsidR="0059376A">
        <w:rPr>
          <w:rFonts w:hint="eastAsia"/>
          <w:color w:val="000000" w:themeColor="text1"/>
        </w:rPr>
        <w:t>靠</w:t>
      </w:r>
      <w:r w:rsidR="00E24AE3" w:rsidRPr="00AE7B16">
        <w:rPr>
          <w:color w:val="000000" w:themeColor="text1"/>
        </w:rPr>
        <w:t>最小資源投入、</w:t>
      </w:r>
      <w:r w:rsidR="00653F86">
        <w:rPr>
          <w:rFonts w:hint="eastAsia"/>
          <w:color w:val="000000" w:themeColor="text1"/>
        </w:rPr>
        <w:t>創造</w:t>
      </w:r>
      <w:r w:rsidR="00E24AE3" w:rsidRPr="00AE7B16">
        <w:rPr>
          <w:color w:val="000000" w:themeColor="text1"/>
        </w:rPr>
        <w:t>最大價值延伸</w:t>
      </w:r>
      <w:r w:rsidR="008E70F3">
        <w:rPr>
          <w:rFonts w:hint="eastAsia"/>
          <w:color w:val="000000" w:themeColor="text1"/>
        </w:rPr>
        <w:t>，呈現出</w:t>
      </w:r>
      <w:r w:rsidR="008E70F3" w:rsidRPr="00145612">
        <w:t>新創企業創新</w:t>
      </w:r>
      <w:r w:rsidR="008E70F3">
        <w:rPr>
          <w:rFonts w:hint="eastAsia"/>
        </w:rPr>
        <w:t>策略</w:t>
      </w:r>
      <w:r w:rsidR="008E70F3" w:rsidRPr="00E27CFC">
        <w:rPr>
          <w:color w:val="EE0000"/>
        </w:rPr>
        <w:t>高度依賴外部聯盟與</w:t>
      </w:r>
      <w:r w:rsidR="00885FF5">
        <w:rPr>
          <w:rFonts w:hint="eastAsia"/>
          <w:color w:val="EE0000"/>
        </w:rPr>
        <w:t>技術導入的特性</w:t>
      </w:r>
      <w:r w:rsidR="00E24AE3" w:rsidRPr="00CB14C2">
        <w:rPr>
          <w:color w:val="000000" w:themeColor="text1"/>
        </w:rPr>
        <w:t>。</w:t>
      </w:r>
    </w:p>
    <w:p w14:paraId="396440C7" w14:textId="13EAF824" w:rsidR="00CB58F8" w:rsidRDefault="00CB58F8" w:rsidP="00B40F3F">
      <w:pPr>
        <w:pStyle w:val="15"/>
        <w:ind w:firstLine="480"/>
        <w:rPr>
          <w:color w:val="156082" w:themeColor="accent1"/>
        </w:rPr>
      </w:pPr>
      <w:r>
        <w:rPr>
          <w:rFonts w:hint="eastAsia"/>
          <w:color w:val="000000" w:themeColor="text1"/>
        </w:rPr>
        <w:t>而創新</w:t>
      </w:r>
      <w:r w:rsidR="005F06B3">
        <w:rPr>
          <w:rFonts w:hint="eastAsia"/>
          <w:color w:val="000000" w:themeColor="text1"/>
        </w:rPr>
        <w:t>探索</w:t>
      </w:r>
      <w:r>
        <w:rPr>
          <w:rFonts w:hint="eastAsia"/>
          <w:color w:val="000000" w:themeColor="text1"/>
        </w:rPr>
        <w:t>中的另一部分，則是</w:t>
      </w:r>
      <w:r w:rsidR="00970D1C" w:rsidRPr="00970D1C">
        <w:rPr>
          <w:color w:val="000000" w:themeColor="text1"/>
        </w:rPr>
        <w:t>Frontier.coo</w:t>
      </w:r>
      <w:r w:rsidR="001F514B">
        <w:rPr>
          <w:rFonts w:hint="eastAsia"/>
          <w:color w:val="000000" w:themeColor="text1"/>
        </w:rPr>
        <w:t>l</w:t>
      </w:r>
      <w:r w:rsidR="00513DC3" w:rsidRPr="009402FE">
        <w:rPr>
          <w:rFonts w:hint="eastAsia"/>
          <w:color w:val="0E2841" w:themeColor="text2"/>
        </w:rPr>
        <w:t>將</w:t>
      </w:r>
      <w:r w:rsidR="00970D1C" w:rsidRPr="009402FE">
        <w:rPr>
          <w:color w:val="0E2841" w:themeColor="text2"/>
        </w:rPr>
        <w:t>創新成</w:t>
      </w:r>
      <w:r w:rsidR="0053679B" w:rsidRPr="009402FE">
        <w:rPr>
          <w:rFonts w:hint="eastAsia"/>
          <w:color w:val="0E2841" w:themeColor="text2"/>
        </w:rPr>
        <w:t>果</w:t>
      </w:r>
      <w:r w:rsidR="00014CB4" w:rsidRPr="009402FE">
        <w:rPr>
          <w:rFonts w:hint="eastAsia"/>
          <w:color w:val="0E2841" w:themeColor="text2"/>
        </w:rPr>
        <w:t>向外</w:t>
      </w:r>
      <w:r w:rsidR="00970D1C" w:rsidRPr="009402FE">
        <w:rPr>
          <w:color w:val="0E2841" w:themeColor="text2"/>
        </w:rPr>
        <w:t>推廣</w:t>
      </w:r>
      <w:r w:rsidR="0053679B" w:rsidRPr="009402FE">
        <w:rPr>
          <w:rFonts w:hint="eastAsia"/>
          <w:color w:val="0E2841" w:themeColor="text2"/>
        </w:rPr>
        <w:t>來</w:t>
      </w:r>
      <w:r w:rsidR="00D02C86" w:rsidRPr="009402FE">
        <w:rPr>
          <w:rFonts w:hint="eastAsia"/>
          <w:color w:val="0E2841" w:themeColor="text2"/>
        </w:rPr>
        <w:t>經營外部關係</w:t>
      </w:r>
      <w:r w:rsidR="00D02C86">
        <w:rPr>
          <w:rFonts w:hint="eastAsia"/>
          <w:color w:val="000000" w:themeColor="text1"/>
        </w:rPr>
        <w:t>，</w:t>
      </w:r>
      <w:r w:rsidR="00DD1F56">
        <w:rPr>
          <w:rFonts w:hint="eastAsia"/>
          <w:color w:val="000000" w:themeColor="text1"/>
        </w:rPr>
        <w:t>包含</w:t>
      </w:r>
      <w:r w:rsidR="00970D1C" w:rsidRPr="00ED111A">
        <w:rPr>
          <w:color w:val="156082" w:themeColor="accent1"/>
        </w:rPr>
        <w:t>積極參與國際高峰會</w:t>
      </w:r>
      <w:r w:rsidR="004C6B8F" w:rsidRPr="00ED111A">
        <w:rPr>
          <w:rFonts w:hint="eastAsia"/>
          <w:color w:val="156082" w:themeColor="accent1"/>
        </w:rPr>
        <w:t>（</w:t>
      </w:r>
      <w:r w:rsidR="004C6B8F" w:rsidRPr="00ED111A">
        <w:rPr>
          <w:color w:val="156082" w:themeColor="accent1"/>
        </w:rPr>
        <w:t>SelectUSA</w:t>
      </w:r>
      <w:r w:rsidR="004C6B8F" w:rsidRPr="00ED111A">
        <w:rPr>
          <w:rFonts w:hint="eastAsia"/>
          <w:color w:val="156082" w:themeColor="accent1"/>
        </w:rPr>
        <w:t>）</w:t>
      </w:r>
      <w:r w:rsidR="00970D1C" w:rsidRPr="00ED111A">
        <w:rPr>
          <w:color w:val="156082" w:themeColor="accent1"/>
        </w:rPr>
        <w:t>、創新競賽</w:t>
      </w:r>
      <w:r w:rsidR="00D92AB0" w:rsidRPr="00ED111A">
        <w:rPr>
          <w:rFonts w:hint="eastAsia"/>
          <w:color w:val="156082" w:themeColor="accent1"/>
        </w:rPr>
        <w:t>（</w:t>
      </w:r>
      <w:r w:rsidR="00186ED1" w:rsidRPr="00ED111A">
        <w:rPr>
          <w:color w:val="156082" w:themeColor="accent1"/>
        </w:rPr>
        <w:t>Web Summit</w:t>
      </w:r>
      <w:r w:rsidR="00D92AB0" w:rsidRPr="00ED111A">
        <w:rPr>
          <w:rFonts w:hint="eastAsia"/>
          <w:color w:val="156082" w:themeColor="accent1"/>
        </w:rPr>
        <w:t>）</w:t>
      </w:r>
      <w:r w:rsidR="00970D1C" w:rsidRPr="00ED111A">
        <w:rPr>
          <w:color w:val="156082" w:themeColor="accent1"/>
        </w:rPr>
        <w:t>與</w:t>
      </w:r>
      <w:r w:rsidR="00CF0B93">
        <w:rPr>
          <w:rFonts w:hint="eastAsia"/>
          <w:color w:val="156082" w:themeColor="accent1"/>
        </w:rPr>
        <w:t>國際紡織</w:t>
      </w:r>
      <w:r w:rsidR="00970D1C" w:rsidRPr="00ED111A">
        <w:rPr>
          <w:color w:val="156082" w:themeColor="accent1"/>
        </w:rPr>
        <w:t>展會</w:t>
      </w:r>
      <w:r w:rsidR="004C6B8F" w:rsidRPr="00ED111A">
        <w:rPr>
          <w:rFonts w:hint="eastAsia"/>
          <w:color w:val="156082" w:themeColor="accent1"/>
        </w:rPr>
        <w:t>（</w:t>
      </w:r>
      <w:r w:rsidR="004C6B8F" w:rsidRPr="00ED111A">
        <w:rPr>
          <w:color w:val="156082" w:themeColor="accent1"/>
        </w:rPr>
        <w:t>PI Apparel</w:t>
      </w:r>
      <w:r w:rsidR="0029282E" w:rsidRPr="00ED111A">
        <w:rPr>
          <w:rFonts w:hint="eastAsia"/>
          <w:color w:val="156082" w:themeColor="accent1"/>
        </w:rPr>
        <w:t>、</w:t>
      </w:r>
      <w:r w:rsidR="0029282E" w:rsidRPr="00ED111A">
        <w:rPr>
          <w:color w:val="156082" w:themeColor="accent1"/>
        </w:rPr>
        <w:t>Bharat Tex</w:t>
      </w:r>
      <w:r w:rsidR="004C6B8F" w:rsidRPr="00ED111A">
        <w:rPr>
          <w:rFonts w:hint="eastAsia"/>
          <w:color w:val="156082" w:themeColor="accent1"/>
        </w:rPr>
        <w:t>）</w:t>
      </w:r>
      <w:r w:rsidR="00970D1C" w:rsidRPr="00ED111A">
        <w:rPr>
          <w:color w:val="156082" w:themeColor="accent1"/>
        </w:rPr>
        <w:t>等大型活動</w:t>
      </w:r>
      <w:r w:rsidR="00FA54DF">
        <w:rPr>
          <w:rFonts w:hint="eastAsia"/>
          <w:color w:val="000000" w:themeColor="text1"/>
        </w:rPr>
        <w:t>，</w:t>
      </w:r>
      <w:r w:rsidR="00AE1526">
        <w:rPr>
          <w:rFonts w:hint="eastAsia"/>
          <w:color w:val="000000" w:themeColor="text1"/>
        </w:rPr>
        <w:t>這些</w:t>
      </w:r>
      <w:r w:rsidR="00C66452">
        <w:rPr>
          <w:rFonts w:hint="eastAsia"/>
          <w:color w:val="000000" w:themeColor="text1"/>
        </w:rPr>
        <w:t>關於</w:t>
      </w:r>
      <w:r w:rsidR="00AE1526">
        <w:rPr>
          <w:rFonts w:hint="eastAsia"/>
          <w:color w:val="000000" w:themeColor="text1"/>
        </w:rPr>
        <w:t>外部關係的探索行動</w:t>
      </w:r>
      <w:r w:rsidR="00C62723">
        <w:rPr>
          <w:rFonts w:hint="eastAsia"/>
          <w:color w:val="EE0000"/>
        </w:rPr>
        <w:t>讓產品成功對外展示、</w:t>
      </w:r>
      <w:r w:rsidR="00970D1C" w:rsidRPr="003117E3">
        <w:rPr>
          <w:color w:val="EE0000"/>
        </w:rPr>
        <w:t>促進技術的曝光</w:t>
      </w:r>
      <w:r w:rsidR="00767A05" w:rsidRPr="003117E3">
        <w:rPr>
          <w:rFonts w:hint="eastAsia"/>
          <w:color w:val="EE0000"/>
        </w:rPr>
        <w:t>度</w:t>
      </w:r>
      <w:r w:rsidR="00970D1C" w:rsidRPr="003117E3">
        <w:rPr>
          <w:color w:val="EE0000"/>
        </w:rPr>
        <w:t>，有助於拓展</w:t>
      </w:r>
      <w:r w:rsidR="007F6382">
        <w:rPr>
          <w:rFonts w:hint="eastAsia"/>
          <w:color w:val="EE0000"/>
        </w:rPr>
        <w:t>關係</w:t>
      </w:r>
      <w:r w:rsidR="00970D1C" w:rsidRPr="003117E3">
        <w:rPr>
          <w:color w:val="EE0000"/>
        </w:rPr>
        <w:t>網絡</w:t>
      </w:r>
      <w:r w:rsidR="002C4E9E">
        <w:rPr>
          <w:rFonts w:hint="eastAsia"/>
          <w:color w:val="EE0000"/>
        </w:rPr>
        <w:t>獲得</w:t>
      </w:r>
      <w:r w:rsidR="00D17925">
        <w:rPr>
          <w:rFonts w:hint="eastAsia"/>
          <w:color w:val="EE0000"/>
        </w:rPr>
        <w:t>專業</w:t>
      </w:r>
      <w:r w:rsidR="002C4E9E">
        <w:rPr>
          <w:rFonts w:hint="eastAsia"/>
          <w:color w:val="EE0000"/>
        </w:rPr>
        <w:t>技術</w:t>
      </w:r>
      <w:r w:rsidR="00B91540">
        <w:rPr>
          <w:rFonts w:hint="eastAsia"/>
          <w:color w:val="EE0000"/>
        </w:rPr>
        <w:t>、行業經驗交流以</w:t>
      </w:r>
      <w:r w:rsidR="002C4E9E">
        <w:rPr>
          <w:rFonts w:hint="eastAsia"/>
          <w:color w:val="EE0000"/>
        </w:rPr>
        <w:t>及資</w:t>
      </w:r>
      <w:r w:rsidR="00D17925">
        <w:rPr>
          <w:rFonts w:hint="eastAsia"/>
          <w:color w:val="EE0000"/>
        </w:rPr>
        <w:t>金</w:t>
      </w:r>
      <w:r w:rsidR="00F92539">
        <w:rPr>
          <w:rFonts w:hint="eastAsia"/>
          <w:color w:val="EE0000"/>
        </w:rPr>
        <w:t>援助</w:t>
      </w:r>
      <w:r w:rsidR="00B40F3F">
        <w:rPr>
          <w:rFonts w:hint="eastAsia"/>
          <w:color w:val="000000" w:themeColor="text1"/>
        </w:rPr>
        <w:t>。上述事件，皆</w:t>
      </w:r>
      <w:r w:rsidR="00B40F3F">
        <w:rPr>
          <w:rFonts w:hint="eastAsia"/>
          <w:color w:val="156082" w:themeColor="accent1"/>
        </w:rPr>
        <w:t>顯示</w:t>
      </w:r>
      <w:r w:rsidR="00970D1C" w:rsidRPr="007F6382">
        <w:rPr>
          <w:color w:val="156082" w:themeColor="accent1"/>
        </w:rPr>
        <w:t>創新探索</w:t>
      </w:r>
      <w:r w:rsidR="00B40F3F">
        <w:rPr>
          <w:rFonts w:hint="eastAsia"/>
          <w:color w:val="156082" w:themeColor="accent1"/>
        </w:rPr>
        <w:t>在</w:t>
      </w:r>
      <w:r w:rsidR="007F6382" w:rsidRPr="007F6382">
        <w:rPr>
          <w:rFonts w:hint="eastAsia"/>
          <w:color w:val="156082" w:themeColor="accent1"/>
        </w:rPr>
        <w:t>社會資本</w:t>
      </w:r>
      <w:r w:rsidR="008D44B9">
        <w:rPr>
          <w:rFonts w:hint="eastAsia"/>
          <w:color w:val="156082" w:themeColor="accent1"/>
        </w:rPr>
        <w:t>連結</w:t>
      </w:r>
      <w:r w:rsidR="00970D1C" w:rsidRPr="007F6382">
        <w:rPr>
          <w:color w:val="156082" w:themeColor="accent1"/>
        </w:rPr>
        <w:t>與市場佈局</w:t>
      </w:r>
      <w:r w:rsidR="00B40F3F">
        <w:rPr>
          <w:rFonts w:hint="eastAsia"/>
          <w:color w:val="156082" w:themeColor="accent1"/>
        </w:rPr>
        <w:t>的高度關聯性。</w:t>
      </w:r>
    </w:p>
    <w:p w14:paraId="3F7D7E3B" w14:textId="7C8CA44A" w:rsidR="00C419D0" w:rsidRPr="004677EF" w:rsidRDefault="00734F1B" w:rsidP="009808B9">
      <w:pPr>
        <w:pStyle w:val="a0"/>
      </w:pPr>
      <w:r w:rsidRPr="004677EF">
        <w:rPr>
          <w:rFonts w:hint="eastAsia"/>
        </w:rPr>
        <w:t>組織需</w:t>
      </w:r>
      <w:r w:rsidR="00993E99" w:rsidRPr="004677EF">
        <w:t>持續檢視</w:t>
      </w:r>
      <w:r w:rsidR="00492F0F" w:rsidRPr="004677EF">
        <w:rPr>
          <w:rFonts w:hint="eastAsia"/>
        </w:rPr>
        <w:t>、</w:t>
      </w:r>
      <w:r w:rsidR="00993E99" w:rsidRPr="004677EF">
        <w:t>動態</w:t>
      </w:r>
      <w:r w:rsidR="00492F0F" w:rsidRPr="004677EF">
        <w:rPr>
          <w:rFonts w:hint="eastAsia"/>
        </w:rPr>
        <w:t>運用</w:t>
      </w:r>
      <w:r w:rsidR="00993E99" w:rsidRPr="004677EF">
        <w:t>資源基礎與關係網絡</w:t>
      </w:r>
      <w:r w:rsidR="009808B9" w:rsidRPr="004677EF">
        <w:rPr>
          <w:rFonts w:hint="eastAsia"/>
        </w:rPr>
        <w:t>，並篩選合適的外部專業技術，才能實現雙元</w:t>
      </w:r>
    </w:p>
    <w:p w14:paraId="1F7D4957" w14:textId="570D6363" w:rsidR="00C66004" w:rsidRDefault="00ED2044" w:rsidP="00C66004">
      <w:pPr>
        <w:pStyle w:val="15"/>
        <w:ind w:firstLine="480"/>
      </w:pPr>
      <w:r>
        <w:rPr>
          <w:rFonts w:hint="eastAsia"/>
        </w:rPr>
        <w:t>而</w:t>
      </w:r>
      <w:r w:rsidR="00961345" w:rsidRPr="00961345">
        <w:t>平衡機制</w:t>
      </w:r>
      <w:r w:rsidR="00A462F8">
        <w:rPr>
          <w:rFonts w:hint="eastAsia"/>
        </w:rPr>
        <w:t>，</w:t>
      </w:r>
      <w:r w:rsidR="00290515">
        <w:rPr>
          <w:rFonts w:hint="eastAsia"/>
        </w:rPr>
        <w:t>就是</w:t>
      </w:r>
      <w:r w:rsidR="00290515">
        <w:rPr>
          <w:rFonts w:hint="eastAsia"/>
        </w:rPr>
        <w:t>Frontier.cool</w:t>
      </w:r>
      <w:r w:rsidR="00290515">
        <w:rPr>
          <w:rFonts w:hint="eastAsia"/>
        </w:rPr>
        <w:t>為了</w:t>
      </w:r>
      <w:r w:rsidR="00290515" w:rsidRPr="000A3E8B">
        <w:rPr>
          <w:rFonts w:hint="eastAsia"/>
          <w:color w:val="156082" w:themeColor="accent1"/>
        </w:rPr>
        <w:t>將</w:t>
      </w:r>
      <w:r w:rsidR="00865CED" w:rsidRPr="000A3E8B">
        <w:rPr>
          <w:color w:val="156082" w:themeColor="accent1"/>
        </w:rPr>
        <w:t>現有技術與知識資產</w:t>
      </w:r>
      <w:r w:rsidR="00865CED" w:rsidRPr="000A3E8B">
        <w:rPr>
          <w:rFonts w:hint="eastAsia"/>
          <w:color w:val="156082" w:themeColor="accent1"/>
        </w:rPr>
        <w:t>的</w:t>
      </w:r>
      <w:r w:rsidR="00290515" w:rsidRPr="000A3E8B">
        <w:rPr>
          <w:rFonts w:hint="eastAsia"/>
          <w:color w:val="156082" w:themeColor="accent1"/>
        </w:rPr>
        <w:t>最大化應用</w:t>
      </w:r>
      <w:r w:rsidR="008A0798">
        <w:rPr>
          <w:rFonts w:hint="eastAsia"/>
        </w:rPr>
        <w:t>、</w:t>
      </w:r>
      <w:r w:rsidR="00421C61">
        <w:rPr>
          <w:rFonts w:hint="eastAsia"/>
        </w:rPr>
        <w:t>同時</w:t>
      </w:r>
      <w:r w:rsidR="00290515" w:rsidRPr="000A3E8B">
        <w:rPr>
          <w:rFonts w:hint="eastAsia"/>
          <w:color w:val="156082" w:themeColor="accent1"/>
        </w:rPr>
        <w:t>從外部獲取</w:t>
      </w:r>
      <w:r w:rsidR="00865CED" w:rsidRPr="000A3E8B">
        <w:rPr>
          <w:rFonts w:hint="eastAsia"/>
          <w:color w:val="156082" w:themeColor="accent1"/>
        </w:rPr>
        <w:t>新興</w:t>
      </w:r>
      <w:r w:rsidR="00290515" w:rsidRPr="000A3E8B">
        <w:rPr>
          <w:rFonts w:hint="eastAsia"/>
          <w:color w:val="156082" w:themeColor="accent1"/>
        </w:rPr>
        <w:t>技術、知識、</w:t>
      </w:r>
      <w:r w:rsidR="00865CED" w:rsidRPr="000A3E8B">
        <w:rPr>
          <w:color w:val="156082" w:themeColor="accent1"/>
        </w:rPr>
        <w:t>策略夥伴關係</w:t>
      </w:r>
      <w:r w:rsidR="00290515">
        <w:rPr>
          <w:rFonts w:hint="eastAsia"/>
        </w:rPr>
        <w:t>來</w:t>
      </w:r>
      <w:r w:rsidR="004D6B38" w:rsidRPr="000A3E8B">
        <w:rPr>
          <w:rFonts w:hint="eastAsia"/>
          <w:color w:val="EE0000"/>
        </w:rPr>
        <w:t>快速</w:t>
      </w:r>
      <w:r w:rsidR="00290515" w:rsidRPr="000A3E8B">
        <w:rPr>
          <w:rFonts w:hint="eastAsia"/>
          <w:color w:val="EE0000"/>
        </w:rPr>
        <w:t>的拓展平台應用場景的雙元策略</w:t>
      </w:r>
      <w:r w:rsidR="006A3F29">
        <w:rPr>
          <w:rFonts w:hint="eastAsia"/>
        </w:rPr>
        <w:t>。</w:t>
      </w:r>
      <w:r w:rsidR="009E2863">
        <w:rPr>
          <w:rFonts w:hint="eastAsia"/>
        </w:rPr>
        <w:t>具體事件如</w:t>
      </w:r>
      <w:r w:rsidR="00B65F07">
        <w:rPr>
          <w:rFonts w:hint="eastAsia"/>
        </w:rPr>
        <w:t>布片</w:t>
      </w:r>
      <w:r w:rsidR="001E1D37">
        <w:rPr>
          <w:rFonts w:hint="eastAsia"/>
        </w:rPr>
        <w:t>免費</w:t>
      </w:r>
      <w:r w:rsidR="00B65F07">
        <w:rPr>
          <w:rFonts w:hint="eastAsia"/>
        </w:rPr>
        <w:t>試用</w:t>
      </w:r>
      <w:r w:rsidR="009E2863">
        <w:rPr>
          <w:rFonts w:hint="eastAsia"/>
        </w:rPr>
        <w:t>與</w:t>
      </w:r>
      <w:r w:rsidR="002D1F2F">
        <w:rPr>
          <w:rFonts w:hint="eastAsia"/>
        </w:rPr>
        <w:t>轉型</w:t>
      </w:r>
      <w:r w:rsidR="009E2863">
        <w:rPr>
          <w:rFonts w:hint="eastAsia"/>
        </w:rPr>
        <w:t>顧問</w:t>
      </w:r>
      <w:r w:rsidR="00B65F07">
        <w:rPr>
          <w:rFonts w:hint="eastAsia"/>
        </w:rPr>
        <w:t>服務</w:t>
      </w:r>
      <w:r w:rsidR="00491868">
        <w:rPr>
          <w:rFonts w:hint="eastAsia"/>
        </w:rPr>
        <w:t>，</w:t>
      </w:r>
      <w:r w:rsidR="009E2863" w:rsidRPr="00A462F8">
        <w:rPr>
          <w:rFonts w:hint="eastAsia"/>
          <w:color w:val="EE0000"/>
        </w:rPr>
        <w:t>不僅</w:t>
      </w:r>
      <w:r w:rsidR="007A17E7">
        <w:rPr>
          <w:rFonts w:hint="eastAsia"/>
          <w:color w:val="EE0000"/>
        </w:rPr>
        <w:t>擴增平台</w:t>
      </w:r>
      <w:r w:rsidR="00B14AB7">
        <w:rPr>
          <w:rFonts w:hint="eastAsia"/>
          <w:color w:val="EE0000"/>
        </w:rPr>
        <w:t>使用者、</w:t>
      </w:r>
      <w:r w:rsidR="00D73E01">
        <w:rPr>
          <w:rFonts w:hint="eastAsia"/>
          <w:color w:val="EE0000"/>
        </w:rPr>
        <w:t>強化</w:t>
      </w:r>
      <w:r w:rsidR="00893E63">
        <w:rPr>
          <w:rFonts w:hint="eastAsia"/>
          <w:color w:val="EE0000"/>
        </w:rPr>
        <w:t>Frontier.cool</w:t>
      </w:r>
      <w:r w:rsidR="009E2863" w:rsidRPr="00A462F8">
        <w:rPr>
          <w:rFonts w:hint="eastAsia"/>
          <w:color w:val="EE0000"/>
        </w:rPr>
        <w:t>產業經驗與</w:t>
      </w:r>
      <w:r w:rsidR="00C36F7E">
        <w:rPr>
          <w:rFonts w:hint="eastAsia"/>
          <w:color w:val="EE0000"/>
        </w:rPr>
        <w:t>數位化</w:t>
      </w:r>
      <w:r w:rsidR="009C0B59">
        <w:rPr>
          <w:rFonts w:hint="eastAsia"/>
          <w:color w:val="EE0000"/>
        </w:rPr>
        <w:t>轉型</w:t>
      </w:r>
      <w:r w:rsidR="009E2863" w:rsidRPr="00A462F8">
        <w:rPr>
          <w:rFonts w:hint="eastAsia"/>
          <w:color w:val="EE0000"/>
        </w:rPr>
        <w:t>知識</w:t>
      </w:r>
      <w:r w:rsidR="00FB4586">
        <w:rPr>
          <w:rFonts w:hint="eastAsia"/>
        </w:rPr>
        <w:t>，同時</w:t>
      </w:r>
      <w:r w:rsidR="009E2863" w:rsidRPr="00A462F8">
        <w:rPr>
          <w:rFonts w:hint="eastAsia"/>
          <w:color w:val="156082" w:themeColor="accent1"/>
        </w:rPr>
        <w:t>拓展了</w:t>
      </w:r>
      <w:r w:rsidR="008D5109">
        <w:rPr>
          <w:rFonts w:hint="eastAsia"/>
          <w:color w:val="156082" w:themeColor="accent1"/>
        </w:rPr>
        <w:t>社會資本（</w:t>
      </w:r>
      <w:r w:rsidR="0030024B">
        <w:rPr>
          <w:rFonts w:hint="eastAsia"/>
          <w:color w:val="156082" w:themeColor="accent1"/>
        </w:rPr>
        <w:t>如</w:t>
      </w:r>
      <w:r w:rsidR="008D5109">
        <w:rPr>
          <w:rFonts w:hint="eastAsia"/>
          <w:color w:val="156082" w:themeColor="accent1"/>
        </w:rPr>
        <w:t>產官學</w:t>
      </w:r>
      <w:proofErr w:type="gramStart"/>
      <w:r w:rsidR="008D5109">
        <w:rPr>
          <w:rFonts w:hint="eastAsia"/>
          <w:color w:val="156082" w:themeColor="accent1"/>
        </w:rPr>
        <w:t>研</w:t>
      </w:r>
      <w:proofErr w:type="gramEnd"/>
      <w:r w:rsidR="008D5109">
        <w:rPr>
          <w:rFonts w:hint="eastAsia"/>
          <w:color w:val="156082" w:themeColor="accent1"/>
        </w:rPr>
        <w:t>）及</w:t>
      </w:r>
      <w:r w:rsidR="009E2863" w:rsidRPr="00A462F8">
        <w:rPr>
          <w:rFonts w:hint="eastAsia"/>
          <w:color w:val="156082" w:themeColor="accent1"/>
        </w:rPr>
        <w:t>潛在使用者加入平台的可能性</w:t>
      </w:r>
      <w:r w:rsidR="009E2863">
        <w:rPr>
          <w:rFonts w:hint="eastAsia"/>
        </w:rPr>
        <w:t>；</w:t>
      </w:r>
      <w:r w:rsidR="000C3E8F">
        <w:rPr>
          <w:rFonts w:hint="eastAsia"/>
        </w:rPr>
        <w:t>公私協力的</w:t>
      </w:r>
      <w:r w:rsidR="00190F55">
        <w:rPr>
          <w:rFonts w:hint="eastAsia"/>
        </w:rPr>
        <w:t>補助計畫</w:t>
      </w:r>
      <w:r w:rsidR="000C3E8F">
        <w:rPr>
          <w:rFonts w:hint="eastAsia"/>
        </w:rPr>
        <w:t>讓</w:t>
      </w:r>
      <w:r w:rsidR="00C66004">
        <w:rPr>
          <w:rFonts w:hint="eastAsia"/>
        </w:rPr>
        <w:t>團隊</w:t>
      </w:r>
      <w:r w:rsidR="00DC389E">
        <w:rPr>
          <w:rFonts w:hint="eastAsia"/>
          <w:color w:val="EE0000"/>
        </w:rPr>
        <w:t>平台新增部分</w:t>
      </w:r>
      <w:r w:rsidR="002A4552" w:rsidRPr="00844860">
        <w:rPr>
          <w:rFonts w:hint="eastAsia"/>
          <w:color w:val="EE0000"/>
        </w:rPr>
        <w:t>中小企業</w:t>
      </w:r>
      <w:r w:rsidR="009A71E3">
        <w:rPr>
          <w:rFonts w:hint="eastAsia"/>
          <w:color w:val="EE0000"/>
        </w:rPr>
        <w:t>使用者</w:t>
      </w:r>
      <w:r w:rsidR="002A4552" w:rsidRPr="00844860">
        <w:rPr>
          <w:rFonts w:hint="eastAsia"/>
          <w:color w:val="EE0000"/>
        </w:rPr>
        <w:t>的加入</w:t>
      </w:r>
      <w:r w:rsidR="002A4552">
        <w:rPr>
          <w:rFonts w:hint="eastAsia"/>
        </w:rPr>
        <w:t>，</w:t>
      </w:r>
      <w:r w:rsidR="00C44C3F">
        <w:rPr>
          <w:rFonts w:hint="eastAsia"/>
        </w:rPr>
        <w:t>亦</w:t>
      </w:r>
      <w:r w:rsidR="002A4552" w:rsidRPr="00844860">
        <w:rPr>
          <w:rFonts w:hint="eastAsia"/>
          <w:color w:val="156082" w:themeColor="accent1"/>
        </w:rPr>
        <w:t>獲得外部資金與持續經營與政府的合作關係</w:t>
      </w:r>
      <w:r w:rsidR="005F5E3D">
        <w:rPr>
          <w:rFonts w:hint="eastAsia"/>
        </w:rPr>
        <w:t>；</w:t>
      </w:r>
      <w:r w:rsidR="001F5FCB">
        <w:rPr>
          <w:rFonts w:hint="eastAsia"/>
        </w:rPr>
        <w:t>在</w:t>
      </w:r>
      <w:r w:rsidR="00C66004" w:rsidRPr="00913086">
        <w:t>永續</w:t>
      </w:r>
      <w:r w:rsidR="007E287B">
        <w:rPr>
          <w:rFonts w:hint="eastAsia"/>
        </w:rPr>
        <w:t>策略中</w:t>
      </w:r>
      <w:r w:rsidR="00C66004" w:rsidRPr="00913086">
        <w:t>，</w:t>
      </w:r>
      <w:r w:rsidR="00A53486">
        <w:rPr>
          <w:rFonts w:hint="eastAsia"/>
        </w:rPr>
        <w:t>透過</w:t>
      </w:r>
      <w:r w:rsidR="00C66004" w:rsidRPr="00BF353F">
        <w:rPr>
          <w:rFonts w:hint="eastAsia"/>
          <w:color w:val="156082" w:themeColor="accent1"/>
        </w:rPr>
        <w:t>導入德國</w:t>
      </w:r>
      <w:r w:rsidR="00C66004" w:rsidRPr="00BF353F">
        <w:rPr>
          <w:color w:val="156082" w:themeColor="accent1"/>
        </w:rPr>
        <w:t>Made2Flow</w:t>
      </w:r>
      <w:r w:rsidR="00C66004" w:rsidRPr="00BF353F">
        <w:rPr>
          <w:rFonts w:hint="eastAsia"/>
          <w:color w:val="156082" w:themeColor="accent1"/>
        </w:rPr>
        <w:t>公司</w:t>
      </w:r>
      <w:r w:rsidR="00C66004" w:rsidRPr="00BF353F">
        <w:rPr>
          <w:rFonts w:hint="eastAsia"/>
          <w:color w:val="156082" w:themeColor="accent1"/>
        </w:rPr>
        <w:t>LCA</w:t>
      </w:r>
      <w:r w:rsidR="00C66004" w:rsidRPr="00BF353F">
        <w:rPr>
          <w:rFonts w:hint="eastAsia"/>
          <w:color w:val="156082" w:themeColor="accent1"/>
        </w:rPr>
        <w:lastRenderedPageBreak/>
        <w:t>軟體資料庫中不同原物料的歷史</w:t>
      </w:r>
      <w:proofErr w:type="gramStart"/>
      <w:r w:rsidR="00C66004" w:rsidRPr="00BF353F">
        <w:rPr>
          <w:rFonts w:hint="eastAsia"/>
          <w:color w:val="156082" w:themeColor="accent1"/>
        </w:rPr>
        <w:t>平均碳排</w:t>
      </w:r>
      <w:proofErr w:type="gramEnd"/>
      <w:r w:rsidR="00C66004" w:rsidRPr="00BF353F">
        <w:rPr>
          <w:rFonts w:hint="eastAsia"/>
          <w:color w:val="156082" w:themeColor="accent1"/>
        </w:rPr>
        <w:t>數據</w:t>
      </w:r>
      <w:r w:rsidR="00A53486">
        <w:rPr>
          <w:rFonts w:hint="eastAsia"/>
          <w:color w:val="156082" w:themeColor="accent1"/>
        </w:rPr>
        <w:t>，</w:t>
      </w:r>
      <w:r w:rsidR="00A53486" w:rsidRPr="00BD5313">
        <w:rPr>
          <w:rFonts w:hint="eastAsia"/>
          <w:color w:val="EE0000"/>
        </w:rPr>
        <w:t>並以團隊既有的平台開發能力延伸出</w:t>
      </w:r>
      <w:r w:rsidR="00A53486" w:rsidRPr="00BD5313">
        <w:rPr>
          <w:color w:val="EE0000"/>
        </w:rPr>
        <w:t>Eco-Impactor®</w:t>
      </w:r>
      <w:proofErr w:type="gramStart"/>
      <w:r w:rsidR="00A53486" w:rsidRPr="00BD5313">
        <w:rPr>
          <w:rFonts w:hint="eastAsia"/>
          <w:color w:val="EE0000"/>
        </w:rPr>
        <w:t>碳排估算</w:t>
      </w:r>
      <w:proofErr w:type="gramEnd"/>
      <w:r w:rsidR="00A53486" w:rsidRPr="00BD5313">
        <w:rPr>
          <w:rFonts w:hint="eastAsia"/>
          <w:color w:val="EE0000"/>
        </w:rPr>
        <w:t>平台</w:t>
      </w:r>
      <w:r w:rsidR="00C66004">
        <w:rPr>
          <w:rFonts w:hint="eastAsia"/>
        </w:rPr>
        <w:t>，</w:t>
      </w:r>
      <w:r w:rsidR="00C66004" w:rsidRPr="007B32D3">
        <w:rPr>
          <w:rFonts w:hint="eastAsia"/>
          <w:color w:val="156082" w:themeColor="accent1"/>
        </w:rPr>
        <w:t>後續</w:t>
      </w:r>
      <w:r w:rsidR="00A53486">
        <w:rPr>
          <w:rFonts w:hint="eastAsia"/>
          <w:color w:val="156082" w:themeColor="accent1"/>
        </w:rPr>
        <w:t>面對</w:t>
      </w:r>
      <w:r w:rsidR="00DA0E84">
        <w:rPr>
          <w:rFonts w:hint="eastAsia"/>
          <w:color w:val="156082" w:themeColor="accent1"/>
        </w:rPr>
        <w:t>產業需要真實數據的需求</w:t>
      </w:r>
      <w:r w:rsidR="00A53486">
        <w:rPr>
          <w:rFonts w:hint="eastAsia"/>
          <w:color w:val="156082" w:themeColor="accent1"/>
        </w:rPr>
        <w:t>時，團隊</w:t>
      </w:r>
      <w:r w:rsidR="00C66004" w:rsidRPr="007B32D3">
        <w:rPr>
          <w:rFonts w:hint="eastAsia"/>
          <w:color w:val="156082" w:themeColor="accent1"/>
        </w:rPr>
        <w:t>也</w:t>
      </w:r>
      <w:r w:rsidR="008F3CB1">
        <w:rPr>
          <w:rFonts w:hint="eastAsia"/>
          <w:color w:val="156082" w:themeColor="accent1"/>
        </w:rPr>
        <w:t>選擇讓</w:t>
      </w:r>
      <w:r w:rsidR="00C66004" w:rsidRPr="007B32D3">
        <w:rPr>
          <w:rFonts w:hint="eastAsia"/>
          <w:color w:val="156082" w:themeColor="accent1"/>
        </w:rPr>
        <w:t>外部業者去完成</w:t>
      </w:r>
      <w:r w:rsidR="00C66004" w:rsidRPr="007B32D3">
        <w:rPr>
          <w:color w:val="156082" w:themeColor="accent1"/>
        </w:rPr>
        <w:t>碳</w:t>
      </w:r>
      <w:r w:rsidR="00C66004" w:rsidRPr="007B32D3">
        <w:rPr>
          <w:rFonts w:hint="eastAsia"/>
          <w:color w:val="156082" w:themeColor="accent1"/>
        </w:rPr>
        <w:t>足跡</w:t>
      </w:r>
      <w:r w:rsidR="000439C9">
        <w:rPr>
          <w:rFonts w:hint="eastAsia"/>
          <w:color w:val="156082" w:themeColor="accent1"/>
        </w:rPr>
        <w:t>調查</w:t>
      </w:r>
      <w:r w:rsidR="006875D7">
        <w:rPr>
          <w:rFonts w:hint="eastAsia"/>
          <w:color w:val="EE0000"/>
        </w:rPr>
        <w:t>，</w:t>
      </w:r>
      <w:r w:rsidR="00A53486" w:rsidRPr="00A53486">
        <w:rPr>
          <w:color w:val="EE0000"/>
        </w:rPr>
        <w:t>Frontier.coo</w:t>
      </w:r>
      <w:r w:rsidR="00A53486">
        <w:rPr>
          <w:rFonts w:hint="eastAsia"/>
          <w:color w:val="EE0000"/>
        </w:rPr>
        <w:t>l</w:t>
      </w:r>
      <w:r w:rsidR="00A53486">
        <w:rPr>
          <w:rFonts w:hint="eastAsia"/>
          <w:color w:val="EE0000"/>
        </w:rPr>
        <w:t>只負責將實際永續資訊補進數位布片檔案之中。</w:t>
      </w:r>
    </w:p>
    <w:p w14:paraId="2B1C667F" w14:textId="4C85C39D" w:rsidR="00A47712" w:rsidRDefault="001B7363" w:rsidP="0000770C">
      <w:pPr>
        <w:pStyle w:val="15"/>
        <w:ind w:firstLine="480"/>
      </w:pPr>
      <w:r>
        <w:rPr>
          <w:rFonts w:hint="eastAsia"/>
        </w:rPr>
        <w:t>雙元</w:t>
      </w:r>
      <w:r w:rsidR="00145612" w:rsidRPr="00145612">
        <w:t>策略</w:t>
      </w:r>
      <w:r w:rsidR="00007765">
        <w:rPr>
          <w:rFonts w:hint="eastAsia"/>
        </w:rPr>
        <w:t>是</w:t>
      </w:r>
      <w:r w:rsidR="00547F28">
        <w:rPr>
          <w:rFonts w:hint="eastAsia"/>
        </w:rPr>
        <w:t>團隊</w:t>
      </w:r>
      <w:r w:rsidR="0039241B">
        <w:rPr>
          <w:rFonts w:hint="eastAsia"/>
        </w:rPr>
        <w:t>為了快速</w:t>
      </w:r>
      <w:r w:rsidR="00EB4429">
        <w:rPr>
          <w:rFonts w:hint="eastAsia"/>
        </w:rPr>
        <w:t>推出</w:t>
      </w:r>
      <w:r w:rsidR="0039241B">
        <w:rPr>
          <w:rFonts w:hint="eastAsia"/>
        </w:rPr>
        <w:t>服務做出的決策</w:t>
      </w:r>
      <w:r w:rsidR="00EB4429">
        <w:rPr>
          <w:rFonts w:hint="eastAsia"/>
        </w:rPr>
        <w:t>，</w:t>
      </w:r>
      <w:r w:rsidR="008E63A3">
        <w:rPr>
          <w:rFonts w:hint="eastAsia"/>
        </w:rPr>
        <w:t>將</w:t>
      </w:r>
      <w:r w:rsidR="00414C1F">
        <w:rPr>
          <w:rFonts w:hint="eastAsia"/>
        </w:rPr>
        <w:t>開發時程長的技術</w:t>
      </w:r>
      <w:r w:rsidR="009D0366">
        <w:rPr>
          <w:rFonts w:hint="eastAsia"/>
        </w:rPr>
        <w:t>委外</w:t>
      </w:r>
      <w:r w:rsidR="00414C1F">
        <w:rPr>
          <w:rFonts w:hint="eastAsia"/>
        </w:rPr>
        <w:t>，</w:t>
      </w:r>
      <w:r w:rsidR="00196643">
        <w:rPr>
          <w:rFonts w:hint="eastAsia"/>
        </w:rPr>
        <w:t>並由團隊負責熟悉的業務與技術，</w:t>
      </w:r>
      <w:r w:rsidR="00484735">
        <w:rPr>
          <w:rFonts w:hint="eastAsia"/>
        </w:rPr>
        <w:t>最終</w:t>
      </w:r>
      <w:r w:rsidR="00B41854">
        <w:rPr>
          <w:rFonts w:hint="eastAsia"/>
        </w:rPr>
        <w:t>應用於</w:t>
      </w:r>
      <w:r w:rsidR="00414C1F">
        <w:rPr>
          <w:rFonts w:hint="eastAsia"/>
        </w:rPr>
        <w:t>數位布片、掃描技術或是平台系統之中</w:t>
      </w:r>
      <w:r w:rsidR="00B41854">
        <w:rPr>
          <w:rFonts w:hint="eastAsia"/>
        </w:rPr>
        <w:t>。</w:t>
      </w:r>
      <w:r w:rsidR="00BD6377">
        <w:rPr>
          <w:rFonts w:hint="eastAsia"/>
        </w:rPr>
        <w:t>為實現</w:t>
      </w:r>
      <w:r w:rsidR="00306E75">
        <w:rPr>
          <w:rFonts w:hint="eastAsia"/>
        </w:rPr>
        <w:t>雙元</w:t>
      </w:r>
      <w:r w:rsidR="008E70F3">
        <w:rPr>
          <w:rFonts w:hint="eastAsia"/>
        </w:rPr>
        <w:t>策略</w:t>
      </w:r>
      <w:r w:rsidR="00306E75">
        <w:rPr>
          <w:rFonts w:hint="eastAsia"/>
        </w:rPr>
        <w:t>，</w:t>
      </w:r>
      <w:r w:rsidR="008E70F3" w:rsidRPr="00DC4737">
        <w:rPr>
          <w:rFonts w:hint="eastAsia"/>
          <w:color w:val="EE0000"/>
        </w:rPr>
        <w:t>需要企業</w:t>
      </w:r>
      <w:r w:rsidR="00145612" w:rsidRPr="00DC4737">
        <w:rPr>
          <w:color w:val="EE0000"/>
        </w:rPr>
        <w:t>持續檢視並動態調整</w:t>
      </w:r>
      <w:r w:rsidR="00202779" w:rsidRPr="00DC4737">
        <w:rPr>
          <w:rFonts w:hint="eastAsia"/>
          <w:color w:val="EE0000"/>
        </w:rPr>
        <w:t>既有</w:t>
      </w:r>
      <w:r w:rsidR="00145612" w:rsidRPr="00DC4737">
        <w:rPr>
          <w:color w:val="EE0000"/>
        </w:rPr>
        <w:t>資源基礎與關係網絡</w:t>
      </w:r>
      <w:r w:rsidR="00295E76" w:rsidRPr="00DC4737">
        <w:rPr>
          <w:rFonts w:hint="eastAsia"/>
          <w:color w:val="EE0000"/>
        </w:rPr>
        <w:t>，</w:t>
      </w:r>
      <w:r w:rsidR="0067391D" w:rsidRPr="00DC4737">
        <w:rPr>
          <w:rFonts w:hint="eastAsia"/>
          <w:color w:val="EE0000"/>
        </w:rPr>
        <w:t>並</w:t>
      </w:r>
      <w:r w:rsidR="00CC599D" w:rsidRPr="00DC4737">
        <w:rPr>
          <w:rFonts w:hint="eastAsia"/>
          <w:color w:val="EE0000"/>
        </w:rPr>
        <w:t>對自身</w:t>
      </w:r>
      <w:r w:rsidR="00C160E6" w:rsidRPr="00DC4737">
        <w:rPr>
          <w:rFonts w:hint="eastAsia"/>
          <w:color w:val="EE0000"/>
        </w:rPr>
        <w:t>企業</w:t>
      </w:r>
      <w:r w:rsidR="00CC599D" w:rsidRPr="00DC4737">
        <w:rPr>
          <w:rFonts w:hint="eastAsia"/>
          <w:color w:val="EE0000"/>
        </w:rPr>
        <w:t>定位</w:t>
      </w:r>
      <w:r w:rsidR="001820A8" w:rsidRPr="00DC4737">
        <w:rPr>
          <w:rFonts w:hint="eastAsia"/>
          <w:color w:val="EE0000"/>
        </w:rPr>
        <w:t>、</w:t>
      </w:r>
      <w:proofErr w:type="gramStart"/>
      <w:r w:rsidR="001820A8" w:rsidRPr="00DC4737">
        <w:rPr>
          <w:rFonts w:hint="eastAsia"/>
          <w:color w:val="EE0000"/>
        </w:rPr>
        <w:t>優劣勢與</w:t>
      </w:r>
      <w:r w:rsidR="00CC599D" w:rsidRPr="00DC4737">
        <w:rPr>
          <w:rFonts w:hint="eastAsia"/>
          <w:color w:val="EE0000"/>
        </w:rPr>
        <w:t>匱乏</w:t>
      </w:r>
      <w:proofErr w:type="gramEnd"/>
      <w:r w:rsidR="00CC599D" w:rsidRPr="00DC4737">
        <w:rPr>
          <w:rFonts w:hint="eastAsia"/>
          <w:color w:val="EE0000"/>
        </w:rPr>
        <w:t>資源</w:t>
      </w:r>
      <w:r w:rsidR="00A8225B" w:rsidRPr="00DC4737">
        <w:rPr>
          <w:rFonts w:hint="eastAsia"/>
          <w:color w:val="EE0000"/>
        </w:rPr>
        <w:t>有</w:t>
      </w:r>
      <w:r w:rsidR="00CC599D" w:rsidRPr="00DC4737">
        <w:rPr>
          <w:rFonts w:hint="eastAsia"/>
          <w:color w:val="EE0000"/>
        </w:rPr>
        <w:t>清晰的認知，並</w:t>
      </w:r>
      <w:r w:rsidR="00145612" w:rsidRPr="00DC4737">
        <w:rPr>
          <w:color w:val="EE0000"/>
        </w:rPr>
        <w:t>篩選</w:t>
      </w:r>
      <w:r w:rsidR="00CC599D" w:rsidRPr="00DC4737">
        <w:rPr>
          <w:rFonts w:hint="eastAsia"/>
          <w:color w:val="EE0000"/>
        </w:rPr>
        <w:t>適合的外部</w:t>
      </w:r>
      <w:r w:rsidR="00145612" w:rsidRPr="00DC4737">
        <w:rPr>
          <w:color w:val="EE0000"/>
        </w:rPr>
        <w:t>關係與</w:t>
      </w:r>
      <w:r w:rsidR="00CE3408" w:rsidRPr="00DC4737">
        <w:rPr>
          <w:rFonts w:hint="eastAsia"/>
          <w:color w:val="EE0000"/>
        </w:rPr>
        <w:t>技術</w:t>
      </w:r>
      <w:r w:rsidR="00CC599D" w:rsidRPr="00DC4737">
        <w:rPr>
          <w:rFonts w:hint="eastAsia"/>
          <w:color w:val="EE0000"/>
        </w:rPr>
        <w:t>資源</w:t>
      </w:r>
      <w:r w:rsidR="00CE3408" w:rsidRPr="00DC4737">
        <w:rPr>
          <w:rFonts w:hint="eastAsia"/>
          <w:color w:val="EE0000"/>
        </w:rPr>
        <w:t>，</w:t>
      </w:r>
      <w:r w:rsidR="0019440B" w:rsidRPr="00DC4737">
        <w:rPr>
          <w:rFonts w:hint="eastAsia"/>
          <w:color w:val="EE0000"/>
        </w:rPr>
        <w:t>才能實現平衡</w:t>
      </w:r>
      <w:r w:rsidR="00145612" w:rsidRPr="00145612">
        <w:t>。</w:t>
      </w:r>
    </w:p>
    <w:p w14:paraId="293F587E" w14:textId="4884357D" w:rsidR="0021628D" w:rsidRPr="00726314" w:rsidRDefault="0021628D" w:rsidP="00726314">
      <w:pPr>
        <w:pStyle w:val="a0"/>
      </w:pPr>
      <w:proofErr w:type="gramStart"/>
      <w:r w:rsidRPr="00726314">
        <w:rPr>
          <w:rFonts w:hint="eastAsia"/>
        </w:rPr>
        <w:t>傳</w:t>
      </w:r>
      <w:r w:rsidR="00955678" w:rsidRPr="00726314">
        <w:rPr>
          <w:rFonts w:hint="eastAsia"/>
        </w:rPr>
        <w:t>產</w:t>
      </w:r>
      <w:r w:rsidRPr="00726314">
        <w:rPr>
          <w:rFonts w:hint="eastAsia"/>
        </w:rPr>
        <w:t>採納</w:t>
      </w:r>
      <w:proofErr w:type="gramEnd"/>
      <w:r w:rsidRPr="00726314">
        <w:rPr>
          <w:rFonts w:hint="eastAsia"/>
        </w:rPr>
        <w:t>創新以</w:t>
      </w:r>
      <w:r w:rsidR="0081774B" w:rsidRPr="00726314">
        <w:rPr>
          <w:rFonts w:hint="eastAsia"/>
        </w:rPr>
        <w:t>效益</w:t>
      </w:r>
      <w:r w:rsidRPr="00726314">
        <w:rPr>
          <w:rFonts w:hint="eastAsia"/>
        </w:rPr>
        <w:t>導向為核心</w:t>
      </w:r>
      <w:r w:rsidR="00955678" w:rsidRPr="00726314">
        <w:rPr>
          <w:rFonts w:hint="eastAsia"/>
        </w:rPr>
        <w:t>，具體成果和實際效益，遠比抽象的專業技術更能吸引產業注意</w:t>
      </w:r>
      <w:r w:rsidR="00740161">
        <w:rPr>
          <w:rFonts w:hint="eastAsia"/>
        </w:rPr>
        <w:t>。</w:t>
      </w:r>
    </w:p>
    <w:p w14:paraId="47386DCC" w14:textId="3BF04B45" w:rsidR="004E5267" w:rsidRDefault="009A7D2A" w:rsidP="004E5267">
      <w:pPr>
        <w:pStyle w:val="15"/>
        <w:ind w:firstLine="480"/>
      </w:pPr>
      <w:r w:rsidRPr="009A7D2A">
        <w:t>對傳統產業而言，</w:t>
      </w:r>
      <w:r w:rsidRPr="008B0A6E">
        <w:rPr>
          <w:color w:val="EE0000"/>
        </w:rPr>
        <w:t>數位創新的關鍵並不在於技術本身有多先進，而在於</w:t>
      </w:r>
      <w:r w:rsidR="00A47712">
        <w:rPr>
          <w:rFonts w:hint="eastAsia"/>
          <w:color w:val="EE0000"/>
        </w:rPr>
        <w:t>能否解決</w:t>
      </w:r>
      <w:r w:rsidR="00F118E6">
        <w:rPr>
          <w:rFonts w:hint="eastAsia"/>
          <w:color w:val="EE0000"/>
        </w:rPr>
        <w:t>具體</w:t>
      </w:r>
      <w:r w:rsidR="00A47712">
        <w:rPr>
          <w:rFonts w:hint="eastAsia"/>
          <w:color w:val="EE0000"/>
        </w:rPr>
        <w:t>問題與</w:t>
      </w:r>
      <w:r w:rsidRPr="008B0A6E">
        <w:rPr>
          <w:color w:val="EE0000"/>
        </w:rPr>
        <w:t>看見成效</w:t>
      </w:r>
      <w:r w:rsidR="00C147E5">
        <w:rPr>
          <w:rFonts w:hint="eastAsia"/>
        </w:rPr>
        <w:t>。</w:t>
      </w:r>
      <w:r w:rsidR="004D1D59" w:rsidRPr="004D1D59">
        <w:rPr>
          <w:rFonts w:hint="eastAsia"/>
        </w:rPr>
        <w:t>當技術能有效解決現實問題，</w:t>
      </w:r>
      <w:r w:rsidR="00EA1516">
        <w:rPr>
          <w:rFonts w:hint="eastAsia"/>
        </w:rPr>
        <w:t>例如</w:t>
      </w:r>
      <w:r w:rsidR="004D1D59" w:rsidRPr="004D1D59">
        <w:rPr>
          <w:rFonts w:hint="eastAsia"/>
        </w:rPr>
        <w:t>實際改善工作流程或創造商業價值，才會真正促成轉型行動</w:t>
      </w:r>
      <w:r w:rsidR="0096569F">
        <w:rPr>
          <w:rFonts w:hint="eastAsia"/>
        </w:rPr>
        <w:t>。</w:t>
      </w:r>
      <w:r w:rsidR="00941734" w:rsidRPr="00941734">
        <w:t>舉例來說，將掃描</w:t>
      </w:r>
      <w:r w:rsidR="0093567D">
        <w:rPr>
          <w:rFonts w:hint="eastAsia"/>
        </w:rPr>
        <w:t>技術</w:t>
      </w:r>
      <w:r w:rsidR="00941734" w:rsidRPr="00941734">
        <w:t>導入</w:t>
      </w:r>
      <w:r w:rsidR="00693084">
        <w:rPr>
          <w:rFonts w:hint="eastAsia"/>
        </w:rPr>
        <w:t>紡織供應鏈中</w:t>
      </w:r>
      <w:r w:rsidR="00941734" w:rsidRPr="00941734">
        <w:t>，並不是</w:t>
      </w:r>
      <w:r w:rsidR="00187CC6">
        <w:rPr>
          <w:rFonts w:hint="eastAsia"/>
        </w:rPr>
        <w:t>為了向廠商</w:t>
      </w:r>
      <w:r w:rsidR="00941734" w:rsidRPr="00941734">
        <w:t>展示</w:t>
      </w:r>
      <w:r w:rsidR="00461649">
        <w:rPr>
          <w:rFonts w:hint="eastAsia"/>
        </w:rPr>
        <w:t>掃描技術</w:t>
      </w:r>
      <w:r w:rsidR="00187CC6">
        <w:rPr>
          <w:rFonts w:hint="eastAsia"/>
        </w:rPr>
        <w:t>的</w:t>
      </w:r>
      <w:r w:rsidR="001A156C">
        <w:rPr>
          <w:rFonts w:hint="eastAsia"/>
        </w:rPr>
        <w:t>應用</w:t>
      </w:r>
      <w:r w:rsidR="00187CC6">
        <w:rPr>
          <w:rFonts w:hint="eastAsia"/>
        </w:rPr>
        <w:t>成熟度</w:t>
      </w:r>
      <w:r w:rsidR="00941734" w:rsidRPr="00941734">
        <w:t>，而是為了解決供應鏈溝通</w:t>
      </w:r>
      <w:r w:rsidR="00DF71BD">
        <w:rPr>
          <w:rFonts w:hint="eastAsia"/>
        </w:rPr>
        <w:t>斷層</w:t>
      </w:r>
      <w:r w:rsidR="00941734" w:rsidRPr="00941734">
        <w:t>、</w:t>
      </w:r>
      <w:r w:rsidR="00B4209F">
        <w:rPr>
          <w:rFonts w:hint="eastAsia"/>
        </w:rPr>
        <w:t>標準化</w:t>
      </w:r>
      <w:r w:rsidR="00941734" w:rsidRPr="00941734">
        <w:t>布料管理等問題</w:t>
      </w:r>
      <w:r w:rsidR="00842B65">
        <w:rPr>
          <w:rFonts w:hint="eastAsia"/>
        </w:rPr>
        <w:t>。</w:t>
      </w:r>
      <w:r w:rsidR="007D776F">
        <w:t>F</w:t>
      </w:r>
      <w:r w:rsidR="007D776F">
        <w:rPr>
          <w:rFonts w:hint="eastAsia"/>
        </w:rPr>
        <w:t>rontier.cool</w:t>
      </w:r>
      <w:r w:rsidR="00DF15EB" w:rsidRPr="00DF15EB">
        <w:rPr>
          <w:rFonts w:hint="eastAsia"/>
        </w:rPr>
        <w:t>在</w:t>
      </w:r>
      <w:r w:rsidR="004C225E" w:rsidRPr="00DF15EB">
        <w:rPr>
          <w:rFonts w:hint="eastAsia"/>
        </w:rPr>
        <w:t>過去</w:t>
      </w:r>
      <w:r w:rsidR="00DF15EB" w:rsidRPr="00DF15EB">
        <w:rPr>
          <w:rFonts w:hint="eastAsia"/>
        </w:rPr>
        <w:t>推廣時強調</w:t>
      </w:r>
      <w:r w:rsidR="00113372">
        <w:rPr>
          <w:rFonts w:hint="eastAsia"/>
        </w:rPr>
        <w:t>演算法與技術的「專業性」</w:t>
      </w:r>
      <w:r w:rsidR="00DF15EB" w:rsidRPr="00DF15EB">
        <w:rPr>
          <w:rFonts w:hint="eastAsia"/>
        </w:rPr>
        <w:t>，</w:t>
      </w:r>
      <w:r w:rsidR="00295E66">
        <w:rPr>
          <w:rFonts w:hint="eastAsia"/>
        </w:rPr>
        <w:t>可最後團隊發現客戶真正關心的是降低了多少成本、促成了多少銷售額等具體效益，因此將推</w:t>
      </w:r>
      <w:r w:rsidR="00791AED">
        <w:rPr>
          <w:rFonts w:hint="eastAsia"/>
        </w:rPr>
        <w:t>廣</w:t>
      </w:r>
      <w:r w:rsidR="00295E66">
        <w:rPr>
          <w:rFonts w:hint="eastAsia"/>
        </w:rPr>
        <w:t>策略改為</w:t>
      </w:r>
      <w:r w:rsidR="00DF15EB" w:rsidRPr="00DF15EB">
        <w:rPr>
          <w:rFonts w:hint="eastAsia"/>
        </w:rPr>
        <w:t>「效率提升」、「銷售成果」等客戶能直接感受到的好處。</w:t>
      </w:r>
    </w:p>
    <w:p w14:paraId="64FA895E" w14:textId="0EC2E8BC" w:rsidR="00B05E87" w:rsidRPr="00F82599" w:rsidRDefault="00DF1AA9" w:rsidP="00F82599">
      <w:pPr>
        <w:pStyle w:val="15"/>
        <w:ind w:firstLine="480"/>
        <w:rPr>
          <w:color w:val="EE0000"/>
        </w:rPr>
        <w:sectPr w:rsidR="00B05E87" w:rsidRPr="00F82599" w:rsidSect="00605479">
          <w:headerReference w:type="even" r:id="rId35"/>
          <w:headerReference w:type="default" r:id="rId36"/>
          <w:footerReference w:type="even" r:id="rId37"/>
          <w:footerReference w:type="default" r:id="rId38"/>
          <w:headerReference w:type="first" r:id="rId39"/>
          <w:footerReference w:type="first" r:id="rId40"/>
          <w:pgSz w:w="11906" w:h="16838" w:code="9"/>
          <w:pgMar w:top="1701" w:right="1134" w:bottom="1701" w:left="1701" w:header="851" w:footer="992" w:gutter="0"/>
          <w:cols w:space="425"/>
          <w:docGrid w:linePitch="360"/>
        </w:sectPr>
      </w:pPr>
      <w:r>
        <w:rPr>
          <w:rFonts w:hint="eastAsia"/>
        </w:rPr>
        <w:t>持續</w:t>
      </w:r>
      <w:r w:rsidR="00E80B76">
        <w:rPr>
          <w:rFonts w:hint="eastAsia"/>
        </w:rPr>
        <w:t>分析</w:t>
      </w:r>
      <w:r w:rsidR="003C345A">
        <w:rPr>
          <w:rFonts w:hint="eastAsia"/>
        </w:rPr>
        <w:t>使用</w:t>
      </w:r>
      <w:r w:rsidR="007A2EDE">
        <w:rPr>
          <w:rFonts w:hint="eastAsia"/>
        </w:rPr>
        <w:t>回饋</w:t>
      </w:r>
      <w:r>
        <w:rPr>
          <w:rFonts w:hint="eastAsia"/>
        </w:rPr>
        <w:t>得知，</w:t>
      </w:r>
      <w:r w:rsidR="00941734" w:rsidRPr="00941734">
        <w:t>許多企業在實際使用</w:t>
      </w:r>
      <w:r w:rsidR="00AF0269">
        <w:rPr>
          <w:rFonts w:hint="eastAsia"/>
        </w:rPr>
        <w:t>平台</w:t>
      </w:r>
      <w:r w:rsidR="00941734" w:rsidRPr="00941734">
        <w:t>後明顯</w:t>
      </w:r>
      <w:r w:rsidR="007263CA">
        <w:rPr>
          <w:rFonts w:hint="eastAsia"/>
        </w:rPr>
        <w:t>感覺</w:t>
      </w:r>
      <w:r w:rsidR="00941734" w:rsidRPr="00941734">
        <w:t>受益，</w:t>
      </w:r>
      <w:r w:rsidR="00B860B1">
        <w:rPr>
          <w:rFonts w:hint="eastAsia"/>
        </w:rPr>
        <w:t>例如</w:t>
      </w:r>
      <w:r w:rsidR="00E17DF2" w:rsidRPr="003568F5">
        <w:rPr>
          <w:color w:val="EE0000"/>
        </w:rPr>
        <w:t>組織內部資</w:t>
      </w:r>
      <w:r w:rsidR="00E17DF2" w:rsidRPr="00514AEC">
        <w:rPr>
          <w:color w:val="EE0000"/>
        </w:rPr>
        <w:t>訊共享、</w:t>
      </w:r>
      <w:r w:rsidR="00710AE8" w:rsidRPr="00514AEC">
        <w:rPr>
          <w:rFonts w:hint="eastAsia"/>
          <w:color w:val="EE0000"/>
        </w:rPr>
        <w:t>訂單</w:t>
      </w:r>
      <w:r w:rsidR="00FA427F" w:rsidRPr="00514AEC">
        <w:rPr>
          <w:rFonts w:hint="eastAsia"/>
          <w:color w:val="EE0000"/>
        </w:rPr>
        <w:t>追蹤管理、</w:t>
      </w:r>
      <w:r w:rsidR="00CA08C2" w:rsidRPr="00514AEC">
        <w:rPr>
          <w:rFonts w:hint="eastAsia"/>
          <w:color w:val="EE0000"/>
        </w:rPr>
        <w:t>跨時地</w:t>
      </w:r>
      <w:r w:rsidR="00C92B12" w:rsidRPr="00514AEC">
        <w:rPr>
          <w:rFonts w:hint="eastAsia"/>
          <w:color w:val="EE0000"/>
        </w:rPr>
        <w:t>布料</w:t>
      </w:r>
      <w:r w:rsidR="00CA08C2" w:rsidRPr="00514AEC">
        <w:rPr>
          <w:rFonts w:hint="eastAsia"/>
          <w:color w:val="EE0000"/>
        </w:rPr>
        <w:t>開發協作</w:t>
      </w:r>
      <w:r w:rsidR="00C92B12" w:rsidRPr="00514AEC">
        <w:rPr>
          <w:rFonts w:hint="eastAsia"/>
          <w:color w:val="EE0000"/>
        </w:rPr>
        <w:t>、</w:t>
      </w:r>
      <w:r w:rsidR="00BD7DAA" w:rsidRPr="00514AEC">
        <w:rPr>
          <w:rFonts w:hint="eastAsia"/>
          <w:color w:val="EE0000"/>
        </w:rPr>
        <w:t>產品</w:t>
      </w:r>
      <w:r w:rsidR="00E17DF2" w:rsidRPr="00514AEC">
        <w:rPr>
          <w:color w:val="EE0000"/>
        </w:rPr>
        <w:t>銷售成效</w:t>
      </w:r>
      <w:r w:rsidR="00B841B0">
        <w:rPr>
          <w:rFonts w:hint="eastAsia"/>
        </w:rPr>
        <w:t>等層面</w:t>
      </w:r>
      <w:r w:rsidR="002F347C">
        <w:rPr>
          <w:rFonts w:hint="eastAsia"/>
        </w:rPr>
        <w:t>都有</w:t>
      </w:r>
      <w:r w:rsidR="00FE3132">
        <w:rPr>
          <w:rFonts w:hint="eastAsia"/>
        </w:rPr>
        <w:t>良好回饋</w:t>
      </w:r>
      <w:r w:rsidR="00941734" w:rsidRPr="00941734">
        <w:t>，</w:t>
      </w:r>
      <w:r w:rsidR="00FC4370">
        <w:rPr>
          <w:rFonts w:hint="eastAsia"/>
        </w:rPr>
        <w:t>平台</w:t>
      </w:r>
      <w:r w:rsidR="00514AEC">
        <w:rPr>
          <w:rFonts w:hint="eastAsia"/>
        </w:rPr>
        <w:t>讓</w:t>
      </w:r>
      <w:r w:rsidR="00C01C10">
        <w:rPr>
          <w:rFonts w:hint="eastAsia"/>
        </w:rPr>
        <w:t>遠在</w:t>
      </w:r>
      <w:r w:rsidR="00FD0810">
        <w:rPr>
          <w:rFonts w:hint="eastAsia"/>
        </w:rPr>
        <w:t>歐洲的布料購買</w:t>
      </w:r>
      <w:r w:rsidR="00E6211D">
        <w:rPr>
          <w:rFonts w:hint="eastAsia"/>
        </w:rPr>
        <w:t>商</w:t>
      </w:r>
      <w:r w:rsidR="00FD0810">
        <w:rPr>
          <w:rFonts w:hint="eastAsia"/>
        </w:rPr>
        <w:t>不必等待亞洲布廠</w:t>
      </w:r>
      <w:proofErr w:type="gramStart"/>
      <w:r w:rsidR="00FD0810">
        <w:rPr>
          <w:rFonts w:hint="eastAsia"/>
        </w:rPr>
        <w:t>運送樣布</w:t>
      </w:r>
      <w:proofErr w:type="gramEnd"/>
      <w:r w:rsidR="00FD0810">
        <w:rPr>
          <w:rFonts w:hint="eastAsia"/>
        </w:rPr>
        <w:t>，直接在平台上就可以瀏覽全世界的布料；</w:t>
      </w:r>
      <w:proofErr w:type="gramStart"/>
      <w:r w:rsidR="004B191B">
        <w:rPr>
          <w:rFonts w:hint="eastAsia"/>
        </w:rPr>
        <w:t>此外，</w:t>
      </w:r>
      <w:proofErr w:type="gramEnd"/>
      <w:r w:rsidR="00F46137">
        <w:rPr>
          <w:rFonts w:hint="eastAsia"/>
        </w:rPr>
        <w:t>數位布片</w:t>
      </w:r>
      <w:r w:rsidR="00054E0C">
        <w:rPr>
          <w:rFonts w:hint="eastAsia"/>
        </w:rPr>
        <w:t>的誕生</w:t>
      </w:r>
      <w:r w:rsidR="001764F9">
        <w:rPr>
          <w:rFonts w:hint="eastAsia"/>
        </w:rPr>
        <w:t>擴大了</w:t>
      </w:r>
      <w:r w:rsidR="00F46137">
        <w:rPr>
          <w:rFonts w:hint="eastAsia"/>
        </w:rPr>
        <w:t>3D</w:t>
      </w:r>
      <w:r w:rsidR="00F46137">
        <w:rPr>
          <w:rFonts w:hint="eastAsia"/>
        </w:rPr>
        <w:t>成衣設計的應用範疇，廠商</w:t>
      </w:r>
      <w:r w:rsidR="00EA7C23">
        <w:rPr>
          <w:rFonts w:hint="eastAsia"/>
        </w:rPr>
        <w:t>可以</w:t>
      </w:r>
      <w:r w:rsidR="00F46137" w:rsidRPr="007B3813">
        <w:rPr>
          <w:rFonts w:hint="eastAsia"/>
          <w:color w:val="156082" w:themeColor="accent1"/>
        </w:rPr>
        <w:t>在生產前就先</w:t>
      </w:r>
      <w:r w:rsidR="00F46137" w:rsidRPr="007B3813">
        <w:rPr>
          <w:rFonts w:hint="eastAsia"/>
          <w:color w:val="156082" w:themeColor="accent1"/>
        </w:rPr>
        <w:t>3D</w:t>
      </w:r>
      <w:r w:rsidR="00F46137" w:rsidRPr="007B3813">
        <w:rPr>
          <w:rFonts w:hint="eastAsia"/>
          <w:color w:val="156082" w:themeColor="accent1"/>
        </w:rPr>
        <w:t>打樣</w:t>
      </w:r>
      <w:r w:rsidR="00493D75" w:rsidRPr="007B3813">
        <w:rPr>
          <w:rFonts w:hint="eastAsia"/>
          <w:color w:val="156082" w:themeColor="accent1"/>
        </w:rPr>
        <w:t>預先</w:t>
      </w:r>
      <w:r w:rsidR="00F46137" w:rsidRPr="007B3813">
        <w:rPr>
          <w:rFonts w:hint="eastAsia"/>
          <w:color w:val="156082" w:themeColor="accent1"/>
        </w:rPr>
        <w:t>檢視產品效果</w:t>
      </w:r>
      <w:r w:rsidR="00F46137">
        <w:rPr>
          <w:rFonts w:hint="eastAsia"/>
        </w:rPr>
        <w:t>，</w:t>
      </w:r>
      <w:r w:rsidR="00514AEC">
        <w:rPr>
          <w:rFonts w:hint="eastAsia"/>
          <w:color w:val="156082" w:themeColor="accent1"/>
        </w:rPr>
        <w:t>產業長期以來</w:t>
      </w:r>
      <w:r w:rsidR="00F46137" w:rsidRPr="007B3813">
        <w:rPr>
          <w:rFonts w:hint="eastAsia"/>
          <w:color w:val="156082" w:themeColor="accent1"/>
        </w:rPr>
        <w:t>高庫存與資源浪費問題能夠被改善</w:t>
      </w:r>
      <w:r w:rsidR="0034546A">
        <w:rPr>
          <w:rFonts w:hint="eastAsia"/>
          <w:color w:val="156082" w:themeColor="accent1"/>
        </w:rPr>
        <w:t>；</w:t>
      </w:r>
      <w:r w:rsidR="004F7F78">
        <w:rPr>
          <w:rFonts w:hint="eastAsia"/>
          <w:color w:val="EE0000"/>
        </w:rPr>
        <w:t>數位布片</w:t>
      </w:r>
      <w:r w:rsidR="00514AEC">
        <w:rPr>
          <w:rFonts w:hint="eastAsia"/>
          <w:color w:val="EE0000"/>
        </w:rPr>
        <w:t>更在後期成為</w:t>
      </w:r>
      <w:r w:rsidR="004F7F78">
        <w:rPr>
          <w:rFonts w:hint="eastAsia"/>
          <w:color w:val="EE0000"/>
        </w:rPr>
        <w:t>永續資料的載體，</w:t>
      </w:r>
      <w:r w:rsidR="00514AEC" w:rsidRPr="00BA3316">
        <w:rPr>
          <w:rFonts w:hint="eastAsia"/>
          <w:color w:val="156082" w:themeColor="accent1"/>
        </w:rPr>
        <w:t>若</w:t>
      </w:r>
      <w:r w:rsidR="00514AEC" w:rsidRPr="00BA3316">
        <w:rPr>
          <w:color w:val="156082" w:themeColor="accent1"/>
        </w:rPr>
        <w:t>供應商能主動</w:t>
      </w:r>
      <w:proofErr w:type="gramStart"/>
      <w:r w:rsidR="00514AEC" w:rsidRPr="00BA3316">
        <w:rPr>
          <w:color w:val="156082" w:themeColor="accent1"/>
        </w:rPr>
        <w:t>提供碳排分析</w:t>
      </w:r>
      <w:proofErr w:type="gramEnd"/>
      <w:r w:rsidR="00514AEC" w:rsidRPr="00BA3316">
        <w:rPr>
          <w:color w:val="156082" w:themeColor="accent1"/>
        </w:rPr>
        <w:t>報告，品牌自然也更傾向</w:t>
      </w:r>
      <w:r w:rsidR="00514AEC" w:rsidRPr="00BA3316">
        <w:rPr>
          <w:rFonts w:hint="eastAsia"/>
          <w:color w:val="156082" w:themeColor="accent1"/>
        </w:rPr>
        <w:t>與資訊透明可溯源、商品更環保的供應商合作</w:t>
      </w:r>
      <w:r w:rsidR="00514AEC">
        <w:rPr>
          <w:rFonts w:hint="eastAsia"/>
          <w:color w:val="156082" w:themeColor="accent1"/>
        </w:rPr>
        <w:t>，數位科技</w:t>
      </w:r>
      <w:r w:rsidR="0034546A" w:rsidRPr="00BA3316">
        <w:rPr>
          <w:rFonts w:hint="eastAsia"/>
          <w:color w:val="EE0000"/>
        </w:rPr>
        <w:t>幫助供應商</w:t>
      </w:r>
      <w:r w:rsidR="00B53BA6" w:rsidRPr="00BA3316">
        <w:rPr>
          <w:rFonts w:hint="eastAsia"/>
          <w:color w:val="EE0000"/>
        </w:rPr>
        <w:t>將永續貢獻轉化為實際的</w:t>
      </w:r>
      <w:r w:rsidR="00B725A1">
        <w:rPr>
          <w:rFonts w:hint="eastAsia"/>
          <w:color w:val="EE0000"/>
        </w:rPr>
        <w:t>銷售量</w:t>
      </w:r>
      <w:r w:rsidR="009D31A4" w:rsidRPr="00BA3316">
        <w:rPr>
          <w:rFonts w:hint="eastAsia"/>
          <w:color w:val="EE0000"/>
        </w:rPr>
        <w:t>與</w:t>
      </w:r>
      <w:r w:rsidR="00ED3787" w:rsidRPr="00BA3316">
        <w:rPr>
          <w:rFonts w:hint="eastAsia"/>
          <w:color w:val="EE0000"/>
        </w:rPr>
        <w:t>建立</w:t>
      </w:r>
      <w:r w:rsidR="00B725A1">
        <w:rPr>
          <w:rFonts w:hint="eastAsia"/>
          <w:color w:val="EE0000"/>
        </w:rPr>
        <w:t>品牌商</w:t>
      </w:r>
      <w:r w:rsidR="009D31A4" w:rsidRPr="00BA3316">
        <w:rPr>
          <w:rFonts w:hint="eastAsia"/>
          <w:color w:val="EE0000"/>
        </w:rPr>
        <w:t>信任</w:t>
      </w:r>
      <w:r w:rsidR="005F1133">
        <w:rPr>
          <w:rFonts w:hint="eastAsia"/>
        </w:rPr>
        <w:t>。</w:t>
      </w:r>
      <w:r w:rsidR="00F46137">
        <w:rPr>
          <w:rFonts w:hint="eastAsia"/>
        </w:rPr>
        <w:t>這些</w:t>
      </w:r>
      <w:r w:rsidR="00ED72D4" w:rsidRPr="007B3813">
        <w:rPr>
          <w:rFonts w:hint="eastAsia"/>
          <w:color w:val="EE0000"/>
        </w:rPr>
        <w:t>具體效益讓廠商實際的感受到科技帶來的好處</w:t>
      </w:r>
      <w:r w:rsidR="00F46137">
        <w:rPr>
          <w:rFonts w:hint="eastAsia"/>
        </w:rPr>
        <w:t>，</w:t>
      </w:r>
      <w:r w:rsidR="00BF6C93">
        <w:rPr>
          <w:rFonts w:hint="eastAsia"/>
        </w:rPr>
        <w:t>某</w:t>
      </w:r>
      <w:r w:rsidR="009F212B">
        <w:rPr>
          <w:rFonts w:hint="eastAsia"/>
        </w:rPr>
        <w:t>業者</w:t>
      </w:r>
      <w:r w:rsidR="00FE3132">
        <w:rPr>
          <w:rFonts w:hint="eastAsia"/>
        </w:rPr>
        <w:t>因而</w:t>
      </w:r>
      <w:r w:rsidR="00941734" w:rsidRPr="00941734">
        <w:t>將平台帳號數從</w:t>
      </w:r>
      <w:r w:rsidR="00941734" w:rsidRPr="00941734">
        <w:t>20</w:t>
      </w:r>
      <w:r w:rsidR="00941734" w:rsidRPr="00941734">
        <w:t>組擴增至</w:t>
      </w:r>
      <w:r w:rsidR="00941734" w:rsidRPr="00941734">
        <w:t>50</w:t>
      </w:r>
      <w:r w:rsidR="00941734" w:rsidRPr="00941734">
        <w:t>組</w:t>
      </w:r>
      <w:r w:rsidR="00AF0269">
        <w:rPr>
          <w:rFonts w:hint="eastAsia"/>
        </w:rPr>
        <w:t>，</w:t>
      </w:r>
      <w:r w:rsidR="00583064">
        <w:rPr>
          <w:rFonts w:hint="eastAsia"/>
        </w:rPr>
        <w:t>說明了</w:t>
      </w:r>
      <w:r w:rsidR="009A7D2A" w:rsidRPr="00D962D0">
        <w:rPr>
          <w:color w:val="EE0000"/>
        </w:rPr>
        <w:t>當創新措施能實際解決問題、提升效率或創造可觀價值時</w:t>
      </w:r>
      <w:r w:rsidR="009A7D2A" w:rsidRPr="009A7D2A">
        <w:t>，</w:t>
      </w:r>
      <w:r w:rsidR="00F50627" w:rsidRPr="00540A76">
        <w:rPr>
          <w:rFonts w:hint="eastAsia"/>
          <w:color w:val="156082" w:themeColor="accent1"/>
        </w:rPr>
        <w:t>產業</w:t>
      </w:r>
      <w:r w:rsidR="006C1146">
        <w:rPr>
          <w:rFonts w:hint="eastAsia"/>
          <w:color w:val="156082" w:themeColor="accent1"/>
        </w:rPr>
        <w:t>會</w:t>
      </w:r>
      <w:r w:rsidR="00F50627" w:rsidRPr="00540A76">
        <w:rPr>
          <w:rFonts w:hint="eastAsia"/>
          <w:color w:val="156082" w:themeColor="accent1"/>
        </w:rPr>
        <w:t>更願意</w:t>
      </w:r>
      <w:r w:rsidR="009A7D2A" w:rsidRPr="00540A76">
        <w:rPr>
          <w:color w:val="156082" w:themeColor="accent1"/>
        </w:rPr>
        <w:t>採</w:t>
      </w:r>
      <w:r w:rsidR="00540A76" w:rsidRPr="00540A76">
        <w:rPr>
          <w:rFonts w:hint="eastAsia"/>
          <w:color w:val="156082" w:themeColor="accent1"/>
        </w:rPr>
        <w:t>納</w:t>
      </w:r>
      <w:r w:rsidR="009A7D2A" w:rsidRPr="00540A76">
        <w:rPr>
          <w:color w:val="156082" w:themeColor="accent1"/>
        </w:rPr>
        <w:t>並持續擴大使用規模</w:t>
      </w:r>
      <w:r w:rsidR="00E84354" w:rsidRPr="00886440">
        <w:rPr>
          <w:rFonts w:hint="eastAsia"/>
          <w:color w:val="EE0000"/>
        </w:rPr>
        <w:t>，具體成果</w:t>
      </w:r>
      <w:r w:rsidR="0070104E">
        <w:rPr>
          <w:rFonts w:hint="eastAsia"/>
          <w:color w:val="EE0000"/>
        </w:rPr>
        <w:t>和</w:t>
      </w:r>
      <w:r w:rsidR="0071568C" w:rsidRPr="00886440">
        <w:rPr>
          <w:rFonts w:hint="eastAsia"/>
          <w:color w:val="EE0000"/>
        </w:rPr>
        <w:t>實際效益</w:t>
      </w:r>
      <w:r w:rsidR="00E84354" w:rsidRPr="00886440">
        <w:rPr>
          <w:rFonts w:hint="eastAsia"/>
          <w:color w:val="EE0000"/>
        </w:rPr>
        <w:t>，遠比抽象的</w:t>
      </w:r>
      <w:r w:rsidR="0028675F" w:rsidRPr="00886440">
        <w:rPr>
          <w:rFonts w:hint="eastAsia"/>
          <w:color w:val="EE0000"/>
        </w:rPr>
        <w:t>專業技術更能吸引產業注意</w:t>
      </w:r>
      <w:r w:rsidR="009A7D2A" w:rsidRPr="009A7D2A">
        <w:t>。</w:t>
      </w:r>
    </w:p>
    <w:p w14:paraId="38B2A4CD" w14:textId="5BEAF79C" w:rsidR="00573598" w:rsidRDefault="004861B7" w:rsidP="00130E29">
      <w:pPr>
        <w:pStyle w:val="affc"/>
      </w:pPr>
      <w:bookmarkStart w:id="185" w:name="_Toc202118860"/>
      <w:r>
        <w:rPr>
          <w:rFonts w:hint="eastAsia"/>
        </w:rPr>
        <w:lastRenderedPageBreak/>
        <w:t>表</w:t>
      </w:r>
      <w:r>
        <w:rPr>
          <w:rFonts w:hint="eastAsia"/>
        </w:rPr>
        <w:t xml:space="preserve"> 5.6-</w:t>
      </w:r>
      <w:r>
        <w:fldChar w:fldCharType="begin"/>
      </w:r>
      <w:r>
        <w:instrText xml:space="preserve"> </w:instrText>
      </w:r>
      <w:r>
        <w:rPr>
          <w:rFonts w:hint="eastAsia"/>
        </w:rPr>
        <w:instrText xml:space="preserve">SEQ </w:instrText>
      </w:r>
      <w:r>
        <w:rPr>
          <w:rFonts w:hint="eastAsia"/>
        </w:rPr>
        <w:instrText>表</w:instrText>
      </w:r>
      <w:r>
        <w:rPr>
          <w:rFonts w:hint="eastAsia"/>
        </w:rPr>
        <w:instrText>_5.6- \* ARABIC</w:instrText>
      </w:r>
      <w:r>
        <w:instrText xml:space="preserve"> </w:instrText>
      </w:r>
      <w:r>
        <w:fldChar w:fldCharType="separate"/>
      </w:r>
      <w:r>
        <w:rPr>
          <w:noProof/>
        </w:rPr>
        <w:t>2</w:t>
      </w:r>
      <w:r>
        <w:fldChar w:fldCharType="end"/>
      </w:r>
      <w:r w:rsidR="00573598">
        <w:rPr>
          <w:rFonts w:hint="eastAsia"/>
        </w:rPr>
        <w:t>個案</w:t>
      </w:r>
      <w:r w:rsidR="006F7B1F">
        <w:rPr>
          <w:rFonts w:hint="eastAsia"/>
        </w:rPr>
        <w:t>跨階段</w:t>
      </w:r>
      <w:r w:rsidR="004D04BC">
        <w:rPr>
          <w:rFonts w:hint="eastAsia"/>
        </w:rPr>
        <w:t>分析</w:t>
      </w:r>
      <w:r w:rsidR="0057695B">
        <w:rPr>
          <w:rFonts w:hint="eastAsia"/>
        </w:rPr>
        <w:t>表</w:t>
      </w:r>
      <w:bookmarkEnd w:id="185"/>
    </w:p>
    <w:tbl>
      <w:tblPr>
        <w:tblStyle w:val="aff1"/>
        <w:tblW w:w="13467" w:type="dxa"/>
        <w:tblInd w:w="-5" w:type="dxa"/>
        <w:tblLayout w:type="fixed"/>
        <w:tblLook w:val="04A0" w:firstRow="1" w:lastRow="0" w:firstColumn="1" w:lastColumn="0" w:noHBand="0" w:noVBand="1"/>
      </w:tblPr>
      <w:tblGrid>
        <w:gridCol w:w="567"/>
        <w:gridCol w:w="567"/>
        <w:gridCol w:w="567"/>
        <w:gridCol w:w="567"/>
        <w:gridCol w:w="2799"/>
        <w:gridCol w:w="2800"/>
        <w:gridCol w:w="2800"/>
        <w:gridCol w:w="2800"/>
      </w:tblGrid>
      <w:tr w:rsidR="00B9784E" w14:paraId="603ECE2E" w14:textId="77777777" w:rsidTr="004B56DA">
        <w:tc>
          <w:tcPr>
            <w:tcW w:w="2268" w:type="dxa"/>
            <w:gridSpan w:val="4"/>
            <w:shd w:val="clear" w:color="auto" w:fill="0E2841" w:themeFill="text2"/>
            <w:vAlign w:val="center"/>
          </w:tcPr>
          <w:p w14:paraId="0DAD280F" w14:textId="77777777" w:rsidR="00B9784E" w:rsidRDefault="00B9784E" w:rsidP="009F41D2">
            <w:pPr>
              <w:ind w:firstLineChars="0" w:firstLine="0"/>
              <w:jc w:val="center"/>
            </w:pPr>
            <w:r w:rsidRPr="008D3415">
              <w:rPr>
                <w:rFonts w:ascii="標楷體" w:hAnsi="標楷體" w:hint="eastAsia"/>
              </w:rPr>
              <w:t>理論</w:t>
            </w:r>
          </w:p>
        </w:tc>
        <w:tc>
          <w:tcPr>
            <w:tcW w:w="2799" w:type="dxa"/>
            <w:shd w:val="clear" w:color="auto" w:fill="0E2841" w:themeFill="text2"/>
            <w:vAlign w:val="center"/>
          </w:tcPr>
          <w:p w14:paraId="46E68185" w14:textId="77777777" w:rsidR="00B9784E" w:rsidRDefault="00B9784E" w:rsidP="009F41D2">
            <w:pPr>
              <w:ind w:firstLineChars="0" w:firstLine="0"/>
              <w:jc w:val="center"/>
            </w:pPr>
            <w:r w:rsidRPr="00B173CD">
              <w:rPr>
                <w:rFonts w:ascii="標楷體" w:hAnsi="標楷體" w:hint="eastAsia"/>
              </w:rPr>
              <w:t>第一階段</w:t>
            </w:r>
            <w:r>
              <w:rPr>
                <w:rFonts w:ascii="標楷體" w:hAnsi="標楷體"/>
              </w:rPr>
              <w:br/>
            </w:r>
            <w:r w:rsidRPr="00B173CD">
              <w:rPr>
                <w:rFonts w:ascii="標楷體" w:hAnsi="標楷體" w:hint="eastAsia"/>
              </w:rPr>
              <w:t>開源與協作</w:t>
            </w:r>
          </w:p>
        </w:tc>
        <w:tc>
          <w:tcPr>
            <w:tcW w:w="2800" w:type="dxa"/>
            <w:shd w:val="clear" w:color="auto" w:fill="0E2841" w:themeFill="text2"/>
            <w:vAlign w:val="center"/>
          </w:tcPr>
          <w:p w14:paraId="14039C64" w14:textId="77777777" w:rsidR="00B9784E" w:rsidRDefault="00B9784E" w:rsidP="009F41D2">
            <w:pPr>
              <w:ind w:firstLineChars="0" w:firstLine="0"/>
              <w:jc w:val="center"/>
            </w:pPr>
            <w:r w:rsidRPr="00C770A1">
              <w:rPr>
                <w:rFonts w:ascii="標楷體" w:hAnsi="標楷體" w:hint="eastAsia"/>
              </w:rPr>
              <w:t>第二階段</w:t>
            </w:r>
            <w:r>
              <w:rPr>
                <w:rFonts w:ascii="標楷體" w:hAnsi="標楷體"/>
              </w:rPr>
              <w:br/>
            </w:r>
            <w:proofErr w:type="gramStart"/>
            <w:r w:rsidRPr="00C770A1">
              <w:rPr>
                <w:rFonts w:ascii="標楷體" w:hAnsi="標楷體" w:hint="eastAsia"/>
              </w:rPr>
              <w:t>資安與</w:t>
            </w:r>
            <w:proofErr w:type="gramEnd"/>
            <w:r w:rsidRPr="00C770A1">
              <w:rPr>
                <w:rFonts w:ascii="標楷體" w:hAnsi="標楷體" w:hint="eastAsia"/>
              </w:rPr>
              <w:t>私有</w:t>
            </w:r>
          </w:p>
        </w:tc>
        <w:tc>
          <w:tcPr>
            <w:tcW w:w="2800" w:type="dxa"/>
            <w:shd w:val="clear" w:color="auto" w:fill="0E2841" w:themeFill="text2"/>
            <w:vAlign w:val="center"/>
          </w:tcPr>
          <w:p w14:paraId="69937055" w14:textId="77777777" w:rsidR="00B9784E" w:rsidRDefault="00B9784E" w:rsidP="009F41D2">
            <w:pPr>
              <w:ind w:firstLineChars="0" w:firstLine="0"/>
              <w:jc w:val="center"/>
            </w:pPr>
            <w:r>
              <w:rPr>
                <w:rFonts w:ascii="標楷體" w:hAnsi="標楷體" w:hint="eastAsia"/>
              </w:rPr>
              <w:t>第三階段</w:t>
            </w:r>
            <w:r>
              <w:rPr>
                <w:rFonts w:ascii="標楷體" w:hAnsi="標楷體"/>
              </w:rPr>
              <w:br/>
            </w:r>
            <w:r>
              <w:rPr>
                <w:rFonts w:ascii="標楷體" w:hAnsi="標楷體" w:hint="eastAsia"/>
              </w:rPr>
              <w:t>銷售與推廣</w:t>
            </w:r>
          </w:p>
        </w:tc>
        <w:tc>
          <w:tcPr>
            <w:tcW w:w="2800" w:type="dxa"/>
            <w:shd w:val="clear" w:color="auto" w:fill="0E2841" w:themeFill="text2"/>
            <w:vAlign w:val="center"/>
          </w:tcPr>
          <w:p w14:paraId="58495C12" w14:textId="77777777" w:rsidR="00B9784E" w:rsidRDefault="00B9784E" w:rsidP="009F41D2">
            <w:pPr>
              <w:ind w:firstLineChars="0" w:firstLine="0"/>
              <w:jc w:val="center"/>
            </w:pPr>
            <w:r>
              <w:rPr>
                <w:rFonts w:ascii="標楷體" w:hAnsi="標楷體" w:hint="eastAsia"/>
              </w:rPr>
              <w:t>第四階段</w:t>
            </w:r>
            <w:r>
              <w:rPr>
                <w:rFonts w:ascii="標楷體" w:hAnsi="標楷體"/>
              </w:rPr>
              <w:br/>
            </w:r>
            <w:r>
              <w:rPr>
                <w:rFonts w:ascii="標楷體" w:hAnsi="標楷體" w:hint="eastAsia"/>
              </w:rPr>
              <w:t>多元新應用</w:t>
            </w:r>
          </w:p>
        </w:tc>
      </w:tr>
      <w:tr w:rsidR="004F0984" w14:paraId="7C80FB5D" w14:textId="77777777" w:rsidTr="00EA444E">
        <w:trPr>
          <w:cantSplit/>
          <w:trHeight w:val="737"/>
        </w:trPr>
        <w:tc>
          <w:tcPr>
            <w:tcW w:w="567" w:type="dxa"/>
            <w:vMerge w:val="restart"/>
            <w:shd w:val="clear" w:color="auto" w:fill="215E99" w:themeFill="text2" w:themeFillTint="BF"/>
            <w:textDirection w:val="tbRlV"/>
            <w:vAlign w:val="center"/>
          </w:tcPr>
          <w:p w14:paraId="6478A6FB" w14:textId="77777777" w:rsidR="004F0984" w:rsidRDefault="004F0984" w:rsidP="009F41D2">
            <w:pPr>
              <w:ind w:left="113" w:right="113" w:firstLineChars="0" w:firstLine="0"/>
              <w:jc w:val="center"/>
            </w:pPr>
            <w:r w:rsidRPr="005A2DD7">
              <w:rPr>
                <w:rFonts w:hint="eastAsia"/>
                <w:color w:val="FFFFFF" w:themeColor="background1"/>
              </w:rPr>
              <w:t>制定</w:t>
            </w:r>
          </w:p>
        </w:tc>
        <w:tc>
          <w:tcPr>
            <w:tcW w:w="567" w:type="dxa"/>
            <w:vMerge w:val="restart"/>
            <w:shd w:val="clear" w:color="auto" w:fill="4C94D8" w:themeFill="text2" w:themeFillTint="80"/>
            <w:textDirection w:val="tbRlV"/>
            <w:vAlign w:val="center"/>
          </w:tcPr>
          <w:p w14:paraId="03AAD716" w14:textId="77777777" w:rsidR="004F0984" w:rsidRDefault="004F0984" w:rsidP="009F41D2">
            <w:pPr>
              <w:ind w:left="113" w:right="113" w:firstLineChars="0" w:firstLine="0"/>
              <w:jc w:val="center"/>
            </w:pPr>
            <w:r>
              <w:rPr>
                <w:rFonts w:hint="eastAsia"/>
              </w:rPr>
              <w:t>認知</w:t>
            </w:r>
          </w:p>
        </w:tc>
        <w:tc>
          <w:tcPr>
            <w:tcW w:w="1134" w:type="dxa"/>
            <w:gridSpan w:val="2"/>
            <w:vMerge w:val="restart"/>
            <w:shd w:val="clear" w:color="auto" w:fill="C1E4F5" w:themeFill="accent1" w:themeFillTint="33"/>
            <w:textDirection w:val="tbRlV"/>
            <w:vAlign w:val="center"/>
          </w:tcPr>
          <w:p w14:paraId="4C0A09AF" w14:textId="77777777" w:rsidR="004F0984" w:rsidRDefault="004F0984" w:rsidP="009F41D2">
            <w:pPr>
              <w:ind w:left="113" w:right="113" w:firstLineChars="0" w:firstLine="0"/>
              <w:jc w:val="center"/>
            </w:pPr>
            <w:r w:rsidRPr="008D3415">
              <w:rPr>
                <w:rFonts w:ascii="標楷體" w:hAnsi="標楷體" w:hint="eastAsia"/>
              </w:rPr>
              <w:t>產業需求</w:t>
            </w:r>
          </w:p>
        </w:tc>
        <w:tc>
          <w:tcPr>
            <w:tcW w:w="2799" w:type="dxa"/>
          </w:tcPr>
          <w:p w14:paraId="3E0F676E" w14:textId="44DE1B07" w:rsidR="004F0984" w:rsidRDefault="00A95ABC" w:rsidP="00A7492C">
            <w:pPr>
              <w:pStyle w:val="151"/>
            </w:pPr>
            <w:r w:rsidRPr="00A95ABC">
              <w:rPr>
                <w:rFonts w:hint="eastAsia"/>
              </w:rPr>
              <w:t>布料搜尋與管理瓶頸，人員</w:t>
            </w:r>
            <w:r w:rsidR="005032F3">
              <w:rPr>
                <w:rFonts w:hint="eastAsia"/>
              </w:rPr>
              <w:t>作業</w:t>
            </w:r>
            <w:r w:rsidR="00F846F3">
              <w:rPr>
                <w:rFonts w:hint="eastAsia"/>
              </w:rPr>
              <w:t>使</w:t>
            </w:r>
            <w:r w:rsidRPr="00A95ABC">
              <w:rPr>
                <w:rFonts w:hint="eastAsia"/>
              </w:rPr>
              <w:t>知識無法轉移。</w:t>
            </w:r>
            <w:r w:rsidR="004F0984">
              <w:br/>
            </w:r>
            <w:r w:rsidR="00430240">
              <w:rPr>
                <w:rFonts w:hint="eastAsia"/>
              </w:rPr>
              <w:t>供應鏈溝通斷層，產業面臨交期長、高庫存問題</w:t>
            </w:r>
            <w:r w:rsidR="0061629E" w:rsidRPr="0061629E">
              <w:rPr>
                <w:rFonts w:hint="eastAsia"/>
              </w:rPr>
              <w:t>。</w:t>
            </w:r>
          </w:p>
          <w:p w14:paraId="38225C3C" w14:textId="66BC5F97" w:rsidR="00430240" w:rsidRPr="00430240" w:rsidRDefault="00430240" w:rsidP="00A7492C">
            <w:pPr>
              <w:pStyle w:val="151"/>
            </w:pPr>
            <w:r>
              <w:rPr>
                <w:rFonts w:hint="eastAsia"/>
              </w:rPr>
              <w:t>第三方服務無法</w:t>
            </w:r>
            <w:r w:rsidR="00602377">
              <w:rPr>
                <w:rFonts w:hint="eastAsia"/>
              </w:rPr>
              <w:t>滿足</w:t>
            </w:r>
            <w:r w:rsidR="001602AF">
              <w:rPr>
                <w:rFonts w:hint="eastAsia"/>
              </w:rPr>
              <w:t>產業</w:t>
            </w:r>
            <w:r>
              <w:rPr>
                <w:rFonts w:hint="eastAsia"/>
              </w:rPr>
              <w:t>需求，需要簡單高效的數位化技術。</w:t>
            </w:r>
          </w:p>
        </w:tc>
        <w:tc>
          <w:tcPr>
            <w:tcW w:w="2800" w:type="dxa"/>
          </w:tcPr>
          <w:p w14:paraId="19394596" w14:textId="2987AF99" w:rsidR="004F0984" w:rsidRPr="00C30AD7" w:rsidRDefault="00367733" w:rsidP="006332B0">
            <w:pPr>
              <w:pStyle w:val="151"/>
            </w:pPr>
            <w:proofErr w:type="gramStart"/>
            <w:r w:rsidRPr="00367733">
              <w:rPr>
                <w:rFonts w:hint="eastAsia"/>
              </w:rPr>
              <w:t>疫情使</w:t>
            </w:r>
            <w:proofErr w:type="gramEnd"/>
            <w:r w:rsidRPr="00367733">
              <w:rPr>
                <w:rFonts w:hint="eastAsia"/>
              </w:rPr>
              <w:t>運輸受阻、</w:t>
            </w:r>
            <w:proofErr w:type="gramStart"/>
            <w:r w:rsidRPr="00367733">
              <w:rPr>
                <w:rFonts w:hint="eastAsia"/>
              </w:rPr>
              <w:t>樣布無法</w:t>
            </w:r>
            <w:proofErr w:type="gramEnd"/>
            <w:r w:rsidRPr="00367733">
              <w:rPr>
                <w:rFonts w:hint="eastAsia"/>
              </w:rPr>
              <w:t>出口，才強勢推動轉型需求</w:t>
            </w:r>
            <w:r w:rsidR="004E4FD2">
              <w:rPr>
                <w:rFonts w:hint="eastAsia"/>
              </w:rPr>
              <w:t>。</w:t>
            </w:r>
            <w:r w:rsidR="004F0984">
              <w:br/>
            </w:r>
            <w:r w:rsidR="004F0984" w:rsidRPr="00C30AD7">
              <w:rPr>
                <w:rFonts w:hint="eastAsia"/>
              </w:rPr>
              <w:t>產業需要私有雲管理</w:t>
            </w:r>
            <w:r w:rsidR="008576C0">
              <w:rPr>
                <w:rFonts w:hint="eastAsia"/>
              </w:rPr>
              <w:t>資產</w:t>
            </w:r>
            <w:r w:rsidR="004F0984" w:rsidRPr="00C30AD7">
              <w:rPr>
                <w:rFonts w:hint="eastAsia"/>
              </w:rPr>
              <w:t>，自主管控資料安全</w:t>
            </w:r>
            <w:r w:rsidR="004F0984">
              <w:rPr>
                <w:rFonts w:hint="eastAsia"/>
              </w:rPr>
              <w:t>。</w:t>
            </w:r>
          </w:p>
        </w:tc>
        <w:tc>
          <w:tcPr>
            <w:tcW w:w="2800" w:type="dxa"/>
          </w:tcPr>
          <w:p w14:paraId="3F615F74" w14:textId="77777777" w:rsidR="002F1C3B" w:rsidRDefault="004F0984" w:rsidP="00A7492C">
            <w:pPr>
              <w:pStyle w:val="151"/>
            </w:pPr>
            <w:r w:rsidRPr="00C30AD7">
              <w:t>一貫廠的數位化轉型需求</w:t>
            </w:r>
            <w:r>
              <w:rPr>
                <w:rFonts w:hint="eastAsia"/>
              </w:rPr>
              <w:t>，</w:t>
            </w:r>
            <w:r w:rsidRPr="00C30AD7">
              <w:t>從</w:t>
            </w:r>
            <w:r w:rsidR="0023380A">
              <w:rPr>
                <w:rFonts w:hint="eastAsia"/>
              </w:rPr>
              <w:t>生產</w:t>
            </w:r>
            <w:r w:rsidRPr="00C30AD7">
              <w:t>製造延伸至銷售推廣</w:t>
            </w:r>
            <w:r w:rsidR="002F1C3B">
              <w:rPr>
                <w:rFonts w:hint="eastAsia"/>
              </w:rPr>
              <w:t>。</w:t>
            </w:r>
          </w:p>
          <w:p w14:paraId="452F5286" w14:textId="738884D9" w:rsidR="004F0984" w:rsidRPr="00C30AD7" w:rsidRDefault="004F0984" w:rsidP="00A7492C">
            <w:pPr>
              <w:pStyle w:val="151"/>
            </w:pPr>
            <w:r w:rsidRPr="00C30AD7">
              <w:t>從賣</w:t>
            </w:r>
            <w:r w:rsidR="008642B6">
              <w:rPr>
                <w:rFonts w:hint="eastAsia"/>
              </w:rPr>
              <w:t>出去</w:t>
            </w:r>
            <w:r w:rsidRPr="00C30AD7">
              <w:t>的角度思考</w:t>
            </w:r>
            <w:r w:rsidR="002F1C3B">
              <w:rPr>
                <w:rFonts w:hint="eastAsia"/>
              </w:rPr>
              <w:t>，</w:t>
            </w:r>
            <w:r w:rsidRPr="00C30AD7">
              <w:t>供應商推動數位化的核心是銷售</w:t>
            </w:r>
            <w:r>
              <w:rPr>
                <w:rFonts w:hint="eastAsia"/>
              </w:rPr>
              <w:t>。</w:t>
            </w:r>
          </w:p>
        </w:tc>
        <w:tc>
          <w:tcPr>
            <w:tcW w:w="2800" w:type="dxa"/>
          </w:tcPr>
          <w:p w14:paraId="437DC003" w14:textId="0EFF98EA" w:rsidR="004F0984" w:rsidRPr="00C30AD7" w:rsidRDefault="004F0984" w:rsidP="00A7492C">
            <w:pPr>
              <w:pStyle w:val="151"/>
            </w:pPr>
            <w:r w:rsidRPr="00C30AD7">
              <w:t>國際趨勢與法規推動永續目標</w:t>
            </w:r>
            <w:r>
              <w:rPr>
                <w:rFonts w:hint="eastAsia"/>
              </w:rPr>
              <w:t>。</w:t>
            </w:r>
            <w:r>
              <w:br/>
            </w:r>
            <w:r w:rsidR="00800AFE">
              <w:rPr>
                <w:rFonts w:hint="eastAsia"/>
              </w:rPr>
              <w:t>品牌要求產品</w:t>
            </w:r>
            <w:r w:rsidRPr="00C30AD7">
              <w:t>碳足跡控管與生產前</w:t>
            </w:r>
            <w:r w:rsidR="00920789">
              <w:rPr>
                <w:rFonts w:hint="eastAsia"/>
              </w:rPr>
              <w:t>能提前</w:t>
            </w:r>
            <w:r w:rsidRPr="00C30AD7">
              <w:t>控制成本</w:t>
            </w:r>
            <w:r>
              <w:rPr>
                <w:rFonts w:hint="eastAsia"/>
              </w:rPr>
              <w:t>。</w:t>
            </w:r>
          </w:p>
        </w:tc>
      </w:tr>
      <w:tr w:rsidR="00E35BB4" w14:paraId="5DA157FC" w14:textId="77777777" w:rsidTr="00A56248">
        <w:trPr>
          <w:cantSplit/>
          <w:trHeight w:val="437"/>
        </w:trPr>
        <w:tc>
          <w:tcPr>
            <w:tcW w:w="567" w:type="dxa"/>
            <w:vMerge/>
            <w:shd w:val="clear" w:color="auto" w:fill="215E99" w:themeFill="text2" w:themeFillTint="BF"/>
            <w:textDirection w:val="tbRlV"/>
            <w:vAlign w:val="center"/>
          </w:tcPr>
          <w:p w14:paraId="1B19F59C" w14:textId="77777777" w:rsidR="00E35BB4" w:rsidRDefault="00E35BB4" w:rsidP="009F41D2">
            <w:pPr>
              <w:ind w:left="113" w:right="113" w:firstLineChars="0" w:firstLine="0"/>
              <w:jc w:val="center"/>
            </w:pPr>
          </w:p>
        </w:tc>
        <w:tc>
          <w:tcPr>
            <w:tcW w:w="567" w:type="dxa"/>
            <w:vMerge/>
            <w:shd w:val="clear" w:color="auto" w:fill="4C94D8" w:themeFill="text2" w:themeFillTint="80"/>
            <w:textDirection w:val="tbRlV"/>
            <w:vAlign w:val="center"/>
          </w:tcPr>
          <w:p w14:paraId="4DF0294E" w14:textId="77777777" w:rsidR="00E35BB4" w:rsidRDefault="00E35BB4"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116D61B1" w14:textId="161C7AFC" w:rsidR="00E35BB4" w:rsidRPr="008D3415" w:rsidRDefault="00E35BB4"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6D6FBF04" w14:textId="301FDDC9" w:rsidR="00E35BB4" w:rsidRPr="00E925A8" w:rsidRDefault="00E35BB4" w:rsidP="00DD30B4">
            <w:pPr>
              <w:pStyle w:val="151"/>
              <w:rPr>
                <w:color w:val="auto"/>
              </w:rPr>
            </w:pPr>
            <w:commentRangeStart w:id="186"/>
            <w:r w:rsidRPr="007F724F">
              <w:rPr>
                <w:rFonts w:ascii="標楷體" w:hAnsi="標楷體" w:hint="eastAsia"/>
                <w:color w:val="auto"/>
              </w:rPr>
              <w:t>命題</w:t>
            </w:r>
            <w:commentRangeEnd w:id="186"/>
            <w:r w:rsidR="00572831">
              <w:rPr>
                <w:rStyle w:val="af7"/>
                <w:color w:val="auto"/>
              </w:rPr>
              <w:commentReference w:id="186"/>
            </w:r>
            <w:r>
              <w:rPr>
                <w:rFonts w:ascii="標楷體" w:hAnsi="標楷體" w:hint="eastAsia"/>
                <w:color w:val="auto"/>
              </w:rPr>
              <w:t>：</w:t>
            </w:r>
            <w:r w:rsidR="00E925A8" w:rsidRPr="00E925A8">
              <w:rPr>
                <w:rFonts w:ascii="標楷體" w:hAnsi="標楷體" w:hint="eastAsia"/>
                <w:color w:val="auto"/>
              </w:rPr>
              <w:t>痛點驅動的漸進式轉型需求，</w:t>
            </w:r>
            <w:proofErr w:type="gramStart"/>
            <w:r w:rsidR="00E925A8" w:rsidRPr="00E925A8">
              <w:rPr>
                <w:rFonts w:ascii="標楷體" w:hAnsi="標楷體" w:hint="eastAsia"/>
                <w:color w:val="auto"/>
              </w:rPr>
              <w:t>傳產因</w:t>
            </w:r>
            <w:proofErr w:type="gramEnd"/>
            <w:r w:rsidR="00E925A8" w:rsidRPr="00E925A8">
              <w:rPr>
                <w:rFonts w:ascii="標楷體" w:hAnsi="標楷體" w:hint="eastAsia"/>
                <w:color w:val="auto"/>
              </w:rPr>
              <w:t>文化慣性而被動式創新</w:t>
            </w:r>
            <w:r w:rsidR="005C6A35">
              <w:rPr>
                <w:rFonts w:ascii="標楷體" w:hAnsi="標楷體" w:hint="eastAsia"/>
                <w:color w:val="auto"/>
              </w:rPr>
              <w:t>。</w:t>
            </w:r>
          </w:p>
        </w:tc>
      </w:tr>
      <w:tr w:rsidR="004F0984" w14:paraId="45EB9174" w14:textId="77777777" w:rsidTr="00E508A8">
        <w:tc>
          <w:tcPr>
            <w:tcW w:w="567" w:type="dxa"/>
            <w:vMerge/>
            <w:shd w:val="clear" w:color="auto" w:fill="215E99" w:themeFill="text2" w:themeFillTint="BF"/>
            <w:textDirection w:val="tbRlV"/>
            <w:vAlign w:val="center"/>
          </w:tcPr>
          <w:p w14:paraId="7B381279" w14:textId="77777777" w:rsidR="004F0984" w:rsidRDefault="004F0984" w:rsidP="009F41D2">
            <w:pPr>
              <w:ind w:left="113" w:right="113" w:firstLineChars="0" w:firstLine="0"/>
              <w:jc w:val="center"/>
            </w:pPr>
          </w:p>
        </w:tc>
        <w:tc>
          <w:tcPr>
            <w:tcW w:w="567" w:type="dxa"/>
            <w:vMerge/>
            <w:tcBorders>
              <w:bottom w:val="nil"/>
            </w:tcBorders>
            <w:shd w:val="clear" w:color="auto" w:fill="4C94D8" w:themeFill="text2" w:themeFillTint="80"/>
            <w:textDirection w:val="tbRlV"/>
            <w:vAlign w:val="center"/>
          </w:tcPr>
          <w:p w14:paraId="3129972E" w14:textId="77777777" w:rsidR="004F0984" w:rsidRDefault="004F0984" w:rsidP="009F41D2">
            <w:pPr>
              <w:ind w:left="113" w:right="113" w:firstLineChars="0" w:firstLine="0"/>
              <w:jc w:val="center"/>
            </w:pPr>
          </w:p>
        </w:tc>
        <w:tc>
          <w:tcPr>
            <w:tcW w:w="1134" w:type="dxa"/>
            <w:gridSpan w:val="2"/>
            <w:vMerge w:val="restart"/>
            <w:shd w:val="clear" w:color="auto" w:fill="C1E4F5" w:themeFill="accent1" w:themeFillTint="33"/>
            <w:textDirection w:val="tbRlV"/>
            <w:vAlign w:val="center"/>
          </w:tcPr>
          <w:p w14:paraId="239996DB" w14:textId="77777777" w:rsidR="004F0984" w:rsidRDefault="004F0984" w:rsidP="009F41D2">
            <w:pPr>
              <w:ind w:left="113" w:right="113" w:firstLineChars="0" w:firstLine="0"/>
              <w:jc w:val="center"/>
            </w:pPr>
            <w:r w:rsidRPr="008D3415">
              <w:rPr>
                <w:rFonts w:ascii="標楷體" w:hAnsi="標楷體" w:hint="eastAsia"/>
              </w:rPr>
              <w:t>企業能力</w:t>
            </w:r>
          </w:p>
        </w:tc>
        <w:tc>
          <w:tcPr>
            <w:tcW w:w="2799" w:type="dxa"/>
          </w:tcPr>
          <w:p w14:paraId="563D0C8D" w14:textId="29F29387" w:rsidR="004F0984" w:rsidRPr="00C30AD7" w:rsidRDefault="00EF487D" w:rsidP="00A7492C">
            <w:pPr>
              <w:pStyle w:val="151"/>
            </w:pPr>
            <w:r w:rsidRPr="00EF487D">
              <w:rPr>
                <w:rFonts w:hint="eastAsia"/>
              </w:rPr>
              <w:t>經營策略：痛點出發，傳統貿易商的數位轉向，開發簡單、方便、快速創新技術</w:t>
            </w:r>
            <w:r w:rsidR="00CF5E2D">
              <w:rPr>
                <w:rFonts w:hint="eastAsia"/>
              </w:rPr>
              <w:t>。</w:t>
            </w:r>
            <w:r w:rsidR="004F0984">
              <w:br/>
            </w:r>
            <w:r w:rsidR="004F0984" w:rsidRPr="00C30AD7">
              <w:t>資源整合與分配</w:t>
            </w:r>
            <w:r w:rsidR="004F0984" w:rsidRPr="00C30AD7">
              <w:rPr>
                <w:rFonts w:hint="eastAsia"/>
              </w:rPr>
              <w:t>：</w:t>
            </w:r>
            <w:r w:rsidR="00655E7F">
              <w:rPr>
                <w:rFonts w:hint="eastAsia"/>
              </w:rPr>
              <w:t>既有資源、</w:t>
            </w:r>
            <w:r w:rsidR="004F0984" w:rsidRPr="00C30AD7">
              <w:t>技術</w:t>
            </w:r>
            <w:r w:rsidR="0004740F">
              <w:rPr>
                <w:rFonts w:hint="eastAsia"/>
              </w:rPr>
              <w:t>、從業</w:t>
            </w:r>
            <w:r w:rsidR="004F0984" w:rsidRPr="00C30AD7">
              <w:t>經驗，</w:t>
            </w:r>
            <w:r w:rsidR="004F0984" w:rsidRPr="00C30AD7">
              <w:rPr>
                <w:rFonts w:hint="eastAsia"/>
              </w:rPr>
              <w:t>開發</w:t>
            </w:r>
            <w:r w:rsidR="005F4250">
              <w:rPr>
                <w:rFonts w:hint="eastAsia"/>
              </w:rPr>
              <w:t>掃描技術與</w:t>
            </w:r>
            <w:r w:rsidR="004F0984" w:rsidRPr="00C30AD7">
              <w:rPr>
                <w:rFonts w:hint="eastAsia"/>
              </w:rPr>
              <w:t>協作平台。</w:t>
            </w:r>
          </w:p>
        </w:tc>
        <w:tc>
          <w:tcPr>
            <w:tcW w:w="2800" w:type="dxa"/>
          </w:tcPr>
          <w:p w14:paraId="2FBC00A9" w14:textId="4F85E29A" w:rsidR="0088357D" w:rsidRPr="00367733" w:rsidRDefault="004F0984" w:rsidP="00367733">
            <w:pPr>
              <w:pStyle w:val="151"/>
            </w:pPr>
            <w:r w:rsidRPr="00367733">
              <w:rPr>
                <w:rFonts w:hint="eastAsia"/>
              </w:rPr>
              <w:t>經營策略：</w:t>
            </w:r>
            <w:r w:rsidR="00B20864" w:rsidRPr="00367733">
              <w:rPr>
                <w:rFonts w:hint="eastAsia"/>
              </w:rPr>
              <w:t>平台</w:t>
            </w:r>
            <w:r w:rsidR="0088357D" w:rsidRPr="00367733">
              <w:rPr>
                <w:rFonts w:hint="eastAsia"/>
              </w:rPr>
              <w:t>轉向自主控制，階梯式訂閱服務</w:t>
            </w:r>
            <w:r w:rsidR="003F4355" w:rsidRPr="00367733">
              <w:rPr>
                <w:rFonts w:hint="eastAsia"/>
              </w:rPr>
              <w:t>加速中小企業轉型</w:t>
            </w:r>
            <w:r w:rsidR="0088357D" w:rsidRPr="00367733">
              <w:rPr>
                <w:rFonts w:hint="eastAsia"/>
              </w:rPr>
              <w:t>。</w:t>
            </w:r>
          </w:p>
          <w:p w14:paraId="7F175183" w14:textId="2FFA4C6C" w:rsidR="004F0984" w:rsidRPr="00C30AD7" w:rsidRDefault="004F0984" w:rsidP="00A7492C">
            <w:pPr>
              <w:pStyle w:val="151"/>
            </w:pPr>
            <w:r w:rsidRPr="00C30AD7">
              <w:rPr>
                <w:rFonts w:hint="eastAsia"/>
              </w:rPr>
              <w:t>資源整合與</w:t>
            </w:r>
            <w:r>
              <w:rPr>
                <w:rFonts w:hint="eastAsia"/>
              </w:rPr>
              <w:t>分配</w:t>
            </w:r>
            <w:r w:rsidRPr="00C30AD7">
              <w:rPr>
                <w:rFonts w:hint="eastAsia"/>
              </w:rPr>
              <w:t>：基於初代平台基礎與使用者回饋，建構私有平台架構</w:t>
            </w:r>
            <w:r>
              <w:rPr>
                <w:rFonts w:hint="eastAsia"/>
              </w:rPr>
              <w:t>。</w:t>
            </w:r>
          </w:p>
        </w:tc>
        <w:tc>
          <w:tcPr>
            <w:tcW w:w="2800" w:type="dxa"/>
          </w:tcPr>
          <w:p w14:paraId="3C9F1C0E" w14:textId="1356172A" w:rsidR="004F0984" w:rsidRPr="00C30AD7" w:rsidRDefault="004F0984" w:rsidP="00A7492C">
            <w:pPr>
              <w:pStyle w:val="151"/>
            </w:pPr>
            <w:r w:rsidRPr="00C30AD7">
              <w:t>經營策略：捕捉產業需求，</w:t>
            </w:r>
            <w:r w:rsidR="006962E6">
              <w:rPr>
                <w:rFonts w:hint="eastAsia"/>
              </w:rPr>
              <w:t>區別</w:t>
            </w:r>
            <w:r w:rsidRPr="00C30AD7">
              <w:t>使用者</w:t>
            </w:r>
            <w:r>
              <w:rPr>
                <w:rFonts w:hint="eastAsia"/>
              </w:rPr>
              <w:t>特</w:t>
            </w:r>
            <w:r w:rsidRPr="00C30AD7">
              <w:t>性開發差異化產品線</w:t>
            </w:r>
            <w:r>
              <w:rPr>
                <w:rFonts w:hint="eastAsia"/>
              </w:rPr>
              <w:t>。</w:t>
            </w:r>
            <w:r>
              <w:br/>
            </w:r>
            <w:r w:rsidRPr="00E328D7">
              <w:rPr>
                <w:color w:val="auto"/>
              </w:rPr>
              <w:t>資源整合與</w:t>
            </w:r>
            <w:r w:rsidRPr="00E328D7">
              <w:rPr>
                <w:rFonts w:hint="eastAsia"/>
                <w:color w:val="auto"/>
              </w:rPr>
              <w:t>分</w:t>
            </w:r>
            <w:r w:rsidRPr="00E328D7">
              <w:rPr>
                <w:color w:val="auto"/>
              </w:rPr>
              <w:t>配：</w:t>
            </w:r>
            <w:r w:rsidR="00A0010F" w:rsidRPr="00E328D7">
              <w:rPr>
                <w:rFonts w:hint="eastAsia"/>
                <w:color w:val="auto"/>
              </w:rPr>
              <w:t>既有</w:t>
            </w:r>
            <w:r w:rsidR="00A0010F" w:rsidRPr="00E328D7">
              <w:rPr>
                <w:rFonts w:hint="eastAsia"/>
                <w:color w:val="auto"/>
              </w:rPr>
              <w:t>AI</w:t>
            </w:r>
            <w:r w:rsidR="00A0010F" w:rsidRPr="00E328D7">
              <w:rPr>
                <w:rFonts w:hint="eastAsia"/>
                <w:color w:val="auto"/>
              </w:rPr>
              <w:t>掃描技術與數位布片檔案</w:t>
            </w:r>
            <w:r w:rsidR="001229EC" w:rsidRPr="00E328D7">
              <w:rPr>
                <w:rFonts w:hint="eastAsia"/>
                <w:color w:val="auto"/>
              </w:rPr>
              <w:t>開發新產品，</w:t>
            </w:r>
            <w:r w:rsidR="00A0010F" w:rsidRPr="00E328D7">
              <w:rPr>
                <w:rFonts w:hint="eastAsia"/>
                <w:color w:val="auto"/>
              </w:rPr>
              <w:t>快速回應銷售需求</w:t>
            </w:r>
            <w:r w:rsidRPr="00E328D7">
              <w:rPr>
                <w:rFonts w:hint="eastAsia"/>
                <w:color w:val="auto"/>
              </w:rPr>
              <w:t>。</w:t>
            </w:r>
          </w:p>
        </w:tc>
        <w:tc>
          <w:tcPr>
            <w:tcW w:w="2800" w:type="dxa"/>
          </w:tcPr>
          <w:p w14:paraId="3F041C87" w14:textId="6EC81312" w:rsidR="004F0984" w:rsidRPr="00C30AD7" w:rsidRDefault="004F0984" w:rsidP="00A7492C">
            <w:pPr>
              <w:pStyle w:val="151"/>
            </w:pPr>
            <w:r w:rsidRPr="00C30AD7">
              <w:t>經營策略：網站改版，調整與客戶溝通語言、回應</w:t>
            </w:r>
            <w:proofErr w:type="gramStart"/>
            <w:r w:rsidRPr="00C30AD7">
              <w:t>永續等新興</w:t>
            </w:r>
            <w:proofErr w:type="gramEnd"/>
            <w:r w:rsidRPr="00C30AD7">
              <w:t>需求</w:t>
            </w:r>
            <w:r>
              <w:rPr>
                <w:rFonts w:hint="eastAsia"/>
              </w:rPr>
              <w:t>。</w:t>
            </w:r>
            <w:r>
              <w:br/>
            </w:r>
            <w:r w:rsidRPr="00C30AD7">
              <w:t>資源整合與</w:t>
            </w:r>
            <w:r>
              <w:rPr>
                <w:rFonts w:hint="eastAsia"/>
              </w:rPr>
              <w:t>分</w:t>
            </w:r>
            <w:r w:rsidRPr="00C30AD7">
              <w:t>配：串接外部專業資源，</w:t>
            </w:r>
            <w:r w:rsidR="00916A68" w:rsidRPr="00FE6898">
              <w:t>擴展</w:t>
            </w:r>
            <w:r w:rsidR="00916A68">
              <w:rPr>
                <w:rFonts w:hint="eastAsia"/>
              </w:rPr>
              <w:t>永續服務</w:t>
            </w:r>
            <w:r>
              <w:rPr>
                <w:rFonts w:hint="eastAsia"/>
              </w:rPr>
              <w:t>。</w:t>
            </w:r>
          </w:p>
        </w:tc>
      </w:tr>
      <w:tr w:rsidR="006C4B27" w14:paraId="0FF0B2C5" w14:textId="77777777" w:rsidTr="00202392">
        <w:tc>
          <w:tcPr>
            <w:tcW w:w="567" w:type="dxa"/>
            <w:vMerge/>
            <w:shd w:val="clear" w:color="auto" w:fill="215E99" w:themeFill="text2" w:themeFillTint="BF"/>
            <w:textDirection w:val="tbRlV"/>
            <w:vAlign w:val="center"/>
          </w:tcPr>
          <w:p w14:paraId="60C14EF7" w14:textId="77777777" w:rsidR="006C4B27" w:rsidRDefault="006C4B27" w:rsidP="009F41D2">
            <w:pPr>
              <w:ind w:left="113" w:right="113" w:firstLineChars="0" w:firstLine="0"/>
              <w:jc w:val="center"/>
            </w:pPr>
          </w:p>
        </w:tc>
        <w:tc>
          <w:tcPr>
            <w:tcW w:w="567" w:type="dxa"/>
            <w:tcBorders>
              <w:top w:val="nil"/>
            </w:tcBorders>
            <w:shd w:val="clear" w:color="auto" w:fill="4C94D8" w:themeFill="text2" w:themeFillTint="80"/>
            <w:textDirection w:val="tbRlV"/>
            <w:vAlign w:val="center"/>
          </w:tcPr>
          <w:p w14:paraId="72FF50A4" w14:textId="77777777" w:rsidR="006C4B27" w:rsidRDefault="006C4B27"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47C58788" w14:textId="77777777" w:rsidR="006C4B27" w:rsidRPr="008D3415" w:rsidRDefault="006C4B27"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1E55B304" w14:textId="32F999FF" w:rsidR="006C4B27" w:rsidRPr="00C30AD7" w:rsidRDefault="006C4B27" w:rsidP="00DD30B4">
            <w:pPr>
              <w:pStyle w:val="151"/>
              <w:jc w:val="left"/>
            </w:pPr>
            <w:commentRangeStart w:id="187"/>
            <w:r>
              <w:rPr>
                <w:rFonts w:hint="eastAsia"/>
              </w:rPr>
              <w:t>命題</w:t>
            </w:r>
            <w:commentRangeEnd w:id="187"/>
            <w:r w:rsidR="00B37CC5">
              <w:rPr>
                <w:rStyle w:val="af7"/>
                <w:color w:val="auto"/>
              </w:rPr>
              <w:commentReference w:id="187"/>
            </w:r>
            <w:r>
              <w:rPr>
                <w:rFonts w:hint="eastAsia"/>
              </w:rPr>
              <w:t>：</w:t>
            </w:r>
            <w:r w:rsidR="00B15AD4" w:rsidRPr="00B15AD4">
              <w:rPr>
                <w:rFonts w:hint="eastAsia"/>
              </w:rPr>
              <w:t>為快速</w:t>
            </w:r>
            <w:r w:rsidR="00DD58A4">
              <w:rPr>
                <w:rFonts w:hint="eastAsia"/>
              </w:rPr>
              <w:t>回應產業</w:t>
            </w:r>
            <w:r w:rsidR="00C45D83">
              <w:rPr>
                <w:rFonts w:hint="eastAsia"/>
              </w:rPr>
              <w:t>並</w:t>
            </w:r>
            <w:r w:rsidR="00DD58A4">
              <w:rPr>
                <w:rFonts w:hint="eastAsia"/>
              </w:rPr>
              <w:t>抓住機會</w:t>
            </w:r>
            <w:r w:rsidR="00B15AD4" w:rsidRPr="00B15AD4">
              <w:rPr>
                <w:rFonts w:hint="eastAsia"/>
              </w:rPr>
              <w:t>，以組織資源重組與模組化延伸來滿足新需求</w:t>
            </w:r>
            <w:r w:rsidR="00770814">
              <w:rPr>
                <w:rFonts w:hint="eastAsia"/>
              </w:rPr>
              <w:t>。</w:t>
            </w:r>
          </w:p>
        </w:tc>
      </w:tr>
      <w:tr w:rsidR="004F0984" w14:paraId="1111E5F9" w14:textId="77777777" w:rsidTr="00EA444E">
        <w:tc>
          <w:tcPr>
            <w:tcW w:w="567" w:type="dxa"/>
            <w:vMerge/>
            <w:shd w:val="clear" w:color="auto" w:fill="215E99" w:themeFill="text2" w:themeFillTint="BF"/>
            <w:textDirection w:val="tbRlV"/>
          </w:tcPr>
          <w:p w14:paraId="7937F7BD" w14:textId="77777777" w:rsidR="004F0984" w:rsidRDefault="004F0984" w:rsidP="009F41D2">
            <w:pPr>
              <w:ind w:left="113" w:right="113" w:firstLineChars="0" w:firstLine="0"/>
            </w:pPr>
          </w:p>
        </w:tc>
        <w:tc>
          <w:tcPr>
            <w:tcW w:w="567" w:type="dxa"/>
            <w:vMerge w:val="restart"/>
            <w:shd w:val="clear" w:color="auto" w:fill="4C94D8" w:themeFill="text2" w:themeFillTint="80"/>
            <w:vAlign w:val="center"/>
          </w:tcPr>
          <w:p w14:paraId="7327FD60" w14:textId="77777777" w:rsidR="004F0984" w:rsidRDefault="004F0984" w:rsidP="00537362">
            <w:pPr>
              <w:ind w:firstLineChars="0" w:firstLine="0"/>
              <w:jc w:val="center"/>
            </w:pPr>
            <w:r>
              <w:rPr>
                <w:rFonts w:hint="eastAsia"/>
              </w:rPr>
              <w:t>行</w:t>
            </w:r>
            <w:r w:rsidRPr="00EA444E">
              <w:rPr>
                <w:rFonts w:hint="eastAsia"/>
                <w:shd w:val="clear" w:color="auto" w:fill="4C94D8" w:themeFill="text2" w:themeFillTint="80"/>
              </w:rPr>
              <w:t>動</w:t>
            </w:r>
          </w:p>
        </w:tc>
        <w:tc>
          <w:tcPr>
            <w:tcW w:w="1134" w:type="dxa"/>
            <w:gridSpan w:val="2"/>
            <w:vMerge w:val="restart"/>
            <w:shd w:val="clear" w:color="auto" w:fill="C1E4F5" w:themeFill="accent1" w:themeFillTint="33"/>
            <w:textDirection w:val="tbRlV"/>
            <w:vAlign w:val="center"/>
          </w:tcPr>
          <w:p w14:paraId="6030457B" w14:textId="77777777" w:rsidR="004F0984" w:rsidRDefault="004F0984" w:rsidP="00926CAD">
            <w:pPr>
              <w:ind w:left="113" w:right="113" w:firstLineChars="0" w:firstLine="0"/>
              <w:jc w:val="center"/>
            </w:pPr>
            <w:r w:rsidRPr="008D3415">
              <w:rPr>
                <w:rFonts w:ascii="標楷體" w:hAnsi="標楷體" w:hint="eastAsia"/>
              </w:rPr>
              <w:t>探索</w:t>
            </w:r>
            <w:proofErr w:type="gramStart"/>
            <w:r w:rsidRPr="008D3415">
              <w:rPr>
                <w:rFonts w:ascii="標楷體" w:hAnsi="標楷體" w:hint="eastAsia"/>
              </w:rPr>
              <w:t>可供性</w:t>
            </w:r>
            <w:proofErr w:type="gramEnd"/>
          </w:p>
        </w:tc>
        <w:tc>
          <w:tcPr>
            <w:tcW w:w="2799" w:type="dxa"/>
          </w:tcPr>
          <w:p w14:paraId="36E67865" w14:textId="77777777" w:rsidR="004F0984" w:rsidRPr="0005217F" w:rsidRDefault="004F0984" w:rsidP="0005217F">
            <w:pPr>
              <w:pStyle w:val="151"/>
            </w:pPr>
            <w:r w:rsidRPr="0005217F">
              <w:rPr>
                <w:rFonts w:hint="eastAsia"/>
              </w:rPr>
              <w:t>數位掃描與雲端儲存技術，解決人工管理困難的問題，實現規模化、自動化的雲端資料庫管理。</w:t>
            </w:r>
          </w:p>
        </w:tc>
        <w:tc>
          <w:tcPr>
            <w:tcW w:w="2800" w:type="dxa"/>
          </w:tcPr>
          <w:p w14:paraId="42A58612" w14:textId="20CEAE7F" w:rsidR="004F0984" w:rsidRPr="0005217F" w:rsidRDefault="004F0984" w:rsidP="0005217F">
            <w:pPr>
              <w:pStyle w:val="151"/>
            </w:pPr>
            <w:r w:rsidRPr="0005217F">
              <w:rPr>
                <w:rFonts w:hint="eastAsia"/>
              </w:rPr>
              <w:t>權限控管模組，提升數位素材儲存安全性</w:t>
            </w:r>
            <w:r w:rsidR="001F05FB">
              <w:rPr>
                <w:rFonts w:hint="eastAsia"/>
              </w:rPr>
              <w:t>與使用者</w:t>
            </w:r>
            <w:r w:rsidR="00C33845">
              <w:rPr>
                <w:rFonts w:hint="eastAsia"/>
              </w:rPr>
              <w:t>的</w:t>
            </w:r>
            <w:r w:rsidR="001F05FB">
              <w:rPr>
                <w:rFonts w:hint="eastAsia"/>
              </w:rPr>
              <w:t>數位控制力</w:t>
            </w:r>
            <w:r w:rsidRPr="0005217F">
              <w:rPr>
                <w:rFonts w:hint="eastAsia"/>
              </w:rPr>
              <w:t>。</w:t>
            </w:r>
          </w:p>
          <w:p w14:paraId="63153009" w14:textId="619D1899" w:rsidR="004F0984" w:rsidRPr="0005217F" w:rsidRDefault="004F0984" w:rsidP="0005217F">
            <w:pPr>
              <w:pStyle w:val="151"/>
            </w:pPr>
            <w:r w:rsidRPr="0005217F">
              <w:rPr>
                <w:rFonts w:hint="eastAsia"/>
              </w:rPr>
              <w:t>API</w:t>
            </w:r>
            <w:r w:rsidRPr="0005217F">
              <w:rPr>
                <w:rFonts w:hint="eastAsia"/>
              </w:rPr>
              <w:t>串接</w:t>
            </w:r>
            <w:r w:rsidR="00763CCE">
              <w:rPr>
                <w:rFonts w:hint="eastAsia"/>
              </w:rPr>
              <w:t>系統</w:t>
            </w:r>
            <w:r w:rsidRPr="0005217F">
              <w:rPr>
                <w:rFonts w:hint="eastAsia"/>
              </w:rPr>
              <w:t>與</w:t>
            </w:r>
            <w:r w:rsidRPr="0005217F">
              <w:rPr>
                <w:rFonts w:hint="eastAsia"/>
              </w:rPr>
              <w:t>3D</w:t>
            </w:r>
            <w:r w:rsidRPr="0005217F">
              <w:rPr>
                <w:rFonts w:hint="eastAsia"/>
              </w:rPr>
              <w:t>設計整合的環保行動可能性。</w:t>
            </w:r>
          </w:p>
        </w:tc>
        <w:tc>
          <w:tcPr>
            <w:tcW w:w="2800" w:type="dxa"/>
          </w:tcPr>
          <w:p w14:paraId="3EE0BEC2" w14:textId="6095A385" w:rsidR="004F0984" w:rsidRPr="0005217F" w:rsidRDefault="004F0984" w:rsidP="0005217F">
            <w:pPr>
              <w:pStyle w:val="151"/>
            </w:pPr>
            <w:r w:rsidRPr="0005217F">
              <w:t>展會中的即時互動，</w:t>
            </w:r>
            <w:r w:rsidRPr="0005217F">
              <w:t>AI</w:t>
            </w:r>
            <w:r w:rsidRPr="0005217F">
              <w:t>技術提升現場</w:t>
            </w:r>
            <w:r w:rsidR="00543D46">
              <w:rPr>
                <w:rFonts w:hint="eastAsia"/>
              </w:rPr>
              <w:t>銷售</w:t>
            </w:r>
            <w:r w:rsidRPr="0005217F">
              <w:t>接觸</w:t>
            </w:r>
            <w:r w:rsidR="00543D46">
              <w:rPr>
                <w:rFonts w:hint="eastAsia"/>
              </w:rPr>
              <w:t>的客戶體驗</w:t>
            </w:r>
            <w:r w:rsidRPr="0005217F">
              <w:t>與</w:t>
            </w:r>
            <w:r w:rsidR="00883D60">
              <w:rPr>
                <w:rFonts w:hint="eastAsia"/>
              </w:rPr>
              <w:t>銷售</w:t>
            </w:r>
            <w:r w:rsidRPr="0005217F">
              <w:t>效率</w:t>
            </w:r>
            <w:r w:rsidRPr="0005217F">
              <w:rPr>
                <w:rFonts w:hint="eastAsia"/>
              </w:rPr>
              <w:t>。</w:t>
            </w:r>
            <w:r w:rsidRPr="0005217F">
              <w:br/>
            </w:r>
            <w:r w:rsidRPr="0005217F">
              <w:t>串連線上線下，</w:t>
            </w:r>
            <w:proofErr w:type="gramStart"/>
            <w:r w:rsidRPr="0005217F">
              <w:t>從展會</w:t>
            </w:r>
            <w:proofErr w:type="gramEnd"/>
            <w:r w:rsidRPr="0005217F">
              <w:t>接觸到顧客導向</w:t>
            </w:r>
            <w:r w:rsidR="00507D45">
              <w:rPr>
                <w:rFonts w:hint="eastAsia"/>
              </w:rPr>
              <w:t>的</w:t>
            </w:r>
            <w:r w:rsidRPr="0005217F">
              <w:t>行銷推廣策略</w:t>
            </w:r>
            <w:r w:rsidRPr="0005217F">
              <w:rPr>
                <w:rFonts w:hint="eastAsia"/>
              </w:rPr>
              <w:t>。</w:t>
            </w:r>
          </w:p>
        </w:tc>
        <w:tc>
          <w:tcPr>
            <w:tcW w:w="2800" w:type="dxa"/>
          </w:tcPr>
          <w:p w14:paraId="4F02EB1F" w14:textId="08E168C3" w:rsidR="004F0984" w:rsidRPr="0005217F" w:rsidRDefault="004F0984" w:rsidP="0005217F">
            <w:pPr>
              <w:pStyle w:val="151"/>
            </w:pPr>
            <w:r w:rsidRPr="0005217F">
              <w:t>生成式</w:t>
            </w:r>
            <w:r w:rsidRPr="0005217F">
              <w:t>AI</w:t>
            </w:r>
            <w:r w:rsidRPr="0005217F">
              <w:t>技術，驅動虛實整合的</w:t>
            </w:r>
            <w:r w:rsidR="003E4CD9">
              <w:rPr>
                <w:rFonts w:hint="eastAsia"/>
              </w:rPr>
              <w:t>永續</w:t>
            </w:r>
            <w:r w:rsidRPr="0005217F">
              <w:t>織品設計</w:t>
            </w:r>
            <w:r w:rsidRPr="0005217F">
              <w:rPr>
                <w:rFonts w:hint="eastAsia"/>
              </w:rPr>
              <w:t>。</w:t>
            </w:r>
            <w:r w:rsidRPr="0005217F">
              <w:br/>
            </w:r>
            <w:r w:rsidRPr="0005217F">
              <w:t>數位布片成為永續治理與供應鏈管理工具</w:t>
            </w:r>
            <w:r w:rsidRPr="0005217F">
              <w:rPr>
                <w:rFonts w:hint="eastAsia"/>
              </w:rPr>
              <w:t>。</w:t>
            </w:r>
            <w:r w:rsidRPr="0005217F">
              <w:br/>
            </w:r>
            <w:r w:rsidRPr="0005217F">
              <w:t>探索潛在</w:t>
            </w:r>
            <w:proofErr w:type="gramStart"/>
            <w:r w:rsidRPr="0005217F">
              <w:t>可供性</w:t>
            </w:r>
            <w:proofErr w:type="gramEnd"/>
            <w:r w:rsidRPr="0005217F">
              <w:t>：</w:t>
            </w:r>
            <w:proofErr w:type="gramStart"/>
            <w:r w:rsidRPr="0005217F">
              <w:t>科技賦能個人</w:t>
            </w:r>
            <w:proofErr w:type="gramEnd"/>
            <w:r w:rsidRPr="0005217F">
              <w:t>創作、情感表達</w:t>
            </w:r>
            <w:r w:rsidRPr="0005217F">
              <w:rPr>
                <w:rFonts w:hint="eastAsia"/>
              </w:rPr>
              <w:t>。</w:t>
            </w:r>
          </w:p>
        </w:tc>
      </w:tr>
      <w:tr w:rsidR="006509C5" w14:paraId="75BC2D1D" w14:textId="77777777" w:rsidTr="006927EB">
        <w:tc>
          <w:tcPr>
            <w:tcW w:w="567" w:type="dxa"/>
            <w:vMerge/>
            <w:shd w:val="clear" w:color="auto" w:fill="215E99" w:themeFill="text2" w:themeFillTint="BF"/>
            <w:textDirection w:val="tbRlV"/>
          </w:tcPr>
          <w:p w14:paraId="0205047A" w14:textId="77777777" w:rsidR="006509C5" w:rsidRDefault="006509C5" w:rsidP="009F41D2">
            <w:pPr>
              <w:ind w:left="113" w:right="113" w:firstLineChars="0" w:firstLine="0"/>
            </w:pPr>
          </w:p>
        </w:tc>
        <w:tc>
          <w:tcPr>
            <w:tcW w:w="567" w:type="dxa"/>
            <w:vMerge/>
            <w:shd w:val="clear" w:color="auto" w:fill="4C94D8" w:themeFill="text2" w:themeFillTint="80"/>
            <w:vAlign w:val="center"/>
          </w:tcPr>
          <w:p w14:paraId="15897DBC" w14:textId="77777777" w:rsidR="006509C5" w:rsidRDefault="006509C5" w:rsidP="00537362">
            <w:pPr>
              <w:ind w:firstLineChars="0" w:firstLine="0"/>
              <w:jc w:val="center"/>
            </w:pPr>
          </w:p>
        </w:tc>
        <w:tc>
          <w:tcPr>
            <w:tcW w:w="1134" w:type="dxa"/>
            <w:gridSpan w:val="2"/>
            <w:vMerge/>
            <w:shd w:val="clear" w:color="auto" w:fill="C1E4F5" w:themeFill="accent1" w:themeFillTint="33"/>
            <w:vAlign w:val="center"/>
          </w:tcPr>
          <w:p w14:paraId="56A95EBA" w14:textId="77777777" w:rsidR="006509C5" w:rsidRPr="008D3415" w:rsidRDefault="006509C5" w:rsidP="00537362">
            <w:pPr>
              <w:ind w:firstLineChars="0" w:firstLine="0"/>
              <w:jc w:val="center"/>
              <w:rPr>
                <w:rFonts w:ascii="標楷體" w:hAnsi="標楷體"/>
              </w:rPr>
            </w:pPr>
          </w:p>
        </w:tc>
        <w:tc>
          <w:tcPr>
            <w:tcW w:w="11199" w:type="dxa"/>
            <w:gridSpan w:val="4"/>
            <w:shd w:val="clear" w:color="auto" w:fill="F2F2F2" w:themeFill="background1" w:themeFillShade="F2"/>
            <w:vAlign w:val="center"/>
          </w:tcPr>
          <w:p w14:paraId="132B0FB7" w14:textId="2904F5B7" w:rsidR="006509C5" w:rsidRPr="00C30AD7" w:rsidRDefault="006509C5" w:rsidP="00DD30B4">
            <w:pPr>
              <w:pStyle w:val="151"/>
              <w:jc w:val="left"/>
            </w:pPr>
            <w:commentRangeStart w:id="188"/>
            <w:r>
              <w:rPr>
                <w:rFonts w:hint="eastAsia"/>
              </w:rPr>
              <w:t>命題</w:t>
            </w:r>
            <w:commentRangeEnd w:id="188"/>
            <w:r w:rsidR="007C6DFC">
              <w:rPr>
                <w:rStyle w:val="af7"/>
                <w:color w:val="auto"/>
              </w:rPr>
              <w:commentReference w:id="188"/>
            </w:r>
            <w:r>
              <w:rPr>
                <w:rFonts w:hint="eastAsia"/>
              </w:rPr>
              <w:t>：</w:t>
            </w:r>
            <w:r w:rsidR="00B77169" w:rsidRPr="00B77169">
              <w:rPr>
                <w:rFonts w:hint="eastAsia"/>
              </w:rPr>
              <w:t>需求驅動探索，</w:t>
            </w:r>
            <w:proofErr w:type="gramStart"/>
            <w:r w:rsidR="00B77169" w:rsidRPr="00B77169">
              <w:rPr>
                <w:rFonts w:hint="eastAsia"/>
              </w:rPr>
              <w:t>可供性不只是</w:t>
            </w:r>
            <w:proofErr w:type="gramEnd"/>
            <w:r w:rsidR="00B77169" w:rsidRPr="00B77169">
              <w:rPr>
                <w:rFonts w:hint="eastAsia"/>
              </w:rPr>
              <w:t>技術潛能，而是不同情境中持續、動態重塑的可能性</w:t>
            </w:r>
            <w:r w:rsidR="00773DB6">
              <w:rPr>
                <w:rFonts w:hint="eastAsia"/>
              </w:rPr>
              <w:t>。</w:t>
            </w:r>
          </w:p>
        </w:tc>
      </w:tr>
      <w:tr w:rsidR="009D3E00" w14:paraId="028F83E7" w14:textId="77777777" w:rsidTr="00EA444E">
        <w:tc>
          <w:tcPr>
            <w:tcW w:w="567" w:type="dxa"/>
            <w:vMerge/>
            <w:shd w:val="clear" w:color="auto" w:fill="215E99" w:themeFill="text2" w:themeFillTint="BF"/>
            <w:textDirection w:val="tbRlV"/>
          </w:tcPr>
          <w:p w14:paraId="76B02BB7" w14:textId="77777777" w:rsidR="009D3E00" w:rsidRDefault="009D3E00" w:rsidP="009F41D2">
            <w:pPr>
              <w:ind w:left="113" w:right="113" w:firstLineChars="0" w:firstLine="0"/>
            </w:pPr>
          </w:p>
        </w:tc>
        <w:tc>
          <w:tcPr>
            <w:tcW w:w="567" w:type="dxa"/>
            <w:vMerge/>
            <w:shd w:val="clear" w:color="auto" w:fill="4C94D8" w:themeFill="text2" w:themeFillTint="80"/>
            <w:textDirection w:val="tbRlV"/>
            <w:vAlign w:val="center"/>
          </w:tcPr>
          <w:p w14:paraId="5F89F667" w14:textId="77777777" w:rsidR="009D3E00" w:rsidRDefault="009D3E00" w:rsidP="009F41D2">
            <w:pPr>
              <w:ind w:left="113" w:right="113" w:firstLineChars="0" w:firstLine="0"/>
              <w:jc w:val="center"/>
            </w:pPr>
          </w:p>
        </w:tc>
        <w:tc>
          <w:tcPr>
            <w:tcW w:w="567" w:type="dxa"/>
            <w:vMerge w:val="restart"/>
            <w:shd w:val="clear" w:color="auto" w:fill="C1E4F5" w:themeFill="accent1" w:themeFillTint="33"/>
            <w:textDirection w:val="tbRlV"/>
            <w:vAlign w:val="center"/>
          </w:tcPr>
          <w:p w14:paraId="4ABEAF0D" w14:textId="77777777" w:rsidR="009D3E00" w:rsidRDefault="009D3E00" w:rsidP="009F41D2">
            <w:pPr>
              <w:ind w:left="113" w:right="113" w:firstLineChars="0" w:firstLine="0"/>
              <w:jc w:val="center"/>
            </w:pPr>
            <w:r w:rsidRPr="008D3415">
              <w:rPr>
                <w:rFonts w:ascii="標楷體" w:hAnsi="標楷體" w:hint="eastAsia"/>
              </w:rPr>
              <w:t>雙元</w:t>
            </w:r>
            <w:proofErr w:type="gramStart"/>
            <w:r w:rsidRPr="008D3415">
              <w:rPr>
                <w:rFonts w:ascii="標楷體" w:hAnsi="標楷體" w:hint="eastAsia"/>
              </w:rPr>
              <w:t>可供性實現</w:t>
            </w:r>
            <w:proofErr w:type="gramEnd"/>
          </w:p>
        </w:tc>
        <w:tc>
          <w:tcPr>
            <w:tcW w:w="567" w:type="dxa"/>
            <w:vMerge w:val="restart"/>
            <w:shd w:val="clear" w:color="auto" w:fill="C1E4F5" w:themeFill="accent1" w:themeFillTint="33"/>
            <w:textDirection w:val="tbRlV"/>
            <w:vAlign w:val="center"/>
          </w:tcPr>
          <w:p w14:paraId="104E5334" w14:textId="77777777" w:rsidR="009D3E00" w:rsidRDefault="009D3E00" w:rsidP="009F41D2">
            <w:pPr>
              <w:ind w:left="113" w:right="113" w:firstLineChars="0" w:firstLine="0"/>
              <w:jc w:val="center"/>
            </w:pPr>
            <w:r w:rsidRPr="008D3415">
              <w:rPr>
                <w:rFonts w:ascii="標楷體" w:hAnsi="標楷體" w:hint="eastAsia"/>
              </w:rPr>
              <w:t>深耕運用</w:t>
            </w:r>
          </w:p>
        </w:tc>
        <w:tc>
          <w:tcPr>
            <w:tcW w:w="2799" w:type="dxa"/>
          </w:tcPr>
          <w:p w14:paraId="27DA9E53" w14:textId="2EE2ADFD" w:rsidR="009D3E00" w:rsidRPr="00C30AD7" w:rsidRDefault="009D3E00" w:rsidP="00A7492C">
            <w:pPr>
              <w:pStyle w:val="151"/>
            </w:pPr>
            <w:r w:rsidRPr="00C30AD7">
              <w:t>以產業底蘊為基礎，精</w:t>
            </w:r>
            <w:proofErr w:type="gramStart"/>
            <w:r w:rsidRPr="00C30AD7">
              <w:t>準</w:t>
            </w:r>
            <w:proofErr w:type="gramEnd"/>
            <w:r w:rsidRPr="00C30AD7">
              <w:t>掌握</w:t>
            </w:r>
            <w:proofErr w:type="gramStart"/>
            <w:r>
              <w:rPr>
                <w:rFonts w:hint="eastAsia"/>
              </w:rPr>
              <w:t>供應鏈痛點</w:t>
            </w:r>
            <w:proofErr w:type="gramEnd"/>
            <w:r>
              <w:rPr>
                <w:rFonts w:hint="eastAsia"/>
              </w:rPr>
              <w:t>及</w:t>
            </w:r>
            <w:r w:rsidRPr="00C30AD7">
              <w:t>需求</w:t>
            </w:r>
            <w:r w:rsidRPr="00C30AD7">
              <w:rPr>
                <w:rFonts w:hint="eastAsia"/>
              </w:rPr>
              <w:t>。</w:t>
            </w:r>
            <w:r>
              <w:br/>
            </w:r>
            <w:r w:rsidRPr="00383CC0">
              <w:rPr>
                <w:rFonts w:hint="eastAsia"/>
              </w:rPr>
              <w:t>既有資源開發掃描技術，並用於工廠試驗，累積布片數量與標準化流程</w:t>
            </w:r>
            <w:r>
              <w:rPr>
                <w:rFonts w:hint="eastAsia"/>
              </w:rPr>
              <w:t>。</w:t>
            </w:r>
          </w:p>
        </w:tc>
        <w:tc>
          <w:tcPr>
            <w:tcW w:w="2800" w:type="dxa"/>
          </w:tcPr>
          <w:p w14:paraId="08F8A4FB" w14:textId="6F29E12C" w:rsidR="009D3E00" w:rsidRPr="00C30AD7" w:rsidRDefault="009D3E00" w:rsidP="00A7492C">
            <w:pPr>
              <w:pStyle w:val="151"/>
            </w:pPr>
            <w:r w:rsidRPr="00C30AD7">
              <w:rPr>
                <w:rFonts w:hint="eastAsia"/>
              </w:rPr>
              <w:t>建立</w:t>
            </w:r>
            <w:r w:rsidRPr="00C30AD7">
              <w:rPr>
                <w:rFonts w:hint="eastAsia"/>
              </w:rPr>
              <w:t>AI</w:t>
            </w:r>
            <w:r w:rsidRPr="00C30AD7">
              <w:rPr>
                <w:rFonts w:hint="eastAsia"/>
              </w:rPr>
              <w:t>團隊，培養組織自主研發能力</w:t>
            </w:r>
            <w:r>
              <w:rPr>
                <w:rFonts w:hint="eastAsia"/>
              </w:rPr>
              <w:t>。</w:t>
            </w:r>
            <w:r>
              <w:br/>
            </w:r>
            <w:r w:rsidRPr="00C30AD7">
              <w:rPr>
                <w:rFonts w:hint="eastAsia"/>
              </w:rPr>
              <w:t>持續強化掃描與演算法</w:t>
            </w:r>
            <w:r>
              <w:rPr>
                <w:rFonts w:hint="eastAsia"/>
              </w:rPr>
              <w:t>，</w:t>
            </w:r>
            <w:r w:rsidRPr="00C30AD7">
              <w:rPr>
                <w:rFonts w:hint="eastAsia"/>
              </w:rPr>
              <w:t>針對織品</w:t>
            </w:r>
            <w:proofErr w:type="gramStart"/>
            <w:r w:rsidRPr="00C30AD7">
              <w:rPr>
                <w:rFonts w:hint="eastAsia"/>
              </w:rPr>
              <w:t>垂墜感</w:t>
            </w:r>
            <w:proofErr w:type="gramEnd"/>
            <w:r w:rsidRPr="00C30AD7">
              <w:rPr>
                <w:rFonts w:hint="eastAsia"/>
              </w:rPr>
              <w:t>、拉伸等物理數據進行開發</w:t>
            </w:r>
            <w:r>
              <w:rPr>
                <w:rFonts w:hint="eastAsia"/>
              </w:rPr>
              <w:t>。</w:t>
            </w:r>
          </w:p>
        </w:tc>
        <w:tc>
          <w:tcPr>
            <w:tcW w:w="2800" w:type="dxa"/>
          </w:tcPr>
          <w:p w14:paraId="2D83B501" w14:textId="219968BE" w:rsidR="009D3E00" w:rsidRDefault="009D3E00" w:rsidP="00A7492C">
            <w:pPr>
              <w:pStyle w:val="151"/>
            </w:pPr>
            <w:r w:rsidRPr="00C30AD7">
              <w:t>區隔使用者需求，從開放平台邁向</w:t>
            </w:r>
            <w:r>
              <w:rPr>
                <w:rFonts w:hint="eastAsia"/>
              </w:rPr>
              <w:t>差異產品線的創新服務</w:t>
            </w:r>
            <w:r w:rsidRPr="00C30AD7">
              <w:t>。</w:t>
            </w:r>
          </w:p>
          <w:p w14:paraId="45DDE7F5" w14:textId="4174F090" w:rsidR="009D3E00" w:rsidRPr="00C30AD7" w:rsidRDefault="009D3E00" w:rsidP="00A7492C">
            <w:pPr>
              <w:pStyle w:val="151"/>
            </w:pPr>
            <w:r w:rsidRPr="00653FEF">
              <w:rPr>
                <w:rFonts w:hint="eastAsia"/>
              </w:rPr>
              <w:t>開發銷售工具，讓數位布料於</w:t>
            </w:r>
            <w:r w:rsidRPr="00653FEF">
              <w:rPr>
                <w:rFonts w:hint="eastAsia"/>
              </w:rPr>
              <w:t>B2B</w:t>
            </w:r>
            <w:r w:rsidRPr="00653FEF">
              <w:rPr>
                <w:rFonts w:hint="eastAsia"/>
              </w:rPr>
              <w:t>銷售場景中延伸商業價值</w:t>
            </w:r>
            <w:r>
              <w:rPr>
                <w:rFonts w:hint="eastAsia"/>
              </w:rPr>
              <w:t>。</w:t>
            </w:r>
          </w:p>
        </w:tc>
        <w:tc>
          <w:tcPr>
            <w:tcW w:w="2800" w:type="dxa"/>
          </w:tcPr>
          <w:p w14:paraId="03D751E2" w14:textId="77777777" w:rsidR="009D3E00" w:rsidRDefault="009D3E00" w:rsidP="00A7492C">
            <w:pPr>
              <w:pStyle w:val="151"/>
            </w:pPr>
            <w:r w:rsidRPr="00C30AD7">
              <w:t>成立數位紡織服務中心，現有設備與掃描技術用於新業務</w:t>
            </w:r>
            <w:r>
              <w:rPr>
                <w:rFonts w:hint="eastAsia"/>
              </w:rPr>
              <w:t>。</w:t>
            </w:r>
          </w:p>
          <w:p w14:paraId="6D187360" w14:textId="1C91D4C7" w:rsidR="009D3E00" w:rsidRPr="00C30AD7" w:rsidRDefault="009D3E00" w:rsidP="00A7492C">
            <w:pPr>
              <w:pStyle w:val="151"/>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w:t>
            </w:r>
            <w:proofErr w:type="gramStart"/>
            <w:r w:rsidRPr="000331B2">
              <w:rPr>
                <w:rFonts w:hint="eastAsia"/>
              </w:rPr>
              <w:t>與跨域連結</w:t>
            </w:r>
            <w:proofErr w:type="gramEnd"/>
            <w:r>
              <w:rPr>
                <w:rFonts w:hint="eastAsia"/>
              </w:rPr>
              <w:t>。</w:t>
            </w:r>
          </w:p>
        </w:tc>
      </w:tr>
      <w:tr w:rsidR="009D3E00" w14:paraId="7506D9A5" w14:textId="77777777" w:rsidTr="00284A33">
        <w:tc>
          <w:tcPr>
            <w:tcW w:w="567" w:type="dxa"/>
            <w:vMerge/>
            <w:shd w:val="clear" w:color="auto" w:fill="215E99" w:themeFill="text2" w:themeFillTint="BF"/>
            <w:textDirection w:val="tbRlV"/>
          </w:tcPr>
          <w:p w14:paraId="1CB48279" w14:textId="77777777" w:rsidR="009D3E00" w:rsidRDefault="009D3E00" w:rsidP="009F41D2">
            <w:pPr>
              <w:ind w:left="113" w:right="113" w:firstLineChars="0" w:firstLine="0"/>
            </w:pPr>
          </w:p>
        </w:tc>
        <w:tc>
          <w:tcPr>
            <w:tcW w:w="567" w:type="dxa"/>
            <w:vMerge/>
            <w:shd w:val="clear" w:color="auto" w:fill="4C94D8" w:themeFill="text2" w:themeFillTint="80"/>
            <w:textDirection w:val="tbRlV"/>
            <w:vAlign w:val="center"/>
          </w:tcPr>
          <w:p w14:paraId="53FE2F34" w14:textId="77777777" w:rsidR="009D3E00" w:rsidRDefault="009D3E00" w:rsidP="009F41D2">
            <w:pPr>
              <w:ind w:left="113" w:right="113" w:firstLineChars="0" w:firstLine="0"/>
              <w:jc w:val="center"/>
            </w:pPr>
          </w:p>
        </w:tc>
        <w:tc>
          <w:tcPr>
            <w:tcW w:w="567" w:type="dxa"/>
            <w:vMerge/>
            <w:shd w:val="clear" w:color="auto" w:fill="C1E4F5" w:themeFill="accent1" w:themeFillTint="33"/>
            <w:textDirection w:val="tbRlV"/>
            <w:vAlign w:val="center"/>
          </w:tcPr>
          <w:p w14:paraId="5965B029" w14:textId="77777777" w:rsidR="009D3E00" w:rsidRPr="008D3415" w:rsidRDefault="009D3E00" w:rsidP="009F41D2">
            <w:pPr>
              <w:ind w:left="113" w:right="113" w:firstLineChars="0" w:firstLine="0"/>
              <w:jc w:val="center"/>
              <w:rPr>
                <w:rFonts w:ascii="標楷體" w:hAnsi="標楷體"/>
              </w:rPr>
            </w:pPr>
          </w:p>
        </w:tc>
        <w:tc>
          <w:tcPr>
            <w:tcW w:w="567" w:type="dxa"/>
            <w:vMerge/>
            <w:shd w:val="clear" w:color="auto" w:fill="C1E4F5" w:themeFill="accent1" w:themeFillTint="33"/>
            <w:textDirection w:val="tbRlV"/>
            <w:vAlign w:val="center"/>
          </w:tcPr>
          <w:p w14:paraId="2D23FFAB" w14:textId="77777777" w:rsidR="009D3E00" w:rsidRPr="008D3415" w:rsidRDefault="009D3E00" w:rsidP="009F41D2">
            <w:pPr>
              <w:ind w:left="113" w:right="113" w:firstLineChars="0" w:firstLine="0"/>
              <w:jc w:val="center"/>
              <w:rPr>
                <w:rFonts w:ascii="標楷體" w:hAnsi="標楷體"/>
              </w:rPr>
            </w:pPr>
          </w:p>
        </w:tc>
        <w:tc>
          <w:tcPr>
            <w:tcW w:w="11199" w:type="dxa"/>
            <w:gridSpan w:val="4"/>
          </w:tcPr>
          <w:p w14:paraId="1F35FBBA" w14:textId="716078E3" w:rsidR="009D3E00" w:rsidRPr="009D3E00" w:rsidRDefault="009D3E00" w:rsidP="00DD7A7D">
            <w:pPr>
              <w:pStyle w:val="151"/>
            </w:pPr>
            <w:r>
              <w:rPr>
                <w:rFonts w:hint="eastAsia"/>
              </w:rPr>
              <w:t>命題：</w:t>
            </w:r>
            <w:r w:rsidR="00F97334" w:rsidRPr="00F97334">
              <w:rPr>
                <w:rFonts w:hint="eastAsia"/>
              </w:rPr>
              <w:t>有形與無形資產的高度掌握，深耕重組</w:t>
            </w:r>
            <w:r w:rsidR="00DD6F2D">
              <w:rPr>
                <w:rFonts w:hint="eastAsia"/>
              </w:rPr>
              <w:t>與</w:t>
            </w:r>
            <w:r w:rsidR="00F97334" w:rsidRPr="00F97334">
              <w:rPr>
                <w:rFonts w:hint="eastAsia"/>
              </w:rPr>
              <w:t>強化既有資源以回應市場需求</w:t>
            </w:r>
            <w:r w:rsidR="009F6B99">
              <w:rPr>
                <w:rFonts w:hint="eastAsia"/>
              </w:rPr>
              <w:t>。</w:t>
            </w:r>
          </w:p>
        </w:tc>
      </w:tr>
      <w:tr w:rsidR="00A11096" w14:paraId="32E413A4" w14:textId="77777777" w:rsidTr="00EA444E">
        <w:tc>
          <w:tcPr>
            <w:tcW w:w="567" w:type="dxa"/>
            <w:vMerge/>
            <w:shd w:val="clear" w:color="auto" w:fill="215E99" w:themeFill="text2" w:themeFillTint="BF"/>
            <w:textDirection w:val="tbRlV"/>
          </w:tcPr>
          <w:p w14:paraId="56C3DFC7" w14:textId="77777777" w:rsidR="00A11096" w:rsidRDefault="00A11096" w:rsidP="009F41D2">
            <w:pPr>
              <w:ind w:left="113" w:right="113" w:firstLineChars="0" w:firstLine="0"/>
            </w:pPr>
          </w:p>
        </w:tc>
        <w:tc>
          <w:tcPr>
            <w:tcW w:w="567" w:type="dxa"/>
            <w:vMerge/>
            <w:shd w:val="clear" w:color="auto" w:fill="4C94D8" w:themeFill="text2" w:themeFillTint="80"/>
            <w:vAlign w:val="center"/>
          </w:tcPr>
          <w:p w14:paraId="336CAB3D"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6AF21AC0" w14:textId="77777777" w:rsidR="00A11096" w:rsidRDefault="00A11096" w:rsidP="009F41D2">
            <w:pPr>
              <w:ind w:firstLineChars="0" w:firstLine="0"/>
              <w:jc w:val="center"/>
            </w:pPr>
          </w:p>
        </w:tc>
        <w:tc>
          <w:tcPr>
            <w:tcW w:w="567" w:type="dxa"/>
            <w:vMerge w:val="restart"/>
            <w:shd w:val="clear" w:color="auto" w:fill="C1E4F5" w:themeFill="accent1" w:themeFillTint="33"/>
            <w:vAlign w:val="center"/>
          </w:tcPr>
          <w:p w14:paraId="64F91E8D" w14:textId="77777777" w:rsidR="00A11096" w:rsidRDefault="00A11096" w:rsidP="009F41D2">
            <w:pPr>
              <w:ind w:firstLineChars="0" w:firstLine="0"/>
              <w:jc w:val="center"/>
            </w:pPr>
            <w:r>
              <w:rPr>
                <w:rFonts w:hint="eastAsia"/>
              </w:rPr>
              <w:t>創新探索</w:t>
            </w:r>
          </w:p>
        </w:tc>
        <w:tc>
          <w:tcPr>
            <w:tcW w:w="2799" w:type="dxa"/>
          </w:tcPr>
          <w:p w14:paraId="4415E927" w14:textId="485DA9E6" w:rsidR="00A11096" w:rsidRPr="00C30AD7" w:rsidRDefault="00A11096" w:rsidP="00A7492C">
            <w:pPr>
              <w:pStyle w:val="151"/>
            </w:pPr>
            <w:r w:rsidRPr="00305E85">
              <w:rPr>
                <w:rFonts w:hint="eastAsia"/>
              </w:rPr>
              <w:t>MIT</w:t>
            </w:r>
            <w:r w:rsidRPr="00305E85">
              <w:rPr>
                <w:rFonts w:hint="eastAsia"/>
              </w:rPr>
              <w:t>技術強化布料掃描精度，</w:t>
            </w:r>
            <w:r w:rsidRPr="00305E85">
              <w:rPr>
                <w:rFonts w:hint="eastAsia"/>
              </w:rPr>
              <w:t>TextileCloud</w:t>
            </w:r>
            <w:r w:rsidRPr="00305E85">
              <w:rPr>
                <w:rFonts w:hint="eastAsia"/>
              </w:rPr>
              <w:t>™平台被打造出來</w:t>
            </w:r>
            <w:r w:rsidRPr="00C30AD7">
              <w:rPr>
                <w:rFonts w:hint="eastAsia"/>
              </w:rPr>
              <w:t>。</w:t>
            </w:r>
          </w:p>
          <w:p w14:paraId="179E6685" w14:textId="0D6D5CA1" w:rsidR="00A11096" w:rsidRPr="00C30AD7" w:rsidRDefault="00A11096" w:rsidP="00A7492C">
            <w:pPr>
              <w:pStyle w:val="151"/>
            </w:pPr>
            <w:r w:rsidRPr="00C30AD7">
              <w:rPr>
                <w:rFonts w:hint="eastAsia"/>
              </w:rPr>
              <w:t>於</w:t>
            </w:r>
            <w:r w:rsidRPr="00C30AD7">
              <w:rPr>
                <w:rFonts w:hint="eastAsia"/>
              </w:rPr>
              <w:t>PI Apparel 2019</w:t>
            </w:r>
            <w:r w:rsidRPr="00C30AD7">
              <w:rPr>
                <w:rFonts w:hint="eastAsia"/>
              </w:rPr>
              <w:t>國際論</w:t>
            </w:r>
            <w:r w:rsidRPr="00C30AD7">
              <w:rPr>
                <w:rFonts w:hint="eastAsia"/>
              </w:rPr>
              <w:lastRenderedPageBreak/>
              <w:t>壇發表，獲得關注和認可。</w:t>
            </w:r>
          </w:p>
        </w:tc>
        <w:tc>
          <w:tcPr>
            <w:tcW w:w="2800" w:type="dxa"/>
          </w:tcPr>
          <w:p w14:paraId="32CFBEA1" w14:textId="6A93A397" w:rsidR="00A11096" w:rsidRPr="00C30AD7" w:rsidRDefault="00A11096" w:rsidP="00A7492C">
            <w:pPr>
              <w:pStyle w:val="151"/>
            </w:pPr>
            <w:r w:rsidRPr="00F569E9">
              <w:rPr>
                <w:rFonts w:hint="eastAsia"/>
              </w:rPr>
              <w:lastRenderedPageBreak/>
              <w:t>與</w:t>
            </w:r>
            <w:r w:rsidRPr="00F569E9">
              <w:rPr>
                <w:rFonts w:hint="eastAsia"/>
              </w:rPr>
              <w:t>So Real</w:t>
            </w:r>
            <w:r w:rsidRPr="00F569E9">
              <w:rPr>
                <w:rFonts w:hint="eastAsia"/>
              </w:rPr>
              <w:t>、</w:t>
            </w:r>
            <w:r w:rsidRPr="00F569E9">
              <w:rPr>
                <w:rFonts w:hint="eastAsia"/>
              </w:rPr>
              <w:t>Browzwear</w:t>
            </w:r>
            <w:r w:rsidRPr="00F569E9">
              <w:rPr>
                <w:rFonts w:hint="eastAsia"/>
              </w:rPr>
              <w:t>、</w:t>
            </w:r>
            <w:r w:rsidRPr="00F569E9">
              <w:rPr>
                <w:rFonts w:hint="eastAsia"/>
              </w:rPr>
              <w:t>CLO</w:t>
            </w:r>
            <w:r w:rsidRPr="00F569E9">
              <w:rPr>
                <w:rFonts w:hint="eastAsia"/>
              </w:rPr>
              <w:t>等合作，拓展數位布片</w:t>
            </w:r>
            <w:r>
              <w:rPr>
                <w:rFonts w:hint="eastAsia"/>
              </w:rPr>
              <w:t>3D</w:t>
            </w:r>
            <w:r w:rsidRPr="00F569E9">
              <w:rPr>
                <w:rFonts w:hint="eastAsia"/>
              </w:rPr>
              <w:t>應用場景、強化</w:t>
            </w:r>
            <w:r w:rsidRPr="00F569E9">
              <w:rPr>
                <w:rFonts w:hint="eastAsia"/>
              </w:rPr>
              <w:t>3D</w:t>
            </w:r>
            <w:r w:rsidRPr="00F569E9">
              <w:rPr>
                <w:rFonts w:hint="eastAsia"/>
              </w:rPr>
              <w:t>掃描技術</w:t>
            </w:r>
            <w:r>
              <w:rPr>
                <w:rFonts w:hint="eastAsia"/>
              </w:rPr>
              <w:t>。</w:t>
            </w:r>
            <w:r>
              <w:br/>
            </w:r>
            <w:r w:rsidRPr="00C30AD7">
              <w:lastRenderedPageBreak/>
              <w:t>舉辦</w:t>
            </w:r>
            <w:r>
              <w:rPr>
                <w:rFonts w:hint="eastAsia"/>
              </w:rPr>
              <w:t>數位紡織</w:t>
            </w:r>
            <w:r w:rsidRPr="00C30AD7">
              <w:t>高峰會、參與</w:t>
            </w:r>
            <w:r w:rsidRPr="00FA5C62">
              <w:rPr>
                <w:rFonts w:hint="eastAsia"/>
              </w:rPr>
              <w:t>選擇美國投資高峰會</w:t>
            </w:r>
            <w:r>
              <w:rPr>
                <w:rFonts w:hint="eastAsia"/>
              </w:rPr>
              <w:t>榮獲</w:t>
            </w:r>
            <w:r w:rsidRPr="00FA5C62">
              <w:rPr>
                <w:rFonts w:hint="eastAsia"/>
              </w:rPr>
              <w:t>電子商務</w:t>
            </w:r>
            <w:r>
              <w:rPr>
                <w:rFonts w:hint="eastAsia"/>
              </w:rPr>
              <w:t>新創獎。</w:t>
            </w:r>
          </w:p>
        </w:tc>
        <w:tc>
          <w:tcPr>
            <w:tcW w:w="2800" w:type="dxa"/>
          </w:tcPr>
          <w:p w14:paraId="66D0F6CF" w14:textId="7B23E5C5" w:rsidR="00A11096" w:rsidRPr="00C30AD7" w:rsidRDefault="00A11096" w:rsidP="00A7492C">
            <w:pPr>
              <w:pStyle w:val="151"/>
            </w:pPr>
            <w:r>
              <w:rPr>
                <w:rFonts w:hint="eastAsia"/>
              </w:rPr>
              <w:lastRenderedPageBreak/>
              <w:t>導入工研院</w:t>
            </w:r>
            <w:r>
              <w:rPr>
                <w:rFonts w:hint="eastAsia"/>
              </w:rPr>
              <w:t>NLP</w:t>
            </w:r>
            <w:r>
              <w:rPr>
                <w:rFonts w:hint="eastAsia"/>
              </w:rPr>
              <w:t>技術</w:t>
            </w:r>
            <w:r w:rsidRPr="00C30AD7">
              <w:t>，強化</w:t>
            </w:r>
            <w:r>
              <w:rPr>
                <w:rFonts w:hint="eastAsia"/>
              </w:rPr>
              <w:t>語意搜尋結果</w:t>
            </w:r>
            <w:r w:rsidRPr="00C30AD7">
              <w:t>與使用者體驗。</w:t>
            </w:r>
            <w:r>
              <w:br/>
            </w:r>
            <w:r w:rsidRPr="00C30AD7">
              <w:t>異業結盟開發紡織晶片，</w:t>
            </w:r>
            <w:r w:rsidRPr="00C30AD7">
              <w:lastRenderedPageBreak/>
              <w:t>升級布片</w:t>
            </w:r>
            <w:r>
              <w:rPr>
                <w:rFonts w:hint="eastAsia"/>
              </w:rPr>
              <w:t>掃描速度與雲端平台的</w:t>
            </w:r>
            <w:r w:rsidRPr="00C30AD7">
              <w:t>運算效能。</w:t>
            </w:r>
          </w:p>
        </w:tc>
        <w:tc>
          <w:tcPr>
            <w:tcW w:w="2800" w:type="dxa"/>
          </w:tcPr>
          <w:p w14:paraId="7999589C" w14:textId="57E35599" w:rsidR="00A11096" w:rsidRPr="00C30AD7" w:rsidRDefault="00A11096" w:rsidP="00A7492C">
            <w:pPr>
              <w:pStyle w:val="151"/>
            </w:pPr>
            <w:r w:rsidRPr="00C30AD7">
              <w:lastRenderedPageBreak/>
              <w:t>獲國發基金投資、參與永續論壇，建立</w:t>
            </w:r>
            <w:r>
              <w:rPr>
                <w:rFonts w:hint="eastAsia"/>
              </w:rPr>
              <w:t>外部</w:t>
            </w:r>
            <w:r w:rsidRPr="00C30AD7">
              <w:t>創新支持基礎</w:t>
            </w:r>
            <w:r>
              <w:rPr>
                <w:rFonts w:hint="eastAsia"/>
              </w:rPr>
              <w:t>。</w:t>
            </w:r>
            <w:r>
              <w:br/>
            </w:r>
            <w:r>
              <w:rPr>
                <w:rFonts w:hint="eastAsia"/>
              </w:rPr>
              <w:t>參與</w:t>
            </w:r>
            <w:r w:rsidRPr="00C30AD7">
              <w:t>Web Summit</w:t>
            </w:r>
            <w:r w:rsidRPr="00C30AD7">
              <w:t>、</w:t>
            </w:r>
            <w:r w:rsidRPr="00C30AD7">
              <w:t xml:space="preserve">Bharat </w:t>
            </w:r>
            <w:r w:rsidRPr="00C30AD7">
              <w:lastRenderedPageBreak/>
              <w:t>Tex</w:t>
            </w:r>
            <w:r w:rsidRPr="00C30AD7">
              <w:t>印度全球展會，接軌國際市場</w:t>
            </w:r>
            <w:r>
              <w:rPr>
                <w:rFonts w:hint="eastAsia"/>
              </w:rPr>
              <w:t>。</w:t>
            </w:r>
          </w:p>
        </w:tc>
      </w:tr>
      <w:tr w:rsidR="00A11096" w14:paraId="093A38E3" w14:textId="77777777" w:rsidTr="00397D0D">
        <w:tc>
          <w:tcPr>
            <w:tcW w:w="567" w:type="dxa"/>
            <w:vMerge/>
            <w:shd w:val="clear" w:color="auto" w:fill="215E99" w:themeFill="text2" w:themeFillTint="BF"/>
            <w:textDirection w:val="tbRlV"/>
          </w:tcPr>
          <w:p w14:paraId="4EBCFB68" w14:textId="77777777" w:rsidR="00A11096" w:rsidRDefault="00A11096" w:rsidP="009F41D2">
            <w:pPr>
              <w:ind w:left="113" w:right="113" w:firstLineChars="0" w:firstLine="0"/>
            </w:pPr>
          </w:p>
        </w:tc>
        <w:tc>
          <w:tcPr>
            <w:tcW w:w="567" w:type="dxa"/>
            <w:vMerge/>
            <w:shd w:val="clear" w:color="auto" w:fill="4C94D8" w:themeFill="text2" w:themeFillTint="80"/>
            <w:vAlign w:val="center"/>
          </w:tcPr>
          <w:p w14:paraId="4305AEA8"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4C0A2FC2"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3DD6FF51" w14:textId="77777777" w:rsidR="00A11096" w:rsidRDefault="00A11096" w:rsidP="009F41D2">
            <w:pPr>
              <w:ind w:firstLineChars="0" w:firstLine="0"/>
              <w:jc w:val="center"/>
            </w:pPr>
          </w:p>
        </w:tc>
        <w:tc>
          <w:tcPr>
            <w:tcW w:w="11199" w:type="dxa"/>
            <w:gridSpan w:val="4"/>
          </w:tcPr>
          <w:p w14:paraId="483736B2" w14:textId="489E6FC3" w:rsidR="00A11096" w:rsidRPr="00A81696" w:rsidRDefault="00A81696" w:rsidP="00001B50">
            <w:pPr>
              <w:pStyle w:val="151"/>
            </w:pPr>
            <w:r>
              <w:rPr>
                <w:rFonts w:hint="eastAsia"/>
              </w:rPr>
              <w:t>命題：持續探索外部市場、資源與合作關係，</w:t>
            </w:r>
            <w:proofErr w:type="gramStart"/>
            <w:r>
              <w:rPr>
                <w:rFonts w:hint="eastAsia"/>
              </w:rPr>
              <w:t>跨域與</w:t>
            </w:r>
            <w:proofErr w:type="gramEnd"/>
            <w:r>
              <w:rPr>
                <w:rFonts w:hint="eastAsia"/>
              </w:rPr>
              <w:t>大型技術研發仰賴外部成熟技術。</w:t>
            </w:r>
          </w:p>
        </w:tc>
      </w:tr>
      <w:tr w:rsidR="008C1CE7" w14:paraId="64E161B2" w14:textId="77777777" w:rsidTr="00335506">
        <w:tc>
          <w:tcPr>
            <w:tcW w:w="567" w:type="dxa"/>
            <w:vMerge/>
            <w:shd w:val="clear" w:color="auto" w:fill="215E99" w:themeFill="text2" w:themeFillTint="BF"/>
            <w:textDirection w:val="tbRlV"/>
          </w:tcPr>
          <w:p w14:paraId="72D24727" w14:textId="77777777" w:rsidR="008C1CE7" w:rsidRDefault="008C1CE7" w:rsidP="009F41D2">
            <w:pPr>
              <w:ind w:left="113" w:right="113" w:firstLineChars="0" w:firstLine="0"/>
            </w:pPr>
          </w:p>
        </w:tc>
        <w:tc>
          <w:tcPr>
            <w:tcW w:w="567" w:type="dxa"/>
            <w:vMerge/>
            <w:shd w:val="clear" w:color="auto" w:fill="4C94D8" w:themeFill="text2" w:themeFillTint="80"/>
            <w:vAlign w:val="center"/>
          </w:tcPr>
          <w:p w14:paraId="08009570" w14:textId="77777777" w:rsidR="008C1CE7" w:rsidRDefault="008C1CE7" w:rsidP="009F41D2">
            <w:pPr>
              <w:ind w:firstLineChars="0" w:firstLine="0"/>
              <w:jc w:val="center"/>
            </w:pPr>
          </w:p>
        </w:tc>
        <w:tc>
          <w:tcPr>
            <w:tcW w:w="567" w:type="dxa"/>
            <w:vMerge/>
            <w:shd w:val="clear" w:color="auto" w:fill="C1E4F5" w:themeFill="accent1" w:themeFillTint="33"/>
            <w:vAlign w:val="center"/>
          </w:tcPr>
          <w:p w14:paraId="19719D51" w14:textId="77777777" w:rsidR="008C1CE7" w:rsidRDefault="008C1CE7" w:rsidP="009F41D2">
            <w:pPr>
              <w:ind w:firstLineChars="0" w:firstLine="0"/>
              <w:jc w:val="center"/>
            </w:pPr>
          </w:p>
        </w:tc>
        <w:tc>
          <w:tcPr>
            <w:tcW w:w="567" w:type="dxa"/>
            <w:vMerge w:val="restart"/>
            <w:shd w:val="clear" w:color="auto" w:fill="C1E4F5" w:themeFill="accent1" w:themeFillTint="33"/>
            <w:vAlign w:val="center"/>
          </w:tcPr>
          <w:p w14:paraId="36ACE5AC" w14:textId="77777777" w:rsidR="008C1CE7" w:rsidRDefault="008C1CE7" w:rsidP="009F41D2">
            <w:pPr>
              <w:ind w:firstLineChars="0" w:firstLine="0"/>
              <w:jc w:val="center"/>
            </w:pPr>
            <w:r>
              <w:rPr>
                <w:rFonts w:hint="eastAsia"/>
              </w:rPr>
              <w:t>平衡機制</w:t>
            </w:r>
          </w:p>
        </w:tc>
        <w:tc>
          <w:tcPr>
            <w:tcW w:w="2799" w:type="dxa"/>
          </w:tcPr>
          <w:p w14:paraId="21F3C8A2" w14:textId="386012BD" w:rsidR="008C1CE7" w:rsidRPr="00C36D0C" w:rsidRDefault="008C1CE7" w:rsidP="00C36D0C">
            <w:pPr>
              <w:pStyle w:val="151"/>
            </w:pPr>
            <w:r w:rsidRPr="00C36D0C">
              <w:rPr>
                <w:rStyle w:val="aff5"/>
                <w:rFonts w:ascii="Times New Roman" w:hAnsi="Times New Roman" w:cstheme="minorBidi" w:hint="eastAsia"/>
                <w:i w:val="0"/>
                <w:iCs w:val="0"/>
                <w:color w:val="000000" w:themeColor="text1"/>
                <w:kern w:val="2"/>
                <w14:ligatures w14:val="standardContextual"/>
              </w:rPr>
              <w:t>導入</w:t>
            </w:r>
            <w:r w:rsidRPr="00C36D0C">
              <w:rPr>
                <w:rStyle w:val="aff5"/>
                <w:rFonts w:ascii="Times New Roman" w:hAnsi="Times New Roman" w:cstheme="minorBidi" w:hint="eastAsia"/>
                <w:i w:val="0"/>
                <w:iCs w:val="0"/>
                <w:color w:val="000000" w:themeColor="text1"/>
                <w:kern w:val="2"/>
                <w14:ligatures w14:val="standardContextual"/>
              </w:rPr>
              <w:t>AWS</w:t>
            </w:r>
            <w:r w:rsidRPr="00C36D0C">
              <w:rPr>
                <w:rStyle w:val="aff5"/>
                <w:rFonts w:ascii="Times New Roman" w:hAnsi="Times New Roman" w:cstheme="minorBidi" w:hint="eastAsia"/>
                <w:i w:val="0"/>
                <w:iCs w:val="0"/>
                <w:color w:val="000000" w:themeColor="text1"/>
                <w:kern w:val="2"/>
                <w14:ligatures w14:val="standardContextual"/>
              </w:rPr>
              <w:t>雲端服務：</w:t>
            </w:r>
            <w:r w:rsidRPr="006E03B0">
              <w:rPr>
                <w:rStyle w:val="aff5"/>
                <w:rFonts w:ascii="Times New Roman" w:hAnsi="Times New Roman" w:cstheme="minorBidi" w:hint="eastAsia"/>
                <w:i w:val="0"/>
                <w:iCs w:val="0"/>
                <w:color w:val="156082" w:themeColor="accent1"/>
                <w:kern w:val="2"/>
                <w14:ligatures w14:val="standardContextual"/>
              </w:rPr>
              <w:t>獲得外部高效運算</w:t>
            </w:r>
            <w:r>
              <w:rPr>
                <w:rStyle w:val="aff5"/>
                <w:rFonts w:ascii="Times New Roman" w:hAnsi="Times New Roman" w:cstheme="minorBidi" w:hint="eastAsia"/>
                <w:i w:val="0"/>
                <w:iCs w:val="0"/>
                <w:color w:val="156082" w:themeColor="accent1"/>
                <w:kern w:val="2"/>
                <w14:ligatures w14:val="standardContextual"/>
              </w:rPr>
              <w:t>服務</w:t>
            </w:r>
            <w:r w:rsidRPr="006E03B0">
              <w:rPr>
                <w:rStyle w:val="aff5"/>
                <w:rFonts w:ascii="Times New Roman" w:hAnsi="Times New Roman" w:cstheme="minorBidi" w:hint="eastAsia"/>
                <w:i w:val="0"/>
                <w:iCs w:val="0"/>
                <w:color w:val="156082" w:themeColor="accent1"/>
                <w:kern w:val="2"/>
                <w14:ligatures w14:val="standardContextual"/>
              </w:rPr>
              <w:t>並拓展外部市場</w:t>
            </w:r>
            <w:r>
              <w:rPr>
                <w:rStyle w:val="aff5"/>
                <w:rFonts w:ascii="Times New Roman" w:hAnsi="Times New Roman" w:cstheme="minorBidi" w:hint="eastAsia"/>
                <w:i w:val="0"/>
                <w:iCs w:val="0"/>
                <w:color w:val="000000" w:themeColor="text1"/>
                <w:kern w:val="2"/>
                <w14:ligatures w14:val="standardContextual"/>
              </w:rPr>
              <w:t>，並</w:t>
            </w:r>
            <w:r w:rsidRPr="00B53E1C">
              <w:rPr>
                <w:rFonts w:hint="eastAsia"/>
                <w:color w:val="EE0000"/>
              </w:rPr>
              <w:t>穩定</w:t>
            </w:r>
            <w:r w:rsidRPr="00B53E1C">
              <w:rPr>
                <w:rFonts w:hint="eastAsia"/>
                <w:color w:val="EE0000"/>
              </w:rPr>
              <w:t>AI</w:t>
            </w:r>
            <w:r w:rsidRPr="00B53E1C">
              <w:rPr>
                <w:rFonts w:hint="eastAsia"/>
                <w:color w:val="EE0000"/>
              </w:rPr>
              <w:t>掃描技術的數位化效能與大規模平台維運</w:t>
            </w:r>
            <w:r w:rsidRPr="00C36D0C">
              <w:rPr>
                <w:rFonts w:hint="eastAsia"/>
              </w:rPr>
              <w:t>。</w:t>
            </w:r>
          </w:p>
        </w:tc>
        <w:tc>
          <w:tcPr>
            <w:tcW w:w="2800" w:type="dxa"/>
          </w:tcPr>
          <w:p w14:paraId="2064BDD4" w14:textId="5E9EB6A1" w:rsidR="008C1CE7" w:rsidRPr="00C30AD7" w:rsidRDefault="008C1CE7" w:rsidP="00CD1740">
            <w:pPr>
              <w:pStyle w:val="151"/>
            </w:pPr>
            <w:r>
              <w:rPr>
                <w:rFonts w:hint="eastAsia"/>
              </w:rPr>
              <w:t>布片檔案</w:t>
            </w:r>
            <w:r w:rsidRPr="00C30AD7">
              <w:t>免費試用與</w:t>
            </w:r>
            <w:r>
              <w:rPr>
                <w:rFonts w:hint="eastAsia"/>
              </w:rPr>
              <w:t>轉型</w:t>
            </w:r>
            <w:r w:rsidRPr="00C30AD7">
              <w:t>顧問服務：</w:t>
            </w:r>
            <w:r w:rsidRPr="00A43D00">
              <w:rPr>
                <w:rFonts w:hint="eastAsia"/>
                <w:color w:val="EE0000"/>
              </w:rPr>
              <w:t>擴大平台參與度並深化員工的產業知識與經驗</w:t>
            </w:r>
            <w:r w:rsidRPr="00906813">
              <w:rPr>
                <w:rFonts w:hint="eastAsia"/>
                <w:color w:val="EE0000"/>
              </w:rPr>
              <w:t>，</w:t>
            </w:r>
            <w:r w:rsidRPr="00FA2E9F">
              <w:rPr>
                <w:rFonts w:hint="eastAsia"/>
                <w:color w:val="156082" w:themeColor="accent1"/>
              </w:rPr>
              <w:t>並拓展外部關係</w:t>
            </w:r>
            <w:r>
              <w:rPr>
                <w:rFonts w:hint="eastAsia"/>
                <w:color w:val="156082" w:themeColor="accent1"/>
              </w:rPr>
              <w:t>與市場資源</w:t>
            </w:r>
            <w:r w:rsidRPr="00FA2E9F">
              <w:rPr>
                <w:rFonts w:hint="eastAsia"/>
                <w:color w:val="156082" w:themeColor="accent1"/>
              </w:rPr>
              <w:t>（產官學</w:t>
            </w:r>
            <w:proofErr w:type="gramStart"/>
            <w:r w:rsidRPr="00FA2E9F">
              <w:rPr>
                <w:rFonts w:hint="eastAsia"/>
                <w:color w:val="156082" w:themeColor="accent1"/>
              </w:rPr>
              <w:t>研</w:t>
            </w:r>
            <w:proofErr w:type="gramEnd"/>
            <w:r w:rsidRPr="00FA2E9F">
              <w:rPr>
                <w:rFonts w:hint="eastAsia"/>
                <w:color w:val="156082" w:themeColor="accent1"/>
              </w:rPr>
              <w:t>）合力</w:t>
            </w:r>
            <w:r w:rsidRPr="00FA2E9F">
              <w:rPr>
                <w:color w:val="156082" w:themeColor="accent1"/>
              </w:rPr>
              <w:t>推動產業轉型</w:t>
            </w:r>
            <w:r w:rsidRPr="00FA2E9F">
              <w:rPr>
                <w:rFonts w:hint="eastAsia"/>
                <w:color w:val="156082" w:themeColor="accent1"/>
              </w:rPr>
              <w:t>。</w:t>
            </w:r>
          </w:p>
        </w:tc>
        <w:tc>
          <w:tcPr>
            <w:tcW w:w="2800" w:type="dxa"/>
          </w:tcPr>
          <w:p w14:paraId="53D332B9" w14:textId="5FADB281" w:rsidR="008C1CE7" w:rsidRPr="00C30AD7" w:rsidRDefault="008C1CE7" w:rsidP="008200E7">
            <w:pPr>
              <w:pStyle w:val="151"/>
            </w:pPr>
            <w:r w:rsidRPr="00C30AD7">
              <w:t>公私</w:t>
            </w:r>
            <w:r>
              <w:rPr>
                <w:rFonts w:hint="eastAsia"/>
              </w:rPr>
              <w:t>協力</w:t>
            </w:r>
            <w:r w:rsidRPr="00C30AD7">
              <w:t>：</w:t>
            </w:r>
            <w:r w:rsidRPr="00E4193B">
              <w:rPr>
                <w:rFonts w:hint="eastAsia"/>
                <w:color w:val="EE0000"/>
              </w:rPr>
              <w:t>獲政府補助計畫</w:t>
            </w:r>
            <w:r>
              <w:rPr>
                <w:rFonts w:hint="eastAsia"/>
                <w:color w:val="EE0000"/>
              </w:rPr>
              <w:t>，</w:t>
            </w:r>
            <w:r w:rsidRPr="00E4193B">
              <w:rPr>
                <w:rFonts w:hint="eastAsia"/>
                <w:color w:val="EE0000"/>
              </w:rPr>
              <w:t>降低中小企業轉型的門檻提升平台參與</w:t>
            </w:r>
            <w:r>
              <w:rPr>
                <w:rFonts w:hint="eastAsia"/>
              </w:rPr>
              <w:t>，</w:t>
            </w:r>
            <w:r w:rsidRPr="00E4193B">
              <w:rPr>
                <w:rFonts w:hint="eastAsia"/>
                <w:color w:val="156082" w:themeColor="accent1"/>
              </w:rPr>
              <w:t>同時</w:t>
            </w:r>
            <w:r>
              <w:rPr>
                <w:rFonts w:hint="eastAsia"/>
                <w:color w:val="156082" w:themeColor="accent1"/>
              </w:rPr>
              <w:t>深化與政府關係並取得外部支持。</w:t>
            </w:r>
          </w:p>
        </w:tc>
        <w:tc>
          <w:tcPr>
            <w:tcW w:w="2800" w:type="dxa"/>
          </w:tcPr>
          <w:p w14:paraId="684DD2B3" w14:textId="67C6FF0C" w:rsidR="008C1CE7" w:rsidRPr="00C30AD7" w:rsidRDefault="008C1CE7" w:rsidP="003F43BD">
            <w:pPr>
              <w:pStyle w:val="151"/>
            </w:pPr>
            <w:r w:rsidRPr="002715E7">
              <w:rPr>
                <w:rFonts w:hint="eastAsia"/>
              </w:rPr>
              <w:t>迭代</w:t>
            </w:r>
            <w:r>
              <w:rPr>
                <w:rFonts w:hint="eastAsia"/>
              </w:rPr>
              <w:t>的</w:t>
            </w:r>
            <w:r w:rsidRPr="002715E7">
              <w:rPr>
                <w:rFonts w:hint="eastAsia"/>
              </w:rPr>
              <w:t>永續服務</w:t>
            </w:r>
            <w:r>
              <w:rPr>
                <w:rFonts w:hint="eastAsia"/>
              </w:rPr>
              <w:t>：</w:t>
            </w:r>
            <w:r w:rsidRPr="00A511F4">
              <w:rPr>
                <w:rFonts w:hint="eastAsia"/>
                <w:color w:val="156082" w:themeColor="accent1"/>
              </w:rPr>
              <w:t>與外部機構共同開發</w:t>
            </w:r>
            <w:r w:rsidRPr="00A511F4">
              <w:rPr>
                <w:color w:val="156082" w:themeColor="accent1"/>
              </w:rPr>
              <w:t>Eco-Impactor</w:t>
            </w:r>
            <w:r w:rsidRPr="00A511F4">
              <w:rPr>
                <w:rFonts w:hint="eastAsia"/>
                <w:color w:val="156082" w:themeColor="accent1"/>
              </w:rPr>
              <w:t>平台</w:t>
            </w:r>
            <w:proofErr w:type="gramStart"/>
            <w:r w:rsidRPr="00A511F4">
              <w:rPr>
                <w:rFonts w:hint="eastAsia"/>
                <w:color w:val="156082" w:themeColor="accent1"/>
              </w:rPr>
              <w:t>預估碳排資料</w:t>
            </w:r>
            <w:proofErr w:type="gramEnd"/>
            <w:r w:rsidRPr="00A511F4">
              <w:rPr>
                <w:rFonts w:hint="eastAsia"/>
                <w:color w:val="156082" w:themeColor="accent1"/>
              </w:rPr>
              <w:t>、</w:t>
            </w:r>
            <w:r>
              <w:rPr>
                <w:rFonts w:hint="eastAsia"/>
                <w:color w:val="156082" w:themeColor="accent1"/>
              </w:rPr>
              <w:t>由</w:t>
            </w:r>
            <w:r w:rsidRPr="00A511F4">
              <w:rPr>
                <w:rFonts w:hint="eastAsia"/>
                <w:color w:val="156082" w:themeColor="accent1"/>
              </w:rPr>
              <w:t>專業外部機構完成碳盤查</w:t>
            </w:r>
            <w:r>
              <w:rPr>
                <w:rFonts w:hint="eastAsia"/>
              </w:rPr>
              <w:t>，</w:t>
            </w:r>
            <w:r w:rsidRPr="00A511F4">
              <w:rPr>
                <w:rFonts w:hint="eastAsia"/>
                <w:color w:val="EE0000"/>
              </w:rPr>
              <w:t>並將永續資料補進數位布片檔案</w:t>
            </w:r>
            <w:r>
              <w:rPr>
                <w:rFonts w:hint="eastAsia"/>
              </w:rPr>
              <w:t>。</w:t>
            </w:r>
          </w:p>
        </w:tc>
      </w:tr>
      <w:tr w:rsidR="008C1CE7" w14:paraId="2ED795B7" w14:textId="77777777" w:rsidTr="00A56248">
        <w:trPr>
          <w:cantSplit/>
          <w:trHeight w:val="437"/>
        </w:trPr>
        <w:tc>
          <w:tcPr>
            <w:tcW w:w="567" w:type="dxa"/>
            <w:vMerge/>
            <w:tcBorders>
              <w:bottom w:val="single" w:sz="4" w:space="0" w:color="auto"/>
            </w:tcBorders>
            <w:shd w:val="clear" w:color="auto" w:fill="215E99" w:themeFill="text2" w:themeFillTint="BF"/>
            <w:textDirection w:val="tbRlV"/>
          </w:tcPr>
          <w:p w14:paraId="40CD17A0" w14:textId="77777777" w:rsidR="008C1CE7" w:rsidRDefault="008C1CE7" w:rsidP="009F41D2">
            <w:pPr>
              <w:ind w:left="113" w:right="113" w:firstLineChars="0" w:firstLine="0"/>
            </w:pPr>
          </w:p>
        </w:tc>
        <w:tc>
          <w:tcPr>
            <w:tcW w:w="567" w:type="dxa"/>
            <w:vMerge/>
            <w:tcBorders>
              <w:bottom w:val="single" w:sz="4" w:space="0" w:color="auto"/>
            </w:tcBorders>
            <w:shd w:val="clear" w:color="auto" w:fill="4C94D8" w:themeFill="text2" w:themeFillTint="80"/>
            <w:vAlign w:val="center"/>
          </w:tcPr>
          <w:p w14:paraId="17102693" w14:textId="77777777" w:rsidR="008C1CE7" w:rsidRDefault="008C1CE7" w:rsidP="009F41D2">
            <w:pPr>
              <w:ind w:firstLineChars="0" w:firstLine="0"/>
              <w:jc w:val="center"/>
            </w:pPr>
          </w:p>
        </w:tc>
        <w:tc>
          <w:tcPr>
            <w:tcW w:w="567" w:type="dxa"/>
            <w:vMerge/>
            <w:tcBorders>
              <w:bottom w:val="single" w:sz="4" w:space="0" w:color="auto"/>
            </w:tcBorders>
            <w:shd w:val="clear" w:color="auto" w:fill="C1E4F5" w:themeFill="accent1" w:themeFillTint="33"/>
            <w:vAlign w:val="center"/>
          </w:tcPr>
          <w:p w14:paraId="61A499E3" w14:textId="77777777" w:rsidR="008C1CE7" w:rsidRDefault="008C1CE7" w:rsidP="009F41D2">
            <w:pPr>
              <w:ind w:firstLineChars="0" w:firstLine="0"/>
              <w:jc w:val="center"/>
            </w:pPr>
          </w:p>
        </w:tc>
        <w:tc>
          <w:tcPr>
            <w:tcW w:w="567" w:type="dxa"/>
            <w:vMerge/>
            <w:tcBorders>
              <w:bottom w:val="single" w:sz="4" w:space="0" w:color="auto"/>
            </w:tcBorders>
            <w:shd w:val="clear" w:color="auto" w:fill="C1E4F5" w:themeFill="accent1" w:themeFillTint="33"/>
            <w:vAlign w:val="center"/>
          </w:tcPr>
          <w:p w14:paraId="02B0740F" w14:textId="77777777" w:rsidR="008C1CE7" w:rsidRDefault="008C1CE7" w:rsidP="009F41D2">
            <w:pPr>
              <w:ind w:firstLineChars="0" w:firstLine="0"/>
              <w:jc w:val="center"/>
            </w:pPr>
          </w:p>
        </w:tc>
        <w:tc>
          <w:tcPr>
            <w:tcW w:w="11199" w:type="dxa"/>
            <w:gridSpan w:val="4"/>
            <w:tcBorders>
              <w:bottom w:val="single" w:sz="4" w:space="0" w:color="auto"/>
            </w:tcBorders>
          </w:tcPr>
          <w:p w14:paraId="7741B55D" w14:textId="649F380B" w:rsidR="008C1CE7" w:rsidRPr="006E7889" w:rsidRDefault="008C1CE7" w:rsidP="00335777">
            <w:pPr>
              <w:pStyle w:val="151"/>
            </w:pPr>
            <w:commentRangeStart w:id="189"/>
            <w:r>
              <w:rPr>
                <w:rFonts w:hint="eastAsia"/>
              </w:rPr>
              <w:t>命題</w:t>
            </w:r>
            <w:commentRangeEnd w:id="189"/>
            <w:r>
              <w:rPr>
                <w:rStyle w:val="af7"/>
                <w:color w:val="auto"/>
              </w:rPr>
              <w:commentReference w:id="189"/>
            </w:r>
            <w:r>
              <w:rPr>
                <w:rFonts w:hint="eastAsia"/>
              </w:rPr>
              <w:t>：</w:t>
            </w:r>
            <w:r w:rsidRPr="004677EF">
              <w:rPr>
                <w:rFonts w:hint="eastAsia"/>
              </w:rPr>
              <w:t>組織需</w:t>
            </w:r>
            <w:r w:rsidRPr="004677EF">
              <w:t>持續檢視</w:t>
            </w:r>
            <w:r w:rsidRPr="004677EF">
              <w:rPr>
                <w:rFonts w:hint="eastAsia"/>
              </w:rPr>
              <w:t>、</w:t>
            </w:r>
            <w:r w:rsidRPr="004677EF">
              <w:t>動態</w:t>
            </w:r>
            <w:r w:rsidRPr="004677EF">
              <w:rPr>
                <w:rFonts w:hint="eastAsia"/>
              </w:rPr>
              <w:t>運用</w:t>
            </w:r>
            <w:r w:rsidRPr="004677EF">
              <w:t>資源基礎與關係網絡</w:t>
            </w:r>
            <w:r w:rsidRPr="004677EF">
              <w:rPr>
                <w:rFonts w:hint="eastAsia"/>
              </w:rPr>
              <w:t>，並篩選合適的外部專業技術，才能實現雙元</w:t>
            </w:r>
            <w:r w:rsidR="0006194E">
              <w:rPr>
                <w:rFonts w:hint="eastAsia"/>
              </w:rPr>
              <w:t>能力</w:t>
            </w:r>
            <w:r>
              <w:rPr>
                <w:rFonts w:hint="eastAsia"/>
              </w:rPr>
              <w:t>。</w:t>
            </w:r>
          </w:p>
        </w:tc>
      </w:tr>
      <w:tr w:rsidR="004F0984" w14:paraId="0C6756C7" w14:textId="77777777" w:rsidTr="008F4AE3">
        <w:trPr>
          <w:cantSplit/>
          <w:trHeight w:val="1134"/>
        </w:trPr>
        <w:tc>
          <w:tcPr>
            <w:tcW w:w="567" w:type="dxa"/>
            <w:vMerge w:val="restart"/>
            <w:shd w:val="clear" w:color="auto" w:fill="215E99" w:themeFill="text2" w:themeFillTint="BF"/>
            <w:textDirection w:val="tbRlV"/>
            <w:vAlign w:val="center"/>
          </w:tcPr>
          <w:p w14:paraId="356DD76F" w14:textId="77777777" w:rsidR="004F0984" w:rsidRDefault="004F0984" w:rsidP="009F41D2">
            <w:pPr>
              <w:ind w:left="113" w:right="113" w:firstLineChars="0" w:firstLine="0"/>
              <w:jc w:val="center"/>
            </w:pPr>
            <w:r w:rsidRPr="00C33872">
              <w:rPr>
                <w:rFonts w:ascii="標楷體" w:hAnsi="標楷體" w:hint="eastAsia"/>
                <w:color w:val="FFFFFF" w:themeColor="background1"/>
              </w:rPr>
              <w:lastRenderedPageBreak/>
              <w:t>數位創新</w:t>
            </w:r>
          </w:p>
        </w:tc>
        <w:tc>
          <w:tcPr>
            <w:tcW w:w="1701" w:type="dxa"/>
            <w:gridSpan w:val="3"/>
            <w:vMerge w:val="restart"/>
            <w:shd w:val="clear" w:color="auto" w:fill="C1E4F5" w:themeFill="accent1" w:themeFillTint="33"/>
            <w:textDirection w:val="tbRlV"/>
            <w:vAlign w:val="center"/>
          </w:tcPr>
          <w:p w14:paraId="51EE9B22" w14:textId="77777777" w:rsidR="004F0984" w:rsidRDefault="004F0984" w:rsidP="009F41D2">
            <w:pPr>
              <w:ind w:left="113" w:right="113" w:firstLineChars="0" w:firstLine="0"/>
              <w:jc w:val="center"/>
            </w:pPr>
            <w:r>
              <w:rPr>
                <w:rFonts w:ascii="標楷體" w:hAnsi="標楷體" w:hint="eastAsia"/>
              </w:rPr>
              <w:t>結果</w:t>
            </w:r>
          </w:p>
        </w:tc>
        <w:tc>
          <w:tcPr>
            <w:tcW w:w="2799" w:type="dxa"/>
          </w:tcPr>
          <w:p w14:paraId="46DC3986" w14:textId="77777777" w:rsidR="007E2D08" w:rsidRDefault="004F0984" w:rsidP="00DE66EA">
            <w:pPr>
              <w:pStyle w:val="151"/>
            </w:pPr>
            <w:r w:rsidRPr="00A7492C">
              <w:rPr>
                <w:rFonts w:hint="eastAsia"/>
              </w:rPr>
              <w:t>打造紡織產業數位協作平台，滿足布料開發、設計、展示與交易。</w:t>
            </w:r>
          </w:p>
          <w:p w14:paraId="49C25113" w14:textId="37C976B8" w:rsidR="004F0984" w:rsidRPr="00A7492C" w:rsidRDefault="004F0984" w:rsidP="00DE66EA">
            <w:pPr>
              <w:pStyle w:val="151"/>
            </w:pPr>
            <w:r w:rsidRPr="00A7492C">
              <w:t>跨越時間與地域限制，加速產品設計流程</w:t>
            </w:r>
            <w:r w:rsidRPr="00A7492C">
              <w:rPr>
                <w:rFonts w:hint="eastAsia"/>
              </w:rPr>
              <w:t>。</w:t>
            </w:r>
          </w:p>
          <w:p w14:paraId="3EAD2B0E" w14:textId="77777777" w:rsidR="004F0984" w:rsidRPr="00A7492C" w:rsidRDefault="004F0984" w:rsidP="00DE66EA">
            <w:pPr>
              <w:pStyle w:val="151"/>
            </w:pPr>
            <w:r w:rsidRPr="00A7492C">
              <w:t>平台</w:t>
            </w:r>
            <w:r w:rsidRPr="00A7492C">
              <w:rPr>
                <w:rFonts w:hint="eastAsia"/>
              </w:rPr>
              <w:t>出現</w:t>
            </w:r>
            <w:r w:rsidRPr="00A7492C">
              <w:t>使用者「瀏覽但不採購」的徵用現象</w:t>
            </w:r>
            <w:r w:rsidRPr="00A7492C">
              <w:rPr>
                <w:rFonts w:hint="eastAsia"/>
              </w:rPr>
              <w:t>。</w:t>
            </w:r>
          </w:p>
        </w:tc>
        <w:tc>
          <w:tcPr>
            <w:tcW w:w="2800" w:type="dxa"/>
          </w:tcPr>
          <w:p w14:paraId="4C914CEF" w14:textId="341BC3B0" w:rsidR="00550B9E" w:rsidRDefault="00344F7B" w:rsidP="004E76BF">
            <w:pPr>
              <w:pStyle w:val="151"/>
            </w:pPr>
            <w:r w:rsidRPr="00A7492C">
              <w:t>權限管理機制，提升資料安全與產業協作彈性。</w:t>
            </w:r>
            <w:r w:rsidR="00550B9E">
              <w:rPr>
                <w:rFonts w:hint="eastAsia"/>
              </w:rPr>
              <w:t>API</w:t>
            </w:r>
            <w:r w:rsidR="00550B9E">
              <w:rPr>
                <w:rFonts w:hint="eastAsia"/>
              </w:rPr>
              <w:t>跨</w:t>
            </w:r>
            <w:r w:rsidR="00550B9E" w:rsidRPr="001A2A91">
              <w:t>系統整合加速決策流程，</w:t>
            </w:r>
            <w:r w:rsidR="00550B9E">
              <w:rPr>
                <w:rFonts w:hint="eastAsia"/>
              </w:rPr>
              <w:t>從</w:t>
            </w:r>
            <w:r w:rsidR="00550B9E" w:rsidRPr="001A2A91">
              <w:t>組織內部資訊流通</w:t>
            </w:r>
            <w:r w:rsidR="00550B9E">
              <w:rPr>
                <w:rFonts w:hint="eastAsia"/>
              </w:rPr>
              <w:t>到</w:t>
            </w:r>
            <w:r w:rsidR="00550B9E" w:rsidRPr="001A2A91">
              <w:t>智慧生產效率</w:t>
            </w:r>
            <w:r w:rsidR="004E76BF">
              <w:rPr>
                <w:rFonts w:hint="eastAsia"/>
              </w:rPr>
              <w:t>。</w:t>
            </w:r>
          </w:p>
          <w:p w14:paraId="14599A2C" w14:textId="55BC4E7C" w:rsidR="004F0984" w:rsidRPr="00A7492C" w:rsidRDefault="004F0984" w:rsidP="00DE66EA">
            <w:pPr>
              <w:pStyle w:val="151"/>
            </w:pPr>
          </w:p>
        </w:tc>
        <w:tc>
          <w:tcPr>
            <w:tcW w:w="2800" w:type="dxa"/>
          </w:tcPr>
          <w:p w14:paraId="3912B21A" w14:textId="7ED4EC02" w:rsidR="00771312" w:rsidRDefault="00771312" w:rsidP="00771312">
            <w:pPr>
              <w:pStyle w:val="151"/>
            </w:pPr>
            <w:r>
              <w:rPr>
                <w:rFonts w:hint="eastAsia"/>
              </w:rPr>
              <w:t>展會時精簡流程，</w:t>
            </w:r>
            <w:r w:rsidR="00BF24F7">
              <w:rPr>
                <w:rFonts w:hint="eastAsia"/>
              </w:rPr>
              <w:t>快速產生銷售報價與</w:t>
            </w:r>
            <w:proofErr w:type="gramStart"/>
            <w:r w:rsidR="00744BBD">
              <w:rPr>
                <w:rFonts w:hint="eastAsia"/>
              </w:rPr>
              <w:t>採購</w:t>
            </w:r>
            <w:r w:rsidR="00BF24F7">
              <w:rPr>
                <w:rFonts w:hint="eastAsia"/>
              </w:rPr>
              <w:t>選品清單</w:t>
            </w:r>
            <w:proofErr w:type="gramEnd"/>
            <w:r w:rsidR="00BF24F7">
              <w:rPr>
                <w:rFonts w:hint="eastAsia"/>
              </w:rPr>
              <w:t>加速交易促成</w:t>
            </w:r>
            <w:r>
              <w:rPr>
                <w:rFonts w:hint="eastAsia"/>
              </w:rPr>
              <w:t>。</w:t>
            </w:r>
          </w:p>
          <w:p w14:paraId="1D47537C" w14:textId="77777777" w:rsidR="00771312" w:rsidRDefault="00771312" w:rsidP="00771312">
            <w:pPr>
              <w:pStyle w:val="151"/>
            </w:pPr>
            <w:r>
              <w:rPr>
                <w:rFonts w:hint="eastAsia"/>
              </w:rPr>
              <w:t>展會後資訊累積成資產，讓關係經營走得更長遠、提升銷售精</w:t>
            </w:r>
            <w:proofErr w:type="gramStart"/>
            <w:r>
              <w:rPr>
                <w:rFonts w:hint="eastAsia"/>
              </w:rPr>
              <w:t>準</w:t>
            </w:r>
            <w:proofErr w:type="gramEnd"/>
            <w:r>
              <w:rPr>
                <w:rFonts w:hint="eastAsia"/>
              </w:rPr>
              <w:t>度。</w:t>
            </w:r>
          </w:p>
          <w:p w14:paraId="4C7C348B" w14:textId="73A3D86F" w:rsidR="004F0984" w:rsidRPr="00A7492C" w:rsidRDefault="00771312" w:rsidP="00771312">
            <w:pPr>
              <w:pStyle w:val="151"/>
            </w:pPr>
            <w:r>
              <w:rPr>
                <w:rFonts w:hint="eastAsia"/>
              </w:rPr>
              <w:t>提升組織效率、降低樣品製作，實踐永續價值。</w:t>
            </w:r>
          </w:p>
        </w:tc>
        <w:tc>
          <w:tcPr>
            <w:tcW w:w="2800" w:type="dxa"/>
          </w:tcPr>
          <w:p w14:paraId="7B50E459" w14:textId="12FBDBF8" w:rsidR="005B1C35" w:rsidRDefault="00D73390" w:rsidP="00DE66EA">
            <w:pPr>
              <w:pStyle w:val="151"/>
            </w:pPr>
            <w:r>
              <w:rPr>
                <w:rFonts w:hint="eastAsia"/>
              </w:rPr>
              <w:t>產業</w:t>
            </w:r>
            <w:r w:rsidR="005B1C35" w:rsidRPr="005B1C35">
              <w:rPr>
                <w:rFonts w:hint="eastAsia"/>
              </w:rPr>
              <w:t>導入</w:t>
            </w:r>
            <w:r w:rsidR="006E7154">
              <w:rPr>
                <w:rFonts w:hint="eastAsia"/>
              </w:rPr>
              <w:t>技術</w:t>
            </w:r>
            <w:r w:rsidR="005B1C35" w:rsidRPr="005B1C35">
              <w:rPr>
                <w:rFonts w:hint="eastAsia"/>
              </w:rPr>
              <w:t>獲得銷售效率提升、改善溝通情況、強化資料流通的效益，遂推動組織內部全面轉型</w:t>
            </w:r>
            <w:r w:rsidR="00E8772B">
              <w:rPr>
                <w:rFonts w:hint="eastAsia"/>
              </w:rPr>
              <w:t>。</w:t>
            </w:r>
          </w:p>
          <w:p w14:paraId="53F898EE" w14:textId="5BA35481" w:rsidR="004F0984" w:rsidRPr="00A7492C" w:rsidRDefault="00FD71B5" w:rsidP="00DE66EA">
            <w:pPr>
              <w:pStyle w:val="151"/>
            </w:pPr>
            <w:r w:rsidRPr="00FD71B5">
              <w:rPr>
                <w:rFonts w:hint="eastAsia"/>
              </w:rPr>
              <w:t>透明可溯源</w:t>
            </w:r>
            <w:proofErr w:type="gramStart"/>
            <w:r w:rsidRPr="00FD71B5">
              <w:rPr>
                <w:rFonts w:hint="eastAsia"/>
              </w:rPr>
              <w:t>的碳排資訊</w:t>
            </w:r>
            <w:proofErr w:type="gramEnd"/>
            <w:r w:rsidRPr="00FD71B5">
              <w:rPr>
                <w:rFonts w:hint="eastAsia"/>
              </w:rPr>
              <w:t>為核心，從供應商到品牌端的永續行動</w:t>
            </w:r>
            <w:r w:rsidR="004F0984" w:rsidRPr="00A7492C">
              <w:t>。</w:t>
            </w:r>
          </w:p>
        </w:tc>
      </w:tr>
      <w:tr w:rsidR="001572F8" w14:paraId="15DBF563" w14:textId="77777777" w:rsidTr="00952C66">
        <w:trPr>
          <w:cantSplit/>
          <w:trHeight w:val="437"/>
        </w:trPr>
        <w:tc>
          <w:tcPr>
            <w:tcW w:w="567" w:type="dxa"/>
            <w:vMerge/>
            <w:shd w:val="clear" w:color="auto" w:fill="215E99" w:themeFill="text2" w:themeFillTint="BF"/>
            <w:textDirection w:val="tbRlV"/>
            <w:vAlign w:val="center"/>
          </w:tcPr>
          <w:p w14:paraId="2CB3F543" w14:textId="77777777" w:rsidR="001572F8" w:rsidRPr="002D6F80" w:rsidRDefault="001572F8" w:rsidP="009F41D2">
            <w:pPr>
              <w:ind w:left="113" w:right="113" w:firstLineChars="0" w:firstLine="0"/>
              <w:jc w:val="center"/>
              <w:rPr>
                <w:rFonts w:ascii="標楷體" w:hAnsi="標楷體"/>
              </w:rPr>
            </w:pPr>
          </w:p>
        </w:tc>
        <w:tc>
          <w:tcPr>
            <w:tcW w:w="1701" w:type="dxa"/>
            <w:gridSpan w:val="3"/>
            <w:vMerge/>
            <w:shd w:val="clear" w:color="auto" w:fill="C1E4F5" w:themeFill="accent1" w:themeFillTint="33"/>
            <w:textDirection w:val="tbRlV"/>
            <w:vAlign w:val="center"/>
          </w:tcPr>
          <w:p w14:paraId="0ED4C483" w14:textId="77777777" w:rsidR="001572F8" w:rsidRDefault="001572F8"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272A1E5F" w14:textId="44580C83" w:rsidR="001572F8" w:rsidRPr="00A7492C" w:rsidRDefault="001572F8" w:rsidP="001572F8">
            <w:pPr>
              <w:pStyle w:val="151"/>
            </w:pPr>
            <w:commentRangeStart w:id="190"/>
            <w:r>
              <w:rPr>
                <w:rFonts w:hint="eastAsia"/>
              </w:rPr>
              <w:t>命題</w:t>
            </w:r>
            <w:commentRangeEnd w:id="190"/>
            <w:r w:rsidR="0006194E">
              <w:rPr>
                <w:rFonts w:hint="eastAsia"/>
              </w:rPr>
              <w:t>：</w:t>
            </w:r>
            <w:r w:rsidR="00952C66">
              <w:rPr>
                <w:rStyle w:val="af7"/>
                <w:color w:val="auto"/>
              </w:rPr>
              <w:commentReference w:id="190"/>
            </w:r>
            <w:proofErr w:type="gramStart"/>
            <w:r w:rsidR="00726314" w:rsidRPr="00726314">
              <w:rPr>
                <w:rFonts w:hint="eastAsia"/>
              </w:rPr>
              <w:t>傳產採納</w:t>
            </w:r>
            <w:proofErr w:type="gramEnd"/>
            <w:r w:rsidR="00726314" w:rsidRPr="00726314">
              <w:rPr>
                <w:rFonts w:hint="eastAsia"/>
              </w:rPr>
              <w:t>創新以效益導向為核心，具體成果和實際效益遠比抽象的專業技術更能吸引產業注意</w:t>
            </w:r>
            <w:r w:rsidR="009D5FE4">
              <w:rPr>
                <w:rFonts w:hint="eastAsia"/>
              </w:rPr>
              <w:t>。</w:t>
            </w:r>
          </w:p>
        </w:tc>
      </w:tr>
    </w:tbl>
    <w:p w14:paraId="7A74BA01" w14:textId="6592B936" w:rsidR="001C0E98" w:rsidRDefault="00ED2B18" w:rsidP="009E2515">
      <w:pPr>
        <w:pStyle w:val="afff5"/>
        <w:sectPr w:rsidR="001C0E98" w:rsidSect="001C0E98">
          <w:pgSz w:w="16838" w:h="11906" w:orient="landscape" w:code="9"/>
          <w:pgMar w:top="1701" w:right="1701" w:bottom="1134" w:left="1701" w:header="851" w:footer="992" w:gutter="0"/>
          <w:cols w:space="425"/>
          <w:docGrid w:linePitch="360"/>
        </w:sectPr>
      </w:pPr>
      <w:r>
        <w:rPr>
          <w:rFonts w:hint="eastAsia"/>
        </w:rPr>
        <w:t>資料來源：本研究整理</w:t>
      </w:r>
    </w:p>
    <w:p w14:paraId="4E25FCEC" w14:textId="60C5F4E1" w:rsidR="00953384" w:rsidRDefault="00797D62" w:rsidP="0006680C">
      <w:pPr>
        <w:pStyle w:val="1"/>
      </w:pPr>
      <w:bookmarkStart w:id="191" w:name="_Toc202118652"/>
      <w:r>
        <w:rPr>
          <w:rFonts w:hint="eastAsia"/>
        </w:rPr>
        <w:lastRenderedPageBreak/>
        <w:t>第六章、研究結論與建議</w:t>
      </w:r>
      <w:bookmarkEnd w:id="191"/>
    </w:p>
    <w:p w14:paraId="4FBACE79" w14:textId="2F88D771" w:rsidR="00797D62" w:rsidRDefault="00797D62" w:rsidP="00F71E02">
      <w:pPr>
        <w:pStyle w:val="2"/>
      </w:pPr>
      <w:bookmarkStart w:id="192" w:name="_Toc202118653"/>
      <w:r>
        <w:rPr>
          <w:rFonts w:hint="eastAsia"/>
        </w:rPr>
        <w:t>6.1</w:t>
      </w:r>
      <w:r w:rsidR="00F504D3">
        <w:rPr>
          <w:rFonts w:hint="eastAsia"/>
        </w:rPr>
        <w:t xml:space="preserve"> </w:t>
      </w:r>
      <w:r>
        <w:rPr>
          <w:rFonts w:hint="eastAsia"/>
        </w:rPr>
        <w:t>結論與研究貢獻</w:t>
      </w:r>
      <w:bookmarkEnd w:id="192"/>
    </w:p>
    <w:p w14:paraId="6A77C986" w14:textId="65CCABA0" w:rsidR="00F401C2" w:rsidRPr="00F401C2" w:rsidRDefault="00EE53D5" w:rsidP="00EE53D5">
      <w:pPr>
        <w:pStyle w:val="15"/>
        <w:ind w:firstLine="480"/>
      </w:pPr>
      <w:r>
        <w:rPr>
          <w:rFonts w:hint="eastAsia"/>
        </w:rPr>
        <w:t>本研究以</w:t>
      </w:r>
      <w:r w:rsidRPr="00EE53D5">
        <w:rPr>
          <w:rFonts w:hint="eastAsia"/>
        </w:rPr>
        <w:t>臺灣通用紡織科技股份有限公司</w:t>
      </w:r>
      <w:proofErr w:type="gramStart"/>
      <w:r w:rsidRPr="00EE53D5">
        <w:rPr>
          <w:rFonts w:hint="eastAsia"/>
        </w:rPr>
        <w:t>（</w:t>
      </w:r>
      <w:proofErr w:type="gramEnd"/>
      <w:r w:rsidRPr="00EE53D5">
        <w:rPr>
          <w:rFonts w:hint="eastAsia"/>
        </w:rPr>
        <w:t>Frontier.cool</w:t>
      </w:r>
      <w:proofErr w:type="gramStart"/>
      <w:r w:rsidRPr="00EE53D5">
        <w:rPr>
          <w:rFonts w:hint="eastAsia"/>
        </w:rPr>
        <w:t>）</w:t>
      </w:r>
      <w:proofErr w:type="gramEnd"/>
      <w:r w:rsidR="00522FF7">
        <w:rPr>
          <w:rFonts w:hint="eastAsia"/>
        </w:rPr>
        <w:t>為研究對象，將</w:t>
      </w:r>
      <w:r w:rsidR="008F1DF9">
        <w:rPr>
          <w:rFonts w:hint="eastAsia"/>
        </w:rPr>
        <w:t>Frontier.cool</w:t>
      </w:r>
      <w:r w:rsidR="008F1DF9">
        <w:rPr>
          <w:rFonts w:hint="eastAsia"/>
        </w:rPr>
        <w:t>數位創新</w:t>
      </w:r>
      <w:r w:rsidR="00910D2E">
        <w:rPr>
          <w:rFonts w:hint="eastAsia"/>
        </w:rPr>
        <w:t>服務</w:t>
      </w:r>
      <w:r w:rsidR="008F1DF9">
        <w:rPr>
          <w:rFonts w:hint="eastAsia"/>
        </w:rPr>
        <w:t>的</w:t>
      </w:r>
      <w:r w:rsidR="00910D2E">
        <w:rPr>
          <w:rFonts w:hint="eastAsia"/>
        </w:rPr>
        <w:t>發展</w:t>
      </w:r>
      <w:r w:rsidR="008F1DF9">
        <w:rPr>
          <w:rFonts w:hint="eastAsia"/>
        </w:rPr>
        <w:t>分為四個階段，探討公司在</w:t>
      </w:r>
      <w:r w:rsidR="00592750">
        <w:rPr>
          <w:rFonts w:hint="eastAsia"/>
        </w:rPr>
        <w:t>面對</w:t>
      </w:r>
      <w:r w:rsidR="008F1DF9">
        <w:rPr>
          <w:rFonts w:hint="eastAsia"/>
        </w:rPr>
        <w:t>產業需求與外部環境變化</w:t>
      </w:r>
      <w:r w:rsidR="00592750">
        <w:rPr>
          <w:rFonts w:hint="eastAsia"/>
        </w:rPr>
        <w:t>時，</w:t>
      </w:r>
      <w:r w:rsidR="007A07F8">
        <w:rPr>
          <w:rFonts w:hint="eastAsia"/>
        </w:rPr>
        <w:t>如何重複認知和行動</w:t>
      </w:r>
      <w:r w:rsidR="00C80A13">
        <w:rPr>
          <w:rFonts w:hint="eastAsia"/>
        </w:rPr>
        <w:t>以</w:t>
      </w:r>
      <w:r w:rsidR="007A07F8">
        <w:rPr>
          <w:rFonts w:hint="eastAsia"/>
        </w:rPr>
        <w:t>調整經營策略，</w:t>
      </w:r>
      <w:r w:rsidR="00652886">
        <w:rPr>
          <w:rFonts w:hint="eastAsia"/>
        </w:rPr>
        <w:t>最終</w:t>
      </w:r>
      <w:r w:rsidR="007A07F8">
        <w:rPr>
          <w:rFonts w:hint="eastAsia"/>
        </w:rPr>
        <w:t>建構</w:t>
      </w:r>
      <w:r w:rsidR="007A07F8" w:rsidRPr="00C61E16">
        <w:t>數位創新產業生態系</w:t>
      </w:r>
      <w:r w:rsidR="00C835D7">
        <w:rPr>
          <w:rFonts w:hint="eastAsia"/>
        </w:rPr>
        <w:t>。</w:t>
      </w:r>
      <w:r w:rsidR="007875F9">
        <w:rPr>
          <w:rFonts w:hint="eastAsia"/>
        </w:rPr>
        <w:t>為回應本研究於第一章所提出之研究問題，經訪談</w:t>
      </w:r>
      <w:r w:rsidR="00775E69">
        <w:rPr>
          <w:rFonts w:hint="eastAsia"/>
        </w:rPr>
        <w:t>、</w:t>
      </w:r>
      <w:r w:rsidR="007875F9">
        <w:rPr>
          <w:rFonts w:hint="eastAsia"/>
        </w:rPr>
        <w:t>資料蒐集</w:t>
      </w:r>
      <w:r w:rsidR="00775E69">
        <w:rPr>
          <w:rFonts w:hint="eastAsia"/>
        </w:rPr>
        <w:t>並分析</w:t>
      </w:r>
      <w:r w:rsidR="007875F9">
        <w:rPr>
          <w:rFonts w:hint="eastAsia"/>
        </w:rPr>
        <w:t>後，彙整</w:t>
      </w:r>
      <w:r w:rsidR="008E105A">
        <w:rPr>
          <w:rFonts w:hint="eastAsia"/>
        </w:rPr>
        <w:t>之</w:t>
      </w:r>
      <w:r w:rsidR="00775E69">
        <w:rPr>
          <w:rFonts w:hint="eastAsia"/>
        </w:rPr>
        <w:t>結論</w:t>
      </w:r>
      <w:r w:rsidR="007875F9">
        <w:rPr>
          <w:rFonts w:hint="eastAsia"/>
        </w:rPr>
        <w:t>如下：</w:t>
      </w:r>
    </w:p>
    <w:p w14:paraId="70ACA883" w14:textId="57A3B55E" w:rsidR="00D84F7A" w:rsidRDefault="00D84F7A" w:rsidP="00751B3C">
      <w:pPr>
        <w:pStyle w:val="151"/>
        <w:numPr>
          <w:ilvl w:val="0"/>
          <w:numId w:val="26"/>
        </w:numPr>
        <w:rPr>
          <w:b/>
          <w:bCs/>
        </w:rPr>
      </w:pPr>
      <w:commentRangeStart w:id="193"/>
      <w:r w:rsidRPr="00751B3C">
        <w:rPr>
          <w:rFonts w:hint="eastAsia"/>
          <w:b/>
          <w:bCs/>
        </w:rPr>
        <w:t>企業如何持續認知和調整行動，制定數位</w:t>
      </w:r>
      <w:r w:rsidR="005B20D9" w:rsidRPr="00751B3C">
        <w:rPr>
          <w:rFonts w:hint="eastAsia"/>
          <w:b/>
          <w:bCs/>
        </w:rPr>
        <w:t>創新</w:t>
      </w:r>
      <w:r w:rsidRPr="00751B3C">
        <w:rPr>
          <w:rFonts w:hint="eastAsia"/>
          <w:b/>
          <w:bCs/>
        </w:rPr>
        <w:t>平台之經營策略？</w:t>
      </w:r>
      <w:commentRangeEnd w:id="193"/>
      <w:r w:rsidR="00035E41">
        <w:rPr>
          <w:rStyle w:val="af7"/>
          <w:color w:val="auto"/>
        </w:rPr>
        <w:commentReference w:id="193"/>
      </w:r>
    </w:p>
    <w:p w14:paraId="705FBA2E" w14:textId="44E7DDF0" w:rsidR="00081BC9" w:rsidRPr="00081BC9" w:rsidRDefault="006E5BCD" w:rsidP="005F4053">
      <w:pPr>
        <w:pStyle w:val="15"/>
        <w:ind w:leftChars="100" w:left="240" w:firstLine="480"/>
      </w:pPr>
      <w:r w:rsidRPr="006E5BCD">
        <w:t>企業在制定數位創新平台的策略時，必須</w:t>
      </w:r>
      <w:r w:rsidRPr="00B660F9">
        <w:rPr>
          <w:color w:val="156082" w:themeColor="accent1"/>
        </w:rPr>
        <w:t>持續認知</w:t>
      </w:r>
      <w:r w:rsidR="00B1131E">
        <w:rPr>
          <w:rFonts w:hint="eastAsia"/>
          <w:color w:val="156082" w:themeColor="accent1"/>
        </w:rPr>
        <w:t>環境</w:t>
      </w:r>
      <w:r w:rsidRPr="00B660F9">
        <w:rPr>
          <w:color w:val="156082" w:themeColor="accent1"/>
        </w:rPr>
        <w:t>變化與</w:t>
      </w:r>
      <w:r w:rsidR="00B1131E">
        <w:rPr>
          <w:rFonts w:hint="eastAsia"/>
          <w:color w:val="156082" w:themeColor="accent1"/>
        </w:rPr>
        <w:t>產業</w:t>
      </w:r>
      <w:r w:rsidRPr="00B660F9">
        <w:rPr>
          <w:color w:val="156082" w:themeColor="accent1"/>
        </w:rPr>
        <w:t>需求</w:t>
      </w:r>
      <w:r w:rsidRPr="006E5BCD">
        <w:t>。這</w:t>
      </w:r>
      <w:r w:rsidR="007F0762">
        <w:rPr>
          <w:rFonts w:hint="eastAsia"/>
        </w:rPr>
        <w:t>些</w:t>
      </w:r>
      <w:r w:rsidRPr="005D064A">
        <w:rPr>
          <w:color w:val="EE0000"/>
        </w:rPr>
        <w:t>認知來自於對產業特性、使用者需求、供應鏈運作邏輯與外部環境的深入理解</w:t>
      </w:r>
      <w:r w:rsidRPr="006E5BCD">
        <w:t>。以傳統紡織業為例，產業具有被動式創新的特性，企業導入科技多是因應外部壓力（如法規、市場變化</w:t>
      </w:r>
      <w:r w:rsidR="005413E5">
        <w:rPr>
          <w:rFonts w:hint="eastAsia"/>
        </w:rPr>
        <w:t>等</w:t>
      </w:r>
      <w:r w:rsidRPr="006E5BCD">
        <w:t>），而非主動追求創新。因此，若想讓平台被真正採用，就</w:t>
      </w:r>
      <w:r w:rsidRPr="005413E5">
        <w:rPr>
          <w:color w:val="EE0000"/>
        </w:rPr>
        <w:t>必須貼近實際情境，從產業痛點</w:t>
      </w:r>
      <w:r w:rsidR="00BF46D1">
        <w:rPr>
          <w:rFonts w:hint="eastAsia"/>
          <w:color w:val="EE0000"/>
        </w:rPr>
        <w:t>出發</w:t>
      </w:r>
      <w:r w:rsidRPr="005413E5">
        <w:rPr>
          <w:color w:val="EE0000"/>
        </w:rPr>
        <w:t>設計</w:t>
      </w:r>
      <w:r w:rsidR="00BF46D1">
        <w:rPr>
          <w:rFonts w:hint="eastAsia"/>
          <w:color w:val="EE0000"/>
        </w:rPr>
        <w:t>對應的</w:t>
      </w:r>
      <w:r w:rsidRPr="005413E5">
        <w:rPr>
          <w:color w:val="EE0000"/>
        </w:rPr>
        <w:t>解決方案</w:t>
      </w:r>
      <w:r w:rsidRPr="006E5BCD">
        <w:t>。</w:t>
      </w:r>
      <w:r w:rsidR="00BA3C06">
        <w:rPr>
          <w:rFonts w:hint="eastAsia"/>
        </w:rPr>
        <w:t>這些</w:t>
      </w:r>
      <w:r w:rsidR="00B5008B">
        <w:rPr>
          <w:rFonts w:hint="eastAsia"/>
        </w:rPr>
        <w:t>關鍵</w:t>
      </w:r>
      <w:r w:rsidR="009D36D5" w:rsidRPr="002D14B0">
        <w:t>理解</w:t>
      </w:r>
      <w:r w:rsidR="009D36D5">
        <w:rPr>
          <w:rFonts w:hint="eastAsia"/>
        </w:rPr>
        <w:t>，可能來自於</w:t>
      </w:r>
      <w:r w:rsidR="009D36D5" w:rsidRPr="00074F56">
        <w:t>對</w:t>
      </w:r>
      <w:r w:rsidR="009D36D5">
        <w:rPr>
          <w:rFonts w:hint="eastAsia"/>
        </w:rPr>
        <w:t>產業</w:t>
      </w:r>
      <w:r w:rsidR="009D36D5" w:rsidRPr="00074F56">
        <w:t>的</w:t>
      </w:r>
      <w:r w:rsidR="009D36D5">
        <w:rPr>
          <w:rFonts w:hint="eastAsia"/>
        </w:rPr>
        <w:t>長期</w:t>
      </w:r>
      <w:r w:rsidR="009D36D5" w:rsidRPr="00074F56">
        <w:t>觀察</w:t>
      </w:r>
      <w:r w:rsidR="009D36D5">
        <w:rPr>
          <w:rFonts w:hint="eastAsia"/>
        </w:rPr>
        <w:t>、過往從業經驗、同異業之交流合作，</w:t>
      </w:r>
      <w:r w:rsidR="009D36D5" w:rsidRPr="00074F56">
        <w:t>使用者</w:t>
      </w:r>
      <w:r w:rsidR="009D36D5">
        <w:rPr>
          <w:rFonts w:hint="eastAsia"/>
        </w:rPr>
        <w:t>實際</w:t>
      </w:r>
      <w:r w:rsidR="009D36D5" w:rsidRPr="00074F56">
        <w:t>回饋</w:t>
      </w:r>
      <w:r w:rsidR="009D36D5">
        <w:rPr>
          <w:rFonts w:hint="eastAsia"/>
        </w:rPr>
        <w:t>等積累而得。</w:t>
      </w:r>
      <w:r w:rsidR="006F45D3">
        <w:rPr>
          <w:rFonts w:hint="eastAsia"/>
        </w:rPr>
        <w:t>在創新行動中，</w:t>
      </w:r>
      <w:r w:rsidR="009D36D5" w:rsidRPr="00743756">
        <w:rPr>
          <w:rFonts w:hint="eastAsia"/>
          <w:color w:val="156082" w:themeColor="accent1"/>
        </w:rPr>
        <w:t>若企業過於專注技術研發，而忽略科技與現實情境之間的連結，可能使所開發之數位科技無法真正解決問題，進而無法廣泛被產業接納及導入</w:t>
      </w:r>
      <w:r w:rsidR="00A33F98">
        <w:rPr>
          <w:rFonts w:hint="eastAsia"/>
          <w:color w:val="156082" w:themeColor="accent1"/>
        </w:rPr>
        <w:t>，因此</w:t>
      </w:r>
      <w:r w:rsidR="002D7B18">
        <w:rPr>
          <w:rFonts w:hint="eastAsia"/>
          <w:color w:val="156082" w:themeColor="accent1"/>
        </w:rPr>
        <w:t>需</w:t>
      </w:r>
      <w:r w:rsidR="00A33F98">
        <w:rPr>
          <w:rFonts w:hint="eastAsia"/>
          <w:color w:val="156082" w:themeColor="accent1"/>
        </w:rPr>
        <w:t>持續檢視科技被</w:t>
      </w:r>
      <w:r w:rsidR="00CA19E8">
        <w:rPr>
          <w:rFonts w:hint="eastAsia"/>
          <w:color w:val="156082" w:themeColor="accent1"/>
        </w:rPr>
        <w:t>使用者</w:t>
      </w:r>
      <w:r w:rsidR="00A33F98">
        <w:rPr>
          <w:rFonts w:hint="eastAsia"/>
          <w:color w:val="156082" w:themeColor="accent1"/>
        </w:rPr>
        <w:t>應用的情況</w:t>
      </w:r>
      <w:r w:rsidR="009D36D5">
        <w:rPr>
          <w:rFonts w:hint="eastAsia"/>
        </w:rPr>
        <w:t>。</w:t>
      </w:r>
      <w:r w:rsidR="00CF4189">
        <w:rPr>
          <w:rFonts w:hint="eastAsia"/>
        </w:rPr>
        <w:t>制定</w:t>
      </w:r>
      <w:r w:rsidR="00CA19E8">
        <w:rPr>
          <w:rFonts w:hint="eastAsia"/>
        </w:rPr>
        <w:t>經營</w:t>
      </w:r>
      <w:r w:rsidR="00CF4189">
        <w:rPr>
          <w:rFonts w:hint="eastAsia"/>
        </w:rPr>
        <w:t>策略時，</w:t>
      </w:r>
      <w:r w:rsidR="008A6650" w:rsidRPr="00D55EAB">
        <w:rPr>
          <w:color w:val="EE0000"/>
        </w:rPr>
        <w:t>企業應以問題導向的思維出發，</w:t>
      </w:r>
      <w:r w:rsidR="009B3AB6">
        <w:rPr>
          <w:rFonts w:hint="eastAsia"/>
          <w:color w:val="EE0000"/>
        </w:rPr>
        <w:t>並</w:t>
      </w:r>
      <w:r w:rsidR="008A6650" w:rsidRPr="00D55EAB">
        <w:rPr>
          <w:rFonts w:hint="eastAsia"/>
          <w:color w:val="EE0000"/>
        </w:rPr>
        <w:t>對環境變化與產業需求保持高</w:t>
      </w:r>
      <w:r w:rsidR="008A6650" w:rsidRPr="00D55EAB">
        <w:rPr>
          <w:color w:val="EE0000"/>
        </w:rPr>
        <w:t>敏感性</w:t>
      </w:r>
      <w:r w:rsidR="008A6650" w:rsidRPr="00EC2E35">
        <w:rPr>
          <w:color w:val="EE0000"/>
        </w:rPr>
        <w:t>，具備持續調整經營策略的能力</w:t>
      </w:r>
      <w:r w:rsidR="008A6650" w:rsidRPr="00292879">
        <w:t>，</w:t>
      </w:r>
      <w:r w:rsidR="008A6650" w:rsidRPr="00D55EAB">
        <w:rPr>
          <w:color w:val="EE0000"/>
        </w:rPr>
        <w:t>才能精</w:t>
      </w:r>
      <w:proofErr w:type="gramStart"/>
      <w:r w:rsidR="008A6650" w:rsidRPr="00D55EAB">
        <w:rPr>
          <w:color w:val="EE0000"/>
        </w:rPr>
        <w:t>準</w:t>
      </w:r>
      <w:proofErr w:type="gramEnd"/>
      <w:r w:rsidR="008A6650" w:rsidRPr="00D55EAB">
        <w:rPr>
          <w:color w:val="EE0000"/>
        </w:rPr>
        <w:t>辨識創新科技帶來的</w:t>
      </w:r>
      <w:r w:rsidR="008A6650" w:rsidRPr="00D55EAB">
        <w:rPr>
          <w:rFonts w:hint="eastAsia"/>
          <w:color w:val="EE0000"/>
        </w:rPr>
        <w:t>機會</w:t>
      </w:r>
      <w:r w:rsidR="008A6650" w:rsidRPr="00292879">
        <w:t>。</w:t>
      </w:r>
    </w:p>
    <w:p w14:paraId="2AC99D5B" w14:textId="77777777" w:rsidR="00D84F7A" w:rsidRDefault="00D84F7A" w:rsidP="00751B3C">
      <w:pPr>
        <w:pStyle w:val="151"/>
        <w:numPr>
          <w:ilvl w:val="0"/>
          <w:numId w:val="26"/>
        </w:numPr>
        <w:rPr>
          <w:b/>
          <w:bCs/>
        </w:rPr>
      </w:pPr>
      <w:commentRangeStart w:id="194"/>
      <w:r w:rsidRPr="00751B3C">
        <w:rPr>
          <w:rFonts w:hint="eastAsia"/>
          <w:b/>
          <w:bCs/>
        </w:rPr>
        <w:t>探討數位創新發展過程中，</w:t>
      </w:r>
      <w:r w:rsidRPr="00751B3C">
        <w:rPr>
          <w:b/>
          <w:bCs/>
        </w:rPr>
        <w:t>企業如何展現雙元性能力，</w:t>
      </w:r>
      <w:r w:rsidRPr="00751B3C">
        <w:rPr>
          <w:rFonts w:hint="eastAsia"/>
          <w:b/>
          <w:bCs/>
        </w:rPr>
        <w:t>實現</w:t>
      </w:r>
      <w:proofErr w:type="gramStart"/>
      <w:r w:rsidRPr="00751B3C">
        <w:rPr>
          <w:b/>
          <w:bCs/>
        </w:rPr>
        <w:t>可供性探索</w:t>
      </w:r>
      <w:proofErr w:type="gramEnd"/>
      <w:r w:rsidRPr="00751B3C">
        <w:rPr>
          <w:b/>
          <w:bCs/>
        </w:rPr>
        <w:t>與</w:t>
      </w:r>
      <w:proofErr w:type="gramStart"/>
      <w:r w:rsidRPr="00751B3C">
        <w:rPr>
          <w:b/>
          <w:bCs/>
        </w:rPr>
        <w:t>可供性實</w:t>
      </w:r>
      <w:r w:rsidRPr="00751B3C">
        <w:rPr>
          <w:rFonts w:hint="eastAsia"/>
          <w:b/>
          <w:bCs/>
        </w:rPr>
        <w:t>現</w:t>
      </w:r>
      <w:proofErr w:type="gramEnd"/>
      <w:r w:rsidRPr="00751B3C">
        <w:rPr>
          <w:rFonts w:hint="eastAsia"/>
          <w:b/>
          <w:bCs/>
        </w:rPr>
        <w:t>之</w:t>
      </w:r>
      <w:r w:rsidRPr="00751B3C">
        <w:rPr>
          <w:b/>
          <w:bCs/>
        </w:rPr>
        <w:t>雙重行動</w:t>
      </w:r>
      <w:commentRangeEnd w:id="194"/>
      <w:r w:rsidR="00AC7439">
        <w:rPr>
          <w:rStyle w:val="af7"/>
          <w:color w:val="auto"/>
        </w:rPr>
        <w:commentReference w:id="194"/>
      </w:r>
      <w:r w:rsidRPr="00751B3C">
        <w:rPr>
          <w:b/>
          <w:bCs/>
        </w:rPr>
        <w:t>？</w:t>
      </w:r>
    </w:p>
    <w:p w14:paraId="49066469" w14:textId="2B6487E0" w:rsidR="002C05B2" w:rsidRPr="00751B3C" w:rsidRDefault="0093278A" w:rsidP="00E00246">
      <w:pPr>
        <w:pStyle w:val="15"/>
        <w:ind w:leftChars="100" w:left="240" w:firstLine="480"/>
      </w:pPr>
      <w:r w:rsidRPr="0093278A">
        <w:t>數位創新過程中，</w:t>
      </w:r>
      <w:r w:rsidR="00277EDC">
        <w:rPr>
          <w:rFonts w:hint="eastAsia"/>
        </w:rPr>
        <w:t>企業</w:t>
      </w:r>
      <w:r w:rsidR="009F1B9E" w:rsidRPr="009F1B9E">
        <w:t>往往面臨兩種行動需求：一是強化既有資源與技術的應用，深化內部</w:t>
      </w:r>
      <w:r w:rsidR="00A51FA4">
        <w:rPr>
          <w:rFonts w:hint="eastAsia"/>
        </w:rPr>
        <w:t>能力</w:t>
      </w:r>
      <w:r w:rsidR="00277EDC">
        <w:rPr>
          <w:rFonts w:hint="eastAsia"/>
        </w:rPr>
        <w:t>以創造</w:t>
      </w:r>
      <w:r w:rsidR="009F1B9E" w:rsidRPr="009F1B9E">
        <w:t>價值；二是持續探索外部資源、</w:t>
      </w:r>
      <w:proofErr w:type="gramStart"/>
      <w:r w:rsidR="009F1B9E" w:rsidRPr="009F1B9E">
        <w:t>跨域技術</w:t>
      </w:r>
      <w:proofErr w:type="gramEnd"/>
      <w:r w:rsidR="009F1B9E" w:rsidRPr="009F1B9E">
        <w:t>與合作關係，以拓展創新可能性</w:t>
      </w:r>
      <w:r w:rsidR="009E1CF3">
        <w:rPr>
          <w:rFonts w:hint="eastAsia"/>
        </w:rPr>
        <w:t>，</w:t>
      </w:r>
      <w:r w:rsidR="00277EDC" w:rsidRPr="00277EDC">
        <w:t>這種同時深耕與探索的能力，即為企業的「雙元性能力」，</w:t>
      </w:r>
      <w:r w:rsidR="00636F1F" w:rsidRPr="00636F1F">
        <w:t>有助於在創新推進的同時維持營運穩定性</w:t>
      </w:r>
      <w:r w:rsidR="00277EDC" w:rsidRPr="00277EDC">
        <w:t>。</w:t>
      </w:r>
      <w:r w:rsidR="00BF0E32">
        <w:rPr>
          <w:rFonts w:hint="eastAsia"/>
        </w:rPr>
        <w:t>欲實現</w:t>
      </w:r>
      <w:r w:rsidR="00CC1516">
        <w:rPr>
          <w:rFonts w:hint="eastAsia"/>
        </w:rPr>
        <w:t>雙元</w:t>
      </w:r>
      <w:r w:rsidR="00BF0E32">
        <w:rPr>
          <w:rFonts w:hint="eastAsia"/>
        </w:rPr>
        <w:t>性</w:t>
      </w:r>
      <w:r w:rsidR="00C55B0E">
        <w:rPr>
          <w:rFonts w:hint="eastAsia"/>
        </w:rPr>
        <w:t>，</w:t>
      </w:r>
      <w:r w:rsidR="00C55B0E" w:rsidRPr="00C55B0E">
        <w:t>企業需對內外部資源具備高度掌握與即時調整能力，</w:t>
      </w:r>
      <w:r w:rsidR="001A07AB" w:rsidRPr="001A07AB">
        <w:rPr>
          <w:color w:val="EE0000"/>
        </w:rPr>
        <w:t>包括</w:t>
      </w:r>
      <w:r w:rsidR="00FD239A" w:rsidRPr="00FD239A">
        <w:rPr>
          <w:color w:val="EE0000"/>
        </w:rPr>
        <w:t>設備、技術、人力、知識、經驗與關係網絡</w:t>
      </w:r>
      <w:r w:rsidR="001A07AB" w:rsidRPr="001A07AB">
        <w:rPr>
          <w:color w:val="EE0000"/>
        </w:rPr>
        <w:t>等有形與無形資產</w:t>
      </w:r>
      <w:r w:rsidR="00995062" w:rsidRPr="00995062">
        <w:rPr>
          <w:color w:val="EE0000"/>
        </w:rPr>
        <w:t>，並需關注外部產業趨勢與技術發展</w:t>
      </w:r>
      <w:r w:rsidR="000E348C">
        <w:rPr>
          <w:rFonts w:hint="eastAsia"/>
        </w:rPr>
        <w:t>，</w:t>
      </w:r>
      <w:r w:rsidR="00D75EA1">
        <w:rPr>
          <w:rFonts w:hint="eastAsia"/>
        </w:rPr>
        <w:t>才能在產業需求出現時</w:t>
      </w:r>
      <w:r w:rsidR="00E05B84" w:rsidRPr="00E05B84">
        <w:rPr>
          <w:rFonts w:hint="eastAsia"/>
        </w:rPr>
        <w:t>迅速辨識科技</w:t>
      </w:r>
      <w:proofErr w:type="gramStart"/>
      <w:r w:rsidR="00E05B84" w:rsidRPr="00E05B84">
        <w:rPr>
          <w:rFonts w:hint="eastAsia"/>
        </w:rPr>
        <w:t>可供性</w:t>
      </w:r>
      <w:proofErr w:type="gramEnd"/>
      <w:r w:rsidR="00E05B84" w:rsidRPr="00E05B84">
        <w:rPr>
          <w:rFonts w:hint="eastAsia"/>
        </w:rPr>
        <w:t>，</w:t>
      </w:r>
      <w:r w:rsidR="00AB4294" w:rsidRPr="00AB4294">
        <w:t>選擇重</w:t>
      </w:r>
      <w:r w:rsidR="00AB4294" w:rsidRPr="00AB4294">
        <w:lastRenderedPageBreak/>
        <w:t>組既有資源或導入外部技術作為應對策略</w:t>
      </w:r>
      <w:r w:rsidR="00FD3233">
        <w:rPr>
          <w:rFonts w:hint="eastAsia"/>
        </w:rPr>
        <w:t>。</w:t>
      </w:r>
      <w:r w:rsidR="00E05B84" w:rsidRPr="00E05B84">
        <w:rPr>
          <w:rFonts w:hint="eastAsia"/>
        </w:rPr>
        <w:t>尤其當</w:t>
      </w:r>
      <w:r w:rsidR="00E05B84" w:rsidRPr="000F6267">
        <w:rPr>
          <w:rFonts w:hint="eastAsia"/>
          <w:color w:val="EE0000"/>
        </w:rPr>
        <w:t>面臨高技術門檻或研發時</w:t>
      </w:r>
      <w:r w:rsidR="00BF0AA6">
        <w:rPr>
          <w:rFonts w:hint="eastAsia"/>
          <w:color w:val="EE0000"/>
        </w:rPr>
        <w:t>程</w:t>
      </w:r>
      <w:r w:rsidR="00E05B84" w:rsidRPr="000F6267">
        <w:rPr>
          <w:rFonts w:hint="eastAsia"/>
          <w:color w:val="EE0000"/>
        </w:rPr>
        <w:t>過長時，適時</w:t>
      </w:r>
      <w:r w:rsidR="00481382">
        <w:rPr>
          <w:rFonts w:hint="eastAsia"/>
          <w:color w:val="EE0000"/>
        </w:rPr>
        <w:t>引進</w:t>
      </w:r>
      <w:r w:rsidR="00E05B84" w:rsidRPr="000F6267">
        <w:rPr>
          <w:rFonts w:hint="eastAsia"/>
          <w:color w:val="EE0000"/>
        </w:rPr>
        <w:t>外部成熟技術能</w:t>
      </w:r>
      <w:r w:rsidR="00281803">
        <w:rPr>
          <w:rFonts w:hint="eastAsia"/>
          <w:color w:val="EE0000"/>
        </w:rPr>
        <w:t>縮短</w:t>
      </w:r>
      <w:r w:rsidR="00E05B84" w:rsidRPr="000F6267">
        <w:rPr>
          <w:rFonts w:hint="eastAsia"/>
          <w:color w:val="EE0000"/>
        </w:rPr>
        <w:t>開發</w:t>
      </w:r>
      <w:r w:rsidR="00281803">
        <w:rPr>
          <w:rFonts w:hint="eastAsia"/>
          <w:color w:val="EE0000"/>
        </w:rPr>
        <w:t>時</w:t>
      </w:r>
      <w:r w:rsidR="00E05B84" w:rsidRPr="000F6267">
        <w:rPr>
          <w:rFonts w:hint="eastAsia"/>
          <w:color w:val="EE0000"/>
        </w:rPr>
        <w:t>程、降低成本與風險</w:t>
      </w:r>
      <w:r w:rsidR="00E05B84" w:rsidRPr="00E05B84">
        <w:rPr>
          <w:rFonts w:hint="eastAsia"/>
        </w:rPr>
        <w:t>。</w:t>
      </w:r>
      <w:r w:rsidR="00B730F0" w:rsidRPr="00B730F0">
        <w:t>實務上，企業應能靈活辨識內部資源的潛能與限制，透過模組化設計、快速測試等</w:t>
      </w:r>
      <w:r w:rsidR="0057712C">
        <w:rPr>
          <w:rFonts w:hint="eastAsia"/>
        </w:rPr>
        <w:t>策略</w:t>
      </w:r>
      <w:r w:rsidR="00B730F0" w:rsidRPr="00B730F0">
        <w:t>進行低成本創新</w:t>
      </w:r>
      <w:r w:rsidR="0066028C">
        <w:rPr>
          <w:rFonts w:hint="eastAsia"/>
        </w:rPr>
        <w:t>，並</w:t>
      </w:r>
      <w:r w:rsidR="00DB0BDB" w:rsidRPr="00DB0BDB">
        <w:rPr>
          <w:rFonts w:hint="eastAsia"/>
        </w:rPr>
        <w:t>持續關注外部技術</w:t>
      </w:r>
      <w:r w:rsidR="0066028C">
        <w:rPr>
          <w:rFonts w:hint="eastAsia"/>
        </w:rPr>
        <w:t>與行業</w:t>
      </w:r>
      <w:r w:rsidR="00DB0BDB" w:rsidRPr="00DB0BDB">
        <w:rPr>
          <w:rFonts w:hint="eastAsia"/>
        </w:rPr>
        <w:t>發展</w:t>
      </w:r>
      <w:r w:rsidR="00D651DD">
        <w:rPr>
          <w:rFonts w:hint="eastAsia"/>
        </w:rPr>
        <w:t>動態</w:t>
      </w:r>
      <w:r w:rsidR="008A38DB">
        <w:rPr>
          <w:rFonts w:hint="eastAsia"/>
        </w:rPr>
        <w:t>。</w:t>
      </w:r>
      <w:r w:rsidR="0066028C">
        <w:rPr>
          <w:rFonts w:hint="eastAsia"/>
        </w:rPr>
        <w:t>在導入外部技術與策略合作時，必須</w:t>
      </w:r>
      <w:r w:rsidR="00DB0BDB" w:rsidRPr="00DB0BDB">
        <w:rPr>
          <w:rFonts w:hint="eastAsia"/>
        </w:rPr>
        <w:t>評估合作對象與技術</w:t>
      </w:r>
      <w:proofErr w:type="gramStart"/>
      <w:r w:rsidR="00DB0BDB" w:rsidRPr="00DB0BDB">
        <w:rPr>
          <w:rFonts w:hint="eastAsia"/>
        </w:rPr>
        <w:t>適配性</w:t>
      </w:r>
      <w:proofErr w:type="gramEnd"/>
      <w:r w:rsidR="00DB0BDB" w:rsidRPr="00DB0BDB">
        <w:rPr>
          <w:rFonts w:hint="eastAsia"/>
        </w:rPr>
        <w:t>，</w:t>
      </w:r>
      <w:r w:rsidR="006A319F">
        <w:rPr>
          <w:rFonts w:hint="eastAsia"/>
        </w:rPr>
        <w:t>來降低</w:t>
      </w:r>
      <w:r w:rsidR="00DB0BDB" w:rsidRPr="00DB0BDB">
        <w:rPr>
          <w:rFonts w:hint="eastAsia"/>
        </w:rPr>
        <w:t>導入難度</w:t>
      </w:r>
      <w:r w:rsidR="006A319F">
        <w:rPr>
          <w:rFonts w:hint="eastAsia"/>
        </w:rPr>
        <w:t>、</w:t>
      </w:r>
      <w:r w:rsidR="00DE3286">
        <w:rPr>
          <w:rFonts w:hint="eastAsia"/>
        </w:rPr>
        <w:t>降低技術</w:t>
      </w:r>
      <w:r w:rsidR="006A319F">
        <w:rPr>
          <w:rFonts w:hint="eastAsia"/>
        </w:rPr>
        <w:t>加入</w:t>
      </w:r>
      <w:r w:rsidR="00DE3286">
        <w:rPr>
          <w:rFonts w:hint="eastAsia"/>
        </w:rPr>
        <w:t>風險</w:t>
      </w:r>
      <w:r w:rsidR="00DB0BDB" w:rsidRPr="00DB0BDB">
        <w:rPr>
          <w:rFonts w:hint="eastAsia"/>
        </w:rPr>
        <w:t>。</w:t>
      </w:r>
      <w:r w:rsidR="00415EEF" w:rsidRPr="00415EEF">
        <w:t>企業亦可透過參與國際活動、政府補助計畫等方式，進一步拓展社會資本與</w:t>
      </w:r>
      <w:r w:rsidR="005D0992">
        <w:rPr>
          <w:rFonts w:hint="eastAsia"/>
        </w:rPr>
        <w:t>關係</w:t>
      </w:r>
      <w:r w:rsidR="00415EEF" w:rsidRPr="00415EEF">
        <w:t>網絡，強化外部連結基礎，為創新行動提供更大的</w:t>
      </w:r>
      <w:r w:rsidR="00B566BB">
        <w:rPr>
          <w:rFonts w:hint="eastAsia"/>
        </w:rPr>
        <w:t>動力與彈性</w:t>
      </w:r>
      <w:r w:rsidR="00415EEF" w:rsidRPr="00415EEF">
        <w:t>。</w:t>
      </w:r>
    </w:p>
    <w:p w14:paraId="13A677F7" w14:textId="77777777" w:rsidR="00D84F7A" w:rsidRDefault="00D84F7A" w:rsidP="00751B3C">
      <w:pPr>
        <w:pStyle w:val="151"/>
        <w:numPr>
          <w:ilvl w:val="0"/>
          <w:numId w:val="26"/>
        </w:numPr>
        <w:rPr>
          <w:b/>
          <w:bCs/>
          <w:color w:val="auto"/>
        </w:rPr>
      </w:pPr>
      <w:commentRangeStart w:id="195"/>
      <w:r w:rsidRPr="00751B3C">
        <w:rPr>
          <w:b/>
          <w:bCs/>
          <w:color w:val="auto"/>
        </w:rPr>
        <w:t>數位</w:t>
      </w:r>
      <w:r w:rsidRPr="00751B3C">
        <w:rPr>
          <w:rFonts w:hint="eastAsia"/>
          <w:b/>
          <w:bCs/>
          <w:color w:val="auto"/>
        </w:rPr>
        <w:t>科技</w:t>
      </w:r>
      <w:r w:rsidRPr="00751B3C">
        <w:rPr>
          <w:b/>
          <w:bCs/>
          <w:color w:val="auto"/>
        </w:rPr>
        <w:t>如何與產業</w:t>
      </w:r>
      <w:r w:rsidRPr="00751B3C">
        <w:rPr>
          <w:rFonts w:hint="eastAsia"/>
          <w:b/>
          <w:bCs/>
          <w:color w:val="auto"/>
        </w:rPr>
        <w:t>和</w:t>
      </w:r>
      <w:r w:rsidRPr="00751B3C">
        <w:rPr>
          <w:b/>
          <w:bCs/>
          <w:color w:val="auto"/>
        </w:rPr>
        <w:t>環境互動，</w:t>
      </w:r>
      <w:r w:rsidRPr="00751B3C">
        <w:rPr>
          <w:rFonts w:hint="eastAsia"/>
          <w:b/>
          <w:bCs/>
          <w:color w:val="auto"/>
        </w:rPr>
        <w:t>並</w:t>
      </w:r>
      <w:r w:rsidRPr="00751B3C">
        <w:rPr>
          <w:b/>
          <w:bCs/>
          <w:color w:val="auto"/>
        </w:rPr>
        <w:t>促進</w:t>
      </w:r>
      <w:r w:rsidRPr="00751B3C">
        <w:rPr>
          <w:rFonts w:hint="eastAsia"/>
          <w:b/>
          <w:bCs/>
          <w:color w:val="auto"/>
        </w:rPr>
        <w:t>創新應用</w:t>
      </w:r>
      <w:r w:rsidRPr="00751B3C">
        <w:rPr>
          <w:b/>
          <w:bCs/>
          <w:color w:val="auto"/>
        </w:rPr>
        <w:t>落地</w:t>
      </w:r>
      <w:r w:rsidRPr="00751B3C">
        <w:rPr>
          <w:rFonts w:hint="eastAsia"/>
          <w:b/>
          <w:bCs/>
          <w:color w:val="auto"/>
        </w:rPr>
        <w:t>實踐</w:t>
      </w:r>
      <w:r w:rsidRPr="00751B3C">
        <w:rPr>
          <w:b/>
          <w:bCs/>
          <w:color w:val="auto"/>
        </w:rPr>
        <w:t>，</w:t>
      </w:r>
      <w:r w:rsidRPr="00751B3C">
        <w:rPr>
          <w:rFonts w:hint="eastAsia"/>
          <w:b/>
          <w:bCs/>
          <w:color w:val="auto"/>
        </w:rPr>
        <w:t>使</w:t>
      </w:r>
      <w:r w:rsidRPr="00751B3C">
        <w:rPr>
          <w:b/>
          <w:bCs/>
          <w:color w:val="auto"/>
        </w:rPr>
        <w:t>產業轉型並建構數位創新產業生態系？</w:t>
      </w:r>
      <w:commentRangeEnd w:id="195"/>
      <w:r w:rsidR="00743756">
        <w:rPr>
          <w:rStyle w:val="af7"/>
          <w:color w:val="auto"/>
        </w:rPr>
        <w:commentReference w:id="195"/>
      </w:r>
    </w:p>
    <w:p w14:paraId="2C1E1AB1" w14:textId="4FEDBA0F" w:rsidR="00DB7FF3" w:rsidRDefault="00FD7409" w:rsidP="00F558A1">
      <w:pPr>
        <w:pStyle w:val="15"/>
        <w:ind w:leftChars="100" w:left="240" w:firstLine="480"/>
      </w:pPr>
      <w:r w:rsidRPr="00FD7409">
        <w:t>當數位科技欲促進產業轉型並建構創新生態系時，</w:t>
      </w:r>
      <w:r w:rsidRPr="009D17F3">
        <w:rPr>
          <w:color w:val="156082" w:themeColor="accent1"/>
        </w:rPr>
        <w:t>關鍵不在於技術多先進，而在於是否能實際回應產業中不同角色的需求</w:t>
      </w:r>
      <w:r w:rsidRPr="00FD7409">
        <w:t>。以紡織業為例，品牌商重視</w:t>
      </w:r>
      <w:r w:rsidR="00306D95">
        <w:rPr>
          <w:rFonts w:hint="eastAsia"/>
        </w:rPr>
        <w:t>布料管理</w:t>
      </w:r>
      <w:r w:rsidRPr="00FD7409">
        <w:t>與永續資訊，供應商在意銷售</w:t>
      </w:r>
      <w:r w:rsidR="00306D95">
        <w:rPr>
          <w:rFonts w:hint="eastAsia"/>
        </w:rPr>
        <w:t>協助</w:t>
      </w:r>
      <w:r w:rsidRPr="00FD7409">
        <w:t>與</w:t>
      </w:r>
      <w:r w:rsidR="00306D95">
        <w:rPr>
          <w:rFonts w:hint="eastAsia"/>
        </w:rPr>
        <w:t>交易</w:t>
      </w:r>
      <w:r w:rsidRPr="00FD7409">
        <w:t>效率，設計師則需</w:t>
      </w:r>
      <w:r w:rsidRPr="00FD7409">
        <w:t>3D</w:t>
      </w:r>
      <w:r w:rsidR="007A3B91">
        <w:rPr>
          <w:rFonts w:hint="eastAsia"/>
        </w:rPr>
        <w:t>軟體</w:t>
      </w:r>
      <w:r w:rsidRPr="00FD7409">
        <w:t>支援簡化</w:t>
      </w:r>
      <w:r w:rsidR="007A3B91">
        <w:rPr>
          <w:rFonts w:hint="eastAsia"/>
        </w:rPr>
        <w:t>設計</w:t>
      </w:r>
      <w:r w:rsidRPr="00FD7409">
        <w:t>流程。若平台功能無法</w:t>
      </w:r>
      <w:r w:rsidR="00612874">
        <w:rPr>
          <w:rFonts w:hint="eastAsia"/>
        </w:rPr>
        <w:t>滿足</w:t>
      </w:r>
      <w:r w:rsidR="00A86F4B">
        <w:rPr>
          <w:rFonts w:hint="eastAsia"/>
        </w:rPr>
        <w:t>不同角色</w:t>
      </w:r>
      <w:r w:rsidRPr="00FD7409">
        <w:t>需求，便難以推動</w:t>
      </w:r>
      <w:r w:rsidR="00A86F4B">
        <w:rPr>
          <w:rFonts w:hint="eastAsia"/>
        </w:rPr>
        <w:t>供應鏈轉型與建構生態系</w:t>
      </w:r>
      <w:r w:rsidRPr="00FD7409">
        <w:t>。</w:t>
      </w:r>
      <w:r w:rsidR="007A3B91" w:rsidRPr="007A3B91">
        <w:t>因此，</w:t>
      </w:r>
      <w:r w:rsidR="007A3B91" w:rsidRPr="009532AE">
        <w:rPr>
          <w:color w:val="156082" w:themeColor="accent1"/>
        </w:rPr>
        <w:t>企業應深入理解供應鏈中的協作模式與使用場景，掌握</w:t>
      </w:r>
      <w:r w:rsidR="003D5AFB" w:rsidRPr="009532AE">
        <w:rPr>
          <w:rFonts w:hint="eastAsia"/>
          <w:color w:val="156082" w:themeColor="accent1"/>
        </w:rPr>
        <w:t>數位科技的關鍵使用者</w:t>
      </w:r>
      <w:r w:rsidR="007A3B91" w:rsidRPr="009532AE">
        <w:rPr>
          <w:color w:val="156082" w:themeColor="accent1"/>
        </w:rPr>
        <w:t>、</w:t>
      </w:r>
      <w:r w:rsidR="003D5AFB" w:rsidRPr="009532AE">
        <w:rPr>
          <w:rFonts w:hint="eastAsia"/>
          <w:color w:val="156082" w:themeColor="accent1"/>
        </w:rPr>
        <w:t>設計簡單便利的使用方式</w:t>
      </w:r>
      <w:r w:rsidR="007A3B91" w:rsidRPr="007A3B91">
        <w:t>，</w:t>
      </w:r>
      <w:r w:rsidR="009532AE">
        <w:rPr>
          <w:rFonts w:hint="eastAsia"/>
        </w:rPr>
        <w:t>並</w:t>
      </w:r>
      <w:r w:rsidR="007A3B91" w:rsidRPr="007A3B91">
        <w:t>進而持續</w:t>
      </w:r>
      <w:r w:rsidR="009532AE">
        <w:rPr>
          <w:rFonts w:hint="eastAsia"/>
        </w:rPr>
        <w:t>強化</w:t>
      </w:r>
      <w:r w:rsidR="007A3B91" w:rsidRPr="007A3B91">
        <w:t>平台功能。面對初期導入障礙，也可透過免費試用、</w:t>
      </w:r>
      <w:r w:rsidR="003D5AFB">
        <w:rPr>
          <w:rFonts w:hint="eastAsia"/>
        </w:rPr>
        <w:t>轉型顧問</w:t>
      </w:r>
      <w:r w:rsidR="007A3B91" w:rsidRPr="007A3B91">
        <w:t>與</w:t>
      </w:r>
      <w:r w:rsidR="009532AE" w:rsidRPr="008F3F00">
        <w:t>低訂閱費</w:t>
      </w:r>
      <w:r w:rsidR="008F3F00">
        <w:rPr>
          <w:rFonts w:hint="eastAsia"/>
        </w:rPr>
        <w:t>用</w:t>
      </w:r>
      <w:r w:rsidR="005728FD" w:rsidRPr="005728FD">
        <w:t>降低使用門檻</w:t>
      </w:r>
      <w:r w:rsidR="007A3B91" w:rsidRPr="007A3B91">
        <w:t>。科技</w:t>
      </w:r>
      <w:r w:rsidR="006E27DE">
        <w:rPr>
          <w:rFonts w:hint="eastAsia"/>
        </w:rPr>
        <w:t>被落地應用</w:t>
      </w:r>
      <w:r w:rsidR="007A3B91" w:rsidRPr="007A3B91">
        <w:t>後，更需持續</w:t>
      </w:r>
      <w:r w:rsidR="00700191" w:rsidRPr="00700191">
        <w:t>追蹤實</w:t>
      </w:r>
      <w:r w:rsidR="007A3B91" w:rsidRPr="007A3B91">
        <w:t>際應用狀況，</w:t>
      </w:r>
      <w:r w:rsidR="00BE7928" w:rsidRPr="00BE7928">
        <w:t>觀察是否出現使用障礙、未被滿足的需求或新的操作問題，並據此調整功能與介面設計</w:t>
      </w:r>
      <w:r w:rsidR="007A3B91" w:rsidRPr="007A3B91">
        <w:t>。</w:t>
      </w:r>
      <w:r w:rsidR="007A3B91" w:rsidRPr="00F558A1">
        <w:rPr>
          <w:color w:val="156082" w:themeColor="accent1"/>
        </w:rPr>
        <w:t>唯有在滿足多元角色的基礎上，才能推動數位科技真正落地，逐步構築多方參與、持續</w:t>
      </w:r>
      <w:r w:rsidR="00935E05" w:rsidRPr="00F558A1">
        <w:rPr>
          <w:rFonts w:hint="eastAsia"/>
          <w:color w:val="156082" w:themeColor="accent1"/>
        </w:rPr>
        <w:t>升級</w:t>
      </w:r>
      <w:r w:rsidR="007A3B91" w:rsidRPr="00F558A1">
        <w:rPr>
          <w:color w:val="156082" w:themeColor="accent1"/>
        </w:rPr>
        <w:t>的數位創新產業生態系</w:t>
      </w:r>
      <w:r w:rsidR="007A3B91" w:rsidRPr="007A3B91">
        <w:t>。</w:t>
      </w:r>
    </w:p>
    <w:p w14:paraId="758FD93E" w14:textId="324446E7" w:rsidR="00F558A1" w:rsidRDefault="00596906" w:rsidP="00632231">
      <w:pPr>
        <w:pStyle w:val="15"/>
        <w:ind w:firstLine="480"/>
      </w:pPr>
      <w:r>
        <w:rPr>
          <w:rFonts w:hint="eastAsia"/>
        </w:rPr>
        <w:t>綜合本研究分析結果</w:t>
      </w:r>
      <w:r w:rsidR="00295398">
        <w:rPr>
          <w:rFonts w:hint="eastAsia"/>
        </w:rPr>
        <w:t>，</w:t>
      </w:r>
      <w:r w:rsidR="00DB7FF3" w:rsidRPr="00DB7FF3">
        <w:t>企業在制定數位創新平台策略時，須</w:t>
      </w:r>
      <w:r w:rsidR="00DB7FF3" w:rsidRPr="00801DC6">
        <w:rPr>
          <w:color w:val="156082" w:themeColor="accent1"/>
        </w:rPr>
        <w:t>從產業特性與</w:t>
      </w:r>
      <w:proofErr w:type="gramStart"/>
      <w:r w:rsidR="00DB7FF3" w:rsidRPr="00801DC6">
        <w:rPr>
          <w:color w:val="156082" w:themeColor="accent1"/>
        </w:rPr>
        <w:t>實際痛</w:t>
      </w:r>
      <w:proofErr w:type="gramEnd"/>
      <w:r w:rsidR="00DB7FF3" w:rsidRPr="00801DC6">
        <w:rPr>
          <w:color w:val="156082" w:themeColor="accent1"/>
        </w:rPr>
        <w:t>點出發，持續掌握外部環境變化與使用者需求，並透過模組化與彈性設計降低</w:t>
      </w:r>
      <w:r w:rsidR="00702E43" w:rsidRPr="00801DC6">
        <w:rPr>
          <w:rFonts w:hint="eastAsia"/>
          <w:color w:val="156082" w:themeColor="accent1"/>
        </w:rPr>
        <w:t>創新服務的開發難度</w:t>
      </w:r>
      <w:r w:rsidR="00DB7FF3" w:rsidRPr="00DB7FF3">
        <w:t>，</w:t>
      </w:r>
      <w:r w:rsidR="005907FF">
        <w:rPr>
          <w:rFonts w:hint="eastAsia"/>
        </w:rPr>
        <w:t>並以</w:t>
      </w:r>
      <w:r w:rsidR="005907FF" w:rsidRPr="00801DC6">
        <w:rPr>
          <w:rFonts w:hint="eastAsia"/>
          <w:color w:val="156082" w:themeColor="accent1"/>
        </w:rPr>
        <w:t>漸進式的策略</w:t>
      </w:r>
      <w:r w:rsidR="00DB7FF3" w:rsidRPr="00801DC6">
        <w:rPr>
          <w:color w:val="156082" w:themeColor="accent1"/>
        </w:rPr>
        <w:t>使技術能貼近實務情境並</w:t>
      </w:r>
      <w:proofErr w:type="gramStart"/>
      <w:r w:rsidR="00DB7FF3" w:rsidRPr="00801DC6">
        <w:rPr>
          <w:color w:val="156082" w:themeColor="accent1"/>
        </w:rPr>
        <w:t>提升</w:t>
      </w:r>
      <w:r w:rsidR="005907FF" w:rsidRPr="00801DC6">
        <w:rPr>
          <w:rFonts w:hint="eastAsia"/>
          <w:color w:val="156082" w:themeColor="accent1"/>
        </w:rPr>
        <w:t>傳產</w:t>
      </w:r>
      <w:r w:rsidR="00DB7FF3" w:rsidRPr="00801DC6">
        <w:rPr>
          <w:color w:val="156082" w:themeColor="accent1"/>
        </w:rPr>
        <w:t>接受</w:t>
      </w:r>
      <w:proofErr w:type="gramEnd"/>
      <w:r w:rsidR="00DB7FF3" w:rsidRPr="00801DC6">
        <w:rPr>
          <w:color w:val="156082" w:themeColor="accent1"/>
        </w:rPr>
        <w:t>度</w:t>
      </w:r>
      <w:r w:rsidR="00DB7FF3" w:rsidRPr="00DB7FF3">
        <w:t>。其次，企</w:t>
      </w:r>
      <w:r w:rsidR="00801DC6">
        <w:rPr>
          <w:rFonts w:hint="eastAsia"/>
        </w:rPr>
        <w:t>業可透過</w:t>
      </w:r>
      <w:r w:rsidR="00DB7FF3" w:rsidRPr="00DB7FF3">
        <w:t>雙元性能力，</w:t>
      </w:r>
      <w:r w:rsidR="00DB7FF3" w:rsidRPr="00830BD4">
        <w:rPr>
          <w:color w:val="EE0000"/>
        </w:rPr>
        <w:t>兼顧內部技術深耕與外部資源探索</w:t>
      </w:r>
      <w:r w:rsidR="00830BD4" w:rsidRPr="00830BD4">
        <w:rPr>
          <w:rFonts w:hint="eastAsia"/>
          <w:color w:val="EE0000"/>
        </w:rPr>
        <w:t>，並</w:t>
      </w:r>
      <w:r w:rsidR="00DB7FF3" w:rsidRPr="00830BD4">
        <w:rPr>
          <w:color w:val="EE0000"/>
        </w:rPr>
        <w:t>善用模組化測試、異業合作與外部技術導入等策略，有助於以較低成本實現創新落地</w:t>
      </w:r>
      <w:r w:rsidR="00DB7FF3" w:rsidRPr="00DB7FF3">
        <w:t>，並強化組織的回應速度與調整能力。最後，</w:t>
      </w:r>
      <w:r w:rsidR="00DB7FF3" w:rsidRPr="00C90CE7">
        <w:rPr>
          <w:color w:val="EE0000"/>
        </w:rPr>
        <w:t>數位科技若要促進產業轉型，須回應供應鏈中多元角色的差異化需求</w:t>
      </w:r>
      <w:r w:rsidR="00863345" w:rsidRPr="00C90CE7">
        <w:rPr>
          <w:rFonts w:hint="eastAsia"/>
          <w:color w:val="EE0000"/>
        </w:rPr>
        <w:t>，並</w:t>
      </w:r>
      <w:r w:rsidR="00DB7FF3" w:rsidRPr="00C90CE7">
        <w:rPr>
          <w:color w:val="EE0000"/>
        </w:rPr>
        <w:t>設計出簡單好用、具體解決問題的平台功能，並持續觀察與</w:t>
      </w:r>
      <w:r w:rsidR="00863345" w:rsidRPr="00C90CE7">
        <w:rPr>
          <w:rFonts w:hint="eastAsia"/>
          <w:color w:val="EE0000"/>
        </w:rPr>
        <w:t>強化數位科技</w:t>
      </w:r>
      <w:r w:rsidR="00DB7FF3" w:rsidRPr="00DB7FF3">
        <w:t>，才能推動多方採用</w:t>
      </w:r>
      <w:r w:rsidR="00863345">
        <w:rPr>
          <w:rFonts w:hint="eastAsia"/>
        </w:rPr>
        <w:t>、</w:t>
      </w:r>
      <w:r w:rsidR="00DB7FF3" w:rsidRPr="00DB7FF3">
        <w:t>建構可持續運作的產業創新生態系。</w:t>
      </w:r>
      <w:r w:rsidR="00F558A1">
        <w:br w:type="page"/>
      </w:r>
    </w:p>
    <w:p w14:paraId="137BDEFA" w14:textId="3200F43F" w:rsidR="00797D62" w:rsidRDefault="00797D62" w:rsidP="00F71E02">
      <w:pPr>
        <w:pStyle w:val="2"/>
      </w:pPr>
      <w:bookmarkStart w:id="196" w:name="_Toc202118654"/>
      <w:r>
        <w:rPr>
          <w:rFonts w:hint="eastAsia"/>
        </w:rPr>
        <w:lastRenderedPageBreak/>
        <w:t>6.2</w:t>
      </w:r>
      <w:r w:rsidR="00F504D3">
        <w:rPr>
          <w:rFonts w:hint="eastAsia"/>
        </w:rPr>
        <w:t xml:space="preserve"> </w:t>
      </w:r>
      <w:r>
        <w:rPr>
          <w:rFonts w:hint="eastAsia"/>
        </w:rPr>
        <w:t>研究限制與未來研究方向</w:t>
      </w:r>
      <w:bookmarkEnd w:id="196"/>
    </w:p>
    <w:p w14:paraId="599B9018" w14:textId="720FD714" w:rsidR="00FF28FE" w:rsidRDefault="007578D9" w:rsidP="007578D9">
      <w:pPr>
        <w:pStyle w:val="15"/>
        <w:ind w:firstLine="480"/>
      </w:pPr>
      <w:r w:rsidRPr="007578D9">
        <w:t>本研究以質性個案研究作為主要研究方法，透過深度訪談與文件資料分析，探討企業如何因應產業特性進行數位創新策略的制定與調整，雖</w:t>
      </w:r>
      <w:r w:rsidR="00F718A3">
        <w:rPr>
          <w:rFonts w:hint="eastAsia"/>
        </w:rPr>
        <w:t>蒐集與企業有關二手資料，如官方網站、新聞報導、網路影片、研討會資料等，</w:t>
      </w:r>
      <w:r w:rsidR="00320D12">
        <w:rPr>
          <w:rFonts w:hint="eastAsia"/>
        </w:rPr>
        <w:t>並</w:t>
      </w:r>
      <w:r w:rsidR="00F718A3">
        <w:rPr>
          <w:rFonts w:hint="eastAsia"/>
        </w:rPr>
        <w:t>分析</w:t>
      </w:r>
      <w:r w:rsidRPr="007578D9">
        <w:t>多方資料</w:t>
      </w:r>
      <w:r w:rsidR="00320D12">
        <w:rPr>
          <w:rFonts w:hint="eastAsia"/>
        </w:rPr>
        <w:t>以</w:t>
      </w:r>
      <w:r w:rsidRPr="007578D9">
        <w:t>深入剖析個案脈絡，然研究仍存有一定侷限性，</w:t>
      </w:r>
      <w:r w:rsidR="00DC1EC7">
        <w:rPr>
          <w:rFonts w:hint="eastAsia"/>
        </w:rPr>
        <w:t>以下說明主要研究限制，</w:t>
      </w:r>
      <w:r w:rsidRPr="007578D9">
        <w:t>亦可作為未來研究方向參考</w:t>
      </w:r>
      <w:r w:rsidR="00DC1EC7">
        <w:rPr>
          <w:rFonts w:hint="eastAsia"/>
        </w:rPr>
        <w:t>：</w:t>
      </w:r>
    </w:p>
    <w:p w14:paraId="07058AF0" w14:textId="36359FC1" w:rsidR="00FD17A6" w:rsidRDefault="00B45007" w:rsidP="00FD17A6">
      <w:pPr>
        <w:pStyle w:val="a0"/>
      </w:pPr>
      <w:r w:rsidRPr="00B45007">
        <w:t>產業侷限性</w:t>
      </w:r>
    </w:p>
    <w:p w14:paraId="6382435E" w14:textId="3FA9F53E" w:rsidR="00B45007" w:rsidRPr="00B45007" w:rsidRDefault="00B45007" w:rsidP="00253CC3">
      <w:pPr>
        <w:pStyle w:val="15"/>
        <w:ind w:firstLine="480"/>
      </w:pPr>
      <w:r w:rsidRPr="00B45007">
        <w:t>本研究聚焦於紡</w:t>
      </w:r>
      <w:r w:rsidR="00AE68B9">
        <w:rPr>
          <w:rFonts w:hint="eastAsia"/>
        </w:rPr>
        <w:t>織產業中特定創新服務提供</w:t>
      </w:r>
      <w:r w:rsidR="00F77016">
        <w:rPr>
          <w:rFonts w:hint="eastAsia"/>
        </w:rPr>
        <w:t>業者</w:t>
      </w:r>
      <w:r w:rsidRPr="00B45007">
        <w:t>，受限於產業脈絡與組織條件，其研究結論可能難以直接</w:t>
      </w:r>
      <w:r w:rsidR="00C57810">
        <w:rPr>
          <w:rFonts w:hint="eastAsia"/>
        </w:rPr>
        <w:t>推論</w:t>
      </w:r>
      <w:r w:rsidRPr="00B45007">
        <w:t>至其他產業情境。未來研究可進一步延伸至不同行業，檢視不同產業在數位創新中的策略邏輯與回應方式，提升研究的廣泛適用性。</w:t>
      </w:r>
    </w:p>
    <w:p w14:paraId="67A764F8" w14:textId="6C0BB850" w:rsidR="007328FD" w:rsidRDefault="00D850BC" w:rsidP="00380F13">
      <w:pPr>
        <w:pStyle w:val="a0"/>
      </w:pPr>
      <w:r>
        <w:rPr>
          <w:rFonts w:hint="eastAsia"/>
        </w:rPr>
        <w:t>訪談對象</w:t>
      </w:r>
      <w:r w:rsidR="00B45007" w:rsidRPr="00B45007">
        <w:t>觀點限制</w:t>
      </w:r>
    </w:p>
    <w:p w14:paraId="175F55D3" w14:textId="6CFCD3A2" w:rsidR="00B45007" w:rsidRPr="00B45007" w:rsidRDefault="00FB56CB" w:rsidP="00253CC3">
      <w:pPr>
        <w:pStyle w:val="15"/>
        <w:ind w:firstLine="480"/>
      </w:pPr>
      <w:r w:rsidRPr="00FB56CB">
        <w:rPr>
          <w:rFonts w:hint="eastAsia"/>
        </w:rPr>
        <w:t>本研究僅訪談企業執行長一人，</w:t>
      </w:r>
      <w:r w:rsidR="00C57810">
        <w:rPr>
          <w:rFonts w:hint="eastAsia"/>
        </w:rPr>
        <w:t>執行長雖</w:t>
      </w:r>
      <w:r w:rsidRPr="00FB56CB">
        <w:rPr>
          <w:rFonts w:hint="eastAsia"/>
        </w:rPr>
        <w:t>對公司營運策略與產業脈絡具有深刻理解，然其觀點仍屬個人主觀認知，未必能全面反映組織內部其他成員或實際使用者的多元觀點。未來研究可考慮納入更多角色（如中階管理者、</w:t>
      </w:r>
      <w:r w:rsidR="00C57810">
        <w:rPr>
          <w:rFonts w:hint="eastAsia"/>
        </w:rPr>
        <w:t>平台使用者、策略合作夥伴</w:t>
      </w:r>
      <w:r w:rsidRPr="00FB56CB">
        <w:rPr>
          <w:rFonts w:hint="eastAsia"/>
        </w:rPr>
        <w:t>等），以提升資料的多樣性與研究觀點的完整性。</w:t>
      </w:r>
    </w:p>
    <w:p w14:paraId="0C08425D" w14:textId="308CADFC" w:rsidR="00776D59" w:rsidRDefault="00B45007" w:rsidP="00776D59">
      <w:pPr>
        <w:pStyle w:val="a0"/>
      </w:pPr>
      <w:r w:rsidRPr="00B45007">
        <w:t>結果</w:t>
      </w:r>
      <w:r w:rsidR="00DB02E5">
        <w:rPr>
          <w:rFonts w:hint="eastAsia"/>
        </w:rPr>
        <w:t>一般性</w:t>
      </w:r>
    </w:p>
    <w:p w14:paraId="3F6C4FFA" w14:textId="120207BE" w:rsidR="00B45007" w:rsidRPr="00B45007" w:rsidRDefault="00B45007" w:rsidP="00AD4221">
      <w:pPr>
        <w:pStyle w:val="15"/>
        <w:ind w:firstLine="480"/>
      </w:pPr>
      <w:r w:rsidRPr="00B45007">
        <w:t>由於個案</w:t>
      </w:r>
      <w:r w:rsidR="00E11979">
        <w:rPr>
          <w:rFonts w:hint="eastAsia"/>
        </w:rPr>
        <w:t>分析</w:t>
      </w:r>
      <w:r w:rsidRPr="00B45007">
        <w:t>強調深度理解特定現象，研究所提出之策略建議具有情境依附特性，尚需經過更多實務場域的驗證。未來研究可採取多案例比較或量化分析設計，以驗證理論假設的廣泛適用性。</w:t>
      </w:r>
    </w:p>
    <w:p w14:paraId="60FF8ADA" w14:textId="77777777" w:rsidR="007403EB" w:rsidRDefault="00B45007" w:rsidP="0058061D">
      <w:pPr>
        <w:pStyle w:val="a0"/>
      </w:pPr>
      <w:r w:rsidRPr="00B45007">
        <w:t>未來研究建議</w:t>
      </w:r>
    </w:p>
    <w:p w14:paraId="089C1E79" w14:textId="1B75D0B1" w:rsidR="00D53549" w:rsidRDefault="00B45007" w:rsidP="00D918DB">
      <w:pPr>
        <w:pStyle w:val="15"/>
        <w:ind w:firstLine="480"/>
        <w:rPr>
          <w:rFonts w:cstheme="majorBidi"/>
          <w:b/>
          <w:color w:val="000000" w:themeColor="text1"/>
          <w:sz w:val="40"/>
          <w:szCs w:val="48"/>
        </w:rPr>
      </w:pPr>
      <w:r w:rsidRPr="00B45007">
        <w:t>後續研究可針對跨</w:t>
      </w:r>
      <w:r w:rsidR="00C219C6">
        <w:rPr>
          <w:rFonts w:hint="eastAsia"/>
        </w:rPr>
        <w:t>個案</w:t>
      </w:r>
      <w:r w:rsidR="00716E72">
        <w:rPr>
          <w:rFonts w:hint="eastAsia"/>
        </w:rPr>
        <w:t>進行分析，分析不同企業在傳統產業中經營數位創新平台的見解</w:t>
      </w:r>
      <w:r w:rsidR="00A027AE">
        <w:rPr>
          <w:rFonts w:hint="eastAsia"/>
        </w:rPr>
        <w:t>、經營策略</w:t>
      </w:r>
      <w:r w:rsidRPr="00B45007">
        <w:t>、使用者</w:t>
      </w:r>
      <w:r w:rsidR="00A027AE">
        <w:rPr>
          <w:rFonts w:hint="eastAsia"/>
        </w:rPr>
        <w:t>接納</w:t>
      </w:r>
      <w:r w:rsidRPr="00B45007">
        <w:t>歷程</w:t>
      </w:r>
      <w:r w:rsidR="00716E72">
        <w:rPr>
          <w:rFonts w:hint="eastAsia"/>
        </w:rPr>
        <w:t>、外部環境</w:t>
      </w:r>
      <w:r w:rsidRPr="00B45007">
        <w:t>效果進行探討，並進一步分析</w:t>
      </w:r>
      <w:r w:rsidR="00716E72">
        <w:rPr>
          <w:rFonts w:hint="eastAsia"/>
        </w:rPr>
        <w:t>產業中</w:t>
      </w:r>
      <w:r w:rsidRPr="00B45007">
        <w:t>多元角色的互動關係，補足本研究未能深入探究之面向。</w:t>
      </w:r>
      <w:r w:rsidR="00D53549">
        <w:br w:type="page"/>
      </w:r>
    </w:p>
    <w:p w14:paraId="0ECC7262" w14:textId="16710366" w:rsidR="00AC386F" w:rsidRDefault="000A2C2C" w:rsidP="0006680C">
      <w:pPr>
        <w:pStyle w:val="1"/>
      </w:pPr>
      <w:bookmarkStart w:id="197" w:name="_Toc202118655"/>
      <w:r>
        <w:rPr>
          <w:rFonts w:hint="eastAsia"/>
        </w:rPr>
        <w:lastRenderedPageBreak/>
        <w:t>第七章、參考文獻</w:t>
      </w:r>
      <w:bookmarkEnd w:id="197"/>
    </w:p>
    <w:p w14:paraId="46DA1308" w14:textId="77777777" w:rsidR="001D4477" w:rsidRPr="001D4477" w:rsidRDefault="00AC386F" w:rsidP="00732A4C">
      <w:pPr>
        <w:pStyle w:val="EndNoteBibliography"/>
        <w:spacing w:after="0" w:line="360" w:lineRule="auto"/>
        <w:ind w:left="480" w:hangingChars="200" w:hanging="480"/>
      </w:pPr>
      <w:r w:rsidRPr="000C16D5">
        <w:fldChar w:fldCharType="begin"/>
      </w:r>
      <w:r w:rsidRPr="008D2F7C">
        <w:instrText xml:space="preserve"> ADDIN EN.REFLIST </w:instrText>
      </w:r>
      <w:r w:rsidRPr="000C16D5">
        <w:fldChar w:fldCharType="separate"/>
      </w:r>
      <w:r w:rsidR="001D4477" w:rsidRPr="001D4477">
        <w:t xml:space="preserve">Adler, P. S., Goldoftas, B., &amp; Levine, D. I. (1999). Flexibility versus efficiency? A case study of model changeovers in the Toyota production system. </w:t>
      </w:r>
      <w:r w:rsidR="001D4477" w:rsidRPr="001D4477">
        <w:rPr>
          <w:i/>
        </w:rPr>
        <w:t>Organization Science</w:t>
      </w:r>
      <w:r w:rsidR="001D4477" w:rsidRPr="001D4477">
        <w:t>,</w:t>
      </w:r>
      <w:r w:rsidR="001D4477" w:rsidRPr="001D4477">
        <w:rPr>
          <w:i/>
        </w:rPr>
        <w:t xml:space="preserve"> 10</w:t>
      </w:r>
      <w:r w:rsidR="001D4477" w:rsidRPr="001D4477">
        <w:t xml:space="preserve">(1), 43-68. </w:t>
      </w:r>
    </w:p>
    <w:p w14:paraId="47F5AE7C" w14:textId="77777777" w:rsidR="001D4477" w:rsidRPr="001D4477" w:rsidRDefault="001D4477" w:rsidP="00732A4C">
      <w:pPr>
        <w:pStyle w:val="EndNoteBibliography"/>
        <w:spacing w:after="0" w:line="360" w:lineRule="auto"/>
        <w:ind w:left="480" w:hangingChars="200" w:hanging="480"/>
      </w:pPr>
      <w:r w:rsidRPr="001D4477">
        <w:t xml:space="preserve">Ahmad, S., Wasim, S., Irfan, S., Gogoi, S., Srivastava, A., &amp; Farheen, Z. (2019). Qualitative v/s. quantitative research-a summarized review. </w:t>
      </w:r>
      <w:r w:rsidRPr="001D4477">
        <w:rPr>
          <w:i/>
        </w:rPr>
        <w:t>population</w:t>
      </w:r>
      <w:r w:rsidRPr="001D4477">
        <w:t>,</w:t>
      </w:r>
      <w:r w:rsidRPr="001D4477">
        <w:rPr>
          <w:i/>
        </w:rPr>
        <w:t xml:space="preserve"> 1</w:t>
      </w:r>
      <w:r w:rsidRPr="001D4477">
        <w:t xml:space="preserve">(2), 2828-2832. </w:t>
      </w:r>
    </w:p>
    <w:p w14:paraId="526B6941" w14:textId="77777777" w:rsidR="001D4477" w:rsidRPr="001D4477" w:rsidRDefault="001D4477" w:rsidP="00732A4C">
      <w:pPr>
        <w:pStyle w:val="EndNoteBibliography"/>
        <w:spacing w:after="0" w:line="360" w:lineRule="auto"/>
        <w:ind w:left="480" w:hangingChars="200" w:hanging="480"/>
      </w:pPr>
      <w:r w:rsidRPr="001D4477">
        <w:t xml:space="preserve">Appio, F. P., Frattini, F., Petruzzelli, A. M., &amp; Neirotti, P. (2021). Digital transformation and innovation management: A synthesis of existing research and an agenda for future studies. </w:t>
      </w:r>
      <w:r w:rsidRPr="001D4477">
        <w:rPr>
          <w:i/>
        </w:rPr>
        <w:t>Journal of Product Innovation Management</w:t>
      </w:r>
      <w:r w:rsidRPr="001D4477">
        <w:t>,</w:t>
      </w:r>
      <w:r w:rsidRPr="001D4477">
        <w:rPr>
          <w:i/>
        </w:rPr>
        <w:t xml:space="preserve"> 38</w:t>
      </w:r>
      <w:r w:rsidRPr="001D4477">
        <w:t xml:space="preserve">(1), 4-20. </w:t>
      </w:r>
    </w:p>
    <w:p w14:paraId="2A9F7163" w14:textId="77777777" w:rsidR="001D4477" w:rsidRPr="001D4477" w:rsidRDefault="001D4477" w:rsidP="00732A4C">
      <w:pPr>
        <w:pStyle w:val="EndNoteBibliography"/>
        <w:spacing w:after="0" w:line="360" w:lineRule="auto"/>
        <w:ind w:left="480" w:hangingChars="200" w:hanging="480"/>
      </w:pPr>
      <w:r w:rsidRPr="001D4477">
        <w:t xml:space="preserve">Arthur, W. B. (2009). </w:t>
      </w:r>
      <w:r w:rsidRPr="001D4477">
        <w:rPr>
          <w:i/>
        </w:rPr>
        <w:t>The nature of technology: What it is and how it evolves</w:t>
      </w:r>
      <w:r w:rsidRPr="001D4477">
        <w:t xml:space="preserve">. Simon and Schuster. </w:t>
      </w:r>
    </w:p>
    <w:p w14:paraId="239644C3" w14:textId="77777777" w:rsidR="001D4477" w:rsidRPr="001D4477" w:rsidRDefault="001D4477" w:rsidP="00732A4C">
      <w:pPr>
        <w:pStyle w:val="EndNoteBibliography"/>
        <w:spacing w:after="0" w:line="360" w:lineRule="auto"/>
        <w:ind w:left="480" w:hangingChars="200" w:hanging="480"/>
      </w:pPr>
      <w:r w:rsidRPr="001D4477">
        <w:t xml:space="preserve">Avital, M., &amp; Te'Eni, D. (2009). From generative fit to generative capacity: exploring an emerging dimension of information systems design and task performance. </w:t>
      </w:r>
      <w:r w:rsidRPr="001D4477">
        <w:rPr>
          <w:i/>
        </w:rPr>
        <w:t>Information Systems Journal</w:t>
      </w:r>
      <w:r w:rsidRPr="001D4477">
        <w:t>,</w:t>
      </w:r>
      <w:r w:rsidRPr="001D4477">
        <w:rPr>
          <w:i/>
        </w:rPr>
        <w:t xml:space="preserve"> 19</w:t>
      </w:r>
      <w:r w:rsidRPr="001D4477">
        <w:t xml:space="preserve">(4), 345-367. </w:t>
      </w:r>
    </w:p>
    <w:p w14:paraId="5C0E3138" w14:textId="2C2AD073" w:rsidR="001D4477" w:rsidRPr="001D4477" w:rsidRDefault="001D4477" w:rsidP="00732A4C">
      <w:pPr>
        <w:pStyle w:val="EndNoteBibliography"/>
        <w:spacing w:after="0" w:line="360" w:lineRule="auto"/>
        <w:ind w:left="480" w:hangingChars="200" w:hanging="480"/>
      </w:pPr>
      <w:r w:rsidRPr="001D4477">
        <w:t xml:space="preserve">Barley, S. R., &amp; Tolbert, P. S. (1997). Institutionalization and Structuration: Studying the Links between Action and Institution. </w:t>
      </w:r>
      <w:r w:rsidRPr="001D4477">
        <w:rPr>
          <w:i/>
        </w:rPr>
        <w:t>Organization Studies</w:t>
      </w:r>
      <w:r w:rsidRPr="001D4477">
        <w:t>,</w:t>
      </w:r>
      <w:r w:rsidRPr="001D4477">
        <w:rPr>
          <w:i/>
        </w:rPr>
        <w:t xml:space="preserve"> 18</w:t>
      </w:r>
      <w:r w:rsidRPr="001D4477">
        <w:t xml:space="preserve">(1), 93-117. </w:t>
      </w:r>
      <w:hyperlink r:id="rId41" w:history="1">
        <w:r w:rsidRPr="001D4477">
          <w:rPr>
            <w:rStyle w:val="af2"/>
          </w:rPr>
          <w:t>https://doi.org/10.1177/017084069701800106</w:t>
        </w:r>
      </w:hyperlink>
      <w:r w:rsidRPr="001D4477">
        <w:t xml:space="preserve"> </w:t>
      </w:r>
    </w:p>
    <w:p w14:paraId="02AA696C" w14:textId="77777777" w:rsidR="001D4477" w:rsidRPr="001D4477" w:rsidRDefault="001D4477" w:rsidP="00732A4C">
      <w:pPr>
        <w:pStyle w:val="EndNoteBibliography"/>
        <w:spacing w:after="0" w:line="360" w:lineRule="auto"/>
        <w:ind w:left="480" w:hangingChars="200" w:hanging="480"/>
      </w:pPr>
      <w:r w:rsidRPr="001D4477">
        <w:t xml:space="preserve">Baxter, P., &amp; Jack, S. (2008). Qualitative case study methodology: Study design and implementation for novice researchers. </w:t>
      </w:r>
      <w:r w:rsidRPr="001D4477">
        <w:rPr>
          <w:i/>
        </w:rPr>
        <w:t>The qualitative report</w:t>
      </w:r>
      <w:r w:rsidRPr="001D4477">
        <w:t>,</w:t>
      </w:r>
      <w:r w:rsidRPr="001D4477">
        <w:rPr>
          <w:i/>
        </w:rPr>
        <w:t xml:space="preserve"> 13</w:t>
      </w:r>
      <w:r w:rsidRPr="001D4477">
        <w:t xml:space="preserve">(4), 544-559. </w:t>
      </w:r>
    </w:p>
    <w:p w14:paraId="7B97ED65" w14:textId="77777777" w:rsidR="001D4477" w:rsidRPr="001D4477" w:rsidRDefault="001D4477" w:rsidP="00732A4C">
      <w:pPr>
        <w:pStyle w:val="EndNoteBibliography"/>
        <w:spacing w:after="0" w:line="360" w:lineRule="auto"/>
        <w:ind w:left="480" w:hangingChars="200" w:hanging="480"/>
      </w:pPr>
      <w:r w:rsidRPr="001D4477">
        <w:t xml:space="preserve">Birkinshaw, J., &amp; Gibson, C. (2004). Building ambidexterity into an organization. </w:t>
      </w:r>
      <w:r w:rsidRPr="001D4477">
        <w:rPr>
          <w:i/>
        </w:rPr>
        <w:t>MIT Sloan management review</w:t>
      </w:r>
      <w:r w:rsidRPr="001D4477">
        <w:t xml:space="preserve">. </w:t>
      </w:r>
    </w:p>
    <w:p w14:paraId="3DB19434" w14:textId="77777777" w:rsidR="001D4477" w:rsidRPr="001D4477" w:rsidRDefault="001D4477" w:rsidP="00732A4C">
      <w:pPr>
        <w:pStyle w:val="EndNoteBibliography"/>
        <w:spacing w:after="0" w:line="360" w:lineRule="auto"/>
        <w:ind w:left="480" w:hangingChars="200" w:hanging="480"/>
      </w:pPr>
      <w:r w:rsidRPr="001D4477">
        <w:t xml:space="preserve">Brown, J. D. (1988). </w:t>
      </w:r>
      <w:r w:rsidRPr="001D4477">
        <w:rPr>
          <w:i/>
        </w:rPr>
        <w:t>Understanding research in second language learning: A teacher's guide to statistics and research design</w:t>
      </w:r>
      <w:r w:rsidRPr="001D4477">
        <w:t xml:space="preserve">. Cambridge University Press. </w:t>
      </w:r>
    </w:p>
    <w:p w14:paraId="759E030A" w14:textId="77777777" w:rsidR="001D4477" w:rsidRPr="001D4477" w:rsidRDefault="001D4477" w:rsidP="00732A4C">
      <w:pPr>
        <w:pStyle w:val="EndNoteBibliography"/>
        <w:spacing w:after="0" w:line="360" w:lineRule="auto"/>
        <w:ind w:left="480" w:hangingChars="200" w:hanging="480"/>
      </w:pPr>
      <w:r w:rsidRPr="001D4477">
        <w:t xml:space="preserve">Cao, Q., Gedajlovic, E., &amp; Zhang, H. (2009). Unpacking organizational ambidexterity: Dimensions, contingencies, and synergistic effects. </w:t>
      </w:r>
      <w:r w:rsidRPr="001D4477">
        <w:rPr>
          <w:i/>
        </w:rPr>
        <w:t>Organization Science</w:t>
      </w:r>
      <w:r w:rsidRPr="001D4477">
        <w:t>,</w:t>
      </w:r>
      <w:r w:rsidRPr="001D4477">
        <w:rPr>
          <w:i/>
        </w:rPr>
        <w:t xml:space="preserve"> 20</w:t>
      </w:r>
      <w:r w:rsidRPr="001D4477">
        <w:t xml:space="preserve">(4), 781-796. </w:t>
      </w:r>
    </w:p>
    <w:p w14:paraId="0D486923" w14:textId="77777777" w:rsidR="001D4477" w:rsidRPr="001D4477" w:rsidRDefault="001D4477" w:rsidP="00732A4C">
      <w:pPr>
        <w:pStyle w:val="EndNoteBibliography"/>
        <w:spacing w:after="0" w:line="360" w:lineRule="auto"/>
        <w:ind w:left="480" w:hangingChars="200" w:hanging="480"/>
      </w:pPr>
      <w:r w:rsidRPr="001D4477">
        <w:t xml:space="preserve">Chan, C. M., Hackney, R., Pan, S. L., &amp; Chou, T.-C. (2011). Managing e-Government system implementation: a resource enactment perspective. </w:t>
      </w:r>
      <w:r w:rsidRPr="001D4477">
        <w:rPr>
          <w:i/>
        </w:rPr>
        <w:t>European Journal of Information Systems</w:t>
      </w:r>
      <w:r w:rsidRPr="001D4477">
        <w:t>,</w:t>
      </w:r>
      <w:r w:rsidRPr="001D4477">
        <w:rPr>
          <w:i/>
        </w:rPr>
        <w:t xml:space="preserve"> 20</w:t>
      </w:r>
      <w:r w:rsidRPr="001D4477">
        <w:t xml:space="preserve">(5), 529-541. </w:t>
      </w:r>
    </w:p>
    <w:p w14:paraId="075F3C30" w14:textId="77777777" w:rsidR="001D4477" w:rsidRPr="001D4477" w:rsidRDefault="001D4477" w:rsidP="00732A4C">
      <w:pPr>
        <w:pStyle w:val="EndNoteBibliography"/>
        <w:spacing w:after="0" w:line="360" w:lineRule="auto"/>
        <w:ind w:left="480" w:hangingChars="200" w:hanging="480"/>
      </w:pPr>
      <w:r w:rsidRPr="001D4477">
        <w:t xml:space="preserve">Corbin, J. M., &amp; Strauss, A. (1990). Grounded theory research: Procedures, canons, and evaluative criteria. </w:t>
      </w:r>
      <w:r w:rsidRPr="001D4477">
        <w:rPr>
          <w:i/>
        </w:rPr>
        <w:t>Qualitative sociology</w:t>
      </w:r>
      <w:r w:rsidRPr="001D4477">
        <w:t>,</w:t>
      </w:r>
      <w:r w:rsidRPr="001D4477">
        <w:rPr>
          <w:i/>
        </w:rPr>
        <w:t xml:space="preserve"> 13</w:t>
      </w:r>
      <w:r w:rsidRPr="001D4477">
        <w:t xml:space="preserve">(1), 3-21. </w:t>
      </w:r>
    </w:p>
    <w:p w14:paraId="437065E0" w14:textId="77777777" w:rsidR="001D4477" w:rsidRPr="001D4477" w:rsidRDefault="001D4477" w:rsidP="00732A4C">
      <w:pPr>
        <w:pStyle w:val="EndNoteBibliography"/>
        <w:spacing w:after="0" w:line="360" w:lineRule="auto"/>
        <w:ind w:left="480" w:hangingChars="200" w:hanging="480"/>
      </w:pPr>
      <w:r w:rsidRPr="001D4477">
        <w:t xml:space="preserve">Denzin, N. K., &amp; Lincoln, Y. S. (2011). </w:t>
      </w:r>
      <w:r w:rsidRPr="001D4477">
        <w:rPr>
          <w:i/>
        </w:rPr>
        <w:t>The Sage handbook of qualitative research</w:t>
      </w:r>
      <w:r w:rsidRPr="001D4477">
        <w:t xml:space="preserve">. sage. </w:t>
      </w:r>
    </w:p>
    <w:p w14:paraId="29AF641E" w14:textId="77777777" w:rsidR="001D4477" w:rsidRPr="001D4477" w:rsidRDefault="001D4477" w:rsidP="00732A4C">
      <w:pPr>
        <w:pStyle w:val="EndNoteBibliography"/>
        <w:spacing w:after="0" w:line="360" w:lineRule="auto"/>
        <w:ind w:left="480" w:hangingChars="200" w:hanging="480"/>
      </w:pPr>
      <w:r w:rsidRPr="001D4477">
        <w:lastRenderedPageBreak/>
        <w:t xml:space="preserve">Eisenhardt, K. M. (1989). Building theories from case study research. </w:t>
      </w:r>
      <w:r w:rsidRPr="001D4477">
        <w:rPr>
          <w:i/>
        </w:rPr>
        <w:t>Academy of management review</w:t>
      </w:r>
      <w:r w:rsidRPr="001D4477">
        <w:t>,</w:t>
      </w:r>
      <w:r w:rsidRPr="001D4477">
        <w:rPr>
          <w:i/>
        </w:rPr>
        <w:t xml:space="preserve"> 14</w:t>
      </w:r>
      <w:r w:rsidRPr="001D4477">
        <w:t xml:space="preserve">(4), 532-550. </w:t>
      </w:r>
    </w:p>
    <w:p w14:paraId="7E4F95C1" w14:textId="77777777" w:rsidR="001D4477" w:rsidRPr="001D4477" w:rsidRDefault="001D4477" w:rsidP="00732A4C">
      <w:pPr>
        <w:pStyle w:val="EndNoteBibliography"/>
        <w:spacing w:after="0" w:line="360" w:lineRule="auto"/>
        <w:ind w:left="480" w:hangingChars="200" w:hanging="480"/>
      </w:pPr>
      <w:r w:rsidRPr="001D4477">
        <w:t xml:space="preserve">Fountain, J. E. (2004). </w:t>
      </w:r>
      <w:r w:rsidRPr="001D4477">
        <w:rPr>
          <w:i/>
        </w:rPr>
        <w:t>Building the virtual state: Information technology and institutional change</w:t>
      </w:r>
      <w:r w:rsidRPr="001D4477">
        <w:t xml:space="preserve">. Rowman &amp; Littlefield. </w:t>
      </w:r>
    </w:p>
    <w:p w14:paraId="4A2F15BA" w14:textId="77777777" w:rsidR="001D4477" w:rsidRPr="001D4477" w:rsidRDefault="001D4477" w:rsidP="00732A4C">
      <w:pPr>
        <w:pStyle w:val="EndNoteBibliography"/>
        <w:spacing w:after="0" w:line="360" w:lineRule="auto"/>
        <w:ind w:left="480" w:hangingChars="200" w:hanging="480"/>
      </w:pPr>
      <w:r w:rsidRPr="001D4477">
        <w:t xml:space="preserve">Gaver, W. W. (1991). Technology affordances. Proceedings of the SIGCHI conference on Human factors in computing systems, </w:t>
      </w:r>
    </w:p>
    <w:p w14:paraId="164A220F" w14:textId="77777777" w:rsidR="001D4477" w:rsidRPr="001D4477" w:rsidRDefault="001D4477" w:rsidP="00732A4C">
      <w:pPr>
        <w:pStyle w:val="EndNoteBibliography"/>
        <w:spacing w:after="0" w:line="360" w:lineRule="auto"/>
        <w:ind w:left="480" w:hangingChars="200" w:hanging="480"/>
      </w:pPr>
      <w:r w:rsidRPr="001D4477">
        <w:t xml:space="preserve">Gawer, A., &amp; Phillips, N. (2013). Institutional work as logics shift: The case of Intel’s transformation to platform leader. </w:t>
      </w:r>
      <w:r w:rsidRPr="001D4477">
        <w:rPr>
          <w:i/>
        </w:rPr>
        <w:t>Organization Studies</w:t>
      </w:r>
      <w:r w:rsidRPr="001D4477">
        <w:t>,</w:t>
      </w:r>
      <w:r w:rsidRPr="001D4477">
        <w:rPr>
          <w:i/>
        </w:rPr>
        <w:t xml:space="preserve"> 34</w:t>
      </w:r>
      <w:r w:rsidRPr="001D4477">
        <w:t xml:space="preserve">(8), 1035-1071. </w:t>
      </w:r>
    </w:p>
    <w:p w14:paraId="3BF56996" w14:textId="77777777" w:rsidR="001D4477" w:rsidRPr="001D4477" w:rsidRDefault="001D4477" w:rsidP="00732A4C">
      <w:pPr>
        <w:pStyle w:val="EndNoteBibliography"/>
        <w:spacing w:after="0" w:line="360" w:lineRule="auto"/>
        <w:ind w:left="480" w:hangingChars="200" w:hanging="480"/>
      </w:pPr>
      <w:r w:rsidRPr="001D4477">
        <w:t xml:space="preserve">Gibson, C. B., &amp; Birkinshaw, J. (2004). The antecedents, consequences, and mediating role of organizational ambidexterity. </w:t>
      </w:r>
      <w:r w:rsidRPr="001D4477">
        <w:rPr>
          <w:i/>
        </w:rPr>
        <w:t>Academy of management Journal</w:t>
      </w:r>
      <w:r w:rsidRPr="001D4477">
        <w:t>,</w:t>
      </w:r>
      <w:r w:rsidRPr="001D4477">
        <w:rPr>
          <w:i/>
        </w:rPr>
        <w:t xml:space="preserve"> 47</w:t>
      </w:r>
      <w:r w:rsidRPr="001D4477">
        <w:t xml:space="preserve">(2), 209-226. </w:t>
      </w:r>
    </w:p>
    <w:p w14:paraId="508CCD2D" w14:textId="77777777" w:rsidR="001D4477" w:rsidRPr="001D4477" w:rsidRDefault="001D4477" w:rsidP="00732A4C">
      <w:pPr>
        <w:pStyle w:val="EndNoteBibliography"/>
        <w:spacing w:after="0" w:line="360" w:lineRule="auto"/>
        <w:ind w:left="480" w:hangingChars="200" w:hanging="480"/>
      </w:pPr>
      <w:r w:rsidRPr="001D4477">
        <w:t xml:space="preserve">Gibson, J. J. (1979). </w:t>
      </w:r>
      <w:r w:rsidRPr="001D4477">
        <w:rPr>
          <w:i/>
        </w:rPr>
        <w:t>The Ecological Approach to Visual Perception: Classic Edition</w:t>
      </w:r>
      <w:r w:rsidRPr="001D4477">
        <w:t xml:space="preserve">. Houghton Mifflin. </w:t>
      </w:r>
    </w:p>
    <w:p w14:paraId="403A1AEE" w14:textId="77777777" w:rsidR="001D4477" w:rsidRPr="001D4477" w:rsidRDefault="001D4477" w:rsidP="00732A4C">
      <w:pPr>
        <w:pStyle w:val="EndNoteBibliography"/>
        <w:spacing w:after="0" w:line="360" w:lineRule="auto"/>
        <w:ind w:left="480" w:hangingChars="200" w:hanging="480"/>
      </w:pPr>
      <w:r w:rsidRPr="001D4477">
        <w:t xml:space="preserve">Gibson, J. J. (2014). The theory of affordances:(1979). In </w:t>
      </w:r>
      <w:r w:rsidRPr="001D4477">
        <w:rPr>
          <w:i/>
        </w:rPr>
        <w:t>The people, place, and space reader</w:t>
      </w:r>
      <w:r w:rsidRPr="001D4477">
        <w:t xml:space="preserve"> (pp. 56-60). Routledge. </w:t>
      </w:r>
    </w:p>
    <w:p w14:paraId="6682D7BB" w14:textId="77777777" w:rsidR="001D4477" w:rsidRPr="001D4477" w:rsidRDefault="001D4477" w:rsidP="00732A4C">
      <w:pPr>
        <w:pStyle w:val="EndNoteBibliography"/>
        <w:spacing w:after="0" w:line="360" w:lineRule="auto"/>
        <w:ind w:left="480" w:hangingChars="200" w:hanging="480"/>
      </w:pPr>
      <w:r w:rsidRPr="001D4477">
        <w:t xml:space="preserve">Gioia, D. A., Corley, K. G., &amp; Hamilton, A. L. (2013). Seeking qualitative rigor in inductive research: Notes on the Gioia methodology. </w:t>
      </w:r>
      <w:r w:rsidRPr="001D4477">
        <w:rPr>
          <w:i/>
        </w:rPr>
        <w:t>Organizational research methods</w:t>
      </w:r>
      <w:r w:rsidRPr="001D4477">
        <w:t>,</w:t>
      </w:r>
      <w:r w:rsidRPr="001D4477">
        <w:rPr>
          <w:i/>
        </w:rPr>
        <w:t xml:space="preserve"> 16</w:t>
      </w:r>
      <w:r w:rsidRPr="001D4477">
        <w:t xml:space="preserve">(1), 15-31. </w:t>
      </w:r>
    </w:p>
    <w:p w14:paraId="4B502873" w14:textId="77777777" w:rsidR="001D4477" w:rsidRPr="001D4477" w:rsidRDefault="001D4477" w:rsidP="00732A4C">
      <w:pPr>
        <w:pStyle w:val="EndNoteBibliography"/>
        <w:spacing w:after="0" w:line="360" w:lineRule="auto"/>
        <w:ind w:left="480" w:hangingChars="200" w:hanging="480"/>
      </w:pPr>
      <w:r w:rsidRPr="001D4477">
        <w:t xml:space="preserve">Glaser, B., &amp; Strauss, A. (2017). </w:t>
      </w:r>
      <w:r w:rsidRPr="001D4477">
        <w:rPr>
          <w:i/>
        </w:rPr>
        <w:t>Discovery of grounded theory: Strategies for qualitative research</w:t>
      </w:r>
      <w:r w:rsidRPr="001D4477">
        <w:t xml:space="preserve">. Routledge. </w:t>
      </w:r>
    </w:p>
    <w:p w14:paraId="134B8C36" w14:textId="77777777" w:rsidR="001D4477" w:rsidRPr="001D4477" w:rsidRDefault="001D4477" w:rsidP="00732A4C">
      <w:pPr>
        <w:pStyle w:val="EndNoteBibliography"/>
        <w:spacing w:after="0" w:line="360" w:lineRule="auto"/>
        <w:ind w:left="480" w:hangingChars="200" w:hanging="480"/>
      </w:pPr>
      <w:r w:rsidRPr="001D4477">
        <w:t xml:space="preserve">Greeno, J. G. (1994). Gibson's affordances. </w:t>
      </w:r>
    </w:p>
    <w:p w14:paraId="23D0A2E2" w14:textId="77777777" w:rsidR="001D4477" w:rsidRPr="001D4477" w:rsidRDefault="001D4477" w:rsidP="00732A4C">
      <w:pPr>
        <w:pStyle w:val="EndNoteBibliography"/>
        <w:spacing w:after="0" w:line="360" w:lineRule="auto"/>
        <w:ind w:left="480" w:hangingChars="200" w:hanging="480"/>
      </w:pPr>
      <w:r w:rsidRPr="001D4477">
        <w:t xml:space="preserve">He, Z.-L., &amp; Wong, P.-K. (2004). Exploration vs. exploitation: An empirical test of the ambidexterity hypothesis. </w:t>
      </w:r>
      <w:r w:rsidRPr="001D4477">
        <w:rPr>
          <w:i/>
        </w:rPr>
        <w:t>Organization Science</w:t>
      </w:r>
      <w:r w:rsidRPr="001D4477">
        <w:t>,</w:t>
      </w:r>
      <w:r w:rsidRPr="001D4477">
        <w:rPr>
          <w:i/>
        </w:rPr>
        <w:t xml:space="preserve"> 15</w:t>
      </w:r>
      <w:r w:rsidRPr="001D4477">
        <w:t xml:space="preserve">(4), 481-494. </w:t>
      </w:r>
    </w:p>
    <w:p w14:paraId="6DBFA79A" w14:textId="77777777" w:rsidR="001D4477" w:rsidRPr="001D4477" w:rsidRDefault="001D4477" w:rsidP="00732A4C">
      <w:pPr>
        <w:pStyle w:val="EndNoteBibliography"/>
        <w:spacing w:after="0" w:line="360" w:lineRule="auto"/>
        <w:ind w:left="480" w:hangingChars="200" w:hanging="480"/>
      </w:pPr>
      <w:r w:rsidRPr="001D4477">
        <w:t xml:space="preserve">Hinings, B., Gegenhuber, T., &amp; Greenwood, R. (2018). Digital innovation and transformation: An institutional perspective. </w:t>
      </w:r>
      <w:r w:rsidRPr="001D4477">
        <w:rPr>
          <w:i/>
        </w:rPr>
        <w:t>Information and organization</w:t>
      </w:r>
      <w:r w:rsidRPr="001D4477">
        <w:t>,</w:t>
      </w:r>
      <w:r w:rsidRPr="001D4477">
        <w:rPr>
          <w:i/>
        </w:rPr>
        <w:t xml:space="preserve"> 28</w:t>
      </w:r>
      <w:r w:rsidRPr="001D4477">
        <w:t xml:space="preserve">(1), 52-61. </w:t>
      </w:r>
    </w:p>
    <w:p w14:paraId="5FF142ED" w14:textId="77777777" w:rsidR="001D4477" w:rsidRPr="001D4477" w:rsidRDefault="001D4477" w:rsidP="00732A4C">
      <w:pPr>
        <w:pStyle w:val="EndNoteBibliography"/>
        <w:spacing w:after="0" w:line="360" w:lineRule="auto"/>
        <w:ind w:left="480" w:hangingChars="200" w:hanging="480"/>
      </w:pPr>
      <w:r w:rsidRPr="001D4477">
        <w:t xml:space="preserve">Hutchby, I. (2001). Technologies, texts and affordances. </w:t>
      </w:r>
      <w:r w:rsidRPr="001D4477">
        <w:rPr>
          <w:i/>
        </w:rPr>
        <w:t>Sociology</w:t>
      </w:r>
      <w:r w:rsidRPr="001D4477">
        <w:t>,</w:t>
      </w:r>
      <w:r w:rsidRPr="001D4477">
        <w:rPr>
          <w:i/>
        </w:rPr>
        <w:t xml:space="preserve"> 35</w:t>
      </w:r>
      <w:r w:rsidRPr="001D4477">
        <w:t xml:space="preserve">(2), 441-456. </w:t>
      </w:r>
    </w:p>
    <w:p w14:paraId="5997C548" w14:textId="77777777" w:rsidR="001D4477" w:rsidRPr="001D4477" w:rsidRDefault="001D4477" w:rsidP="00732A4C">
      <w:pPr>
        <w:pStyle w:val="EndNoteBibliography"/>
        <w:spacing w:after="0" w:line="360" w:lineRule="auto"/>
        <w:ind w:left="480" w:hangingChars="200" w:hanging="480"/>
      </w:pPr>
      <w:r w:rsidRPr="001D4477">
        <w:t xml:space="preserve">Kohli, R., &amp; Melville, N. P. (2019). Digital innovation: A review and synthesis. </w:t>
      </w:r>
      <w:r w:rsidRPr="001D4477">
        <w:rPr>
          <w:i/>
        </w:rPr>
        <w:t>Information Systems Journal</w:t>
      </w:r>
      <w:r w:rsidRPr="001D4477">
        <w:t>,</w:t>
      </w:r>
      <w:r w:rsidRPr="001D4477">
        <w:rPr>
          <w:i/>
        </w:rPr>
        <w:t xml:space="preserve"> 29</w:t>
      </w:r>
      <w:r w:rsidRPr="001D4477">
        <w:t xml:space="preserve">(1), 200-223. </w:t>
      </w:r>
    </w:p>
    <w:p w14:paraId="10856894" w14:textId="759F3E5D" w:rsidR="001D4477" w:rsidRPr="001D4477" w:rsidRDefault="001D4477" w:rsidP="00732A4C">
      <w:pPr>
        <w:pStyle w:val="EndNoteBibliography"/>
        <w:spacing w:after="0" w:line="360" w:lineRule="auto"/>
        <w:ind w:left="480" w:hangingChars="200" w:hanging="480"/>
      </w:pPr>
      <w:r w:rsidRPr="001D4477">
        <w:t xml:space="preserve">Levinthal, D. A., &amp; March, J. G. (1993). The myopia of learning. </w:t>
      </w:r>
      <w:r w:rsidRPr="001D4477">
        <w:rPr>
          <w:i/>
        </w:rPr>
        <w:t>Strategic Management Journal</w:t>
      </w:r>
      <w:r w:rsidRPr="001D4477">
        <w:t>,</w:t>
      </w:r>
      <w:r w:rsidRPr="001D4477">
        <w:rPr>
          <w:i/>
        </w:rPr>
        <w:t xml:space="preserve"> 14</w:t>
      </w:r>
      <w:r w:rsidRPr="001D4477">
        <w:t xml:space="preserve">(S2), 95-112. </w:t>
      </w:r>
      <w:hyperlink r:id="rId42" w:history="1">
        <w:r w:rsidRPr="001D4477">
          <w:rPr>
            <w:rStyle w:val="af2"/>
          </w:rPr>
          <w:t>https://doi.org/10.1002/smj.4250141009</w:t>
        </w:r>
      </w:hyperlink>
      <w:r w:rsidRPr="001D4477">
        <w:t xml:space="preserve"> </w:t>
      </w:r>
    </w:p>
    <w:p w14:paraId="08A305F1" w14:textId="77777777" w:rsidR="001D4477" w:rsidRPr="001D4477" w:rsidRDefault="001D4477" w:rsidP="00732A4C">
      <w:pPr>
        <w:pStyle w:val="EndNoteBibliography"/>
        <w:spacing w:after="0" w:line="360" w:lineRule="auto"/>
        <w:ind w:left="480" w:hangingChars="200" w:hanging="480"/>
      </w:pPr>
      <w:r w:rsidRPr="001D4477">
        <w:t xml:space="preserve">Lubatkin, M. H., Simsek, Z., Ling, Y., &amp; Veiga, J. F. (2006). Ambidexterity and performance in small-to medium-sized firms: The pivotal role of top management team behavioral integration. </w:t>
      </w:r>
      <w:r w:rsidRPr="001D4477">
        <w:rPr>
          <w:i/>
        </w:rPr>
        <w:t>Journal of management</w:t>
      </w:r>
      <w:r w:rsidRPr="001D4477">
        <w:t>,</w:t>
      </w:r>
      <w:r w:rsidRPr="001D4477">
        <w:rPr>
          <w:i/>
        </w:rPr>
        <w:t xml:space="preserve"> 32</w:t>
      </w:r>
      <w:r w:rsidRPr="001D4477">
        <w:t xml:space="preserve">(5), 646-672. </w:t>
      </w:r>
    </w:p>
    <w:p w14:paraId="1AFAFBA3" w14:textId="7E985750" w:rsidR="001D4477" w:rsidRPr="001D4477" w:rsidRDefault="001D4477" w:rsidP="00732A4C">
      <w:pPr>
        <w:pStyle w:val="EndNoteBibliography"/>
        <w:spacing w:after="0" w:line="360" w:lineRule="auto"/>
        <w:ind w:left="480" w:hangingChars="200" w:hanging="480"/>
      </w:pPr>
      <w:r w:rsidRPr="001D4477">
        <w:lastRenderedPageBreak/>
        <w:t xml:space="preserve">Luftman, J., &amp; Brier, T. (1999). Achieving and Sustaining Business-IT Alignment. </w:t>
      </w:r>
      <w:r w:rsidRPr="001D4477">
        <w:rPr>
          <w:i/>
        </w:rPr>
        <w:t>California Management Review</w:t>
      </w:r>
      <w:r w:rsidRPr="001D4477">
        <w:t>,</w:t>
      </w:r>
      <w:r w:rsidRPr="001D4477">
        <w:rPr>
          <w:i/>
        </w:rPr>
        <w:t xml:space="preserve"> 42</w:t>
      </w:r>
      <w:r w:rsidRPr="001D4477">
        <w:t xml:space="preserve">(1), 109-122. </w:t>
      </w:r>
      <w:hyperlink r:id="rId43" w:history="1">
        <w:r w:rsidRPr="001D4477">
          <w:rPr>
            <w:rStyle w:val="af2"/>
          </w:rPr>
          <w:t>https://doi.org/https://doi.org/10.2307/41166021</w:t>
        </w:r>
      </w:hyperlink>
      <w:r w:rsidRPr="001D4477">
        <w:t xml:space="preserve"> </w:t>
      </w:r>
    </w:p>
    <w:p w14:paraId="0760BDDB" w14:textId="77777777" w:rsidR="001D4477" w:rsidRPr="001D4477" w:rsidRDefault="001D4477" w:rsidP="00732A4C">
      <w:pPr>
        <w:pStyle w:val="EndNoteBibliography"/>
        <w:spacing w:after="0" w:line="360" w:lineRule="auto"/>
        <w:ind w:left="480" w:hangingChars="200" w:hanging="480"/>
      </w:pPr>
      <w:r w:rsidRPr="001D4477">
        <w:t xml:space="preserve">Lusch, R. F., &amp; Nambisan, S. (2015). Service innovation. </w:t>
      </w:r>
      <w:r w:rsidRPr="001D4477">
        <w:rPr>
          <w:i/>
        </w:rPr>
        <w:t>MIS Quarterly</w:t>
      </w:r>
      <w:r w:rsidRPr="001D4477">
        <w:t>,</w:t>
      </w:r>
      <w:r w:rsidRPr="001D4477">
        <w:rPr>
          <w:i/>
        </w:rPr>
        <w:t xml:space="preserve"> 39</w:t>
      </w:r>
      <w:r w:rsidRPr="001D4477">
        <w:t xml:space="preserve">(1), 155-176. </w:t>
      </w:r>
    </w:p>
    <w:p w14:paraId="7585446E" w14:textId="77777777" w:rsidR="001D4477" w:rsidRPr="001D4477" w:rsidRDefault="001D4477" w:rsidP="00732A4C">
      <w:pPr>
        <w:pStyle w:val="EndNoteBibliography"/>
        <w:spacing w:after="0" w:line="360" w:lineRule="auto"/>
        <w:ind w:left="480" w:hangingChars="200" w:hanging="480"/>
      </w:pPr>
      <w:r w:rsidRPr="001D4477">
        <w:t xml:space="preserve">March, J. G. (1991). Exploration and exploitation in organizational learning. </w:t>
      </w:r>
      <w:r w:rsidRPr="001D4477">
        <w:rPr>
          <w:i/>
        </w:rPr>
        <w:t>Organization Science</w:t>
      </w:r>
      <w:r w:rsidRPr="001D4477">
        <w:t>,</w:t>
      </w:r>
      <w:r w:rsidRPr="001D4477">
        <w:rPr>
          <w:i/>
        </w:rPr>
        <w:t xml:space="preserve"> 2</w:t>
      </w:r>
      <w:r w:rsidRPr="001D4477">
        <w:t xml:space="preserve">(1), 71-87. </w:t>
      </w:r>
    </w:p>
    <w:p w14:paraId="3963B474" w14:textId="77777777" w:rsidR="001D4477" w:rsidRPr="001D4477" w:rsidRDefault="001D4477" w:rsidP="00732A4C">
      <w:pPr>
        <w:pStyle w:val="EndNoteBibliography"/>
        <w:spacing w:after="0" w:line="360" w:lineRule="auto"/>
        <w:ind w:left="480" w:hangingChars="200" w:hanging="480"/>
      </w:pPr>
      <w:r w:rsidRPr="001D4477">
        <w:t xml:space="preserve">Nambisan, S., Lyytinen, K., Majchrzak, A., &amp; Song, M. (2017). Digital innovation management. </w:t>
      </w:r>
      <w:r w:rsidRPr="001D4477">
        <w:rPr>
          <w:i/>
        </w:rPr>
        <w:t>MIS Quarterly</w:t>
      </w:r>
      <w:r w:rsidRPr="001D4477">
        <w:t>,</w:t>
      </w:r>
      <w:r w:rsidRPr="001D4477">
        <w:rPr>
          <w:i/>
        </w:rPr>
        <w:t xml:space="preserve"> 41</w:t>
      </w:r>
      <w:r w:rsidRPr="001D4477">
        <w:t xml:space="preserve">(1), 223-238. </w:t>
      </w:r>
    </w:p>
    <w:p w14:paraId="19B4335D" w14:textId="77777777" w:rsidR="001D4477" w:rsidRPr="001D4477" w:rsidRDefault="001D4477" w:rsidP="00732A4C">
      <w:pPr>
        <w:pStyle w:val="EndNoteBibliography"/>
        <w:spacing w:after="0" w:line="360" w:lineRule="auto"/>
        <w:ind w:left="480" w:hangingChars="200" w:hanging="480"/>
      </w:pPr>
      <w:r w:rsidRPr="001D4477">
        <w:t xml:space="preserve">Norman, D. A. (1999). Affordance, conventions, and design. </w:t>
      </w:r>
      <w:r w:rsidRPr="001D4477">
        <w:rPr>
          <w:i/>
        </w:rPr>
        <w:t>interactions</w:t>
      </w:r>
      <w:r w:rsidRPr="001D4477">
        <w:t>,</w:t>
      </w:r>
      <w:r w:rsidRPr="001D4477">
        <w:rPr>
          <w:i/>
        </w:rPr>
        <w:t xml:space="preserve"> 6</w:t>
      </w:r>
      <w:r w:rsidRPr="001D4477">
        <w:t xml:space="preserve">(3), 38-43. </w:t>
      </w:r>
    </w:p>
    <w:p w14:paraId="3988168B" w14:textId="77777777" w:rsidR="001D4477" w:rsidRPr="001D4477" w:rsidRDefault="001D4477" w:rsidP="00732A4C">
      <w:pPr>
        <w:pStyle w:val="EndNoteBibliography"/>
        <w:spacing w:after="0" w:line="360" w:lineRule="auto"/>
        <w:ind w:left="480" w:hangingChars="200" w:hanging="480"/>
      </w:pPr>
      <w:r w:rsidRPr="001D4477">
        <w:t xml:space="preserve">Nylén, D., &amp; Holmström, J. (2015). Digital innovation strategy: A framework for diagnosing and improving digital product and service innovation. </w:t>
      </w:r>
      <w:r w:rsidRPr="001D4477">
        <w:rPr>
          <w:i/>
        </w:rPr>
        <w:t>Business Horizons</w:t>
      </w:r>
      <w:r w:rsidRPr="001D4477">
        <w:t>,</w:t>
      </w:r>
      <w:r w:rsidRPr="001D4477">
        <w:rPr>
          <w:i/>
        </w:rPr>
        <w:t xml:space="preserve"> 58</w:t>
      </w:r>
      <w:r w:rsidRPr="001D4477">
        <w:t xml:space="preserve">(1), 57-67. </w:t>
      </w:r>
    </w:p>
    <w:p w14:paraId="04890DAF"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08). Ambidexterity as a dynamic capability: Resolving the innovator's dilemma. </w:t>
      </w:r>
      <w:r w:rsidRPr="001D4477">
        <w:rPr>
          <w:i/>
        </w:rPr>
        <w:t>Research in organizational behavior</w:t>
      </w:r>
      <w:r w:rsidRPr="001D4477">
        <w:t>,</w:t>
      </w:r>
      <w:r w:rsidRPr="001D4477">
        <w:rPr>
          <w:i/>
        </w:rPr>
        <w:t xml:space="preserve"> 28</w:t>
      </w:r>
      <w:r w:rsidRPr="001D4477">
        <w:t xml:space="preserve">, 185-206. </w:t>
      </w:r>
    </w:p>
    <w:p w14:paraId="2691A323"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11). Organizational ambidexterity in action: How managers explore and exploit. </w:t>
      </w:r>
      <w:r w:rsidRPr="001D4477">
        <w:rPr>
          <w:i/>
        </w:rPr>
        <w:t>California Management Review</w:t>
      </w:r>
      <w:r w:rsidRPr="001D4477">
        <w:t>,</w:t>
      </w:r>
      <w:r w:rsidRPr="001D4477">
        <w:rPr>
          <w:i/>
        </w:rPr>
        <w:t xml:space="preserve"> 53</w:t>
      </w:r>
      <w:r w:rsidRPr="001D4477">
        <w:t xml:space="preserve">(4), 5-22. </w:t>
      </w:r>
    </w:p>
    <w:p w14:paraId="066B8082"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13). Organizational ambidexterity: Past, present, and future. </w:t>
      </w:r>
      <w:r w:rsidRPr="001D4477">
        <w:rPr>
          <w:i/>
        </w:rPr>
        <w:t>Academy of management Perspectives</w:t>
      </w:r>
      <w:r w:rsidRPr="001D4477">
        <w:t>,</w:t>
      </w:r>
      <w:r w:rsidRPr="001D4477">
        <w:rPr>
          <w:i/>
        </w:rPr>
        <w:t xml:space="preserve"> 27</w:t>
      </w:r>
      <w:r w:rsidRPr="001D4477">
        <w:t xml:space="preserve">(4), 324-338. </w:t>
      </w:r>
    </w:p>
    <w:p w14:paraId="276F828E" w14:textId="7FE1F37C" w:rsidR="001D4477" w:rsidRPr="001D4477" w:rsidRDefault="001D4477" w:rsidP="00732A4C">
      <w:pPr>
        <w:pStyle w:val="EndNoteBibliography"/>
        <w:spacing w:after="0" w:line="360" w:lineRule="auto"/>
        <w:ind w:left="480" w:hangingChars="200" w:hanging="480"/>
      </w:pPr>
      <w:r w:rsidRPr="001D4477">
        <w:t xml:space="preserve">Orlikowski, W. J. (1996). Improvising Organizational Transformation Over Time: A Situated Change Perspective. </w:t>
      </w:r>
      <w:r w:rsidRPr="001D4477">
        <w:rPr>
          <w:i/>
        </w:rPr>
        <w:t>Information Systems Research</w:t>
      </w:r>
      <w:r w:rsidRPr="001D4477">
        <w:t>,</w:t>
      </w:r>
      <w:r w:rsidRPr="001D4477">
        <w:rPr>
          <w:i/>
        </w:rPr>
        <w:t xml:space="preserve"> 7</w:t>
      </w:r>
      <w:r w:rsidRPr="001D4477">
        <w:t xml:space="preserve">(1), 63-92. </w:t>
      </w:r>
      <w:hyperlink r:id="rId44" w:history="1">
        <w:r w:rsidRPr="001D4477">
          <w:rPr>
            <w:rStyle w:val="af2"/>
          </w:rPr>
          <w:t>https://doi.org/10.1287/isre.7.1.63</w:t>
        </w:r>
      </w:hyperlink>
      <w:r w:rsidRPr="001D4477">
        <w:t xml:space="preserve"> </w:t>
      </w:r>
    </w:p>
    <w:p w14:paraId="0662A133" w14:textId="4195E556" w:rsidR="001D4477" w:rsidRPr="001D4477" w:rsidRDefault="001D4477" w:rsidP="00732A4C">
      <w:pPr>
        <w:pStyle w:val="EndNoteBibliography"/>
        <w:spacing w:after="0" w:line="360" w:lineRule="auto"/>
        <w:ind w:left="480" w:hangingChars="200" w:hanging="480"/>
      </w:pPr>
      <w:r w:rsidRPr="001D4477">
        <w:t xml:space="preserve">Orlikowski, W. J. (2000). Using Technology and Constituting Structures: A Practice Lens for Studying Technology in Organizations. </w:t>
      </w:r>
      <w:r w:rsidRPr="001D4477">
        <w:rPr>
          <w:i/>
        </w:rPr>
        <w:t>Organization Science</w:t>
      </w:r>
      <w:r w:rsidRPr="001D4477">
        <w:t>,</w:t>
      </w:r>
      <w:r w:rsidRPr="001D4477">
        <w:rPr>
          <w:i/>
        </w:rPr>
        <w:t xml:space="preserve"> 11</w:t>
      </w:r>
      <w:r w:rsidRPr="001D4477">
        <w:t xml:space="preserve">(4), 404-428. </w:t>
      </w:r>
      <w:hyperlink r:id="rId45" w:history="1">
        <w:r w:rsidRPr="001D4477">
          <w:rPr>
            <w:rStyle w:val="af2"/>
          </w:rPr>
          <w:t>https://doi.org/10.1287/orsc.11.4.404.14600</w:t>
        </w:r>
      </w:hyperlink>
      <w:r w:rsidRPr="001D4477">
        <w:t xml:space="preserve"> </w:t>
      </w:r>
    </w:p>
    <w:p w14:paraId="7EE78FCC" w14:textId="77777777" w:rsidR="001D4477" w:rsidRPr="001D4477" w:rsidRDefault="001D4477" w:rsidP="00732A4C">
      <w:pPr>
        <w:pStyle w:val="EndNoteBibliography"/>
        <w:spacing w:after="0" w:line="360" w:lineRule="auto"/>
        <w:ind w:left="480" w:hangingChars="200" w:hanging="480"/>
      </w:pPr>
      <w:r w:rsidRPr="001D4477">
        <w:t xml:space="preserve">Orlikowski, W. J., &amp; Scott, S. V. (2008). 10 sociomateriality: challenging the separation of technology, work and organization. </w:t>
      </w:r>
      <w:r w:rsidRPr="001D4477">
        <w:rPr>
          <w:i/>
        </w:rPr>
        <w:t>Academy of Management annals</w:t>
      </w:r>
      <w:r w:rsidRPr="001D4477">
        <w:t>,</w:t>
      </w:r>
      <w:r w:rsidRPr="001D4477">
        <w:rPr>
          <w:i/>
        </w:rPr>
        <w:t xml:space="preserve"> 2</w:t>
      </w:r>
      <w:r w:rsidRPr="001D4477">
        <w:t xml:space="preserve">(1), 433-474. </w:t>
      </w:r>
    </w:p>
    <w:p w14:paraId="3A31E8DD" w14:textId="77777777" w:rsidR="001D4477" w:rsidRPr="001D4477" w:rsidRDefault="001D4477" w:rsidP="00732A4C">
      <w:pPr>
        <w:pStyle w:val="EndNoteBibliography"/>
        <w:spacing w:after="0" w:line="360" w:lineRule="auto"/>
        <w:ind w:left="480" w:hangingChars="200" w:hanging="480"/>
      </w:pPr>
      <w:r w:rsidRPr="001D4477">
        <w:t xml:space="preserve">Pentland, B. T., &amp; Feldman, M. S. (2008). Designing routines: On the folly of designing artifacts, while hoping for patterns of action. </w:t>
      </w:r>
      <w:r w:rsidRPr="001D4477">
        <w:rPr>
          <w:i/>
        </w:rPr>
        <w:t>Information and organization</w:t>
      </w:r>
      <w:r w:rsidRPr="001D4477">
        <w:t>,</w:t>
      </w:r>
      <w:r w:rsidRPr="001D4477">
        <w:rPr>
          <w:i/>
        </w:rPr>
        <w:t xml:space="preserve"> 18</w:t>
      </w:r>
      <w:r w:rsidRPr="001D4477">
        <w:t xml:space="preserve">(4), 235-250. </w:t>
      </w:r>
    </w:p>
    <w:p w14:paraId="3779C162" w14:textId="77777777" w:rsidR="001D4477" w:rsidRPr="001D4477" w:rsidRDefault="001D4477" w:rsidP="00732A4C">
      <w:pPr>
        <w:pStyle w:val="EndNoteBibliography"/>
        <w:spacing w:after="0" w:line="360" w:lineRule="auto"/>
        <w:ind w:left="480" w:hangingChars="200" w:hanging="480"/>
      </w:pPr>
      <w:r w:rsidRPr="001D4477">
        <w:t xml:space="preserve">Reed, M. I. (1997). In praise of duality and dualism: Rethinking agency and structure in organizational analysis. </w:t>
      </w:r>
      <w:r w:rsidRPr="001D4477">
        <w:rPr>
          <w:i/>
        </w:rPr>
        <w:t>Organization Studies</w:t>
      </w:r>
      <w:r w:rsidRPr="001D4477">
        <w:t>,</w:t>
      </w:r>
      <w:r w:rsidRPr="001D4477">
        <w:rPr>
          <w:i/>
        </w:rPr>
        <w:t xml:space="preserve"> 18</w:t>
      </w:r>
      <w:r w:rsidRPr="001D4477">
        <w:t xml:space="preserve">(1), 21-42. </w:t>
      </w:r>
    </w:p>
    <w:p w14:paraId="374B184A" w14:textId="77777777" w:rsidR="001D4477" w:rsidRPr="001D4477" w:rsidRDefault="001D4477" w:rsidP="00732A4C">
      <w:pPr>
        <w:pStyle w:val="EndNoteBibliography"/>
        <w:spacing w:after="0" w:line="360" w:lineRule="auto"/>
        <w:ind w:left="480" w:hangingChars="200" w:hanging="480"/>
      </w:pPr>
      <w:r w:rsidRPr="001D4477">
        <w:t xml:space="preserve">Rogers, E. M., Singhal, A., &amp; Quinlan, M. M. (2014). Diffusion of innovations. In </w:t>
      </w:r>
      <w:r w:rsidRPr="001D4477">
        <w:rPr>
          <w:i/>
        </w:rPr>
        <w:t>An integrated approach to communication theory and research</w:t>
      </w:r>
      <w:r w:rsidRPr="001D4477">
        <w:t xml:space="preserve"> (pp. 432-448). Routledge. </w:t>
      </w:r>
    </w:p>
    <w:p w14:paraId="3FF277DE" w14:textId="77777777" w:rsidR="001D4477" w:rsidRPr="001D4477" w:rsidRDefault="001D4477" w:rsidP="00732A4C">
      <w:pPr>
        <w:pStyle w:val="EndNoteBibliography"/>
        <w:spacing w:after="0" w:line="360" w:lineRule="auto"/>
        <w:ind w:left="480" w:hangingChars="200" w:hanging="480"/>
      </w:pPr>
      <w:r w:rsidRPr="001D4477">
        <w:t xml:space="preserve">Sambamurthy, V., Bharadwaj, A., &amp; Grover, V. (2003). Shaping agility through digital </w:t>
      </w:r>
      <w:r w:rsidRPr="001D4477">
        <w:lastRenderedPageBreak/>
        <w:t xml:space="preserve">options: Reconceptualizing the role of information technology in contemporary firms. </w:t>
      </w:r>
      <w:r w:rsidRPr="001D4477">
        <w:rPr>
          <w:i/>
        </w:rPr>
        <w:t>MIS Quarterly</w:t>
      </w:r>
      <w:r w:rsidRPr="001D4477">
        <w:t xml:space="preserve">, 237-263. </w:t>
      </w:r>
    </w:p>
    <w:p w14:paraId="1DA24509" w14:textId="4F173E80" w:rsidR="001D4477" w:rsidRPr="001D4477" w:rsidRDefault="001D4477" w:rsidP="00732A4C">
      <w:pPr>
        <w:pStyle w:val="EndNoteBibliography"/>
        <w:spacing w:after="0" w:line="360" w:lineRule="auto"/>
        <w:ind w:left="480" w:hangingChars="200" w:hanging="480"/>
      </w:pPr>
      <w:r w:rsidRPr="001D4477">
        <w:t xml:space="preserve">Shen, L., Zhang, X., &amp; Liu, H. (2022). Digital technology adoption, digital dynamic capability, and digital transformation performance of textile industry: Moderating role of digital innovation orientation. </w:t>
      </w:r>
      <w:r w:rsidRPr="001D4477">
        <w:rPr>
          <w:i/>
        </w:rPr>
        <w:t>Managerial and Decision Economics</w:t>
      </w:r>
      <w:r w:rsidRPr="001D4477">
        <w:t>,</w:t>
      </w:r>
      <w:r w:rsidRPr="001D4477">
        <w:rPr>
          <w:i/>
        </w:rPr>
        <w:t xml:space="preserve"> 43</w:t>
      </w:r>
      <w:r w:rsidRPr="001D4477">
        <w:t xml:space="preserve">(6), 2038-2054. </w:t>
      </w:r>
      <w:hyperlink r:id="rId46" w:history="1">
        <w:r w:rsidRPr="001D4477">
          <w:rPr>
            <w:rStyle w:val="af2"/>
          </w:rPr>
          <w:t>https://doi.org/10.1002/mde.3507</w:t>
        </w:r>
      </w:hyperlink>
      <w:r w:rsidRPr="001D4477">
        <w:t xml:space="preserve"> </w:t>
      </w:r>
    </w:p>
    <w:p w14:paraId="12A6EB94" w14:textId="4A7048A5" w:rsidR="001D4477" w:rsidRPr="001D4477" w:rsidRDefault="001D4477" w:rsidP="00732A4C">
      <w:pPr>
        <w:pStyle w:val="EndNoteBibliography"/>
        <w:spacing w:after="0" w:line="360" w:lineRule="auto"/>
        <w:ind w:left="480" w:hangingChars="200" w:hanging="480"/>
      </w:pPr>
      <w:r w:rsidRPr="001D4477">
        <w:t xml:space="preserve">Siggelkow, N., &amp; Rivkin, J. W. (2005). Speed and Search: Designing Organizations for Turbulence and Complexity. </w:t>
      </w:r>
      <w:r w:rsidRPr="001D4477">
        <w:rPr>
          <w:i/>
        </w:rPr>
        <w:t>Organization Science</w:t>
      </w:r>
      <w:r w:rsidRPr="001D4477">
        <w:t>,</w:t>
      </w:r>
      <w:r w:rsidRPr="001D4477">
        <w:rPr>
          <w:i/>
        </w:rPr>
        <w:t xml:space="preserve"> 16</w:t>
      </w:r>
      <w:r w:rsidRPr="001D4477">
        <w:t xml:space="preserve">(2), 101-122. </w:t>
      </w:r>
      <w:hyperlink r:id="rId47" w:history="1">
        <w:r w:rsidRPr="001D4477">
          <w:rPr>
            <w:rStyle w:val="af2"/>
          </w:rPr>
          <w:t>https://doi.org/10.1287/orsc.1050.0116</w:t>
        </w:r>
      </w:hyperlink>
      <w:r w:rsidRPr="001D4477">
        <w:t xml:space="preserve"> </w:t>
      </w:r>
    </w:p>
    <w:p w14:paraId="001E7DBF" w14:textId="77777777" w:rsidR="001D4477" w:rsidRPr="001D4477" w:rsidRDefault="001D4477" w:rsidP="00732A4C">
      <w:pPr>
        <w:pStyle w:val="EndNoteBibliography"/>
        <w:spacing w:after="0" w:line="360" w:lineRule="auto"/>
        <w:ind w:left="480" w:hangingChars="200" w:hanging="480"/>
      </w:pPr>
      <w:r w:rsidRPr="001D4477">
        <w:t xml:space="preserve">Smith, W. K., &amp; Tushman, M. L. (2005). Managing strategic contradictions: A top management model for managing innovation streams. </w:t>
      </w:r>
      <w:r w:rsidRPr="001D4477">
        <w:rPr>
          <w:i/>
        </w:rPr>
        <w:t>Organization Science</w:t>
      </w:r>
      <w:r w:rsidRPr="001D4477">
        <w:t>,</w:t>
      </w:r>
      <w:r w:rsidRPr="001D4477">
        <w:rPr>
          <w:i/>
        </w:rPr>
        <w:t xml:space="preserve"> 16</w:t>
      </w:r>
      <w:r w:rsidRPr="001D4477">
        <w:t xml:space="preserve">(5), 522-536. </w:t>
      </w:r>
    </w:p>
    <w:p w14:paraId="75B8DFEF" w14:textId="77777777" w:rsidR="001D4477" w:rsidRPr="001D4477" w:rsidRDefault="001D4477" w:rsidP="00732A4C">
      <w:pPr>
        <w:pStyle w:val="EndNoteBibliography"/>
        <w:spacing w:after="0" w:line="360" w:lineRule="auto"/>
        <w:ind w:left="480" w:hangingChars="200" w:hanging="480"/>
      </w:pPr>
      <w:r w:rsidRPr="001D4477">
        <w:t xml:space="preserve">Stake, R. (1995). </w:t>
      </w:r>
      <w:r w:rsidRPr="001D4477">
        <w:rPr>
          <w:i/>
        </w:rPr>
        <w:t>Case study research</w:t>
      </w:r>
      <w:r w:rsidRPr="001D4477">
        <w:t xml:space="preserve">. Springer. </w:t>
      </w:r>
    </w:p>
    <w:p w14:paraId="002C3CC8" w14:textId="77777777" w:rsidR="001D4477" w:rsidRPr="001D4477" w:rsidRDefault="001D4477" w:rsidP="00732A4C">
      <w:pPr>
        <w:pStyle w:val="EndNoteBibliography"/>
        <w:spacing w:after="0" w:line="360" w:lineRule="auto"/>
        <w:ind w:left="480" w:hangingChars="200" w:hanging="480"/>
      </w:pPr>
      <w:r w:rsidRPr="001D4477">
        <w:t xml:space="preserve">Strauss, A., &amp; Corbin, J. (1990). </w:t>
      </w:r>
      <w:r w:rsidRPr="001D4477">
        <w:rPr>
          <w:i/>
        </w:rPr>
        <w:t>Basics of qualitative research</w:t>
      </w:r>
      <w:r w:rsidRPr="001D4477">
        <w:t xml:space="preserve"> (Vol. 15). sage Newbury Park, CA. </w:t>
      </w:r>
    </w:p>
    <w:p w14:paraId="7F61754D" w14:textId="77777777" w:rsidR="001D4477" w:rsidRPr="001D4477" w:rsidRDefault="001D4477" w:rsidP="00732A4C">
      <w:pPr>
        <w:pStyle w:val="EndNoteBibliography"/>
        <w:spacing w:after="0" w:line="360" w:lineRule="auto"/>
        <w:ind w:left="480" w:hangingChars="200" w:hanging="480"/>
      </w:pPr>
      <w:r w:rsidRPr="001D4477">
        <w:t xml:space="preserve">Strong, D. M., Volkoff, O., Johnson, S. A., Pelletier, L. R., Tulu, B., Bar-On, I., Trudel, J., &amp; Garber, L. (2014). A theory of organization-EHR affordance actualization. </w:t>
      </w:r>
      <w:r w:rsidRPr="001D4477">
        <w:rPr>
          <w:i/>
        </w:rPr>
        <w:t>Journal of the association for information systems</w:t>
      </w:r>
      <w:r w:rsidRPr="001D4477">
        <w:t>,</w:t>
      </w:r>
      <w:r w:rsidRPr="001D4477">
        <w:rPr>
          <w:i/>
        </w:rPr>
        <w:t xml:space="preserve"> 15</w:t>
      </w:r>
      <w:r w:rsidRPr="001D4477">
        <w:t xml:space="preserve">(2), 2. </w:t>
      </w:r>
    </w:p>
    <w:p w14:paraId="58B0370F" w14:textId="77777777" w:rsidR="001D4477" w:rsidRPr="001D4477" w:rsidRDefault="001D4477" w:rsidP="00732A4C">
      <w:pPr>
        <w:pStyle w:val="EndNoteBibliography"/>
        <w:spacing w:line="360" w:lineRule="auto"/>
        <w:ind w:left="480" w:hangingChars="200" w:hanging="480"/>
      </w:pPr>
      <w:r w:rsidRPr="001D4477">
        <w:t>Svahn, F., Mathiassen, L., &amp; Lindgren, R. (2017). Embracing Digital Innovation in Incumbent Firms</w:t>
      </w:r>
    </w:p>
    <w:p w14:paraId="70B352E4" w14:textId="0A1CED86" w:rsidR="001D4477" w:rsidRPr="001D4477" w:rsidRDefault="001D4477" w:rsidP="00732A4C">
      <w:pPr>
        <w:pStyle w:val="EndNoteBibliography"/>
        <w:spacing w:after="0" w:line="360" w:lineRule="auto"/>
        <w:ind w:left="480" w:hangingChars="200" w:hanging="480"/>
      </w:pPr>
      <w:r w:rsidRPr="001D4477">
        <w:t xml:space="preserve">How Volvo Cars Managed Competing Concerns. </w:t>
      </w:r>
      <w:r w:rsidRPr="001D4477">
        <w:rPr>
          <w:i/>
        </w:rPr>
        <w:t>MIS Quarterly</w:t>
      </w:r>
      <w:r w:rsidRPr="001D4477">
        <w:t>,</w:t>
      </w:r>
      <w:r w:rsidRPr="001D4477">
        <w:rPr>
          <w:i/>
        </w:rPr>
        <w:t xml:space="preserve"> 41</w:t>
      </w:r>
      <w:r w:rsidRPr="001D4477">
        <w:t xml:space="preserve">(1), 239-254. </w:t>
      </w:r>
      <w:hyperlink r:id="rId48" w:history="1">
        <w:r w:rsidRPr="001D4477">
          <w:rPr>
            <w:rStyle w:val="af2"/>
          </w:rPr>
          <w:t>https://www.jstor.org/stable/26629645</w:t>
        </w:r>
      </w:hyperlink>
      <w:r w:rsidRPr="001D4477">
        <w:t xml:space="preserve"> </w:t>
      </w:r>
    </w:p>
    <w:p w14:paraId="181BB5CC" w14:textId="4FAB827E" w:rsidR="001D4477" w:rsidRPr="001D4477" w:rsidRDefault="001D4477" w:rsidP="00732A4C">
      <w:pPr>
        <w:pStyle w:val="EndNoteBibliography"/>
        <w:spacing w:after="0" w:line="360" w:lineRule="auto"/>
        <w:ind w:left="480" w:hangingChars="200" w:hanging="480"/>
      </w:pPr>
      <w:r w:rsidRPr="001D4477">
        <w:t xml:space="preserve">Teece, D. J. (2018). Profiting from innovation in the digital economy: Enabling technologies, standards, and licensing models in the wireless world. </w:t>
      </w:r>
      <w:r w:rsidRPr="001D4477">
        <w:rPr>
          <w:i/>
        </w:rPr>
        <w:t>Research policy</w:t>
      </w:r>
      <w:r w:rsidRPr="001D4477">
        <w:t>,</w:t>
      </w:r>
      <w:r w:rsidRPr="001D4477">
        <w:rPr>
          <w:i/>
        </w:rPr>
        <w:t xml:space="preserve"> 47</w:t>
      </w:r>
      <w:r w:rsidRPr="001D4477">
        <w:t xml:space="preserve">(8), 1367-1387. </w:t>
      </w:r>
      <w:hyperlink r:id="rId49" w:history="1">
        <w:r w:rsidRPr="001D4477">
          <w:rPr>
            <w:rStyle w:val="af2"/>
          </w:rPr>
          <w:t>https://doi.org/10.1016/j.respol.2017.01.015</w:t>
        </w:r>
      </w:hyperlink>
      <w:r w:rsidRPr="001D4477">
        <w:t xml:space="preserve"> </w:t>
      </w:r>
    </w:p>
    <w:p w14:paraId="3F3CAEAB" w14:textId="77777777" w:rsidR="001D4477" w:rsidRPr="001D4477" w:rsidRDefault="001D4477" w:rsidP="00732A4C">
      <w:pPr>
        <w:pStyle w:val="EndNoteBibliography"/>
        <w:spacing w:after="0" w:line="360" w:lineRule="auto"/>
        <w:ind w:left="480" w:hangingChars="200" w:hanging="480"/>
      </w:pPr>
      <w:r w:rsidRPr="001D4477">
        <w:t xml:space="preserve">Tushman, M. L., &amp; O'Reilly III, C. A. (1996). Ambidextrous organizations: Managing evolutionary and revolutionary change. </w:t>
      </w:r>
      <w:r w:rsidRPr="001D4477">
        <w:rPr>
          <w:i/>
        </w:rPr>
        <w:t>California Management Review</w:t>
      </w:r>
      <w:r w:rsidRPr="001D4477">
        <w:t>,</w:t>
      </w:r>
      <w:r w:rsidRPr="001D4477">
        <w:rPr>
          <w:i/>
        </w:rPr>
        <w:t xml:space="preserve"> 38</w:t>
      </w:r>
      <w:r w:rsidRPr="001D4477">
        <w:t xml:space="preserve">(4), 8-29. </w:t>
      </w:r>
    </w:p>
    <w:p w14:paraId="3E140504" w14:textId="77777777" w:rsidR="001D4477" w:rsidRPr="001D4477" w:rsidRDefault="001D4477" w:rsidP="00732A4C">
      <w:pPr>
        <w:pStyle w:val="EndNoteBibliography"/>
        <w:spacing w:after="0" w:line="360" w:lineRule="auto"/>
        <w:ind w:left="480" w:hangingChars="200" w:hanging="480"/>
      </w:pPr>
      <w:r w:rsidRPr="001D4477">
        <w:t xml:space="preserve">Volkoff, O., &amp; Strong, D. M. (2017). Affordance theory and how to use it in IS research. In </w:t>
      </w:r>
      <w:r w:rsidRPr="001D4477">
        <w:rPr>
          <w:i/>
        </w:rPr>
        <w:t>The Routledge companion to management information systems</w:t>
      </w:r>
      <w:r w:rsidRPr="001D4477">
        <w:t xml:space="preserve"> (pp. 232-245). Routledge. </w:t>
      </w:r>
    </w:p>
    <w:p w14:paraId="2B7EE510" w14:textId="4F2E2427" w:rsidR="001D4477" w:rsidRPr="001D4477" w:rsidRDefault="001D4477" w:rsidP="00732A4C">
      <w:pPr>
        <w:pStyle w:val="EndNoteBibliography"/>
        <w:spacing w:after="0" w:line="360" w:lineRule="auto"/>
        <w:ind w:left="480" w:hangingChars="200" w:hanging="480"/>
      </w:pPr>
      <w:r w:rsidRPr="001D4477">
        <w:t xml:space="preserve">Wareham, J., Fox, P. B., &amp; Cano Giner, J. L. (2014). Technology Ecosystem Governance. </w:t>
      </w:r>
      <w:r w:rsidRPr="001D4477">
        <w:rPr>
          <w:i/>
        </w:rPr>
        <w:t>Organization Science</w:t>
      </w:r>
      <w:r w:rsidRPr="001D4477">
        <w:t>,</w:t>
      </w:r>
      <w:r w:rsidRPr="001D4477">
        <w:rPr>
          <w:i/>
        </w:rPr>
        <w:t xml:space="preserve"> 25</w:t>
      </w:r>
      <w:r w:rsidRPr="001D4477">
        <w:t xml:space="preserve">(4), 1195-1215. </w:t>
      </w:r>
      <w:hyperlink r:id="rId50" w:history="1">
        <w:r w:rsidRPr="001D4477">
          <w:rPr>
            <w:rStyle w:val="af2"/>
          </w:rPr>
          <w:t>https://doi.org/10.1287/orsc.2014.0895</w:t>
        </w:r>
      </w:hyperlink>
      <w:r w:rsidRPr="001D4477">
        <w:t xml:space="preserve"> </w:t>
      </w:r>
    </w:p>
    <w:p w14:paraId="72E92383" w14:textId="77777777" w:rsidR="001D4477" w:rsidRPr="001D4477" w:rsidRDefault="001D4477" w:rsidP="00732A4C">
      <w:pPr>
        <w:pStyle w:val="EndNoteBibliography"/>
        <w:spacing w:after="0" w:line="360" w:lineRule="auto"/>
        <w:ind w:left="480" w:hangingChars="200" w:hanging="480"/>
      </w:pPr>
      <w:r w:rsidRPr="001D4477">
        <w:t xml:space="preserve">Weick, K. E. (1979). The Social Psychology of Organizing. </w:t>
      </w:r>
      <w:r w:rsidRPr="001D4477">
        <w:rPr>
          <w:i/>
        </w:rPr>
        <w:t>McGraw-Hill</w:t>
      </w:r>
      <w:r w:rsidRPr="001D4477">
        <w:t xml:space="preserve">. </w:t>
      </w:r>
    </w:p>
    <w:p w14:paraId="3F907AF1" w14:textId="6D055F38" w:rsidR="001D4477" w:rsidRPr="001D4477" w:rsidRDefault="001D4477" w:rsidP="00732A4C">
      <w:pPr>
        <w:pStyle w:val="EndNoteBibliography"/>
        <w:spacing w:after="0" w:line="360" w:lineRule="auto"/>
        <w:ind w:left="480" w:hangingChars="200" w:hanging="480"/>
      </w:pPr>
      <w:r w:rsidRPr="001D4477">
        <w:lastRenderedPageBreak/>
        <w:t xml:space="preserve">Weick, K. E. (1988). ENACTED SENSEMAKING IN CRISIS SITUATIONS. </w:t>
      </w:r>
      <w:r w:rsidRPr="001D4477">
        <w:rPr>
          <w:i/>
        </w:rPr>
        <w:t>Journal of Management Studies</w:t>
      </w:r>
      <w:r w:rsidRPr="001D4477">
        <w:t>,</w:t>
      </w:r>
      <w:r w:rsidRPr="001D4477">
        <w:rPr>
          <w:i/>
        </w:rPr>
        <w:t xml:space="preserve"> 25</w:t>
      </w:r>
      <w:r w:rsidRPr="001D4477">
        <w:t xml:space="preserve">(4), 305-317. </w:t>
      </w:r>
      <w:hyperlink r:id="rId51" w:history="1">
        <w:r w:rsidRPr="001D4477">
          <w:rPr>
            <w:rStyle w:val="af2"/>
          </w:rPr>
          <w:t>https://doi.org/10.1111/j.1467-6486.1988.tb00039.x</w:t>
        </w:r>
      </w:hyperlink>
      <w:r w:rsidRPr="001D4477">
        <w:t xml:space="preserve"> </w:t>
      </w:r>
    </w:p>
    <w:p w14:paraId="5B5BB89E" w14:textId="77777777" w:rsidR="001D4477" w:rsidRPr="001D4477" w:rsidRDefault="001D4477" w:rsidP="00732A4C">
      <w:pPr>
        <w:pStyle w:val="EndNoteBibliography"/>
        <w:spacing w:after="0" w:line="360" w:lineRule="auto"/>
        <w:ind w:left="480" w:hangingChars="200" w:hanging="480"/>
      </w:pPr>
      <w:r w:rsidRPr="001D4477">
        <w:t xml:space="preserve">Weick, K. E. (2001). </w:t>
      </w:r>
      <w:r w:rsidRPr="001D4477">
        <w:rPr>
          <w:i/>
        </w:rPr>
        <w:t>Make Sense of the Organization.</w:t>
      </w:r>
      <w:r w:rsidRPr="001D4477">
        <w:t xml:space="preserve"> Blackwell Publishing. </w:t>
      </w:r>
    </w:p>
    <w:p w14:paraId="2BDC149D" w14:textId="77777777" w:rsidR="001D4477" w:rsidRPr="001D4477" w:rsidRDefault="001D4477" w:rsidP="00732A4C">
      <w:pPr>
        <w:pStyle w:val="EndNoteBibliography"/>
        <w:spacing w:after="0" w:line="360" w:lineRule="auto"/>
        <w:ind w:left="480" w:hangingChars="200" w:hanging="480"/>
      </w:pPr>
      <w:r w:rsidRPr="001D4477">
        <w:t xml:space="preserve">Weick, K. E. (2015). The Social Psychology of Organizing, Second Edition. </w:t>
      </w:r>
      <w:r w:rsidRPr="001D4477">
        <w:rPr>
          <w:i/>
        </w:rPr>
        <w:t>M@n@gement</w:t>
      </w:r>
      <w:r w:rsidRPr="001D4477">
        <w:t>,</w:t>
      </w:r>
      <w:r w:rsidRPr="001D4477">
        <w:rPr>
          <w:i/>
        </w:rPr>
        <w:t xml:space="preserve"> 18</w:t>
      </w:r>
      <w:r w:rsidRPr="001D4477">
        <w:t xml:space="preserve">(2), 189-193. </w:t>
      </w:r>
    </w:p>
    <w:p w14:paraId="34999285" w14:textId="77777777" w:rsidR="001D4477" w:rsidRPr="001D4477" w:rsidRDefault="001D4477" w:rsidP="00732A4C">
      <w:pPr>
        <w:pStyle w:val="EndNoteBibliography"/>
        <w:spacing w:after="0" w:line="360" w:lineRule="auto"/>
        <w:ind w:left="480" w:hangingChars="200" w:hanging="480"/>
      </w:pPr>
      <w:r w:rsidRPr="001D4477">
        <w:t xml:space="preserve">Yin, R. K. (2009). </w:t>
      </w:r>
      <w:r w:rsidRPr="001D4477">
        <w:rPr>
          <w:i/>
        </w:rPr>
        <w:t>Case study research: Design and methods</w:t>
      </w:r>
      <w:r w:rsidRPr="001D4477">
        <w:t xml:space="preserve"> (Vol. 5). sage. </w:t>
      </w:r>
    </w:p>
    <w:p w14:paraId="316D7B7E" w14:textId="77777777" w:rsidR="001D4477" w:rsidRPr="001D4477" w:rsidRDefault="001D4477" w:rsidP="00732A4C">
      <w:pPr>
        <w:pStyle w:val="EndNoteBibliography"/>
        <w:spacing w:after="0" w:line="360" w:lineRule="auto"/>
        <w:ind w:left="480" w:hangingChars="200" w:hanging="480"/>
      </w:pPr>
      <w:r w:rsidRPr="001D4477">
        <w:t xml:space="preserve">Yoo, Y., Boland Jr, R. J., Lyytinen, K., &amp; Majchrzak, A. (2012). Organizing for innovation in the digitized world. </w:t>
      </w:r>
      <w:r w:rsidRPr="001D4477">
        <w:rPr>
          <w:i/>
        </w:rPr>
        <w:t>Organization Science</w:t>
      </w:r>
      <w:r w:rsidRPr="001D4477">
        <w:t>,</w:t>
      </w:r>
      <w:r w:rsidRPr="001D4477">
        <w:rPr>
          <w:i/>
        </w:rPr>
        <w:t xml:space="preserve"> 23</w:t>
      </w:r>
      <w:r w:rsidRPr="001D4477">
        <w:t xml:space="preserve">(5), 1398-1408. </w:t>
      </w:r>
    </w:p>
    <w:p w14:paraId="47F5DE6A" w14:textId="77777777" w:rsidR="001D4477" w:rsidRDefault="001D4477" w:rsidP="00732A4C">
      <w:pPr>
        <w:pStyle w:val="EndNoteBibliography"/>
        <w:spacing w:after="0" w:line="360" w:lineRule="auto"/>
        <w:ind w:left="480" w:hangingChars="200" w:hanging="480"/>
      </w:pPr>
      <w:r w:rsidRPr="001D4477">
        <w:t xml:space="preserve">Yoo, Y., Lyytinen, K. J., Boland, R. J., &amp; Berente, N. (2010). The next wave of digital innovation: Opportunities and challenges: A report on the research workshop'Digital Challenges in Innovation Research'. </w:t>
      </w:r>
    </w:p>
    <w:p w14:paraId="7594868F" w14:textId="5DFB00E0" w:rsidR="00755507" w:rsidRPr="001D4477" w:rsidRDefault="00755507" w:rsidP="00732A4C">
      <w:pPr>
        <w:pStyle w:val="EndNoteBibliography"/>
        <w:spacing w:after="0" w:line="360" w:lineRule="auto"/>
        <w:ind w:left="480" w:hangingChars="200" w:hanging="480"/>
      </w:pPr>
      <w:r w:rsidRPr="000C16D5">
        <w:t xml:space="preserve">Knafl, K. A., Breitmayer, B. J., &amp; Morse, J. </w:t>
      </w:r>
      <w:r w:rsidRPr="000C16D5">
        <w:t>（</w:t>
      </w:r>
      <w:r w:rsidRPr="000C16D5">
        <w:t>1989</w:t>
      </w:r>
      <w:r w:rsidRPr="000C16D5">
        <w:t>）</w:t>
      </w:r>
      <w:r w:rsidRPr="000C16D5">
        <w:t>. Qualitative nursing research</w:t>
      </w:r>
      <w:r w:rsidRPr="000C16D5">
        <w:t>：</w:t>
      </w:r>
      <w:r w:rsidRPr="000C16D5">
        <w:t xml:space="preserve"> a contemporary dialogue. Qualitative Research.</w:t>
      </w:r>
    </w:p>
    <w:p w14:paraId="5ED6E857" w14:textId="713F508E" w:rsidR="001D4477" w:rsidRPr="001D4477" w:rsidRDefault="001D4477" w:rsidP="00732A4C">
      <w:pPr>
        <w:pStyle w:val="EndNoteBibliography"/>
        <w:spacing w:after="0" w:line="360" w:lineRule="auto"/>
        <w:ind w:left="480" w:hangingChars="200" w:hanging="480"/>
      </w:pPr>
      <w:r w:rsidRPr="001D4477">
        <w:rPr>
          <w:rFonts w:hint="eastAsia"/>
        </w:rPr>
        <w:t>何瑞萍</w:t>
      </w:r>
      <w:r w:rsidRPr="001D4477">
        <w:rPr>
          <w:rFonts w:hint="eastAsia"/>
        </w:rPr>
        <w:t>. (2014). Dervin</w:t>
      </w:r>
      <w:r w:rsidRPr="001D4477">
        <w:rPr>
          <w:rFonts w:hint="eastAsia"/>
        </w:rPr>
        <w:t>與</w:t>
      </w:r>
      <w:r w:rsidRPr="001D4477">
        <w:rPr>
          <w:rFonts w:hint="eastAsia"/>
        </w:rPr>
        <w:t>Weick</w:t>
      </w:r>
      <w:r w:rsidRPr="001D4477">
        <w:rPr>
          <w:rFonts w:hint="eastAsia"/>
        </w:rPr>
        <w:t>意義建構理論之分析與比較</w:t>
      </w:r>
      <w:r w:rsidRPr="001D4477">
        <w:rPr>
          <w:rFonts w:hint="eastAsia"/>
        </w:rPr>
        <w:t xml:space="preserve"> [Analysis and Comparison of Two Theories: Dervin's Sense-Making and Weick's Sensemaking]. </w:t>
      </w:r>
      <w:r w:rsidRPr="001D4477">
        <w:rPr>
          <w:rFonts w:hint="eastAsia"/>
          <w:i/>
        </w:rPr>
        <w:t>大學圖書館</w:t>
      </w:r>
      <w:r w:rsidRPr="001D4477">
        <w:rPr>
          <w:rFonts w:hint="eastAsia"/>
        </w:rPr>
        <w:t>,</w:t>
      </w:r>
      <w:r w:rsidRPr="001D4477">
        <w:rPr>
          <w:rFonts w:hint="eastAsia"/>
          <w:i/>
        </w:rPr>
        <w:t xml:space="preserve"> 18</w:t>
      </w:r>
      <w:r w:rsidRPr="001D4477">
        <w:rPr>
          <w:rFonts w:hint="eastAsia"/>
        </w:rPr>
        <w:t xml:space="preserve">(1), 83-105. </w:t>
      </w:r>
      <w:hyperlink r:id="rId52" w:history="1">
        <w:r w:rsidRPr="001D4477">
          <w:rPr>
            <w:rStyle w:val="af2"/>
            <w:rFonts w:hint="eastAsia"/>
          </w:rPr>
          <w:t>https://doi.org/10.6146/univj.18-1.05</w:t>
        </w:r>
      </w:hyperlink>
      <w:r w:rsidRPr="001D4477">
        <w:rPr>
          <w:rFonts w:hint="eastAsia"/>
        </w:rPr>
        <w:t xml:space="preserve"> </w:t>
      </w:r>
    </w:p>
    <w:p w14:paraId="2F0F2F5A" w14:textId="22146CFA" w:rsidR="001D4477" w:rsidRPr="001D4477" w:rsidRDefault="001D4477" w:rsidP="00732A4C">
      <w:pPr>
        <w:pStyle w:val="EndNoteBibliography"/>
        <w:spacing w:after="0" w:line="360" w:lineRule="auto"/>
        <w:ind w:left="480" w:hangingChars="200" w:hanging="480"/>
      </w:pPr>
      <w:r w:rsidRPr="001D4477">
        <w:rPr>
          <w:rFonts w:hint="eastAsia"/>
        </w:rPr>
        <w:t>吳婉韻</w:t>
      </w:r>
      <w:r w:rsidRPr="001D4477">
        <w:rPr>
          <w:rFonts w:hint="eastAsia"/>
        </w:rPr>
        <w:t xml:space="preserve">. (2003). </w:t>
      </w:r>
      <w:r w:rsidRPr="001D4477">
        <w:rPr>
          <w:rFonts w:hint="eastAsia"/>
          <w:i/>
        </w:rPr>
        <w:t>國家與台灣紡織產業政策之研究：全球化與政策工具觀點</w:t>
      </w:r>
      <w:r w:rsidRPr="001D4477">
        <w:rPr>
          <w:rFonts w:hint="eastAsia"/>
        </w:rPr>
        <w:t xml:space="preserve"> </w:t>
      </w:r>
      <w:r w:rsidRPr="001D4477">
        <w:rPr>
          <w:rFonts w:hint="eastAsia"/>
        </w:rPr>
        <w:t>國立政治大學</w:t>
      </w:r>
      <w:r w:rsidRPr="001D4477">
        <w:rPr>
          <w:rFonts w:hint="eastAsia"/>
        </w:rPr>
        <w:t xml:space="preserve">]. </w:t>
      </w:r>
      <w:r w:rsidRPr="001D4477">
        <w:rPr>
          <w:rFonts w:hint="eastAsia"/>
        </w:rPr>
        <w:t>臺灣博碩士論文知識加值系統</w:t>
      </w:r>
      <w:r w:rsidRPr="001D4477">
        <w:rPr>
          <w:rFonts w:hint="eastAsia"/>
        </w:rPr>
        <w:t xml:space="preserve">. </w:t>
      </w:r>
      <w:r w:rsidRPr="001D4477">
        <w:rPr>
          <w:rFonts w:hint="eastAsia"/>
        </w:rPr>
        <w:t>台北市</w:t>
      </w:r>
      <w:r w:rsidRPr="001D4477">
        <w:rPr>
          <w:rFonts w:hint="eastAsia"/>
        </w:rPr>
        <w:t xml:space="preserve">. </w:t>
      </w:r>
      <w:hyperlink r:id="rId53" w:history="1">
        <w:r w:rsidRPr="001D4477">
          <w:rPr>
            <w:rStyle w:val="af2"/>
            <w:rFonts w:hint="eastAsia"/>
          </w:rPr>
          <w:t>https://hdl.handle.net/11296/cr8g57</w:t>
        </w:r>
      </w:hyperlink>
    </w:p>
    <w:p w14:paraId="16E19543" w14:textId="77777777" w:rsidR="001D4477" w:rsidRPr="001D4477" w:rsidRDefault="001D4477" w:rsidP="00732A4C">
      <w:pPr>
        <w:pStyle w:val="EndNoteBibliography"/>
        <w:spacing w:after="0" w:line="360" w:lineRule="auto"/>
        <w:ind w:left="480" w:hangingChars="200" w:hanging="480"/>
      </w:pPr>
      <w:r w:rsidRPr="001D4477">
        <w:rPr>
          <w:rFonts w:hint="eastAsia"/>
        </w:rPr>
        <w:t>林家五</w:t>
      </w:r>
      <w:r w:rsidRPr="001D4477">
        <w:rPr>
          <w:rFonts w:hint="eastAsia"/>
        </w:rPr>
        <w:t xml:space="preserve">, </w:t>
      </w:r>
      <w:r w:rsidRPr="001D4477">
        <w:rPr>
          <w:rFonts w:hint="eastAsia"/>
        </w:rPr>
        <w:t>黃國隆</w:t>
      </w:r>
      <w:r w:rsidRPr="001D4477">
        <w:rPr>
          <w:rFonts w:hint="eastAsia"/>
        </w:rPr>
        <w:t xml:space="preserve">, &amp; </w:t>
      </w:r>
      <w:r w:rsidRPr="001D4477">
        <w:rPr>
          <w:rFonts w:hint="eastAsia"/>
        </w:rPr>
        <w:t>鄭伯壎</w:t>
      </w:r>
      <w:r w:rsidRPr="001D4477">
        <w:rPr>
          <w:rFonts w:hint="eastAsia"/>
        </w:rPr>
        <w:t xml:space="preserve">. (2004). </w:t>
      </w:r>
      <w:r w:rsidRPr="001D4477">
        <w:rPr>
          <w:rFonts w:hint="eastAsia"/>
        </w:rPr>
        <w:t>從認同到開創</w:t>
      </w:r>
      <w:r w:rsidRPr="001D4477">
        <w:rPr>
          <w:rFonts w:hint="eastAsia"/>
        </w:rPr>
        <w:t xml:space="preserve">: </w:t>
      </w:r>
      <w:r w:rsidRPr="001D4477">
        <w:rPr>
          <w:rFonts w:hint="eastAsia"/>
        </w:rPr>
        <w:t>創業家的動態釋意歷程</w:t>
      </w:r>
      <w:r w:rsidRPr="001D4477">
        <w:rPr>
          <w:rFonts w:hint="eastAsia"/>
        </w:rPr>
        <w:t xml:space="preserve">. </w:t>
      </w:r>
      <w:r w:rsidRPr="001D4477">
        <w:rPr>
          <w:rFonts w:hint="eastAsia"/>
          <w:i/>
        </w:rPr>
        <w:t>中山管理評論</w:t>
      </w:r>
      <w:r w:rsidRPr="001D4477">
        <w:rPr>
          <w:rFonts w:hint="eastAsia"/>
        </w:rPr>
        <w:t>,</w:t>
      </w:r>
      <w:r w:rsidRPr="001D4477">
        <w:rPr>
          <w:rFonts w:hint="eastAsia"/>
          <w:i/>
        </w:rPr>
        <w:t xml:space="preserve"> 12</w:t>
      </w:r>
      <w:r w:rsidRPr="001D4477">
        <w:rPr>
          <w:rFonts w:hint="eastAsia"/>
        </w:rPr>
        <w:t xml:space="preserve">(2), 337-397. </w:t>
      </w:r>
    </w:p>
    <w:p w14:paraId="01B2718C" w14:textId="4CC72C1F" w:rsidR="001D4477" w:rsidRPr="001D4477" w:rsidRDefault="001D4477" w:rsidP="00732A4C">
      <w:pPr>
        <w:pStyle w:val="EndNoteBibliography"/>
        <w:spacing w:line="360" w:lineRule="auto"/>
        <w:ind w:left="480" w:hangingChars="200" w:hanging="480"/>
      </w:pPr>
      <w:r w:rsidRPr="001D4477">
        <w:rPr>
          <w:rFonts w:hint="eastAsia"/>
        </w:rPr>
        <w:t>瞿宛文</w:t>
      </w:r>
      <w:r w:rsidRPr="001D4477">
        <w:rPr>
          <w:rFonts w:hint="eastAsia"/>
        </w:rPr>
        <w:t xml:space="preserve">. (2008). </w:t>
      </w:r>
      <w:r w:rsidRPr="001D4477">
        <w:rPr>
          <w:rFonts w:hint="eastAsia"/>
        </w:rPr>
        <w:t>重看臺灣棉紡織業早期的發展</w:t>
      </w:r>
      <w:r w:rsidRPr="001D4477">
        <w:rPr>
          <w:rFonts w:hint="eastAsia"/>
        </w:rPr>
        <w:t xml:space="preserve">. </w:t>
      </w:r>
      <w:hyperlink r:id="rId54" w:history="1">
        <w:r w:rsidRPr="001D4477">
          <w:rPr>
            <w:rStyle w:val="af2"/>
            <w:rFonts w:hint="eastAsia"/>
          </w:rPr>
          <w:t>https://idv.sinica.edu.tw/wwchu/9703%20New%20History.pdf</w:t>
        </w:r>
      </w:hyperlink>
      <w:r w:rsidRPr="001D4477">
        <w:rPr>
          <w:rFonts w:hint="eastAsia"/>
        </w:rPr>
        <w:t xml:space="preserve"> </w:t>
      </w:r>
    </w:p>
    <w:p w14:paraId="100A5961" w14:textId="370D7027" w:rsidR="00732A4C" w:rsidRDefault="00AC386F" w:rsidP="00755507">
      <w:pPr>
        <w:spacing w:line="360" w:lineRule="auto"/>
        <w:ind w:firstLineChars="83" w:firstLine="199"/>
        <w:jc w:val="both"/>
        <w:rPr>
          <w:rFonts w:cs="Times New Roman"/>
          <w:noProof/>
          <w:sz w:val="32"/>
          <w:szCs w:val="32"/>
        </w:rPr>
      </w:pPr>
      <w:r w:rsidRPr="000C16D5">
        <w:rPr>
          <w:rFonts w:cs="Times New Roman"/>
          <w:noProof/>
        </w:rPr>
        <w:fldChar w:fldCharType="end"/>
      </w:r>
      <w:r w:rsidR="00732A4C">
        <w:rPr>
          <w:rFonts w:cs="Times New Roman"/>
          <w:noProof/>
          <w:sz w:val="32"/>
          <w:szCs w:val="32"/>
        </w:rPr>
        <w:br w:type="page"/>
      </w:r>
    </w:p>
    <w:p w14:paraId="3341CDEA" w14:textId="121A2501" w:rsidR="00E96C01" w:rsidRDefault="00E96C01" w:rsidP="00DD7074">
      <w:pPr>
        <w:spacing w:line="360" w:lineRule="auto"/>
        <w:ind w:left="640" w:hangingChars="200" w:hanging="640"/>
        <w:jc w:val="both"/>
        <w:rPr>
          <w:rFonts w:cs="Times New Roman"/>
          <w:noProof/>
          <w:sz w:val="32"/>
          <w:szCs w:val="32"/>
        </w:rPr>
      </w:pPr>
      <w:r w:rsidRPr="00FC1A4D">
        <w:rPr>
          <w:rFonts w:cs="Times New Roman" w:hint="eastAsia"/>
          <w:noProof/>
          <w:sz w:val="32"/>
          <w:szCs w:val="32"/>
        </w:rPr>
        <w:lastRenderedPageBreak/>
        <w:t>網路資料</w:t>
      </w:r>
    </w:p>
    <w:p w14:paraId="22E2B9CF" w14:textId="3D974B3F" w:rsidR="00732A4C" w:rsidRPr="00732A4C" w:rsidRDefault="008138BE" w:rsidP="00732A4C">
      <w:pPr>
        <w:pStyle w:val="151"/>
        <w:rPr>
          <w:noProof/>
        </w:rPr>
      </w:pPr>
      <w:r>
        <w:t>臺灣通用紡織科技股份有限公司</w:t>
      </w:r>
      <w:r w:rsidR="00562DED">
        <w:rPr>
          <w:rFonts w:hint="eastAsia"/>
        </w:rPr>
        <w:t>官方網站：</w:t>
      </w:r>
      <w:hyperlink r:id="rId55" w:history="1">
        <w:r w:rsidR="000A6D49" w:rsidRPr="00B5156A">
          <w:rPr>
            <w:rStyle w:val="af2"/>
          </w:rPr>
          <w:t>https://www.frontier.cool/</w:t>
        </w:r>
      </w:hyperlink>
      <w:r w:rsidR="00732A4C">
        <w:br/>
      </w:r>
      <w:r w:rsidR="00732A4C" w:rsidRPr="00132858">
        <w:rPr>
          <w:noProof/>
        </w:rPr>
        <w:t xml:space="preserve">Meta-fabric </w:t>
      </w:r>
      <w:r w:rsidR="00732A4C" w:rsidRPr="00132858">
        <w:rPr>
          <w:noProof/>
        </w:rPr>
        <w:t>官網</w:t>
      </w:r>
      <w:r w:rsidR="00732A4C" w:rsidRPr="00132858">
        <w:rPr>
          <w:noProof/>
        </w:rPr>
        <w:br/>
      </w:r>
      <w:hyperlink r:id="rId56" w:history="1">
        <w:r w:rsidR="00732A4C" w:rsidRPr="00132858">
          <w:rPr>
            <w:rStyle w:val="af2"/>
            <w:noProof/>
          </w:rPr>
          <w:t>https://aadt.asia/meta-fabric/</w:t>
        </w:r>
      </w:hyperlink>
      <w:r w:rsidR="00732A4C">
        <w:rPr>
          <w:noProof/>
        </w:rPr>
        <w:br/>
      </w:r>
      <w:r w:rsidR="00732A4C" w:rsidRPr="00732A4C">
        <w:rPr>
          <w:noProof/>
        </w:rPr>
        <w:t>行政院國家永續發展委員會。臺灣</w:t>
      </w:r>
      <w:r w:rsidR="00732A4C" w:rsidRPr="00732A4C">
        <w:rPr>
          <w:noProof/>
        </w:rPr>
        <w:t>2050</w:t>
      </w:r>
      <w:r w:rsidR="00732A4C" w:rsidRPr="00732A4C">
        <w:rPr>
          <w:noProof/>
        </w:rPr>
        <w:t>淨零排放路徑</w:t>
      </w:r>
      <w:r w:rsidR="00732A4C" w:rsidRPr="00732A4C">
        <w:rPr>
          <w:noProof/>
        </w:rPr>
        <w:br/>
      </w:r>
      <w:hyperlink r:id="rId57" w:tgtFrame="_new" w:history="1">
        <w:r w:rsidR="00732A4C" w:rsidRPr="00732A4C">
          <w:rPr>
            <w:rStyle w:val="af2"/>
            <w:noProof/>
          </w:rPr>
          <w:t>https://ncsd.ndc.gov.tw/Fore/nsdn/about0/2050Path</w:t>
        </w:r>
      </w:hyperlink>
    </w:p>
    <w:p w14:paraId="6EFEFA7C" w14:textId="6BB5667F"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Sustainability and Circularity in the Textile Value Chain - A Global Roadmap</w:t>
      </w:r>
      <w:r w:rsidRPr="00732A4C">
        <w:rPr>
          <w:noProof/>
        </w:rPr>
        <w:br/>
      </w:r>
      <w:hyperlink r:id="rId58" w:tgtFrame="_new" w:history="1">
        <w:r w:rsidRPr="00732A4C">
          <w:rPr>
            <w:rStyle w:val="af2"/>
            <w:noProof/>
          </w:rPr>
          <w:t>https://www.oneplanetnetwork.org/knowledge-centre/resources/sustainability-and-circularity-textile-value-chain-global-roadmap?__cf_chl_tk=s5wANItJA9TuTIHQ_JZG9ISrY7mDtaTog5RmIwgL8nc-1749450816-1.0.1.1-f0uv_YKKhL_9g2tu8vykJYwJt7Y95b3WpvtecqE05Ts</w:t>
        </w:r>
      </w:hyperlink>
    </w:p>
    <w:p w14:paraId="46DC6168" w14:textId="77777777"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Annex - Innovators and Recyclers</w:t>
      </w:r>
      <w:r w:rsidRPr="00732A4C">
        <w:rPr>
          <w:noProof/>
        </w:rPr>
        <w:br/>
      </w:r>
      <w:hyperlink r:id="rId59" w:tgtFrame="_new" w:history="1">
        <w:r w:rsidRPr="00732A4C">
          <w:rPr>
            <w:rStyle w:val="af2"/>
            <w:noProof/>
          </w:rPr>
          <w:t>https://www.oneplanetnetwork.org/knowledge-centre/resources/sustainability-and-circularity-textile-value-chain-global-roadmap</w:t>
        </w:r>
      </w:hyperlink>
    </w:p>
    <w:p w14:paraId="0F919E16" w14:textId="77777777"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Annex - Brands and Retailers</w:t>
      </w:r>
      <w:r w:rsidRPr="00732A4C">
        <w:rPr>
          <w:noProof/>
        </w:rPr>
        <w:br/>
      </w:r>
      <w:hyperlink r:id="rId60" w:tgtFrame="_new" w:history="1">
        <w:r w:rsidRPr="00732A4C">
          <w:rPr>
            <w:rStyle w:val="af2"/>
            <w:noProof/>
          </w:rPr>
          <w:t>https://www.oneplanetnetwork.org/knowledge-centre/resources/sustainability-and-circularity-textile-value-chain-global-roadmap</w:t>
        </w:r>
      </w:hyperlink>
    </w:p>
    <w:p w14:paraId="606A7A85" w14:textId="77777777" w:rsidR="00732A4C" w:rsidRPr="00732A4C" w:rsidRDefault="00732A4C" w:rsidP="00732A4C">
      <w:pPr>
        <w:pStyle w:val="151"/>
        <w:rPr>
          <w:noProof/>
        </w:rPr>
      </w:pPr>
      <w:r w:rsidRPr="00732A4C">
        <w:rPr>
          <w:noProof/>
        </w:rPr>
        <w:t>紡拓會。貿易統計資料</w:t>
      </w:r>
      <w:r w:rsidRPr="00732A4C">
        <w:rPr>
          <w:noProof/>
        </w:rPr>
        <w:br/>
      </w:r>
      <w:hyperlink r:id="rId61" w:tgtFrame="_new" w:history="1">
        <w:r w:rsidRPr="00732A4C">
          <w:rPr>
            <w:rStyle w:val="af2"/>
            <w:noProof/>
          </w:rPr>
          <w:t>https://www.textilesinfo.tw/mod/download/index.php?REQUEST_ID=d44e51653c2aab840780911f3824f2247e27ed08d8af93af409258479ffb2590&amp;pn=1</w:t>
        </w:r>
      </w:hyperlink>
    </w:p>
    <w:p w14:paraId="14B0947E" w14:textId="6FEB39EC" w:rsidR="00132858" w:rsidRPr="00132858" w:rsidRDefault="00132858" w:rsidP="00132858">
      <w:pPr>
        <w:pStyle w:val="151"/>
        <w:rPr>
          <w:noProof/>
        </w:rPr>
      </w:pPr>
      <w:r w:rsidRPr="00132858">
        <w:rPr>
          <w:noProof/>
        </w:rPr>
        <w:t>經濟部國貿局。（</w:t>
      </w:r>
      <w:r w:rsidRPr="00132858">
        <w:rPr>
          <w:noProof/>
        </w:rPr>
        <w:t>2025</w:t>
      </w:r>
      <w:r w:rsidRPr="00132858">
        <w:rPr>
          <w:noProof/>
        </w:rPr>
        <w:t>年</w:t>
      </w:r>
      <w:r w:rsidRPr="00132858">
        <w:rPr>
          <w:noProof/>
        </w:rPr>
        <w:t>4</w:t>
      </w:r>
      <w:r w:rsidRPr="00132858">
        <w:rPr>
          <w:noProof/>
        </w:rPr>
        <w:t>月</w:t>
      </w:r>
      <w:r w:rsidRPr="00132858">
        <w:rPr>
          <w:noProof/>
        </w:rPr>
        <w:t>1</w:t>
      </w:r>
      <w:r w:rsidRPr="00132858">
        <w:rPr>
          <w:noProof/>
        </w:rPr>
        <w:t>日）。</w:t>
      </w:r>
      <w:r w:rsidRPr="00132858">
        <w:rPr>
          <w:noProof/>
        </w:rPr>
        <w:t>2025</w:t>
      </w:r>
      <w:r w:rsidRPr="00132858">
        <w:rPr>
          <w:noProof/>
        </w:rPr>
        <w:t>年越南紡織產業邁向永續發展目標</w:t>
      </w:r>
      <w:r w:rsidRPr="00132858">
        <w:rPr>
          <w:noProof/>
        </w:rPr>
        <w:br/>
      </w:r>
      <w:hyperlink r:id="rId62" w:history="1">
        <w:r w:rsidRPr="00132858">
          <w:rPr>
            <w:rStyle w:val="af2"/>
            <w:noProof/>
          </w:rPr>
          <w:t>https://www.trade.gov.tw/Pages/Detail.aspx?nodeid=45&amp;pid=799806</w:t>
        </w:r>
      </w:hyperlink>
    </w:p>
    <w:p w14:paraId="553D519B" w14:textId="77777777" w:rsidR="00132858" w:rsidRPr="00132858" w:rsidRDefault="00132858" w:rsidP="00132858">
      <w:pPr>
        <w:pStyle w:val="151"/>
        <w:rPr>
          <w:noProof/>
        </w:rPr>
      </w:pPr>
      <w:r w:rsidRPr="00132858">
        <w:rPr>
          <w:noProof/>
        </w:rPr>
        <w:t>商業周刊。（</w:t>
      </w:r>
      <w:r w:rsidRPr="00132858">
        <w:rPr>
          <w:noProof/>
        </w:rPr>
        <w:t>2020</w:t>
      </w:r>
      <w:r w:rsidRPr="00132858">
        <w:rPr>
          <w:noProof/>
        </w:rPr>
        <w:t>年</w:t>
      </w:r>
      <w:r w:rsidRPr="00132858">
        <w:rPr>
          <w:noProof/>
        </w:rPr>
        <w:t>7</w:t>
      </w:r>
      <w:r w:rsidRPr="00132858">
        <w:rPr>
          <w:noProof/>
        </w:rPr>
        <w:t>月</w:t>
      </w:r>
      <w:r w:rsidRPr="00132858">
        <w:rPr>
          <w:noProof/>
        </w:rPr>
        <w:t>23</w:t>
      </w:r>
      <w:r w:rsidRPr="00132858">
        <w:rPr>
          <w:noProof/>
        </w:rPr>
        <w:t>日）。台灣「布料雲」因封城崛起</w:t>
      </w:r>
      <w:r w:rsidRPr="00132858">
        <w:rPr>
          <w:noProof/>
        </w:rPr>
        <w:t>CK</w:t>
      </w:r>
      <w:r w:rsidRPr="00132858">
        <w:rPr>
          <w:noProof/>
        </w:rPr>
        <w:t>、時尚老佛爺跨海合</w:t>
      </w:r>
      <w:r w:rsidRPr="00132858">
        <w:rPr>
          <w:noProof/>
        </w:rPr>
        <w:br/>
      </w:r>
      <w:hyperlink r:id="rId63" w:history="1">
        <w:r w:rsidRPr="00132858">
          <w:rPr>
            <w:rStyle w:val="af2"/>
            <w:noProof/>
          </w:rPr>
          <w:t>https://www.businessweekly.com.tw/Archive/Article?StrId=7002077&amp;rf=google</w:t>
        </w:r>
      </w:hyperlink>
    </w:p>
    <w:p w14:paraId="2C708B1D" w14:textId="77777777" w:rsidR="00132858" w:rsidRPr="00132858" w:rsidRDefault="00132858" w:rsidP="00132858">
      <w:pPr>
        <w:pStyle w:val="151"/>
        <w:rPr>
          <w:noProof/>
        </w:rPr>
      </w:pPr>
      <w:r w:rsidRPr="00132858">
        <w:rPr>
          <w:noProof/>
        </w:rPr>
        <w:t>創業小聚。（</w:t>
      </w:r>
      <w:r w:rsidRPr="00132858">
        <w:rPr>
          <w:noProof/>
        </w:rPr>
        <w:t>2020</w:t>
      </w:r>
      <w:r w:rsidRPr="00132858">
        <w:rPr>
          <w:noProof/>
        </w:rPr>
        <w:t>年</w:t>
      </w:r>
      <w:r w:rsidRPr="00132858">
        <w:rPr>
          <w:noProof/>
        </w:rPr>
        <w:t>10</w:t>
      </w:r>
      <w:r w:rsidRPr="00132858">
        <w:rPr>
          <w:noProof/>
        </w:rPr>
        <w:t>月</w:t>
      </w:r>
      <w:r w:rsidRPr="00132858">
        <w:rPr>
          <w:noProof/>
        </w:rPr>
        <w:t>20</w:t>
      </w:r>
      <w:r w:rsidRPr="00132858">
        <w:rPr>
          <w:noProof/>
        </w:rPr>
        <w:t>日）。連結品牌端與生產端，</w:t>
      </w:r>
      <w:r w:rsidRPr="00132858">
        <w:rPr>
          <w:noProof/>
        </w:rPr>
        <w:t xml:space="preserve">Frontier </w:t>
      </w:r>
      <w:r w:rsidRPr="00132858">
        <w:rPr>
          <w:noProof/>
        </w:rPr>
        <w:t>打造世界最大數位紡織雲端資料庫</w:t>
      </w:r>
      <w:r w:rsidRPr="00132858">
        <w:rPr>
          <w:noProof/>
        </w:rPr>
        <w:br/>
      </w:r>
      <w:hyperlink r:id="rId64" w:history="1">
        <w:r w:rsidRPr="00132858">
          <w:rPr>
            <w:rStyle w:val="af2"/>
            <w:noProof/>
          </w:rPr>
          <w:t>https://meet.bnext.com.tw/articles/view/46958</w:t>
        </w:r>
      </w:hyperlink>
    </w:p>
    <w:p w14:paraId="7495AF46" w14:textId="77777777" w:rsidR="00132858" w:rsidRPr="00132858" w:rsidRDefault="00132858" w:rsidP="00132858">
      <w:pPr>
        <w:pStyle w:val="151"/>
        <w:rPr>
          <w:noProof/>
        </w:rPr>
      </w:pPr>
      <w:r w:rsidRPr="00132858">
        <w:rPr>
          <w:noProof/>
        </w:rPr>
        <w:t>數位時代。（</w:t>
      </w:r>
      <w:r w:rsidRPr="00132858">
        <w:rPr>
          <w:noProof/>
        </w:rPr>
        <w:t>2021</w:t>
      </w:r>
      <w:r w:rsidRPr="00132858">
        <w:rPr>
          <w:noProof/>
        </w:rPr>
        <w:t>年</w:t>
      </w:r>
      <w:r w:rsidRPr="00132858">
        <w:rPr>
          <w:noProof/>
        </w:rPr>
        <w:t>1</w:t>
      </w:r>
      <w:r w:rsidRPr="00132858">
        <w:rPr>
          <w:noProof/>
        </w:rPr>
        <w:t>月</w:t>
      </w:r>
      <w:r w:rsidRPr="00132858">
        <w:rPr>
          <w:noProof/>
        </w:rPr>
        <w:t>21</w:t>
      </w:r>
      <w:r w:rsidRPr="00132858">
        <w:rPr>
          <w:noProof/>
        </w:rPr>
        <w:t>日）。專訪臺灣通用紡織科技（</w:t>
      </w:r>
      <w:r w:rsidRPr="00132858">
        <w:rPr>
          <w:noProof/>
        </w:rPr>
        <w:t>Frontier</w:t>
      </w:r>
      <w:r w:rsidRPr="00132858">
        <w:rPr>
          <w:noProof/>
        </w:rPr>
        <w:t>）創辦人趙均埔：只要</w:t>
      </w:r>
      <w:r w:rsidRPr="00132858">
        <w:rPr>
          <w:noProof/>
        </w:rPr>
        <w:t>3</w:t>
      </w:r>
      <w:r w:rsidRPr="00132858">
        <w:rPr>
          <w:noProof/>
        </w:rPr>
        <w:t>美金，台灣紡織廠就能快速開發海外訂單！</w:t>
      </w:r>
      <w:r w:rsidRPr="00132858">
        <w:rPr>
          <w:noProof/>
        </w:rPr>
        <w:br/>
      </w:r>
      <w:hyperlink r:id="rId65" w:history="1">
        <w:r w:rsidRPr="00132858">
          <w:rPr>
            <w:rStyle w:val="af2"/>
            <w:noProof/>
          </w:rPr>
          <w:t>https://www.bnext.com.tw/article/61067/frontier20210121</w:t>
        </w:r>
      </w:hyperlink>
    </w:p>
    <w:p w14:paraId="2D72052B" w14:textId="77777777" w:rsidR="00132858" w:rsidRPr="00132858" w:rsidRDefault="00132858" w:rsidP="00132858">
      <w:pPr>
        <w:pStyle w:val="151"/>
        <w:rPr>
          <w:noProof/>
        </w:rPr>
      </w:pPr>
      <w:r w:rsidRPr="00132858">
        <w:rPr>
          <w:noProof/>
        </w:rPr>
        <w:t>全球紡織資訊網。（</w:t>
      </w:r>
      <w:r w:rsidRPr="00132858">
        <w:rPr>
          <w:noProof/>
        </w:rPr>
        <w:t>2021</w:t>
      </w:r>
      <w:r w:rsidRPr="00132858">
        <w:rPr>
          <w:noProof/>
        </w:rPr>
        <w:t>年</w:t>
      </w:r>
      <w:r w:rsidRPr="00132858">
        <w:rPr>
          <w:noProof/>
        </w:rPr>
        <w:t>4</w:t>
      </w:r>
      <w:r w:rsidRPr="00132858">
        <w:rPr>
          <w:noProof/>
        </w:rPr>
        <w:t>月</w:t>
      </w:r>
      <w:r w:rsidRPr="00132858">
        <w:rPr>
          <w:noProof/>
        </w:rPr>
        <w:t>9</w:t>
      </w:r>
      <w:r w:rsidRPr="00132858">
        <w:rPr>
          <w:noProof/>
        </w:rPr>
        <w:t>日）。【</w:t>
      </w:r>
      <w:r w:rsidRPr="00132858">
        <w:rPr>
          <w:noProof/>
        </w:rPr>
        <w:t xml:space="preserve">Frontier X </w:t>
      </w:r>
      <w:r w:rsidRPr="00132858">
        <w:rPr>
          <w:noProof/>
        </w:rPr>
        <w:t>逸祥國際】紡織雲端平台開啟無限應用想像</w:t>
      </w:r>
      <w:r w:rsidRPr="00132858">
        <w:rPr>
          <w:noProof/>
        </w:rPr>
        <w:br/>
      </w:r>
      <w:hyperlink r:id="rId66" w:history="1">
        <w:r w:rsidRPr="00132858">
          <w:rPr>
            <w:rStyle w:val="af2"/>
            <w:noProof/>
          </w:rPr>
          <w:t>https://www.tnet.org.tw/Article/Detail/29952</w:t>
        </w:r>
      </w:hyperlink>
    </w:p>
    <w:p w14:paraId="0A3D1C77" w14:textId="77777777" w:rsidR="00132858" w:rsidRPr="00132858" w:rsidRDefault="00132858" w:rsidP="00132858">
      <w:pPr>
        <w:pStyle w:val="151"/>
        <w:rPr>
          <w:noProof/>
        </w:rPr>
      </w:pPr>
      <w:r w:rsidRPr="00132858">
        <w:rPr>
          <w:noProof/>
        </w:rPr>
        <w:t>TWAIAN STARTUP TRRAC</w:t>
      </w:r>
      <w:r w:rsidRPr="00132858">
        <w:rPr>
          <w:noProof/>
        </w:rPr>
        <w:t>。（</w:t>
      </w:r>
      <w:r w:rsidRPr="00132858">
        <w:rPr>
          <w:noProof/>
        </w:rPr>
        <w:t>2021</w:t>
      </w:r>
      <w:r w:rsidRPr="00132858">
        <w:rPr>
          <w:noProof/>
        </w:rPr>
        <w:t>年</w:t>
      </w:r>
      <w:r w:rsidRPr="00132858">
        <w:rPr>
          <w:noProof/>
        </w:rPr>
        <w:t>8</w:t>
      </w:r>
      <w:r w:rsidRPr="00132858">
        <w:rPr>
          <w:noProof/>
        </w:rPr>
        <w:t>月</w:t>
      </w:r>
      <w:r w:rsidRPr="00132858">
        <w:rPr>
          <w:noProof/>
        </w:rPr>
        <w:t>23</w:t>
      </w:r>
      <w:r w:rsidRPr="00132858">
        <w:rPr>
          <w:noProof/>
        </w:rPr>
        <w:t>日）。李鎮宇：林口新創參與</w:t>
      </w:r>
      <w:r w:rsidRPr="00132858">
        <w:rPr>
          <w:noProof/>
        </w:rPr>
        <w:t xml:space="preserve"> SelectUSA</w:t>
      </w:r>
      <w:r w:rsidRPr="00132858">
        <w:rPr>
          <w:noProof/>
        </w:rPr>
        <w:t>大放異彩</w:t>
      </w:r>
      <w:r w:rsidRPr="00132858">
        <w:rPr>
          <w:noProof/>
        </w:rPr>
        <w:t xml:space="preserve"> </w:t>
      </w:r>
      <w:r w:rsidRPr="00132858">
        <w:rPr>
          <w:noProof/>
        </w:rPr>
        <w:t>進軍美國重要跳板</w:t>
      </w:r>
      <w:r w:rsidRPr="00132858">
        <w:rPr>
          <w:noProof/>
        </w:rPr>
        <w:br/>
      </w:r>
      <w:hyperlink r:id="rId67" w:history="1">
        <w:r w:rsidRPr="00132858">
          <w:rPr>
            <w:rStyle w:val="af2"/>
            <w:noProof/>
          </w:rPr>
          <w:t>https://www.startupterrace.tw/News_Content.aspx?n=1654&amp;s=11729</w:t>
        </w:r>
      </w:hyperlink>
    </w:p>
    <w:p w14:paraId="6579AC89" w14:textId="77777777" w:rsidR="00132858" w:rsidRPr="00132858" w:rsidRDefault="00132858" w:rsidP="00132858">
      <w:pPr>
        <w:pStyle w:val="151"/>
        <w:rPr>
          <w:noProof/>
        </w:rPr>
      </w:pPr>
      <w:r w:rsidRPr="00132858">
        <w:rPr>
          <w:noProof/>
        </w:rPr>
        <w:t>TWAIAN STARTUP TRRAC</w:t>
      </w:r>
      <w:r w:rsidRPr="00132858">
        <w:rPr>
          <w:noProof/>
        </w:rPr>
        <w:t>。（</w:t>
      </w:r>
      <w:r w:rsidRPr="00132858">
        <w:rPr>
          <w:noProof/>
        </w:rPr>
        <w:t>2021</w:t>
      </w:r>
      <w:r w:rsidRPr="00132858">
        <w:rPr>
          <w:noProof/>
        </w:rPr>
        <w:t>年</w:t>
      </w:r>
      <w:r w:rsidRPr="00132858">
        <w:rPr>
          <w:noProof/>
        </w:rPr>
        <w:t>8</w:t>
      </w:r>
      <w:r w:rsidRPr="00132858">
        <w:rPr>
          <w:noProof/>
        </w:rPr>
        <w:t>月</w:t>
      </w:r>
      <w:r w:rsidRPr="00132858">
        <w:rPr>
          <w:noProof/>
        </w:rPr>
        <w:t>24</w:t>
      </w:r>
      <w:r w:rsidRPr="00132858">
        <w:rPr>
          <w:noProof/>
        </w:rPr>
        <w:t>日）。林口新創園攜新創於</w:t>
      </w:r>
      <w:r w:rsidRPr="00132858">
        <w:rPr>
          <w:noProof/>
        </w:rPr>
        <w:t>2021 SelectUSA</w:t>
      </w:r>
      <w:r w:rsidRPr="00132858">
        <w:rPr>
          <w:noProof/>
        </w:rPr>
        <w:t>奪下多項榮耀</w:t>
      </w:r>
      <w:r w:rsidRPr="00132858">
        <w:rPr>
          <w:noProof/>
        </w:rPr>
        <w:br/>
      </w:r>
      <w:hyperlink r:id="rId68" w:history="1">
        <w:r w:rsidRPr="00132858">
          <w:rPr>
            <w:rStyle w:val="af2"/>
            <w:noProof/>
          </w:rPr>
          <w:t>https://www.startupterrace.tw/News_Content.aspx?n=1654&amp;s=11731</w:t>
        </w:r>
      </w:hyperlink>
    </w:p>
    <w:p w14:paraId="07DD0387" w14:textId="77777777" w:rsidR="00132858" w:rsidRPr="00132858" w:rsidRDefault="00132858" w:rsidP="00132858">
      <w:pPr>
        <w:pStyle w:val="151"/>
        <w:rPr>
          <w:noProof/>
        </w:rPr>
      </w:pPr>
      <w:r w:rsidRPr="00132858">
        <w:rPr>
          <w:noProof/>
        </w:rPr>
        <w:t>Yahoo!</w:t>
      </w:r>
      <w:r w:rsidRPr="00132858">
        <w:rPr>
          <w:noProof/>
        </w:rPr>
        <w:t>新聞。（</w:t>
      </w:r>
      <w:r w:rsidRPr="00132858">
        <w:rPr>
          <w:noProof/>
        </w:rPr>
        <w:t>2021</w:t>
      </w:r>
      <w:r w:rsidRPr="00132858">
        <w:rPr>
          <w:noProof/>
        </w:rPr>
        <w:t>年</w:t>
      </w:r>
      <w:r w:rsidRPr="00132858">
        <w:rPr>
          <w:noProof/>
        </w:rPr>
        <w:t>9</w:t>
      </w:r>
      <w:r w:rsidRPr="00132858">
        <w:rPr>
          <w:noProof/>
        </w:rPr>
        <w:t>月</w:t>
      </w:r>
      <w:r w:rsidRPr="00132858">
        <w:rPr>
          <w:noProof/>
        </w:rPr>
        <w:t>17</w:t>
      </w:r>
      <w:r w:rsidRPr="00132858">
        <w:rPr>
          <w:noProof/>
        </w:rPr>
        <w:t>日）。數位紡織</w:t>
      </w:r>
      <w:r w:rsidRPr="00132858">
        <w:rPr>
          <w:noProof/>
        </w:rPr>
        <w:t>1</w:t>
      </w:r>
      <w:r w:rsidRPr="00132858">
        <w:rPr>
          <w:noProof/>
        </w:rPr>
        <w:t>／全球縮時</w:t>
      </w:r>
      <w:r w:rsidRPr="00132858">
        <w:rPr>
          <w:noProof/>
        </w:rPr>
        <w:t>40</w:t>
      </w:r>
      <w:r w:rsidRPr="00132858">
        <w:rPr>
          <w:noProof/>
        </w:rPr>
        <w:t>倍</w:t>
      </w:r>
      <w:r w:rsidRPr="00132858">
        <w:rPr>
          <w:noProof/>
        </w:rPr>
        <w:t xml:space="preserve"> Frontier</w:t>
      </w:r>
      <w:r w:rsidRPr="00132858">
        <w:rPr>
          <w:noProof/>
        </w:rPr>
        <w:t>密技解決業者痛點</w:t>
      </w:r>
      <w:r w:rsidRPr="00132858">
        <w:rPr>
          <w:noProof/>
        </w:rPr>
        <w:br/>
      </w:r>
      <w:hyperlink r:id="rId69" w:history="1">
        <w:r w:rsidRPr="00132858">
          <w:rPr>
            <w:rStyle w:val="af2"/>
            <w:noProof/>
          </w:rPr>
          <w:t>https://tw.news.yahoo.com/%E6%95%B8%E4%BD%8D%E7%B4%A1%E7%B9%941-%E5%85%A8%E7%90%83%E7%B8%AE%E6%99%8240%E5%80%8D-frontier%E5%AF%86%E6%8A%80%E8%A7%A3%E6%B1%BA%E6%A5%AD%E8%80%85%E7%97%9B%E9%BB%9E-220000096.html</w:t>
        </w:r>
      </w:hyperlink>
    </w:p>
    <w:p w14:paraId="44DCF9E8" w14:textId="77777777" w:rsidR="00132858" w:rsidRPr="00132858" w:rsidRDefault="00132858" w:rsidP="00132858">
      <w:pPr>
        <w:pStyle w:val="151"/>
        <w:rPr>
          <w:noProof/>
        </w:rPr>
      </w:pPr>
      <w:r w:rsidRPr="00132858">
        <w:rPr>
          <w:noProof/>
        </w:rPr>
        <w:t>CTWANT</w:t>
      </w:r>
      <w:r w:rsidRPr="00132858">
        <w:rPr>
          <w:noProof/>
        </w:rPr>
        <w:t>。（</w:t>
      </w:r>
      <w:r w:rsidRPr="00132858">
        <w:rPr>
          <w:noProof/>
        </w:rPr>
        <w:t>2021</w:t>
      </w:r>
      <w:r w:rsidRPr="00132858">
        <w:rPr>
          <w:noProof/>
        </w:rPr>
        <w:t>年</w:t>
      </w:r>
      <w:r w:rsidRPr="00132858">
        <w:rPr>
          <w:noProof/>
        </w:rPr>
        <w:t>9</w:t>
      </w:r>
      <w:r w:rsidRPr="00132858">
        <w:rPr>
          <w:noProof/>
        </w:rPr>
        <w:t>月</w:t>
      </w:r>
      <w:r w:rsidRPr="00132858">
        <w:rPr>
          <w:noProof/>
        </w:rPr>
        <w:t>18</w:t>
      </w:r>
      <w:r w:rsidRPr="00132858">
        <w:rPr>
          <w:noProof/>
        </w:rPr>
        <w:t>日）。數位紡織</w:t>
      </w:r>
      <w:r w:rsidRPr="00132858">
        <w:rPr>
          <w:noProof/>
        </w:rPr>
        <w:t>2</w:t>
      </w:r>
      <w:r w:rsidRPr="00132858">
        <w:rPr>
          <w:noProof/>
        </w:rPr>
        <w:t>／</w:t>
      </w:r>
      <w:r w:rsidRPr="00132858">
        <w:rPr>
          <w:noProof/>
        </w:rPr>
        <w:t>23</w:t>
      </w:r>
      <w:r w:rsidRPr="00132858">
        <w:rPr>
          <w:noProof/>
        </w:rPr>
        <w:t>歲買下紡織廠趙均埔練功</w:t>
      </w:r>
      <w:r w:rsidRPr="00132858">
        <w:rPr>
          <w:noProof/>
        </w:rPr>
        <w:t>7</w:t>
      </w:r>
      <w:r w:rsidRPr="00132858">
        <w:rPr>
          <w:noProof/>
        </w:rPr>
        <w:t>年打入一級供應商</w:t>
      </w:r>
      <w:r w:rsidRPr="00132858">
        <w:rPr>
          <w:noProof/>
        </w:rPr>
        <w:br/>
      </w:r>
      <w:hyperlink r:id="rId70" w:history="1">
        <w:r w:rsidRPr="00132858">
          <w:rPr>
            <w:rStyle w:val="af2"/>
            <w:noProof/>
          </w:rPr>
          <w:t>https://tw.news.yahoo.com/%E6%95%B8%E4%BD%8D%E7%B4%A1%E7%B9%942-23%E6%AD%B2%E8%B2%B7%E4%B8%8B%E7%B4%A1%E7%B9%94%E5%BB%A0-%E8%B6%99%E5%9D%87%E5%9F%94%E7%B7%B4%E5%8A%9F7%E5%B9%B4%E6%89%93%E5%85%A5-%E7%B4%9A%E4%BE%9B%E6%87%89%E5%95%86-220000453.html</w:t>
        </w:r>
      </w:hyperlink>
    </w:p>
    <w:p w14:paraId="6C6C0508" w14:textId="77777777" w:rsidR="00132858" w:rsidRPr="00132858" w:rsidRDefault="00132858" w:rsidP="00132858">
      <w:pPr>
        <w:pStyle w:val="151"/>
        <w:rPr>
          <w:noProof/>
        </w:rPr>
      </w:pPr>
      <w:r w:rsidRPr="00132858">
        <w:rPr>
          <w:noProof/>
        </w:rPr>
        <w:t>CTWANT</w:t>
      </w:r>
      <w:r w:rsidRPr="00132858">
        <w:rPr>
          <w:noProof/>
        </w:rPr>
        <w:t>。（</w:t>
      </w:r>
      <w:r w:rsidRPr="00132858">
        <w:rPr>
          <w:noProof/>
        </w:rPr>
        <w:t>2021</w:t>
      </w:r>
      <w:r w:rsidRPr="00132858">
        <w:rPr>
          <w:noProof/>
        </w:rPr>
        <w:t>年</w:t>
      </w:r>
      <w:r w:rsidRPr="00132858">
        <w:rPr>
          <w:noProof/>
        </w:rPr>
        <w:t>9</w:t>
      </w:r>
      <w:r w:rsidRPr="00132858">
        <w:rPr>
          <w:noProof/>
        </w:rPr>
        <w:t>月</w:t>
      </w:r>
      <w:r w:rsidRPr="00132858">
        <w:rPr>
          <w:noProof/>
        </w:rPr>
        <w:t>18</w:t>
      </w:r>
      <w:r w:rsidRPr="00132858">
        <w:rPr>
          <w:noProof/>
        </w:rPr>
        <w:t>日）。數位紡織</w:t>
      </w:r>
      <w:r w:rsidRPr="00132858">
        <w:rPr>
          <w:noProof/>
        </w:rPr>
        <w:t>3</w:t>
      </w:r>
      <w:r w:rsidRPr="00132858">
        <w:rPr>
          <w:noProof/>
        </w:rPr>
        <w:t>／趙均埔登上</w:t>
      </w:r>
      <w:r w:rsidRPr="00132858">
        <w:rPr>
          <w:noProof/>
        </w:rPr>
        <w:t>PI</w:t>
      </w:r>
      <w:r w:rsidRPr="00132858">
        <w:rPr>
          <w:noProof/>
        </w:rPr>
        <w:t>論壇驚見夢幻客戶</w:t>
      </w:r>
      <w:r w:rsidRPr="00132858">
        <w:rPr>
          <w:noProof/>
        </w:rPr>
        <w:t xml:space="preserve"> </w:t>
      </w:r>
      <w:r w:rsidRPr="00132858">
        <w:rPr>
          <w:noProof/>
        </w:rPr>
        <w:t>擄獲老佛爺、</w:t>
      </w:r>
      <w:r w:rsidRPr="00132858">
        <w:rPr>
          <w:noProof/>
        </w:rPr>
        <w:t>DKNY</w:t>
      </w:r>
      <w:r w:rsidRPr="00132858">
        <w:rPr>
          <w:noProof/>
        </w:rPr>
        <w:t>、</w:t>
      </w:r>
      <w:r w:rsidRPr="00132858">
        <w:rPr>
          <w:noProof/>
        </w:rPr>
        <w:t>CK</w:t>
      </w:r>
      <w:r w:rsidRPr="00132858">
        <w:rPr>
          <w:noProof/>
        </w:rPr>
        <w:t>大品牌芳心</w:t>
      </w:r>
      <w:r w:rsidRPr="00132858">
        <w:rPr>
          <w:noProof/>
        </w:rPr>
        <w:br/>
      </w:r>
      <w:hyperlink r:id="rId71" w:history="1">
        <w:r w:rsidRPr="00132858">
          <w:rPr>
            <w:rStyle w:val="af2"/>
            <w:noProof/>
          </w:rPr>
          <w:t>https://today.line.me/tw/v2/article/GJOKj6</w:t>
        </w:r>
      </w:hyperlink>
    </w:p>
    <w:p w14:paraId="0709F640" w14:textId="77777777" w:rsidR="00132858" w:rsidRPr="00132858" w:rsidRDefault="00132858" w:rsidP="00132858">
      <w:pPr>
        <w:pStyle w:val="151"/>
        <w:rPr>
          <w:noProof/>
        </w:rPr>
      </w:pPr>
      <w:r w:rsidRPr="00132858">
        <w:rPr>
          <w:noProof/>
        </w:rPr>
        <w:t>TAIWAN TRADE</w:t>
      </w:r>
      <w:r w:rsidRPr="00132858">
        <w:rPr>
          <w:noProof/>
        </w:rPr>
        <w:t>。（</w:t>
      </w:r>
      <w:r w:rsidRPr="00132858">
        <w:rPr>
          <w:noProof/>
        </w:rPr>
        <w:t>2021</w:t>
      </w:r>
      <w:r w:rsidRPr="00132858">
        <w:rPr>
          <w:noProof/>
        </w:rPr>
        <w:t>年</w:t>
      </w:r>
      <w:r w:rsidRPr="00132858">
        <w:rPr>
          <w:noProof/>
        </w:rPr>
        <w:t>11</w:t>
      </w:r>
      <w:r w:rsidRPr="00132858">
        <w:rPr>
          <w:noProof/>
        </w:rPr>
        <w:t>月</w:t>
      </w:r>
      <w:r w:rsidRPr="00132858">
        <w:rPr>
          <w:noProof/>
        </w:rPr>
        <w:t>16</w:t>
      </w:r>
      <w:r w:rsidRPr="00132858">
        <w:rPr>
          <w:noProof/>
        </w:rPr>
        <w:t>日）。《數位升級篇》整合與共融</w:t>
      </w:r>
      <w:r w:rsidRPr="00132858">
        <w:rPr>
          <w:noProof/>
        </w:rPr>
        <w:t xml:space="preserve"> </w:t>
      </w:r>
      <w:r w:rsidRPr="00132858">
        <w:rPr>
          <w:noProof/>
        </w:rPr>
        <w:t>數位化再創新</w:t>
      </w:r>
      <w:r w:rsidRPr="00132858">
        <w:rPr>
          <w:noProof/>
        </w:rPr>
        <w:t xml:space="preserve"> </w:t>
      </w:r>
      <w:r w:rsidRPr="00132858">
        <w:rPr>
          <w:noProof/>
        </w:rPr>
        <w:t>企業彎道超車好機會</w:t>
      </w:r>
      <w:r w:rsidRPr="00132858">
        <w:rPr>
          <w:noProof/>
        </w:rPr>
        <w:br/>
      </w:r>
      <w:hyperlink r:id="rId72" w:history="1">
        <w:r w:rsidRPr="00132858">
          <w:rPr>
            <w:rStyle w:val="af2"/>
            <w:noProof/>
          </w:rPr>
          <w:t>https://info.taiwantrade.com/biznews/%E6%95%B8%E4%BD%8D%E5%8D%87%E7%B4%9A%E7%AF%87-%E6%95%B4%E5%90%88%E8%88%87%E5%85%B1%E8%9E%8D-%E6%95%B8%E4%BD%8D%E5%8C%96%E5%86%8D%E5%89%B5%E6%96%B0-%E4%BC%81%E6%A5%AD%E5%BD%8E%E9%81%93%E8%B6%85%E8%BB%8A%E5%A5%BD%E6%A9%9F%E6%9C%83-2442789.html</w:t>
        </w:r>
      </w:hyperlink>
    </w:p>
    <w:p w14:paraId="2438AFEC" w14:textId="77777777" w:rsidR="00132858" w:rsidRPr="00132858" w:rsidRDefault="00132858" w:rsidP="00132858">
      <w:pPr>
        <w:pStyle w:val="151"/>
        <w:rPr>
          <w:noProof/>
        </w:rPr>
      </w:pPr>
      <w:r w:rsidRPr="00132858">
        <w:rPr>
          <w:noProof/>
        </w:rPr>
        <w:t>工商時報。（</w:t>
      </w:r>
      <w:r w:rsidRPr="00132858">
        <w:rPr>
          <w:noProof/>
        </w:rPr>
        <w:t>2021</w:t>
      </w:r>
      <w:r w:rsidRPr="00132858">
        <w:rPr>
          <w:noProof/>
        </w:rPr>
        <w:t>年</w:t>
      </w:r>
      <w:r w:rsidRPr="00132858">
        <w:rPr>
          <w:noProof/>
        </w:rPr>
        <w:t>12</w:t>
      </w:r>
      <w:r w:rsidRPr="00132858">
        <w:rPr>
          <w:noProof/>
        </w:rPr>
        <w:t>月</w:t>
      </w:r>
      <w:r w:rsidRPr="00132858">
        <w:rPr>
          <w:noProof/>
        </w:rPr>
        <w:t>22</w:t>
      </w:r>
      <w:r w:rsidRPr="00132858">
        <w:rPr>
          <w:noProof/>
        </w:rPr>
        <w:t>日）。進軍</w:t>
      </w:r>
      <w:r w:rsidRPr="00132858">
        <w:rPr>
          <w:noProof/>
        </w:rPr>
        <w:t xml:space="preserve">2022 CES </w:t>
      </w:r>
      <w:r w:rsidRPr="00132858">
        <w:rPr>
          <w:noProof/>
        </w:rPr>
        <w:t>展</w:t>
      </w:r>
      <w:r w:rsidRPr="00132858">
        <w:rPr>
          <w:noProof/>
        </w:rPr>
        <w:t xml:space="preserve"> Frontier</w:t>
      </w:r>
      <w:r w:rsidRPr="00132858">
        <w:rPr>
          <w:noProof/>
        </w:rPr>
        <w:t>推</w:t>
      </w:r>
      <w:r w:rsidRPr="00132858">
        <w:rPr>
          <w:noProof/>
        </w:rPr>
        <w:t>ARM</w:t>
      </w:r>
      <w:r w:rsidRPr="00132858">
        <w:rPr>
          <w:noProof/>
        </w:rPr>
        <w:t>架構紡織</w:t>
      </w:r>
      <w:r w:rsidRPr="00132858">
        <w:rPr>
          <w:noProof/>
        </w:rPr>
        <w:t>3D</w:t>
      </w:r>
      <w:r w:rsidRPr="00132858">
        <w:rPr>
          <w:noProof/>
        </w:rPr>
        <w:t>晶片</w:t>
      </w:r>
      <w:r w:rsidRPr="00132858">
        <w:rPr>
          <w:noProof/>
        </w:rPr>
        <w:br/>
      </w:r>
      <w:hyperlink r:id="rId73" w:history="1">
        <w:r w:rsidRPr="00132858">
          <w:rPr>
            <w:rStyle w:val="af2"/>
            <w:noProof/>
          </w:rPr>
          <w:t>https://www.ctee.com.tw/news/20211222701024-431202</w:t>
        </w:r>
      </w:hyperlink>
    </w:p>
    <w:p w14:paraId="2DC1ACD4" w14:textId="77777777" w:rsidR="00132858" w:rsidRPr="00132858" w:rsidRDefault="00132858" w:rsidP="00132858">
      <w:pPr>
        <w:pStyle w:val="151"/>
        <w:rPr>
          <w:noProof/>
        </w:rPr>
      </w:pPr>
      <w:r w:rsidRPr="00132858">
        <w:rPr>
          <w:noProof/>
        </w:rPr>
        <w:t>DIGITIMES</w:t>
      </w:r>
      <w:r w:rsidRPr="00132858">
        <w:rPr>
          <w:noProof/>
        </w:rPr>
        <w:t>。（</w:t>
      </w:r>
      <w:r w:rsidRPr="00132858">
        <w:rPr>
          <w:noProof/>
        </w:rPr>
        <w:t>2022</w:t>
      </w:r>
      <w:r w:rsidRPr="00132858">
        <w:rPr>
          <w:noProof/>
        </w:rPr>
        <w:t>年</w:t>
      </w:r>
      <w:r w:rsidRPr="00132858">
        <w:rPr>
          <w:noProof/>
        </w:rPr>
        <w:t>1</w:t>
      </w:r>
      <w:r w:rsidRPr="00132858">
        <w:rPr>
          <w:noProof/>
        </w:rPr>
        <w:t>月</w:t>
      </w:r>
      <w:r w:rsidRPr="00132858">
        <w:rPr>
          <w:noProof/>
        </w:rPr>
        <w:t>5</w:t>
      </w:r>
      <w:r w:rsidRPr="00132858">
        <w:rPr>
          <w:noProof/>
        </w:rPr>
        <w:t>日）。</w:t>
      </w:r>
      <w:r w:rsidRPr="00132858">
        <w:rPr>
          <w:noProof/>
        </w:rPr>
        <w:t xml:space="preserve">Dtalk Selection of CES 2022 </w:t>
      </w:r>
      <w:r w:rsidRPr="00132858">
        <w:rPr>
          <w:noProof/>
        </w:rPr>
        <w:t>台灣通用紡織科技打造數位紡織元宇宙生態</w:t>
      </w:r>
      <w:r w:rsidRPr="00132858">
        <w:rPr>
          <w:noProof/>
        </w:rPr>
        <w:br/>
      </w:r>
      <w:hyperlink r:id="rId74" w:history="1">
        <w:r w:rsidRPr="00132858">
          <w:rPr>
            <w:rStyle w:val="af2"/>
            <w:noProof/>
          </w:rPr>
          <w:t>https://www.digitimes.com.tw/tech/dt/n/shwnws.asp?id=0000626978_N6A8AZSV8LAJ3Y7AGSTBY</w:t>
        </w:r>
      </w:hyperlink>
    </w:p>
    <w:p w14:paraId="7A100E6A" w14:textId="77777777" w:rsidR="00132858" w:rsidRPr="00132858" w:rsidRDefault="00132858" w:rsidP="00132858">
      <w:pPr>
        <w:pStyle w:val="151"/>
        <w:rPr>
          <w:noProof/>
        </w:rPr>
      </w:pPr>
      <w:r w:rsidRPr="00132858">
        <w:rPr>
          <w:noProof/>
        </w:rPr>
        <w:t>CIO</w:t>
      </w:r>
      <w:r w:rsidRPr="00132858">
        <w:rPr>
          <w:noProof/>
        </w:rPr>
        <w:t>。（</w:t>
      </w:r>
      <w:r w:rsidRPr="00132858">
        <w:rPr>
          <w:noProof/>
        </w:rPr>
        <w:t>2022</w:t>
      </w:r>
      <w:r w:rsidRPr="00132858">
        <w:rPr>
          <w:noProof/>
        </w:rPr>
        <w:t>年</w:t>
      </w:r>
      <w:r w:rsidRPr="00132858">
        <w:rPr>
          <w:noProof/>
        </w:rPr>
        <w:t>2</w:t>
      </w:r>
      <w:r w:rsidRPr="00132858">
        <w:rPr>
          <w:noProof/>
        </w:rPr>
        <w:t>月</w:t>
      </w:r>
      <w:r w:rsidRPr="00132858">
        <w:rPr>
          <w:noProof/>
        </w:rPr>
        <w:t>8</w:t>
      </w:r>
      <w:r w:rsidRPr="00132858">
        <w:rPr>
          <w:noProof/>
        </w:rPr>
        <w:t>日）。工業局推薦典範企業</w:t>
      </w:r>
      <w:r w:rsidRPr="00132858">
        <w:rPr>
          <w:noProof/>
        </w:rPr>
        <w:t xml:space="preserve"> ─ </w:t>
      </w:r>
      <w:r w:rsidRPr="00132858">
        <w:rPr>
          <w:noProof/>
        </w:rPr>
        <w:t>臺灣通用紡織</w:t>
      </w:r>
      <w:r w:rsidRPr="00132858">
        <w:rPr>
          <w:noProof/>
        </w:rPr>
        <w:t xml:space="preserve"> Frontier.cool</w:t>
      </w:r>
      <w:r w:rsidRPr="00132858">
        <w:rPr>
          <w:noProof/>
        </w:rPr>
        <w:br/>
      </w:r>
      <w:hyperlink r:id="rId75" w:history="1">
        <w:r w:rsidRPr="00132858">
          <w:rPr>
            <w:rStyle w:val="af2"/>
            <w:noProof/>
          </w:rPr>
          <w:t>https://www.cio.com.tw/the-industrial-development-agency-recommends-exemplary-enterprises-taiwan-general-textile-frontier-cool/</w:t>
        </w:r>
      </w:hyperlink>
    </w:p>
    <w:p w14:paraId="5505EAB3" w14:textId="77777777" w:rsidR="00132858" w:rsidRPr="00132858" w:rsidRDefault="00132858" w:rsidP="00132858">
      <w:pPr>
        <w:pStyle w:val="151"/>
        <w:rPr>
          <w:noProof/>
        </w:rPr>
      </w:pPr>
      <w:r w:rsidRPr="00132858">
        <w:rPr>
          <w:noProof/>
        </w:rPr>
        <w:t>台灣紡織數位升級發展協會（</w:t>
      </w:r>
      <w:r w:rsidRPr="00132858">
        <w:rPr>
          <w:noProof/>
        </w:rPr>
        <w:t>AADT</w:t>
      </w:r>
      <w:r w:rsidRPr="00132858">
        <w:rPr>
          <w:noProof/>
        </w:rPr>
        <w:t>）。（</w:t>
      </w:r>
      <w:r w:rsidRPr="00132858">
        <w:rPr>
          <w:noProof/>
        </w:rPr>
        <w:t>2022</w:t>
      </w:r>
      <w:r w:rsidRPr="00132858">
        <w:rPr>
          <w:noProof/>
        </w:rPr>
        <w:t>年</w:t>
      </w:r>
      <w:r w:rsidRPr="00132858">
        <w:rPr>
          <w:noProof/>
        </w:rPr>
        <w:t>6</w:t>
      </w:r>
      <w:r w:rsidRPr="00132858">
        <w:rPr>
          <w:noProof/>
        </w:rPr>
        <w:t>月</w:t>
      </w:r>
      <w:r w:rsidRPr="00132858">
        <w:rPr>
          <w:noProof/>
        </w:rPr>
        <w:t>19</w:t>
      </w:r>
      <w:r w:rsidRPr="00132858">
        <w:rPr>
          <w:noProof/>
        </w:rPr>
        <w:t>日）。推動紡織元宇宙在台北誕生</w:t>
      </w:r>
      <w:r w:rsidRPr="00132858">
        <w:rPr>
          <w:noProof/>
        </w:rPr>
        <w:t xml:space="preserve"> </w:t>
      </w:r>
      <w:r w:rsidRPr="00132858">
        <w:rPr>
          <w:noProof/>
        </w:rPr>
        <w:t>全球數位紡織高峰會盛大舉行</w:t>
      </w:r>
      <w:r w:rsidRPr="00132858">
        <w:rPr>
          <w:noProof/>
        </w:rPr>
        <w:br/>
      </w:r>
      <w:hyperlink r:id="rId76" w:history="1">
        <w:r w:rsidRPr="00132858">
          <w:rPr>
            <w:rStyle w:val="af2"/>
            <w:noProof/>
          </w:rPr>
          <w:t>https://aadt.asia/%E6%8E%A8%E5%8B%95%E7%B4%A1%E7%B9%94%E5%85%83%E5%AE%87%E5%AE%99%E5%9C%A8%E5%8F%B0%E5%8C%97%E8%AA%95%E7%94%9F-%E5%85%A8%E7%90%83%E6%95%B8%E4%BD%8D%E7%B4%A1%E7%B9%94%E9%AB%98%E5%B3%B0%E6%9C%83%E7%9B%9B/</w:t>
        </w:r>
      </w:hyperlink>
    </w:p>
    <w:p w14:paraId="5F09A7F9" w14:textId="77777777" w:rsidR="00132858" w:rsidRPr="00132858" w:rsidRDefault="00132858" w:rsidP="00132858">
      <w:pPr>
        <w:pStyle w:val="151"/>
        <w:rPr>
          <w:noProof/>
        </w:rPr>
      </w:pPr>
      <w:r w:rsidRPr="00132858">
        <w:rPr>
          <w:noProof/>
        </w:rPr>
        <w:t>壹蘋新聞網。（</w:t>
      </w:r>
      <w:r w:rsidRPr="00132858">
        <w:rPr>
          <w:noProof/>
        </w:rPr>
        <w:t>2022</w:t>
      </w:r>
      <w:r w:rsidRPr="00132858">
        <w:rPr>
          <w:noProof/>
        </w:rPr>
        <w:t>年</w:t>
      </w:r>
      <w:r w:rsidRPr="00132858">
        <w:rPr>
          <w:noProof/>
        </w:rPr>
        <w:t>10</w:t>
      </w:r>
      <w:r w:rsidRPr="00132858">
        <w:rPr>
          <w:noProof/>
        </w:rPr>
        <w:t>月</w:t>
      </w:r>
      <w:r w:rsidRPr="00132858">
        <w:rPr>
          <w:noProof/>
        </w:rPr>
        <w:t>4</w:t>
      </w:r>
      <w:r w:rsidRPr="00132858">
        <w:rPr>
          <w:noProof/>
        </w:rPr>
        <w:t>日）。將</w:t>
      </w:r>
      <w:r w:rsidRPr="00132858">
        <w:rPr>
          <w:noProof/>
        </w:rPr>
        <w:t>AI</w:t>
      </w:r>
      <w:r w:rsidRPr="00132858">
        <w:rPr>
          <w:noProof/>
        </w:rPr>
        <w:t>導入紡織業</w:t>
      </w:r>
      <w:r w:rsidRPr="00132858">
        <w:rPr>
          <w:noProof/>
        </w:rPr>
        <w:t xml:space="preserve"> Frontier.cool</w:t>
      </w:r>
      <w:r w:rsidRPr="00132858">
        <w:rPr>
          <w:noProof/>
        </w:rPr>
        <w:t>獲</w:t>
      </w:r>
      <w:r w:rsidRPr="00132858">
        <w:rPr>
          <w:noProof/>
        </w:rPr>
        <w:t>ITMF</w:t>
      </w:r>
      <w:r w:rsidRPr="00132858">
        <w:rPr>
          <w:noProof/>
        </w:rPr>
        <w:t>全球年度新創公司</w:t>
      </w:r>
      <w:r w:rsidRPr="00132858">
        <w:rPr>
          <w:noProof/>
        </w:rPr>
        <w:br/>
      </w:r>
      <w:hyperlink r:id="rId77" w:history="1">
        <w:r w:rsidRPr="00132858">
          <w:rPr>
            <w:rStyle w:val="af2"/>
            <w:noProof/>
          </w:rPr>
          <w:t>https://tw.nextapple.com/finance/20221004/0183A115E1808F92781872A70E813862</w:t>
        </w:r>
      </w:hyperlink>
    </w:p>
    <w:p w14:paraId="107DD839" w14:textId="77777777" w:rsidR="00132858" w:rsidRPr="00132858" w:rsidRDefault="00132858" w:rsidP="00132858">
      <w:pPr>
        <w:pStyle w:val="151"/>
        <w:rPr>
          <w:noProof/>
        </w:rPr>
      </w:pPr>
      <w:r w:rsidRPr="00132858">
        <w:rPr>
          <w:noProof/>
        </w:rPr>
        <w:lastRenderedPageBreak/>
        <w:t>中國時報。（</w:t>
      </w:r>
      <w:r w:rsidRPr="00132858">
        <w:rPr>
          <w:noProof/>
        </w:rPr>
        <w:t>2023</w:t>
      </w:r>
      <w:r w:rsidRPr="00132858">
        <w:rPr>
          <w:noProof/>
        </w:rPr>
        <w:t>年</w:t>
      </w:r>
      <w:r w:rsidRPr="00132858">
        <w:rPr>
          <w:noProof/>
        </w:rPr>
        <w:t>4</w:t>
      </w:r>
      <w:r w:rsidRPr="00132858">
        <w:rPr>
          <w:noProof/>
        </w:rPr>
        <w:t>月</w:t>
      </w:r>
      <w:r w:rsidRPr="00132858">
        <w:rPr>
          <w:noProof/>
        </w:rPr>
        <w:t>17</w:t>
      </w:r>
      <w:r w:rsidRPr="00132858">
        <w:rPr>
          <w:noProof/>
        </w:rPr>
        <w:t>日）。</w:t>
      </w:r>
      <w:r w:rsidRPr="00132858">
        <w:rPr>
          <w:noProof/>
        </w:rPr>
        <w:t>Frontier</w:t>
      </w:r>
      <w:r w:rsidRPr="00132858">
        <w:rPr>
          <w:noProof/>
        </w:rPr>
        <w:t>與</w:t>
      </w:r>
      <w:r w:rsidRPr="00132858">
        <w:rPr>
          <w:noProof/>
        </w:rPr>
        <w:t>AADT</w:t>
      </w:r>
      <w:r w:rsidRPr="00132858">
        <w:rPr>
          <w:noProof/>
        </w:rPr>
        <w:t>簽約加速紡織數位化進程</w:t>
      </w:r>
      <w:r w:rsidRPr="00132858">
        <w:rPr>
          <w:noProof/>
        </w:rPr>
        <w:br/>
      </w:r>
      <w:hyperlink r:id="rId78" w:history="1">
        <w:r w:rsidRPr="00132858">
          <w:rPr>
            <w:rStyle w:val="af2"/>
            <w:noProof/>
          </w:rPr>
          <w:t>https://life.taiwan368.com.tw/article/5/12/112096</w:t>
        </w:r>
      </w:hyperlink>
    </w:p>
    <w:p w14:paraId="46DCB13D" w14:textId="77777777" w:rsidR="00132858" w:rsidRPr="00132858" w:rsidRDefault="00132858" w:rsidP="00132858">
      <w:pPr>
        <w:pStyle w:val="151"/>
        <w:rPr>
          <w:noProof/>
        </w:rPr>
      </w:pPr>
      <w:r w:rsidRPr="00132858">
        <w:rPr>
          <w:noProof/>
        </w:rPr>
        <w:t>eventgo</w:t>
      </w:r>
      <w:r w:rsidRPr="00132858">
        <w:rPr>
          <w:noProof/>
        </w:rPr>
        <w:t>。（</w:t>
      </w:r>
      <w:r w:rsidRPr="00132858">
        <w:rPr>
          <w:noProof/>
        </w:rPr>
        <w:t>2023</w:t>
      </w:r>
      <w:r w:rsidRPr="00132858">
        <w:rPr>
          <w:noProof/>
        </w:rPr>
        <w:t>年</w:t>
      </w:r>
      <w:r w:rsidRPr="00132858">
        <w:rPr>
          <w:noProof/>
        </w:rPr>
        <w:t>6</w:t>
      </w:r>
      <w:r w:rsidRPr="00132858">
        <w:rPr>
          <w:noProof/>
        </w:rPr>
        <w:t>月</w:t>
      </w:r>
      <w:r w:rsidRPr="00132858">
        <w:rPr>
          <w:noProof/>
        </w:rPr>
        <w:t>15</w:t>
      </w:r>
      <w:r w:rsidRPr="00132858">
        <w:rPr>
          <w:noProof/>
        </w:rPr>
        <w:t>日）。第二屆去中心永續發展論壇｜</w:t>
      </w:r>
      <w:r w:rsidRPr="00132858">
        <w:rPr>
          <w:noProof/>
        </w:rPr>
        <w:t>Future Commerce 2023 AI Taiwan</w:t>
      </w:r>
      <w:r w:rsidRPr="00132858">
        <w:rPr>
          <w:noProof/>
        </w:rPr>
        <w:t>未來商務展</w:t>
      </w:r>
      <w:r w:rsidRPr="00132858">
        <w:rPr>
          <w:noProof/>
        </w:rPr>
        <w:br/>
      </w:r>
      <w:hyperlink r:id="rId79" w:history="1">
        <w:r w:rsidRPr="00132858">
          <w:rPr>
            <w:rStyle w:val="af2"/>
            <w:noProof/>
          </w:rPr>
          <w:t>https://eventgo.bnextmedia.com.tw/event/detail/e83386u646e3410c3ab9</w:t>
        </w:r>
      </w:hyperlink>
    </w:p>
    <w:p w14:paraId="1B884349" w14:textId="77777777" w:rsidR="00132858" w:rsidRPr="00132858" w:rsidRDefault="00132858" w:rsidP="00132858">
      <w:pPr>
        <w:pStyle w:val="151"/>
        <w:rPr>
          <w:noProof/>
        </w:rPr>
      </w:pPr>
      <w:r w:rsidRPr="00132858">
        <w:rPr>
          <w:noProof/>
        </w:rPr>
        <w:t>遠見雜誌。（</w:t>
      </w:r>
      <w:r w:rsidRPr="00132858">
        <w:rPr>
          <w:noProof/>
        </w:rPr>
        <w:t>2023</w:t>
      </w:r>
      <w:r w:rsidRPr="00132858">
        <w:rPr>
          <w:noProof/>
        </w:rPr>
        <w:t>年</w:t>
      </w:r>
      <w:r w:rsidRPr="00132858">
        <w:rPr>
          <w:noProof/>
        </w:rPr>
        <w:t>12</w:t>
      </w:r>
      <w:r w:rsidRPr="00132858">
        <w:rPr>
          <w:noProof/>
        </w:rPr>
        <w:t>月</w:t>
      </w:r>
      <w:r w:rsidRPr="00132858">
        <w:rPr>
          <w:noProof/>
        </w:rPr>
        <w:t>24</w:t>
      </w:r>
      <w:r w:rsidRPr="00132858">
        <w:rPr>
          <w:noProof/>
        </w:rPr>
        <w:t>日）。數位紡織平台</w:t>
      </w:r>
      <w:r w:rsidRPr="00132858">
        <w:rPr>
          <w:noProof/>
        </w:rPr>
        <w:t>Frontier.cool</w:t>
      </w:r>
      <w:r w:rsidRPr="00132858">
        <w:rPr>
          <w:noProof/>
        </w:rPr>
        <w:t>，靠</w:t>
      </w:r>
      <w:r w:rsidRPr="00132858">
        <w:rPr>
          <w:noProof/>
        </w:rPr>
        <w:t>AI</w:t>
      </w:r>
      <w:r w:rsidRPr="00132858">
        <w:rPr>
          <w:noProof/>
        </w:rPr>
        <w:t>管布料引國發投資</w:t>
      </w:r>
      <w:r w:rsidRPr="00132858">
        <w:rPr>
          <w:noProof/>
        </w:rPr>
        <w:br/>
      </w:r>
      <w:hyperlink r:id="rId80" w:history="1">
        <w:r w:rsidRPr="00132858">
          <w:rPr>
            <w:rStyle w:val="af2"/>
            <w:noProof/>
          </w:rPr>
          <w:t>https://www.gvm.com.tw/article/108630</w:t>
        </w:r>
      </w:hyperlink>
    </w:p>
    <w:p w14:paraId="5589FDFE" w14:textId="77777777" w:rsidR="00132858" w:rsidRPr="00132858" w:rsidRDefault="00132858" w:rsidP="00132858">
      <w:pPr>
        <w:pStyle w:val="151"/>
        <w:rPr>
          <w:noProof/>
        </w:rPr>
      </w:pPr>
      <w:r w:rsidRPr="00132858">
        <w:rPr>
          <w:noProof/>
        </w:rPr>
        <w:t>今周刊。（</w:t>
      </w:r>
      <w:r w:rsidRPr="00132858">
        <w:rPr>
          <w:noProof/>
        </w:rPr>
        <w:t>2024</w:t>
      </w:r>
      <w:r w:rsidRPr="00132858">
        <w:rPr>
          <w:noProof/>
        </w:rPr>
        <w:t>年</w:t>
      </w:r>
      <w:r w:rsidRPr="00132858">
        <w:rPr>
          <w:noProof/>
        </w:rPr>
        <w:t>10</w:t>
      </w:r>
      <w:r w:rsidRPr="00132858">
        <w:rPr>
          <w:noProof/>
        </w:rPr>
        <w:t>月</w:t>
      </w:r>
      <w:r w:rsidRPr="00132858">
        <w:rPr>
          <w:noProof/>
        </w:rPr>
        <w:t>22</w:t>
      </w:r>
      <w:r w:rsidRPr="00132858">
        <w:rPr>
          <w:noProof/>
        </w:rPr>
        <w:t>日）。翻轉紡織供應鏈流程，生成式</w:t>
      </w:r>
      <w:r w:rsidRPr="00132858">
        <w:rPr>
          <w:noProof/>
        </w:rPr>
        <w:t>AI</w:t>
      </w:r>
      <w:r w:rsidRPr="00132858">
        <w:rPr>
          <w:noProof/>
        </w:rPr>
        <w:t>為時尚產業帶來重大變革</w:t>
      </w:r>
      <w:r w:rsidRPr="00132858">
        <w:rPr>
          <w:noProof/>
        </w:rPr>
        <w:br/>
      </w:r>
      <w:hyperlink r:id="rId81" w:history="1">
        <w:r w:rsidRPr="00132858">
          <w:rPr>
            <w:rStyle w:val="af2"/>
            <w:noProof/>
          </w:rPr>
          <w:t>https://www.businesstoday.com.tw/article/category/183015/post/202410220039/</w:t>
        </w:r>
      </w:hyperlink>
    </w:p>
    <w:p w14:paraId="29E1D523" w14:textId="77777777" w:rsidR="00132858" w:rsidRPr="00132858" w:rsidRDefault="00132858" w:rsidP="00132858">
      <w:pPr>
        <w:pStyle w:val="151"/>
        <w:rPr>
          <w:noProof/>
        </w:rPr>
      </w:pPr>
      <w:r w:rsidRPr="00132858">
        <w:rPr>
          <w:noProof/>
        </w:rPr>
        <w:t>今周刊。（</w:t>
      </w:r>
      <w:r w:rsidRPr="00132858">
        <w:rPr>
          <w:noProof/>
        </w:rPr>
        <w:t>2024</w:t>
      </w:r>
      <w:r w:rsidRPr="00132858">
        <w:rPr>
          <w:noProof/>
        </w:rPr>
        <w:t>年</w:t>
      </w:r>
      <w:r w:rsidRPr="00132858">
        <w:rPr>
          <w:noProof/>
        </w:rPr>
        <w:t>11</w:t>
      </w:r>
      <w:r w:rsidRPr="00132858">
        <w:rPr>
          <w:noProof/>
        </w:rPr>
        <w:t>月</w:t>
      </w:r>
      <w:r w:rsidRPr="00132858">
        <w:rPr>
          <w:noProof/>
        </w:rPr>
        <w:t>7</w:t>
      </w:r>
      <w:r w:rsidRPr="00132858">
        <w:rPr>
          <w:noProof/>
        </w:rPr>
        <w:t>日）。數位轉型再進化，生成式</w:t>
      </w:r>
      <w:r w:rsidRPr="00132858">
        <w:rPr>
          <w:noProof/>
        </w:rPr>
        <w:t>AI</w:t>
      </w:r>
      <w:r w:rsidRPr="00132858">
        <w:rPr>
          <w:noProof/>
        </w:rPr>
        <w:t>如何為臺灣紡織產業帶來新競爭力？</w:t>
      </w:r>
      <w:r w:rsidRPr="00132858">
        <w:rPr>
          <w:noProof/>
        </w:rPr>
        <w:br/>
      </w:r>
      <w:hyperlink r:id="rId82" w:history="1">
        <w:r w:rsidRPr="00132858">
          <w:rPr>
            <w:rStyle w:val="af2"/>
            <w:noProof/>
          </w:rPr>
          <w:t>https://www.businesstoday.com.tw/article/category/183015/post/202411070018/</w:t>
        </w:r>
      </w:hyperlink>
    </w:p>
    <w:sectPr w:rsidR="00132858" w:rsidRPr="00132858" w:rsidSect="00605479">
      <w:pgSz w:w="11906" w:h="16838" w:code="9"/>
      <w:pgMar w:top="1701" w:right="1134" w:bottom="1701" w:left="1701"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1" w:author="190498 lily" w:date="2025-06-19T21:00:00Z" w:initials="1l">
    <w:p w14:paraId="3F036325" w14:textId="2C93499E" w:rsidR="00FC68C4" w:rsidRDefault="00FC68C4">
      <w:pPr>
        <w:pStyle w:val="af8"/>
        <w:ind w:firstLine="360"/>
      </w:pPr>
      <w:r>
        <w:rPr>
          <w:rStyle w:val="af7"/>
        </w:rPr>
        <w:annotationRef/>
      </w:r>
      <w:r>
        <w:t>F</w:t>
      </w:r>
      <w:r>
        <w:rPr>
          <w:rFonts w:hint="eastAsia"/>
        </w:rPr>
        <w:t>rontier</w:t>
      </w:r>
      <w:r>
        <w:rPr>
          <w:rFonts w:hint="eastAsia"/>
        </w:rPr>
        <w:t>在</w:t>
      </w:r>
      <w:r>
        <w:rPr>
          <w:rFonts w:hint="eastAsia"/>
        </w:rPr>
        <w:t>2022</w:t>
      </w:r>
      <w:r>
        <w:rPr>
          <w:rFonts w:hint="eastAsia"/>
        </w:rPr>
        <w:t>有參加</w:t>
      </w:r>
      <w:hyperlink r:id="rId1" w:history="1">
        <w:r w:rsidRPr="007257D4">
          <w:rPr>
            <w:rStyle w:val="af2"/>
          </w:rPr>
          <w:t>https://www.ecos.org.tw/plan-event1-co.php?type=&amp;keyValue=nMVMas6gUfuRLZBBjhof4g%3D%3D</w:t>
        </w:r>
      </w:hyperlink>
    </w:p>
    <w:p w14:paraId="13CF1825" w14:textId="22487A2B" w:rsidR="00FC68C4" w:rsidRPr="00FC68C4" w:rsidRDefault="00FC68C4">
      <w:pPr>
        <w:pStyle w:val="af8"/>
        <w:ind w:firstLine="480"/>
      </w:pPr>
    </w:p>
  </w:comment>
  <w:comment w:id="19"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proofErr w:type="gramStart"/>
      <w:r w:rsidRPr="009701B6">
        <w:rPr>
          <w:rFonts w:hint="eastAsia"/>
        </w:rPr>
        <w:t>（</w:t>
      </w:r>
      <w:proofErr w:type="gramEnd"/>
      <w:r w:rsidRPr="009701B6">
        <w:rPr>
          <w:rFonts w:hint="eastAsia"/>
        </w:rPr>
        <w:t>來自</w:t>
      </w:r>
      <w:proofErr w:type="gramStart"/>
      <w:r w:rsidRPr="009701B6">
        <w:rPr>
          <w:rFonts w:hint="eastAsia"/>
        </w:rPr>
        <w:t>《</w:t>
      </w:r>
      <w:proofErr w:type="gramEnd"/>
      <w:r w:rsidRPr="009701B6">
        <w:t>Digital innovation: A review and synthesis</w:t>
      </w:r>
      <w:proofErr w:type="gramStart"/>
      <w:r w:rsidRPr="009701B6">
        <w:rPr>
          <w:rFonts w:hint="eastAsia"/>
        </w:rPr>
        <w:t>》</w:t>
      </w:r>
      <w:proofErr w:type="gramEnd"/>
      <w:r w:rsidRPr="009701B6">
        <w:rPr>
          <w:rFonts w:hint="eastAsia"/>
        </w:rPr>
        <w:t>，</w:t>
      </w:r>
      <w:r w:rsidRPr="009701B6">
        <w:t>Rajiv Kohli, Nigel P. Melville</w:t>
      </w:r>
      <w:r w:rsidRPr="009701B6">
        <w:rPr>
          <w:rFonts w:hint="eastAsia"/>
        </w:rPr>
        <w:t>，</w:t>
      </w:r>
      <w:r w:rsidRPr="009701B6">
        <w:t>201</w:t>
      </w:r>
      <w:r w:rsidR="00025D44">
        <w:rPr>
          <w:rFonts w:hint="eastAsia"/>
        </w:rPr>
        <w:t>9</w:t>
      </w:r>
      <w:proofErr w:type="gramStart"/>
      <w:r w:rsidRPr="009701B6">
        <w:rPr>
          <w:rFonts w:hint="eastAsia"/>
        </w:rPr>
        <w:t>）</w:t>
      </w:r>
      <w:proofErr w:type="gramEnd"/>
    </w:p>
  </w:comment>
  <w:comment w:id="20"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Lei Shen, Xi Zhang, Hongda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proofErr w:type="gramStart"/>
      <w:r w:rsidRPr="009701B6">
        <w:t>（</w:t>
      </w:r>
      <w:proofErr w:type="gramEnd"/>
      <w:r w:rsidRPr="009701B6">
        <w:t>Nambisan et al., 2017</w:t>
      </w:r>
      <w:r>
        <w:rPr>
          <w:rStyle w:val="af7"/>
        </w:rPr>
        <w:annotationRef/>
      </w:r>
      <w:r w:rsidRPr="009701B6">
        <w:t>；</w:t>
      </w:r>
      <w:r w:rsidRPr="009701B6">
        <w:t>Hinings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21"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proofErr w:type="gramStart"/>
      <w:r w:rsidRPr="00BC4BD2">
        <w:rPr>
          <w:rFonts w:hint="eastAsia"/>
        </w:rPr>
        <w:t>（</w:t>
      </w:r>
      <w:proofErr w:type="gramEnd"/>
      <w:r w:rsidRPr="00BC4BD2">
        <w:rPr>
          <w:rFonts w:hint="eastAsia"/>
        </w:rPr>
        <w:t>來自</w:t>
      </w:r>
      <w:proofErr w:type="gramStart"/>
      <w:r w:rsidRPr="00BC4BD2">
        <w:rPr>
          <w:rFonts w:hint="eastAsia"/>
        </w:rPr>
        <w:t>《</w:t>
      </w:r>
      <w:proofErr w:type="gramEnd"/>
      <w:r w:rsidRPr="003F702A">
        <w:t>Digital technology adoption, digital dynamic capability, and digital transformation performance of textile industry: Moderating role of digital innovation orientation</w:t>
      </w:r>
      <w:proofErr w:type="gramStart"/>
      <w:r w:rsidRPr="00BC4BD2">
        <w:rPr>
          <w:rFonts w:hint="eastAsia"/>
        </w:rPr>
        <w:t>》</w:t>
      </w:r>
      <w:proofErr w:type="gramEnd"/>
      <w:r w:rsidRPr="00BC4BD2">
        <w:rPr>
          <w:rFonts w:hint="eastAsia"/>
        </w:rPr>
        <w:t>，</w:t>
      </w:r>
      <w:r w:rsidRPr="00112E88">
        <w:t>Lei Shen, Xi Zhang, Hongda Liu</w:t>
      </w:r>
      <w:r w:rsidRPr="00BC4BD2">
        <w:rPr>
          <w:rFonts w:hint="eastAsia"/>
        </w:rPr>
        <w:t>，</w:t>
      </w:r>
      <w:r>
        <w:rPr>
          <w:rFonts w:hint="eastAsia"/>
        </w:rPr>
        <w:t>2021</w:t>
      </w:r>
      <w:proofErr w:type="gramStart"/>
      <w:r w:rsidRPr="00BC4BD2">
        <w:rPr>
          <w:rFonts w:hint="eastAsia"/>
        </w:rPr>
        <w:t>）</w:t>
      </w:r>
      <w:proofErr w:type="gramEnd"/>
    </w:p>
  </w:comment>
  <w:comment w:id="22" w:author="190498 lily" w:date="2025-06-04T15:14:00Z" w:initials="1l">
    <w:p w14:paraId="08C69097" w14:textId="77777777" w:rsidR="009C394C" w:rsidRPr="007E10D9" w:rsidRDefault="009C394C" w:rsidP="009C394C">
      <w:pPr>
        <w:pStyle w:val="af8"/>
        <w:ind w:firstLine="360"/>
      </w:pPr>
      <w:r>
        <w:rPr>
          <w:rStyle w:val="af7"/>
        </w:rPr>
        <w:annotationRef/>
      </w:r>
      <w:hyperlink r:id="rId2" w:anchor="bbb0370" w:history="1">
        <w:r w:rsidRPr="007E10D9">
          <w:rPr>
            <w:rStyle w:val="af2"/>
          </w:rPr>
          <w:t>Nambisan et al., 2017</w:t>
        </w:r>
      </w:hyperlink>
    </w:p>
    <w:p w14:paraId="44A5A6A7" w14:textId="77777777" w:rsidR="009C394C" w:rsidRPr="007E10D9" w:rsidRDefault="009C394C" w:rsidP="009C394C">
      <w:pPr>
        <w:pStyle w:val="af8"/>
        <w:ind w:leftChars="300" w:left="720" w:firstLine="480"/>
      </w:pPr>
      <w:r w:rsidRPr="007E10D9">
        <w:t>S. Nambisan, K. Lyytinen, A. Majchrzak, M. Song</w:t>
      </w:r>
    </w:p>
    <w:p w14:paraId="21F73E8B" w14:textId="77777777" w:rsidR="009C394C" w:rsidRDefault="009C394C" w:rsidP="009C394C">
      <w:pPr>
        <w:pStyle w:val="af8"/>
        <w:ind w:leftChars="300" w:left="720" w:firstLine="480"/>
      </w:pPr>
      <w:r w:rsidRPr="007E10D9">
        <w:t>Digital innovation management: Reinventing innovation management research in a digital world</w:t>
      </w:r>
    </w:p>
    <w:p w14:paraId="2527273A" w14:textId="77777777" w:rsidR="009C394C" w:rsidRPr="00D5624F" w:rsidRDefault="009C394C" w:rsidP="009C394C">
      <w:pPr>
        <w:pStyle w:val="af8"/>
        <w:ind w:leftChars="300" w:left="720" w:firstLine="360"/>
      </w:pPr>
      <w:r>
        <w:rPr>
          <w:rStyle w:val="af7"/>
        </w:rPr>
        <w:annotationRef/>
      </w:r>
      <w:hyperlink r:id="rId3" w:anchor="bbb0235" w:history="1">
        <w:r w:rsidRPr="00D5624F">
          <w:rPr>
            <w:rStyle w:val="af2"/>
          </w:rPr>
          <w:t>Hargadon and Douglas, 2001</w:t>
        </w:r>
      </w:hyperlink>
    </w:p>
    <w:p w14:paraId="578CA377" w14:textId="6A188F8B" w:rsidR="009C394C" w:rsidRDefault="009C394C" w:rsidP="009C394C">
      <w:pPr>
        <w:pStyle w:val="af8"/>
        <w:ind w:leftChars="300" w:left="720" w:firstLine="480"/>
      </w:pPr>
      <w:r w:rsidRPr="00FC75F9">
        <w:t>Digital Innovation and Transformation: An Institutional Perspective</w:t>
      </w:r>
      <w:proofErr w:type="gramStart"/>
      <w:r w:rsidRPr="00FC75F9">
        <w:t>》</w:t>
      </w:r>
      <w:proofErr w:type="gramEnd"/>
      <w:r w:rsidRPr="00FC75F9">
        <w:t>，</w:t>
      </w:r>
      <w:r w:rsidRPr="00FC75F9">
        <w:t>Bob Hinings, Thomas Gegenhuber, Royston Greenwood</w:t>
      </w:r>
      <w:r w:rsidRPr="00FC75F9">
        <w:t>，</w:t>
      </w:r>
      <w:r w:rsidRPr="00FC75F9">
        <w:t>2018</w:t>
      </w:r>
    </w:p>
  </w:comment>
  <w:comment w:id="23" w:author="190498 lily" w:date="2025-06-02T17:33:00Z" w:initials="1l">
    <w:p w14:paraId="490076DD" w14:textId="77777777" w:rsidR="003B4446" w:rsidRDefault="003B4446" w:rsidP="003B4446">
      <w:pPr>
        <w:ind w:firstLine="360"/>
      </w:pPr>
      <w:r>
        <w:rPr>
          <w:rStyle w:val="af7"/>
        </w:rPr>
        <w:annotationRef/>
      </w:r>
      <w:r>
        <w:rPr>
          <w:rFonts w:hint="eastAsia"/>
        </w:rPr>
        <w:t>【作者引</w:t>
      </w:r>
      <w:r>
        <w:rPr>
          <w:rFonts w:hint="eastAsia"/>
        </w:rPr>
        <w:t>arthur</w:t>
      </w:r>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w:t>
      </w:r>
      <w:proofErr w:type="gramStart"/>
      <w:r w:rsidRPr="00980109">
        <w:t>瑟</w:t>
      </w:r>
      <w:r w:rsidRPr="00980109">
        <w:t>·</w:t>
      </w:r>
      <w:proofErr w:type="gramEnd"/>
      <w:r w:rsidRPr="00980109">
        <w:t>WB </w:t>
      </w:r>
      <w:r w:rsidRPr="00980109">
        <w:t>。</w:t>
      </w:r>
      <w:r w:rsidRPr="00980109">
        <w:t xml:space="preserve"> </w:t>
      </w:r>
      <w:proofErr w:type="gramStart"/>
      <w:r w:rsidRPr="00980109">
        <w:t>（</w:t>
      </w:r>
      <w:proofErr w:type="gramEnd"/>
      <w:r w:rsidRPr="00980109">
        <w:t> 2009 </w:t>
      </w:r>
      <w:r w:rsidRPr="00980109">
        <w:t>）</w:t>
      </w:r>
      <w:r w:rsidRPr="00980109">
        <w:t> </w:t>
      </w:r>
      <w:r w:rsidRPr="008E6074">
        <w:rPr>
          <w:i/>
          <w:iCs/>
        </w:rPr>
        <w:t>《科技的本質：它是什麼以及它如何演變</w:t>
      </w:r>
      <w:proofErr w:type="gramStart"/>
      <w:r w:rsidRPr="008E6074">
        <w:rPr>
          <w:i/>
          <w:iCs/>
        </w:rPr>
        <w:t>》</w:t>
      </w:r>
      <w:proofErr w:type="gramEnd"/>
      <w:r w:rsidRPr="00980109">
        <w:t> </w:t>
      </w:r>
      <w:r w:rsidRPr="00980109">
        <w:t>（紐約自由出版社）。</w:t>
      </w:r>
      <w:proofErr w:type="gramStart"/>
      <w:r w:rsidRPr="008011E5">
        <w:t>（</w:t>
      </w:r>
      <w:proofErr w:type="gramEnd"/>
      <w:r w:rsidRPr="008011E5">
        <w:t>來自《</w:t>
      </w:r>
      <w:r w:rsidRPr="008011E5">
        <w:t>Organizing for Innovation in the Digitized World</w:t>
      </w:r>
      <w:r w:rsidRPr="008011E5">
        <w:t>》，</w:t>
      </w:r>
      <w:r w:rsidRPr="008011E5">
        <w:t>Youngjin Yoo, Richard J. Boland, Jr.</w:t>
      </w:r>
      <w:r w:rsidRPr="008011E5">
        <w:t>，</w:t>
      </w:r>
      <w:r w:rsidRPr="008011E5">
        <w:t>2012</w:t>
      </w:r>
      <w:r w:rsidRPr="008011E5">
        <w:t>）</w:t>
      </w:r>
    </w:p>
    <w:p w14:paraId="31DCDFA4" w14:textId="77777777" w:rsidR="003B4446" w:rsidRDefault="003B4446" w:rsidP="003B4446">
      <w:pPr>
        <w:pStyle w:val="af8"/>
        <w:ind w:leftChars="300" w:left="720" w:firstLine="480"/>
      </w:pPr>
    </w:p>
  </w:comment>
  <w:comment w:id="24"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Digital innovation is largely about recombining existing resources and knowledge to spur new ideas (Avital and Te</w:t>
      </w:r>
      <w:proofErr w:type="gramStart"/>
      <w:r w:rsidRPr="003B4705">
        <w:t>’</w:t>
      </w:r>
      <w:proofErr w:type="gramEnd"/>
      <w:r w:rsidRPr="003B4705">
        <w:t>eni 2009; Tilson et al. 2010; Yoo et al. 2012</w:t>
      </w:r>
      <w:r>
        <w:rPr>
          <w:rStyle w:val="af7"/>
        </w:rPr>
        <w:annotationRef/>
      </w:r>
      <w:r w:rsidRPr="003B4705">
        <w:t>).</w:t>
      </w:r>
      <w:r w:rsidRPr="007A7F99">
        <w:t xml:space="preserve"> </w:t>
      </w:r>
      <w:proofErr w:type="gramStart"/>
      <w:r w:rsidRPr="00AF5C93">
        <w:t>（</w:t>
      </w:r>
      <w:proofErr w:type="gramEnd"/>
      <w:r w:rsidRPr="00AF5C93">
        <w:t>來自</w:t>
      </w:r>
      <w:proofErr w:type="gramStart"/>
      <w:r w:rsidRPr="00AF5C93">
        <w:t>《</w:t>
      </w:r>
      <w:proofErr w:type="gramEnd"/>
      <w:r w:rsidRPr="00BB68E8">
        <w:rPr>
          <w:color w:val="EE0000"/>
        </w:rPr>
        <w:t>EMBRACING DIGITAL INNOVATION IN INCUMBENT FIRMS: HOW VOLVO CARS MANAGED COMPETING CONCERNS</w:t>
      </w:r>
      <w:proofErr w:type="gramStart"/>
      <w:r w:rsidRPr="00AF5C93">
        <w:t>》</w:t>
      </w:r>
      <w:proofErr w:type="gramEnd"/>
      <w:r w:rsidRPr="00AF5C93">
        <w:t>，</w:t>
      </w:r>
      <w:r w:rsidRPr="00C9503F">
        <w:t>Fredrik Svahn, Lars Mathiassen, Rikard Lindgren</w:t>
      </w:r>
      <w:r w:rsidRPr="00AF5C93">
        <w:t>，</w:t>
      </w:r>
      <w:r w:rsidRPr="00AF5C93">
        <w:t>201</w:t>
      </w:r>
      <w:r>
        <w:rPr>
          <w:rFonts w:hint="eastAsia"/>
        </w:rPr>
        <w:t>7</w:t>
      </w:r>
      <w:proofErr w:type="gramStart"/>
      <w:r w:rsidRPr="00AF5C93">
        <w:t>）</w:t>
      </w:r>
      <w:proofErr w:type="gramEnd"/>
    </w:p>
    <w:p w14:paraId="1D1CD41E" w14:textId="77777777" w:rsidR="003B4446" w:rsidRPr="00A44147" w:rsidRDefault="003B4446" w:rsidP="003B4446">
      <w:pPr>
        <w:pStyle w:val="af8"/>
        <w:ind w:leftChars="300" w:left="720" w:firstLine="480"/>
      </w:pPr>
    </w:p>
  </w:comment>
  <w:comment w:id="25"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proofErr w:type="gramStart"/>
      <w:r w:rsidRPr="00F32987">
        <w:t>（</w:t>
      </w:r>
      <w:proofErr w:type="gramEnd"/>
      <w:r w:rsidRPr="00F32987">
        <w:t>Brown &amp; Duguid</w:t>
      </w:r>
      <w:r w:rsidRPr="00F32987">
        <w:t>，</w:t>
      </w:r>
      <w:r w:rsidRPr="00F32987">
        <w:t> </w:t>
      </w:r>
      <w:hyperlink r:id="rId4" w:anchor="isj12193-bib-0017" w:history="1">
        <w:r w:rsidRPr="00F32987">
          <w:rPr>
            <w:rStyle w:val="af2"/>
            <w:b/>
            <w:bCs/>
          </w:rPr>
          <w:t>1991</w:t>
        </w:r>
      </w:hyperlink>
      <w:r w:rsidRPr="00F32987">
        <w:t> </w:t>
      </w:r>
      <w:r w:rsidRPr="00F32987">
        <w:t>；</w:t>
      </w:r>
      <w:r w:rsidRPr="00F32987">
        <w:t>Mumford</w:t>
      </w:r>
      <w:r w:rsidRPr="00F32987">
        <w:t>，</w:t>
      </w:r>
      <w:r w:rsidRPr="00F32987">
        <w:t> </w:t>
      </w:r>
      <w:hyperlink r:id="rId5"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6"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7"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8" w:anchor="isj12193-bib-0017" w:history="1">
        <w:r w:rsidRPr="00131573">
          <w:rPr>
            <w:rStyle w:val="af2"/>
            <w:b/>
            <w:bCs/>
          </w:rPr>
          <w:t>1991</w:t>
        </w:r>
      </w:hyperlink>
      <w:r w:rsidRPr="00131573">
        <w:t>; Mumford, </w:t>
      </w:r>
      <w:hyperlink r:id="rId9" w:anchor="isj12193-bib-0083" w:history="1">
        <w:r w:rsidRPr="00131573">
          <w:rPr>
            <w:rStyle w:val="af2"/>
            <w:b/>
            <w:bCs/>
          </w:rPr>
          <w:t>2003</w:t>
        </w:r>
      </w:hyperlink>
      <w:r w:rsidRPr="00131573">
        <w:t>; Orlikowski, </w:t>
      </w:r>
      <w:hyperlink r:id="rId10" w:anchor="isj12193-bib-0090" w:history="1">
        <w:r w:rsidRPr="00131573">
          <w:rPr>
            <w:rStyle w:val="af2"/>
            <w:b/>
            <w:bCs/>
          </w:rPr>
          <w:t>1996</w:t>
        </w:r>
      </w:hyperlink>
      <w:r w:rsidRPr="00131573">
        <w:t>; Pentland &amp; Feldman, </w:t>
      </w:r>
      <w:hyperlink r:id="rId11" w:anchor="isj12193-bib-0093" w:history="1">
        <w:r w:rsidRPr="00131573">
          <w:rPr>
            <w:rStyle w:val="af2"/>
            <w:b/>
            <w:bCs/>
          </w:rPr>
          <w:t>2008</w:t>
        </w:r>
      </w:hyperlink>
      <w:r w:rsidRPr="00131573">
        <w:t>).</w:t>
      </w:r>
      <w:r w:rsidRPr="00317263">
        <w:t xml:space="preserve"> </w:t>
      </w:r>
      <w:proofErr w:type="gramStart"/>
      <w:r w:rsidRPr="00317263">
        <w:t>（</w:t>
      </w:r>
      <w:proofErr w:type="gramEnd"/>
      <w:r w:rsidRPr="00317263">
        <w:t>來自</w:t>
      </w:r>
      <w:proofErr w:type="gramStart"/>
      <w:r w:rsidRPr="00317263">
        <w:t>《</w:t>
      </w:r>
      <w:proofErr w:type="gramEnd"/>
      <w:r w:rsidRPr="00317263">
        <w:t>Digital innovation: A review and synthesis</w:t>
      </w:r>
      <w:proofErr w:type="gramStart"/>
      <w:r w:rsidRPr="00317263">
        <w:t>》</w:t>
      </w:r>
      <w:proofErr w:type="gramEnd"/>
      <w:r w:rsidRPr="00317263">
        <w:t>，</w:t>
      </w:r>
      <w:bookmarkStart w:id="26" w:name="_Hlk199774433"/>
      <w:r w:rsidRPr="00317263">
        <w:t>Rajiv Kohli</w:t>
      </w:r>
      <w:bookmarkEnd w:id="26"/>
      <w:r w:rsidRPr="00317263">
        <w:t>, Nigel P. Melville</w:t>
      </w:r>
      <w:r w:rsidRPr="00317263">
        <w:t>，</w:t>
      </w:r>
      <w:bookmarkStart w:id="27" w:name="_Hlk199774425"/>
      <w:r w:rsidRPr="00317263">
        <w:t>2018</w:t>
      </w:r>
      <w:bookmarkEnd w:id="27"/>
      <w:proofErr w:type="gramStart"/>
      <w:r w:rsidRPr="00317263">
        <w:t>）</w:t>
      </w:r>
      <w:proofErr w:type="gramEnd"/>
    </w:p>
  </w:comment>
  <w:comment w:id="28"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proofErr w:type="gramStart"/>
      <w:r w:rsidRPr="00AF5C93">
        <w:t>（</w:t>
      </w:r>
      <w:proofErr w:type="gramEnd"/>
      <w:r w:rsidRPr="00AF5C93">
        <w:t>來自</w:t>
      </w:r>
      <w:proofErr w:type="gramStart"/>
      <w:r w:rsidRPr="00AF5C93">
        <w:t>《</w:t>
      </w:r>
      <w:proofErr w:type="gramEnd"/>
      <w:r w:rsidRPr="007A7F99">
        <w:t>DIGITAL INNOVATION MANAGEMENT: REINVENTING INNOVATION MANAGEMENT RESEARCH IN A DIGITAL WORLD</w:t>
      </w:r>
      <w:proofErr w:type="gramStart"/>
      <w:r w:rsidRPr="00AF5C93">
        <w:t>》</w:t>
      </w:r>
      <w:proofErr w:type="gramEnd"/>
      <w:r w:rsidRPr="00AF5C93">
        <w:t>，</w:t>
      </w:r>
      <w:r w:rsidRPr="007A7F99">
        <w:t>Satish Nambisan, Kalle Lyytinen, Ann Majchrzak, Michael Song</w:t>
      </w:r>
      <w:r w:rsidRPr="00AF5C93">
        <w:t>，</w:t>
      </w:r>
      <w:r w:rsidRPr="00AF5C93">
        <w:t>201</w:t>
      </w:r>
      <w:r>
        <w:rPr>
          <w:rFonts w:hint="eastAsia"/>
        </w:rPr>
        <w:t>7</w:t>
      </w:r>
      <w:proofErr w:type="gramStart"/>
      <w:r w:rsidRPr="00AF5C93">
        <w:t>）</w:t>
      </w:r>
      <w:proofErr w:type="gramEnd"/>
    </w:p>
    <w:p w14:paraId="4A421DEF" w14:textId="77777777" w:rsidR="003B4446" w:rsidRPr="00AF0533" w:rsidRDefault="003B4446" w:rsidP="003B4446">
      <w:pPr>
        <w:pStyle w:val="af8"/>
        <w:ind w:leftChars="300" w:left="720" w:firstLine="480"/>
      </w:pPr>
    </w:p>
  </w:comment>
  <w:comment w:id="29" w:author="190498 lily" w:date="2025-06-04T15:48:00Z" w:initials="1l">
    <w:p w14:paraId="2652694D" w14:textId="22B858F7" w:rsidR="0074795F" w:rsidRDefault="0074795F">
      <w:pPr>
        <w:pStyle w:val="af8"/>
        <w:ind w:firstLine="360"/>
      </w:pPr>
      <w:r>
        <w:rPr>
          <w:rStyle w:val="af7"/>
        </w:rPr>
        <w:annotationRef/>
      </w:r>
      <w:proofErr w:type="gramStart"/>
      <w:r>
        <w:rPr>
          <w:rFonts w:hint="eastAsia"/>
        </w:rPr>
        <w:t>【</w:t>
      </w:r>
      <w:proofErr w:type="gramEnd"/>
      <w:r w:rsidRPr="008330B2">
        <w:rPr>
          <w:rFonts w:hint="eastAsia"/>
          <w:color w:val="EE0000"/>
          <w:highlight w:val="cyan"/>
        </w:rPr>
        <w:t>數位的特性：</w:t>
      </w:r>
      <w:r w:rsidRPr="008330B2">
        <w:rPr>
          <w:color w:val="EE0000"/>
          <w:highlight w:val="cyan"/>
        </w:rPr>
        <w:t>可塑性</w:t>
      </w:r>
      <w:proofErr w:type="gramStart"/>
      <w:r>
        <w:rPr>
          <w:rFonts w:hint="eastAsia"/>
        </w:rPr>
        <w:t>】</w:t>
      </w:r>
      <w:proofErr w:type="gramEnd"/>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30" w:name="bbib0155"/>
      <w:r w:rsidRPr="00766373">
        <w:t xml:space="preserve"> </w:t>
      </w:r>
      <w:hyperlink r:id="rId12" w:anchor="bib0155" w:history="1">
        <w:r w:rsidRPr="00766373">
          <w:rPr>
            <w:rStyle w:val="af2"/>
          </w:rPr>
          <w:t>Yoo et al., 2010</w:t>
        </w:r>
      </w:hyperlink>
      <w:bookmarkEnd w:id="30"/>
      <w:r>
        <w:rPr>
          <w:rStyle w:val="af7"/>
        </w:rPr>
        <w:annotationRef/>
      </w:r>
      <w:r w:rsidRPr="00766373">
        <w:t>)</w:t>
      </w:r>
    </w:p>
  </w:comment>
  <w:comment w:id="31"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In doing so, they provide generative products to stimulate development of “new configurations and possibilities” through an ongoing trans formative process (Avital and Te</w:t>
      </w:r>
      <w:proofErr w:type="gramStart"/>
      <w:r w:rsidRPr="00FF7EF6">
        <w:t>’</w:t>
      </w:r>
      <w:proofErr w:type="gramEnd"/>
      <w:r w:rsidRPr="00FF7EF6">
        <w:t>eni 2009, p. 349)</w:t>
      </w:r>
      <w:r>
        <w:rPr>
          <w:rStyle w:val="af7"/>
        </w:rPr>
        <w:annotationRef/>
      </w:r>
      <w:r w:rsidRPr="00FF7EF6">
        <w:t>.</w:t>
      </w:r>
      <w:r>
        <w:rPr>
          <w:rFonts w:hint="eastAsia"/>
        </w:rPr>
        <w:t>by</w:t>
      </w:r>
      <w:r w:rsidRPr="002D714F">
        <w:t xml:space="preserve"> </w:t>
      </w:r>
      <w:r w:rsidRPr="008D0F59">
        <w:t>From Generative Fit to Generative Capacity: Exploring an Emerging Dimension of Information Systems Design and Task Performance</w:t>
      </w:r>
      <w:hyperlink r:id="rId13" w:history="1">
        <w:r w:rsidRPr="008D0F59">
          <w:rPr>
            <w:rStyle w:val="af2"/>
          </w:rPr>
          <w:t>M Avital</w:t>
        </w:r>
      </w:hyperlink>
      <w:r w:rsidRPr="008D0F59">
        <w:t>, </w:t>
      </w:r>
      <w:hyperlink r:id="rId14"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proofErr w:type="gramStart"/>
      <w:r w:rsidRPr="00AF5C93">
        <w:t>》</w:t>
      </w:r>
      <w:proofErr w:type="gramEnd"/>
      <w:r w:rsidRPr="00AF5C93">
        <w:t>，</w:t>
      </w:r>
      <w:r w:rsidRPr="00C9503F">
        <w:t>Fredrik Svahn, Lars Mathiassen, Rikard Lindgren</w:t>
      </w:r>
      <w:r w:rsidRPr="00AF5C93">
        <w:t>，</w:t>
      </w:r>
      <w:r w:rsidRPr="00AF5C93">
        <w:t>201</w:t>
      </w:r>
      <w:r>
        <w:rPr>
          <w:rFonts w:hint="eastAsia"/>
        </w:rPr>
        <w:t>7</w:t>
      </w:r>
      <w:proofErr w:type="gramStart"/>
      <w:r w:rsidRPr="00AF5C93">
        <w:t>）</w:t>
      </w:r>
      <w:proofErr w:type="gramEnd"/>
    </w:p>
    <w:p w14:paraId="40E5BA1E" w14:textId="77777777" w:rsidR="003B4446" w:rsidRDefault="003B4446" w:rsidP="003B4446">
      <w:pPr>
        <w:pStyle w:val="af8"/>
        <w:ind w:leftChars="300" w:left="720" w:firstLine="480"/>
      </w:pPr>
    </w:p>
    <w:p w14:paraId="4821DCA7" w14:textId="77777777" w:rsidR="003B4446" w:rsidRPr="002745EB" w:rsidRDefault="003B4446" w:rsidP="003B4446">
      <w:pPr>
        <w:pStyle w:val="af8"/>
        <w:ind w:leftChars="300" w:left="720" w:firstLine="480"/>
      </w:pPr>
      <w:r w:rsidRPr="002745EB">
        <w:t>From Generative Fit to Generative Capacity: Exploring an Emerging Dimension of Information Systems Design and Task Performance</w:t>
      </w:r>
      <w:hyperlink r:id="rId15" w:history="1">
        <w:r w:rsidRPr="002745EB">
          <w:rPr>
            <w:rStyle w:val="af2"/>
          </w:rPr>
          <w:t>M Avital</w:t>
        </w:r>
      </w:hyperlink>
      <w:r w:rsidRPr="002745EB">
        <w:t>, </w:t>
      </w:r>
      <w:hyperlink r:id="rId16" w:history="1">
        <w:r w:rsidRPr="002745EB">
          <w:rPr>
            <w:rStyle w:val="af2"/>
          </w:rPr>
          <w:t>D Te'Eni</w:t>
        </w:r>
      </w:hyperlink>
      <w:r w:rsidRPr="002745EB">
        <w:t>200</w:t>
      </w:r>
      <w:r>
        <w:rPr>
          <w:rFonts w:hint="eastAsia"/>
        </w:rPr>
        <w:t>9</w:t>
      </w:r>
    </w:p>
  </w:comment>
  <w:comment w:id="36"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proofErr w:type="gramStart"/>
      <w:r w:rsidRPr="00BC4BD2">
        <w:rPr>
          <w:rFonts w:hint="eastAsia"/>
        </w:rPr>
        <w:t>（</w:t>
      </w:r>
      <w:proofErr w:type="gramEnd"/>
      <w:r w:rsidRPr="00BC4BD2">
        <w:rPr>
          <w:rFonts w:hint="eastAsia"/>
        </w:rPr>
        <w:t>來自</w:t>
      </w:r>
      <w:proofErr w:type="gramStart"/>
      <w:r w:rsidRPr="00BC4BD2">
        <w:rPr>
          <w:rFonts w:hint="eastAsia"/>
        </w:rPr>
        <w:t>《</w:t>
      </w:r>
      <w:proofErr w:type="gramEnd"/>
      <w:r w:rsidRPr="00261198">
        <w:t>Digital Transformation and Innovation Management: A Synthesis of Existing Research and an Agenda for Future Studies</w:t>
      </w:r>
      <w:proofErr w:type="gramStart"/>
      <w:r w:rsidRPr="00BC4BD2">
        <w:rPr>
          <w:rFonts w:hint="eastAsia"/>
        </w:rPr>
        <w:t>》</w:t>
      </w:r>
      <w:proofErr w:type="gramEnd"/>
      <w:r w:rsidRPr="00BC4BD2">
        <w:rPr>
          <w:rFonts w:hint="eastAsia"/>
        </w:rPr>
        <w:t>，</w:t>
      </w:r>
      <w:r w:rsidRPr="00261198">
        <w:t>Francesco Paolo Appio, Federico Frattini, Antonio Messeni Petruzzelli, Paolo Neirotti</w:t>
      </w:r>
      <w:r w:rsidRPr="00BC4BD2">
        <w:rPr>
          <w:rFonts w:hint="eastAsia"/>
        </w:rPr>
        <w:t>，</w:t>
      </w:r>
      <w:r w:rsidRPr="00BC4BD2">
        <w:t>20</w:t>
      </w:r>
      <w:r>
        <w:rPr>
          <w:rFonts w:hint="eastAsia"/>
        </w:rPr>
        <w:t>21</w:t>
      </w:r>
      <w:proofErr w:type="gramStart"/>
      <w:r w:rsidRPr="00BC4BD2">
        <w:rPr>
          <w:rFonts w:hint="eastAsia"/>
        </w:rPr>
        <w:t>）</w:t>
      </w:r>
      <w:proofErr w:type="gramEnd"/>
    </w:p>
  </w:comment>
  <w:comment w:id="37"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proofErr w:type="gramStart"/>
      <w:r w:rsidRPr="008A0ABF">
        <w:rPr>
          <w:highlight w:val="yellow"/>
        </w:rPr>
        <w:t>（</w:t>
      </w:r>
      <w:proofErr w:type="gramEnd"/>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amp; El Sawy</w:t>
      </w:r>
      <w:r w:rsidRPr="008A0ABF">
        <w:t>，</w:t>
      </w:r>
      <w:r w:rsidRPr="008A0ABF">
        <w:t xml:space="preserve"> 2005 </w:t>
      </w:r>
      <w:r w:rsidRPr="008A0ABF">
        <w:t>；</w:t>
      </w:r>
      <w:r w:rsidRPr="008A0ABF">
        <w:t>Wang &amp; Ramiller</w:t>
      </w:r>
      <w:r w:rsidRPr="008A0ABF">
        <w:t>，</w:t>
      </w:r>
      <w:r w:rsidRPr="008A0ABF">
        <w:t xml:space="preserve"> 2009 </w:t>
      </w:r>
      <w:proofErr w:type="gramStart"/>
      <w:r w:rsidRPr="008A0ABF">
        <w:t>）</w:t>
      </w:r>
      <w:proofErr w:type="gramEnd"/>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Sawy, 2005; Wang &amp; Ramiller, 2009). For example, knowledge sharing to promote digital innovation may occur from external consultants to clients via knowledge-related, motivational, and communication-related mechanisms (Ko et al., 2005). </w:t>
      </w:r>
      <w:proofErr w:type="gramStart"/>
      <w:r w:rsidRPr="008A0ABF">
        <w:t>（</w:t>
      </w:r>
      <w:proofErr w:type="gramEnd"/>
      <w:r w:rsidRPr="008A0ABF">
        <w:t>來自</w:t>
      </w:r>
      <w:proofErr w:type="gramStart"/>
      <w:r w:rsidRPr="008A0ABF">
        <w:t>《</w:t>
      </w:r>
      <w:proofErr w:type="gramEnd"/>
      <w:r w:rsidRPr="008A0ABF">
        <w:t>Digital innovation: A review and synthesis</w:t>
      </w:r>
      <w:proofErr w:type="gramStart"/>
      <w:r w:rsidRPr="008A0ABF">
        <w:t>》</w:t>
      </w:r>
      <w:proofErr w:type="gramEnd"/>
      <w:r w:rsidRPr="008A0ABF">
        <w:t>，</w:t>
      </w:r>
      <w:r w:rsidRPr="008A0ABF">
        <w:t>Rajiv Kohli, Nigel P. Melville</w:t>
      </w:r>
      <w:r w:rsidRPr="008A0ABF">
        <w:t>，</w:t>
      </w:r>
      <w:r w:rsidRPr="008A0ABF">
        <w:t>2018</w:t>
      </w:r>
      <w:proofErr w:type="gramStart"/>
      <w:r w:rsidRPr="008A0ABF">
        <w:t>）</w:t>
      </w:r>
      <w:proofErr w:type="gramEnd"/>
    </w:p>
  </w:comment>
  <w:comment w:id="43"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4" w:author="190498 lily" w:date="2025-06-16T16:00:00Z" w:initials="1l">
    <w:p w14:paraId="780BAE9E" w14:textId="7D152ABB" w:rsidR="00347BBD" w:rsidRDefault="00347BBD">
      <w:pPr>
        <w:pStyle w:val="af8"/>
        <w:ind w:firstLine="360"/>
      </w:pPr>
      <w:r>
        <w:rPr>
          <w:rStyle w:val="af7"/>
        </w:rPr>
        <w:annotationRef/>
      </w:r>
      <w:r w:rsidRPr="00347BBD">
        <w:t xml:space="preserve">A generic pattern in all of this activity was modeled after Donald Campbell’s summary of sociocultural evolution as variation and selective retention with variation and retention being opposed to one another. </w:t>
      </w:r>
      <w:r w:rsidRPr="00347BBD">
        <w:rPr>
          <w:color w:val="EE0000"/>
        </w:rPr>
        <w:t>Modification of these basics included the replacement of variation with enactment</w:t>
      </w:r>
      <w:r w:rsidRPr="00347BBD">
        <w:t>, the shift of environmental impact from selection to enactment, the addition of feedback loops from retention to both enactment and selection,</w:t>
      </w:r>
    </w:p>
  </w:comment>
  <w:comment w:id="45"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leftChars="300" w:left="720" w:firstLine="480"/>
      </w:pPr>
    </w:p>
  </w:comment>
  <w:comment w:id="46"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7"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8"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49"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proofErr w:type="gramStart"/>
      <w:r w:rsidRPr="00712455">
        <w:t>（</w:t>
      </w:r>
      <w:proofErr w:type="gramEnd"/>
      <w:r w:rsidRPr="00712455">
        <w:t>Chan et al., 2011</w:t>
      </w:r>
      <w:proofErr w:type="gramStart"/>
      <w:r w:rsidRPr="00712455">
        <w:t>）</w:t>
      </w:r>
      <w:proofErr w:type="gramEnd"/>
    </w:p>
  </w:comment>
  <w:comment w:id="53" w:author="190498 lily" w:date="2025-05-23T15:07:00Z" w:initials="1l">
    <w:p w14:paraId="31EAEC4A" w14:textId="77777777" w:rsidR="00ED04CB" w:rsidRDefault="00ED04CB" w:rsidP="00ED04CB">
      <w:pPr>
        <w:pStyle w:val="af8"/>
        <w:ind w:firstLine="360"/>
      </w:pPr>
      <w:r>
        <w:rPr>
          <w:rStyle w:val="af7"/>
        </w:rPr>
        <w:annotationRef/>
      </w:r>
      <w:r w:rsidRPr="00626AF7">
        <w:t>Enactment is coupled with the contextual environmen</w:t>
      </w:r>
    </w:p>
  </w:comment>
  <w:comment w:id="54"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proofErr w:type="gramStart"/>
      <w:r w:rsidRPr="002A475C">
        <w:t>（</w:t>
      </w:r>
      <w:proofErr w:type="gramEnd"/>
      <w:r w:rsidRPr="002A475C">
        <w:t>Reed, 1997; Pawlowski &amp; Robey, 2004</w:t>
      </w:r>
      <w:proofErr w:type="gramStart"/>
      <w:r w:rsidRPr="002A475C">
        <w:t>）</w:t>
      </w:r>
      <w:proofErr w:type="gramEnd"/>
    </w:p>
    <w:p w14:paraId="32671234" w14:textId="77777777" w:rsidR="00ED04CB" w:rsidRPr="002A475C" w:rsidRDefault="00ED04CB" w:rsidP="00ED04CB">
      <w:pPr>
        <w:pStyle w:val="af8"/>
        <w:ind w:leftChars="300" w:left="720" w:firstLine="480"/>
      </w:pPr>
    </w:p>
  </w:comment>
  <w:comment w:id="55"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6"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xml:space="preserve">— Gioia &amp; Chittipeddi (1991, p. </w:t>
      </w:r>
      <w:proofErr w:type="gramStart"/>
      <w:r w:rsidRPr="00117E4D">
        <w:rPr>
          <w:color w:val="EE0000"/>
        </w:rPr>
        <w:t>444)</w:t>
      </w:r>
      <w:r w:rsidRPr="00117E4D">
        <w:rPr>
          <w:color w:val="EE0000"/>
        </w:rPr>
        <w:t>這些活動既具象徵意義也具實質功能</w:t>
      </w:r>
      <w:proofErr w:type="gramEnd"/>
      <w:r w:rsidRPr="00117E4D">
        <w:rPr>
          <w:color w:val="EE0000"/>
        </w:rPr>
        <w:t>，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8"/>
        <w:ind w:leftChars="300" w:left="720" w:firstLine="480"/>
      </w:pPr>
    </w:p>
  </w:comment>
  <w:comment w:id="57"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8"/>
        <w:ind w:leftChars="300" w:left="720"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8"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leftChars="300" w:left="720" w:firstLine="480"/>
      </w:pPr>
    </w:p>
  </w:comment>
  <w:comment w:id="59"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leftChars="300" w:left="720" w:firstLine="480"/>
      </w:pPr>
    </w:p>
  </w:comment>
  <w:comment w:id="63"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leftChars="300" w:left="720" w:firstLine="480"/>
      </w:pPr>
    </w:p>
    <w:p w14:paraId="413798E0" w14:textId="77777777" w:rsidR="00BC37EE" w:rsidRPr="00856BCE" w:rsidRDefault="00BC37EE" w:rsidP="00BC37EE">
      <w:pPr>
        <w:pStyle w:val="af8"/>
        <w:ind w:leftChars="300" w:left="720"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leftChars="300" w:left="720"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leftChars="300" w:left="720"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leftChars="300" w:left="720"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64"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65"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w:t>
      </w:r>
      <w:proofErr w:type="gramStart"/>
      <w:r w:rsidRPr="00C81E42">
        <w:t>可供性來源</w:t>
      </w:r>
      <w:proofErr w:type="gramEnd"/>
      <w:r w:rsidRPr="00C81E42">
        <w:t>，包括媒介（如水、空氣）、物質（如岩石、沙土）、表面（如平地、斜坡）、物體（如工具、遮蔽物），甚至其他動物（如同伴或掠食者），都會對特定生物提供某種行動機會</w:t>
      </w:r>
      <w:proofErr w:type="gramStart"/>
      <w:r w:rsidRPr="00CB6C51">
        <w:t>（</w:t>
      </w:r>
      <w:proofErr w:type="gramEnd"/>
      <w:r w:rsidRPr="00CB6C51">
        <w:t>Gibson, 1979, p.129</w:t>
      </w:r>
      <w:proofErr w:type="gramStart"/>
      <w:r w:rsidRPr="00CB6C51">
        <w:t>）</w:t>
      </w:r>
      <w:proofErr w:type="gramEnd"/>
      <w:r w:rsidRPr="00C81E42">
        <w:t>。</w:t>
      </w:r>
      <w:r>
        <w:rPr>
          <w:rFonts w:hint="eastAsia"/>
        </w:rPr>
        <w:t>而</w:t>
      </w:r>
      <w:r w:rsidRPr="00C81E42">
        <w:t>這些</w:t>
      </w:r>
      <w:proofErr w:type="gramStart"/>
      <w:r w:rsidRPr="00C81E42">
        <w:t>可供性所</w:t>
      </w:r>
      <w:proofErr w:type="gramEnd"/>
      <w:r w:rsidRPr="00C81E42">
        <w:t>導致的結果可能是正面的（如覓食、棲息），也可能是負面的（如遭遇掠食、受傷甚至死亡），</w:t>
      </w:r>
    </w:p>
  </w:comment>
  <w:comment w:id="66"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7" w:author="190498 lily" w:date="2025-05-25T15:57:00Z" w:initials="1l">
    <w:p w14:paraId="568F04F3" w14:textId="77777777" w:rsidR="003601CF" w:rsidRDefault="003601CF" w:rsidP="003601CF">
      <w:pPr>
        <w:ind w:firstLine="360"/>
      </w:pPr>
      <w:r>
        <w:rPr>
          <w:rStyle w:val="af7"/>
        </w:rPr>
        <w:annotationRef/>
      </w:r>
      <w:proofErr w:type="gramStart"/>
      <w:r w:rsidRPr="00504708">
        <w:t>可供性</w:t>
      </w:r>
      <w:r>
        <w:rPr>
          <w:rFonts w:hint="eastAsia"/>
        </w:rPr>
        <w:t>的</w:t>
      </w:r>
      <w:proofErr w:type="gramEnd"/>
      <w:r>
        <w:rPr>
          <w:rFonts w:hint="eastAsia"/>
        </w:rPr>
        <w:t>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w:t>
      </w:r>
      <w:proofErr w:type="gramStart"/>
      <w:r w:rsidRPr="00D351E0">
        <w:t>只要椅</w:t>
      </w:r>
      <w:proofErr w:type="gramEnd"/>
      <w:r w:rsidRPr="00D351E0">
        <w:t>面平坦且具足夠支撐力，便能直接感知其「可坐下」的</w:t>
      </w:r>
      <w:proofErr w:type="gramStart"/>
      <w:r w:rsidRPr="00D351E0">
        <w:t>可供性</w:t>
      </w:r>
      <w:proofErr w:type="gramEnd"/>
      <w:r>
        <w:rPr>
          <w:rFonts w:hint="eastAsia"/>
        </w:rPr>
        <w:t>，</w:t>
      </w:r>
      <w:r w:rsidRPr="00745140">
        <w:t>這種行動機會對於成人而言是明確存在的，但若椅子的高度超出孩童的身體能力範圍，則對孩童而言便不具備相同的「可坐」</w:t>
      </w:r>
      <w:proofErr w:type="gramStart"/>
      <w:r w:rsidRPr="00745140">
        <w:t>可供性</w:t>
      </w:r>
      <w:proofErr w:type="gramEnd"/>
      <w:r w:rsidRPr="00745140">
        <w:t>。</w:t>
      </w:r>
    </w:p>
    <w:p w14:paraId="54D3D370" w14:textId="47BDD57D" w:rsidR="003601CF" w:rsidRPr="003601CF" w:rsidRDefault="003601CF">
      <w:pPr>
        <w:pStyle w:val="af8"/>
        <w:ind w:leftChars="300" w:left="720" w:firstLine="480"/>
      </w:pPr>
    </w:p>
  </w:comment>
  <w:comment w:id="68"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proofErr w:type="gramStart"/>
      <w:r w:rsidRPr="00A67542">
        <w:t>樹枝對鳥來</w:t>
      </w:r>
      <w:proofErr w:type="gramEnd"/>
      <w:r w:rsidRPr="00A67542">
        <w:t>說具有「可棲息」的</w:t>
      </w:r>
      <w:proofErr w:type="gramStart"/>
      <w:r w:rsidRPr="00A67542">
        <w:t>可供性</w:t>
      </w:r>
      <w:proofErr w:type="gramEnd"/>
      <w:r w:rsidRPr="00A67542">
        <w:t>，是因為鳥類腳趾與體重可與枝幹粗細互補</w:t>
      </w:r>
      <w:r>
        <w:rPr>
          <w:rFonts w:hint="eastAsia"/>
        </w:rPr>
        <w:t>、</w:t>
      </w:r>
      <w:r w:rsidRPr="009A595F">
        <w:t>門把之所以「可轉開」，是因為設計尺寸與人手大小互補，力道足夠可操作。</w:t>
      </w:r>
    </w:p>
  </w:comment>
  <w:comment w:id="70"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74"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75"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r w:rsidRPr="00820BE3">
        <w:rPr>
          <w:rFonts w:hint="eastAsia"/>
        </w:rPr>
        <w:t xml:space="preserve">Lubatkin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r w:rsidRPr="00820BE3">
        <w:rPr>
          <w:rFonts w:hint="eastAsia"/>
        </w:rPr>
        <w:t>Lubatkin et al. (2006, p.2) define them as firms "capable of exploiting existing competencies as well as exploring new opportunities with equal dexterity."</w:t>
      </w:r>
    </w:p>
  </w:comment>
  <w:comment w:id="76"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proofErr w:type="gramStart"/>
      <w:r>
        <w:rPr>
          <w:rFonts w:hint="eastAsia"/>
        </w:rPr>
        <w:t>【</w:t>
      </w:r>
      <w:proofErr w:type="gramEnd"/>
      <w:r w:rsidRPr="00D36B24">
        <w:t>Organizational Ambidexterity in Action: How Managers Explore and Exploit</w:t>
      </w:r>
      <w:r>
        <w:rPr>
          <w:rFonts w:hint="eastAsia"/>
        </w:rPr>
        <w:t>2011</w:t>
      </w:r>
      <w:r>
        <w:rPr>
          <w:rFonts w:hint="eastAsia"/>
        </w:rPr>
        <w:t>，摘錄如下</w:t>
      </w:r>
      <w:proofErr w:type="gramStart"/>
      <w:r>
        <w:rPr>
          <w:rFonts w:hint="eastAsia"/>
        </w:rPr>
        <w:t>】</w:t>
      </w:r>
      <w:proofErr w:type="gramEnd"/>
      <w:r w:rsidRPr="00A3353A">
        <w:t>這一觀點來看，</w:t>
      </w:r>
      <w:bookmarkStart w:id="77" w:name="_Hlk199353665"/>
      <w:r w:rsidRPr="009B48D1">
        <w:rPr>
          <w:color w:val="EE0000"/>
        </w:rPr>
        <w:t>雙元性的關鍵在於組織能否「感知並掌握新機會」，透過同時進行探索與利用來實現，而這本質上是一個「領導問題」而非純粹的結構安排</w:t>
      </w:r>
      <w:proofErr w:type="gramStart"/>
      <w:r w:rsidRPr="00A3353A">
        <w:t>（</w:t>
      </w:r>
      <w:proofErr w:type="gramEnd"/>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7"/>
    <w:p w14:paraId="27B70677" w14:textId="7CF035EB" w:rsidR="00F8190C" w:rsidRPr="00F8190C" w:rsidRDefault="00F8190C">
      <w:pPr>
        <w:pStyle w:val="af8"/>
        <w:ind w:leftChars="300" w:left="720" w:firstLine="480"/>
      </w:pPr>
    </w:p>
  </w:comment>
  <w:comment w:id="78"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proofErr w:type="gramStart"/>
      <w:r w:rsidRPr="00E77B74">
        <w:t>——</w:t>
      </w:r>
      <w:proofErr w:type="gramEnd"/>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80"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w:t>
      </w:r>
      <w:proofErr w:type="gramStart"/>
      <w:r w:rsidRPr="007238CB">
        <w:rPr>
          <w:color w:val="EE0000"/>
        </w:rPr>
        <w:t>獨立子</w:t>
      </w:r>
      <w:proofErr w:type="gramEnd"/>
      <w:r w:rsidRPr="007238CB">
        <w:rPr>
          <w:color w:val="EE0000"/>
        </w:rPr>
        <w:t>單位來實現</w:t>
      </w:r>
      <w:r w:rsidRPr="00AC78BB">
        <w:t>。這種方法通常被稱為「</w:t>
      </w:r>
      <w:proofErr w:type="gramStart"/>
      <w:r w:rsidRPr="00041025">
        <w:rPr>
          <w:color w:val="EE0000"/>
        </w:rPr>
        <w:t>結構式雙元</w:t>
      </w:r>
      <w:proofErr w:type="gramEnd"/>
      <w:r w:rsidRPr="00041025">
        <w:rPr>
          <w:color w:val="EE0000"/>
        </w:rPr>
        <w:t>性</w:t>
      </w:r>
      <w:r w:rsidRPr="00AC78BB">
        <w:t>」</w:t>
      </w:r>
      <w:r>
        <w:rPr>
          <w:rFonts w:hint="eastAsia"/>
        </w:rPr>
        <w:t>，</w:t>
      </w:r>
      <w:r w:rsidRPr="002D6189">
        <w:t>但正如</w:t>
      </w:r>
      <w:r w:rsidRPr="002D6189">
        <w:t xml:space="preserve"> </w:t>
      </w:r>
      <w:r w:rsidRPr="00D91405">
        <w:rPr>
          <w:color w:val="EE0000"/>
        </w:rPr>
        <w:t>O</w:t>
      </w:r>
      <w:proofErr w:type="gramStart"/>
      <w:r w:rsidRPr="00D91405">
        <w:rPr>
          <w:color w:val="EE0000"/>
        </w:rPr>
        <w:t>’</w:t>
      </w:r>
      <w:proofErr w:type="gramEnd"/>
      <w:r w:rsidRPr="00D91405">
        <w:rPr>
          <w:color w:val="EE0000"/>
        </w:rPr>
        <w:t xml:space="preserve">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proofErr w:type="gramStart"/>
      <w:r w:rsidRPr="00D91405">
        <w:rPr>
          <w:color w:val="EE0000"/>
        </w:rPr>
        <w:t>（</w:t>
      </w:r>
      <w:proofErr w:type="gramEnd"/>
      <w:r w:rsidRPr="00D91405">
        <w:rPr>
          <w:color w:val="EE0000"/>
        </w:rPr>
        <w:t>p.192</w:t>
      </w:r>
      <w:proofErr w:type="gramStart"/>
      <w:r w:rsidRPr="00D91405">
        <w:rPr>
          <w:color w:val="EE0000"/>
        </w:rPr>
        <w:t>）</w:t>
      </w:r>
      <w:proofErr w:type="gramEnd"/>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leftChars="300" w:left="720" w:firstLine="480"/>
      </w:pPr>
      <w:r>
        <w:rPr>
          <w:rFonts w:hint="eastAsia"/>
        </w:rPr>
        <w:t>by</w:t>
      </w:r>
      <w:r w:rsidRPr="008E5163">
        <w:t>Ambidexterity as a dynamic capability: Resolving the innovator’s dilemma. Research in Organizational Behavior</w:t>
      </w:r>
    </w:p>
    <w:p w14:paraId="30165B8C" w14:textId="2D5FF9DA" w:rsidR="008E5163" w:rsidRPr="008E5163" w:rsidRDefault="008E5163">
      <w:pPr>
        <w:pStyle w:val="af8"/>
        <w:ind w:leftChars="300" w:left="720" w:firstLine="480"/>
      </w:pPr>
    </w:p>
  </w:comment>
  <w:comment w:id="81"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proofErr w:type="gramStart"/>
      <w:r w:rsidRPr="00D34FE7">
        <w:t>情境式雙元</w:t>
      </w:r>
      <w:proofErr w:type="gramEnd"/>
      <w:r w:rsidRPr="00D34FE7">
        <w:t>性（</w:t>
      </w:r>
      <w:r w:rsidRPr="00D34FE7">
        <w:t>Contextual Ambidexterity</w:t>
      </w:r>
      <w:r w:rsidRPr="00D34FE7">
        <w:t>）</w:t>
      </w:r>
    </w:p>
    <w:p w14:paraId="77A1B3A0" w14:textId="77777777" w:rsidR="00415472" w:rsidRDefault="00415472" w:rsidP="00415472">
      <w:pPr>
        <w:ind w:leftChars="300" w:left="720"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w:t>
      </w:r>
      <w:proofErr w:type="gramStart"/>
      <w:r w:rsidRPr="00776C4B">
        <w:t>情境式雙元</w:t>
      </w:r>
      <w:proofErr w:type="gramEnd"/>
      <w:r w:rsidRPr="00776C4B">
        <w:t>性」（</w:t>
      </w:r>
      <w:r w:rsidRPr="00776C4B">
        <w:t>contextual ambidexterity</w:t>
      </w:r>
      <w:r w:rsidRPr="00776C4B">
        <w:t>）概念說明：此種雙</w:t>
      </w:r>
      <w:proofErr w:type="gramStart"/>
      <w:r w:rsidRPr="00776C4B">
        <w:t>元性乃指</w:t>
      </w:r>
      <w:proofErr w:type="gramEnd"/>
      <w:r w:rsidRPr="00776C4B">
        <w:t>「在整個事業單位中，同時展現對齊（</w:t>
      </w:r>
      <w:r w:rsidRPr="00776C4B">
        <w:t>alignment</w:t>
      </w:r>
      <w:r w:rsidRPr="00776C4B">
        <w:t>）與適應（</w:t>
      </w:r>
      <w:r w:rsidRPr="00776C4B">
        <w:t>adaptability</w:t>
      </w:r>
      <w:r w:rsidRPr="00776C4B">
        <w:t>）之行為能力」</w:t>
      </w:r>
      <w:proofErr w:type="gramStart"/>
      <w:r w:rsidRPr="00776C4B">
        <w:t>（</w:t>
      </w:r>
      <w:proofErr w:type="gramEnd"/>
      <w:r w:rsidRPr="00776C4B">
        <w:t>p.209</w:t>
      </w:r>
      <w:proofErr w:type="gramStart"/>
      <w:r w:rsidRPr="00776C4B">
        <w:t>）</w:t>
      </w:r>
      <w:proofErr w:type="gramEnd"/>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proofErr w:type="gramStart"/>
      <w:r w:rsidRPr="003E30F0">
        <w:t>（</w:t>
      </w:r>
      <w:proofErr w:type="gramEnd"/>
      <w:r w:rsidRPr="003E30F0">
        <w:t>p.214</w:t>
      </w:r>
      <w:proofErr w:type="gramStart"/>
      <w:r w:rsidRPr="003E30F0">
        <w:t>）</w:t>
      </w:r>
      <w:proofErr w:type="gramEnd"/>
    </w:p>
    <w:p w14:paraId="4EDE4DE0" w14:textId="117508D3" w:rsidR="00415472" w:rsidRPr="00415472" w:rsidRDefault="00415472">
      <w:pPr>
        <w:pStyle w:val="af8"/>
        <w:ind w:leftChars="300" w:left="720" w:firstLine="480"/>
      </w:pPr>
    </w:p>
  </w:comment>
  <w:comment w:id="84" w:author="190498 lily" w:date="2025-03-17T12:26:00Z" w:initials="1l">
    <w:p w14:paraId="757020D5" w14:textId="06D7C637" w:rsidR="007258E2" w:rsidRPr="00057614" w:rsidRDefault="007258E2" w:rsidP="007258E2">
      <w:pPr>
        <w:pStyle w:val="af8"/>
        <w:ind w:firstLine="360"/>
      </w:pPr>
      <w:r>
        <w:rPr>
          <w:rStyle w:val="af7"/>
        </w:rPr>
        <w:annotationRef/>
      </w:r>
      <w:hyperlink r:id="rId17"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leftChars="300" w:left="720"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85"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6"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leftChars="300" w:left="720" w:firstLine="480"/>
      </w:pPr>
      <w:r>
        <w:t>is suitable for identifying key themes and introducing recommendations that may</w:t>
      </w:r>
    </w:p>
    <w:p w14:paraId="3390EB5B" w14:textId="77777777" w:rsidR="00BE64A5" w:rsidRDefault="00BE64A5" w:rsidP="00BE64A5">
      <w:pPr>
        <w:pStyle w:val="af8"/>
        <w:ind w:leftChars="300" w:left="720" w:firstLine="480"/>
      </w:pPr>
      <w:r>
        <w:t>help to predict trends, to illuminate hidden issues applicable to practice, and/or to</w:t>
      </w:r>
    </w:p>
    <w:p w14:paraId="59A1C81E" w14:textId="77777777" w:rsidR="00BE64A5" w:rsidRDefault="00BE64A5" w:rsidP="00BE64A5">
      <w:pPr>
        <w:pStyle w:val="af8"/>
        <w:ind w:leftChars="300" w:left="720" w:firstLine="480"/>
      </w:pPr>
      <w:r>
        <w:t>provide a means for understanding a research problem—or “learning tangle” —</w:t>
      </w:r>
    </w:p>
    <w:p w14:paraId="04213D87" w14:textId="2E86FA5F" w:rsidR="00BE64A5" w:rsidRDefault="00BE64A5" w:rsidP="00BE64A5">
      <w:pPr>
        <w:pStyle w:val="af8"/>
        <w:ind w:leftChars="300" w:left="720" w:firstLine="480"/>
      </w:pPr>
      <w:r>
        <w:t>with greater clarity</w:t>
      </w:r>
    </w:p>
  </w:comment>
  <w:comment w:id="87"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8"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9"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ind w:leftChars="300" w:left="720"/>
      </w:pPr>
      <w:r w:rsidRPr="004130BF">
        <w:rPr>
          <w:rFonts w:hint="eastAsia"/>
        </w:rPr>
        <w:t>這種質性個案研究是一種研究方法，它</w:t>
      </w:r>
      <w:r w:rsidRPr="00116752">
        <w:rPr>
          <w:rFonts w:hint="eastAsia"/>
          <w:bCs/>
          <w:color w:val="0070C0"/>
        </w:rPr>
        <w:t>有助於利用各種資料來源來探索某一</w:t>
      </w:r>
      <w:proofErr w:type="gramStart"/>
      <w:r w:rsidRPr="00116752">
        <w:rPr>
          <w:rFonts w:hint="eastAsia"/>
          <w:bCs/>
          <w:color w:val="0070C0"/>
        </w:rPr>
        <w:t>現像</w:t>
      </w:r>
      <w:proofErr w:type="gramEnd"/>
      <w:r w:rsidRPr="00116752">
        <w:rPr>
          <w:rFonts w:hint="eastAsia"/>
          <w:bCs/>
          <w:color w:val="0070C0"/>
        </w:rPr>
        <w:t>在其背景下的發展</w:t>
      </w:r>
      <w:r w:rsidRPr="004130BF">
        <w:rPr>
          <w:rFonts w:hint="eastAsia"/>
        </w:rPr>
        <w:t>。</w:t>
      </w:r>
    </w:p>
    <w:p w14:paraId="1C1632E3" w14:textId="63AF902B" w:rsidR="0090118D" w:rsidRPr="0090118D" w:rsidRDefault="0090118D">
      <w:pPr>
        <w:pStyle w:val="af8"/>
        <w:ind w:leftChars="300" w:left="720" w:firstLine="480"/>
      </w:pPr>
    </w:p>
  </w:comment>
  <w:comment w:id="91"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92"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3"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94"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xml:space="preserve">. </w:t>
      </w:r>
      <w:proofErr w:type="gramStart"/>
      <w:r w:rsidRPr="006C7CEB">
        <w:t>sage.</w:t>
      </w:r>
      <w:r w:rsidRPr="00FD0380">
        <w:t>「</w:t>
      </w:r>
      <w:proofErr w:type="gramEnd"/>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leftChars="300" w:left="720" w:firstLine="480"/>
      </w:pPr>
    </w:p>
  </w:comment>
  <w:comment w:id="95"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leftChars="300" w:left="720" w:firstLineChars="0" w:firstLine="0"/>
      </w:pPr>
    </w:p>
  </w:comment>
  <w:comment w:id="96"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7"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leftChars="300" w:left="720" w:firstLine="800"/>
      </w:pPr>
      <w:proofErr w:type="gramStart"/>
      <w:r w:rsidRPr="0053448A">
        <w:rPr>
          <w:color w:val="FF0000"/>
        </w:rPr>
        <w:t>此外，</w:t>
      </w:r>
      <w:proofErr w:type="gramEnd"/>
      <w:r w:rsidRPr="0053448A">
        <w:rPr>
          <w:color w:val="FF0000"/>
        </w:rPr>
        <w:t>質化研究也被視為自然探究的過程，旨在深入了解自然環境中的社會現象，並關注「為什麼」，而非僅僅「是什麼」。它依賴人類作為日常生活中意義建構主體的直接經驗，而不採用邏輯和統計程序</w:t>
      </w:r>
      <w:proofErr w:type="gramStart"/>
      <w:r w:rsidRPr="0053448A">
        <w:rPr>
          <w:color w:val="FF0000"/>
        </w:rPr>
        <w:t>（</w:t>
      </w:r>
      <w:proofErr w:type="gramEnd"/>
      <w:r w:rsidRPr="0053448A">
        <w:rPr>
          <w:color w:val="FF0000"/>
        </w:rPr>
        <w:t>Ahmad et al., 2019</w:t>
      </w:r>
      <w:proofErr w:type="gramStart"/>
      <w:r w:rsidRPr="0053448A">
        <w:rPr>
          <w:color w:val="FF0000"/>
        </w:rPr>
        <w:t>）</w:t>
      </w:r>
      <w:proofErr w:type="gramEnd"/>
      <w:r w:rsidRPr="0053448A">
        <w:rPr>
          <w:rStyle w:val="af7"/>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leftChars="300" w:left="720" w:firstLine="480"/>
      </w:pPr>
    </w:p>
  </w:comment>
  <w:comment w:id="114" w:author="190498 lily" w:date="2025-06-10T15:13:00Z" w:initials="1l">
    <w:p w14:paraId="18176DB8" w14:textId="77777777" w:rsidR="001B71AD" w:rsidRDefault="001B71AD" w:rsidP="001B71AD">
      <w:pPr>
        <w:pStyle w:val="af8"/>
        <w:ind w:firstLine="360"/>
      </w:pPr>
      <w:r>
        <w:rPr>
          <w:rStyle w:val="af7"/>
        </w:rPr>
        <w:annotationRef/>
      </w:r>
      <w:proofErr w:type="gramStart"/>
      <w:r>
        <w:rPr>
          <w:rFonts w:hint="eastAsia"/>
        </w:rPr>
        <w:t>（</w:t>
      </w:r>
      <w:proofErr w:type="gramEnd"/>
      <w:r w:rsidRPr="008F2468">
        <w:t>Sustainability and Circularity in the Textile Value Chain: A Global Roadmap</w:t>
      </w:r>
      <w:proofErr w:type="gramStart"/>
      <w:r>
        <w:rPr>
          <w:rFonts w:hint="eastAsia"/>
        </w:rPr>
        <w:t>）</w:t>
      </w:r>
      <w:proofErr w:type="gramEnd"/>
    </w:p>
    <w:p w14:paraId="1CE2EBA7" w14:textId="77777777" w:rsidR="008413F1" w:rsidRDefault="008413F1" w:rsidP="001B71AD">
      <w:pPr>
        <w:pStyle w:val="af8"/>
        <w:ind w:firstLine="480"/>
      </w:pPr>
    </w:p>
    <w:p w14:paraId="715F0391" w14:textId="6DD37954" w:rsidR="008413F1" w:rsidRDefault="008413F1" w:rsidP="001B71AD">
      <w:pPr>
        <w:pStyle w:val="af8"/>
        <w:ind w:firstLine="480"/>
      </w:pPr>
      <w:hyperlink r:id="rId18" w:history="1">
        <w:r w:rsidRPr="00766BC6">
          <w:rPr>
            <w:rStyle w:val="af2"/>
          </w:rPr>
          <w:t>https://www.oneplanetnetwork.org/knowledge-centre/resources/sustainability-and-circularity-textile-value-chain-global-roadmap?__cf_chl_tk=s5wANItJA9TuTIHQ_JZG9ISrY7mDtaTog5RmIwgL8nc-1749450816-1.0.1.1-f0uv_YKKhL_9g2tu8vykJYwJt7Y95b3WpvtecqE05Ts</w:t>
        </w:r>
      </w:hyperlink>
      <w:r>
        <w:rPr>
          <w:rFonts w:hint="eastAsia"/>
        </w:rPr>
        <w:t xml:space="preserve"> </w:t>
      </w:r>
    </w:p>
  </w:comment>
  <w:comment w:id="115" w:author="190498 lily" w:date="2025-06-09T16:19:00Z" w:initials="1l">
    <w:p w14:paraId="6518D58C" w14:textId="77777777" w:rsidR="001B71AD" w:rsidRDefault="001B71AD" w:rsidP="001B71AD">
      <w:pPr>
        <w:pStyle w:val="af8"/>
        <w:ind w:firstLine="360"/>
      </w:pPr>
      <w:r>
        <w:rPr>
          <w:rStyle w:val="af7"/>
        </w:rPr>
        <w:annotationRef/>
      </w:r>
      <w:r w:rsidRPr="00E74AF7">
        <w:t>This figure was derived by dividing the total volume of natural water resources used annually (2</w:t>
      </w:r>
      <w:r w:rsidRPr="00E74AF7">
        <w:rPr>
          <w:color w:val="EE0000"/>
        </w:rPr>
        <w:t>15 trillion litres as per Quantis, 2018</w:t>
      </w:r>
      <w:r w:rsidRPr="00E74AF7">
        <w:t xml:space="preserve">) by the volume of an Olympic swimming pool (estimated at 2.5 million litres) based on the dimensions from the International Swimming Federation, which is recognized </w:t>
      </w:r>
    </w:p>
    <w:p w14:paraId="04C55014" w14:textId="77777777" w:rsidR="001B71AD" w:rsidRDefault="001B71AD" w:rsidP="001B71AD">
      <w:pPr>
        <w:pStyle w:val="af8"/>
        <w:ind w:leftChars="300" w:left="720" w:firstLine="480"/>
      </w:pPr>
    </w:p>
    <w:p w14:paraId="4BA91A53" w14:textId="77777777" w:rsidR="001B71AD" w:rsidRDefault="001B71AD" w:rsidP="001B71AD">
      <w:pPr>
        <w:pStyle w:val="af8"/>
        <w:ind w:leftChars="300" w:left="720" w:firstLine="480"/>
      </w:pPr>
      <w:r w:rsidRPr="00E74AF7">
        <w:t>by the International Olympic Committee as administering water sport international conditions. The dimensions were accessed at: https://resources. fina.org/fina/document/2022/02/08/77c3058d-b549-4543-8524 ad51a857864e/210805-Facilities-Rules_clean.pdf (accessed 22 December 2022).</w:t>
      </w:r>
    </w:p>
    <w:p w14:paraId="209DB82E" w14:textId="20AB987B" w:rsidR="00741AD0" w:rsidRDefault="00741AD0" w:rsidP="001B71AD">
      <w:pPr>
        <w:pStyle w:val="af8"/>
        <w:ind w:leftChars="300" w:left="720" w:firstLine="480"/>
      </w:pPr>
      <w:r>
        <w:rPr>
          <w:rFonts w:hint="eastAsia"/>
        </w:rPr>
        <w:t>這只是再說換算的比例，但依樣是</w:t>
      </w:r>
      <w:r>
        <w:rPr>
          <w:rFonts w:hint="eastAsia"/>
        </w:rPr>
        <w:t>UNEP</w:t>
      </w:r>
      <w:r>
        <w:rPr>
          <w:rFonts w:hint="eastAsia"/>
        </w:rPr>
        <w:t>的藍圖提出的估算</w:t>
      </w:r>
    </w:p>
  </w:comment>
  <w:comment w:id="116" w:author="190498 lily" w:date="2025-06-09T16:21:00Z" w:initials="1l">
    <w:p w14:paraId="236C9435" w14:textId="77777777" w:rsidR="001B71AD" w:rsidRDefault="001B71AD" w:rsidP="001B71AD">
      <w:pPr>
        <w:pStyle w:val="af8"/>
        <w:ind w:firstLine="360"/>
      </w:pPr>
      <w:r>
        <w:rPr>
          <w:rStyle w:val="af7"/>
        </w:rPr>
        <w:annotationRef/>
      </w:r>
      <w:r w:rsidRPr="004C7FAA">
        <w:t>UNEP (2021) Catalyzing Science-Based Policy Action on SCP: Task Group IRP - One Planet.</w:t>
      </w:r>
    </w:p>
    <w:p w14:paraId="373707CE" w14:textId="0A564ADB" w:rsidR="003C4377" w:rsidRDefault="003C4377" w:rsidP="001B71AD">
      <w:pPr>
        <w:pStyle w:val="af8"/>
        <w:ind w:firstLine="480"/>
      </w:pPr>
      <w:hyperlink r:id="rId19" w:history="1">
        <w:r w:rsidRPr="007257D4">
          <w:rPr>
            <w:rStyle w:val="af2"/>
          </w:rPr>
          <w:t>https://www.oneplanetnetwork.org/sites/default/files/report_unea5_catalysing_science-based_policy_action_on_scp_-_task_group_irp-one_planet_0.pdf</w:t>
        </w:r>
      </w:hyperlink>
    </w:p>
    <w:p w14:paraId="5DAF76EE" w14:textId="69C385BD" w:rsidR="003C4377" w:rsidRPr="003C4377" w:rsidRDefault="003C4377" w:rsidP="001B71AD">
      <w:pPr>
        <w:pStyle w:val="af8"/>
        <w:ind w:firstLine="480"/>
      </w:pPr>
    </w:p>
  </w:comment>
  <w:comment w:id="117" w:author="190498 lily" w:date="2025-06-09T16:16:00Z" w:initials="1l">
    <w:p w14:paraId="2F726779" w14:textId="77777777" w:rsidR="001B71AD" w:rsidRDefault="001B71AD" w:rsidP="001B71AD">
      <w:pPr>
        <w:pStyle w:val="af8"/>
        <w:ind w:firstLine="360"/>
      </w:pPr>
      <w:r>
        <w:rPr>
          <w:rStyle w:val="af7"/>
        </w:rPr>
        <w:annotationRef/>
      </w:r>
      <w:r w:rsidRPr="000C3A34">
        <w:t>textiles, technical, medical and automotive textiles, etc. The textile value chain is estimated to be responsible for between 2 and 8 per cent of global greenhouse gas (GHG) emissions,9</w:t>
      </w:r>
    </w:p>
    <w:p w14:paraId="52F84CB8" w14:textId="77777777" w:rsidR="001B71AD" w:rsidRDefault="001B71AD" w:rsidP="001B71AD">
      <w:pPr>
        <w:pStyle w:val="af8"/>
        <w:ind w:leftChars="225" w:left="540" w:firstLine="480"/>
      </w:pPr>
    </w:p>
    <w:p w14:paraId="5512D9EF" w14:textId="77777777" w:rsidR="001B71AD" w:rsidRDefault="001B71AD" w:rsidP="001B71AD">
      <w:pPr>
        <w:pStyle w:val="af8"/>
        <w:ind w:leftChars="225" w:left="540" w:firstLine="480"/>
      </w:pPr>
      <w:r>
        <w:rPr>
          <w:rFonts w:hint="eastAsia"/>
        </w:rPr>
        <w:t>by</w:t>
      </w:r>
      <w:r w:rsidRPr="000C3A34">
        <w:t xml:space="preserve"> This range accounts for a variety of studies that use different methodologies and data sources, for instance 2% according to WRI and Aii (2021), 4% according to McKinsey and GFA (2020), and 8% according to Quantis (2018).</w:t>
      </w:r>
    </w:p>
    <w:p w14:paraId="5575875F" w14:textId="77777777" w:rsidR="00F25CAE" w:rsidRDefault="00F25CAE" w:rsidP="001B71AD">
      <w:pPr>
        <w:pStyle w:val="af8"/>
        <w:ind w:leftChars="225" w:left="540" w:firstLine="480"/>
      </w:pPr>
    </w:p>
    <w:p w14:paraId="3DE654D2" w14:textId="77777777" w:rsidR="00AF051F" w:rsidRDefault="00AF051F" w:rsidP="00F25CAE">
      <w:pPr>
        <w:pStyle w:val="af8"/>
        <w:ind w:leftChars="225" w:left="540" w:firstLine="480"/>
      </w:pPr>
    </w:p>
    <w:p w14:paraId="167D94C8" w14:textId="77777777" w:rsidR="00AF051F" w:rsidRDefault="00AF051F" w:rsidP="00AF051F">
      <w:pPr>
        <w:pStyle w:val="af8"/>
        <w:ind w:leftChars="225" w:left="540" w:firstLine="480"/>
      </w:pPr>
      <w:r>
        <w:t>World Resources Institute and the Apparel Impact Institute (2021). Roadmap to Net-Zero: Delivering Science-Based Targets</w:t>
      </w:r>
    </w:p>
    <w:p w14:paraId="6086DDE8" w14:textId="32924FDE" w:rsidR="00AF051F" w:rsidRDefault="00AF051F" w:rsidP="00AF051F">
      <w:pPr>
        <w:pStyle w:val="af8"/>
        <w:ind w:leftChars="225" w:left="540" w:firstLine="480"/>
      </w:pPr>
      <w:r>
        <w:t>in the Apparel Sector. Available at:</w:t>
      </w:r>
      <w:hyperlink r:id="rId20" w:history="1">
        <w:r w:rsidR="00237B10" w:rsidRPr="00766BC6">
          <w:rPr>
            <w:rStyle w:val="af2"/>
          </w:rPr>
          <w:t>https://www.wwfindia.org/?9120/Cutting-cotton-carbon-emissions-Findings-from-Warangal-India</w:t>
        </w:r>
      </w:hyperlink>
    </w:p>
    <w:p w14:paraId="14EC83E3" w14:textId="77777777" w:rsidR="00AF051F" w:rsidRPr="00AF051F" w:rsidRDefault="00AF051F" w:rsidP="00F25CAE">
      <w:pPr>
        <w:pStyle w:val="af8"/>
        <w:ind w:leftChars="225" w:left="540" w:firstLine="480"/>
      </w:pPr>
    </w:p>
    <w:p w14:paraId="4FE34820" w14:textId="77777777" w:rsidR="00AF051F" w:rsidRDefault="00AF051F" w:rsidP="00F25CAE">
      <w:pPr>
        <w:pStyle w:val="af8"/>
        <w:ind w:leftChars="225" w:left="540" w:firstLine="480"/>
      </w:pPr>
    </w:p>
    <w:p w14:paraId="5D268672" w14:textId="64894150" w:rsidR="00F25CAE" w:rsidRDefault="00F25CAE" w:rsidP="00237B10">
      <w:pPr>
        <w:pStyle w:val="af8"/>
        <w:ind w:leftChars="225" w:left="540" w:firstLine="480"/>
      </w:pPr>
      <w:r>
        <w:t>Quantis (2018). Measuring Fashion: Environmental Impact of the Global Apparel and Footwear Industries. Available at:</w:t>
      </w:r>
      <w:r>
        <w:rPr>
          <w:rFonts w:hint="eastAsia"/>
        </w:rPr>
        <w:t xml:space="preserve"> </w:t>
      </w:r>
      <w:hyperlink r:id="rId21" w:history="1">
        <w:r w:rsidR="00237B10" w:rsidRPr="00766BC6">
          <w:rPr>
            <w:rStyle w:val="af2"/>
          </w:rPr>
          <w:t>https://quantis.com/all-insights/reports/</w:t>
        </w:r>
      </w:hyperlink>
    </w:p>
    <w:p w14:paraId="77F7C48F" w14:textId="77777777" w:rsidR="00237B10" w:rsidRDefault="00237B10" w:rsidP="00237B10">
      <w:pPr>
        <w:pStyle w:val="af8"/>
        <w:ind w:leftChars="225" w:left="540" w:firstLine="480"/>
      </w:pPr>
    </w:p>
    <w:p w14:paraId="31209B07" w14:textId="77777777" w:rsidR="00F25CAE" w:rsidRDefault="00F25CAE" w:rsidP="00F25CAE">
      <w:pPr>
        <w:pStyle w:val="af8"/>
        <w:ind w:leftChars="225" w:left="540" w:firstLine="480"/>
      </w:pPr>
    </w:p>
    <w:p w14:paraId="47D3939A" w14:textId="77777777" w:rsidR="00AF051F" w:rsidRDefault="00AF051F" w:rsidP="00F25CAE">
      <w:pPr>
        <w:pStyle w:val="af8"/>
        <w:ind w:leftChars="225" w:left="540" w:firstLine="480"/>
      </w:pPr>
    </w:p>
    <w:p w14:paraId="7A4D9BA4" w14:textId="14429420" w:rsidR="00AF051F" w:rsidRDefault="00EB2B1B" w:rsidP="00EB2B1B">
      <w:pPr>
        <w:pStyle w:val="af8"/>
        <w:ind w:leftChars="225" w:left="540" w:firstLine="480"/>
      </w:pPr>
      <w:r>
        <w:t xml:space="preserve">McKinsey &amp; Company (2020). Biodiversity: The next frontier in sustainable fashion. Available at: </w:t>
      </w:r>
      <w:hyperlink r:id="rId22" w:history="1">
        <w:r w:rsidR="00F74271" w:rsidRPr="00766BC6">
          <w:rPr>
            <w:rStyle w:val="af2"/>
          </w:rPr>
          <w:t>https://www.mckinsey.com/~/media/McKinsey/Industries/Retail/Our%20Insights/Biodiversity%20The%20next%20frontier%20in%20sustainable%20fashion/Biodiversity-The-next-frontier-in-sustainable-fashion-vF.pdf</w:t>
        </w:r>
      </w:hyperlink>
    </w:p>
    <w:p w14:paraId="1AA41ECA" w14:textId="2390D527" w:rsidR="00AF051F" w:rsidRDefault="00AF051F" w:rsidP="002C67B0">
      <w:pPr>
        <w:pStyle w:val="af8"/>
        <w:ind w:firstLineChars="0" w:firstLine="0"/>
      </w:pPr>
    </w:p>
  </w:comment>
  <w:comment w:id="119" w:author="190498 lily" w:date="2025-06-19T15:47:00Z" w:initials="1l">
    <w:p w14:paraId="21390314" w14:textId="0CEF3C39" w:rsidR="005426A6" w:rsidRDefault="005426A6" w:rsidP="00EA7D1E">
      <w:pPr>
        <w:pStyle w:val="af8"/>
        <w:ind w:firstLineChars="111"/>
      </w:pPr>
      <w:r>
        <w:rPr>
          <w:rStyle w:val="af7"/>
        </w:rPr>
        <w:annotationRef/>
      </w:r>
      <w:r w:rsidR="00EA7D1E">
        <w:rPr>
          <w:rFonts w:hint="eastAsia"/>
        </w:rPr>
        <w:t>中央通訊社</w:t>
      </w:r>
      <w:r w:rsidR="00EA7D1E">
        <w:rPr>
          <w:rFonts w:hint="eastAsia"/>
        </w:rPr>
        <w:t xml:space="preserve"> </w:t>
      </w:r>
      <w:r w:rsidR="00EA7D1E">
        <w:rPr>
          <w:rFonts w:hint="eastAsia"/>
        </w:rPr>
        <w:t>國家文化記憶庫計畫</w:t>
      </w:r>
      <w:r w:rsidR="00EA7D1E">
        <w:rPr>
          <w:rFonts w:hint="eastAsia"/>
        </w:rPr>
        <w:t>-</w:t>
      </w:r>
      <w:r w:rsidR="00EA7D1E">
        <w:rPr>
          <w:rFonts w:hint="eastAsia"/>
        </w:rPr>
        <w:t>產業故事</w:t>
      </w:r>
      <w:r w:rsidR="004B4627">
        <w:rPr>
          <w:rFonts w:hint="eastAsia"/>
        </w:rPr>
        <w:t xml:space="preserve"> </w:t>
      </w:r>
      <w:r w:rsidR="004B4627" w:rsidRPr="004B4627">
        <w:rPr>
          <w:rFonts w:hint="eastAsia"/>
          <w:b/>
          <w:bCs/>
        </w:rPr>
        <w:t>打造全球運動時尚半邊天</w:t>
      </w:r>
      <w:r w:rsidR="004B4627" w:rsidRPr="004B4627">
        <w:rPr>
          <w:rFonts w:hint="eastAsia"/>
          <w:b/>
          <w:bCs/>
        </w:rPr>
        <w:t xml:space="preserve">  </w:t>
      </w:r>
      <w:r w:rsidR="004B4627" w:rsidRPr="004B4627">
        <w:rPr>
          <w:rFonts w:hint="eastAsia"/>
          <w:b/>
          <w:bCs/>
        </w:rPr>
        <w:t>紡織業曾帶動臺灣經濟起飛</w:t>
      </w:r>
      <w:hyperlink r:id="rId23" w:history="1">
        <w:r w:rsidR="004B4627" w:rsidRPr="007257D4">
          <w:rPr>
            <w:rStyle w:val="af2"/>
          </w:rPr>
          <w:t>https://cnaphoto.culture.tw/home/zh-tw/CultureStory_65</w:t>
        </w:r>
      </w:hyperlink>
    </w:p>
    <w:p w14:paraId="1C26E60C" w14:textId="77777777" w:rsidR="005426A6" w:rsidRDefault="005426A6">
      <w:pPr>
        <w:pStyle w:val="af8"/>
        <w:ind w:firstLine="480"/>
      </w:pPr>
    </w:p>
    <w:p w14:paraId="06BA5C29" w14:textId="72D8FE7F" w:rsidR="005426A6" w:rsidRDefault="005426A6">
      <w:pPr>
        <w:pStyle w:val="af8"/>
        <w:ind w:firstLine="480"/>
      </w:pPr>
      <w:r>
        <w:rPr>
          <w:rFonts w:hint="eastAsia"/>
        </w:rPr>
        <w:t>中央研究</w:t>
      </w:r>
      <w:r w:rsidR="00F955E1">
        <w:rPr>
          <w:rFonts w:hint="eastAsia"/>
        </w:rPr>
        <w:t>院言之有物產業專訪</w:t>
      </w:r>
      <w:r w:rsidR="00F955E1">
        <w:rPr>
          <w:rFonts w:hint="eastAsia"/>
        </w:rPr>
        <w:t>-</w:t>
      </w:r>
      <w:proofErr w:type="gramStart"/>
      <w:r w:rsidR="00F955E1">
        <w:rPr>
          <w:rFonts w:hint="eastAsia"/>
        </w:rPr>
        <w:t>吳親恩</w:t>
      </w:r>
      <w:proofErr w:type="gramEnd"/>
      <w:r w:rsidR="00F955E1">
        <w:rPr>
          <w:rFonts w:hint="eastAsia"/>
        </w:rPr>
        <w:t>（</w:t>
      </w:r>
      <w:r w:rsidR="00F955E1">
        <w:rPr>
          <w:rFonts w:hint="eastAsia"/>
        </w:rPr>
        <w:t>2023</w:t>
      </w:r>
      <w:r w:rsidR="00F955E1">
        <w:rPr>
          <w:rFonts w:hint="eastAsia"/>
        </w:rPr>
        <w:t>）</w:t>
      </w:r>
      <w:r w:rsidRPr="005426A6">
        <w:t>經濟奇蹟的三大推手！「看得見的手」如何帶動臺灣經濟起飛？</w:t>
      </w:r>
      <w:hyperlink r:id="rId24" w:history="1">
        <w:r w:rsidRPr="007257D4">
          <w:rPr>
            <w:rStyle w:val="af2"/>
          </w:rPr>
          <w:t>https://research.sinica.edu.tw/chin-en-wu/</w:t>
        </w:r>
      </w:hyperlink>
    </w:p>
    <w:p w14:paraId="2F7A1F00" w14:textId="22052FF9" w:rsidR="005426A6" w:rsidRPr="005426A6" w:rsidRDefault="005426A6">
      <w:pPr>
        <w:pStyle w:val="af8"/>
        <w:ind w:firstLine="480"/>
      </w:pPr>
    </w:p>
  </w:comment>
  <w:comment w:id="120" w:author="190498 lily" w:date="2025-06-11T14:31:00Z" w:initials="1l">
    <w:p w14:paraId="0110CAF0" w14:textId="77777777" w:rsidR="001121EA" w:rsidRDefault="001121EA" w:rsidP="001121EA">
      <w:pPr>
        <w:pStyle w:val="15"/>
        <w:ind w:firstLine="360"/>
      </w:pPr>
      <w:r>
        <w:rPr>
          <w:rStyle w:val="af7"/>
        </w:rPr>
        <w:annotationRef/>
      </w:r>
      <w:r w:rsidRPr="00FA48F3">
        <w:t>1958</w:t>
      </w:r>
      <w:r w:rsidRPr="00FA48F3">
        <w:t>年</w:t>
      </w:r>
      <w:r>
        <w:rPr>
          <w:rFonts w:hint="eastAsia"/>
        </w:rPr>
        <w:t>，台灣</w:t>
      </w:r>
      <w:r w:rsidRPr="00BC192F">
        <w:t>實施外匯與貿易制度改革</w:t>
      </w:r>
      <w:r w:rsidRPr="00FA48F3">
        <w:t>，</w:t>
      </w:r>
      <w:r>
        <w:rPr>
          <w:rFonts w:hint="eastAsia"/>
          <w:color w:val="EE0000"/>
        </w:rPr>
        <w:t>推動</w:t>
      </w:r>
      <w:r w:rsidRPr="00A24CB3">
        <w:rPr>
          <w:color w:val="EE0000"/>
        </w:rPr>
        <w:t>單一匯率制度與出口退稅機制</w:t>
      </w:r>
      <w:r w:rsidRPr="00717D74">
        <w:t>，</w:t>
      </w:r>
      <w:r w:rsidRPr="00E154DE">
        <w:t>有效激發出口動能</w:t>
      </w:r>
      <w:r>
        <w:rPr>
          <w:rFonts w:hint="eastAsia"/>
        </w:rPr>
        <w:t>，</w:t>
      </w:r>
      <w:r w:rsidRPr="00A71196">
        <w:t>紡織產業率先受惠於此</w:t>
      </w:r>
      <w:proofErr w:type="gramStart"/>
      <w:r w:rsidRPr="00A71196">
        <w:t>一</w:t>
      </w:r>
      <w:proofErr w:type="gramEnd"/>
      <w:r w:rsidRPr="00A71196">
        <w:t>轉型趨勢</w:t>
      </w:r>
      <w:r>
        <w:rPr>
          <w:rFonts w:hint="eastAsia"/>
        </w:rPr>
        <w:t>，成為高度出口的重點產業</w:t>
      </w:r>
      <w:r w:rsidRPr="00FA48F3">
        <w:t>。</w:t>
      </w:r>
      <w:r w:rsidRPr="00AB54B3">
        <w:t>為強化出口競爭力，政府自</w:t>
      </w:r>
      <w:proofErr w:type="gramStart"/>
      <w:r w:rsidRPr="00AB54B3">
        <w:t>1950</w:t>
      </w:r>
      <w:proofErr w:type="gramEnd"/>
      <w:r w:rsidRPr="00AB54B3">
        <w:t>年代中期起</w:t>
      </w:r>
      <w:r w:rsidRPr="001C0EB4">
        <w:rPr>
          <w:color w:val="EE0000"/>
        </w:rPr>
        <w:t>積極發展人</w:t>
      </w:r>
      <w:r w:rsidRPr="00C2276B">
        <w:rPr>
          <w:color w:val="EE0000"/>
        </w:rPr>
        <w:t>造纖維</w:t>
      </w:r>
      <w:r w:rsidRPr="00AB54B3">
        <w:t>產業，並結合重化工業計畫，引入</w:t>
      </w:r>
      <w:r w:rsidRPr="007F1A72">
        <w:rPr>
          <w:color w:val="EE0000"/>
        </w:rPr>
        <w:t>石化產業</w:t>
      </w:r>
      <w:r w:rsidRPr="00D134CE">
        <w:rPr>
          <w:color w:val="EE0000"/>
        </w:rPr>
        <w:t>以穩定人</w:t>
      </w:r>
      <w:proofErr w:type="gramStart"/>
      <w:r w:rsidRPr="00D134CE">
        <w:rPr>
          <w:color w:val="EE0000"/>
        </w:rPr>
        <w:t>纖</w:t>
      </w:r>
      <w:proofErr w:type="gramEnd"/>
      <w:r w:rsidRPr="00D134CE">
        <w:rPr>
          <w:color w:val="EE0000"/>
        </w:rPr>
        <w:t>原料供應</w:t>
      </w:r>
      <w:r w:rsidRPr="00AB54B3">
        <w:t>，成功</w:t>
      </w:r>
      <w:r w:rsidRPr="00830020">
        <w:rPr>
          <w:color w:val="EE0000"/>
        </w:rPr>
        <w:t>促進紡織產業上下游的垂直整合</w:t>
      </w:r>
      <w:r w:rsidRPr="001D0C3F">
        <w:rPr>
          <w:rFonts w:hint="eastAsia"/>
        </w:rPr>
        <w:t>，而產業</w:t>
      </w:r>
      <w:r w:rsidRPr="001D0C3F">
        <w:t>技術與製造能力的持續提升，台灣逐步成為全球主要的紡織品出口國</w:t>
      </w:r>
      <w:r w:rsidRPr="00AB54B3">
        <w:t>。</w:t>
      </w:r>
      <w:r w:rsidRPr="00FD1E72">
        <w:t>至</w:t>
      </w:r>
      <w:proofErr w:type="gramStart"/>
      <w:r w:rsidRPr="00FD1E72">
        <w:t>1970</w:t>
      </w:r>
      <w:proofErr w:type="gramEnd"/>
      <w:r w:rsidRPr="00FD1E72">
        <w:t>年代，</w:t>
      </w:r>
      <w:r w:rsidRPr="00036B42">
        <w:rPr>
          <w:color w:val="EE0000"/>
        </w:rPr>
        <w:t>台灣紡織業已發展出涵蓋原料供應、紡織加工至成衣製造的高度整合生產體系</w:t>
      </w:r>
      <w:r w:rsidRPr="00FD1E72">
        <w:t>。雖然</w:t>
      </w:r>
      <w:proofErr w:type="gramStart"/>
      <w:r w:rsidRPr="00036B42">
        <w:rPr>
          <w:color w:val="EE0000"/>
        </w:rPr>
        <w:t>1980</w:t>
      </w:r>
      <w:proofErr w:type="gramEnd"/>
      <w:r w:rsidRPr="00036B42">
        <w:rPr>
          <w:color w:val="EE0000"/>
        </w:rPr>
        <w:t>年代起，因工資上升</w:t>
      </w:r>
      <w:r>
        <w:rPr>
          <w:rFonts w:hint="eastAsia"/>
          <w:color w:val="EE0000"/>
        </w:rPr>
        <w:t>使</w:t>
      </w:r>
      <w:r w:rsidRPr="00036B42">
        <w:rPr>
          <w:color w:val="EE0000"/>
        </w:rPr>
        <w:t>勞力密集的下游成衣產業陸續外移至</w:t>
      </w:r>
      <w:r w:rsidRPr="00994861">
        <w:rPr>
          <w:rFonts w:hint="eastAsia"/>
          <w:color w:val="EE0000"/>
        </w:rPr>
        <w:t>東南亞以及中國</w:t>
      </w:r>
      <w:r w:rsidRPr="00FD1E72">
        <w:t>，但</w:t>
      </w:r>
      <w:r w:rsidRPr="00036B42">
        <w:rPr>
          <w:color w:val="EE0000"/>
        </w:rPr>
        <w:t>中上游產業仍留在國內</w:t>
      </w:r>
      <w:r w:rsidRPr="00FD1E72">
        <w:t>，並持續以出口為導向發展。</w:t>
      </w:r>
    </w:p>
    <w:p w14:paraId="3C50CC21" w14:textId="7C460026" w:rsidR="001121EA" w:rsidRPr="001121EA" w:rsidRDefault="001121EA">
      <w:pPr>
        <w:pStyle w:val="af8"/>
        <w:ind w:firstLine="480"/>
      </w:pPr>
    </w:p>
  </w:comment>
  <w:comment w:id="121" w:author="190498 lily" w:date="2025-06-12T14:15:00Z" w:initials="1l">
    <w:p w14:paraId="68B401F1" w14:textId="7EF855FB" w:rsidR="00325EB3" w:rsidRDefault="00325EB3">
      <w:pPr>
        <w:pStyle w:val="af8"/>
        <w:ind w:firstLine="360"/>
      </w:pPr>
      <w:r>
        <w:rPr>
          <w:rStyle w:val="af7"/>
        </w:rPr>
        <w:annotationRef/>
      </w:r>
      <w:r w:rsidRPr="00B30C60">
        <w:t>（</w:t>
      </w:r>
      <w:r w:rsidRPr="00FE08D9">
        <w:rPr>
          <w:color w:val="156082" w:themeColor="accent1"/>
        </w:rPr>
        <w:t>如</w:t>
      </w:r>
      <w:r w:rsidRPr="00FE08D9">
        <w:rPr>
          <w:rFonts w:hint="eastAsia"/>
          <w:color w:val="156082" w:themeColor="accent1"/>
        </w:rPr>
        <w:t>聚酯纖維原料</w:t>
      </w:r>
      <w:r>
        <w:rPr>
          <w:rFonts w:hint="eastAsia"/>
        </w:rPr>
        <w:t>之</w:t>
      </w:r>
      <w:r w:rsidRPr="00B76BA4">
        <w:rPr>
          <w:color w:val="EE0000"/>
        </w:rPr>
        <w:t>純對苯二甲酸</w:t>
      </w:r>
      <w:r w:rsidRPr="00B76BA4">
        <w:rPr>
          <w:color w:val="EE0000"/>
        </w:rPr>
        <w:t>PTA</w:t>
      </w:r>
      <w:r w:rsidRPr="00B76BA4">
        <w:rPr>
          <w:rFonts w:hint="eastAsia"/>
          <w:color w:val="EE0000"/>
        </w:rPr>
        <w:t>與</w:t>
      </w:r>
      <w:r w:rsidRPr="00B76BA4">
        <w:rPr>
          <w:color w:val="EE0000"/>
        </w:rPr>
        <w:t>乙二醇</w:t>
      </w:r>
      <w:r w:rsidRPr="00B76BA4">
        <w:rPr>
          <w:color w:val="EE0000"/>
        </w:rPr>
        <w:t>EG</w:t>
      </w:r>
      <w:r w:rsidRPr="00B30C60">
        <w:t>、</w:t>
      </w:r>
      <w:r w:rsidRPr="00FE08D9">
        <w:rPr>
          <w:rFonts w:hint="eastAsia"/>
          <w:color w:val="156082" w:themeColor="accent1"/>
        </w:rPr>
        <w:t>尼龍原料</w:t>
      </w:r>
      <w:r>
        <w:rPr>
          <w:rFonts w:hint="eastAsia"/>
        </w:rPr>
        <w:t>之</w:t>
      </w:r>
      <w:r w:rsidRPr="00E67792">
        <w:rPr>
          <w:color w:val="EE0000"/>
        </w:rPr>
        <w:t>己內醯胺</w:t>
      </w:r>
      <w:r w:rsidRPr="00E67792">
        <w:rPr>
          <w:color w:val="EE0000"/>
        </w:rPr>
        <w:t>CPL</w:t>
      </w:r>
      <w:r w:rsidRPr="00B30C60">
        <w:t>）</w:t>
      </w:r>
    </w:p>
  </w:comment>
  <w:comment w:id="122" w:author="190498 lily" w:date="2025-06-10T17:49:00Z" w:initials="1l">
    <w:p w14:paraId="41F09F05" w14:textId="26169381" w:rsidR="00FD22B7" w:rsidRDefault="00FD22B7">
      <w:pPr>
        <w:pStyle w:val="af8"/>
        <w:ind w:firstLine="360"/>
      </w:pPr>
      <w:r>
        <w:rPr>
          <w:rStyle w:val="af7"/>
        </w:rPr>
        <w:annotationRef/>
      </w:r>
      <w:r>
        <w:rPr>
          <w:rFonts w:hint="eastAsia"/>
        </w:rPr>
        <w:t>出口</w:t>
      </w:r>
      <w:r>
        <w:rPr>
          <w:rFonts w:hint="eastAsia"/>
        </w:rPr>
        <w:t>11</w:t>
      </w:r>
      <w:r>
        <w:rPr>
          <w:rFonts w:hint="eastAsia"/>
        </w:rPr>
        <w:t>、</w:t>
      </w:r>
      <w:r>
        <w:rPr>
          <w:rFonts w:hint="eastAsia"/>
        </w:rPr>
        <w:t>12</w:t>
      </w:r>
      <w:r>
        <w:rPr>
          <w:rFonts w:hint="eastAsia"/>
        </w:rPr>
        <w:t>紡織業</w:t>
      </w:r>
      <w:r>
        <w:rPr>
          <w:rFonts w:hint="eastAsia"/>
        </w:rPr>
        <w:t>+</w:t>
      </w:r>
      <w:r>
        <w:rPr>
          <w:rFonts w:hint="eastAsia"/>
        </w:rPr>
        <w:t>成衣及服飾品製造業</w:t>
      </w:r>
    </w:p>
  </w:comment>
  <w:comment w:id="123" w:author="190498 lily" w:date="2025-06-10T17:57:00Z" w:initials="1l">
    <w:p w14:paraId="5D4F7B58" w14:textId="434730A4" w:rsidR="006A4362" w:rsidRDefault="006A4362">
      <w:pPr>
        <w:pStyle w:val="af8"/>
        <w:ind w:firstLine="360"/>
      </w:pPr>
      <w:r>
        <w:rPr>
          <w:rStyle w:val="af7"/>
        </w:rPr>
        <w:annotationRef/>
      </w:r>
      <w:r>
        <w:rPr>
          <w:rFonts w:hint="eastAsia"/>
        </w:rPr>
        <w:t>（出口</w:t>
      </w:r>
      <w:r>
        <w:rPr>
          <w:rFonts w:hint="eastAsia"/>
        </w:rPr>
        <w:t>-</w:t>
      </w:r>
      <w:r>
        <w:rPr>
          <w:rFonts w:hint="eastAsia"/>
        </w:rPr>
        <w:t>進口總額）</w:t>
      </w:r>
    </w:p>
  </w:comment>
  <w:comment w:id="124" w:author="190498 lily" w:date="2025-06-12T14:43:00Z" w:initials="1l">
    <w:p w14:paraId="0E54A8E7" w14:textId="490CE1BA" w:rsidR="006F2228" w:rsidRDefault="006F2228">
      <w:pPr>
        <w:pStyle w:val="af8"/>
        <w:ind w:firstLine="360"/>
      </w:pPr>
      <w:r>
        <w:rPr>
          <w:rStyle w:val="af7"/>
        </w:rPr>
        <w:annotationRef/>
      </w:r>
      <w:r>
        <w:rPr>
          <w:rFonts w:hint="eastAsia"/>
        </w:rPr>
        <w:t>2024</w:t>
      </w:r>
      <w:r>
        <w:rPr>
          <w:rFonts w:hint="eastAsia"/>
        </w:rPr>
        <w:t>年</w:t>
      </w:r>
    </w:p>
  </w:comment>
  <w:comment w:id="125" w:author="190498 lily" w:date="2025-06-12T14:55:00Z" w:initials="1l">
    <w:p w14:paraId="32F50683" w14:textId="77777777" w:rsidR="00637AC9" w:rsidRDefault="00637AC9" w:rsidP="00637AC9">
      <w:pPr>
        <w:pStyle w:val="af8"/>
        <w:ind w:firstLine="360"/>
      </w:pPr>
      <w:r>
        <w:rPr>
          <w:rStyle w:val="af7"/>
        </w:rPr>
        <w:annotationRef/>
      </w:r>
      <w:hyperlink r:id="rId25" w:history="1">
        <w:r w:rsidRPr="00560218">
          <w:rPr>
            <w:rStyle w:val="af2"/>
          </w:rPr>
          <w:t>https://www.italent.org.tw/Content/01/57</w:t>
        </w:r>
      </w:hyperlink>
    </w:p>
    <w:p w14:paraId="0A3A526C" w14:textId="7D07A694" w:rsidR="00637AC9" w:rsidRDefault="00637AC9" w:rsidP="00637AC9">
      <w:pPr>
        <w:pStyle w:val="af8"/>
        <w:ind w:firstLine="480"/>
      </w:pPr>
      <w:r w:rsidRPr="0004026C">
        <w:t>依據環保署「臺灣</w:t>
      </w:r>
      <w:r w:rsidRPr="0004026C">
        <w:t>2050</w:t>
      </w:r>
      <w:proofErr w:type="gramStart"/>
      <w:r w:rsidRPr="0004026C">
        <w:t>淨零排放</w:t>
      </w:r>
      <w:proofErr w:type="gramEnd"/>
      <w:r w:rsidRPr="0004026C">
        <w:t>路徑及策略總說明」所示，紡織業</w:t>
      </w:r>
      <w:proofErr w:type="gramStart"/>
      <w:r w:rsidRPr="0004026C">
        <w:t>淨零碳排</w:t>
      </w:r>
      <w:proofErr w:type="gramEnd"/>
      <w:r w:rsidRPr="0004026C">
        <w:t>具體推動作法包括：製程改善、能源轉換、循環經濟；同時，擬訂臺灣</w:t>
      </w:r>
      <w:proofErr w:type="gramStart"/>
      <w:r w:rsidRPr="0004026C">
        <w:t>紡織業減碳技術</w:t>
      </w:r>
      <w:proofErr w:type="gramEnd"/>
      <w:r w:rsidRPr="0004026C">
        <w:t>4+1</w:t>
      </w:r>
      <w:r w:rsidRPr="0004026C">
        <w:t>構面，包括原料替代、能源優化、製成優化、設備優化及設計優化等面向，推動紡織業低碳轉型。估計未來三年將帶動對化學工程師、材料研發人員、環保工安專業人員、機電整合工程師等各項專業人才需求。</w:t>
      </w:r>
    </w:p>
  </w:comment>
  <w:comment w:id="139" w:author="190498 lily" w:date="2025-06-17T14:00:00Z" w:initials="1l">
    <w:p w14:paraId="699DBC4F" w14:textId="2B451ACD" w:rsidR="00D079FF" w:rsidRDefault="00D079FF">
      <w:pPr>
        <w:pStyle w:val="af8"/>
        <w:ind w:firstLine="360"/>
      </w:pPr>
      <w:r>
        <w:rPr>
          <w:rStyle w:val="af7"/>
        </w:rPr>
        <w:annotationRef/>
      </w:r>
      <w:hyperlink r:id="rId26" w:history="1">
        <w:r w:rsidRPr="008C0356">
          <w:rPr>
            <w:rStyle w:val="af2"/>
          </w:rPr>
          <w:t>https://www.frontier.cool/a/docs/%E5%B8%83%E6%96%99%E8%B3%87%E7%94%A2%E7%9B%B8%E9%97%9C/%E4%BA%86%E8%A7%A3%E7%B4%8B%E7%90%86%E8%B2%BC%E5%9C%966-texture-maps</w:t>
        </w:r>
      </w:hyperlink>
    </w:p>
  </w:comment>
  <w:comment w:id="141" w:author="190498 lily" w:date="2025-05-16T14:34:00Z" w:initials="1l">
    <w:p w14:paraId="0F6E1F15" w14:textId="77777777" w:rsidR="005E1B1F" w:rsidRDefault="005E1B1F" w:rsidP="005E1B1F">
      <w:pPr>
        <w:pStyle w:val="af8"/>
        <w:ind w:firstLine="360"/>
      </w:pPr>
      <w:r>
        <w:rPr>
          <w:rStyle w:val="af7"/>
        </w:rPr>
        <w:annotationRef/>
      </w:r>
      <w:hyperlink r:id="rId27" w:history="1">
        <w:r w:rsidRPr="00197EC9">
          <w:rPr>
            <w:rStyle w:val="af2"/>
          </w:rPr>
          <w:t>https://www.ctwant.com/article/140473?utm_source=yahoo&amp;utm_medium=rss&amp;utm_campaign=140473</w:t>
        </w:r>
      </w:hyperlink>
      <w:r>
        <w:rPr>
          <w:rFonts w:hint="eastAsia"/>
        </w:rPr>
        <w:t xml:space="preserve"> </w:t>
      </w:r>
    </w:p>
  </w:comment>
  <w:comment w:id="149" w:author="190498 lily" w:date="2025-06-17T14:58:00Z" w:initials="1l">
    <w:p w14:paraId="2971B489" w14:textId="3730874E" w:rsidR="00D85C29" w:rsidRPr="00D85C29" w:rsidRDefault="00D85C29" w:rsidP="00D85C29">
      <w:pPr>
        <w:pStyle w:val="af8"/>
        <w:ind w:firstLine="480"/>
      </w:pPr>
      <w:r w:rsidRPr="00D85C29">
        <w:t>Browzwear</w:t>
      </w:r>
      <w:r w:rsidRPr="00D85C29">
        <w:t>成立於</w:t>
      </w:r>
      <w:r w:rsidRPr="00D85C29">
        <w:t>1999</w:t>
      </w:r>
      <w:r w:rsidRPr="00D85C29">
        <w:t>年，是時裝行業</w:t>
      </w:r>
      <w:r w:rsidRPr="00D85C29">
        <w:t>3D</w:t>
      </w:r>
      <w:r w:rsidRPr="00D85C29">
        <w:t>數位解決方案的先驅</w:t>
      </w:r>
    </w:p>
    <w:p w14:paraId="0A27C53D" w14:textId="77777777" w:rsidR="00D85C29" w:rsidRPr="00D85C29" w:rsidRDefault="00D85C29" w:rsidP="00D85C29">
      <w:pPr>
        <w:pStyle w:val="af8"/>
        <w:ind w:firstLine="480"/>
      </w:pPr>
      <w:r w:rsidRPr="00D85C29">
        <w:t>致力於推動從概念到商業化的順暢銜接流程。對於設計師而言，</w:t>
      </w:r>
      <w:r w:rsidRPr="00D85C29">
        <w:t>Browzwear</w:t>
      </w:r>
      <w:r w:rsidRPr="00D85C29">
        <w:t>加速了服裝系列的開發，為創造風格反覆運算提供了無限的機會。對於技術設計師和樣板師來說，</w:t>
      </w:r>
      <w:r w:rsidRPr="00D85C29">
        <w:t>Browzwear</w:t>
      </w:r>
      <w:r w:rsidRPr="00D85C29">
        <w:t>可以</w:t>
      </w:r>
      <w:r w:rsidRPr="00D85C29">
        <w:rPr>
          <w:color w:val="EE0000"/>
        </w:rPr>
        <w:t>透過精確的、展現真實運動的材料複製來快速</w:t>
      </w:r>
      <w:proofErr w:type="gramStart"/>
      <w:r w:rsidRPr="00D85C29">
        <w:rPr>
          <w:color w:val="EE0000"/>
        </w:rPr>
        <w:t>對放碼的</w:t>
      </w:r>
      <w:proofErr w:type="gramEnd"/>
      <w:r w:rsidRPr="00D85C29">
        <w:rPr>
          <w:color w:val="EE0000"/>
        </w:rPr>
        <w:t>服裝進行試穿</w:t>
      </w:r>
      <w:r w:rsidRPr="00D85C29">
        <w:t>。對於製造商來說，</w:t>
      </w:r>
      <w:r w:rsidRPr="00D85C29">
        <w:t>Browzwear</w:t>
      </w:r>
      <w:r w:rsidRPr="00D85C29">
        <w:t>的技術包提供了</w:t>
      </w:r>
      <w:r w:rsidRPr="00D85C29">
        <w:rPr>
          <w:color w:val="EE0000"/>
        </w:rPr>
        <w:t>一開始便完美生產實體服裝所需的一切，涵蓋從設計到生產的每一個步驟</w:t>
      </w:r>
      <w:r w:rsidRPr="00D85C29">
        <w:t>。</w:t>
      </w:r>
    </w:p>
    <w:p w14:paraId="76BFDF79" w14:textId="77777777" w:rsidR="00DB65AB" w:rsidRDefault="00DB65AB" w:rsidP="007D0910">
      <w:pPr>
        <w:pStyle w:val="af8"/>
        <w:ind w:firstLineChars="0" w:firstLine="0"/>
      </w:pPr>
    </w:p>
    <w:p w14:paraId="277F6CD1" w14:textId="34F35991" w:rsidR="00DB65AB" w:rsidRDefault="00DB65AB">
      <w:pPr>
        <w:pStyle w:val="af8"/>
        <w:ind w:firstLine="360"/>
      </w:pPr>
      <w:r>
        <w:rPr>
          <w:rStyle w:val="af7"/>
        </w:rPr>
        <w:annotationRef/>
      </w:r>
      <w:r w:rsidRPr="00DB65AB">
        <w:rPr>
          <w:rFonts w:hint="eastAsia"/>
        </w:rPr>
        <w:t xml:space="preserve">CLO </w:t>
      </w:r>
      <w:r w:rsidRPr="00DB65AB">
        <w:rPr>
          <w:rFonts w:hint="eastAsia"/>
        </w:rPr>
        <w:t>是專為服裝產業打造的</w:t>
      </w:r>
      <w:r w:rsidRPr="00DB65AB">
        <w:rPr>
          <w:rFonts w:hint="eastAsia"/>
        </w:rPr>
        <w:t xml:space="preserve"> 3D </w:t>
      </w:r>
      <w:r w:rsidRPr="00DB65AB">
        <w:rPr>
          <w:rFonts w:hint="eastAsia"/>
        </w:rPr>
        <w:t>設計軟體，支援虛擬試衣、</w:t>
      </w:r>
      <w:proofErr w:type="gramStart"/>
      <w:r w:rsidRPr="00DB65AB">
        <w:rPr>
          <w:rFonts w:hint="eastAsia"/>
        </w:rPr>
        <w:t>紙樣製作</w:t>
      </w:r>
      <w:proofErr w:type="gramEnd"/>
      <w:r w:rsidRPr="00DB65AB">
        <w:rPr>
          <w:rFonts w:hint="eastAsia"/>
        </w:rPr>
        <w:t>與即時模擬，協助設計師快速驗證版型、提升開發效率並減少實體打樣成本。</w:t>
      </w:r>
    </w:p>
  </w:comment>
  <w:comment w:id="151" w:author="190498 lily" w:date="2025-06-24T15:44:00Z" w:initials="1l">
    <w:p w14:paraId="6C510374" w14:textId="7AFE5C6B" w:rsidR="00D800E8" w:rsidRDefault="00D800E8">
      <w:pPr>
        <w:pStyle w:val="af8"/>
        <w:ind w:firstLine="360"/>
      </w:pPr>
      <w:r>
        <w:rPr>
          <w:rStyle w:val="af7"/>
        </w:rPr>
        <w:annotationRef/>
      </w:r>
    </w:p>
  </w:comment>
  <w:comment w:id="153" w:author="190498 lily" w:date="2025-06-17T15:40:00Z" w:initials="1l">
    <w:p w14:paraId="6CB920A0" w14:textId="7D162926" w:rsidR="00ED3522" w:rsidRDefault="00ED3522" w:rsidP="00ED3522">
      <w:pPr>
        <w:pStyle w:val="af8"/>
        <w:numPr>
          <w:ilvl w:val="0"/>
          <w:numId w:val="23"/>
        </w:numPr>
        <w:ind w:firstLineChars="0"/>
      </w:pPr>
      <w:r>
        <w:rPr>
          <w:rStyle w:val="af7"/>
        </w:rPr>
        <w:annotationRef/>
      </w:r>
      <w:r w:rsidRPr="00ED3522">
        <w:rPr>
          <w:rFonts w:hint="eastAsia"/>
        </w:rPr>
        <w:t>VStitcher</w:t>
      </w:r>
      <w:r w:rsidRPr="00ED3522">
        <w:rPr>
          <w:rFonts w:hint="eastAsia"/>
        </w:rPr>
        <w:t>：一款業界領先的</w:t>
      </w:r>
      <w:r w:rsidRPr="00ED3522">
        <w:rPr>
          <w:rFonts w:hint="eastAsia"/>
        </w:rPr>
        <w:t>3D</w:t>
      </w:r>
      <w:r w:rsidRPr="00ED3522">
        <w:rPr>
          <w:rFonts w:hint="eastAsia"/>
        </w:rPr>
        <w:t>服裝設計與技術開發軟體，可創造全新的服裝模型，支援打版、</w:t>
      </w:r>
      <w:proofErr w:type="gramStart"/>
      <w:r w:rsidRPr="00ED3522">
        <w:rPr>
          <w:rFonts w:hint="eastAsia"/>
        </w:rPr>
        <w:t>放碼</w:t>
      </w:r>
      <w:proofErr w:type="gramEnd"/>
      <w:r w:rsidR="009133BE">
        <w:rPr>
          <w:rFonts w:hint="eastAsia"/>
        </w:rPr>
        <w:t>、</w:t>
      </w:r>
      <w:r w:rsidRPr="00ED3522">
        <w:rPr>
          <w:rFonts w:hint="eastAsia"/>
        </w:rPr>
        <w:t>等功能。</w:t>
      </w:r>
      <w:r w:rsidRPr="00ED3522">
        <w:rPr>
          <w:rFonts w:hint="eastAsia"/>
        </w:rPr>
        <w:t xml:space="preserve"> </w:t>
      </w:r>
    </w:p>
    <w:p w14:paraId="0F8E94A3" w14:textId="30DACF5D" w:rsidR="009133BE" w:rsidRPr="00ED3522" w:rsidRDefault="009133BE" w:rsidP="00ED3522">
      <w:pPr>
        <w:pStyle w:val="af8"/>
        <w:numPr>
          <w:ilvl w:val="0"/>
          <w:numId w:val="23"/>
        </w:numPr>
        <w:ind w:firstLineChars="0"/>
      </w:pPr>
      <w:proofErr w:type="gramStart"/>
      <w:r w:rsidRPr="009133BE">
        <w:t>放碼這個</w:t>
      </w:r>
      <w:proofErr w:type="gramEnd"/>
      <w:r w:rsidRPr="009133BE">
        <w:t>詞語在服裝行業中，特別是指將服裝</w:t>
      </w:r>
      <w:proofErr w:type="gramStart"/>
      <w:r w:rsidRPr="009133BE">
        <w:t>的紙樣</w:t>
      </w:r>
      <w:r w:rsidRPr="00F3356C">
        <w:rPr>
          <w:color w:val="EE0000"/>
        </w:rPr>
        <w:t>從</w:t>
      </w:r>
      <w:proofErr w:type="gramEnd"/>
      <w:r w:rsidRPr="00F3356C">
        <w:rPr>
          <w:color w:val="EE0000"/>
        </w:rPr>
        <w:t>一個尺寸調整到另一個尺寸的過程</w:t>
      </w:r>
      <w:r w:rsidRPr="009133BE">
        <w:t>，也稱為「</w:t>
      </w:r>
      <w:proofErr w:type="gramStart"/>
      <w:r w:rsidRPr="009133BE">
        <w:t>推檔</w:t>
      </w:r>
      <w:proofErr w:type="gramEnd"/>
      <w:r w:rsidRPr="009133BE">
        <w:t>」。</w:t>
      </w:r>
    </w:p>
    <w:p w14:paraId="72A0867B" w14:textId="433723EF" w:rsidR="00ED3522" w:rsidRDefault="00ED3522" w:rsidP="00D81A5C">
      <w:pPr>
        <w:pStyle w:val="af8"/>
        <w:numPr>
          <w:ilvl w:val="0"/>
          <w:numId w:val="23"/>
        </w:numPr>
        <w:ind w:firstLineChars="0" w:firstLine="480"/>
      </w:pPr>
      <w:r w:rsidRPr="00ED3522">
        <w:rPr>
          <w:rFonts w:hint="eastAsia"/>
        </w:rPr>
        <w:t>Lotta</w:t>
      </w:r>
      <w:r w:rsidRPr="00ED3522">
        <w:rPr>
          <w:rFonts w:hint="eastAsia"/>
        </w:rPr>
        <w:t>：一個基於預先定義的輪廓形狀，可以無限創造新設計的平台。</w:t>
      </w:r>
    </w:p>
  </w:comment>
  <w:comment w:id="162" w:author="190498 lily" w:date="2025-06-28T15:58:00Z" w:initials="1l">
    <w:p w14:paraId="2C86A0EE" w14:textId="68213B48" w:rsidR="00F83B71" w:rsidRDefault="00F83B71">
      <w:pPr>
        <w:pStyle w:val="af8"/>
        <w:ind w:firstLine="360"/>
      </w:pPr>
      <w:r>
        <w:rPr>
          <w:rStyle w:val="af7"/>
        </w:rPr>
        <w:annotationRef/>
      </w:r>
      <w:r w:rsidRPr="00BE58B4">
        <w:rPr>
          <w:u w:color="FF0000"/>
        </w:rPr>
        <w:t>FabriSelect™</w:t>
      </w:r>
    </w:p>
  </w:comment>
  <w:comment w:id="164" w:author="190498 lily" w:date="2025-06-25T12:24:00Z" w:initials="1l">
    <w:p w14:paraId="01CFDC53" w14:textId="14C0D9D9" w:rsidR="005A2179" w:rsidRDefault="005A2179">
      <w:pPr>
        <w:pStyle w:val="af8"/>
        <w:ind w:firstLine="360"/>
      </w:pPr>
      <w:r>
        <w:rPr>
          <w:rStyle w:val="af7"/>
        </w:rPr>
        <w:annotationRef/>
      </w:r>
      <w:hyperlink r:id="rId28" w:history="1">
        <w:r w:rsidR="00023B3F" w:rsidRPr="00506D26">
          <w:rPr>
            <w:rStyle w:val="af2"/>
          </w:rPr>
          <w:t>https://www.titas.tw/Upload/UserData/TITAS%202023%20%E5%8F%83%E5%B1%95%E5%95%86%E4%BB%8B%E7%B4%B9%20-%20%E5%8F%B0%E7%81%A3%E9%80%9A%E7%94%A8.pdf</w:t>
        </w:r>
      </w:hyperlink>
    </w:p>
    <w:p w14:paraId="0FBEBE92" w14:textId="736ED8F6" w:rsidR="00023B3F" w:rsidRPr="00023B3F" w:rsidRDefault="00023B3F" w:rsidP="00023B3F">
      <w:pPr>
        <w:pStyle w:val="af8"/>
        <w:ind w:firstLineChars="0" w:firstLine="0"/>
      </w:pPr>
    </w:p>
  </w:comment>
  <w:comment w:id="165" w:author="190498 lily" w:date="2025-06-25T00:12:00Z" w:initials="1l">
    <w:p w14:paraId="7C50B075" w14:textId="77777777" w:rsidR="006C57DE" w:rsidRDefault="006C57DE" w:rsidP="006C57DE">
      <w:pPr>
        <w:pStyle w:val="af8"/>
        <w:ind w:firstLine="360"/>
      </w:pPr>
      <w:r>
        <w:rPr>
          <w:rStyle w:val="af7"/>
        </w:rPr>
        <w:annotationRef/>
      </w:r>
      <w:r w:rsidRPr="000A3178">
        <w:t>簡單來說，</w:t>
      </w:r>
      <w:r w:rsidRPr="000A3178">
        <w:t xml:space="preserve">Digital Thread </w:t>
      </w:r>
      <w:r w:rsidRPr="000A3178">
        <w:t>是整個產品生命週期中資料的組合。它使整個業務過程中的產品資料具有同質性。典型的</w:t>
      </w:r>
      <w:r w:rsidRPr="000A3178">
        <w:t xml:space="preserve"> Digital Thread </w:t>
      </w:r>
      <w:r w:rsidRPr="000A3178">
        <w:t>路徑會自其設計開始，一路依循其工程及產品生命週期管理</w:t>
      </w:r>
      <w:r w:rsidRPr="000A3178">
        <w:t xml:space="preserve"> (PLM)</w:t>
      </w:r>
      <w:r w:rsidRPr="000A3178">
        <w:t>、製造指示、供貨鏈管理、服務記錄與客戶事件</w:t>
      </w:r>
      <w:r>
        <w:br/>
      </w:r>
      <w:r>
        <w:br/>
      </w:r>
      <w:r>
        <w:rPr>
          <w:rFonts w:hint="eastAsia"/>
        </w:rPr>
        <w:t xml:space="preserve">Digital Thread </w:t>
      </w:r>
      <w:r>
        <w:rPr>
          <w:rFonts w:hint="eastAsia"/>
        </w:rPr>
        <w:t>是指將產品從設計、開發、生產、測試、銷售、維護到退役的全生命週期資料，用數位方式連接起來，形成一條「可追蹤的資料鏈」</w:t>
      </w:r>
    </w:p>
    <w:p w14:paraId="3E8E708A" w14:textId="77777777" w:rsidR="006C57DE" w:rsidRDefault="006C57DE" w:rsidP="006C57DE">
      <w:pPr>
        <w:pStyle w:val="af8"/>
        <w:ind w:firstLine="480"/>
      </w:pPr>
    </w:p>
    <w:p w14:paraId="798037AB" w14:textId="77777777" w:rsidR="006C57DE" w:rsidRDefault="006C57DE" w:rsidP="006C57DE">
      <w:pPr>
        <w:pStyle w:val="af8"/>
        <w:ind w:firstLine="480"/>
      </w:pPr>
      <w:r>
        <w:rPr>
          <w:rFonts w:hint="eastAsia"/>
        </w:rPr>
        <w:t>串接</w:t>
      </w:r>
      <w:r>
        <w:rPr>
          <w:rFonts w:hint="eastAsia"/>
        </w:rPr>
        <w:t xml:space="preserve"> 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w:t>
      </w:r>
      <w:r>
        <w:rPr>
          <w:rFonts w:hint="eastAsia"/>
        </w:rPr>
        <w:t>IoT</w:t>
      </w:r>
      <w:r>
        <w:rPr>
          <w:rFonts w:hint="eastAsia"/>
        </w:rPr>
        <w:t>、</w:t>
      </w:r>
      <w:r>
        <w:rPr>
          <w:rFonts w:hint="eastAsia"/>
        </w:rPr>
        <w:t xml:space="preserve">AI </w:t>
      </w:r>
      <w:r>
        <w:rPr>
          <w:rFonts w:hint="eastAsia"/>
        </w:rPr>
        <w:t>等系統</w:t>
      </w:r>
    </w:p>
    <w:p w14:paraId="46E49DA5" w14:textId="77777777" w:rsidR="006C57DE" w:rsidRDefault="006C57DE" w:rsidP="006C57DE">
      <w:pPr>
        <w:pStyle w:val="af8"/>
        <w:ind w:firstLine="480"/>
      </w:pPr>
      <w:r>
        <w:rPr>
          <w:rFonts w:hint="eastAsia"/>
        </w:rPr>
        <w:t>打通資料孤島</w:t>
      </w:r>
    </w:p>
    <w:p w14:paraId="4B80ACF7" w14:textId="77777777" w:rsidR="006C57DE" w:rsidRDefault="006C57DE" w:rsidP="006C57DE">
      <w:pPr>
        <w:pStyle w:val="af8"/>
        <w:ind w:firstLine="480"/>
      </w:pPr>
      <w:r>
        <w:rPr>
          <w:rFonts w:hint="eastAsia"/>
        </w:rPr>
        <w:t>提供即時決策依據</w:t>
      </w:r>
    </w:p>
    <w:p w14:paraId="22785A65" w14:textId="77777777" w:rsidR="006C57DE" w:rsidRDefault="006C57DE" w:rsidP="006C57DE">
      <w:pPr>
        <w:pStyle w:val="af8"/>
        <w:ind w:firstLine="480"/>
      </w:pPr>
      <w:r>
        <w:rPr>
          <w:rFonts w:hint="eastAsia"/>
        </w:rPr>
        <w:t>實現全生命週期的品質追溯與效能優化</w:t>
      </w:r>
    </w:p>
    <w:p w14:paraId="7E30A649" w14:textId="77777777" w:rsidR="006C57DE" w:rsidRDefault="006C57DE" w:rsidP="006C57DE">
      <w:pPr>
        <w:pStyle w:val="af8"/>
        <w:ind w:firstLine="480"/>
      </w:pPr>
      <w:r>
        <w:rPr>
          <w:rFonts w:hint="eastAsia"/>
        </w:rPr>
        <w:t xml:space="preserve"> </w:t>
      </w:r>
      <w:r>
        <w:rPr>
          <w:rFonts w:hint="eastAsia"/>
        </w:rPr>
        <w:t>二、應用場景與舉例：</w:t>
      </w:r>
    </w:p>
    <w:p w14:paraId="2B68374E" w14:textId="77777777" w:rsidR="006C57DE" w:rsidRDefault="006C57DE" w:rsidP="006C57DE">
      <w:pPr>
        <w:pStyle w:val="af8"/>
        <w:ind w:firstLine="480"/>
      </w:pPr>
      <w:r>
        <w:rPr>
          <w:rFonts w:hint="eastAsia"/>
        </w:rPr>
        <w:t>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整合</w:t>
      </w:r>
      <w:r>
        <w:rPr>
          <w:rFonts w:hint="eastAsia"/>
        </w:rPr>
        <w:t>=&gt;</w:t>
      </w:r>
      <w:r>
        <w:rPr>
          <w:rFonts w:hint="eastAsia"/>
        </w:rPr>
        <w:t>設計變更自動同步到製造</w:t>
      </w:r>
    </w:p>
    <w:p w14:paraId="581E7DAE" w14:textId="77777777" w:rsidR="006C57DE" w:rsidRPr="000A3178" w:rsidRDefault="006C57DE" w:rsidP="006C57DE">
      <w:pPr>
        <w:pStyle w:val="af8"/>
        <w:ind w:firstLine="480"/>
      </w:pPr>
      <w:r>
        <w:t xml:space="preserve"> </w:t>
      </w:r>
      <w:r w:rsidRPr="000A3178">
        <w:t>https://vocus.cc/article/682ec539fd89780001b505f9</w:t>
      </w:r>
    </w:p>
  </w:comment>
  <w:comment w:id="177" w:author="190498 lily" w:date="2025-06-28T17:59:00Z" w:initials="1l">
    <w:p w14:paraId="557A66E6" w14:textId="036A01B1" w:rsidR="00DF32A0" w:rsidRDefault="00DF32A0">
      <w:pPr>
        <w:pStyle w:val="af8"/>
        <w:ind w:firstLine="360"/>
      </w:pPr>
      <w:r>
        <w:rPr>
          <w:rStyle w:val="af7"/>
        </w:rPr>
        <w:annotationRef/>
      </w:r>
      <w:r>
        <w:rPr>
          <w:rFonts w:hint="eastAsia"/>
        </w:rPr>
        <w:t>因為具體沒有成果，只有他們的關係延續深化，所以我決定放在深耕運用</w:t>
      </w:r>
    </w:p>
  </w:comment>
  <w:comment w:id="186" w:author="190498 lily" w:date="2025-06-28T23:11:00Z" w:initials="1l">
    <w:p w14:paraId="61DD0B1E" w14:textId="046661AB" w:rsidR="00572831" w:rsidRDefault="00572831">
      <w:pPr>
        <w:pStyle w:val="af8"/>
        <w:ind w:firstLine="360"/>
      </w:pPr>
      <w:r>
        <w:rPr>
          <w:rStyle w:val="af7"/>
        </w:rPr>
        <w:annotationRef/>
      </w:r>
      <w:proofErr w:type="gramStart"/>
      <w:r w:rsidRPr="007F724F">
        <w:rPr>
          <w:rFonts w:hint="eastAsia"/>
        </w:rPr>
        <w:t>傳產</w:t>
      </w:r>
      <w:r>
        <w:rPr>
          <w:rFonts w:hint="eastAsia"/>
        </w:rPr>
        <w:t>普遍</w:t>
      </w:r>
      <w:proofErr w:type="gramEnd"/>
      <w:r>
        <w:rPr>
          <w:rFonts w:hint="eastAsia"/>
        </w:rPr>
        <w:t>抱持著「被動式創新」的心態，</w:t>
      </w:r>
      <w:r>
        <w:t>創新</w:t>
      </w:r>
      <w:r>
        <w:rPr>
          <w:rFonts w:hint="eastAsia"/>
        </w:rPr>
        <w:t>要能實際</w:t>
      </w:r>
      <w:r>
        <w:t>落地，不</w:t>
      </w:r>
      <w:r>
        <w:rPr>
          <w:rFonts w:hint="eastAsia"/>
        </w:rPr>
        <w:t>該</w:t>
      </w:r>
      <w:r>
        <w:t>「</w:t>
      </w:r>
      <w:r>
        <w:rPr>
          <w:rFonts w:hint="eastAsia"/>
        </w:rPr>
        <w:t>完全改變產業</w:t>
      </w:r>
      <w:r>
        <w:t>」，</w:t>
      </w:r>
      <w:r>
        <w:rPr>
          <w:rFonts w:hint="eastAsia"/>
        </w:rPr>
        <w:t>而是</w:t>
      </w:r>
      <w:r>
        <w:t>設計「低摩擦、</w:t>
      </w:r>
      <w:r w:rsidR="005C6A35">
        <w:rPr>
          <w:rFonts w:hint="eastAsia"/>
        </w:rPr>
        <w:t>低</w:t>
      </w:r>
      <w:r>
        <w:rPr>
          <w:rFonts w:hint="eastAsia"/>
        </w:rPr>
        <w:t>成本、高度回應痛點</w:t>
      </w:r>
      <w:r>
        <w:t>」的</w:t>
      </w:r>
      <w:r>
        <w:rPr>
          <w:rFonts w:hint="eastAsia"/>
        </w:rPr>
        <w:t>解決方案。產業接納科技</w:t>
      </w:r>
      <w:r w:rsidRPr="002E3598">
        <w:rPr>
          <w:rFonts w:hint="eastAsia"/>
        </w:rPr>
        <w:t>並非</w:t>
      </w:r>
      <w:r>
        <w:rPr>
          <w:rFonts w:hint="eastAsia"/>
        </w:rPr>
        <w:t>對</w:t>
      </w:r>
      <w:r w:rsidRPr="002E3598">
        <w:rPr>
          <w:rFonts w:hint="eastAsia"/>
        </w:rPr>
        <w:t>「創新與轉型」的抽象追求，而是源於「具體痛點與現實壓力」的迫切反應</w:t>
      </w:r>
      <w:r>
        <w:rPr>
          <w:rFonts w:hint="eastAsia"/>
        </w:rPr>
        <w:t>，國際法規與環境變化亦是產業推動轉型的重要動機</w:t>
      </w:r>
      <w:r w:rsidRPr="007F724F">
        <w:rPr>
          <w:rFonts w:hint="eastAsia"/>
        </w:rPr>
        <w:t>。</w:t>
      </w:r>
    </w:p>
  </w:comment>
  <w:comment w:id="187" w:author="190498 lily" w:date="2025-06-29T01:03:00Z" w:initials="1l">
    <w:p w14:paraId="69D4C634" w14:textId="6E59F245" w:rsidR="00B37CC5" w:rsidRDefault="00B37CC5">
      <w:pPr>
        <w:pStyle w:val="af8"/>
        <w:ind w:firstLine="360"/>
      </w:pPr>
      <w:r>
        <w:rPr>
          <w:rStyle w:val="af7"/>
        </w:rPr>
        <w:annotationRef/>
      </w:r>
      <w:r w:rsidRPr="008E09DE">
        <w:rPr>
          <w:rFonts w:hint="eastAsia"/>
        </w:rPr>
        <w:t>新創企業的創新策略</w:t>
      </w:r>
      <w:r>
        <w:rPr>
          <w:rFonts w:hint="eastAsia"/>
        </w:rPr>
        <w:t>是</w:t>
      </w:r>
      <w:r w:rsidRPr="006D5F53">
        <w:rPr>
          <w:rFonts w:hint="eastAsia"/>
          <w:color w:val="EE0000"/>
        </w:rPr>
        <w:t>反覆運用組織資源與模組化延伸來滿足新需求</w:t>
      </w:r>
      <w:r>
        <w:rPr>
          <w:rFonts w:hint="eastAsia"/>
        </w:rPr>
        <w:t>，因此</w:t>
      </w:r>
      <w:r w:rsidRPr="0029407C">
        <w:rPr>
          <w:rFonts w:hint="eastAsia"/>
          <w:color w:val="EE0000"/>
        </w:rPr>
        <w:t>須熟悉現有資源，同時不斷探索潛在可用資源</w:t>
      </w:r>
      <w:r>
        <w:rPr>
          <w:rFonts w:hint="eastAsia"/>
        </w:rPr>
        <w:t>。在中小型企業</w:t>
      </w:r>
      <w:r w:rsidRPr="00735318">
        <w:t>面對人力、資金與研發時程限制時，</w:t>
      </w:r>
      <w:r>
        <w:rPr>
          <w:rFonts w:hint="eastAsia"/>
        </w:rPr>
        <w:t>模組化資源重組可節省時間和重新設計系統的成本。</w:t>
      </w:r>
    </w:p>
  </w:comment>
  <w:comment w:id="188" w:author="190498 lily" w:date="2025-06-29T01:16:00Z" w:initials="1l">
    <w:p w14:paraId="196BD9D0" w14:textId="7D56031F" w:rsidR="007C6DFC" w:rsidRDefault="007C6DFC">
      <w:pPr>
        <w:pStyle w:val="af8"/>
        <w:ind w:firstLine="360"/>
      </w:pPr>
      <w:r>
        <w:rPr>
          <w:rStyle w:val="af7"/>
        </w:rPr>
        <w:annotationRef/>
      </w:r>
      <w:proofErr w:type="gramStart"/>
      <w:r w:rsidRPr="00015B92">
        <w:rPr>
          <w:rFonts w:hint="eastAsia"/>
        </w:rPr>
        <w:t>可供性不只是</w:t>
      </w:r>
      <w:proofErr w:type="gramEnd"/>
      <w:r w:rsidRPr="00015B92">
        <w:rPr>
          <w:rFonts w:hint="eastAsia"/>
        </w:rPr>
        <w:t>技術潛能，而是在不同情境中被持續、動態重塑的</w:t>
      </w:r>
      <w:r>
        <w:rPr>
          <w:rFonts w:hint="eastAsia"/>
        </w:rPr>
        <w:t>行動</w:t>
      </w:r>
      <w:r w:rsidRPr="00015B92">
        <w:rPr>
          <w:rFonts w:hint="eastAsia"/>
        </w:rPr>
        <w:t>可能性</w:t>
      </w:r>
      <w:r>
        <w:rPr>
          <w:rFonts w:hint="eastAsia"/>
        </w:rPr>
        <w:t>。創新</w:t>
      </w:r>
      <w:r w:rsidRPr="005D2158">
        <w:t>科技</w:t>
      </w:r>
      <w:r>
        <w:rPr>
          <w:rFonts w:hint="eastAsia"/>
        </w:rPr>
        <w:t>的</w:t>
      </w:r>
      <w:r w:rsidRPr="005D2158">
        <w:t>發展</w:t>
      </w:r>
      <w:r>
        <w:rPr>
          <w:rFonts w:hint="eastAsia"/>
        </w:rPr>
        <w:t>，</w:t>
      </w:r>
      <w:r w:rsidRPr="005D2158">
        <w:t>需要</w:t>
      </w:r>
      <w:r>
        <w:rPr>
          <w:rFonts w:hint="eastAsia"/>
        </w:rPr>
        <w:t>企業</w:t>
      </w:r>
      <w:r w:rsidRPr="005D2158">
        <w:t>對</w:t>
      </w:r>
      <w:proofErr w:type="gramStart"/>
      <w:r w:rsidRPr="005D2158">
        <w:t>可供性</w:t>
      </w:r>
      <w:r>
        <w:rPr>
          <w:rFonts w:hint="eastAsia"/>
        </w:rPr>
        <w:t>持續</w:t>
      </w:r>
      <w:proofErr w:type="gramEnd"/>
      <w:r w:rsidRPr="00A83CD0">
        <w:t>辨識、調整與賦予意義</w:t>
      </w:r>
      <w:r>
        <w:rPr>
          <w:rFonts w:hint="eastAsia"/>
        </w:rPr>
        <w:t>的</w:t>
      </w:r>
      <w:r w:rsidRPr="005D2158">
        <w:t>循環歷程</w:t>
      </w:r>
      <w:r>
        <w:rPr>
          <w:rFonts w:hint="eastAsia"/>
        </w:rPr>
        <w:t>。</w:t>
      </w:r>
    </w:p>
  </w:comment>
  <w:comment w:id="189" w:author="190498 lily" w:date="2025-06-29T11:58:00Z" w:initials="1l">
    <w:p w14:paraId="17061177" w14:textId="77777777" w:rsidR="008C1CE7" w:rsidRDefault="008C1CE7">
      <w:pPr>
        <w:pStyle w:val="af8"/>
        <w:ind w:firstLine="360"/>
        <w:rPr>
          <w:bCs/>
        </w:rPr>
      </w:pPr>
      <w:r>
        <w:rPr>
          <w:rStyle w:val="af7"/>
        </w:rPr>
        <w:annotationRef/>
      </w:r>
      <w:r>
        <w:rPr>
          <w:rFonts w:hint="eastAsia"/>
          <w:bCs/>
        </w:rPr>
        <w:t>深耕運用</w:t>
      </w:r>
      <w:r w:rsidRPr="001345D7">
        <w:rPr>
          <w:rFonts w:hint="eastAsia"/>
          <w:bCs/>
          <w:color w:val="EE0000"/>
        </w:rPr>
        <w:t>涵蓋有形與無形資產的</w:t>
      </w:r>
      <w:r>
        <w:rPr>
          <w:rFonts w:hint="eastAsia"/>
          <w:bCs/>
          <w:color w:val="EE0000"/>
        </w:rPr>
        <w:t>靈活</w:t>
      </w:r>
      <w:r w:rsidRPr="001345D7">
        <w:rPr>
          <w:rFonts w:hint="eastAsia"/>
          <w:bCs/>
          <w:color w:val="EE0000"/>
        </w:rPr>
        <w:t>應用</w:t>
      </w:r>
      <w:r>
        <w:rPr>
          <w:rFonts w:hint="eastAsia"/>
          <w:bCs/>
        </w:rPr>
        <w:t>，同時貼近產業需求以</w:t>
      </w:r>
      <w:r w:rsidRPr="00FA02D8">
        <w:rPr>
          <w:rFonts w:hint="eastAsia"/>
          <w:bCs/>
        </w:rPr>
        <w:t>提升</w:t>
      </w:r>
      <w:r>
        <w:rPr>
          <w:rFonts w:hint="eastAsia"/>
          <w:bCs/>
        </w:rPr>
        <w:t>內部</w:t>
      </w:r>
      <w:r w:rsidRPr="00FA02D8">
        <w:rPr>
          <w:rFonts w:hint="eastAsia"/>
          <w:bCs/>
        </w:rPr>
        <w:t>資源價值</w:t>
      </w:r>
      <w:r>
        <w:rPr>
          <w:rFonts w:hint="eastAsia"/>
          <w:bCs/>
        </w:rPr>
        <w:t>。</w:t>
      </w:r>
    </w:p>
    <w:p w14:paraId="3C15C309" w14:textId="77777777" w:rsidR="008C1CE7" w:rsidRDefault="008C1CE7">
      <w:pPr>
        <w:pStyle w:val="af8"/>
        <w:ind w:firstLine="480"/>
        <w:rPr>
          <w:bCs/>
        </w:rPr>
      </w:pPr>
    </w:p>
    <w:p w14:paraId="47067844" w14:textId="77777777" w:rsidR="008C1CE7" w:rsidRDefault="008C1CE7">
      <w:pPr>
        <w:pStyle w:val="af8"/>
        <w:ind w:firstLine="480"/>
      </w:pPr>
      <w:r w:rsidRPr="00243157">
        <w:rPr>
          <w:rFonts w:hint="eastAsia"/>
        </w:rPr>
        <w:t>創新探索</w:t>
      </w:r>
      <w:r>
        <w:rPr>
          <w:rFonts w:hint="eastAsia"/>
        </w:rPr>
        <w:t>則</w:t>
      </w:r>
      <w:r w:rsidRPr="001345D7">
        <w:rPr>
          <w:rFonts w:hint="eastAsia"/>
          <w:color w:val="EE0000"/>
        </w:rPr>
        <w:t>強調對外部技術、資源與關係網絡的整合，並透過對外展示創新結果與關係經營</w:t>
      </w:r>
      <w:r w:rsidRPr="00243157">
        <w:rPr>
          <w:rFonts w:hint="eastAsia"/>
        </w:rPr>
        <w:t>，實現創新落地與平台延展</w:t>
      </w:r>
      <w:r>
        <w:rPr>
          <w:rFonts w:hint="eastAsia"/>
        </w:rPr>
        <w:t>。</w:t>
      </w:r>
    </w:p>
    <w:p w14:paraId="6EFC336F" w14:textId="77777777" w:rsidR="008C1CE7" w:rsidRDefault="008C1CE7">
      <w:pPr>
        <w:pStyle w:val="af8"/>
        <w:ind w:firstLine="480"/>
      </w:pPr>
    </w:p>
    <w:p w14:paraId="6E84E594" w14:textId="5E409760" w:rsidR="008C1CE7" w:rsidRDefault="008C1CE7">
      <w:pPr>
        <w:pStyle w:val="af8"/>
        <w:ind w:firstLine="480"/>
      </w:pPr>
      <w:r w:rsidRPr="006917A6">
        <w:rPr>
          <w:rFonts w:hint="eastAsia"/>
        </w:rPr>
        <w:t>平衡機制，就是</w:t>
      </w:r>
      <w:r w:rsidRPr="006917A6">
        <w:rPr>
          <w:rFonts w:hint="eastAsia"/>
        </w:rPr>
        <w:t>Frontier.cool</w:t>
      </w:r>
      <w:r w:rsidRPr="006917A6">
        <w:rPr>
          <w:rFonts w:hint="eastAsia"/>
        </w:rPr>
        <w:t>將現有技術與知識資產的最大化應用、同時從外部獲取新興技術、知識、策略夥伴關係來快速的拓展平台應用場景的雙元策略</w:t>
      </w:r>
      <w:r>
        <w:rPr>
          <w:rFonts w:hint="eastAsia"/>
        </w:rPr>
        <w:t>，呈現</w:t>
      </w:r>
      <w:r w:rsidRPr="002A4830">
        <w:rPr>
          <w:rFonts w:hint="eastAsia"/>
          <w:color w:val="EE0000"/>
        </w:rPr>
        <w:t>企業能夠持續檢視並動態調整資源與關係網絡的能力，並</w:t>
      </w:r>
      <w:proofErr w:type="gramStart"/>
      <w:r w:rsidRPr="002A4830">
        <w:rPr>
          <w:rFonts w:hint="eastAsia"/>
          <w:color w:val="EE0000"/>
        </w:rPr>
        <w:t>凸</w:t>
      </w:r>
      <w:proofErr w:type="gramEnd"/>
      <w:r w:rsidRPr="002A4830">
        <w:rPr>
          <w:rFonts w:hint="eastAsia"/>
          <w:color w:val="EE0000"/>
        </w:rPr>
        <w:t>顯中小企業的創新高度依賴外部聯盟與資源互補的特性</w:t>
      </w:r>
      <w:r>
        <w:rPr>
          <w:rFonts w:hint="eastAsia"/>
        </w:rPr>
        <w:t>。</w:t>
      </w:r>
    </w:p>
  </w:comment>
  <w:comment w:id="190" w:author="190498 lily" w:date="2025-06-29T12:11:00Z" w:initials="1l">
    <w:p w14:paraId="2109C2F5" w14:textId="0CC747DF" w:rsidR="00952C66" w:rsidRDefault="00952C66">
      <w:pPr>
        <w:pStyle w:val="af8"/>
        <w:ind w:firstLine="360"/>
      </w:pPr>
      <w:r>
        <w:rPr>
          <w:rStyle w:val="af7"/>
        </w:rPr>
        <w:annotationRef/>
      </w:r>
      <w:r w:rsidRPr="00D62A2B">
        <w:rPr>
          <w:rFonts w:hint="eastAsia"/>
        </w:rPr>
        <w:t>傳統產業的關注點不在於技術的專業性與成熟度，而在於其對</w:t>
      </w:r>
      <w:r>
        <w:rPr>
          <w:rFonts w:hint="eastAsia"/>
        </w:rPr>
        <w:t>生產或溝通</w:t>
      </w:r>
      <w:r w:rsidRPr="00D62A2B">
        <w:rPr>
          <w:rFonts w:hint="eastAsia"/>
        </w:rPr>
        <w:t>流程、成本效益</w:t>
      </w:r>
      <w:r>
        <w:rPr>
          <w:rFonts w:hint="eastAsia"/>
        </w:rPr>
        <w:t>、</w:t>
      </w:r>
      <w:r w:rsidRPr="00D62A2B">
        <w:rPr>
          <w:rFonts w:hint="eastAsia"/>
        </w:rPr>
        <w:t>價值創造的實質貢獻，</w:t>
      </w:r>
      <w:r w:rsidRPr="00D64A01">
        <w:rPr>
          <w:rFonts w:hint="eastAsia"/>
          <w:color w:val="EE0000"/>
        </w:rPr>
        <w:t>強調實際的具體成效更能</w:t>
      </w:r>
      <w:r>
        <w:rPr>
          <w:rFonts w:hint="eastAsia"/>
          <w:color w:val="EE0000"/>
        </w:rPr>
        <w:t>吸引</w:t>
      </w:r>
      <w:r w:rsidRPr="00D64A01">
        <w:rPr>
          <w:rFonts w:hint="eastAsia"/>
          <w:color w:val="EE0000"/>
        </w:rPr>
        <w:t>產業接</w:t>
      </w:r>
      <w:r>
        <w:rPr>
          <w:rFonts w:hint="eastAsia"/>
          <w:color w:val="EE0000"/>
        </w:rPr>
        <w:t>納創新</w:t>
      </w:r>
      <w:r w:rsidRPr="00D62A2B">
        <w:rPr>
          <w:rFonts w:hint="eastAsia"/>
        </w:rPr>
        <w:t>。</w:t>
      </w:r>
      <w:proofErr w:type="gramStart"/>
      <w:r w:rsidRPr="00D62A2B">
        <w:rPr>
          <w:rFonts w:hint="eastAsia"/>
        </w:rPr>
        <w:t>此外，</w:t>
      </w:r>
      <w:proofErr w:type="gramEnd"/>
      <w:r w:rsidRPr="00D62A2B">
        <w:rPr>
          <w:rFonts w:hint="eastAsia"/>
        </w:rPr>
        <w:t>創新路徑也呈現由內而外、循序漸進地制定歷程，反映企業藉由觀察回饋與策略動態調整策略方向</w:t>
      </w:r>
      <w:r>
        <w:rPr>
          <w:rFonts w:hint="eastAsia"/>
        </w:rPr>
        <w:t>的創新路徑</w:t>
      </w:r>
      <w:r w:rsidRPr="00D62A2B">
        <w:rPr>
          <w:rFonts w:hint="eastAsia"/>
        </w:rPr>
        <w:t>。</w:t>
      </w:r>
    </w:p>
  </w:comment>
  <w:comment w:id="193" w:author="190498 lily" w:date="2025-06-29T14:54:00Z" w:initials="1l">
    <w:p w14:paraId="7A23067E" w14:textId="77777777" w:rsidR="00035E41" w:rsidRPr="00035E41" w:rsidRDefault="00035E41" w:rsidP="00035E41">
      <w:pPr>
        <w:pStyle w:val="af8"/>
        <w:ind w:firstLine="360"/>
      </w:pPr>
      <w:r>
        <w:rPr>
          <w:rStyle w:val="af7"/>
        </w:rPr>
        <w:annotationRef/>
      </w:r>
      <w:r w:rsidRPr="00035E41">
        <w:t xml:space="preserve">  </w:t>
      </w:r>
      <w:r w:rsidRPr="00035E41">
        <w:t>對產業與使用者的理解</w:t>
      </w:r>
    </w:p>
    <w:p w14:paraId="2CBD1A78" w14:textId="77777777" w:rsidR="00035E41" w:rsidRPr="00035E41" w:rsidRDefault="00035E41" w:rsidP="00035E41">
      <w:pPr>
        <w:pStyle w:val="af8"/>
        <w:ind w:firstLine="480"/>
      </w:pPr>
      <w:r w:rsidRPr="00035E41">
        <w:t xml:space="preserve">  </w:t>
      </w:r>
      <w:proofErr w:type="gramStart"/>
      <w:r w:rsidRPr="00035E41">
        <w:t>傳產的</w:t>
      </w:r>
      <w:proofErr w:type="gramEnd"/>
      <w:r w:rsidRPr="00035E41">
        <w:t>被動式創新特性</w:t>
      </w:r>
    </w:p>
    <w:p w14:paraId="6DAD2976" w14:textId="77777777" w:rsidR="00035E41" w:rsidRPr="00035E41" w:rsidRDefault="00035E41" w:rsidP="00035E41">
      <w:pPr>
        <w:pStyle w:val="af8"/>
        <w:ind w:firstLine="480"/>
      </w:pPr>
      <w:r w:rsidRPr="00035E41">
        <w:t xml:space="preserve">  </w:t>
      </w:r>
      <w:r w:rsidRPr="00035E41">
        <w:t>對技術與實務連結的重視</w:t>
      </w:r>
    </w:p>
    <w:p w14:paraId="271C72BA" w14:textId="77777777" w:rsidR="00035E41" w:rsidRPr="00035E41" w:rsidRDefault="00035E41" w:rsidP="00035E41">
      <w:pPr>
        <w:pStyle w:val="af8"/>
        <w:ind w:firstLine="480"/>
      </w:pPr>
      <w:r w:rsidRPr="00035E41">
        <w:t xml:space="preserve">  </w:t>
      </w:r>
      <w:r w:rsidRPr="00035E41">
        <w:t>問題導向與情境敏感性</w:t>
      </w:r>
    </w:p>
    <w:p w14:paraId="5BCA262F" w14:textId="24D7A739" w:rsidR="00035E41" w:rsidRDefault="00035E41" w:rsidP="00035E41">
      <w:pPr>
        <w:pStyle w:val="af8"/>
        <w:ind w:firstLine="480"/>
      </w:pPr>
      <w:r w:rsidRPr="00035E41">
        <w:t xml:space="preserve">  </w:t>
      </w:r>
      <w:r w:rsidRPr="00035E41">
        <w:t>模組化與資源整合策略</w:t>
      </w:r>
    </w:p>
  </w:comment>
  <w:comment w:id="194" w:author="190498 lily" w:date="2025-06-29T15:45:00Z" w:initials="1l">
    <w:p w14:paraId="17C94A6C" w14:textId="77777777" w:rsidR="00AC7439" w:rsidRPr="00AC7439" w:rsidRDefault="00AC7439" w:rsidP="00AC7439">
      <w:pPr>
        <w:pStyle w:val="af8"/>
        <w:ind w:firstLine="360"/>
      </w:pPr>
      <w:r>
        <w:rPr>
          <w:rStyle w:val="af7"/>
        </w:rPr>
        <w:annotationRef/>
      </w:r>
      <w:r w:rsidRPr="00AC7439">
        <w:t>企業展現雙元性能力的關鍵包括：</w:t>
      </w:r>
    </w:p>
    <w:p w14:paraId="2038D75F" w14:textId="16DC4198" w:rsidR="00AC7439" w:rsidRPr="00AC7439" w:rsidRDefault="00AC7439" w:rsidP="00AC7439">
      <w:pPr>
        <w:pStyle w:val="af8"/>
        <w:numPr>
          <w:ilvl w:val="0"/>
          <w:numId w:val="27"/>
        </w:numPr>
        <w:ind w:leftChars="300" w:firstLine="480"/>
      </w:pPr>
      <w:r w:rsidRPr="00AC7439">
        <w:rPr>
          <w:b/>
          <w:bCs/>
        </w:rPr>
        <w:t>掌握內外部資源</w:t>
      </w:r>
      <w:r w:rsidRPr="00AC7439">
        <w:t>：包</w:t>
      </w:r>
      <w:r w:rsidR="009C1E08">
        <w:rPr>
          <w:rFonts w:hint="eastAsia"/>
          <w:color w:val="EE0000"/>
        </w:rPr>
        <w:t>有形</w:t>
      </w:r>
      <w:r w:rsidR="009C1E08" w:rsidRPr="007F012B">
        <w:rPr>
          <w:color w:val="EE0000"/>
        </w:rPr>
        <w:t>設備、</w:t>
      </w:r>
      <w:r w:rsidR="009C1E08">
        <w:rPr>
          <w:rFonts w:hint="eastAsia"/>
          <w:color w:val="EE0000"/>
        </w:rPr>
        <w:t>專業技術、</w:t>
      </w:r>
      <w:r w:rsidR="009C1E08" w:rsidRPr="007F012B">
        <w:rPr>
          <w:color w:val="EE0000"/>
        </w:rPr>
        <w:t>人才、</w:t>
      </w:r>
      <w:r w:rsidR="009C1E08">
        <w:rPr>
          <w:rFonts w:hint="eastAsia"/>
          <w:color w:val="EE0000"/>
        </w:rPr>
        <w:t>產業趨勢、經驗與</w:t>
      </w:r>
      <w:r w:rsidR="009C1E08" w:rsidRPr="007F012B">
        <w:rPr>
          <w:color w:val="EE0000"/>
        </w:rPr>
        <w:t>知識</w:t>
      </w:r>
      <w:r w:rsidR="00E12AB9">
        <w:rPr>
          <w:rFonts w:hint="eastAsia"/>
          <w:color w:val="EE0000"/>
        </w:rPr>
        <w:t>、關係網絡</w:t>
      </w:r>
      <w:r w:rsidRPr="00AC7439">
        <w:t>等。</w:t>
      </w:r>
    </w:p>
    <w:p w14:paraId="3FAB0B96" w14:textId="77777777" w:rsidR="00AC7439" w:rsidRPr="00AC7439" w:rsidRDefault="00AC7439" w:rsidP="00AC7439">
      <w:pPr>
        <w:pStyle w:val="af8"/>
        <w:numPr>
          <w:ilvl w:val="0"/>
          <w:numId w:val="27"/>
        </w:numPr>
        <w:ind w:leftChars="300" w:firstLine="480"/>
      </w:pPr>
      <w:r w:rsidRPr="00AC7439">
        <w:rPr>
          <w:b/>
          <w:bCs/>
        </w:rPr>
        <w:t>保持資源敏感與更新能力</w:t>
      </w:r>
      <w:r w:rsidRPr="00AC7439">
        <w:t>：才能即時辨識科技的</w:t>
      </w:r>
      <w:proofErr w:type="gramStart"/>
      <w:r w:rsidRPr="00AC7439">
        <w:t>可供性潛能</w:t>
      </w:r>
      <w:proofErr w:type="gramEnd"/>
      <w:r w:rsidRPr="00AC7439">
        <w:t>。</w:t>
      </w:r>
    </w:p>
    <w:p w14:paraId="1FE85C8D" w14:textId="77777777" w:rsidR="00AC7439" w:rsidRPr="00AC7439" w:rsidRDefault="00AC7439" w:rsidP="00AC7439">
      <w:pPr>
        <w:pStyle w:val="af8"/>
        <w:numPr>
          <w:ilvl w:val="0"/>
          <w:numId w:val="27"/>
        </w:numPr>
        <w:ind w:leftChars="300" w:firstLine="480"/>
      </w:pPr>
      <w:r w:rsidRPr="00AC7439">
        <w:rPr>
          <w:b/>
          <w:bCs/>
        </w:rPr>
        <w:t>快速反應的策略選擇</w:t>
      </w:r>
      <w:r w:rsidRPr="00AC7439">
        <w:t>：</w:t>
      </w:r>
    </w:p>
    <w:p w14:paraId="303345A5" w14:textId="77777777" w:rsidR="00AC7439" w:rsidRPr="00AC7439" w:rsidRDefault="00AC7439" w:rsidP="00AC7439">
      <w:pPr>
        <w:pStyle w:val="af8"/>
        <w:numPr>
          <w:ilvl w:val="1"/>
          <w:numId w:val="27"/>
        </w:numPr>
        <w:ind w:leftChars="600" w:firstLine="480"/>
      </w:pPr>
      <w:r w:rsidRPr="00AC7439">
        <w:t>若內部可因應，則以模組化、低成本測試推動創新；</w:t>
      </w:r>
    </w:p>
    <w:p w14:paraId="3A039C2A" w14:textId="77777777" w:rsidR="00AC7439" w:rsidRPr="00AC7439" w:rsidRDefault="00AC7439" w:rsidP="00AC7439">
      <w:pPr>
        <w:pStyle w:val="af8"/>
        <w:numPr>
          <w:ilvl w:val="1"/>
          <w:numId w:val="27"/>
        </w:numPr>
        <w:ind w:leftChars="600" w:firstLine="480"/>
      </w:pPr>
      <w:r w:rsidRPr="00AC7439">
        <w:t>若技術門檻高、時程壓力大，則導入外部成熟技術為優先。</w:t>
      </w:r>
    </w:p>
    <w:p w14:paraId="378ACD34" w14:textId="77777777" w:rsidR="00AC7439" w:rsidRPr="00AC7439" w:rsidRDefault="00AC7439" w:rsidP="00AC7439">
      <w:pPr>
        <w:pStyle w:val="af8"/>
        <w:numPr>
          <w:ilvl w:val="0"/>
          <w:numId w:val="27"/>
        </w:numPr>
        <w:ind w:leftChars="300" w:firstLine="480"/>
      </w:pPr>
      <w:r w:rsidRPr="00AC7439">
        <w:rPr>
          <w:b/>
          <w:bCs/>
        </w:rPr>
        <w:t>科技素養與合作夥伴選擇能力</w:t>
      </w:r>
      <w:r w:rsidRPr="00AC7439">
        <w:t>：可加速導入速度並提升整合效益。</w:t>
      </w:r>
    </w:p>
    <w:p w14:paraId="50E01B17" w14:textId="5B65C1F7" w:rsidR="00AC7439" w:rsidRDefault="00AC7439" w:rsidP="00164F88">
      <w:pPr>
        <w:pStyle w:val="af8"/>
        <w:numPr>
          <w:ilvl w:val="0"/>
          <w:numId w:val="27"/>
        </w:numPr>
        <w:ind w:leftChars="300" w:firstLine="480"/>
      </w:pPr>
      <w:r w:rsidRPr="00AC7439">
        <w:rPr>
          <w:b/>
          <w:bCs/>
        </w:rPr>
        <w:t>透過展會、補助、異業合作拓展社會資本</w:t>
      </w:r>
      <w:r w:rsidRPr="00AC7439">
        <w:t>：擴大外部連結與技術來源。</w:t>
      </w:r>
    </w:p>
  </w:comment>
  <w:comment w:id="195" w:author="190498 lily" w:date="2025-06-29T16:45:00Z" w:initials="1l">
    <w:p w14:paraId="2EA47C4E" w14:textId="77777777" w:rsidR="00743756" w:rsidRPr="00743756" w:rsidRDefault="00743756" w:rsidP="00743756">
      <w:pPr>
        <w:pStyle w:val="af8"/>
        <w:ind w:firstLine="360"/>
      </w:pPr>
      <w:r>
        <w:rPr>
          <w:rStyle w:val="af7"/>
        </w:rPr>
        <w:annotationRef/>
      </w:r>
      <w:r w:rsidRPr="00743756">
        <w:rPr>
          <w:b/>
          <w:bCs/>
        </w:rPr>
        <w:t>推動產業轉型與數位生態系的關鍵要素：</w:t>
      </w:r>
    </w:p>
    <w:p w14:paraId="774196C5"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理解角色需求差異</w:t>
      </w:r>
      <w:r w:rsidRPr="00743756">
        <w:t>：品牌商、供應商與設計師需求各異，功能設計須精</w:t>
      </w:r>
      <w:proofErr w:type="gramStart"/>
      <w:r w:rsidRPr="00743756">
        <w:t>準</w:t>
      </w:r>
      <w:proofErr w:type="gramEnd"/>
      <w:r w:rsidRPr="00743756">
        <w:t>對應</w:t>
      </w:r>
    </w:p>
    <w:p w14:paraId="2A420CFD"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熟悉供應鏈協作模式</w:t>
      </w:r>
      <w:r w:rsidRPr="00743756">
        <w:t>：掌握使用者場域、角色加入情形，對症下藥</w:t>
      </w:r>
    </w:p>
    <w:p w14:paraId="42F8FE7B"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降低導入門檻，採漸進推動</w:t>
      </w:r>
      <w:r w:rsidRPr="00743756">
        <w:t>：透過免費試用、模組化設計促進初期導入</w:t>
      </w:r>
    </w:p>
    <w:p w14:paraId="654793D7"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持續追蹤使用情境並調整功能</w:t>
      </w:r>
      <w:r w:rsidRPr="00743756">
        <w:t>：實際觀察使用行為，快速修正回應需求</w:t>
      </w:r>
    </w:p>
    <w:p w14:paraId="05FF932C"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構築多元參與的產業生態系</w:t>
      </w:r>
      <w:r w:rsidRPr="00743756">
        <w:t>：讓各角色皆有實質效益，才能推動轉型落地</w:t>
      </w:r>
    </w:p>
    <w:p w14:paraId="2A56268B" w14:textId="38BDC053" w:rsidR="00743756" w:rsidRDefault="00743756">
      <w:pPr>
        <w:pStyle w:val="af8"/>
        <w:ind w:firstLine="480"/>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3C394E9" w15:done="0"/>
  <w15:commentEx w15:paraId="149606F6" w15:done="0"/>
  <w15:commentEx w15:paraId="14090070" w15:done="0"/>
  <w15:commentEx w15:paraId="5C07E754" w15:done="0"/>
  <w15:commentEx w15:paraId="60276A68" w15:done="0"/>
  <w15:commentEx w15:paraId="13CF1825"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780BAE9E"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67DACC81" w15:done="0"/>
  <w15:commentEx w15:paraId="0288D257" w15:paraIdParent="67DACC81" w15:done="0"/>
  <w15:commentEx w15:paraId="715F0391" w15:done="0"/>
  <w15:commentEx w15:paraId="209DB82E" w15:done="0"/>
  <w15:commentEx w15:paraId="5DAF76EE" w15:done="0"/>
  <w15:commentEx w15:paraId="1AA41ECA" w15:done="0"/>
  <w15:commentEx w15:paraId="2F7A1F00" w15:done="0"/>
  <w15:commentEx w15:paraId="3C50CC21" w15:done="0"/>
  <w15:commentEx w15:paraId="68B401F1" w15:done="0"/>
  <w15:commentEx w15:paraId="41F09F05" w15:done="0"/>
  <w15:commentEx w15:paraId="5D4F7B58" w15:done="0"/>
  <w15:commentEx w15:paraId="0E54A8E7" w15:done="0"/>
  <w15:commentEx w15:paraId="0A3A526C" w15:done="0"/>
  <w15:commentEx w15:paraId="699DBC4F" w15:done="0"/>
  <w15:commentEx w15:paraId="0F6E1F15" w15:done="0"/>
  <w15:commentEx w15:paraId="277F6CD1" w15:done="0"/>
  <w15:commentEx w15:paraId="6C510374" w15:done="0"/>
  <w15:commentEx w15:paraId="72A0867B" w15:done="0"/>
  <w15:commentEx w15:paraId="2C86A0EE" w15:done="0"/>
  <w15:commentEx w15:paraId="0FBEBE92" w15:done="0"/>
  <w15:commentEx w15:paraId="581E7DAE" w15:done="0"/>
  <w15:commentEx w15:paraId="557A66E6" w15:done="0"/>
  <w15:commentEx w15:paraId="61DD0B1E" w15:done="0"/>
  <w15:commentEx w15:paraId="69D4C634" w15:done="0"/>
  <w15:commentEx w15:paraId="196BD9D0" w15:done="0"/>
  <w15:commentEx w15:paraId="6E84E594" w15:done="0"/>
  <w15:commentEx w15:paraId="2109C2F5" w15:done="0"/>
  <w15:commentEx w15:paraId="5BCA262F" w15:done="0"/>
  <w15:commentEx w15:paraId="50E01B17" w15:done="0"/>
  <w15:commentEx w15:paraId="2A5626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40E4FBF4" w16cex:dateUtc="2025-06-19T13:00: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34CD986B" w16cex:dateUtc="2025-06-16T08:00: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354B2B8D" w16cex:dateUtc="2025-03-16T15:58:00Z"/>
  <w16cex:commentExtensible w16cex:durableId="32649EF1" w16cex:dateUtc="2025-03-16T15:58:00Z"/>
  <w16cex:commentExtensible w16cex:durableId="28F7CAB8" w16cex:dateUtc="2025-06-10T07:13:00Z"/>
  <w16cex:commentExtensible w16cex:durableId="3C34D2F6" w16cex:dateUtc="2025-06-09T08:19:00Z"/>
  <w16cex:commentExtensible w16cex:durableId="51A02559" w16cex:dateUtc="2025-06-09T08:21:00Z"/>
  <w16cex:commentExtensible w16cex:durableId="2C931411" w16cex:dateUtc="2025-06-09T08:16:00Z"/>
  <w16cex:commentExtensible w16cex:durableId="4EA106D4" w16cex:dateUtc="2025-06-19T07:47:00Z"/>
  <w16cex:commentExtensible w16cex:durableId="536B1E7A" w16cex:dateUtc="2025-06-11T06:31:00Z"/>
  <w16cex:commentExtensible w16cex:durableId="1B27DDBC" w16cex:dateUtc="2025-06-12T06:15:00Z"/>
  <w16cex:commentExtensible w16cex:durableId="375C8E1E" w16cex:dateUtc="2025-06-10T09:49:00Z"/>
  <w16cex:commentExtensible w16cex:durableId="292DB214" w16cex:dateUtc="2025-06-10T09:57:00Z"/>
  <w16cex:commentExtensible w16cex:durableId="6EFA8A9E" w16cex:dateUtc="2025-06-12T06:43:00Z"/>
  <w16cex:commentExtensible w16cex:durableId="36193C5A" w16cex:dateUtc="2025-06-12T06:55:00Z"/>
  <w16cex:commentExtensible w16cex:durableId="0320B560" w16cex:dateUtc="2025-06-17T06:00:00Z"/>
  <w16cex:commentExtensible w16cex:durableId="55E0776C" w16cex:dateUtc="2025-05-16T06:34:00Z"/>
  <w16cex:commentExtensible w16cex:durableId="52AA580E" w16cex:dateUtc="2025-06-17T06:58:00Z"/>
  <w16cex:commentExtensible w16cex:durableId="67FF604B" w16cex:dateUtc="2025-06-24T07:44:00Z"/>
  <w16cex:commentExtensible w16cex:durableId="00AE763C" w16cex:dateUtc="2025-06-17T07:40:00Z"/>
  <w16cex:commentExtensible w16cex:durableId="37C65072" w16cex:dateUtc="2025-06-28T07:58:00Z"/>
  <w16cex:commentExtensible w16cex:durableId="204089E8" w16cex:dateUtc="2025-06-25T04:24:00Z"/>
  <w16cex:commentExtensible w16cex:durableId="0E6D31E0" w16cex:dateUtc="2025-06-24T16:12:00Z"/>
  <w16cex:commentExtensible w16cex:durableId="125D24BB" w16cex:dateUtc="2025-06-28T09:59:00Z"/>
  <w16cex:commentExtensible w16cex:durableId="6415B4EA" w16cex:dateUtc="2025-06-28T15:11:00Z"/>
  <w16cex:commentExtensible w16cex:durableId="0605B8CB" w16cex:dateUtc="2025-06-28T17:03:00Z"/>
  <w16cex:commentExtensible w16cex:durableId="5B8AF322" w16cex:dateUtc="2025-06-28T17:16:00Z"/>
  <w16cex:commentExtensible w16cex:durableId="7E1A20F2" w16cex:dateUtc="2025-06-29T03:58:00Z"/>
  <w16cex:commentExtensible w16cex:durableId="68402589" w16cex:dateUtc="2025-06-29T04:11:00Z"/>
  <w16cex:commentExtensible w16cex:durableId="25649F2B" w16cex:dateUtc="2025-06-29T06:54:00Z"/>
  <w16cex:commentExtensible w16cex:durableId="600CAC07" w16cex:dateUtc="2025-06-29T07:45:00Z"/>
  <w16cex:commentExtensible w16cex:durableId="02A9BCB6" w16cex:dateUtc="2025-06-29T08: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13CF1825" w16cid:durableId="40E4FBF4"/>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780BAE9E" w16cid:durableId="34CD986B"/>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67DACC81" w16cid:durableId="354B2B8D"/>
  <w16cid:commentId w16cid:paraId="0288D257" w16cid:durableId="32649EF1"/>
  <w16cid:commentId w16cid:paraId="715F0391" w16cid:durableId="28F7CAB8"/>
  <w16cid:commentId w16cid:paraId="209DB82E" w16cid:durableId="3C34D2F6"/>
  <w16cid:commentId w16cid:paraId="5DAF76EE" w16cid:durableId="51A02559"/>
  <w16cid:commentId w16cid:paraId="1AA41ECA" w16cid:durableId="2C931411"/>
  <w16cid:commentId w16cid:paraId="2F7A1F00" w16cid:durableId="4EA106D4"/>
  <w16cid:commentId w16cid:paraId="3C50CC21" w16cid:durableId="536B1E7A"/>
  <w16cid:commentId w16cid:paraId="68B401F1" w16cid:durableId="1B27DDBC"/>
  <w16cid:commentId w16cid:paraId="41F09F05" w16cid:durableId="375C8E1E"/>
  <w16cid:commentId w16cid:paraId="5D4F7B58" w16cid:durableId="292DB214"/>
  <w16cid:commentId w16cid:paraId="0E54A8E7" w16cid:durableId="6EFA8A9E"/>
  <w16cid:commentId w16cid:paraId="0A3A526C" w16cid:durableId="36193C5A"/>
  <w16cid:commentId w16cid:paraId="699DBC4F" w16cid:durableId="0320B560"/>
  <w16cid:commentId w16cid:paraId="0F6E1F15" w16cid:durableId="55E0776C"/>
  <w16cid:commentId w16cid:paraId="277F6CD1" w16cid:durableId="52AA580E"/>
  <w16cid:commentId w16cid:paraId="6C510374" w16cid:durableId="67FF604B"/>
  <w16cid:commentId w16cid:paraId="72A0867B" w16cid:durableId="00AE763C"/>
  <w16cid:commentId w16cid:paraId="2C86A0EE" w16cid:durableId="37C65072"/>
  <w16cid:commentId w16cid:paraId="0FBEBE92" w16cid:durableId="204089E8"/>
  <w16cid:commentId w16cid:paraId="581E7DAE" w16cid:durableId="0E6D31E0"/>
  <w16cid:commentId w16cid:paraId="557A66E6" w16cid:durableId="125D24BB"/>
  <w16cid:commentId w16cid:paraId="61DD0B1E" w16cid:durableId="6415B4EA"/>
  <w16cid:commentId w16cid:paraId="69D4C634" w16cid:durableId="0605B8CB"/>
  <w16cid:commentId w16cid:paraId="196BD9D0" w16cid:durableId="5B8AF322"/>
  <w16cid:commentId w16cid:paraId="6E84E594" w16cid:durableId="7E1A20F2"/>
  <w16cid:commentId w16cid:paraId="2109C2F5" w16cid:durableId="68402589"/>
  <w16cid:commentId w16cid:paraId="5BCA262F" w16cid:durableId="25649F2B"/>
  <w16cid:commentId w16cid:paraId="50E01B17" w16cid:durableId="600CAC07"/>
  <w16cid:commentId w16cid:paraId="2A56268B" w16cid:durableId="02A9BC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363A219" w14:textId="77777777" w:rsidR="00DA1A60" w:rsidRDefault="00DA1A60" w:rsidP="00FB06EE">
      <w:pPr>
        <w:spacing w:after="0" w:line="240" w:lineRule="auto"/>
        <w:ind w:firstLine="480"/>
      </w:pPr>
      <w:r>
        <w:separator/>
      </w:r>
    </w:p>
  </w:endnote>
  <w:endnote w:type="continuationSeparator" w:id="0">
    <w:p w14:paraId="4F16DCD3" w14:textId="77777777" w:rsidR="00DA1A60" w:rsidRDefault="00DA1A60"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351DDE8" w14:textId="77777777" w:rsidR="00DA1A60" w:rsidRDefault="00DA1A60" w:rsidP="00FB06EE">
      <w:pPr>
        <w:spacing w:after="0" w:line="240" w:lineRule="auto"/>
        <w:ind w:firstLine="480"/>
      </w:pPr>
      <w:r>
        <w:separator/>
      </w:r>
    </w:p>
  </w:footnote>
  <w:footnote w:type="continuationSeparator" w:id="0">
    <w:p w14:paraId="0933599B" w14:textId="77777777" w:rsidR="00DA1A60" w:rsidRDefault="00DA1A60" w:rsidP="00FB06EE">
      <w:pPr>
        <w:spacing w:after="0" w:line="240" w:lineRule="auto"/>
        <w:ind w:firstLine="480"/>
      </w:pPr>
      <w:r>
        <w:continuationSeparator/>
      </w:r>
    </w:p>
  </w:footnote>
  <w:footnote w:id="1">
    <w:p w14:paraId="5CD5B5A2" w14:textId="5839F093" w:rsidR="006253F6" w:rsidRPr="00DB07E4" w:rsidRDefault="006253F6">
      <w:pPr>
        <w:pStyle w:val="afff7"/>
        <w:ind w:firstLine="400"/>
      </w:pPr>
      <w:r>
        <w:rPr>
          <w:rStyle w:val="afff9"/>
        </w:rPr>
        <w:footnoteRef/>
      </w:r>
      <w:r>
        <w:t xml:space="preserve"> </w:t>
      </w:r>
      <w:r>
        <w:rPr>
          <w:rFonts w:hint="eastAsia"/>
        </w:rPr>
        <w:t>詳見</w:t>
      </w:r>
      <w:r>
        <w:rPr>
          <w:rFonts w:hint="eastAsia"/>
        </w:rPr>
        <w:t xml:space="preserve"> </w:t>
      </w:r>
      <w:r>
        <w:rPr>
          <w:rFonts w:hint="eastAsia"/>
        </w:rPr>
        <w:t>中華民國紡織業拓展會（</w:t>
      </w:r>
      <w:r>
        <w:rPr>
          <w:rFonts w:hint="eastAsia"/>
        </w:rPr>
        <w:t>TTF</w:t>
      </w:r>
      <w:r>
        <w:rPr>
          <w:rFonts w:hint="eastAsia"/>
        </w:rPr>
        <w:t>）</w:t>
      </w:r>
      <w:r w:rsidR="00DB07E4">
        <w:rPr>
          <w:rFonts w:hint="eastAsia"/>
        </w:rPr>
        <w:t>（</w:t>
      </w:r>
      <w:r w:rsidR="00DB07E4">
        <w:rPr>
          <w:rFonts w:hint="eastAsia"/>
        </w:rPr>
        <w:t>2020-2024</w:t>
      </w:r>
      <w:r w:rsidR="00DB07E4">
        <w:rPr>
          <w:rFonts w:hint="eastAsia"/>
        </w:rPr>
        <w:t>）</w:t>
      </w:r>
      <w:hyperlink r:id="rId1" w:history="1">
        <w:r w:rsidR="00DB07E4" w:rsidRPr="00DB07E4">
          <w:rPr>
            <w:rStyle w:val="af2"/>
            <w:rFonts w:hint="eastAsia"/>
          </w:rPr>
          <w:t>紡織品進出口概況</w:t>
        </w:r>
      </w:hyperlink>
      <w:r w:rsidR="00DB07E4">
        <w:rPr>
          <w:rFonts w:hint="eastAsia"/>
        </w:rPr>
        <w:t>。檢索日期</w:t>
      </w:r>
      <w:r w:rsidR="00DB07E4">
        <w:rPr>
          <w:rFonts w:hint="eastAsia"/>
        </w:rPr>
        <w:t>2025/6/10</w:t>
      </w:r>
    </w:p>
  </w:footnote>
  <w:footnote w:id="2">
    <w:p w14:paraId="4D2364B2" w14:textId="4AF03A26" w:rsidR="00635E6F" w:rsidRDefault="00635E6F">
      <w:pPr>
        <w:pStyle w:val="afff7"/>
        <w:ind w:firstLine="400"/>
      </w:pPr>
      <w:r>
        <w:rPr>
          <w:rStyle w:val="afff9"/>
        </w:rPr>
        <w:footnoteRef/>
      </w:r>
      <w:r>
        <w:rPr>
          <w:rFonts w:hint="eastAsia"/>
        </w:rPr>
        <w:t xml:space="preserve"> </w:t>
      </w:r>
      <w:r w:rsidRPr="00EA6A75">
        <w:rPr>
          <w:rFonts w:hint="eastAsia"/>
        </w:rPr>
        <w:t>詳見</w:t>
      </w:r>
      <w:r w:rsidRPr="00EA6A75">
        <w:rPr>
          <w:rFonts w:hint="eastAsia"/>
        </w:rPr>
        <w:t xml:space="preserve"> </w:t>
      </w:r>
      <w:r w:rsidRPr="00EA6A75">
        <w:rPr>
          <w:rFonts w:hint="eastAsia"/>
        </w:rPr>
        <w:t>經濟部國際貿易署（</w:t>
      </w:r>
      <w:r w:rsidRPr="00EA6A75">
        <w:rPr>
          <w:rFonts w:hint="eastAsia"/>
        </w:rPr>
        <w:t>2025</w:t>
      </w:r>
      <w:r w:rsidRPr="00EA6A75">
        <w:rPr>
          <w:rFonts w:hint="eastAsia"/>
        </w:rPr>
        <w:t>）</w:t>
      </w:r>
      <w:hyperlink r:id="rId2" w:history="1">
        <w:r w:rsidRPr="00EA6A75">
          <w:rPr>
            <w:rStyle w:val="af2"/>
            <w:rFonts w:hint="eastAsia"/>
          </w:rPr>
          <w:t>越南紡織產業邁向永續發展目標</w:t>
        </w:r>
      </w:hyperlink>
      <w:r>
        <w:rPr>
          <w:rFonts w:hint="eastAsia"/>
        </w:rPr>
        <w:t>。檢索日期</w:t>
      </w:r>
      <w:r>
        <w:rPr>
          <w:rFonts w:hint="eastAsia"/>
        </w:rPr>
        <w:t>2025/6/19</w:t>
      </w:r>
    </w:p>
  </w:footnote>
  <w:footnote w:id="3">
    <w:p w14:paraId="4BF98B17" w14:textId="5FABCCCF" w:rsidR="004E066C" w:rsidRPr="007C3F98" w:rsidRDefault="004E066C">
      <w:pPr>
        <w:pStyle w:val="afff7"/>
        <w:ind w:firstLine="400"/>
      </w:pPr>
      <w:r w:rsidRPr="007C3F98">
        <w:rPr>
          <w:rStyle w:val="afff9"/>
        </w:rPr>
        <w:footnoteRef/>
      </w:r>
      <w:r w:rsidRPr="007C3F98">
        <w:t xml:space="preserve"> </w:t>
      </w:r>
      <w:r w:rsidRPr="007C3F98">
        <w:rPr>
          <w:rFonts w:hint="eastAsia"/>
        </w:rPr>
        <w:t>詳見</w:t>
      </w:r>
      <w:r w:rsidRPr="007C3F98">
        <w:rPr>
          <w:rFonts w:hint="eastAsia"/>
        </w:rPr>
        <w:t xml:space="preserve"> </w:t>
      </w:r>
      <w:r w:rsidRPr="007C3F98">
        <w:rPr>
          <w:rFonts w:hint="eastAsia"/>
        </w:rPr>
        <w:t>行政院數位發展部</w:t>
      </w:r>
      <w:r w:rsidR="009B3C8E" w:rsidRPr="007C3F98">
        <w:rPr>
          <w:rFonts w:hint="eastAsia"/>
        </w:rPr>
        <w:t>（</w:t>
      </w:r>
      <w:r w:rsidR="009B3C8E" w:rsidRPr="007C3F98">
        <w:rPr>
          <w:rFonts w:hint="eastAsia"/>
        </w:rPr>
        <w:t>2021-2024</w:t>
      </w:r>
      <w:r w:rsidR="009B3C8E" w:rsidRPr="007C3F98">
        <w:rPr>
          <w:rFonts w:hint="eastAsia"/>
        </w:rPr>
        <w:t>）</w:t>
      </w:r>
      <w:hyperlink r:id="rId3" w:history="1">
        <w:r w:rsidR="00632000" w:rsidRPr="007C3F98">
          <w:rPr>
            <w:rStyle w:val="af2"/>
            <w:rFonts w:hint="eastAsia"/>
          </w:rPr>
          <w:t>雲世代產業數位轉型</w:t>
        </w:r>
      </w:hyperlink>
      <w:r w:rsidR="00632000" w:rsidRPr="007C3F98">
        <w:rPr>
          <w:rFonts w:hint="eastAsia"/>
        </w:rPr>
        <w:t>。檢索日期</w:t>
      </w:r>
      <w:r w:rsidR="00632000" w:rsidRPr="007C3F98">
        <w:rPr>
          <w:rFonts w:hint="eastAsia"/>
        </w:rPr>
        <w:t>2025/6/19</w:t>
      </w:r>
    </w:p>
  </w:footnote>
  <w:footnote w:id="4">
    <w:p w14:paraId="616C4928" w14:textId="58FFDE7E" w:rsidR="007C3F98" w:rsidRDefault="007C3F98">
      <w:pPr>
        <w:pStyle w:val="afff7"/>
        <w:ind w:firstLine="400"/>
      </w:pPr>
      <w:r>
        <w:rPr>
          <w:rStyle w:val="afff9"/>
        </w:rPr>
        <w:footnoteRef/>
      </w:r>
      <w:r>
        <w:t xml:space="preserve"> </w:t>
      </w:r>
      <w:r>
        <w:rPr>
          <w:rFonts w:hint="eastAsia"/>
        </w:rPr>
        <w:t>詳見</w:t>
      </w:r>
      <w:r>
        <w:rPr>
          <w:rFonts w:hint="eastAsia"/>
        </w:rPr>
        <w:t xml:space="preserve"> </w:t>
      </w:r>
      <w:r w:rsidRPr="007C3F98">
        <w:rPr>
          <w:rFonts w:hint="eastAsia"/>
        </w:rPr>
        <w:t>經濟部中小及新創企業署</w:t>
      </w:r>
      <w:r>
        <w:rPr>
          <w:rFonts w:hint="eastAsia"/>
        </w:rPr>
        <w:t>（</w:t>
      </w:r>
      <w:r>
        <w:rPr>
          <w:rFonts w:hint="eastAsia"/>
        </w:rPr>
        <w:t>2021-2024</w:t>
      </w:r>
      <w:r>
        <w:rPr>
          <w:rFonts w:hint="eastAsia"/>
        </w:rPr>
        <w:t>）</w:t>
      </w:r>
      <w:hyperlink r:id="rId4" w:history="1">
        <w:r w:rsidRPr="00F31069">
          <w:rPr>
            <w:rStyle w:val="af2"/>
            <w:rFonts w:hint="eastAsia"/>
          </w:rPr>
          <w:t>輔導微型企業數位轉型及永續發展計畫</w:t>
        </w:r>
      </w:hyperlink>
      <w:r>
        <w:rPr>
          <w:rFonts w:hint="eastAsia"/>
        </w:rPr>
        <w:t>、</w:t>
      </w:r>
      <w:hyperlink r:id="rId5" w:history="1">
        <w:r w:rsidRPr="00F31069">
          <w:rPr>
            <w:rStyle w:val="af2"/>
            <w:rFonts w:hint="eastAsia"/>
          </w:rPr>
          <w:t>中小微企業數位轉型計畫</w:t>
        </w:r>
      </w:hyperlink>
      <w:r w:rsidR="00CD5138" w:rsidRPr="007C3F98">
        <w:rPr>
          <w:rFonts w:hint="eastAsia"/>
        </w:rPr>
        <w:t>。檢索日期</w:t>
      </w:r>
      <w:r w:rsidR="00CD5138" w:rsidRPr="007C3F98">
        <w:rPr>
          <w:rFonts w:hint="eastAsia"/>
        </w:rPr>
        <w:t>2025/6/19</w:t>
      </w:r>
    </w:p>
  </w:footnote>
  <w:footnote w:id="5">
    <w:p w14:paraId="40723F05" w14:textId="77777777" w:rsidR="00E822B0" w:rsidRDefault="00E822B0" w:rsidP="00E822B0">
      <w:pPr>
        <w:pStyle w:val="afff7"/>
        <w:ind w:firstLine="400"/>
      </w:pPr>
      <w:r>
        <w:rPr>
          <w:rStyle w:val="afff9"/>
        </w:rPr>
        <w:footnoteRef/>
      </w:r>
      <w:r>
        <w:t xml:space="preserve"> </w:t>
      </w:r>
      <w:r>
        <w:rPr>
          <w:rFonts w:hint="eastAsia"/>
        </w:rPr>
        <w:t>詳見</w:t>
      </w:r>
      <w:r w:rsidRPr="008413F1">
        <w:rPr>
          <w:rFonts w:hint="eastAsia"/>
        </w:rPr>
        <w:t>UNEP</w:t>
      </w:r>
      <w:r>
        <w:rPr>
          <w:rFonts w:hint="eastAsia"/>
        </w:rPr>
        <w:t>（</w:t>
      </w:r>
      <w:r w:rsidRPr="008413F1">
        <w:rPr>
          <w:rFonts w:hint="eastAsia"/>
        </w:rPr>
        <w:t>2023</w:t>
      </w:r>
      <w:r>
        <w:rPr>
          <w:rFonts w:hint="eastAsia"/>
        </w:rPr>
        <w:t>）</w:t>
      </w:r>
      <w:hyperlink r:id="rId6" w:history="1">
        <w:r w:rsidRPr="00B237B7">
          <w:rPr>
            <w:rStyle w:val="af2"/>
          </w:rPr>
          <w:t>Sustainability and Circularity in the Textile Value Chain: A Global Roadmap</w:t>
        </w:r>
      </w:hyperlink>
      <w:r>
        <w:rPr>
          <w:rFonts w:hint="eastAsia"/>
        </w:rPr>
        <w:t>。檢索日期</w:t>
      </w:r>
      <w:r>
        <w:rPr>
          <w:rFonts w:hint="eastAsia"/>
        </w:rPr>
        <w:t>2025/6/9</w:t>
      </w:r>
    </w:p>
  </w:footnote>
  <w:footnote w:id="6">
    <w:p w14:paraId="12B32CD0" w14:textId="303211AA" w:rsidR="000D1561" w:rsidRDefault="000D1561">
      <w:pPr>
        <w:pStyle w:val="afff7"/>
        <w:ind w:firstLine="400"/>
      </w:pPr>
      <w:r>
        <w:rPr>
          <w:rStyle w:val="afff9"/>
        </w:rPr>
        <w:footnoteRef/>
      </w:r>
      <w:r>
        <w:t xml:space="preserve"> </w:t>
      </w:r>
      <w:r>
        <w:rPr>
          <w:rFonts w:hint="eastAsia"/>
        </w:rPr>
        <w:t>詳見</w:t>
      </w:r>
      <w:r w:rsidRPr="008413F1">
        <w:t>UNEP</w:t>
      </w:r>
      <w:r w:rsidR="002B3290">
        <w:rPr>
          <w:rFonts w:hint="eastAsia"/>
        </w:rPr>
        <w:t>（</w:t>
      </w:r>
      <w:r w:rsidRPr="008413F1">
        <w:t>2021</w:t>
      </w:r>
      <w:r w:rsidR="00897A0C">
        <w:rPr>
          <w:rFonts w:hint="eastAsia"/>
        </w:rPr>
        <w:t>）</w:t>
      </w:r>
      <w:hyperlink r:id="rId7" w:history="1">
        <w:r w:rsidRPr="003C4377">
          <w:rPr>
            <w:rStyle w:val="af2"/>
          </w:rPr>
          <w:t>Catalyzing Science-Based Policy Action on SCP: Task Group IRP - One Plane</w:t>
        </w:r>
      </w:hyperlink>
      <w:r w:rsidRPr="008413F1">
        <w:t>t</w:t>
      </w:r>
      <w:r>
        <w:rPr>
          <w:rFonts w:hint="eastAsia"/>
        </w:rPr>
        <w:t>。檢索日期</w:t>
      </w:r>
      <w:r>
        <w:rPr>
          <w:rFonts w:hint="eastAsia"/>
        </w:rPr>
        <w:t xml:space="preserve"> 2025/6/9</w:t>
      </w:r>
    </w:p>
  </w:footnote>
  <w:footnote w:id="7">
    <w:p w14:paraId="4BE4EC6A" w14:textId="3F9F7B9A" w:rsidR="00F25CAE" w:rsidRDefault="00F25CAE">
      <w:pPr>
        <w:pStyle w:val="afff7"/>
        <w:ind w:firstLine="400"/>
      </w:pPr>
      <w:r>
        <w:rPr>
          <w:rStyle w:val="afff9"/>
        </w:rPr>
        <w:footnoteRef/>
      </w:r>
      <w:r>
        <w:t xml:space="preserve"> </w:t>
      </w:r>
      <w:r w:rsidR="002C67B0">
        <w:rPr>
          <w:rFonts w:hint="eastAsia"/>
        </w:rPr>
        <w:t>此數據源自多</w:t>
      </w:r>
      <w:r w:rsidR="002C67B0" w:rsidRPr="002C67B0">
        <w:t>項研究</w:t>
      </w:r>
      <w:r w:rsidR="005251EE">
        <w:rPr>
          <w:rFonts w:hint="eastAsia"/>
        </w:rPr>
        <w:t>調查</w:t>
      </w:r>
      <w:r w:rsidR="002C67B0" w:rsidRPr="002C67B0">
        <w:t>，</w:t>
      </w:r>
      <w:hyperlink r:id="rId8" w:history="1">
        <w:r w:rsidR="002C67B0" w:rsidRPr="00E1515A">
          <w:rPr>
            <w:rStyle w:val="af2"/>
          </w:rPr>
          <w:t>WRI</w:t>
        </w:r>
        <w:r w:rsidR="002C67B0" w:rsidRPr="00E1515A">
          <w:rPr>
            <w:rStyle w:val="af2"/>
          </w:rPr>
          <w:t>與</w:t>
        </w:r>
        <w:r w:rsidR="002C67B0" w:rsidRPr="00E1515A">
          <w:rPr>
            <w:rStyle w:val="af2"/>
          </w:rPr>
          <w:t>Aii</w:t>
        </w:r>
      </w:hyperlink>
      <w:r w:rsidR="002C67B0" w:rsidRPr="002C67B0">
        <w:t>（</w:t>
      </w:r>
      <w:r w:rsidR="002C67B0" w:rsidRPr="002C67B0">
        <w:t>2021</w:t>
      </w:r>
      <w:r w:rsidR="002C67B0" w:rsidRPr="002C67B0">
        <w:t>）估計為</w:t>
      </w:r>
      <w:r w:rsidR="002C67B0" w:rsidRPr="002C67B0">
        <w:t>2%</w:t>
      </w:r>
      <w:r w:rsidR="002C67B0" w:rsidRPr="002C67B0">
        <w:t>；</w:t>
      </w:r>
      <w:hyperlink r:id="rId9" w:history="1">
        <w:r w:rsidR="002C67B0" w:rsidRPr="00412218">
          <w:rPr>
            <w:rStyle w:val="af2"/>
          </w:rPr>
          <w:t>McKinsey</w:t>
        </w:r>
        <w:r w:rsidR="002C67B0" w:rsidRPr="00412218">
          <w:rPr>
            <w:rStyle w:val="af2"/>
          </w:rPr>
          <w:t>與</w:t>
        </w:r>
        <w:r w:rsidR="002C67B0" w:rsidRPr="00412218">
          <w:rPr>
            <w:rStyle w:val="af2"/>
          </w:rPr>
          <w:t>GFA</w:t>
        </w:r>
      </w:hyperlink>
      <w:r w:rsidR="002C67B0" w:rsidRPr="002C67B0">
        <w:t>（</w:t>
      </w:r>
      <w:r w:rsidR="002C67B0" w:rsidRPr="002C67B0">
        <w:t>2020</w:t>
      </w:r>
      <w:r w:rsidR="002C67B0" w:rsidRPr="002C67B0">
        <w:t>）</w:t>
      </w:r>
      <w:r w:rsidR="002C67B0" w:rsidRPr="002C67B0">
        <w:t>4%</w:t>
      </w:r>
      <w:r w:rsidR="002C67B0" w:rsidRPr="002C67B0">
        <w:t>；</w:t>
      </w:r>
      <w:hyperlink r:id="rId10" w:history="1">
        <w:r w:rsidR="002C67B0" w:rsidRPr="00412218">
          <w:rPr>
            <w:rStyle w:val="af2"/>
          </w:rPr>
          <w:t>Quantis</w:t>
        </w:r>
      </w:hyperlink>
      <w:r w:rsidR="002C67B0" w:rsidRPr="002C67B0">
        <w:t>（</w:t>
      </w:r>
      <w:r w:rsidR="002C67B0" w:rsidRPr="002C67B0">
        <w:t>2018</w:t>
      </w:r>
      <w:r w:rsidR="002C67B0" w:rsidRPr="002C67B0">
        <w:t>）則指出</w:t>
      </w:r>
      <w:r w:rsidR="002C67B0" w:rsidRPr="002C67B0">
        <w:t>8%</w:t>
      </w:r>
      <w:r w:rsidR="002C67B0" w:rsidRPr="002C67B0">
        <w:t>。</w:t>
      </w:r>
      <w:r w:rsidR="00F30ED2">
        <w:rPr>
          <w:rFonts w:hint="eastAsia"/>
        </w:rPr>
        <w:t>檢索日期</w:t>
      </w:r>
      <w:r w:rsidR="00F30ED2">
        <w:rPr>
          <w:rFonts w:hint="eastAsia"/>
        </w:rPr>
        <w:t xml:space="preserve"> 2025/6/19</w:t>
      </w:r>
    </w:p>
  </w:footnote>
  <w:footnote w:id="8">
    <w:p w14:paraId="59233503" w14:textId="581C4E4F" w:rsidR="005426A6" w:rsidRPr="00301454" w:rsidRDefault="005426A6" w:rsidP="00F92D49">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00C53D15" w:rsidRPr="00301454">
        <w:rPr>
          <w:rFonts w:hint="eastAsia"/>
          <w:sz w:val="20"/>
          <w:szCs w:val="20"/>
        </w:rPr>
        <w:t xml:space="preserve"> </w:t>
      </w:r>
      <w:r w:rsidR="0062606A" w:rsidRPr="00301454">
        <w:rPr>
          <w:rFonts w:hint="eastAsia"/>
          <w:sz w:val="20"/>
          <w:szCs w:val="20"/>
        </w:rPr>
        <w:t>中央通訊社</w:t>
      </w:r>
      <w:r w:rsidR="001B356E">
        <w:rPr>
          <w:rFonts w:hint="eastAsia"/>
          <w:sz w:val="20"/>
          <w:szCs w:val="20"/>
        </w:rPr>
        <w:t>-</w:t>
      </w:r>
      <w:hyperlink r:id="rId11" w:history="1">
        <w:r w:rsidR="0062606A" w:rsidRPr="00301454">
          <w:rPr>
            <w:rStyle w:val="af2"/>
            <w:rFonts w:hint="eastAsia"/>
            <w:sz w:val="20"/>
            <w:szCs w:val="20"/>
          </w:rPr>
          <w:t>打造全球運動時尚半邊天，紡織業曾帶動臺灣經濟起飛</w:t>
        </w:r>
      </w:hyperlink>
      <w:r w:rsidR="00301454">
        <w:rPr>
          <w:rFonts w:hint="eastAsia"/>
          <w:sz w:val="20"/>
          <w:szCs w:val="20"/>
        </w:rPr>
        <w:t>、</w:t>
      </w:r>
      <w:r w:rsidR="0062606A" w:rsidRPr="00301454">
        <w:rPr>
          <w:rFonts w:hint="eastAsia"/>
          <w:sz w:val="20"/>
          <w:szCs w:val="20"/>
        </w:rPr>
        <w:t>中央研究院言之有物產業專訪（</w:t>
      </w:r>
      <w:r w:rsidR="0062606A" w:rsidRPr="00301454">
        <w:rPr>
          <w:rFonts w:hint="eastAsia"/>
          <w:sz w:val="20"/>
          <w:szCs w:val="20"/>
        </w:rPr>
        <w:t>2023</w:t>
      </w:r>
      <w:r w:rsidR="0062606A" w:rsidRPr="00301454">
        <w:rPr>
          <w:rFonts w:hint="eastAsia"/>
          <w:sz w:val="20"/>
          <w:szCs w:val="20"/>
        </w:rPr>
        <w:t>）</w:t>
      </w:r>
      <w:hyperlink r:id="rId12" w:history="1">
        <w:r w:rsidR="0062606A" w:rsidRPr="00301454">
          <w:rPr>
            <w:rStyle w:val="af2"/>
            <w:sz w:val="20"/>
            <w:szCs w:val="20"/>
          </w:rPr>
          <w:t>經濟奇蹟的三大推手！「看得見的手」如何帶動臺灣經濟起飛？</w:t>
        </w:r>
      </w:hyperlink>
      <w:r w:rsidR="00652A33">
        <w:rPr>
          <w:rFonts w:hint="eastAsia"/>
          <w:sz w:val="20"/>
          <w:szCs w:val="20"/>
        </w:rPr>
        <w:t>。</w:t>
      </w:r>
      <w:r w:rsidR="004C79C1" w:rsidRPr="00301454">
        <w:rPr>
          <w:rFonts w:hint="eastAsia"/>
          <w:sz w:val="20"/>
          <w:szCs w:val="20"/>
        </w:rPr>
        <w:t>檢索日期</w:t>
      </w:r>
      <w:r w:rsidR="004C79C1" w:rsidRPr="00301454">
        <w:rPr>
          <w:rFonts w:hint="eastAsia"/>
          <w:sz w:val="20"/>
          <w:szCs w:val="20"/>
        </w:rPr>
        <w:t>2025/6/11</w:t>
      </w:r>
    </w:p>
  </w:footnote>
  <w:footnote w:id="9">
    <w:p w14:paraId="756ED9ED" w14:textId="022F70E2" w:rsidR="001037B7" w:rsidRPr="00301454" w:rsidRDefault="001037B7" w:rsidP="001037B7">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Pr="00301454">
        <w:rPr>
          <w:rFonts w:hint="eastAsia"/>
          <w:sz w:val="20"/>
          <w:szCs w:val="20"/>
        </w:rPr>
        <w:t xml:space="preserve"> </w:t>
      </w:r>
      <w:r w:rsidRPr="00301454">
        <w:rPr>
          <w:rFonts w:hint="eastAsia"/>
          <w:sz w:val="20"/>
          <w:szCs w:val="20"/>
        </w:rPr>
        <w:t>瞿宛文</w:t>
      </w:r>
      <w:r w:rsidRPr="00301454">
        <w:rPr>
          <w:rFonts w:hint="eastAsia"/>
          <w:sz w:val="20"/>
          <w:szCs w:val="20"/>
        </w:rPr>
        <w:t>(2008)</w:t>
      </w:r>
      <w:r w:rsidRPr="00301454">
        <w:rPr>
          <w:rFonts w:hint="eastAsia"/>
          <w:sz w:val="20"/>
          <w:szCs w:val="20"/>
        </w:rPr>
        <w:t>重看臺灣棉紡織業早期的發展</w:t>
      </w:r>
      <w:r w:rsidR="00951926" w:rsidRPr="00301454">
        <w:rPr>
          <w:rFonts w:hint="eastAsia"/>
          <w:sz w:val="20"/>
          <w:szCs w:val="20"/>
        </w:rPr>
        <w:t>。</w:t>
      </w:r>
      <w:r w:rsidRPr="00301454">
        <w:rPr>
          <w:rFonts w:hint="eastAsia"/>
          <w:sz w:val="20"/>
          <w:szCs w:val="20"/>
        </w:rPr>
        <w:t>檢索日期</w:t>
      </w:r>
      <w:r w:rsidRPr="00301454">
        <w:rPr>
          <w:rFonts w:hint="eastAsia"/>
          <w:sz w:val="20"/>
          <w:szCs w:val="20"/>
        </w:rPr>
        <w:t>2025/6/11</w:t>
      </w:r>
    </w:p>
    <w:p w14:paraId="09829D1E" w14:textId="38AB4C43" w:rsidR="001037B7" w:rsidRPr="00F92D49" w:rsidRDefault="001037B7" w:rsidP="007938D2">
      <w:pPr>
        <w:pStyle w:val="afff7"/>
        <w:ind w:firstLineChars="0" w:firstLine="0"/>
      </w:pPr>
    </w:p>
  </w:footnote>
  <w:footnote w:id="10">
    <w:p w14:paraId="6F6FD9F3" w14:textId="4B15AC91" w:rsidR="00E03B23" w:rsidRPr="00E03B23" w:rsidRDefault="00F362F5" w:rsidP="00E03B23">
      <w:pPr>
        <w:pStyle w:val="afff7"/>
        <w:ind w:firstLine="400"/>
        <w:rPr>
          <w:b/>
          <w:bCs/>
        </w:rPr>
      </w:pPr>
      <w:r>
        <w:rPr>
          <w:rStyle w:val="afff9"/>
        </w:rPr>
        <w:footnoteRef/>
      </w:r>
      <w:r>
        <w:t xml:space="preserve"> </w:t>
      </w:r>
      <w:r>
        <w:rPr>
          <w:rFonts w:hint="eastAsia"/>
        </w:rPr>
        <w:t>詳見</w:t>
      </w:r>
      <w:r w:rsidR="00142933">
        <w:rPr>
          <w:rFonts w:hint="eastAsia"/>
        </w:rPr>
        <w:t xml:space="preserve"> </w:t>
      </w:r>
      <w:r>
        <w:rPr>
          <w:rFonts w:hint="eastAsia"/>
        </w:rPr>
        <w:t>全球紡</w:t>
      </w:r>
      <w:r w:rsidRPr="00481F7C">
        <w:rPr>
          <w:rFonts w:hint="eastAsia"/>
        </w:rPr>
        <w:t>織資訊網（</w:t>
      </w:r>
      <w:r w:rsidRPr="00481F7C">
        <w:rPr>
          <w:rFonts w:hint="eastAsia"/>
        </w:rPr>
        <w:t>2016</w:t>
      </w:r>
      <w:r w:rsidRPr="00481F7C">
        <w:rPr>
          <w:rFonts w:hint="eastAsia"/>
        </w:rPr>
        <w:t>）</w:t>
      </w:r>
      <w:hyperlink r:id="rId13" w:history="1">
        <w:r w:rsidR="00E03B23" w:rsidRPr="00481F7C">
          <w:rPr>
            <w:rStyle w:val="af2"/>
          </w:rPr>
          <w:t>《產經解析》</w:t>
        </w:r>
        <w:r w:rsidR="00E03B23" w:rsidRPr="00481F7C">
          <w:rPr>
            <w:rStyle w:val="af2"/>
          </w:rPr>
          <w:t>MIT</w:t>
        </w:r>
        <w:r w:rsidR="00E03B23" w:rsidRPr="00481F7C">
          <w:rPr>
            <w:rStyle w:val="af2"/>
          </w:rPr>
          <w:t>國際發光</w:t>
        </w:r>
        <w:r w:rsidR="00E03B23" w:rsidRPr="00481F7C">
          <w:rPr>
            <w:rStyle w:val="af2"/>
          </w:rPr>
          <w:t xml:space="preserve"> </w:t>
        </w:r>
        <w:r w:rsidR="00E03B23" w:rsidRPr="00481F7C">
          <w:rPr>
            <w:rStyle w:val="af2"/>
          </w:rPr>
          <w:t>紡織業重返榮耀</w:t>
        </w:r>
      </w:hyperlink>
      <w:r w:rsidR="00477A1D" w:rsidRPr="00481F7C">
        <w:rPr>
          <w:rFonts w:hint="eastAsia"/>
        </w:rPr>
        <w:t>。檢索日期</w:t>
      </w:r>
      <w:r w:rsidR="00477A1D" w:rsidRPr="00481F7C">
        <w:rPr>
          <w:rFonts w:hint="eastAsia"/>
        </w:rPr>
        <w:t>2025/6/1</w:t>
      </w:r>
      <w:r w:rsidR="00DD0EF0" w:rsidRPr="00481F7C">
        <w:rPr>
          <w:rFonts w:hint="eastAsia"/>
        </w:rPr>
        <w:t>2</w:t>
      </w:r>
    </w:p>
    <w:p w14:paraId="342126E9" w14:textId="310931D8" w:rsidR="00F362F5" w:rsidRPr="00E03B23" w:rsidRDefault="00F362F5">
      <w:pPr>
        <w:pStyle w:val="afff7"/>
        <w:ind w:firstLine="400"/>
      </w:pPr>
    </w:p>
  </w:footnote>
  <w:footnote w:id="11">
    <w:p w14:paraId="30C61E23" w14:textId="60F366FE" w:rsidR="00B95D32" w:rsidRPr="00B95D32" w:rsidRDefault="00B95D32">
      <w:pPr>
        <w:pStyle w:val="afff7"/>
        <w:ind w:firstLine="400"/>
      </w:pPr>
      <w:r>
        <w:rPr>
          <w:rStyle w:val="afff9"/>
        </w:rPr>
        <w:footnoteRef/>
      </w:r>
      <w:r>
        <w:t xml:space="preserve"> </w:t>
      </w:r>
      <w:r>
        <w:rPr>
          <w:rFonts w:hint="eastAsia"/>
        </w:rPr>
        <w:t>詳見</w:t>
      </w:r>
      <w:r>
        <w:rPr>
          <w:rFonts w:hint="eastAsia"/>
        </w:rPr>
        <w:t xml:space="preserve"> </w:t>
      </w:r>
      <w:r w:rsidRPr="00B95D32">
        <w:rPr>
          <w:rFonts w:hint="eastAsia"/>
        </w:rPr>
        <w:t>行政院國家永續發展委員會</w:t>
      </w:r>
      <w:r w:rsidR="00D17483">
        <w:rPr>
          <w:rFonts w:hint="eastAsia"/>
        </w:rPr>
        <w:t>（</w:t>
      </w:r>
      <w:r w:rsidR="00D17483">
        <w:rPr>
          <w:rFonts w:hint="eastAsia"/>
        </w:rPr>
        <w:t>2021</w:t>
      </w:r>
      <w:r w:rsidR="00D17483">
        <w:rPr>
          <w:rFonts w:hint="eastAsia"/>
        </w:rPr>
        <w:t>）</w:t>
      </w:r>
      <w:hyperlink r:id="rId14" w:history="1">
        <w:r w:rsidRPr="00E605CB">
          <w:rPr>
            <w:rStyle w:val="af2"/>
            <w:rFonts w:hint="eastAsia"/>
          </w:rPr>
          <w:t>臺灣</w:t>
        </w:r>
        <w:r w:rsidRPr="00E605CB">
          <w:rPr>
            <w:rStyle w:val="af2"/>
            <w:rFonts w:hint="eastAsia"/>
          </w:rPr>
          <w:t>2050</w:t>
        </w:r>
        <w:r w:rsidRPr="00E605CB">
          <w:rPr>
            <w:rStyle w:val="af2"/>
            <w:rFonts w:hint="eastAsia"/>
          </w:rPr>
          <w:t>淨零排放路徑</w:t>
        </w:r>
      </w:hyperlink>
      <w:r w:rsidR="00E605CB">
        <w:rPr>
          <w:rFonts w:hint="eastAsia"/>
        </w:rPr>
        <w:t>。檢索日期</w:t>
      </w:r>
      <w:r w:rsidR="00E605CB">
        <w:rPr>
          <w:rFonts w:hint="eastAsia"/>
        </w:rPr>
        <w:t>2025/6/18</w:t>
      </w:r>
    </w:p>
  </w:footnote>
  <w:footnote w:id="12">
    <w:p w14:paraId="6B9B5F73" w14:textId="2B7A2C04" w:rsidR="00E03B23" w:rsidRPr="00EA6A75" w:rsidRDefault="00E03B23">
      <w:pPr>
        <w:pStyle w:val="afff7"/>
        <w:ind w:firstLine="400"/>
      </w:pPr>
      <w:r>
        <w:rPr>
          <w:rStyle w:val="afff9"/>
        </w:rPr>
        <w:footnoteRef/>
      </w:r>
      <w:r>
        <w:t xml:space="preserve"> </w:t>
      </w:r>
      <w:r>
        <w:rPr>
          <w:rFonts w:hint="eastAsia"/>
        </w:rPr>
        <w:t>詳見</w:t>
      </w:r>
      <w:r w:rsidR="00B95D32">
        <w:rPr>
          <w:rFonts w:hint="eastAsia"/>
        </w:rPr>
        <w:t xml:space="preserve"> </w:t>
      </w:r>
      <w:r>
        <w:rPr>
          <w:rFonts w:hint="eastAsia"/>
        </w:rPr>
        <w:t>經濟部產業發展署數位專欄（</w:t>
      </w:r>
      <w:r w:rsidR="00E33A4B">
        <w:rPr>
          <w:rFonts w:hint="eastAsia"/>
        </w:rPr>
        <w:t>2022</w:t>
      </w:r>
      <w:r>
        <w:rPr>
          <w:rFonts w:hint="eastAsia"/>
        </w:rPr>
        <w:t>）</w:t>
      </w:r>
      <w:hyperlink r:id="rId15" w:history="1">
        <w:r w:rsidR="000432DC" w:rsidRPr="00041160">
          <w:rPr>
            <w:rStyle w:val="af2"/>
          </w:rPr>
          <w:t>紡織業</w:t>
        </w:r>
        <w:r w:rsidR="000432DC" w:rsidRPr="00041160">
          <w:rPr>
            <w:rStyle w:val="af2"/>
          </w:rPr>
          <w:t>30</w:t>
        </w:r>
        <w:r w:rsidR="000432DC" w:rsidRPr="00041160">
          <w:rPr>
            <w:rStyle w:val="af2"/>
          </w:rPr>
          <w:t>年起伏！如何靠智慧紡織把夕陽變太陽產業</w:t>
        </w:r>
      </w:hyperlink>
      <w:r w:rsidR="00041160">
        <w:rPr>
          <w:rFonts w:hint="eastAsia"/>
        </w:rPr>
        <w:t>。檢</w:t>
      </w:r>
      <w:r w:rsidR="00041160" w:rsidRPr="00EA6A75">
        <w:rPr>
          <w:rFonts w:hint="eastAsia"/>
        </w:rPr>
        <w:t>索日期</w:t>
      </w:r>
      <w:r w:rsidR="00041160" w:rsidRPr="00EA6A75">
        <w:rPr>
          <w:rFonts w:hint="eastAsia"/>
        </w:rPr>
        <w:t>2025/6/1</w:t>
      </w:r>
      <w:r w:rsidR="00477A1D" w:rsidRPr="00EA6A75">
        <w:rPr>
          <w:rFonts w:hint="eastAsia"/>
        </w:rPr>
        <w:t>9</w:t>
      </w:r>
    </w:p>
  </w:footnote>
  <w:footnote w:id="13">
    <w:p w14:paraId="489B14AF" w14:textId="6DF89980" w:rsidR="0068705E" w:rsidRPr="00BB3D38" w:rsidRDefault="0068705E" w:rsidP="0073467D">
      <w:pPr>
        <w:pStyle w:val="afff7"/>
        <w:ind w:firstLine="400"/>
      </w:pPr>
      <w:r w:rsidRPr="00EA6A75">
        <w:rPr>
          <w:rStyle w:val="afff9"/>
        </w:rPr>
        <w:footnoteRef/>
      </w:r>
      <w:r w:rsidRPr="00EA6A75">
        <w:t xml:space="preserve"> </w:t>
      </w:r>
      <w:r w:rsidRPr="00EA6A75">
        <w:rPr>
          <w:rFonts w:hint="eastAsia"/>
        </w:rPr>
        <w:t>詳見</w:t>
      </w:r>
      <w:r w:rsidRPr="00EA6A75">
        <w:rPr>
          <w:rFonts w:hint="eastAsia"/>
        </w:rPr>
        <w:t xml:space="preserve"> </w:t>
      </w:r>
      <w:r w:rsidRPr="00EA6A75">
        <w:rPr>
          <w:rFonts w:hint="eastAsia"/>
        </w:rPr>
        <w:t>經濟部國際貿易署</w:t>
      </w:r>
      <w:r w:rsidR="00127713" w:rsidRPr="00EA6A75">
        <w:rPr>
          <w:rFonts w:hint="eastAsia"/>
        </w:rPr>
        <w:t>（</w:t>
      </w:r>
      <w:r w:rsidR="00127713" w:rsidRPr="00EA6A75">
        <w:rPr>
          <w:rFonts w:hint="eastAsia"/>
        </w:rPr>
        <w:t>2025</w:t>
      </w:r>
      <w:r w:rsidR="00127713" w:rsidRPr="00EA6A75">
        <w:rPr>
          <w:rFonts w:hint="eastAsia"/>
        </w:rPr>
        <w:t>）</w:t>
      </w:r>
      <w:hyperlink r:id="rId16" w:history="1">
        <w:r w:rsidR="00BB3D38" w:rsidRPr="00EA6A75">
          <w:rPr>
            <w:rStyle w:val="af2"/>
            <w:rFonts w:hint="eastAsia"/>
          </w:rPr>
          <w:t>越南紡織產業邁向永續發展目標</w:t>
        </w:r>
      </w:hyperlink>
      <w:r w:rsidR="00803BDE">
        <w:rPr>
          <w:rFonts w:hint="eastAsia"/>
        </w:rPr>
        <w:t>。檢索日期</w:t>
      </w:r>
      <w:r w:rsidR="00803BDE">
        <w:rPr>
          <w:rFonts w:hint="eastAsia"/>
        </w:rPr>
        <w:t>2025/6/19</w:t>
      </w:r>
    </w:p>
  </w:footnote>
  <w:footnote w:id="14">
    <w:p w14:paraId="06485841" w14:textId="77777777" w:rsidR="00193658" w:rsidRDefault="00193658" w:rsidP="00193658">
      <w:pPr>
        <w:pStyle w:val="afff7"/>
        <w:ind w:firstLine="400"/>
      </w:pPr>
      <w:r>
        <w:rPr>
          <w:rStyle w:val="afff9"/>
        </w:rPr>
        <w:footnoteRef/>
      </w:r>
      <w:r>
        <w:t xml:space="preserve"> </w:t>
      </w:r>
      <w:r>
        <w:rPr>
          <w:rFonts w:hint="eastAsia"/>
        </w:rPr>
        <w:t>詳見</w:t>
      </w:r>
      <w:r>
        <w:rPr>
          <w:rFonts w:hint="eastAsia"/>
        </w:rPr>
        <w:t xml:space="preserve"> Frontier.cool</w:t>
      </w:r>
      <w:hyperlink r:id="rId17" w:history="1">
        <w:r w:rsidRPr="008D5F05">
          <w:rPr>
            <w:rStyle w:val="af2"/>
            <w:rFonts w:hint="eastAsia"/>
          </w:rPr>
          <w:t>官網</w:t>
        </w:r>
        <w:r w:rsidRPr="008D5F05">
          <w:rPr>
            <w:rStyle w:val="af2"/>
            <w:rFonts w:hint="eastAsia"/>
          </w:rPr>
          <w:t>-knowledge base</w:t>
        </w:r>
      </w:hyperlink>
      <w:r>
        <w:rPr>
          <w:rFonts w:hint="eastAsia"/>
        </w:rPr>
        <w:t>。檢索日期</w:t>
      </w:r>
      <w:r>
        <w:rPr>
          <w:rFonts w:hint="eastAsia"/>
        </w:rPr>
        <w:t>2025/6/18</w:t>
      </w:r>
    </w:p>
  </w:footnote>
  <w:footnote w:id="15">
    <w:p w14:paraId="3A5DBA4F" w14:textId="02E3DAA6" w:rsidR="00FA0C61" w:rsidRPr="00FA0C61" w:rsidRDefault="00FA0C61">
      <w:pPr>
        <w:pStyle w:val="afff7"/>
        <w:ind w:firstLine="400"/>
      </w:pPr>
      <w:r>
        <w:rPr>
          <w:rStyle w:val="afff9"/>
        </w:rPr>
        <w:footnoteRef/>
      </w:r>
      <w:r>
        <w:t xml:space="preserve"> </w:t>
      </w:r>
      <w:r>
        <w:rPr>
          <w:rFonts w:hint="eastAsia"/>
        </w:rPr>
        <w:t>詳見</w:t>
      </w:r>
      <w:r>
        <w:rPr>
          <w:rFonts w:hint="eastAsia"/>
        </w:rPr>
        <w:t xml:space="preserve"> </w:t>
      </w:r>
      <w:r>
        <w:rPr>
          <w:rFonts w:hint="eastAsia"/>
        </w:rPr>
        <w:t>中時新聞網（</w:t>
      </w:r>
      <w:r>
        <w:rPr>
          <w:rFonts w:hint="eastAsia"/>
        </w:rPr>
        <w:t>2020</w:t>
      </w:r>
      <w:r>
        <w:rPr>
          <w:rFonts w:hint="eastAsia"/>
        </w:rPr>
        <w:t>）</w:t>
      </w:r>
      <w:hyperlink r:id="rId18" w:history="1">
        <w:r w:rsidR="007D36C3" w:rsidRPr="00BB3330">
          <w:rPr>
            <w:rStyle w:val="af2"/>
            <w:rFonts w:hint="eastAsia"/>
          </w:rPr>
          <w:t>全球紡織革新</w:t>
        </w:r>
        <w:r w:rsidR="007D36C3" w:rsidRPr="00BB3330">
          <w:rPr>
            <w:rStyle w:val="af2"/>
            <w:rFonts w:hint="eastAsia"/>
          </w:rPr>
          <w:t>Frontier</w:t>
        </w:r>
        <w:r w:rsidR="007D36C3" w:rsidRPr="00BB3330">
          <w:rPr>
            <w:rStyle w:val="af2"/>
            <w:rFonts w:hint="eastAsia"/>
          </w:rPr>
          <w:t>用</w:t>
        </w:r>
        <w:r w:rsidR="007D36C3" w:rsidRPr="00BB3330">
          <w:rPr>
            <w:rStyle w:val="af2"/>
            <w:rFonts w:hint="eastAsia"/>
          </w:rPr>
          <w:t>AWS</w:t>
        </w:r>
        <w:r w:rsidR="007D36C3" w:rsidRPr="00BB3330">
          <w:rPr>
            <w:rStyle w:val="af2"/>
            <w:rFonts w:hint="eastAsia"/>
          </w:rPr>
          <w:t>打造數位布料平台</w:t>
        </w:r>
      </w:hyperlink>
      <w:r w:rsidR="007D36C3">
        <w:rPr>
          <w:rFonts w:hint="eastAsia"/>
        </w:rPr>
        <w:t>。檢索時間</w:t>
      </w:r>
      <w:r w:rsidR="007D36C3">
        <w:rPr>
          <w:rFonts w:hint="eastAsia"/>
        </w:rPr>
        <w:t>2025/6/28</w:t>
      </w:r>
    </w:p>
  </w:footnote>
  <w:footnote w:id="16">
    <w:p w14:paraId="4B257BAD" w14:textId="77777777" w:rsidR="002452E0" w:rsidRPr="0029264D" w:rsidRDefault="002452E0" w:rsidP="002452E0">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專刊報導</w:t>
      </w:r>
      <w:r>
        <w:rPr>
          <w:rFonts w:hint="eastAsia"/>
        </w:rPr>
        <w:t>-</w:t>
      </w:r>
      <w:hyperlink r:id="rId19" w:history="1">
        <w:r w:rsidRPr="00AA6F8E">
          <w:rPr>
            <w:rStyle w:val="af2"/>
          </w:rPr>
          <w:t>趙均埔登上</w:t>
        </w:r>
        <w:r w:rsidRPr="00AA6F8E">
          <w:rPr>
            <w:rStyle w:val="af2"/>
          </w:rPr>
          <w:t>PI</w:t>
        </w:r>
        <w:r w:rsidRPr="00AA6F8E">
          <w:rPr>
            <w:rStyle w:val="af2"/>
          </w:rPr>
          <w:t>論壇</w:t>
        </w:r>
        <w:r>
          <w:rPr>
            <w:rStyle w:val="af2"/>
            <w:rFonts w:hint="eastAsia"/>
          </w:rPr>
          <w:t xml:space="preserve"> </w:t>
        </w:r>
        <w:r w:rsidRPr="00AA6F8E">
          <w:rPr>
            <w:rStyle w:val="af2"/>
          </w:rPr>
          <w:t>驚見夢幻客戶</w:t>
        </w:r>
        <w:r>
          <w:rPr>
            <w:rStyle w:val="af2"/>
            <w:rFonts w:hint="eastAsia"/>
          </w:rPr>
          <w:t xml:space="preserve"> </w:t>
        </w:r>
        <w:r w:rsidRPr="00AA6F8E">
          <w:rPr>
            <w:rStyle w:val="af2"/>
          </w:rPr>
          <w:t>擄獲老佛爺、</w:t>
        </w:r>
        <w:r w:rsidRPr="00AA6F8E">
          <w:rPr>
            <w:rStyle w:val="af2"/>
          </w:rPr>
          <w:t>DKNY</w:t>
        </w:r>
        <w:r w:rsidRPr="00AA6F8E">
          <w:rPr>
            <w:rStyle w:val="af2"/>
          </w:rPr>
          <w:t>、</w:t>
        </w:r>
        <w:r w:rsidRPr="00AA6F8E">
          <w:rPr>
            <w:rStyle w:val="af2"/>
          </w:rPr>
          <w:t>CK</w:t>
        </w:r>
        <w:r w:rsidRPr="00AA6F8E">
          <w:rPr>
            <w:rStyle w:val="af2"/>
          </w:rPr>
          <w:t>大品牌芳心</w:t>
        </w:r>
      </w:hyperlink>
      <w:r>
        <w:rPr>
          <w:rFonts w:hint="eastAsia"/>
        </w:rPr>
        <w:t>。檢索日期</w:t>
      </w:r>
      <w:r>
        <w:rPr>
          <w:rFonts w:hint="eastAsia"/>
        </w:rPr>
        <w:t>2025/5/11</w:t>
      </w:r>
    </w:p>
  </w:footnote>
  <w:footnote w:id="17">
    <w:p w14:paraId="34E703DD" w14:textId="35DD2526" w:rsidR="00D00F40" w:rsidRPr="00D00F40" w:rsidRDefault="00D00F40">
      <w:pPr>
        <w:pStyle w:val="afff7"/>
        <w:ind w:firstLine="400"/>
      </w:pPr>
      <w:r>
        <w:rPr>
          <w:rStyle w:val="afff9"/>
        </w:rPr>
        <w:footnoteRef/>
      </w:r>
      <w:r>
        <w:t xml:space="preserve"> </w:t>
      </w:r>
      <w:r>
        <w:rPr>
          <w:rFonts w:hint="eastAsia"/>
        </w:rPr>
        <w:t>詳見</w:t>
      </w:r>
      <w:r>
        <w:rPr>
          <w:rFonts w:hint="eastAsia"/>
        </w:rPr>
        <w:t xml:space="preserve"> </w:t>
      </w:r>
      <w:r w:rsidR="004B7F2E">
        <w:rPr>
          <w:rFonts w:hint="eastAsia"/>
        </w:rPr>
        <w:t>數位時代（</w:t>
      </w:r>
      <w:r w:rsidR="004B7F2E">
        <w:rPr>
          <w:rFonts w:hint="eastAsia"/>
        </w:rPr>
        <w:t>2021</w:t>
      </w:r>
      <w:r w:rsidR="004B7F2E">
        <w:rPr>
          <w:rFonts w:hint="eastAsia"/>
        </w:rPr>
        <w:t>）</w:t>
      </w:r>
      <w:r w:rsidR="009E63BF" w:rsidRPr="009E63BF">
        <w:rPr>
          <w:rFonts w:hint="eastAsia"/>
        </w:rPr>
        <w:t>臺灣通用紡織科技（</w:t>
      </w:r>
      <w:r w:rsidR="009E63BF" w:rsidRPr="009E63BF">
        <w:rPr>
          <w:rFonts w:hint="eastAsia"/>
        </w:rPr>
        <w:t>Frontier</w:t>
      </w:r>
      <w:r w:rsidR="009E63BF" w:rsidRPr="009E63BF">
        <w:rPr>
          <w:rFonts w:hint="eastAsia"/>
        </w:rPr>
        <w:t>）創辦人趙均埔：</w:t>
      </w:r>
      <w:hyperlink r:id="rId20" w:history="1">
        <w:r w:rsidR="009E63BF" w:rsidRPr="004B7F2E">
          <w:rPr>
            <w:rStyle w:val="af2"/>
            <w:rFonts w:hint="eastAsia"/>
          </w:rPr>
          <w:t>只要</w:t>
        </w:r>
        <w:r w:rsidR="009E63BF" w:rsidRPr="004B7F2E">
          <w:rPr>
            <w:rStyle w:val="af2"/>
            <w:rFonts w:hint="eastAsia"/>
          </w:rPr>
          <w:t>3</w:t>
        </w:r>
        <w:r w:rsidR="009E63BF" w:rsidRPr="004B7F2E">
          <w:rPr>
            <w:rStyle w:val="af2"/>
            <w:rFonts w:hint="eastAsia"/>
          </w:rPr>
          <w:t>美金，台灣紡織廠就能快速開發海外訂單</w:t>
        </w:r>
        <w:r w:rsidR="009E63BF" w:rsidRPr="004B7F2E">
          <w:rPr>
            <w:rStyle w:val="af2"/>
            <w:rFonts w:hint="eastAsia"/>
          </w:rPr>
          <w:t>!</w:t>
        </w:r>
      </w:hyperlink>
      <w:r w:rsidR="004B7F2E">
        <w:rPr>
          <w:rFonts w:hint="eastAsia"/>
        </w:rPr>
        <w:t>檢索日期</w:t>
      </w:r>
      <w:r w:rsidR="004B7F2E">
        <w:rPr>
          <w:rFonts w:hint="eastAsia"/>
        </w:rPr>
        <w:t>2025/5/12</w:t>
      </w:r>
    </w:p>
  </w:footnote>
  <w:footnote w:id="18">
    <w:p w14:paraId="0F25B4E3" w14:textId="7A7A7F25" w:rsidR="00287238" w:rsidRDefault="00287238">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w:t>
      </w:r>
      <w:r w:rsidR="00895ED4">
        <w:rPr>
          <w:rFonts w:hint="eastAsia"/>
        </w:rPr>
        <w:t>專刊</w:t>
      </w:r>
      <w:r w:rsidR="004D6678">
        <w:rPr>
          <w:rFonts w:hint="eastAsia"/>
        </w:rPr>
        <w:t>報導</w:t>
      </w:r>
      <w:r w:rsidR="0029264D">
        <w:rPr>
          <w:rFonts w:hint="eastAsia"/>
        </w:rPr>
        <w:t>-</w:t>
      </w:r>
      <w:hyperlink r:id="rId21" w:history="1">
        <w:r w:rsidR="002A2C23" w:rsidRPr="0014402B">
          <w:rPr>
            <w:rStyle w:val="af2"/>
            <w:rFonts w:hint="eastAsia"/>
          </w:rPr>
          <w:t>23</w:t>
        </w:r>
        <w:r w:rsidR="002A2C23" w:rsidRPr="0014402B">
          <w:rPr>
            <w:rStyle w:val="af2"/>
            <w:rFonts w:hint="eastAsia"/>
          </w:rPr>
          <w:t>歲買下紡織廠</w:t>
        </w:r>
        <w:r w:rsidR="006A10D3" w:rsidRPr="0014402B">
          <w:rPr>
            <w:rStyle w:val="af2"/>
            <w:rFonts w:hint="eastAsia"/>
          </w:rPr>
          <w:t>，</w:t>
        </w:r>
        <w:r w:rsidR="002A2C23" w:rsidRPr="0014402B">
          <w:rPr>
            <w:rStyle w:val="af2"/>
            <w:rFonts w:hint="eastAsia"/>
          </w:rPr>
          <w:t>趙均埔練功</w:t>
        </w:r>
        <w:r w:rsidR="002A2C23" w:rsidRPr="0014402B">
          <w:rPr>
            <w:rStyle w:val="af2"/>
            <w:rFonts w:hint="eastAsia"/>
          </w:rPr>
          <w:t>7</w:t>
        </w:r>
        <w:r w:rsidR="002A2C23" w:rsidRPr="0014402B">
          <w:rPr>
            <w:rStyle w:val="af2"/>
            <w:rFonts w:hint="eastAsia"/>
          </w:rPr>
          <w:t>年打入一級供應商</w:t>
        </w:r>
      </w:hyperlink>
      <w:r w:rsidR="001D4F56">
        <w:rPr>
          <w:rFonts w:hint="eastAsia"/>
        </w:rPr>
        <w:t>。檢索日期</w:t>
      </w:r>
      <w:r w:rsidR="001D4F56">
        <w:rPr>
          <w:rFonts w:hint="eastAsia"/>
        </w:rPr>
        <w:t>2025/5/</w:t>
      </w:r>
      <w:r w:rsidR="004371FE">
        <w:rPr>
          <w:rFonts w:hint="eastAsia"/>
        </w:rPr>
        <w:t>14</w:t>
      </w:r>
    </w:p>
  </w:footnote>
  <w:footnote w:id="19">
    <w:p w14:paraId="15E557C8" w14:textId="14AB81BA" w:rsidR="00C2609B" w:rsidRDefault="00C2609B">
      <w:pPr>
        <w:pStyle w:val="afff7"/>
        <w:ind w:firstLine="400"/>
      </w:pPr>
      <w:r>
        <w:rPr>
          <w:rStyle w:val="afff9"/>
        </w:rPr>
        <w:footnoteRef/>
      </w:r>
      <w:r>
        <w:t xml:space="preserve"> </w:t>
      </w:r>
      <w:r>
        <w:rPr>
          <w:rFonts w:hint="eastAsia"/>
        </w:rPr>
        <w:t>詳見</w:t>
      </w:r>
      <w:r>
        <w:rPr>
          <w:rFonts w:hint="eastAsia"/>
        </w:rPr>
        <w:t xml:space="preserve"> </w:t>
      </w:r>
      <w:r w:rsidR="003A5C41">
        <w:rPr>
          <w:rFonts w:hint="eastAsia"/>
        </w:rPr>
        <w:t>台灣經貿網（</w:t>
      </w:r>
      <w:r w:rsidR="003A5C41">
        <w:rPr>
          <w:rFonts w:hint="eastAsia"/>
        </w:rPr>
        <w:t>2021</w:t>
      </w:r>
      <w:r w:rsidR="003A5C41">
        <w:rPr>
          <w:rFonts w:hint="eastAsia"/>
        </w:rPr>
        <w:t>）商情快蒐</w:t>
      </w:r>
      <w:hyperlink r:id="rId22" w:history="1">
        <w:r w:rsidR="003A5C41" w:rsidRPr="009D2A6D">
          <w:rPr>
            <w:rStyle w:val="af2"/>
            <w:rFonts w:hint="eastAsia"/>
          </w:rPr>
          <w:t>-</w:t>
        </w:r>
        <w:r w:rsidR="001B3576" w:rsidRPr="009D2A6D">
          <w:rPr>
            <w:rStyle w:val="af2"/>
            <w:rFonts w:hint="eastAsia"/>
          </w:rPr>
          <w:t>《數位升級篇》整合與共融</w:t>
        </w:r>
        <w:r w:rsidR="008F3FAB" w:rsidRPr="009D2A6D">
          <w:rPr>
            <w:rStyle w:val="af2"/>
            <w:rFonts w:hint="eastAsia"/>
          </w:rPr>
          <w:t xml:space="preserve"> </w:t>
        </w:r>
        <w:r w:rsidR="001B3576" w:rsidRPr="009D2A6D">
          <w:rPr>
            <w:rStyle w:val="af2"/>
            <w:rFonts w:hint="eastAsia"/>
          </w:rPr>
          <w:t>數位化再創新</w:t>
        </w:r>
        <w:r w:rsidR="001B3576" w:rsidRPr="009D2A6D">
          <w:rPr>
            <w:rStyle w:val="af2"/>
            <w:rFonts w:hint="eastAsia"/>
          </w:rPr>
          <w:t xml:space="preserve"> </w:t>
        </w:r>
        <w:r w:rsidR="001B3576" w:rsidRPr="009D2A6D">
          <w:rPr>
            <w:rStyle w:val="af2"/>
            <w:rFonts w:hint="eastAsia"/>
          </w:rPr>
          <w:t>企業彎道超車好機會</w:t>
        </w:r>
      </w:hyperlink>
      <w:r w:rsidR="001B3576">
        <w:rPr>
          <w:rFonts w:hint="eastAsia"/>
        </w:rPr>
        <w:t>。檢索日期</w:t>
      </w:r>
      <w:r w:rsidR="001B3576">
        <w:rPr>
          <w:rFonts w:hint="eastAsia"/>
        </w:rPr>
        <w:t>2025/5/6</w:t>
      </w:r>
    </w:p>
  </w:footnote>
  <w:footnote w:id="20">
    <w:p w14:paraId="5A9CD59C" w14:textId="743E3954" w:rsidR="00DE67EA" w:rsidRPr="00DE67EA" w:rsidRDefault="00DE67EA">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sidR="00BC4451">
        <w:rPr>
          <w:rFonts w:hint="eastAsia"/>
        </w:rPr>
        <w:t>2022</w:t>
      </w:r>
      <w:r>
        <w:rPr>
          <w:rFonts w:hint="eastAsia"/>
        </w:rPr>
        <w:t>）</w:t>
      </w:r>
      <w:hyperlink r:id="rId23" w:history="1">
        <w:r w:rsidR="003758BE" w:rsidRPr="003F3F87">
          <w:rPr>
            <w:rStyle w:val="af2"/>
            <w:rFonts w:hint="eastAsia"/>
          </w:rPr>
          <w:t>推動紡織元宇宙在台北誕生</w:t>
        </w:r>
        <w:r w:rsidR="003758BE" w:rsidRPr="003F3F87">
          <w:rPr>
            <w:rStyle w:val="af2"/>
            <w:rFonts w:hint="eastAsia"/>
          </w:rPr>
          <w:t xml:space="preserve"> </w:t>
        </w:r>
        <w:r w:rsidR="003758BE" w:rsidRPr="003F3F87">
          <w:rPr>
            <w:rStyle w:val="af2"/>
            <w:rFonts w:hint="eastAsia"/>
          </w:rPr>
          <w:t>全球數位紡織高峰會盛大舉行</w:t>
        </w:r>
      </w:hyperlink>
      <w:r w:rsidR="003F3F87">
        <w:rPr>
          <w:rFonts w:hint="eastAsia"/>
        </w:rPr>
        <w:t>。檢索日期</w:t>
      </w:r>
      <w:r w:rsidR="003F3F87">
        <w:rPr>
          <w:rFonts w:hint="eastAsia"/>
        </w:rPr>
        <w:t>2025/</w:t>
      </w:r>
      <w:r w:rsidR="0010119A">
        <w:rPr>
          <w:rFonts w:hint="eastAsia"/>
        </w:rPr>
        <w:t>5/12</w:t>
      </w:r>
    </w:p>
  </w:footnote>
  <w:footnote w:id="21">
    <w:p w14:paraId="5401C036" w14:textId="5F925DF5" w:rsidR="00551507" w:rsidRDefault="00551507">
      <w:pPr>
        <w:pStyle w:val="afff7"/>
        <w:ind w:firstLine="400"/>
      </w:pPr>
      <w:r>
        <w:rPr>
          <w:rStyle w:val="afff9"/>
        </w:rPr>
        <w:footnoteRef/>
      </w:r>
      <w:r>
        <w:t xml:space="preserve"> </w:t>
      </w:r>
      <w:r>
        <w:rPr>
          <w:rFonts w:hint="eastAsia"/>
        </w:rPr>
        <w:t>詳見</w:t>
      </w:r>
      <w:r>
        <w:rPr>
          <w:rFonts w:hint="eastAsia"/>
        </w:rPr>
        <w:t xml:space="preserve"> </w:t>
      </w:r>
      <w:r>
        <w:rPr>
          <w:rFonts w:hint="eastAsia"/>
        </w:rPr>
        <w:t>林口新創園（</w:t>
      </w:r>
      <w:r>
        <w:rPr>
          <w:rFonts w:hint="eastAsia"/>
        </w:rPr>
        <w:t>2021</w:t>
      </w:r>
      <w:r>
        <w:rPr>
          <w:rFonts w:hint="eastAsia"/>
        </w:rPr>
        <w:t>）</w:t>
      </w:r>
      <w:hyperlink r:id="rId24" w:history="1">
        <w:r w:rsidR="000B535D" w:rsidRPr="000F1F9F">
          <w:rPr>
            <w:rStyle w:val="af2"/>
            <w:rFonts w:hint="eastAsia"/>
          </w:rPr>
          <w:t>李鎮宇：林口新創參與</w:t>
        </w:r>
        <w:r w:rsidR="000B535D" w:rsidRPr="000F1F9F">
          <w:rPr>
            <w:rStyle w:val="af2"/>
            <w:rFonts w:hint="eastAsia"/>
          </w:rPr>
          <w:t xml:space="preserve"> SelectUSA</w:t>
        </w:r>
        <w:r w:rsidR="000B535D" w:rsidRPr="000F1F9F">
          <w:rPr>
            <w:rStyle w:val="af2"/>
            <w:rFonts w:hint="eastAsia"/>
          </w:rPr>
          <w:t>大放異彩</w:t>
        </w:r>
        <w:r w:rsidR="000B535D" w:rsidRPr="000F1F9F">
          <w:rPr>
            <w:rStyle w:val="af2"/>
            <w:rFonts w:hint="eastAsia"/>
          </w:rPr>
          <w:t xml:space="preserve"> </w:t>
        </w:r>
        <w:r w:rsidR="000B535D" w:rsidRPr="000F1F9F">
          <w:rPr>
            <w:rStyle w:val="af2"/>
            <w:rFonts w:hint="eastAsia"/>
          </w:rPr>
          <w:t>進軍美國重要跳板</w:t>
        </w:r>
      </w:hyperlink>
      <w:r w:rsidR="00674D43">
        <w:rPr>
          <w:rFonts w:hint="eastAsia"/>
        </w:rPr>
        <w:t>。檢索日期</w:t>
      </w:r>
      <w:r w:rsidR="00674D43">
        <w:rPr>
          <w:rFonts w:hint="eastAsia"/>
        </w:rPr>
        <w:t>2025/5/11</w:t>
      </w:r>
    </w:p>
  </w:footnote>
  <w:footnote w:id="22">
    <w:p w14:paraId="4D7562ED" w14:textId="7EC71D84" w:rsidR="00AC38A1" w:rsidRDefault="00AC38A1">
      <w:pPr>
        <w:pStyle w:val="afff7"/>
        <w:ind w:firstLine="400"/>
      </w:pPr>
      <w:r>
        <w:rPr>
          <w:rStyle w:val="afff9"/>
        </w:rPr>
        <w:footnoteRef/>
      </w:r>
      <w:r>
        <w:t xml:space="preserve"> </w:t>
      </w:r>
      <w:r>
        <w:rPr>
          <w:rFonts w:hint="eastAsia"/>
        </w:rPr>
        <w:t>詳見</w:t>
      </w:r>
      <w:r>
        <w:rPr>
          <w:rFonts w:hint="eastAsia"/>
        </w:rPr>
        <w:t xml:space="preserve"> </w:t>
      </w:r>
      <w:r>
        <w:rPr>
          <w:rFonts w:hint="eastAsia"/>
        </w:rPr>
        <w:t>數位時代（</w:t>
      </w:r>
      <w:r w:rsidR="00B1490C">
        <w:rPr>
          <w:rFonts w:hint="eastAsia"/>
        </w:rPr>
        <w:t>2021</w:t>
      </w:r>
      <w:r>
        <w:rPr>
          <w:rFonts w:hint="eastAsia"/>
        </w:rPr>
        <w:t>）</w:t>
      </w:r>
      <w:hyperlink r:id="rId25" w:history="1">
        <w:r w:rsidR="003B5C91" w:rsidRPr="006C49A9">
          <w:rPr>
            <w:rStyle w:val="af2"/>
            <w:rFonts w:hint="eastAsia"/>
          </w:rPr>
          <w:t>專訪臺灣通用紡織科技（</w:t>
        </w:r>
        <w:r w:rsidR="003B5C91" w:rsidRPr="006C49A9">
          <w:rPr>
            <w:rStyle w:val="af2"/>
            <w:rFonts w:hint="eastAsia"/>
          </w:rPr>
          <w:t>Frontier</w:t>
        </w:r>
        <w:r w:rsidR="003B5C91" w:rsidRPr="006C49A9">
          <w:rPr>
            <w:rStyle w:val="af2"/>
            <w:rFonts w:hint="eastAsia"/>
          </w:rPr>
          <w:t>）創辦人趙均埔：只要</w:t>
        </w:r>
        <w:r w:rsidR="003B5C91" w:rsidRPr="006C49A9">
          <w:rPr>
            <w:rStyle w:val="af2"/>
            <w:rFonts w:hint="eastAsia"/>
          </w:rPr>
          <w:t>3</w:t>
        </w:r>
        <w:r w:rsidR="003B5C91" w:rsidRPr="006C49A9">
          <w:rPr>
            <w:rStyle w:val="af2"/>
            <w:rFonts w:hint="eastAsia"/>
          </w:rPr>
          <w:t>美金，台灣紡織廠就能快速開發海外訂單</w:t>
        </w:r>
        <w:r w:rsidR="003B5C91" w:rsidRPr="006C49A9">
          <w:rPr>
            <w:rStyle w:val="af2"/>
            <w:rFonts w:hint="eastAsia"/>
          </w:rPr>
          <w:t>!</w:t>
        </w:r>
      </w:hyperlink>
      <w:r w:rsidR="006C49A9">
        <w:rPr>
          <w:rFonts w:hint="eastAsia"/>
        </w:rPr>
        <w:t>。檢索日期</w:t>
      </w:r>
      <w:r w:rsidR="003E0E1F">
        <w:rPr>
          <w:rFonts w:hint="eastAsia"/>
        </w:rPr>
        <w:t>2025/5/12</w:t>
      </w:r>
    </w:p>
  </w:footnote>
  <w:footnote w:id="23">
    <w:p w14:paraId="768FDD54" w14:textId="2BE65C0A" w:rsidR="00C950ED" w:rsidRPr="00166834" w:rsidRDefault="00C950ED" w:rsidP="00C950ED">
      <w:pPr>
        <w:pStyle w:val="afff7"/>
        <w:ind w:firstLine="400"/>
        <w:rPr>
          <w:rStyle w:val="af2"/>
        </w:rPr>
      </w:pPr>
      <w:r>
        <w:rPr>
          <w:rStyle w:val="afff9"/>
        </w:rPr>
        <w:footnoteRef/>
      </w:r>
      <w:r>
        <w:t xml:space="preserve"> </w:t>
      </w:r>
      <w:r>
        <w:rPr>
          <w:rFonts w:hint="eastAsia"/>
        </w:rPr>
        <w:t>詳見</w:t>
      </w:r>
      <w:r>
        <w:rPr>
          <w:rFonts w:hint="eastAsia"/>
        </w:rPr>
        <w:t xml:space="preserve"> </w:t>
      </w:r>
      <w:r>
        <w:rPr>
          <w:rFonts w:hint="eastAsia"/>
        </w:rPr>
        <w:t>台北紡織展</w:t>
      </w:r>
      <w:r>
        <w:rPr>
          <w:rFonts w:hint="eastAsia"/>
        </w:rPr>
        <w:t>TITAS</w:t>
      </w:r>
      <w:r>
        <w:rPr>
          <w:rFonts w:hint="eastAsia"/>
        </w:rPr>
        <w:t>（</w:t>
      </w:r>
      <w:r>
        <w:rPr>
          <w:rFonts w:hint="eastAsia"/>
        </w:rPr>
        <w:t>2023</w:t>
      </w:r>
      <w:r>
        <w:rPr>
          <w:rFonts w:hint="eastAsia"/>
        </w:rPr>
        <w:t>）</w:t>
      </w:r>
      <w:r w:rsidR="00166834">
        <w:fldChar w:fldCharType="begin"/>
      </w:r>
      <w:r w:rsidR="00166834">
        <w:rPr>
          <w:rFonts w:hint="eastAsia"/>
        </w:rPr>
        <w:instrText>HYPERLINK "https://www.titas.tw/Upload/UserData/TITAS%202023%20%E5%8F%83%E5%B1%95%E5%95%86%E4%BB%8B%E7%B4%B9%20-%20%E5%8F%B0%E7%81%A3%E9%80%9A%E7%94%A8.pdf"</w:instrText>
      </w:r>
      <w:r w:rsidR="00166834">
        <w:fldChar w:fldCharType="separate"/>
      </w:r>
      <w:r w:rsidRPr="00166834">
        <w:rPr>
          <w:rStyle w:val="af2"/>
          <w:rFonts w:hint="eastAsia"/>
        </w:rPr>
        <w:t>參展商介紹</w:t>
      </w:r>
      <w:r w:rsidR="00254AE8" w:rsidRPr="00166834">
        <w:rPr>
          <w:rStyle w:val="af2"/>
          <w:rFonts w:hint="eastAsia"/>
        </w:rPr>
        <w:t>-</w:t>
      </w:r>
      <w:r w:rsidRPr="00166834">
        <w:rPr>
          <w:rStyle w:val="af2"/>
          <w:rFonts w:hint="eastAsia"/>
        </w:rPr>
        <w:t>臺灣通用紡織科技股份有限公司</w:t>
      </w:r>
      <w:r w:rsidRPr="00166834">
        <w:rPr>
          <w:rStyle w:val="af2"/>
          <w:rFonts w:hint="eastAsia"/>
        </w:rPr>
        <w:t xml:space="preserve"> Frontier.cool</w:t>
      </w:r>
    </w:p>
    <w:p w14:paraId="5215123E" w14:textId="23E8401D" w:rsidR="00C950ED" w:rsidRDefault="00C950ED" w:rsidP="00C950ED">
      <w:pPr>
        <w:pStyle w:val="afff7"/>
        <w:ind w:firstLine="400"/>
      </w:pPr>
      <w:r w:rsidRPr="00166834">
        <w:rPr>
          <w:rStyle w:val="af2"/>
          <w:rFonts w:hint="eastAsia"/>
        </w:rPr>
        <w:t>會展、業務管理數位工具雙刀流，無痛轉型斬獲新舊客戶</w:t>
      </w:r>
      <w:r w:rsidR="00166834">
        <w:fldChar w:fldCharType="end"/>
      </w:r>
      <w:r w:rsidR="00780672">
        <w:rPr>
          <w:rFonts w:hint="eastAsia"/>
        </w:rPr>
        <w:t>。檢索日期</w:t>
      </w:r>
      <w:r w:rsidR="00780672">
        <w:rPr>
          <w:rFonts w:hint="eastAsia"/>
        </w:rPr>
        <w:t>2025/6/24</w:t>
      </w:r>
      <w:r>
        <w:rPr>
          <w:rFonts w:hint="eastAsia"/>
        </w:rPr>
        <w:t xml:space="preserve"> </w:t>
      </w:r>
    </w:p>
  </w:footnote>
  <w:footnote w:id="24">
    <w:p w14:paraId="5157C546" w14:textId="28ACE401" w:rsidR="006B5B26" w:rsidRDefault="006B5B26">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6" w:history="1">
        <w:r w:rsidR="00302AC6" w:rsidRPr="00663478">
          <w:rPr>
            <w:rStyle w:val="af2"/>
            <w:rFonts w:hint="eastAsia"/>
          </w:rPr>
          <w:t>工業局推薦典範企業─臺灣通用紡織</w:t>
        </w:r>
        <w:r w:rsidR="00302AC6" w:rsidRPr="00663478">
          <w:rPr>
            <w:rStyle w:val="af2"/>
            <w:rFonts w:hint="eastAsia"/>
          </w:rPr>
          <w:t xml:space="preserve"> Frontier.cool</w:t>
        </w:r>
      </w:hyperlink>
      <w:r w:rsidR="00302AC6">
        <w:rPr>
          <w:rFonts w:hint="eastAsia"/>
        </w:rPr>
        <w:t>。檢索日期</w:t>
      </w:r>
      <w:r w:rsidR="00302AC6">
        <w:rPr>
          <w:rFonts w:hint="eastAsia"/>
        </w:rPr>
        <w:t>2025/6/25</w:t>
      </w:r>
    </w:p>
  </w:footnote>
  <w:footnote w:id="25">
    <w:p w14:paraId="2E06F855" w14:textId="24888234" w:rsidR="00430C1D" w:rsidRPr="00430C1D" w:rsidRDefault="00430C1D">
      <w:pPr>
        <w:pStyle w:val="afff7"/>
        <w:ind w:firstLine="400"/>
      </w:pPr>
      <w:r>
        <w:rPr>
          <w:rStyle w:val="afff9"/>
        </w:rPr>
        <w:footnoteRef/>
      </w:r>
      <w:r>
        <w:t xml:space="preserve"> </w:t>
      </w:r>
      <w:r>
        <w:rPr>
          <w:rFonts w:hint="eastAsia"/>
        </w:rPr>
        <w:t>詳見</w:t>
      </w:r>
      <w:r>
        <w:rPr>
          <w:rFonts w:hint="eastAsia"/>
        </w:rPr>
        <w:t xml:space="preserve"> </w:t>
      </w:r>
      <w:r>
        <w:rPr>
          <w:rFonts w:hint="eastAsia"/>
        </w:rPr>
        <w:t>台灣經貿網（</w:t>
      </w:r>
      <w:r>
        <w:rPr>
          <w:rFonts w:hint="eastAsia"/>
        </w:rPr>
        <w:t>2021</w:t>
      </w:r>
      <w:r>
        <w:rPr>
          <w:rFonts w:hint="eastAsia"/>
        </w:rPr>
        <w:t>）</w:t>
      </w:r>
      <w:hyperlink r:id="rId27" w:history="1">
        <w:r w:rsidR="00212AAD" w:rsidRPr="00E63FCE">
          <w:rPr>
            <w:rStyle w:val="af2"/>
            <w:rFonts w:hint="eastAsia"/>
          </w:rPr>
          <w:t>整合與共融</w:t>
        </w:r>
        <w:r w:rsidR="00212AAD" w:rsidRPr="00E63FCE">
          <w:rPr>
            <w:rStyle w:val="af2"/>
            <w:rFonts w:hint="eastAsia"/>
          </w:rPr>
          <w:t xml:space="preserve"> </w:t>
        </w:r>
        <w:r w:rsidR="00212AAD" w:rsidRPr="00E63FCE">
          <w:rPr>
            <w:rStyle w:val="af2"/>
            <w:rFonts w:hint="eastAsia"/>
          </w:rPr>
          <w:t>數位化再創新</w:t>
        </w:r>
        <w:r w:rsidR="00212AAD" w:rsidRPr="00E63FCE">
          <w:rPr>
            <w:rStyle w:val="af2"/>
            <w:rFonts w:hint="eastAsia"/>
          </w:rPr>
          <w:t xml:space="preserve"> </w:t>
        </w:r>
        <w:r w:rsidR="00212AAD" w:rsidRPr="00E63FCE">
          <w:rPr>
            <w:rStyle w:val="af2"/>
            <w:rFonts w:hint="eastAsia"/>
          </w:rPr>
          <w:t>企業彎道超車好機會</w:t>
        </w:r>
      </w:hyperlink>
      <w:r w:rsidR="00212AAD">
        <w:rPr>
          <w:rFonts w:hint="eastAsia"/>
        </w:rPr>
        <w:t>。檢索日期</w:t>
      </w:r>
      <w:r w:rsidR="00212AAD">
        <w:rPr>
          <w:rFonts w:hint="eastAsia"/>
        </w:rPr>
        <w:t>2025/6/25</w:t>
      </w:r>
    </w:p>
  </w:footnote>
  <w:footnote w:id="26">
    <w:p w14:paraId="2088AF81" w14:textId="16AE565A" w:rsidR="00812DC1" w:rsidRDefault="009C6A85">
      <w:pPr>
        <w:pStyle w:val="afff7"/>
        <w:ind w:firstLine="400"/>
      </w:pPr>
      <w:r>
        <w:rPr>
          <w:rStyle w:val="afff9"/>
        </w:rPr>
        <w:footnoteRef/>
      </w:r>
      <w:r>
        <w:t xml:space="preserve"> </w:t>
      </w:r>
      <w:r>
        <w:rPr>
          <w:rFonts w:hint="eastAsia"/>
        </w:rPr>
        <w:t>詳見</w:t>
      </w:r>
      <w:r>
        <w:rPr>
          <w:rFonts w:hint="eastAsia"/>
        </w:rPr>
        <w:t xml:space="preserve"> </w:t>
      </w:r>
      <w:r>
        <w:rPr>
          <w:rFonts w:hint="eastAsia"/>
        </w:rPr>
        <w:t>工商時報（</w:t>
      </w:r>
      <w:r w:rsidR="00E8445F">
        <w:rPr>
          <w:rFonts w:hint="eastAsia"/>
        </w:rPr>
        <w:t>2021</w:t>
      </w:r>
      <w:r>
        <w:rPr>
          <w:rFonts w:hint="eastAsia"/>
        </w:rPr>
        <w:t>）</w:t>
      </w:r>
      <w:hyperlink r:id="rId28" w:history="1">
        <w:r w:rsidR="00EA2445" w:rsidRPr="0060020B">
          <w:rPr>
            <w:rStyle w:val="af2"/>
            <w:rFonts w:hint="eastAsia"/>
          </w:rPr>
          <w:t>科技綠能</w:t>
        </w:r>
        <w:r w:rsidR="00EA2445" w:rsidRPr="0060020B">
          <w:rPr>
            <w:rStyle w:val="af2"/>
            <w:rFonts w:hint="eastAsia"/>
          </w:rPr>
          <w:t>-</w:t>
        </w:r>
        <w:r w:rsidR="003375EB" w:rsidRPr="0060020B">
          <w:rPr>
            <w:rStyle w:val="af2"/>
            <w:rFonts w:hint="eastAsia"/>
          </w:rPr>
          <w:t>進軍</w:t>
        </w:r>
        <w:r w:rsidR="003375EB" w:rsidRPr="0060020B">
          <w:rPr>
            <w:rStyle w:val="af2"/>
            <w:rFonts w:hint="eastAsia"/>
          </w:rPr>
          <w:t>2022CES</w:t>
        </w:r>
        <w:r w:rsidR="003375EB" w:rsidRPr="0060020B">
          <w:rPr>
            <w:rStyle w:val="af2"/>
            <w:rFonts w:hint="eastAsia"/>
          </w:rPr>
          <w:t>展</w:t>
        </w:r>
        <w:r w:rsidR="003375EB" w:rsidRPr="0060020B">
          <w:rPr>
            <w:rStyle w:val="af2"/>
            <w:rFonts w:hint="eastAsia"/>
          </w:rPr>
          <w:t xml:space="preserve"> Frontier</w:t>
        </w:r>
        <w:r w:rsidR="003375EB" w:rsidRPr="0060020B">
          <w:rPr>
            <w:rStyle w:val="af2"/>
            <w:rFonts w:hint="eastAsia"/>
          </w:rPr>
          <w:t>推</w:t>
        </w:r>
        <w:r w:rsidR="003375EB" w:rsidRPr="0060020B">
          <w:rPr>
            <w:rStyle w:val="af2"/>
            <w:rFonts w:hint="eastAsia"/>
          </w:rPr>
          <w:t>ARM</w:t>
        </w:r>
        <w:r w:rsidR="003375EB" w:rsidRPr="0060020B">
          <w:rPr>
            <w:rStyle w:val="af2"/>
            <w:rFonts w:hint="eastAsia"/>
          </w:rPr>
          <w:t>架構紡織</w:t>
        </w:r>
        <w:r w:rsidR="003375EB" w:rsidRPr="0060020B">
          <w:rPr>
            <w:rStyle w:val="af2"/>
            <w:rFonts w:hint="eastAsia"/>
          </w:rPr>
          <w:t>3D</w:t>
        </w:r>
        <w:r w:rsidR="003375EB" w:rsidRPr="0060020B">
          <w:rPr>
            <w:rStyle w:val="af2"/>
            <w:rFonts w:hint="eastAsia"/>
          </w:rPr>
          <w:t>晶片</w:t>
        </w:r>
      </w:hyperlink>
      <w:r w:rsidR="003375EB">
        <w:rPr>
          <w:rFonts w:hint="eastAsia"/>
        </w:rPr>
        <w:t>。檢索日期</w:t>
      </w:r>
      <w:r w:rsidR="00E42022">
        <w:rPr>
          <w:rFonts w:hint="eastAsia"/>
        </w:rPr>
        <w:t>2025/6/25</w:t>
      </w:r>
    </w:p>
  </w:footnote>
  <w:footnote w:id="27">
    <w:p w14:paraId="0802714B" w14:textId="5FC915C5" w:rsidR="00812DC1" w:rsidRDefault="00812DC1">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9" w:history="1">
        <w:r w:rsidRPr="00663478">
          <w:rPr>
            <w:rStyle w:val="af2"/>
            <w:rFonts w:hint="eastAsia"/>
          </w:rPr>
          <w:t>產業瞭望</w:t>
        </w:r>
        <w:r w:rsidRPr="00663478">
          <w:rPr>
            <w:rStyle w:val="af2"/>
            <w:rFonts w:hint="eastAsia"/>
          </w:rPr>
          <w:t>-</w:t>
        </w:r>
        <w:r w:rsidRPr="00663478">
          <w:rPr>
            <w:rStyle w:val="af2"/>
            <w:rFonts w:hint="eastAsia"/>
          </w:rPr>
          <w:t>工業局推薦典範企業</w:t>
        </w:r>
        <w:r w:rsidRPr="00663478">
          <w:rPr>
            <w:rStyle w:val="af2"/>
            <w:rFonts w:hint="eastAsia"/>
          </w:rPr>
          <w:t xml:space="preserve"> </w:t>
        </w:r>
        <w:r w:rsidRPr="00663478">
          <w:rPr>
            <w:rStyle w:val="af2"/>
            <w:rFonts w:hint="eastAsia"/>
          </w:rPr>
          <w:t>─</w:t>
        </w:r>
        <w:r w:rsidRPr="00663478">
          <w:rPr>
            <w:rStyle w:val="af2"/>
            <w:rFonts w:hint="eastAsia"/>
          </w:rPr>
          <w:t xml:space="preserve"> </w:t>
        </w:r>
        <w:r w:rsidRPr="00663478">
          <w:rPr>
            <w:rStyle w:val="af2"/>
            <w:rFonts w:hint="eastAsia"/>
          </w:rPr>
          <w:t>臺灣通用紡織</w:t>
        </w:r>
        <w:r w:rsidRPr="00663478">
          <w:rPr>
            <w:rStyle w:val="af2"/>
            <w:rFonts w:hint="eastAsia"/>
          </w:rPr>
          <w:t xml:space="preserve"> Frontier.cool</w:t>
        </w:r>
      </w:hyperlink>
      <w:r>
        <w:rPr>
          <w:rFonts w:hint="eastAsia"/>
        </w:rPr>
        <w:t>。檢索日期</w:t>
      </w:r>
      <w:r>
        <w:rPr>
          <w:rFonts w:hint="eastAsia"/>
        </w:rPr>
        <w:t>2025/6/25</w:t>
      </w:r>
    </w:p>
  </w:footnote>
  <w:footnote w:id="28">
    <w:p w14:paraId="340D11DF" w14:textId="591DD9F2" w:rsidR="00384339" w:rsidRDefault="000F7907" w:rsidP="00384339">
      <w:pPr>
        <w:pStyle w:val="afff7"/>
        <w:ind w:firstLine="400"/>
      </w:pPr>
      <w:r>
        <w:rPr>
          <w:rStyle w:val="afff9"/>
        </w:rPr>
        <w:footnoteRef/>
      </w:r>
      <w:r>
        <w:t xml:space="preserve"> </w:t>
      </w:r>
      <w:r>
        <w:rPr>
          <w:rFonts w:hint="eastAsia"/>
        </w:rPr>
        <w:t>詳見</w:t>
      </w:r>
      <w:r>
        <w:rPr>
          <w:rFonts w:hint="eastAsia"/>
        </w:rPr>
        <w:t xml:space="preserve"> </w:t>
      </w:r>
      <w:r w:rsidR="00C41CED">
        <w:rPr>
          <w:rFonts w:hint="eastAsia"/>
        </w:rPr>
        <w:t>台灣織襪工業同業公會</w:t>
      </w:r>
      <w:r>
        <w:rPr>
          <w:rFonts w:hint="eastAsia"/>
        </w:rPr>
        <w:t>（</w:t>
      </w:r>
      <w:r>
        <w:rPr>
          <w:rFonts w:hint="eastAsia"/>
        </w:rPr>
        <w:t>2022</w:t>
      </w:r>
      <w:r>
        <w:rPr>
          <w:rFonts w:hint="eastAsia"/>
        </w:rPr>
        <w:t>）</w:t>
      </w:r>
      <w:hyperlink r:id="rId30" w:history="1">
        <w:r w:rsidR="00235808" w:rsidRPr="00C41CED">
          <w:rPr>
            <w:rStyle w:val="af2"/>
            <w:rFonts w:hint="eastAsia"/>
          </w:rPr>
          <w:t>紡織業數位永續方案–從數位布料開發協作到布料碳足跡管理</w:t>
        </w:r>
      </w:hyperlink>
      <w:r w:rsidR="00D50851">
        <w:rPr>
          <w:rFonts w:hint="eastAsia"/>
        </w:rPr>
        <w:t>。檢索日期</w:t>
      </w:r>
      <w:r w:rsidR="00D50851">
        <w:rPr>
          <w:rFonts w:hint="eastAsia"/>
        </w:rPr>
        <w:t>2025/</w:t>
      </w:r>
      <w:r w:rsidR="00235808">
        <w:rPr>
          <w:rFonts w:hint="eastAsia"/>
        </w:rPr>
        <w:t>6</w:t>
      </w:r>
      <w:r w:rsidR="00D50851">
        <w:rPr>
          <w:rFonts w:hint="eastAsia"/>
        </w:rPr>
        <w:t>/</w:t>
      </w:r>
      <w:r w:rsidR="00235808">
        <w:rPr>
          <w:rFonts w:hint="eastAsia"/>
        </w:rPr>
        <w:t>25</w:t>
      </w:r>
      <w:r w:rsidR="00235808">
        <w:t xml:space="preserve"> </w:t>
      </w:r>
    </w:p>
    <w:p w14:paraId="26E84475" w14:textId="74737585" w:rsidR="000F7907" w:rsidRPr="00384339" w:rsidRDefault="000F7907">
      <w:pPr>
        <w:pStyle w:val="afff7"/>
        <w:ind w:firstLine="400"/>
      </w:pPr>
    </w:p>
  </w:footnote>
  <w:footnote w:id="29">
    <w:p w14:paraId="6D7CC78A" w14:textId="4581C41E" w:rsidR="002A755B" w:rsidRDefault="002A755B">
      <w:pPr>
        <w:pStyle w:val="afff7"/>
        <w:ind w:firstLine="400"/>
      </w:pPr>
      <w:r>
        <w:rPr>
          <w:rStyle w:val="afff9"/>
        </w:rPr>
        <w:footnoteRef/>
      </w:r>
      <w:r>
        <w:t xml:space="preserve"> </w:t>
      </w:r>
      <w:r>
        <w:rPr>
          <w:rFonts w:hint="eastAsia"/>
        </w:rPr>
        <w:t>詳見</w:t>
      </w:r>
      <w:r w:rsidR="0083364F">
        <w:rPr>
          <w:rFonts w:hint="eastAsia"/>
        </w:rPr>
        <w:t>台灣織襪工業同業公會（</w:t>
      </w:r>
      <w:r w:rsidR="0081764A">
        <w:rPr>
          <w:rFonts w:hint="eastAsia"/>
        </w:rPr>
        <w:t>2024</w:t>
      </w:r>
      <w:r w:rsidR="0083364F">
        <w:rPr>
          <w:rFonts w:hint="eastAsia"/>
        </w:rPr>
        <w:t>）</w:t>
      </w:r>
      <w:hyperlink r:id="rId31" w:history="1">
        <w:r w:rsidR="004E01A3" w:rsidRPr="00ED1936">
          <w:rPr>
            <w:rStyle w:val="af2"/>
            <w:rFonts w:hint="eastAsia"/>
          </w:rPr>
          <w:t>AI</w:t>
        </w:r>
        <w:r w:rsidR="004E01A3" w:rsidRPr="00ED1936">
          <w:rPr>
            <w:rStyle w:val="af2"/>
            <w:rFonts w:hint="eastAsia"/>
          </w:rPr>
          <w:t>數位化如何幫助紡織業實現減碳目標</w:t>
        </w:r>
      </w:hyperlink>
      <w:r w:rsidR="00693B0D" w:rsidRPr="00693B0D">
        <w:rPr>
          <w:rFonts w:hint="eastAsia"/>
        </w:rPr>
        <w:t>。檢索日期</w:t>
      </w:r>
      <w:r w:rsidR="00693B0D" w:rsidRPr="00693B0D">
        <w:t>2025/6/27</w:t>
      </w:r>
    </w:p>
  </w:footnote>
  <w:footnote w:id="30">
    <w:p w14:paraId="5ADE0844" w14:textId="362A3B30" w:rsidR="00F339EA" w:rsidRPr="00F339EA" w:rsidRDefault="00F339EA">
      <w:pPr>
        <w:pStyle w:val="afff7"/>
        <w:ind w:firstLine="400"/>
      </w:pPr>
      <w:r>
        <w:rPr>
          <w:rStyle w:val="afff9"/>
        </w:rPr>
        <w:footnoteRef/>
      </w:r>
      <w:r>
        <w:t xml:space="preserve"> </w:t>
      </w:r>
      <w:r>
        <w:rPr>
          <w:rFonts w:hint="eastAsia"/>
        </w:rPr>
        <w:t>詳見</w:t>
      </w:r>
      <w:r>
        <w:rPr>
          <w:rFonts w:hint="eastAsia"/>
        </w:rPr>
        <w:t xml:space="preserve"> </w:t>
      </w:r>
      <w:r>
        <w:rPr>
          <w:rFonts w:hint="eastAsia"/>
        </w:rPr>
        <w:t>紡織月刊（</w:t>
      </w:r>
      <w:r>
        <w:rPr>
          <w:rFonts w:hint="eastAsia"/>
        </w:rPr>
        <w:t>2023</w:t>
      </w:r>
      <w:r>
        <w:rPr>
          <w:rFonts w:hint="eastAsia"/>
        </w:rPr>
        <w:t>）</w:t>
      </w:r>
      <w:hyperlink r:id="rId32" w:history="1">
        <w:r w:rsidRPr="00F339EA">
          <w:rPr>
            <w:rStyle w:val="af2"/>
            <w:rFonts w:hint="eastAsia"/>
          </w:rPr>
          <w:t>Frontier.cool</w:t>
        </w:r>
        <w:r w:rsidRPr="00F339EA">
          <w:rPr>
            <w:rStyle w:val="af2"/>
            <w:rFonts w:hint="eastAsia"/>
          </w:rPr>
          <w:t>服務中心開幕為</w:t>
        </w:r>
        <w:r w:rsidRPr="00F339EA">
          <w:rPr>
            <w:rStyle w:val="af2"/>
            <w:rFonts w:hint="eastAsia"/>
          </w:rPr>
          <w:t>adidas</w:t>
        </w:r>
        <w:r w:rsidRPr="00F339EA">
          <w:rPr>
            <w:rStyle w:val="af2"/>
            <w:rFonts w:hint="eastAsia"/>
          </w:rPr>
          <w:t>指定布料數位化夥伴</w:t>
        </w:r>
      </w:hyperlink>
      <w:r>
        <w:rPr>
          <w:rFonts w:hint="eastAsia"/>
        </w:rPr>
        <w:t>。檢索日期</w:t>
      </w:r>
      <w:r>
        <w:rPr>
          <w:rFonts w:hint="eastAsia"/>
        </w:rPr>
        <w:t>2025/5/30</w:t>
      </w:r>
    </w:p>
  </w:footnote>
  <w:footnote w:id="31">
    <w:p w14:paraId="51F0BA21" w14:textId="11CD4F61" w:rsidR="0076139A" w:rsidRPr="0076139A" w:rsidRDefault="0076139A" w:rsidP="0076139A">
      <w:pPr>
        <w:pStyle w:val="afff7"/>
        <w:ind w:firstLine="400"/>
        <w:rPr>
          <w:b/>
          <w:bCs/>
        </w:rPr>
      </w:pPr>
      <w:r>
        <w:rPr>
          <w:rStyle w:val="afff9"/>
        </w:rPr>
        <w:footnoteRef/>
      </w:r>
      <w:r>
        <w:t xml:space="preserve"> </w:t>
      </w:r>
      <w:r w:rsidRPr="0076139A">
        <w:rPr>
          <w:rFonts w:hint="eastAsia"/>
        </w:rPr>
        <w:t>詳見</w:t>
      </w:r>
      <w:r w:rsidRPr="0076139A">
        <w:rPr>
          <w:rFonts w:hint="eastAsia"/>
        </w:rPr>
        <w:t xml:space="preserve"> LIFESTYLE</w:t>
      </w:r>
      <w:r w:rsidRPr="0076139A">
        <w:rPr>
          <w:rFonts w:hint="eastAsia"/>
        </w:rPr>
        <w:t>（</w:t>
      </w:r>
      <w:r w:rsidRPr="0076139A">
        <w:rPr>
          <w:rFonts w:hint="eastAsia"/>
        </w:rPr>
        <w:t>2023</w:t>
      </w:r>
      <w:r w:rsidRPr="0076139A">
        <w:rPr>
          <w:rFonts w:hint="eastAsia"/>
        </w:rPr>
        <w:t>）</w:t>
      </w:r>
      <w:hyperlink r:id="rId33" w:history="1">
        <w:r w:rsidRPr="0076139A">
          <w:rPr>
            <w:rStyle w:val="af2"/>
            <w:rFonts w:hint="eastAsia"/>
          </w:rPr>
          <w:t>Frontier</w:t>
        </w:r>
        <w:r w:rsidRPr="0076139A">
          <w:rPr>
            <w:rStyle w:val="af2"/>
            <w:rFonts w:hint="eastAsia"/>
          </w:rPr>
          <w:t>與</w:t>
        </w:r>
        <w:r w:rsidRPr="0076139A">
          <w:rPr>
            <w:rStyle w:val="af2"/>
            <w:rFonts w:hint="eastAsia"/>
          </w:rPr>
          <w:t>AADT</w:t>
        </w:r>
        <w:r w:rsidRPr="0076139A">
          <w:rPr>
            <w:rStyle w:val="af2"/>
            <w:rFonts w:hint="eastAsia"/>
          </w:rPr>
          <w:t>簽約加速紡織數位化進程</w:t>
        </w:r>
      </w:hyperlink>
      <w:r w:rsidRPr="0076139A">
        <w:rPr>
          <w:rFonts w:hint="eastAsia"/>
        </w:rPr>
        <w:t>。檢索日期</w:t>
      </w:r>
      <w:r w:rsidRPr="0076139A">
        <w:rPr>
          <w:rFonts w:hint="eastAsia"/>
        </w:rPr>
        <w:t>2025/6/27</w:t>
      </w:r>
    </w:p>
  </w:footnote>
  <w:footnote w:id="32">
    <w:p w14:paraId="5EB591A0" w14:textId="42A9E555" w:rsidR="003352E8" w:rsidRDefault="003352E8">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Pr>
          <w:rFonts w:hint="eastAsia"/>
        </w:rPr>
        <w:t>2025</w:t>
      </w:r>
      <w:r>
        <w:rPr>
          <w:rFonts w:hint="eastAsia"/>
        </w:rPr>
        <w:t>）</w:t>
      </w:r>
      <w:hyperlink r:id="rId34" w:history="1">
        <w:r w:rsidRPr="00EB30D7">
          <w:rPr>
            <w:rStyle w:val="af2"/>
          </w:rPr>
          <w:t>Meta Fabric</w:t>
        </w:r>
      </w:hyperlink>
      <w:r>
        <w:rPr>
          <w:rFonts w:hint="eastAsia"/>
        </w:rPr>
        <w:t>。</w:t>
      </w:r>
      <w:r w:rsidRPr="0076139A">
        <w:rPr>
          <w:rFonts w:hint="eastAsia"/>
        </w:rPr>
        <w:t>檢索日期</w:t>
      </w:r>
      <w:r w:rsidRPr="0076139A">
        <w:rPr>
          <w:rFonts w:hint="eastAsia"/>
        </w:rPr>
        <w:t>2025/6/27</w:t>
      </w:r>
    </w:p>
  </w:footnote>
  <w:footnote w:id="33">
    <w:p w14:paraId="56759733" w14:textId="0E23907D" w:rsidR="00285B9E" w:rsidRDefault="00285B9E">
      <w:pPr>
        <w:pStyle w:val="afff7"/>
        <w:ind w:firstLine="400"/>
      </w:pPr>
      <w:r>
        <w:rPr>
          <w:rStyle w:val="afff9"/>
        </w:rPr>
        <w:footnoteRef/>
      </w:r>
      <w:r>
        <w:t xml:space="preserve"> </w:t>
      </w:r>
      <w:r>
        <w:rPr>
          <w:rFonts w:hint="eastAsia"/>
        </w:rPr>
        <w:t>詳見</w:t>
      </w:r>
      <w:r>
        <w:rPr>
          <w:rFonts w:hint="eastAsia"/>
        </w:rPr>
        <w:t xml:space="preserve"> Frontier.cool</w:t>
      </w:r>
      <w:r>
        <w:rPr>
          <w:rFonts w:hint="eastAsia"/>
        </w:rPr>
        <w:t>（</w:t>
      </w:r>
      <w:r>
        <w:rPr>
          <w:rFonts w:hint="eastAsia"/>
        </w:rPr>
        <w:t>2024</w:t>
      </w:r>
      <w:r w:rsidRPr="005D754C">
        <w:rPr>
          <w:rFonts w:hint="eastAsia"/>
        </w:rPr>
        <w:t>）</w:t>
      </w:r>
      <w:hyperlink r:id="rId35" w:history="1">
        <w:r w:rsidR="00085574" w:rsidRPr="00E04E9F">
          <w:rPr>
            <w:rStyle w:val="af2"/>
            <w:rFonts w:hint="eastAsia"/>
          </w:rPr>
          <w:t>Frontier.cool</w:t>
        </w:r>
        <w:r w:rsidR="00085574" w:rsidRPr="00E04E9F">
          <w:rPr>
            <w:rStyle w:val="af2"/>
            <w:rFonts w:hint="eastAsia"/>
          </w:rPr>
          <w:t>與</w:t>
        </w:r>
        <w:r w:rsidR="00085574" w:rsidRPr="00E04E9F">
          <w:rPr>
            <w:rStyle w:val="af2"/>
            <w:rFonts w:hint="eastAsia"/>
          </w:rPr>
          <w:t xml:space="preserve"> CLO</w:t>
        </w:r>
        <w:r w:rsidR="00085574" w:rsidRPr="00E04E9F">
          <w:rPr>
            <w:rStyle w:val="af2"/>
            <w:rFonts w:hint="eastAsia"/>
          </w:rPr>
          <w:t>虛擬時尚合作</w:t>
        </w:r>
      </w:hyperlink>
      <w:r w:rsidR="003F1DC4" w:rsidRPr="005D754C">
        <w:rPr>
          <w:rFonts w:hint="eastAsia"/>
        </w:rPr>
        <w:t>。檢索日期</w:t>
      </w:r>
      <w:r w:rsidR="003F1DC4" w:rsidRPr="005D754C">
        <w:rPr>
          <w:rFonts w:hint="eastAsia"/>
        </w:rPr>
        <w:t>2025/6/27</w:t>
      </w:r>
    </w:p>
  </w:footnote>
  <w:footnote w:id="34">
    <w:p w14:paraId="5288FDAE" w14:textId="1E835EE9" w:rsidR="0091723F" w:rsidRDefault="0091723F" w:rsidP="00A43872">
      <w:pPr>
        <w:pStyle w:val="afff7"/>
        <w:ind w:firstLine="400"/>
      </w:pPr>
      <w:r>
        <w:rPr>
          <w:rStyle w:val="afff9"/>
        </w:rPr>
        <w:footnoteRef/>
      </w:r>
      <w:r>
        <w:t xml:space="preserve"> </w:t>
      </w:r>
      <w:r>
        <w:rPr>
          <w:rFonts w:hint="eastAsia"/>
        </w:rPr>
        <w:t>詳見</w:t>
      </w:r>
      <w:r>
        <w:rPr>
          <w:rFonts w:hint="eastAsia"/>
        </w:rPr>
        <w:t xml:space="preserve"> </w:t>
      </w:r>
      <w:r>
        <w:rPr>
          <w:rFonts w:hint="eastAsia"/>
        </w:rPr>
        <w:t>遠見雜誌（</w:t>
      </w:r>
      <w:r>
        <w:rPr>
          <w:rFonts w:hint="eastAsia"/>
        </w:rPr>
        <w:t>2023</w:t>
      </w:r>
      <w:r>
        <w:rPr>
          <w:rFonts w:hint="eastAsia"/>
        </w:rPr>
        <w:t>）</w:t>
      </w:r>
      <w:hyperlink r:id="rId36" w:history="1">
        <w:r w:rsidRPr="001D6874">
          <w:rPr>
            <w:rStyle w:val="af2"/>
            <w:rFonts w:hint="eastAsia"/>
          </w:rPr>
          <w:t>數位紡織平台</w:t>
        </w:r>
        <w:r w:rsidRPr="001D6874">
          <w:rPr>
            <w:rStyle w:val="af2"/>
            <w:rFonts w:hint="eastAsia"/>
          </w:rPr>
          <w:t>Frontier.cool</w:t>
        </w:r>
        <w:r w:rsidRPr="001D6874">
          <w:rPr>
            <w:rStyle w:val="af2"/>
            <w:rFonts w:hint="eastAsia"/>
          </w:rPr>
          <w:t>靠</w:t>
        </w:r>
        <w:r w:rsidRPr="001D6874">
          <w:rPr>
            <w:rStyle w:val="af2"/>
            <w:rFonts w:hint="eastAsia"/>
          </w:rPr>
          <w:t>AI</w:t>
        </w:r>
        <w:r w:rsidRPr="001D6874">
          <w:rPr>
            <w:rStyle w:val="af2"/>
            <w:rFonts w:hint="eastAsia"/>
          </w:rPr>
          <w:t>管布料引國發投資</w:t>
        </w:r>
      </w:hyperlink>
      <w:r w:rsidR="000C6987" w:rsidRPr="005D754C">
        <w:rPr>
          <w:rFonts w:hint="eastAsia"/>
        </w:rPr>
        <w:t>。檢索日期</w:t>
      </w:r>
      <w:r w:rsidR="000C6987" w:rsidRPr="005D754C">
        <w:rPr>
          <w:rFonts w:hint="eastAsia"/>
        </w:rPr>
        <w:t>2025/6/27</w:t>
      </w:r>
    </w:p>
  </w:footnote>
  <w:footnote w:id="35">
    <w:p w14:paraId="62655175" w14:textId="0C6EE0AB" w:rsidR="00A43872" w:rsidRDefault="00A43872">
      <w:pPr>
        <w:pStyle w:val="afff7"/>
        <w:ind w:firstLine="400"/>
      </w:pPr>
      <w:r>
        <w:rPr>
          <w:rStyle w:val="afff9"/>
        </w:rPr>
        <w:footnoteRef/>
      </w:r>
      <w:r>
        <w:t xml:space="preserve"> </w:t>
      </w:r>
      <w:r>
        <w:t>詳見</w:t>
      </w:r>
      <w:r>
        <w:t xml:space="preserve"> </w:t>
      </w:r>
      <w:r w:rsidR="00243346">
        <w:t>EVENTGO</w:t>
      </w:r>
      <w:r w:rsidR="0015688F">
        <w:rPr>
          <w:rFonts w:hint="eastAsia"/>
        </w:rPr>
        <w:t>（</w:t>
      </w:r>
      <w:r w:rsidR="0015688F">
        <w:rPr>
          <w:rFonts w:hint="eastAsia"/>
        </w:rPr>
        <w:t>2023</w:t>
      </w:r>
      <w:r w:rsidR="0015688F">
        <w:rPr>
          <w:rFonts w:hint="eastAsia"/>
        </w:rPr>
        <w:t>）</w:t>
      </w:r>
      <w:hyperlink r:id="rId37" w:history="1">
        <w:r w:rsidR="009859C6" w:rsidRPr="00F7193E">
          <w:rPr>
            <w:rStyle w:val="af2"/>
            <w:rFonts w:hint="eastAsia"/>
          </w:rPr>
          <w:t>去中心永續發展論壇</w:t>
        </w:r>
        <w:r w:rsidR="009859C6" w:rsidRPr="00F7193E">
          <w:rPr>
            <w:rStyle w:val="af2"/>
            <w:rFonts w:hint="eastAsia"/>
          </w:rPr>
          <w:t>Future Commerce 2023</w:t>
        </w:r>
      </w:hyperlink>
      <w:r w:rsidR="003E2260" w:rsidRPr="005D754C">
        <w:rPr>
          <w:rFonts w:hint="eastAsia"/>
        </w:rPr>
        <w:t>。檢索日期</w:t>
      </w:r>
      <w:r w:rsidR="003E2260" w:rsidRPr="005D754C">
        <w:rPr>
          <w:rFonts w:hint="eastAsia"/>
        </w:rPr>
        <w:t>2025/6/27</w:t>
      </w:r>
    </w:p>
  </w:footnote>
  <w:footnote w:id="36">
    <w:p w14:paraId="3922F6B1" w14:textId="1DCAF6CB" w:rsidR="00B3795C" w:rsidRPr="00F911B9" w:rsidRDefault="00B3795C">
      <w:pPr>
        <w:pStyle w:val="afff7"/>
        <w:ind w:firstLine="400"/>
      </w:pPr>
      <w:r>
        <w:rPr>
          <w:rStyle w:val="afff9"/>
        </w:rPr>
        <w:footnoteRef/>
      </w:r>
      <w:r>
        <w:t xml:space="preserve"> </w:t>
      </w:r>
      <w:r>
        <w:rPr>
          <w:rFonts w:hint="eastAsia"/>
        </w:rPr>
        <w:t>詳見</w:t>
      </w:r>
      <w:r>
        <w:rPr>
          <w:rFonts w:hint="eastAsia"/>
        </w:rPr>
        <w:t xml:space="preserve"> </w:t>
      </w:r>
      <w:r w:rsidRPr="00B3795C">
        <w:rPr>
          <w:rFonts w:hint="eastAsia"/>
        </w:rPr>
        <w:t>中華民國僑務委員會</w:t>
      </w:r>
      <w:r w:rsidR="00E65C1D" w:rsidRPr="00F447CD">
        <w:rPr>
          <w:rFonts w:hint="eastAsia"/>
        </w:rPr>
        <w:t>（</w:t>
      </w:r>
      <w:r w:rsidR="00E65C1D" w:rsidRPr="00F447CD">
        <w:rPr>
          <w:rFonts w:hint="eastAsia"/>
        </w:rPr>
        <w:t>2024</w:t>
      </w:r>
      <w:r w:rsidR="00E65C1D" w:rsidRPr="00F447CD">
        <w:rPr>
          <w:rFonts w:hint="eastAsia"/>
        </w:rPr>
        <w:t>）</w:t>
      </w:r>
      <w:hyperlink r:id="rId38" w:history="1">
        <w:r w:rsidR="00F911B9" w:rsidRPr="00F447CD">
          <w:rPr>
            <w:rStyle w:val="af2"/>
            <w:rFonts w:hint="eastAsia"/>
          </w:rPr>
          <w:t>G Camp Taiwan</w:t>
        </w:r>
        <w:r w:rsidR="00F911B9" w:rsidRPr="00F447CD">
          <w:rPr>
            <w:rStyle w:val="af2"/>
            <w:rFonts w:hint="eastAsia"/>
          </w:rPr>
          <w:t>率臺灣</w:t>
        </w:r>
        <w:r w:rsidR="00F911B9" w:rsidRPr="00F447CD">
          <w:rPr>
            <w:rStyle w:val="af2"/>
            <w:rFonts w:hint="eastAsia"/>
          </w:rPr>
          <w:t>8</w:t>
        </w:r>
        <w:r w:rsidR="00F911B9" w:rsidRPr="00F447CD">
          <w:rPr>
            <w:rStyle w:val="af2"/>
            <w:rFonts w:hint="eastAsia"/>
          </w:rPr>
          <w:t>家新創公司</w:t>
        </w:r>
        <w:r w:rsidR="00F911B9" w:rsidRPr="00F447CD">
          <w:rPr>
            <w:rStyle w:val="af2"/>
            <w:rFonts w:hint="eastAsia"/>
          </w:rPr>
          <w:t xml:space="preserve"> </w:t>
        </w:r>
        <w:r w:rsidR="00F911B9" w:rsidRPr="00F447CD">
          <w:rPr>
            <w:rStyle w:val="af2"/>
            <w:rFonts w:hint="eastAsia"/>
          </w:rPr>
          <w:t>參與歐洲最大</w:t>
        </w:r>
        <w:r w:rsidR="00F911B9" w:rsidRPr="00F447CD">
          <w:rPr>
            <w:rStyle w:val="af2"/>
            <w:rFonts w:hint="eastAsia"/>
          </w:rPr>
          <w:t>Web Summit</w:t>
        </w:r>
        <w:r w:rsidR="00F911B9" w:rsidRPr="00F447CD">
          <w:rPr>
            <w:rStyle w:val="af2"/>
            <w:rFonts w:hint="eastAsia"/>
          </w:rPr>
          <w:t>盛會</w:t>
        </w:r>
      </w:hyperlink>
      <w:r w:rsidR="00E13A72" w:rsidRPr="00F447CD">
        <w:rPr>
          <w:rFonts w:hint="eastAsia"/>
        </w:rPr>
        <w:t>。檢索日期</w:t>
      </w:r>
      <w:r w:rsidR="00E13A72" w:rsidRPr="00F447CD">
        <w:rPr>
          <w:rFonts w:hint="eastAsia"/>
        </w:rPr>
        <w:t>2025/6/27</w:t>
      </w:r>
    </w:p>
  </w:footnote>
  <w:footnote w:id="37">
    <w:p w14:paraId="4189A7F6" w14:textId="76D21DD4" w:rsidR="00343E5C" w:rsidRDefault="00343E5C">
      <w:pPr>
        <w:pStyle w:val="afff7"/>
        <w:ind w:firstLine="400"/>
      </w:pPr>
      <w:r>
        <w:rPr>
          <w:rStyle w:val="afff9"/>
        </w:rPr>
        <w:footnoteRef/>
      </w:r>
      <w:r>
        <w:t xml:space="preserve"> </w:t>
      </w:r>
      <w:r>
        <w:rPr>
          <w:rFonts w:hint="eastAsia"/>
        </w:rPr>
        <w:t>詳見</w:t>
      </w:r>
      <w:r>
        <w:rPr>
          <w:rFonts w:hint="eastAsia"/>
        </w:rPr>
        <w:t xml:space="preserve"> Frontier.cool</w:t>
      </w:r>
      <w:r w:rsidRPr="0007248A">
        <w:rPr>
          <w:rFonts w:hint="eastAsia"/>
        </w:rPr>
        <w:t>（</w:t>
      </w:r>
      <w:r w:rsidRPr="0007248A">
        <w:rPr>
          <w:rFonts w:hint="eastAsia"/>
        </w:rPr>
        <w:t>202</w:t>
      </w:r>
      <w:r w:rsidR="00B208AB" w:rsidRPr="0007248A">
        <w:rPr>
          <w:rFonts w:hint="eastAsia"/>
        </w:rPr>
        <w:t>5</w:t>
      </w:r>
      <w:r w:rsidRPr="0007248A">
        <w:rPr>
          <w:rFonts w:hint="eastAsia"/>
        </w:rPr>
        <w:t>）</w:t>
      </w:r>
      <w:hyperlink r:id="rId39" w:history="1">
        <w:r w:rsidR="008272CC" w:rsidRPr="0007248A">
          <w:rPr>
            <w:rStyle w:val="af2"/>
          </w:rPr>
          <w:t>Beyond Bharat Tex 2025: The Digital Evolution of Textiles with Frontier.cool</w:t>
        </w:r>
      </w:hyperlink>
      <w:r w:rsidRPr="0007248A">
        <w:rPr>
          <w:rFonts w:hint="eastAsia"/>
        </w:rPr>
        <w:t>。檢索日期</w:t>
      </w:r>
      <w:r w:rsidRPr="0007248A">
        <w:rPr>
          <w:rFonts w:hint="eastAsia"/>
        </w:rPr>
        <w:t>2025/6/2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rsidP="001C0E98">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rsidP="001C0E98">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994274A"/>
    <w:multiLevelType w:val="multilevel"/>
    <w:tmpl w:val="F2EAA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A32F21"/>
    <w:multiLevelType w:val="hybridMultilevel"/>
    <w:tmpl w:val="8C2608B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5" w15:restartNumberingAfterBreak="0">
    <w:nsid w:val="20B21533"/>
    <w:multiLevelType w:val="hybridMultilevel"/>
    <w:tmpl w:val="9028CFC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63C0A2E"/>
    <w:multiLevelType w:val="multilevel"/>
    <w:tmpl w:val="67B4F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9"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3B987B4E"/>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4AFA157C"/>
    <w:multiLevelType w:val="hybridMultilevel"/>
    <w:tmpl w:val="F14EF666"/>
    <w:lvl w:ilvl="0" w:tplc="FF2863A4">
      <w:start w:val="1"/>
      <w:numFmt w:val="taiwaneseCountingThousand"/>
      <w:lvlText w:val="第%1，"/>
      <w:lvlJc w:val="left"/>
      <w:pPr>
        <w:ind w:left="1200" w:hanging="72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4C7E3C99"/>
    <w:multiLevelType w:val="hybridMultilevel"/>
    <w:tmpl w:val="65945F9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505E7AE7"/>
    <w:multiLevelType w:val="multilevel"/>
    <w:tmpl w:val="8E54B90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5D8E5B19"/>
    <w:multiLevelType w:val="hybridMultilevel"/>
    <w:tmpl w:val="B30AF2A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5E91195B"/>
    <w:multiLevelType w:val="hybridMultilevel"/>
    <w:tmpl w:val="B0006F9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3"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4" w15:restartNumberingAfterBreak="0">
    <w:nsid w:val="6A493BF6"/>
    <w:multiLevelType w:val="multilevel"/>
    <w:tmpl w:val="184A1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FB414BD"/>
    <w:multiLevelType w:val="multilevel"/>
    <w:tmpl w:val="96D84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7"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8"/>
  </w:num>
  <w:num w:numId="2" w16cid:durableId="1763843102">
    <w:abstractNumId w:val="17"/>
  </w:num>
  <w:num w:numId="3" w16cid:durableId="1099375052">
    <w:abstractNumId w:val="10"/>
  </w:num>
  <w:num w:numId="4" w16cid:durableId="2005274735">
    <w:abstractNumId w:val="9"/>
  </w:num>
  <w:num w:numId="5" w16cid:durableId="1290358229">
    <w:abstractNumId w:val="6"/>
  </w:num>
  <w:num w:numId="6" w16cid:durableId="942109389">
    <w:abstractNumId w:val="23"/>
  </w:num>
  <w:num w:numId="7" w16cid:durableId="26762952">
    <w:abstractNumId w:val="22"/>
  </w:num>
  <w:num w:numId="8" w16cid:durableId="814299037">
    <w:abstractNumId w:val="15"/>
  </w:num>
  <w:num w:numId="9" w16cid:durableId="1188836471">
    <w:abstractNumId w:val="26"/>
  </w:num>
  <w:num w:numId="10" w16cid:durableId="483860597">
    <w:abstractNumId w:val="21"/>
  </w:num>
  <w:num w:numId="11" w16cid:durableId="616106620">
    <w:abstractNumId w:val="18"/>
  </w:num>
  <w:num w:numId="12" w16cid:durableId="213928851">
    <w:abstractNumId w:val="27"/>
  </w:num>
  <w:num w:numId="13" w16cid:durableId="284435084">
    <w:abstractNumId w:val="3"/>
  </w:num>
  <w:num w:numId="14" w16cid:durableId="86468701">
    <w:abstractNumId w:val="0"/>
  </w:num>
  <w:num w:numId="15" w16cid:durableId="1897082054">
    <w:abstractNumId w:val="16"/>
  </w:num>
  <w:num w:numId="16" w16cid:durableId="760877167">
    <w:abstractNumId w:val="4"/>
  </w:num>
  <w:num w:numId="17" w16cid:durableId="770856118">
    <w:abstractNumId w:val="12"/>
  </w:num>
  <w:num w:numId="18" w16cid:durableId="1210612811">
    <w:abstractNumId w:val="5"/>
  </w:num>
  <w:num w:numId="19" w16cid:durableId="987440622">
    <w:abstractNumId w:val="19"/>
  </w:num>
  <w:num w:numId="20" w16cid:durableId="619071913">
    <w:abstractNumId w:val="2"/>
  </w:num>
  <w:num w:numId="21" w16cid:durableId="1164467328">
    <w:abstractNumId w:val="20"/>
  </w:num>
  <w:num w:numId="22" w16cid:durableId="783232716">
    <w:abstractNumId w:val="24"/>
  </w:num>
  <w:num w:numId="23" w16cid:durableId="535461075">
    <w:abstractNumId w:val="7"/>
  </w:num>
  <w:num w:numId="24" w16cid:durableId="1624651133">
    <w:abstractNumId w:val="13"/>
  </w:num>
  <w:num w:numId="25" w16cid:durableId="1526871802">
    <w:abstractNumId w:val="1"/>
  </w:num>
  <w:num w:numId="26" w16cid:durableId="978462908">
    <w:abstractNumId w:val="11"/>
  </w:num>
  <w:num w:numId="27" w16cid:durableId="1643535468">
    <w:abstractNumId w:val="14"/>
  </w:num>
  <w:num w:numId="28" w16cid:durableId="1425807284">
    <w:abstractNumId w:val="25"/>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7"/>
  <w:bordersDoNotSurroundHeader/>
  <w:bordersDoNotSurroundFooter/>
  <w:proofState w:grammar="clean"/>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item&gt;214&lt;/item&gt;&lt;item&gt;216&lt;/item&gt;&lt;/record-ids&gt;&lt;/item&gt;&lt;/Libraries&gt;"/>
  </w:docVars>
  <w:rsids>
    <w:rsidRoot w:val="009F48E2"/>
    <w:rsid w:val="00000024"/>
    <w:rsid w:val="000001D1"/>
    <w:rsid w:val="0000020A"/>
    <w:rsid w:val="000004C0"/>
    <w:rsid w:val="0000056D"/>
    <w:rsid w:val="00000630"/>
    <w:rsid w:val="00000652"/>
    <w:rsid w:val="00000724"/>
    <w:rsid w:val="00001204"/>
    <w:rsid w:val="000012BA"/>
    <w:rsid w:val="000013C4"/>
    <w:rsid w:val="000014D9"/>
    <w:rsid w:val="0000152F"/>
    <w:rsid w:val="00001810"/>
    <w:rsid w:val="000018A7"/>
    <w:rsid w:val="00001B50"/>
    <w:rsid w:val="00001B6C"/>
    <w:rsid w:val="00001D82"/>
    <w:rsid w:val="00001DF6"/>
    <w:rsid w:val="000020DE"/>
    <w:rsid w:val="0000230A"/>
    <w:rsid w:val="00002B57"/>
    <w:rsid w:val="00002EE5"/>
    <w:rsid w:val="000032FE"/>
    <w:rsid w:val="000035E4"/>
    <w:rsid w:val="0000366D"/>
    <w:rsid w:val="000037A5"/>
    <w:rsid w:val="00003AE9"/>
    <w:rsid w:val="00003C2D"/>
    <w:rsid w:val="00003FA3"/>
    <w:rsid w:val="000040F7"/>
    <w:rsid w:val="000041D6"/>
    <w:rsid w:val="00004295"/>
    <w:rsid w:val="000044AF"/>
    <w:rsid w:val="0000450C"/>
    <w:rsid w:val="00004540"/>
    <w:rsid w:val="00004677"/>
    <w:rsid w:val="000048EE"/>
    <w:rsid w:val="00004BFD"/>
    <w:rsid w:val="00004D56"/>
    <w:rsid w:val="00004F20"/>
    <w:rsid w:val="00004FF4"/>
    <w:rsid w:val="00005072"/>
    <w:rsid w:val="000051B5"/>
    <w:rsid w:val="000053CD"/>
    <w:rsid w:val="00005576"/>
    <w:rsid w:val="00005686"/>
    <w:rsid w:val="0000580B"/>
    <w:rsid w:val="00005A40"/>
    <w:rsid w:val="00005AD0"/>
    <w:rsid w:val="00005D87"/>
    <w:rsid w:val="00005DD0"/>
    <w:rsid w:val="00005F4C"/>
    <w:rsid w:val="0000602F"/>
    <w:rsid w:val="000063CC"/>
    <w:rsid w:val="0000646A"/>
    <w:rsid w:val="00006509"/>
    <w:rsid w:val="000066A5"/>
    <w:rsid w:val="0000675C"/>
    <w:rsid w:val="00006B3C"/>
    <w:rsid w:val="000072C5"/>
    <w:rsid w:val="00007377"/>
    <w:rsid w:val="0000770C"/>
    <w:rsid w:val="0000770E"/>
    <w:rsid w:val="00007753"/>
    <w:rsid w:val="00007765"/>
    <w:rsid w:val="00007C41"/>
    <w:rsid w:val="000100FD"/>
    <w:rsid w:val="00010193"/>
    <w:rsid w:val="0001031B"/>
    <w:rsid w:val="0001044D"/>
    <w:rsid w:val="00010630"/>
    <w:rsid w:val="00010730"/>
    <w:rsid w:val="00010A37"/>
    <w:rsid w:val="00010E59"/>
    <w:rsid w:val="0001106D"/>
    <w:rsid w:val="000116D8"/>
    <w:rsid w:val="00011781"/>
    <w:rsid w:val="000118E5"/>
    <w:rsid w:val="00011A6F"/>
    <w:rsid w:val="00011B13"/>
    <w:rsid w:val="00011D82"/>
    <w:rsid w:val="00011E31"/>
    <w:rsid w:val="00011E97"/>
    <w:rsid w:val="0001207D"/>
    <w:rsid w:val="00012159"/>
    <w:rsid w:val="00012190"/>
    <w:rsid w:val="000121CB"/>
    <w:rsid w:val="00012253"/>
    <w:rsid w:val="00012270"/>
    <w:rsid w:val="000122B3"/>
    <w:rsid w:val="00012621"/>
    <w:rsid w:val="00012657"/>
    <w:rsid w:val="00012A8F"/>
    <w:rsid w:val="00012B87"/>
    <w:rsid w:val="00012CD5"/>
    <w:rsid w:val="00012EC9"/>
    <w:rsid w:val="00012F81"/>
    <w:rsid w:val="00013492"/>
    <w:rsid w:val="00013684"/>
    <w:rsid w:val="000136BE"/>
    <w:rsid w:val="0001370B"/>
    <w:rsid w:val="000137F9"/>
    <w:rsid w:val="00013834"/>
    <w:rsid w:val="00013926"/>
    <w:rsid w:val="00013A70"/>
    <w:rsid w:val="00013E6F"/>
    <w:rsid w:val="00013E85"/>
    <w:rsid w:val="0001414E"/>
    <w:rsid w:val="0001416F"/>
    <w:rsid w:val="0001450F"/>
    <w:rsid w:val="000146F5"/>
    <w:rsid w:val="0001486E"/>
    <w:rsid w:val="00014B65"/>
    <w:rsid w:val="00014CB4"/>
    <w:rsid w:val="00014D20"/>
    <w:rsid w:val="00014D7A"/>
    <w:rsid w:val="000151A5"/>
    <w:rsid w:val="0001537F"/>
    <w:rsid w:val="000154B0"/>
    <w:rsid w:val="00015907"/>
    <w:rsid w:val="00015B92"/>
    <w:rsid w:val="00015F62"/>
    <w:rsid w:val="0001646B"/>
    <w:rsid w:val="000164F7"/>
    <w:rsid w:val="0001653A"/>
    <w:rsid w:val="00016729"/>
    <w:rsid w:val="0001673F"/>
    <w:rsid w:val="000167D6"/>
    <w:rsid w:val="000167DE"/>
    <w:rsid w:val="00016985"/>
    <w:rsid w:val="00016A2D"/>
    <w:rsid w:val="00016A4C"/>
    <w:rsid w:val="00016E91"/>
    <w:rsid w:val="00016EE3"/>
    <w:rsid w:val="00016FD3"/>
    <w:rsid w:val="0001721C"/>
    <w:rsid w:val="0001730D"/>
    <w:rsid w:val="0001733F"/>
    <w:rsid w:val="00017540"/>
    <w:rsid w:val="000177C5"/>
    <w:rsid w:val="000177E0"/>
    <w:rsid w:val="0001791C"/>
    <w:rsid w:val="0001794B"/>
    <w:rsid w:val="00017A0D"/>
    <w:rsid w:val="00017A0E"/>
    <w:rsid w:val="00017BBC"/>
    <w:rsid w:val="00017D94"/>
    <w:rsid w:val="00017E7B"/>
    <w:rsid w:val="0002038C"/>
    <w:rsid w:val="00020474"/>
    <w:rsid w:val="0002070C"/>
    <w:rsid w:val="00020754"/>
    <w:rsid w:val="000207D9"/>
    <w:rsid w:val="0002081B"/>
    <w:rsid w:val="00020D92"/>
    <w:rsid w:val="00020E1B"/>
    <w:rsid w:val="00020EA9"/>
    <w:rsid w:val="0002141B"/>
    <w:rsid w:val="00021491"/>
    <w:rsid w:val="000214E3"/>
    <w:rsid w:val="000216C7"/>
    <w:rsid w:val="00021812"/>
    <w:rsid w:val="00021827"/>
    <w:rsid w:val="0002182E"/>
    <w:rsid w:val="00021BF2"/>
    <w:rsid w:val="00021C79"/>
    <w:rsid w:val="000220D9"/>
    <w:rsid w:val="000220EC"/>
    <w:rsid w:val="000221C2"/>
    <w:rsid w:val="000222E2"/>
    <w:rsid w:val="00022305"/>
    <w:rsid w:val="0002246C"/>
    <w:rsid w:val="000225E6"/>
    <w:rsid w:val="00022764"/>
    <w:rsid w:val="00022D2E"/>
    <w:rsid w:val="00022DA3"/>
    <w:rsid w:val="00023005"/>
    <w:rsid w:val="000230A7"/>
    <w:rsid w:val="00023302"/>
    <w:rsid w:val="00023383"/>
    <w:rsid w:val="0002375A"/>
    <w:rsid w:val="000238D4"/>
    <w:rsid w:val="000239EB"/>
    <w:rsid w:val="00023B3F"/>
    <w:rsid w:val="00023C07"/>
    <w:rsid w:val="00023D03"/>
    <w:rsid w:val="000246C9"/>
    <w:rsid w:val="00024766"/>
    <w:rsid w:val="00024864"/>
    <w:rsid w:val="00024D11"/>
    <w:rsid w:val="00024E6D"/>
    <w:rsid w:val="000253B0"/>
    <w:rsid w:val="000257BE"/>
    <w:rsid w:val="00025911"/>
    <w:rsid w:val="00025976"/>
    <w:rsid w:val="00025B1C"/>
    <w:rsid w:val="00025BA1"/>
    <w:rsid w:val="00025D44"/>
    <w:rsid w:val="00025F75"/>
    <w:rsid w:val="00026011"/>
    <w:rsid w:val="000261C0"/>
    <w:rsid w:val="00026A77"/>
    <w:rsid w:val="00026B7E"/>
    <w:rsid w:val="00027456"/>
    <w:rsid w:val="0002746C"/>
    <w:rsid w:val="0002755D"/>
    <w:rsid w:val="000279AF"/>
    <w:rsid w:val="00027B76"/>
    <w:rsid w:val="00027ED6"/>
    <w:rsid w:val="00027F76"/>
    <w:rsid w:val="000302A1"/>
    <w:rsid w:val="000302FC"/>
    <w:rsid w:val="00030429"/>
    <w:rsid w:val="00030532"/>
    <w:rsid w:val="00030650"/>
    <w:rsid w:val="0003074A"/>
    <w:rsid w:val="0003085C"/>
    <w:rsid w:val="00030B08"/>
    <w:rsid w:val="00030B68"/>
    <w:rsid w:val="00030B99"/>
    <w:rsid w:val="00030BCF"/>
    <w:rsid w:val="00030C4A"/>
    <w:rsid w:val="00030CE6"/>
    <w:rsid w:val="00030D5F"/>
    <w:rsid w:val="00030D87"/>
    <w:rsid w:val="00030D90"/>
    <w:rsid w:val="00030D9A"/>
    <w:rsid w:val="0003114A"/>
    <w:rsid w:val="000312BB"/>
    <w:rsid w:val="000313A1"/>
    <w:rsid w:val="00031440"/>
    <w:rsid w:val="00031504"/>
    <w:rsid w:val="00031660"/>
    <w:rsid w:val="000317AD"/>
    <w:rsid w:val="00031B3F"/>
    <w:rsid w:val="00031DA8"/>
    <w:rsid w:val="00031EC1"/>
    <w:rsid w:val="00032546"/>
    <w:rsid w:val="000327F4"/>
    <w:rsid w:val="00032A44"/>
    <w:rsid w:val="00032A8F"/>
    <w:rsid w:val="00032A95"/>
    <w:rsid w:val="00032AD2"/>
    <w:rsid w:val="00032E4C"/>
    <w:rsid w:val="00032EE1"/>
    <w:rsid w:val="00033065"/>
    <w:rsid w:val="000331B2"/>
    <w:rsid w:val="00033298"/>
    <w:rsid w:val="0003332B"/>
    <w:rsid w:val="0003340E"/>
    <w:rsid w:val="00033462"/>
    <w:rsid w:val="00033553"/>
    <w:rsid w:val="000335BF"/>
    <w:rsid w:val="00033615"/>
    <w:rsid w:val="000337AC"/>
    <w:rsid w:val="00033C52"/>
    <w:rsid w:val="00033E9F"/>
    <w:rsid w:val="00033FDC"/>
    <w:rsid w:val="00033FF6"/>
    <w:rsid w:val="00034090"/>
    <w:rsid w:val="00034128"/>
    <w:rsid w:val="000341AD"/>
    <w:rsid w:val="000341D1"/>
    <w:rsid w:val="00034638"/>
    <w:rsid w:val="00034B9A"/>
    <w:rsid w:val="0003506F"/>
    <w:rsid w:val="000350BE"/>
    <w:rsid w:val="00035183"/>
    <w:rsid w:val="00035291"/>
    <w:rsid w:val="00035371"/>
    <w:rsid w:val="000355CD"/>
    <w:rsid w:val="00035767"/>
    <w:rsid w:val="000357BA"/>
    <w:rsid w:val="00035A7F"/>
    <w:rsid w:val="00035E41"/>
    <w:rsid w:val="00035EC3"/>
    <w:rsid w:val="0003650E"/>
    <w:rsid w:val="000365A6"/>
    <w:rsid w:val="00036727"/>
    <w:rsid w:val="000369FB"/>
    <w:rsid w:val="00036B42"/>
    <w:rsid w:val="000372D2"/>
    <w:rsid w:val="000376B5"/>
    <w:rsid w:val="000376D7"/>
    <w:rsid w:val="00037A90"/>
    <w:rsid w:val="00037BE8"/>
    <w:rsid w:val="00037FEB"/>
    <w:rsid w:val="000400B2"/>
    <w:rsid w:val="0004017D"/>
    <w:rsid w:val="000401AC"/>
    <w:rsid w:val="0004026C"/>
    <w:rsid w:val="00040589"/>
    <w:rsid w:val="000409DC"/>
    <w:rsid w:val="00040A2F"/>
    <w:rsid w:val="00040B67"/>
    <w:rsid w:val="00041160"/>
    <w:rsid w:val="00041214"/>
    <w:rsid w:val="0004148F"/>
    <w:rsid w:val="0004153B"/>
    <w:rsid w:val="00041742"/>
    <w:rsid w:val="0004175F"/>
    <w:rsid w:val="00041832"/>
    <w:rsid w:val="00041B1F"/>
    <w:rsid w:val="00041E5D"/>
    <w:rsid w:val="00042215"/>
    <w:rsid w:val="0004272D"/>
    <w:rsid w:val="00042731"/>
    <w:rsid w:val="0004276D"/>
    <w:rsid w:val="0004280C"/>
    <w:rsid w:val="0004289E"/>
    <w:rsid w:val="00042B61"/>
    <w:rsid w:val="00042CB8"/>
    <w:rsid w:val="00042D75"/>
    <w:rsid w:val="00042ED2"/>
    <w:rsid w:val="00043209"/>
    <w:rsid w:val="000432DC"/>
    <w:rsid w:val="00043404"/>
    <w:rsid w:val="0004345C"/>
    <w:rsid w:val="00043487"/>
    <w:rsid w:val="0004360F"/>
    <w:rsid w:val="00043647"/>
    <w:rsid w:val="00043796"/>
    <w:rsid w:val="000437F0"/>
    <w:rsid w:val="000439C9"/>
    <w:rsid w:val="00043EB4"/>
    <w:rsid w:val="00044012"/>
    <w:rsid w:val="00044255"/>
    <w:rsid w:val="000442F1"/>
    <w:rsid w:val="000444F2"/>
    <w:rsid w:val="000444FF"/>
    <w:rsid w:val="0004450C"/>
    <w:rsid w:val="00044641"/>
    <w:rsid w:val="000448D1"/>
    <w:rsid w:val="0004496A"/>
    <w:rsid w:val="00044B25"/>
    <w:rsid w:val="0004512C"/>
    <w:rsid w:val="00045749"/>
    <w:rsid w:val="0004597D"/>
    <w:rsid w:val="000459F3"/>
    <w:rsid w:val="00045B52"/>
    <w:rsid w:val="00045BC5"/>
    <w:rsid w:val="0004624E"/>
    <w:rsid w:val="0004687E"/>
    <w:rsid w:val="00046B77"/>
    <w:rsid w:val="000470BF"/>
    <w:rsid w:val="0004732E"/>
    <w:rsid w:val="000473CF"/>
    <w:rsid w:val="0004740F"/>
    <w:rsid w:val="000474C5"/>
    <w:rsid w:val="00047505"/>
    <w:rsid w:val="000475DB"/>
    <w:rsid w:val="00047650"/>
    <w:rsid w:val="00047895"/>
    <w:rsid w:val="00047F04"/>
    <w:rsid w:val="00047FDB"/>
    <w:rsid w:val="000503C2"/>
    <w:rsid w:val="0005051B"/>
    <w:rsid w:val="00050718"/>
    <w:rsid w:val="000507C1"/>
    <w:rsid w:val="00050B83"/>
    <w:rsid w:val="00050C0C"/>
    <w:rsid w:val="00050CF4"/>
    <w:rsid w:val="00050DEB"/>
    <w:rsid w:val="00050DF9"/>
    <w:rsid w:val="00050E50"/>
    <w:rsid w:val="00050F5C"/>
    <w:rsid w:val="000510ED"/>
    <w:rsid w:val="0005133E"/>
    <w:rsid w:val="000515F6"/>
    <w:rsid w:val="00051875"/>
    <w:rsid w:val="00051C78"/>
    <w:rsid w:val="00051CC8"/>
    <w:rsid w:val="00051EF0"/>
    <w:rsid w:val="0005208B"/>
    <w:rsid w:val="0005217F"/>
    <w:rsid w:val="000523A0"/>
    <w:rsid w:val="00052677"/>
    <w:rsid w:val="00052923"/>
    <w:rsid w:val="00052BE5"/>
    <w:rsid w:val="00052C50"/>
    <w:rsid w:val="00052D8F"/>
    <w:rsid w:val="000530A2"/>
    <w:rsid w:val="00053315"/>
    <w:rsid w:val="000534CE"/>
    <w:rsid w:val="00053768"/>
    <w:rsid w:val="000538A4"/>
    <w:rsid w:val="00053B4C"/>
    <w:rsid w:val="00053BD3"/>
    <w:rsid w:val="00053E68"/>
    <w:rsid w:val="00053FBE"/>
    <w:rsid w:val="0005412E"/>
    <w:rsid w:val="000541C8"/>
    <w:rsid w:val="00054568"/>
    <w:rsid w:val="00054711"/>
    <w:rsid w:val="00054985"/>
    <w:rsid w:val="00054D2F"/>
    <w:rsid w:val="00054E0C"/>
    <w:rsid w:val="0005511D"/>
    <w:rsid w:val="000551F6"/>
    <w:rsid w:val="00055285"/>
    <w:rsid w:val="00055391"/>
    <w:rsid w:val="0005541D"/>
    <w:rsid w:val="0005562B"/>
    <w:rsid w:val="0005571B"/>
    <w:rsid w:val="000558CC"/>
    <w:rsid w:val="0005595F"/>
    <w:rsid w:val="00055A1A"/>
    <w:rsid w:val="00055DEA"/>
    <w:rsid w:val="00055E46"/>
    <w:rsid w:val="00056136"/>
    <w:rsid w:val="000562D5"/>
    <w:rsid w:val="00056331"/>
    <w:rsid w:val="000564F2"/>
    <w:rsid w:val="00056824"/>
    <w:rsid w:val="00056955"/>
    <w:rsid w:val="00056979"/>
    <w:rsid w:val="000571FB"/>
    <w:rsid w:val="0005722F"/>
    <w:rsid w:val="000573EC"/>
    <w:rsid w:val="000574E3"/>
    <w:rsid w:val="00057614"/>
    <w:rsid w:val="00057664"/>
    <w:rsid w:val="0005772F"/>
    <w:rsid w:val="00057731"/>
    <w:rsid w:val="00057788"/>
    <w:rsid w:val="000577F3"/>
    <w:rsid w:val="00057831"/>
    <w:rsid w:val="00057A33"/>
    <w:rsid w:val="00057BE0"/>
    <w:rsid w:val="00057DE3"/>
    <w:rsid w:val="00057FE6"/>
    <w:rsid w:val="000602DA"/>
    <w:rsid w:val="00060355"/>
    <w:rsid w:val="0006065E"/>
    <w:rsid w:val="00060696"/>
    <w:rsid w:val="000606E1"/>
    <w:rsid w:val="00060958"/>
    <w:rsid w:val="00060984"/>
    <w:rsid w:val="00060A25"/>
    <w:rsid w:val="00060ACC"/>
    <w:rsid w:val="00060DCD"/>
    <w:rsid w:val="00060F12"/>
    <w:rsid w:val="000610F9"/>
    <w:rsid w:val="0006143D"/>
    <w:rsid w:val="000615B9"/>
    <w:rsid w:val="00061813"/>
    <w:rsid w:val="0006194E"/>
    <w:rsid w:val="00061B2E"/>
    <w:rsid w:val="00061C3F"/>
    <w:rsid w:val="00061CAC"/>
    <w:rsid w:val="00061CB0"/>
    <w:rsid w:val="00061CF1"/>
    <w:rsid w:val="00061D7E"/>
    <w:rsid w:val="00062000"/>
    <w:rsid w:val="000620BB"/>
    <w:rsid w:val="00062296"/>
    <w:rsid w:val="00062315"/>
    <w:rsid w:val="0006245E"/>
    <w:rsid w:val="000625B9"/>
    <w:rsid w:val="000625BA"/>
    <w:rsid w:val="000625C5"/>
    <w:rsid w:val="00062A49"/>
    <w:rsid w:val="00062D17"/>
    <w:rsid w:val="00063020"/>
    <w:rsid w:val="000630E5"/>
    <w:rsid w:val="0006328D"/>
    <w:rsid w:val="000634D7"/>
    <w:rsid w:val="00063532"/>
    <w:rsid w:val="0006385F"/>
    <w:rsid w:val="00063A27"/>
    <w:rsid w:val="00063A48"/>
    <w:rsid w:val="00063B8F"/>
    <w:rsid w:val="0006440C"/>
    <w:rsid w:val="00064809"/>
    <w:rsid w:val="00064873"/>
    <w:rsid w:val="00064C43"/>
    <w:rsid w:val="00065026"/>
    <w:rsid w:val="000650AD"/>
    <w:rsid w:val="000652AB"/>
    <w:rsid w:val="00065518"/>
    <w:rsid w:val="0006558A"/>
    <w:rsid w:val="000656D1"/>
    <w:rsid w:val="000657A7"/>
    <w:rsid w:val="0006594C"/>
    <w:rsid w:val="00065AE2"/>
    <w:rsid w:val="00065BA4"/>
    <w:rsid w:val="00065E6D"/>
    <w:rsid w:val="00065ED8"/>
    <w:rsid w:val="00065F29"/>
    <w:rsid w:val="00065FDC"/>
    <w:rsid w:val="000660B5"/>
    <w:rsid w:val="00066331"/>
    <w:rsid w:val="0006680C"/>
    <w:rsid w:val="0006690E"/>
    <w:rsid w:val="00066BC0"/>
    <w:rsid w:val="00066F97"/>
    <w:rsid w:val="00067175"/>
    <w:rsid w:val="00067379"/>
    <w:rsid w:val="00067668"/>
    <w:rsid w:val="0006771A"/>
    <w:rsid w:val="00067A80"/>
    <w:rsid w:val="00067B22"/>
    <w:rsid w:val="00067B5B"/>
    <w:rsid w:val="00067C85"/>
    <w:rsid w:val="00067D2A"/>
    <w:rsid w:val="00067E93"/>
    <w:rsid w:val="00067FB4"/>
    <w:rsid w:val="000700A7"/>
    <w:rsid w:val="00070519"/>
    <w:rsid w:val="000706CB"/>
    <w:rsid w:val="00070731"/>
    <w:rsid w:val="00070754"/>
    <w:rsid w:val="000708B6"/>
    <w:rsid w:val="000708CB"/>
    <w:rsid w:val="000708F1"/>
    <w:rsid w:val="00070976"/>
    <w:rsid w:val="000709E9"/>
    <w:rsid w:val="00070A6F"/>
    <w:rsid w:val="00070A9E"/>
    <w:rsid w:val="00070AC0"/>
    <w:rsid w:val="00070B7F"/>
    <w:rsid w:val="00070C81"/>
    <w:rsid w:val="00070D5F"/>
    <w:rsid w:val="00071272"/>
    <w:rsid w:val="000714D0"/>
    <w:rsid w:val="00071629"/>
    <w:rsid w:val="000717EF"/>
    <w:rsid w:val="00071AB9"/>
    <w:rsid w:val="00071D30"/>
    <w:rsid w:val="00071D55"/>
    <w:rsid w:val="000720BC"/>
    <w:rsid w:val="0007225C"/>
    <w:rsid w:val="0007248A"/>
    <w:rsid w:val="000725CE"/>
    <w:rsid w:val="00072755"/>
    <w:rsid w:val="00072852"/>
    <w:rsid w:val="000728E4"/>
    <w:rsid w:val="00072966"/>
    <w:rsid w:val="00072B87"/>
    <w:rsid w:val="00073049"/>
    <w:rsid w:val="00073BCC"/>
    <w:rsid w:val="00073BEC"/>
    <w:rsid w:val="00073CEF"/>
    <w:rsid w:val="00073E88"/>
    <w:rsid w:val="000741D7"/>
    <w:rsid w:val="00074292"/>
    <w:rsid w:val="000742AA"/>
    <w:rsid w:val="000742E0"/>
    <w:rsid w:val="00074349"/>
    <w:rsid w:val="000744D9"/>
    <w:rsid w:val="00074590"/>
    <w:rsid w:val="0007465E"/>
    <w:rsid w:val="00074776"/>
    <w:rsid w:val="000748A1"/>
    <w:rsid w:val="00074DAF"/>
    <w:rsid w:val="00074EB5"/>
    <w:rsid w:val="00074F56"/>
    <w:rsid w:val="00075474"/>
    <w:rsid w:val="000755B2"/>
    <w:rsid w:val="00075765"/>
    <w:rsid w:val="000759A2"/>
    <w:rsid w:val="00075A5F"/>
    <w:rsid w:val="00075A67"/>
    <w:rsid w:val="00075AD9"/>
    <w:rsid w:val="00075CD7"/>
    <w:rsid w:val="00075DB9"/>
    <w:rsid w:val="00075DCA"/>
    <w:rsid w:val="00075DD6"/>
    <w:rsid w:val="00075FC0"/>
    <w:rsid w:val="00076059"/>
    <w:rsid w:val="000764E7"/>
    <w:rsid w:val="00076597"/>
    <w:rsid w:val="00076723"/>
    <w:rsid w:val="00076843"/>
    <w:rsid w:val="0007685F"/>
    <w:rsid w:val="00076A52"/>
    <w:rsid w:val="00076C40"/>
    <w:rsid w:val="00076CEF"/>
    <w:rsid w:val="00077188"/>
    <w:rsid w:val="00077262"/>
    <w:rsid w:val="000772B5"/>
    <w:rsid w:val="000772F2"/>
    <w:rsid w:val="000773E7"/>
    <w:rsid w:val="00077881"/>
    <w:rsid w:val="00077B0C"/>
    <w:rsid w:val="00077E67"/>
    <w:rsid w:val="0008036D"/>
    <w:rsid w:val="00080427"/>
    <w:rsid w:val="000808E1"/>
    <w:rsid w:val="00080C9E"/>
    <w:rsid w:val="00080D5E"/>
    <w:rsid w:val="00081235"/>
    <w:rsid w:val="000813D3"/>
    <w:rsid w:val="000814D3"/>
    <w:rsid w:val="00081547"/>
    <w:rsid w:val="00081574"/>
    <w:rsid w:val="000815B5"/>
    <w:rsid w:val="00081710"/>
    <w:rsid w:val="0008175C"/>
    <w:rsid w:val="00081761"/>
    <w:rsid w:val="00081972"/>
    <w:rsid w:val="000819E6"/>
    <w:rsid w:val="00081A76"/>
    <w:rsid w:val="00081B74"/>
    <w:rsid w:val="00081BC9"/>
    <w:rsid w:val="00081C02"/>
    <w:rsid w:val="00081E15"/>
    <w:rsid w:val="0008207B"/>
    <w:rsid w:val="000826B0"/>
    <w:rsid w:val="0008288D"/>
    <w:rsid w:val="00082C11"/>
    <w:rsid w:val="00082D91"/>
    <w:rsid w:val="000833B8"/>
    <w:rsid w:val="00083400"/>
    <w:rsid w:val="00083879"/>
    <w:rsid w:val="00083B0D"/>
    <w:rsid w:val="0008413F"/>
    <w:rsid w:val="000842A6"/>
    <w:rsid w:val="000848C2"/>
    <w:rsid w:val="00084A01"/>
    <w:rsid w:val="00084DE4"/>
    <w:rsid w:val="00084E44"/>
    <w:rsid w:val="0008523E"/>
    <w:rsid w:val="0008551B"/>
    <w:rsid w:val="00085574"/>
    <w:rsid w:val="00085665"/>
    <w:rsid w:val="000858F2"/>
    <w:rsid w:val="0008590F"/>
    <w:rsid w:val="00085AA3"/>
    <w:rsid w:val="00085AC6"/>
    <w:rsid w:val="00085CF1"/>
    <w:rsid w:val="00085D24"/>
    <w:rsid w:val="00085E0C"/>
    <w:rsid w:val="00085E3F"/>
    <w:rsid w:val="00085F37"/>
    <w:rsid w:val="000861A0"/>
    <w:rsid w:val="0008650B"/>
    <w:rsid w:val="000867CD"/>
    <w:rsid w:val="00086852"/>
    <w:rsid w:val="00086953"/>
    <w:rsid w:val="00086D02"/>
    <w:rsid w:val="0008707A"/>
    <w:rsid w:val="00087102"/>
    <w:rsid w:val="000872AA"/>
    <w:rsid w:val="00087511"/>
    <w:rsid w:val="000876A4"/>
    <w:rsid w:val="00087846"/>
    <w:rsid w:val="0008789C"/>
    <w:rsid w:val="00087CB2"/>
    <w:rsid w:val="00087D1B"/>
    <w:rsid w:val="00087D98"/>
    <w:rsid w:val="00087EC5"/>
    <w:rsid w:val="0009038C"/>
    <w:rsid w:val="000903D3"/>
    <w:rsid w:val="000906C7"/>
    <w:rsid w:val="000907F2"/>
    <w:rsid w:val="00090862"/>
    <w:rsid w:val="00090885"/>
    <w:rsid w:val="00090907"/>
    <w:rsid w:val="00090AE4"/>
    <w:rsid w:val="00090BAE"/>
    <w:rsid w:val="00090C17"/>
    <w:rsid w:val="00090D06"/>
    <w:rsid w:val="00090D76"/>
    <w:rsid w:val="00091031"/>
    <w:rsid w:val="000912CA"/>
    <w:rsid w:val="0009134C"/>
    <w:rsid w:val="000913F8"/>
    <w:rsid w:val="000916D0"/>
    <w:rsid w:val="00091C5B"/>
    <w:rsid w:val="00091EF9"/>
    <w:rsid w:val="00091F8A"/>
    <w:rsid w:val="0009201C"/>
    <w:rsid w:val="0009282E"/>
    <w:rsid w:val="00092D83"/>
    <w:rsid w:val="00092DC0"/>
    <w:rsid w:val="00092DC4"/>
    <w:rsid w:val="00093446"/>
    <w:rsid w:val="00093463"/>
    <w:rsid w:val="0009346F"/>
    <w:rsid w:val="000934BF"/>
    <w:rsid w:val="0009375C"/>
    <w:rsid w:val="000940DD"/>
    <w:rsid w:val="000940FA"/>
    <w:rsid w:val="00094622"/>
    <w:rsid w:val="00094625"/>
    <w:rsid w:val="000946CB"/>
    <w:rsid w:val="00094715"/>
    <w:rsid w:val="000947DD"/>
    <w:rsid w:val="00094A8A"/>
    <w:rsid w:val="00094D64"/>
    <w:rsid w:val="00094EA3"/>
    <w:rsid w:val="0009509B"/>
    <w:rsid w:val="00095278"/>
    <w:rsid w:val="00095284"/>
    <w:rsid w:val="000953CB"/>
    <w:rsid w:val="00095492"/>
    <w:rsid w:val="000955A9"/>
    <w:rsid w:val="000956B7"/>
    <w:rsid w:val="000956FF"/>
    <w:rsid w:val="00095704"/>
    <w:rsid w:val="00095B46"/>
    <w:rsid w:val="00095CCA"/>
    <w:rsid w:val="00095D45"/>
    <w:rsid w:val="00095F01"/>
    <w:rsid w:val="00096065"/>
    <w:rsid w:val="00096096"/>
    <w:rsid w:val="000960FA"/>
    <w:rsid w:val="000963B7"/>
    <w:rsid w:val="00096472"/>
    <w:rsid w:val="000964DB"/>
    <w:rsid w:val="0009661C"/>
    <w:rsid w:val="0009664D"/>
    <w:rsid w:val="000968DF"/>
    <w:rsid w:val="00096B17"/>
    <w:rsid w:val="00096B5D"/>
    <w:rsid w:val="00096DBC"/>
    <w:rsid w:val="00096E27"/>
    <w:rsid w:val="00096FD3"/>
    <w:rsid w:val="000970A0"/>
    <w:rsid w:val="000972C5"/>
    <w:rsid w:val="000973B0"/>
    <w:rsid w:val="000976E4"/>
    <w:rsid w:val="000976FC"/>
    <w:rsid w:val="000976FD"/>
    <w:rsid w:val="00097C0F"/>
    <w:rsid w:val="00097C15"/>
    <w:rsid w:val="00097F70"/>
    <w:rsid w:val="000A0025"/>
    <w:rsid w:val="000A004E"/>
    <w:rsid w:val="000A0517"/>
    <w:rsid w:val="000A056A"/>
    <w:rsid w:val="000A0AC7"/>
    <w:rsid w:val="000A0D6F"/>
    <w:rsid w:val="000A0DBC"/>
    <w:rsid w:val="000A0F19"/>
    <w:rsid w:val="000A0F99"/>
    <w:rsid w:val="000A11B8"/>
    <w:rsid w:val="000A14C8"/>
    <w:rsid w:val="000A1972"/>
    <w:rsid w:val="000A1C30"/>
    <w:rsid w:val="000A1CF3"/>
    <w:rsid w:val="000A23B7"/>
    <w:rsid w:val="000A2AB4"/>
    <w:rsid w:val="000A2B79"/>
    <w:rsid w:val="000A2C2C"/>
    <w:rsid w:val="000A3178"/>
    <w:rsid w:val="000A325A"/>
    <w:rsid w:val="000A3732"/>
    <w:rsid w:val="000A39E9"/>
    <w:rsid w:val="000A3A24"/>
    <w:rsid w:val="000A3B17"/>
    <w:rsid w:val="000A3C05"/>
    <w:rsid w:val="000A3E30"/>
    <w:rsid w:val="000A3E66"/>
    <w:rsid w:val="000A3E7E"/>
    <w:rsid w:val="000A3E8B"/>
    <w:rsid w:val="000A3EF2"/>
    <w:rsid w:val="000A4081"/>
    <w:rsid w:val="000A41C4"/>
    <w:rsid w:val="000A420D"/>
    <w:rsid w:val="000A429D"/>
    <w:rsid w:val="000A42F5"/>
    <w:rsid w:val="000A4451"/>
    <w:rsid w:val="000A46AC"/>
    <w:rsid w:val="000A498D"/>
    <w:rsid w:val="000A4FCA"/>
    <w:rsid w:val="000A5442"/>
    <w:rsid w:val="000A546A"/>
    <w:rsid w:val="000A551D"/>
    <w:rsid w:val="000A59BB"/>
    <w:rsid w:val="000A5B2B"/>
    <w:rsid w:val="000A5C8F"/>
    <w:rsid w:val="000A5FC3"/>
    <w:rsid w:val="000A6194"/>
    <w:rsid w:val="000A63B3"/>
    <w:rsid w:val="000A64E3"/>
    <w:rsid w:val="000A6795"/>
    <w:rsid w:val="000A682A"/>
    <w:rsid w:val="000A6AE2"/>
    <w:rsid w:val="000A6C9E"/>
    <w:rsid w:val="000A6D49"/>
    <w:rsid w:val="000A6FE4"/>
    <w:rsid w:val="000A7028"/>
    <w:rsid w:val="000A7242"/>
    <w:rsid w:val="000A73A4"/>
    <w:rsid w:val="000A7592"/>
    <w:rsid w:val="000A7715"/>
    <w:rsid w:val="000A78E5"/>
    <w:rsid w:val="000A79EB"/>
    <w:rsid w:val="000A7B43"/>
    <w:rsid w:val="000A7DC8"/>
    <w:rsid w:val="000B0275"/>
    <w:rsid w:val="000B0347"/>
    <w:rsid w:val="000B06C0"/>
    <w:rsid w:val="000B1038"/>
    <w:rsid w:val="000B138E"/>
    <w:rsid w:val="000B185C"/>
    <w:rsid w:val="000B195C"/>
    <w:rsid w:val="000B1C16"/>
    <w:rsid w:val="000B1CAF"/>
    <w:rsid w:val="000B1CEE"/>
    <w:rsid w:val="000B1D71"/>
    <w:rsid w:val="000B1DC1"/>
    <w:rsid w:val="000B1DE7"/>
    <w:rsid w:val="000B1E00"/>
    <w:rsid w:val="000B1F1E"/>
    <w:rsid w:val="000B20FB"/>
    <w:rsid w:val="000B2151"/>
    <w:rsid w:val="000B2196"/>
    <w:rsid w:val="000B2204"/>
    <w:rsid w:val="000B2517"/>
    <w:rsid w:val="000B27E5"/>
    <w:rsid w:val="000B2B80"/>
    <w:rsid w:val="000B2BFA"/>
    <w:rsid w:val="000B2DC2"/>
    <w:rsid w:val="000B2E3D"/>
    <w:rsid w:val="000B2EF0"/>
    <w:rsid w:val="000B2F10"/>
    <w:rsid w:val="000B3243"/>
    <w:rsid w:val="000B32D7"/>
    <w:rsid w:val="000B3316"/>
    <w:rsid w:val="000B332C"/>
    <w:rsid w:val="000B366B"/>
    <w:rsid w:val="000B386C"/>
    <w:rsid w:val="000B3A3C"/>
    <w:rsid w:val="000B3A67"/>
    <w:rsid w:val="000B3A6C"/>
    <w:rsid w:val="000B3CBE"/>
    <w:rsid w:val="000B422A"/>
    <w:rsid w:val="000B465F"/>
    <w:rsid w:val="000B471E"/>
    <w:rsid w:val="000B47BB"/>
    <w:rsid w:val="000B49A7"/>
    <w:rsid w:val="000B49BC"/>
    <w:rsid w:val="000B4A11"/>
    <w:rsid w:val="000B4AB5"/>
    <w:rsid w:val="000B4B94"/>
    <w:rsid w:val="000B4C4B"/>
    <w:rsid w:val="000B4D7D"/>
    <w:rsid w:val="000B4E2D"/>
    <w:rsid w:val="000B4F3E"/>
    <w:rsid w:val="000B5031"/>
    <w:rsid w:val="000B50EE"/>
    <w:rsid w:val="000B535D"/>
    <w:rsid w:val="000B5B04"/>
    <w:rsid w:val="000B5DF1"/>
    <w:rsid w:val="000B5E85"/>
    <w:rsid w:val="000B6080"/>
    <w:rsid w:val="000B60AC"/>
    <w:rsid w:val="000B61A8"/>
    <w:rsid w:val="000B61D7"/>
    <w:rsid w:val="000B6289"/>
    <w:rsid w:val="000B63E5"/>
    <w:rsid w:val="000B6404"/>
    <w:rsid w:val="000B6413"/>
    <w:rsid w:val="000B65EC"/>
    <w:rsid w:val="000B6648"/>
    <w:rsid w:val="000B66AC"/>
    <w:rsid w:val="000B68FF"/>
    <w:rsid w:val="000B6AE3"/>
    <w:rsid w:val="000B6B9C"/>
    <w:rsid w:val="000B6D30"/>
    <w:rsid w:val="000B6E2F"/>
    <w:rsid w:val="000B7233"/>
    <w:rsid w:val="000B734E"/>
    <w:rsid w:val="000B7379"/>
    <w:rsid w:val="000B7579"/>
    <w:rsid w:val="000B7668"/>
    <w:rsid w:val="000B773B"/>
    <w:rsid w:val="000B7892"/>
    <w:rsid w:val="000B7F8C"/>
    <w:rsid w:val="000C0601"/>
    <w:rsid w:val="000C0639"/>
    <w:rsid w:val="000C066D"/>
    <w:rsid w:val="000C0709"/>
    <w:rsid w:val="000C07BE"/>
    <w:rsid w:val="000C0921"/>
    <w:rsid w:val="000C0932"/>
    <w:rsid w:val="000C0AA8"/>
    <w:rsid w:val="000C0B8E"/>
    <w:rsid w:val="000C0DCA"/>
    <w:rsid w:val="000C0FEF"/>
    <w:rsid w:val="000C0FF3"/>
    <w:rsid w:val="000C1015"/>
    <w:rsid w:val="000C1056"/>
    <w:rsid w:val="000C1095"/>
    <w:rsid w:val="000C10D3"/>
    <w:rsid w:val="000C1121"/>
    <w:rsid w:val="000C1283"/>
    <w:rsid w:val="000C166D"/>
    <w:rsid w:val="000C16D5"/>
    <w:rsid w:val="000C193D"/>
    <w:rsid w:val="000C19F3"/>
    <w:rsid w:val="000C1BBC"/>
    <w:rsid w:val="000C1D89"/>
    <w:rsid w:val="000C2179"/>
    <w:rsid w:val="000C226B"/>
    <w:rsid w:val="000C22DD"/>
    <w:rsid w:val="000C2B4F"/>
    <w:rsid w:val="000C2D03"/>
    <w:rsid w:val="000C317D"/>
    <w:rsid w:val="000C3233"/>
    <w:rsid w:val="000C32D3"/>
    <w:rsid w:val="000C32EC"/>
    <w:rsid w:val="000C3335"/>
    <w:rsid w:val="000C333A"/>
    <w:rsid w:val="000C35A4"/>
    <w:rsid w:val="000C3680"/>
    <w:rsid w:val="000C37DF"/>
    <w:rsid w:val="000C3A08"/>
    <w:rsid w:val="000C3A34"/>
    <w:rsid w:val="000C3A5C"/>
    <w:rsid w:val="000C3CC6"/>
    <w:rsid w:val="000C3E26"/>
    <w:rsid w:val="000C3E8F"/>
    <w:rsid w:val="000C40C5"/>
    <w:rsid w:val="000C413E"/>
    <w:rsid w:val="000C4240"/>
    <w:rsid w:val="000C44F6"/>
    <w:rsid w:val="000C4547"/>
    <w:rsid w:val="000C455B"/>
    <w:rsid w:val="000C4678"/>
    <w:rsid w:val="000C46D9"/>
    <w:rsid w:val="000C48A4"/>
    <w:rsid w:val="000C4967"/>
    <w:rsid w:val="000C49A7"/>
    <w:rsid w:val="000C4D22"/>
    <w:rsid w:val="000C4DBE"/>
    <w:rsid w:val="000C4E7B"/>
    <w:rsid w:val="000C501A"/>
    <w:rsid w:val="000C56FC"/>
    <w:rsid w:val="000C57CF"/>
    <w:rsid w:val="000C5840"/>
    <w:rsid w:val="000C5853"/>
    <w:rsid w:val="000C5965"/>
    <w:rsid w:val="000C5B55"/>
    <w:rsid w:val="000C5B7B"/>
    <w:rsid w:val="000C5DFD"/>
    <w:rsid w:val="000C5FB4"/>
    <w:rsid w:val="000C632A"/>
    <w:rsid w:val="000C63D7"/>
    <w:rsid w:val="000C6411"/>
    <w:rsid w:val="000C654A"/>
    <w:rsid w:val="000C6600"/>
    <w:rsid w:val="000C664F"/>
    <w:rsid w:val="000C6987"/>
    <w:rsid w:val="000C6A56"/>
    <w:rsid w:val="000C6BF7"/>
    <w:rsid w:val="000C6DF7"/>
    <w:rsid w:val="000C6E88"/>
    <w:rsid w:val="000C6EA7"/>
    <w:rsid w:val="000C6EB1"/>
    <w:rsid w:val="000C6F18"/>
    <w:rsid w:val="000C7061"/>
    <w:rsid w:val="000C729C"/>
    <w:rsid w:val="000C748D"/>
    <w:rsid w:val="000C74CA"/>
    <w:rsid w:val="000C75CD"/>
    <w:rsid w:val="000C76F5"/>
    <w:rsid w:val="000C7705"/>
    <w:rsid w:val="000C7788"/>
    <w:rsid w:val="000C7850"/>
    <w:rsid w:val="000C7B32"/>
    <w:rsid w:val="000C7B34"/>
    <w:rsid w:val="000C7CAE"/>
    <w:rsid w:val="000C7CED"/>
    <w:rsid w:val="000C7D79"/>
    <w:rsid w:val="000C7F22"/>
    <w:rsid w:val="000D017F"/>
    <w:rsid w:val="000D01C0"/>
    <w:rsid w:val="000D03C2"/>
    <w:rsid w:val="000D03FE"/>
    <w:rsid w:val="000D0997"/>
    <w:rsid w:val="000D0AC6"/>
    <w:rsid w:val="000D0C1D"/>
    <w:rsid w:val="000D0D6E"/>
    <w:rsid w:val="000D1561"/>
    <w:rsid w:val="000D15F4"/>
    <w:rsid w:val="000D19B2"/>
    <w:rsid w:val="000D2120"/>
    <w:rsid w:val="000D212F"/>
    <w:rsid w:val="000D2362"/>
    <w:rsid w:val="000D24F4"/>
    <w:rsid w:val="000D2AFF"/>
    <w:rsid w:val="000D2C1B"/>
    <w:rsid w:val="000D2CA0"/>
    <w:rsid w:val="000D2ED9"/>
    <w:rsid w:val="000D3010"/>
    <w:rsid w:val="000D306F"/>
    <w:rsid w:val="000D3135"/>
    <w:rsid w:val="000D3161"/>
    <w:rsid w:val="000D319E"/>
    <w:rsid w:val="000D3245"/>
    <w:rsid w:val="000D342E"/>
    <w:rsid w:val="000D3B03"/>
    <w:rsid w:val="000D3C4D"/>
    <w:rsid w:val="000D3EF0"/>
    <w:rsid w:val="000D3FC5"/>
    <w:rsid w:val="000D40ED"/>
    <w:rsid w:val="000D4148"/>
    <w:rsid w:val="000D426A"/>
    <w:rsid w:val="000D42FB"/>
    <w:rsid w:val="000D43CB"/>
    <w:rsid w:val="000D43F5"/>
    <w:rsid w:val="000D4891"/>
    <w:rsid w:val="000D48E9"/>
    <w:rsid w:val="000D49D9"/>
    <w:rsid w:val="000D4D33"/>
    <w:rsid w:val="000D4EA9"/>
    <w:rsid w:val="000D5209"/>
    <w:rsid w:val="000D52CB"/>
    <w:rsid w:val="000D541C"/>
    <w:rsid w:val="000D54B2"/>
    <w:rsid w:val="000D5502"/>
    <w:rsid w:val="000D563F"/>
    <w:rsid w:val="000D578F"/>
    <w:rsid w:val="000D585C"/>
    <w:rsid w:val="000D5A2C"/>
    <w:rsid w:val="000D5B97"/>
    <w:rsid w:val="000D5CCA"/>
    <w:rsid w:val="000D5D2E"/>
    <w:rsid w:val="000D603D"/>
    <w:rsid w:val="000D607E"/>
    <w:rsid w:val="000D6174"/>
    <w:rsid w:val="000D61E3"/>
    <w:rsid w:val="000D622A"/>
    <w:rsid w:val="000D6393"/>
    <w:rsid w:val="000D6641"/>
    <w:rsid w:val="000D670B"/>
    <w:rsid w:val="000D679D"/>
    <w:rsid w:val="000D6DAD"/>
    <w:rsid w:val="000D6E76"/>
    <w:rsid w:val="000D6FE9"/>
    <w:rsid w:val="000D7029"/>
    <w:rsid w:val="000D71B5"/>
    <w:rsid w:val="000D7255"/>
    <w:rsid w:val="000D7975"/>
    <w:rsid w:val="000D7F4D"/>
    <w:rsid w:val="000D7FD8"/>
    <w:rsid w:val="000E0175"/>
    <w:rsid w:val="000E0177"/>
    <w:rsid w:val="000E0185"/>
    <w:rsid w:val="000E04CD"/>
    <w:rsid w:val="000E04F8"/>
    <w:rsid w:val="000E050C"/>
    <w:rsid w:val="000E05C4"/>
    <w:rsid w:val="000E0925"/>
    <w:rsid w:val="000E098F"/>
    <w:rsid w:val="000E0A81"/>
    <w:rsid w:val="000E0AFF"/>
    <w:rsid w:val="000E0BC0"/>
    <w:rsid w:val="000E1171"/>
    <w:rsid w:val="000E1228"/>
    <w:rsid w:val="000E160F"/>
    <w:rsid w:val="000E1952"/>
    <w:rsid w:val="000E19B2"/>
    <w:rsid w:val="000E1D6C"/>
    <w:rsid w:val="000E20C1"/>
    <w:rsid w:val="000E2106"/>
    <w:rsid w:val="000E2345"/>
    <w:rsid w:val="000E2669"/>
    <w:rsid w:val="000E27E7"/>
    <w:rsid w:val="000E27F8"/>
    <w:rsid w:val="000E2BAD"/>
    <w:rsid w:val="000E2E19"/>
    <w:rsid w:val="000E2EF0"/>
    <w:rsid w:val="000E2F66"/>
    <w:rsid w:val="000E2FD3"/>
    <w:rsid w:val="000E3004"/>
    <w:rsid w:val="000E3315"/>
    <w:rsid w:val="000E3355"/>
    <w:rsid w:val="000E339D"/>
    <w:rsid w:val="000E348C"/>
    <w:rsid w:val="000E36BB"/>
    <w:rsid w:val="000E39F7"/>
    <w:rsid w:val="000E3AEF"/>
    <w:rsid w:val="000E3D82"/>
    <w:rsid w:val="000E3FCE"/>
    <w:rsid w:val="000E3FD4"/>
    <w:rsid w:val="000E45BC"/>
    <w:rsid w:val="000E45CE"/>
    <w:rsid w:val="000E4862"/>
    <w:rsid w:val="000E4D29"/>
    <w:rsid w:val="000E4F80"/>
    <w:rsid w:val="000E5312"/>
    <w:rsid w:val="000E5475"/>
    <w:rsid w:val="000E5667"/>
    <w:rsid w:val="000E58CF"/>
    <w:rsid w:val="000E5D80"/>
    <w:rsid w:val="000E5DC4"/>
    <w:rsid w:val="000E5E80"/>
    <w:rsid w:val="000E5ED6"/>
    <w:rsid w:val="000E5F8D"/>
    <w:rsid w:val="000E604B"/>
    <w:rsid w:val="000E610A"/>
    <w:rsid w:val="000E6901"/>
    <w:rsid w:val="000E6972"/>
    <w:rsid w:val="000E6980"/>
    <w:rsid w:val="000E698B"/>
    <w:rsid w:val="000E6AC7"/>
    <w:rsid w:val="000E6ACF"/>
    <w:rsid w:val="000E6C52"/>
    <w:rsid w:val="000E6DE5"/>
    <w:rsid w:val="000E6FFF"/>
    <w:rsid w:val="000E7054"/>
    <w:rsid w:val="000E7232"/>
    <w:rsid w:val="000E730D"/>
    <w:rsid w:val="000E769A"/>
    <w:rsid w:val="000E7743"/>
    <w:rsid w:val="000E7DC7"/>
    <w:rsid w:val="000E7EAF"/>
    <w:rsid w:val="000E7F5A"/>
    <w:rsid w:val="000F002E"/>
    <w:rsid w:val="000F0045"/>
    <w:rsid w:val="000F0212"/>
    <w:rsid w:val="000F04CD"/>
    <w:rsid w:val="000F0633"/>
    <w:rsid w:val="000F07E0"/>
    <w:rsid w:val="000F09B2"/>
    <w:rsid w:val="000F0A16"/>
    <w:rsid w:val="000F0B28"/>
    <w:rsid w:val="000F0B71"/>
    <w:rsid w:val="000F0DB4"/>
    <w:rsid w:val="000F0F56"/>
    <w:rsid w:val="000F1090"/>
    <w:rsid w:val="000F1120"/>
    <w:rsid w:val="000F1257"/>
    <w:rsid w:val="000F12DB"/>
    <w:rsid w:val="000F1403"/>
    <w:rsid w:val="000F156B"/>
    <w:rsid w:val="000F170E"/>
    <w:rsid w:val="000F1C59"/>
    <w:rsid w:val="000F1CBB"/>
    <w:rsid w:val="000F1F9F"/>
    <w:rsid w:val="000F2032"/>
    <w:rsid w:val="000F20E9"/>
    <w:rsid w:val="000F2177"/>
    <w:rsid w:val="000F2585"/>
    <w:rsid w:val="000F2E98"/>
    <w:rsid w:val="000F2EFE"/>
    <w:rsid w:val="000F319D"/>
    <w:rsid w:val="000F3246"/>
    <w:rsid w:val="000F348C"/>
    <w:rsid w:val="000F360B"/>
    <w:rsid w:val="000F36AE"/>
    <w:rsid w:val="000F3863"/>
    <w:rsid w:val="000F3947"/>
    <w:rsid w:val="000F39FF"/>
    <w:rsid w:val="000F3F30"/>
    <w:rsid w:val="000F4282"/>
    <w:rsid w:val="000F49B0"/>
    <w:rsid w:val="000F4CFD"/>
    <w:rsid w:val="000F4F5E"/>
    <w:rsid w:val="000F4FAF"/>
    <w:rsid w:val="000F5122"/>
    <w:rsid w:val="000F52A6"/>
    <w:rsid w:val="000F52E8"/>
    <w:rsid w:val="000F5419"/>
    <w:rsid w:val="000F555A"/>
    <w:rsid w:val="000F5741"/>
    <w:rsid w:val="000F58A2"/>
    <w:rsid w:val="000F5ACE"/>
    <w:rsid w:val="000F5D26"/>
    <w:rsid w:val="000F621A"/>
    <w:rsid w:val="000F6267"/>
    <w:rsid w:val="000F6930"/>
    <w:rsid w:val="000F6A50"/>
    <w:rsid w:val="000F6B0B"/>
    <w:rsid w:val="000F6CD8"/>
    <w:rsid w:val="000F6DA5"/>
    <w:rsid w:val="000F6DA8"/>
    <w:rsid w:val="000F6E15"/>
    <w:rsid w:val="000F7191"/>
    <w:rsid w:val="000F73D9"/>
    <w:rsid w:val="000F7421"/>
    <w:rsid w:val="000F759C"/>
    <w:rsid w:val="000F77E3"/>
    <w:rsid w:val="000F7907"/>
    <w:rsid w:val="000F7CDA"/>
    <w:rsid w:val="000F7E88"/>
    <w:rsid w:val="000F7EA2"/>
    <w:rsid w:val="001002A6"/>
    <w:rsid w:val="00100363"/>
    <w:rsid w:val="0010043C"/>
    <w:rsid w:val="00100483"/>
    <w:rsid w:val="001005A6"/>
    <w:rsid w:val="0010087E"/>
    <w:rsid w:val="00100916"/>
    <w:rsid w:val="00100AC9"/>
    <w:rsid w:val="00100E78"/>
    <w:rsid w:val="00100F0E"/>
    <w:rsid w:val="00100FC3"/>
    <w:rsid w:val="001010A2"/>
    <w:rsid w:val="0010119A"/>
    <w:rsid w:val="00101249"/>
    <w:rsid w:val="001013A8"/>
    <w:rsid w:val="001014BE"/>
    <w:rsid w:val="00101A96"/>
    <w:rsid w:val="00101C52"/>
    <w:rsid w:val="00101D52"/>
    <w:rsid w:val="00101E86"/>
    <w:rsid w:val="001021FE"/>
    <w:rsid w:val="00102336"/>
    <w:rsid w:val="00102812"/>
    <w:rsid w:val="00102817"/>
    <w:rsid w:val="001028AF"/>
    <w:rsid w:val="00102967"/>
    <w:rsid w:val="00102B30"/>
    <w:rsid w:val="00102B33"/>
    <w:rsid w:val="00102BE6"/>
    <w:rsid w:val="00102D25"/>
    <w:rsid w:val="0010313C"/>
    <w:rsid w:val="00103207"/>
    <w:rsid w:val="00103232"/>
    <w:rsid w:val="001034D8"/>
    <w:rsid w:val="00103790"/>
    <w:rsid w:val="0010379A"/>
    <w:rsid w:val="001037B7"/>
    <w:rsid w:val="00103A10"/>
    <w:rsid w:val="00103A69"/>
    <w:rsid w:val="00103A76"/>
    <w:rsid w:val="00103C22"/>
    <w:rsid w:val="00103C35"/>
    <w:rsid w:val="00103D2A"/>
    <w:rsid w:val="00103F3B"/>
    <w:rsid w:val="00103F7B"/>
    <w:rsid w:val="00104359"/>
    <w:rsid w:val="00104394"/>
    <w:rsid w:val="00104765"/>
    <w:rsid w:val="001049BD"/>
    <w:rsid w:val="00104AD7"/>
    <w:rsid w:val="00104DF8"/>
    <w:rsid w:val="00104E94"/>
    <w:rsid w:val="00104F8F"/>
    <w:rsid w:val="001050F1"/>
    <w:rsid w:val="001051AE"/>
    <w:rsid w:val="0010535E"/>
    <w:rsid w:val="001055E0"/>
    <w:rsid w:val="001056C5"/>
    <w:rsid w:val="001058CE"/>
    <w:rsid w:val="00105966"/>
    <w:rsid w:val="00105A1E"/>
    <w:rsid w:val="00105A6F"/>
    <w:rsid w:val="00105AE0"/>
    <w:rsid w:val="00105C26"/>
    <w:rsid w:val="00105C57"/>
    <w:rsid w:val="00105C74"/>
    <w:rsid w:val="00105D3F"/>
    <w:rsid w:val="00105F82"/>
    <w:rsid w:val="00106094"/>
    <w:rsid w:val="00106113"/>
    <w:rsid w:val="001067B9"/>
    <w:rsid w:val="001068B6"/>
    <w:rsid w:val="00106AB2"/>
    <w:rsid w:val="00106B8E"/>
    <w:rsid w:val="001071D3"/>
    <w:rsid w:val="0010737D"/>
    <w:rsid w:val="00107696"/>
    <w:rsid w:val="001076B0"/>
    <w:rsid w:val="00107750"/>
    <w:rsid w:val="0010778D"/>
    <w:rsid w:val="0010784B"/>
    <w:rsid w:val="00107C3D"/>
    <w:rsid w:val="00107E09"/>
    <w:rsid w:val="0011000D"/>
    <w:rsid w:val="001102F5"/>
    <w:rsid w:val="00110A23"/>
    <w:rsid w:val="00110AC4"/>
    <w:rsid w:val="00110B44"/>
    <w:rsid w:val="00110C74"/>
    <w:rsid w:val="00111138"/>
    <w:rsid w:val="00111516"/>
    <w:rsid w:val="0011152D"/>
    <w:rsid w:val="00111622"/>
    <w:rsid w:val="00111794"/>
    <w:rsid w:val="00111B11"/>
    <w:rsid w:val="00111F3E"/>
    <w:rsid w:val="001120B1"/>
    <w:rsid w:val="001120D3"/>
    <w:rsid w:val="00112168"/>
    <w:rsid w:val="001121EA"/>
    <w:rsid w:val="001122FE"/>
    <w:rsid w:val="0011264E"/>
    <w:rsid w:val="00112A5A"/>
    <w:rsid w:val="00112AEB"/>
    <w:rsid w:val="00112BF5"/>
    <w:rsid w:val="00112CBF"/>
    <w:rsid w:val="00112DEA"/>
    <w:rsid w:val="00113372"/>
    <w:rsid w:val="0011355A"/>
    <w:rsid w:val="00113C20"/>
    <w:rsid w:val="00113E06"/>
    <w:rsid w:val="001141C6"/>
    <w:rsid w:val="00114210"/>
    <w:rsid w:val="001143FE"/>
    <w:rsid w:val="00114542"/>
    <w:rsid w:val="001145E6"/>
    <w:rsid w:val="0011479F"/>
    <w:rsid w:val="00114873"/>
    <w:rsid w:val="0011488D"/>
    <w:rsid w:val="001148B5"/>
    <w:rsid w:val="00114C1C"/>
    <w:rsid w:val="00114EF7"/>
    <w:rsid w:val="00114F69"/>
    <w:rsid w:val="00114FF1"/>
    <w:rsid w:val="00115157"/>
    <w:rsid w:val="0011558A"/>
    <w:rsid w:val="001155BA"/>
    <w:rsid w:val="0011573B"/>
    <w:rsid w:val="001159B2"/>
    <w:rsid w:val="00115B25"/>
    <w:rsid w:val="00115BEC"/>
    <w:rsid w:val="00115C24"/>
    <w:rsid w:val="00115CE2"/>
    <w:rsid w:val="00115D66"/>
    <w:rsid w:val="00115E46"/>
    <w:rsid w:val="001161F9"/>
    <w:rsid w:val="0011628D"/>
    <w:rsid w:val="00116433"/>
    <w:rsid w:val="0011655E"/>
    <w:rsid w:val="00116B27"/>
    <w:rsid w:val="00116BE9"/>
    <w:rsid w:val="00117143"/>
    <w:rsid w:val="00117161"/>
    <w:rsid w:val="0011730A"/>
    <w:rsid w:val="00117E4D"/>
    <w:rsid w:val="00117E57"/>
    <w:rsid w:val="00120063"/>
    <w:rsid w:val="00120066"/>
    <w:rsid w:val="001200CC"/>
    <w:rsid w:val="0012020F"/>
    <w:rsid w:val="00120237"/>
    <w:rsid w:val="001204E1"/>
    <w:rsid w:val="0012059B"/>
    <w:rsid w:val="001207CA"/>
    <w:rsid w:val="00120816"/>
    <w:rsid w:val="00120947"/>
    <w:rsid w:val="00120A05"/>
    <w:rsid w:val="00120A8A"/>
    <w:rsid w:val="00120C05"/>
    <w:rsid w:val="00120EC1"/>
    <w:rsid w:val="00121553"/>
    <w:rsid w:val="001215E3"/>
    <w:rsid w:val="00121A06"/>
    <w:rsid w:val="001221A0"/>
    <w:rsid w:val="0012255D"/>
    <w:rsid w:val="001229EC"/>
    <w:rsid w:val="00122AA0"/>
    <w:rsid w:val="00122C37"/>
    <w:rsid w:val="00123042"/>
    <w:rsid w:val="001230B6"/>
    <w:rsid w:val="0012314E"/>
    <w:rsid w:val="0012369B"/>
    <w:rsid w:val="0012398A"/>
    <w:rsid w:val="001239F7"/>
    <w:rsid w:val="00123B6B"/>
    <w:rsid w:val="00123CDD"/>
    <w:rsid w:val="00123D5E"/>
    <w:rsid w:val="00123D5F"/>
    <w:rsid w:val="00123D71"/>
    <w:rsid w:val="00123E71"/>
    <w:rsid w:val="00123F56"/>
    <w:rsid w:val="001241A3"/>
    <w:rsid w:val="001242E4"/>
    <w:rsid w:val="00124312"/>
    <w:rsid w:val="0012433F"/>
    <w:rsid w:val="00124553"/>
    <w:rsid w:val="001247AB"/>
    <w:rsid w:val="001249A0"/>
    <w:rsid w:val="00124A53"/>
    <w:rsid w:val="00124DEA"/>
    <w:rsid w:val="00124F13"/>
    <w:rsid w:val="00124F36"/>
    <w:rsid w:val="0012507C"/>
    <w:rsid w:val="001251C6"/>
    <w:rsid w:val="001255C5"/>
    <w:rsid w:val="00126212"/>
    <w:rsid w:val="00126311"/>
    <w:rsid w:val="0012647B"/>
    <w:rsid w:val="00126603"/>
    <w:rsid w:val="0012662D"/>
    <w:rsid w:val="00126691"/>
    <w:rsid w:val="00126742"/>
    <w:rsid w:val="0012694B"/>
    <w:rsid w:val="00126A04"/>
    <w:rsid w:val="00126CE6"/>
    <w:rsid w:val="00126E95"/>
    <w:rsid w:val="00126EE7"/>
    <w:rsid w:val="0012722D"/>
    <w:rsid w:val="001272A9"/>
    <w:rsid w:val="0012743C"/>
    <w:rsid w:val="00127713"/>
    <w:rsid w:val="001277BA"/>
    <w:rsid w:val="00127977"/>
    <w:rsid w:val="00127A09"/>
    <w:rsid w:val="00127AA5"/>
    <w:rsid w:val="001300E1"/>
    <w:rsid w:val="00130110"/>
    <w:rsid w:val="0013026B"/>
    <w:rsid w:val="0013036C"/>
    <w:rsid w:val="001303C3"/>
    <w:rsid w:val="0013052F"/>
    <w:rsid w:val="00130588"/>
    <w:rsid w:val="001306CD"/>
    <w:rsid w:val="00130CEB"/>
    <w:rsid w:val="00130DF6"/>
    <w:rsid w:val="00130E18"/>
    <w:rsid w:val="00130E29"/>
    <w:rsid w:val="00131019"/>
    <w:rsid w:val="001311D1"/>
    <w:rsid w:val="00131294"/>
    <w:rsid w:val="001312C1"/>
    <w:rsid w:val="001313AE"/>
    <w:rsid w:val="00131490"/>
    <w:rsid w:val="001317B3"/>
    <w:rsid w:val="00131943"/>
    <w:rsid w:val="001319A9"/>
    <w:rsid w:val="001319C2"/>
    <w:rsid w:val="001319CF"/>
    <w:rsid w:val="001319FF"/>
    <w:rsid w:val="00131B80"/>
    <w:rsid w:val="00131B91"/>
    <w:rsid w:val="00131C86"/>
    <w:rsid w:val="00131D32"/>
    <w:rsid w:val="00131E13"/>
    <w:rsid w:val="0013242C"/>
    <w:rsid w:val="0013270B"/>
    <w:rsid w:val="001327EA"/>
    <w:rsid w:val="00132858"/>
    <w:rsid w:val="00132AA3"/>
    <w:rsid w:val="00132C36"/>
    <w:rsid w:val="00132D2E"/>
    <w:rsid w:val="00132E9D"/>
    <w:rsid w:val="00132F65"/>
    <w:rsid w:val="00133083"/>
    <w:rsid w:val="001334B0"/>
    <w:rsid w:val="00133668"/>
    <w:rsid w:val="001336A3"/>
    <w:rsid w:val="00133BC4"/>
    <w:rsid w:val="00133C74"/>
    <w:rsid w:val="00134045"/>
    <w:rsid w:val="001340AA"/>
    <w:rsid w:val="0013415D"/>
    <w:rsid w:val="00134364"/>
    <w:rsid w:val="0013438E"/>
    <w:rsid w:val="0013443D"/>
    <w:rsid w:val="001344C5"/>
    <w:rsid w:val="00134544"/>
    <w:rsid w:val="00134546"/>
    <w:rsid w:val="001345B1"/>
    <w:rsid w:val="001345D7"/>
    <w:rsid w:val="00134691"/>
    <w:rsid w:val="001346D1"/>
    <w:rsid w:val="00134CC3"/>
    <w:rsid w:val="00134D8F"/>
    <w:rsid w:val="00134E6C"/>
    <w:rsid w:val="00134ECB"/>
    <w:rsid w:val="00134F2F"/>
    <w:rsid w:val="00135093"/>
    <w:rsid w:val="0013512D"/>
    <w:rsid w:val="00135319"/>
    <w:rsid w:val="001355D2"/>
    <w:rsid w:val="001356F2"/>
    <w:rsid w:val="00135A33"/>
    <w:rsid w:val="00135B5E"/>
    <w:rsid w:val="00135B9A"/>
    <w:rsid w:val="00135C61"/>
    <w:rsid w:val="001361D7"/>
    <w:rsid w:val="00136537"/>
    <w:rsid w:val="0013667E"/>
    <w:rsid w:val="001366B5"/>
    <w:rsid w:val="00136896"/>
    <w:rsid w:val="00136CA2"/>
    <w:rsid w:val="00136E90"/>
    <w:rsid w:val="00137123"/>
    <w:rsid w:val="001373F7"/>
    <w:rsid w:val="001375B8"/>
    <w:rsid w:val="0013763C"/>
    <w:rsid w:val="0013769E"/>
    <w:rsid w:val="001376E9"/>
    <w:rsid w:val="0013772B"/>
    <w:rsid w:val="00137BAE"/>
    <w:rsid w:val="00137BCC"/>
    <w:rsid w:val="00137F07"/>
    <w:rsid w:val="00137FDE"/>
    <w:rsid w:val="00140005"/>
    <w:rsid w:val="001400DB"/>
    <w:rsid w:val="00140266"/>
    <w:rsid w:val="00140890"/>
    <w:rsid w:val="00140B80"/>
    <w:rsid w:val="00140C60"/>
    <w:rsid w:val="00140E0F"/>
    <w:rsid w:val="00141215"/>
    <w:rsid w:val="0014128E"/>
    <w:rsid w:val="00141842"/>
    <w:rsid w:val="00141912"/>
    <w:rsid w:val="00141AB3"/>
    <w:rsid w:val="00141ADF"/>
    <w:rsid w:val="00141BA8"/>
    <w:rsid w:val="00141D98"/>
    <w:rsid w:val="00141E85"/>
    <w:rsid w:val="00141E87"/>
    <w:rsid w:val="001422EE"/>
    <w:rsid w:val="00142448"/>
    <w:rsid w:val="0014247B"/>
    <w:rsid w:val="001425AB"/>
    <w:rsid w:val="00142819"/>
    <w:rsid w:val="0014284D"/>
    <w:rsid w:val="001428A4"/>
    <w:rsid w:val="00142933"/>
    <w:rsid w:val="001429B2"/>
    <w:rsid w:val="00142A1E"/>
    <w:rsid w:val="00142BC9"/>
    <w:rsid w:val="00142BD0"/>
    <w:rsid w:val="00142D31"/>
    <w:rsid w:val="00142E3C"/>
    <w:rsid w:val="00143037"/>
    <w:rsid w:val="001430E8"/>
    <w:rsid w:val="001433BE"/>
    <w:rsid w:val="001433E4"/>
    <w:rsid w:val="00143458"/>
    <w:rsid w:val="00143AAC"/>
    <w:rsid w:val="00143BD6"/>
    <w:rsid w:val="00143FB1"/>
    <w:rsid w:val="0014402B"/>
    <w:rsid w:val="0014403A"/>
    <w:rsid w:val="00144332"/>
    <w:rsid w:val="001443F9"/>
    <w:rsid w:val="00144840"/>
    <w:rsid w:val="00144883"/>
    <w:rsid w:val="00144A7F"/>
    <w:rsid w:val="00144A97"/>
    <w:rsid w:val="00145005"/>
    <w:rsid w:val="001450A5"/>
    <w:rsid w:val="001450C8"/>
    <w:rsid w:val="00145232"/>
    <w:rsid w:val="001455EC"/>
    <w:rsid w:val="00145612"/>
    <w:rsid w:val="00145667"/>
    <w:rsid w:val="00145987"/>
    <w:rsid w:val="00145B99"/>
    <w:rsid w:val="00145C71"/>
    <w:rsid w:val="00145EBE"/>
    <w:rsid w:val="00146124"/>
    <w:rsid w:val="00146186"/>
    <w:rsid w:val="00146421"/>
    <w:rsid w:val="001464FE"/>
    <w:rsid w:val="0014659F"/>
    <w:rsid w:val="00146651"/>
    <w:rsid w:val="00146948"/>
    <w:rsid w:val="00146C10"/>
    <w:rsid w:val="00146D0B"/>
    <w:rsid w:val="001472A4"/>
    <w:rsid w:val="001476BC"/>
    <w:rsid w:val="0014783A"/>
    <w:rsid w:val="00147888"/>
    <w:rsid w:val="0014794D"/>
    <w:rsid w:val="001479A2"/>
    <w:rsid w:val="00150275"/>
    <w:rsid w:val="001502CF"/>
    <w:rsid w:val="0015030A"/>
    <w:rsid w:val="00150415"/>
    <w:rsid w:val="001505D7"/>
    <w:rsid w:val="00150630"/>
    <w:rsid w:val="001508AF"/>
    <w:rsid w:val="0015090E"/>
    <w:rsid w:val="00150920"/>
    <w:rsid w:val="0015095F"/>
    <w:rsid w:val="00150BDF"/>
    <w:rsid w:val="00150C8A"/>
    <w:rsid w:val="00150DBA"/>
    <w:rsid w:val="00150EBE"/>
    <w:rsid w:val="00150F96"/>
    <w:rsid w:val="00151018"/>
    <w:rsid w:val="00151054"/>
    <w:rsid w:val="001511E7"/>
    <w:rsid w:val="001512C2"/>
    <w:rsid w:val="00151C51"/>
    <w:rsid w:val="00151DD1"/>
    <w:rsid w:val="00151FCB"/>
    <w:rsid w:val="00152095"/>
    <w:rsid w:val="001522E9"/>
    <w:rsid w:val="00152413"/>
    <w:rsid w:val="0015264E"/>
    <w:rsid w:val="0015273E"/>
    <w:rsid w:val="00152ABA"/>
    <w:rsid w:val="00152C2B"/>
    <w:rsid w:val="00152D30"/>
    <w:rsid w:val="00152D7D"/>
    <w:rsid w:val="00152F48"/>
    <w:rsid w:val="00153071"/>
    <w:rsid w:val="0015319E"/>
    <w:rsid w:val="00153735"/>
    <w:rsid w:val="00153743"/>
    <w:rsid w:val="0015390D"/>
    <w:rsid w:val="00153993"/>
    <w:rsid w:val="00153A82"/>
    <w:rsid w:val="00153AE1"/>
    <w:rsid w:val="00153AF6"/>
    <w:rsid w:val="00153D2D"/>
    <w:rsid w:val="00153DA0"/>
    <w:rsid w:val="0015412D"/>
    <w:rsid w:val="001546FE"/>
    <w:rsid w:val="00154A07"/>
    <w:rsid w:val="00154A50"/>
    <w:rsid w:val="00154AC1"/>
    <w:rsid w:val="00154D17"/>
    <w:rsid w:val="00154D30"/>
    <w:rsid w:val="00154DBD"/>
    <w:rsid w:val="00154F06"/>
    <w:rsid w:val="00155326"/>
    <w:rsid w:val="001554EB"/>
    <w:rsid w:val="001555E4"/>
    <w:rsid w:val="001556B1"/>
    <w:rsid w:val="001557AA"/>
    <w:rsid w:val="00155949"/>
    <w:rsid w:val="00155C88"/>
    <w:rsid w:val="00155E3F"/>
    <w:rsid w:val="001560B7"/>
    <w:rsid w:val="001560F9"/>
    <w:rsid w:val="0015615E"/>
    <w:rsid w:val="00156219"/>
    <w:rsid w:val="00156345"/>
    <w:rsid w:val="00156572"/>
    <w:rsid w:val="0015676A"/>
    <w:rsid w:val="0015688F"/>
    <w:rsid w:val="00156A22"/>
    <w:rsid w:val="00156CDC"/>
    <w:rsid w:val="00156DB2"/>
    <w:rsid w:val="00156DC1"/>
    <w:rsid w:val="00156FAA"/>
    <w:rsid w:val="001571EE"/>
    <w:rsid w:val="001571F1"/>
    <w:rsid w:val="001572DF"/>
    <w:rsid w:val="001572F8"/>
    <w:rsid w:val="001576DA"/>
    <w:rsid w:val="0015782B"/>
    <w:rsid w:val="0015787C"/>
    <w:rsid w:val="00157956"/>
    <w:rsid w:val="00157AB7"/>
    <w:rsid w:val="00157B87"/>
    <w:rsid w:val="00157BAD"/>
    <w:rsid w:val="00157C4D"/>
    <w:rsid w:val="00157DCB"/>
    <w:rsid w:val="00157E23"/>
    <w:rsid w:val="00157E6C"/>
    <w:rsid w:val="001602AF"/>
    <w:rsid w:val="001603BB"/>
    <w:rsid w:val="00160753"/>
    <w:rsid w:val="00160A1B"/>
    <w:rsid w:val="00160A24"/>
    <w:rsid w:val="00160EE2"/>
    <w:rsid w:val="00161018"/>
    <w:rsid w:val="0016118F"/>
    <w:rsid w:val="001613FE"/>
    <w:rsid w:val="001614F4"/>
    <w:rsid w:val="00161650"/>
    <w:rsid w:val="00161889"/>
    <w:rsid w:val="001618A8"/>
    <w:rsid w:val="001619DA"/>
    <w:rsid w:val="00161B53"/>
    <w:rsid w:val="00161BD3"/>
    <w:rsid w:val="00161C18"/>
    <w:rsid w:val="00161E81"/>
    <w:rsid w:val="00162060"/>
    <w:rsid w:val="0016233C"/>
    <w:rsid w:val="0016233D"/>
    <w:rsid w:val="001623AC"/>
    <w:rsid w:val="00162515"/>
    <w:rsid w:val="0016298B"/>
    <w:rsid w:val="00162A43"/>
    <w:rsid w:val="00162B0D"/>
    <w:rsid w:val="0016307F"/>
    <w:rsid w:val="0016332A"/>
    <w:rsid w:val="00163668"/>
    <w:rsid w:val="00163684"/>
    <w:rsid w:val="001639F9"/>
    <w:rsid w:val="00164134"/>
    <w:rsid w:val="0016417C"/>
    <w:rsid w:val="00164196"/>
    <w:rsid w:val="00164539"/>
    <w:rsid w:val="0016482B"/>
    <w:rsid w:val="00164D93"/>
    <w:rsid w:val="00164FB3"/>
    <w:rsid w:val="0016550D"/>
    <w:rsid w:val="0016585F"/>
    <w:rsid w:val="00165A93"/>
    <w:rsid w:val="00165B50"/>
    <w:rsid w:val="00165B81"/>
    <w:rsid w:val="00165D10"/>
    <w:rsid w:val="00165E38"/>
    <w:rsid w:val="00165FF7"/>
    <w:rsid w:val="00166026"/>
    <w:rsid w:val="00166363"/>
    <w:rsid w:val="00166489"/>
    <w:rsid w:val="00166570"/>
    <w:rsid w:val="001665D1"/>
    <w:rsid w:val="00166834"/>
    <w:rsid w:val="00166BFF"/>
    <w:rsid w:val="00166DCA"/>
    <w:rsid w:val="00166E40"/>
    <w:rsid w:val="00166E98"/>
    <w:rsid w:val="00167008"/>
    <w:rsid w:val="00167016"/>
    <w:rsid w:val="0016735C"/>
    <w:rsid w:val="00167439"/>
    <w:rsid w:val="001674B6"/>
    <w:rsid w:val="00167612"/>
    <w:rsid w:val="00167847"/>
    <w:rsid w:val="0016789E"/>
    <w:rsid w:val="00167923"/>
    <w:rsid w:val="00167972"/>
    <w:rsid w:val="00167B0C"/>
    <w:rsid w:val="0017018E"/>
    <w:rsid w:val="001701D8"/>
    <w:rsid w:val="0017032E"/>
    <w:rsid w:val="0017044F"/>
    <w:rsid w:val="00170504"/>
    <w:rsid w:val="001708A9"/>
    <w:rsid w:val="00170957"/>
    <w:rsid w:val="00170A5D"/>
    <w:rsid w:val="00170C50"/>
    <w:rsid w:val="00171035"/>
    <w:rsid w:val="0017132F"/>
    <w:rsid w:val="00171443"/>
    <w:rsid w:val="00171869"/>
    <w:rsid w:val="00171A46"/>
    <w:rsid w:val="00171A8E"/>
    <w:rsid w:val="00171AB9"/>
    <w:rsid w:val="00171C02"/>
    <w:rsid w:val="00171C0A"/>
    <w:rsid w:val="00171C12"/>
    <w:rsid w:val="00171F28"/>
    <w:rsid w:val="00171F2B"/>
    <w:rsid w:val="00171FA9"/>
    <w:rsid w:val="0017201B"/>
    <w:rsid w:val="001723D1"/>
    <w:rsid w:val="0017240D"/>
    <w:rsid w:val="00172504"/>
    <w:rsid w:val="00172521"/>
    <w:rsid w:val="00172A91"/>
    <w:rsid w:val="00172C42"/>
    <w:rsid w:val="00172DC6"/>
    <w:rsid w:val="001731C4"/>
    <w:rsid w:val="0017342E"/>
    <w:rsid w:val="001734F8"/>
    <w:rsid w:val="00173547"/>
    <w:rsid w:val="001736F2"/>
    <w:rsid w:val="001738CD"/>
    <w:rsid w:val="001738D0"/>
    <w:rsid w:val="00173AD4"/>
    <w:rsid w:val="00173AEF"/>
    <w:rsid w:val="00173DAF"/>
    <w:rsid w:val="00173F2B"/>
    <w:rsid w:val="0017400A"/>
    <w:rsid w:val="0017414C"/>
    <w:rsid w:val="00174315"/>
    <w:rsid w:val="00174331"/>
    <w:rsid w:val="001746CB"/>
    <w:rsid w:val="0017491B"/>
    <w:rsid w:val="00174B13"/>
    <w:rsid w:val="00174B17"/>
    <w:rsid w:val="00174D26"/>
    <w:rsid w:val="00174ED2"/>
    <w:rsid w:val="0017524A"/>
    <w:rsid w:val="001753FF"/>
    <w:rsid w:val="00175688"/>
    <w:rsid w:val="00175764"/>
    <w:rsid w:val="00175B5B"/>
    <w:rsid w:val="00175C87"/>
    <w:rsid w:val="00175E63"/>
    <w:rsid w:val="0017632B"/>
    <w:rsid w:val="001764F9"/>
    <w:rsid w:val="00176994"/>
    <w:rsid w:val="00176B88"/>
    <w:rsid w:val="00176C7C"/>
    <w:rsid w:val="00176FA2"/>
    <w:rsid w:val="0017703E"/>
    <w:rsid w:val="00177158"/>
    <w:rsid w:val="00177291"/>
    <w:rsid w:val="0017738E"/>
    <w:rsid w:val="001773A4"/>
    <w:rsid w:val="0017744A"/>
    <w:rsid w:val="0017761C"/>
    <w:rsid w:val="0017769A"/>
    <w:rsid w:val="001779D3"/>
    <w:rsid w:val="00177B12"/>
    <w:rsid w:val="00177B56"/>
    <w:rsid w:val="00177C55"/>
    <w:rsid w:val="00177E35"/>
    <w:rsid w:val="001803F5"/>
    <w:rsid w:val="001807ED"/>
    <w:rsid w:val="001808B5"/>
    <w:rsid w:val="00180AF2"/>
    <w:rsid w:val="00180B07"/>
    <w:rsid w:val="00180E4E"/>
    <w:rsid w:val="00180FDF"/>
    <w:rsid w:val="0018110F"/>
    <w:rsid w:val="00181202"/>
    <w:rsid w:val="001813E6"/>
    <w:rsid w:val="001813FF"/>
    <w:rsid w:val="00181720"/>
    <w:rsid w:val="001819BB"/>
    <w:rsid w:val="00181E84"/>
    <w:rsid w:val="00181F47"/>
    <w:rsid w:val="00181FBD"/>
    <w:rsid w:val="001820A8"/>
    <w:rsid w:val="001820C9"/>
    <w:rsid w:val="001821CB"/>
    <w:rsid w:val="001821F3"/>
    <w:rsid w:val="0018224E"/>
    <w:rsid w:val="00182528"/>
    <w:rsid w:val="0018292C"/>
    <w:rsid w:val="00182A9F"/>
    <w:rsid w:val="00182C84"/>
    <w:rsid w:val="00182E9C"/>
    <w:rsid w:val="00182EE0"/>
    <w:rsid w:val="00182EFD"/>
    <w:rsid w:val="00182F58"/>
    <w:rsid w:val="001832E5"/>
    <w:rsid w:val="0018349B"/>
    <w:rsid w:val="001834D7"/>
    <w:rsid w:val="001836A6"/>
    <w:rsid w:val="00183914"/>
    <w:rsid w:val="0018399C"/>
    <w:rsid w:val="00183A13"/>
    <w:rsid w:val="00183CF0"/>
    <w:rsid w:val="00183F44"/>
    <w:rsid w:val="00183FE1"/>
    <w:rsid w:val="00184411"/>
    <w:rsid w:val="0018444C"/>
    <w:rsid w:val="001844B5"/>
    <w:rsid w:val="001848D9"/>
    <w:rsid w:val="00184A63"/>
    <w:rsid w:val="00184AD5"/>
    <w:rsid w:val="00184EA0"/>
    <w:rsid w:val="0018517B"/>
    <w:rsid w:val="00185E09"/>
    <w:rsid w:val="00185FA9"/>
    <w:rsid w:val="001863D3"/>
    <w:rsid w:val="00186A9E"/>
    <w:rsid w:val="00186ACE"/>
    <w:rsid w:val="00186CB3"/>
    <w:rsid w:val="00186ED1"/>
    <w:rsid w:val="001870E1"/>
    <w:rsid w:val="0018727A"/>
    <w:rsid w:val="001874B7"/>
    <w:rsid w:val="0018752C"/>
    <w:rsid w:val="00187704"/>
    <w:rsid w:val="00187756"/>
    <w:rsid w:val="001879FD"/>
    <w:rsid w:val="00187A34"/>
    <w:rsid w:val="00187A82"/>
    <w:rsid w:val="00187CC3"/>
    <w:rsid w:val="00187CC6"/>
    <w:rsid w:val="0019000D"/>
    <w:rsid w:val="00190161"/>
    <w:rsid w:val="00190334"/>
    <w:rsid w:val="0019037D"/>
    <w:rsid w:val="0019053C"/>
    <w:rsid w:val="00190639"/>
    <w:rsid w:val="00190B3F"/>
    <w:rsid w:val="00190C51"/>
    <w:rsid w:val="00190D15"/>
    <w:rsid w:val="00190DE7"/>
    <w:rsid w:val="00190DFA"/>
    <w:rsid w:val="00190E7A"/>
    <w:rsid w:val="00190F55"/>
    <w:rsid w:val="00191012"/>
    <w:rsid w:val="00191398"/>
    <w:rsid w:val="0019149F"/>
    <w:rsid w:val="0019163E"/>
    <w:rsid w:val="00191651"/>
    <w:rsid w:val="001917EB"/>
    <w:rsid w:val="00191814"/>
    <w:rsid w:val="00191923"/>
    <w:rsid w:val="00191976"/>
    <w:rsid w:val="00191C5D"/>
    <w:rsid w:val="00191D49"/>
    <w:rsid w:val="0019240C"/>
    <w:rsid w:val="00192502"/>
    <w:rsid w:val="0019285E"/>
    <w:rsid w:val="00192FCB"/>
    <w:rsid w:val="00193135"/>
    <w:rsid w:val="001932B8"/>
    <w:rsid w:val="00193393"/>
    <w:rsid w:val="0019351A"/>
    <w:rsid w:val="00193658"/>
    <w:rsid w:val="0019366C"/>
    <w:rsid w:val="00193C5D"/>
    <w:rsid w:val="00193D4D"/>
    <w:rsid w:val="00194007"/>
    <w:rsid w:val="0019440B"/>
    <w:rsid w:val="0019450E"/>
    <w:rsid w:val="00194970"/>
    <w:rsid w:val="00194C4C"/>
    <w:rsid w:val="00194F15"/>
    <w:rsid w:val="00194F2C"/>
    <w:rsid w:val="00194F4B"/>
    <w:rsid w:val="00194F61"/>
    <w:rsid w:val="0019502D"/>
    <w:rsid w:val="00195041"/>
    <w:rsid w:val="00195042"/>
    <w:rsid w:val="001950C9"/>
    <w:rsid w:val="0019515C"/>
    <w:rsid w:val="001951EC"/>
    <w:rsid w:val="001953A9"/>
    <w:rsid w:val="00195B9B"/>
    <w:rsid w:val="00195DBF"/>
    <w:rsid w:val="001961D0"/>
    <w:rsid w:val="0019645A"/>
    <w:rsid w:val="00196643"/>
    <w:rsid w:val="00196ACC"/>
    <w:rsid w:val="00196B39"/>
    <w:rsid w:val="00196DB1"/>
    <w:rsid w:val="00196E48"/>
    <w:rsid w:val="00196EDA"/>
    <w:rsid w:val="00197205"/>
    <w:rsid w:val="00197598"/>
    <w:rsid w:val="00197675"/>
    <w:rsid w:val="001976CB"/>
    <w:rsid w:val="00197AF3"/>
    <w:rsid w:val="00197DCF"/>
    <w:rsid w:val="00197DFB"/>
    <w:rsid w:val="00197E41"/>
    <w:rsid w:val="00197F36"/>
    <w:rsid w:val="001A00A9"/>
    <w:rsid w:val="001A0184"/>
    <w:rsid w:val="001A02AD"/>
    <w:rsid w:val="001A055E"/>
    <w:rsid w:val="001A0750"/>
    <w:rsid w:val="001A0787"/>
    <w:rsid w:val="001A07AB"/>
    <w:rsid w:val="001A0919"/>
    <w:rsid w:val="001A0E57"/>
    <w:rsid w:val="001A0F61"/>
    <w:rsid w:val="001A1179"/>
    <w:rsid w:val="001A12EC"/>
    <w:rsid w:val="001A1426"/>
    <w:rsid w:val="001A156C"/>
    <w:rsid w:val="001A173B"/>
    <w:rsid w:val="001A1E84"/>
    <w:rsid w:val="001A2483"/>
    <w:rsid w:val="001A24E4"/>
    <w:rsid w:val="001A25EB"/>
    <w:rsid w:val="001A2672"/>
    <w:rsid w:val="001A26E1"/>
    <w:rsid w:val="001A28E3"/>
    <w:rsid w:val="001A2A3B"/>
    <w:rsid w:val="001A2A91"/>
    <w:rsid w:val="001A2ACA"/>
    <w:rsid w:val="001A2BDC"/>
    <w:rsid w:val="001A2CE4"/>
    <w:rsid w:val="001A2DEA"/>
    <w:rsid w:val="001A2F85"/>
    <w:rsid w:val="001A2FA5"/>
    <w:rsid w:val="001A3267"/>
    <w:rsid w:val="001A345A"/>
    <w:rsid w:val="001A35EF"/>
    <w:rsid w:val="001A3B12"/>
    <w:rsid w:val="001A3C0B"/>
    <w:rsid w:val="001A3C26"/>
    <w:rsid w:val="001A3E2B"/>
    <w:rsid w:val="001A3EF4"/>
    <w:rsid w:val="001A4010"/>
    <w:rsid w:val="001A40C1"/>
    <w:rsid w:val="001A43C2"/>
    <w:rsid w:val="001A43E5"/>
    <w:rsid w:val="001A44CF"/>
    <w:rsid w:val="001A453A"/>
    <w:rsid w:val="001A4581"/>
    <w:rsid w:val="001A48A1"/>
    <w:rsid w:val="001A4BA8"/>
    <w:rsid w:val="001A4BBA"/>
    <w:rsid w:val="001A4F71"/>
    <w:rsid w:val="001A5039"/>
    <w:rsid w:val="001A504A"/>
    <w:rsid w:val="001A5759"/>
    <w:rsid w:val="001A5C57"/>
    <w:rsid w:val="001A5EF0"/>
    <w:rsid w:val="001A5FE3"/>
    <w:rsid w:val="001A60CF"/>
    <w:rsid w:val="001A62A2"/>
    <w:rsid w:val="001A6508"/>
    <w:rsid w:val="001A686B"/>
    <w:rsid w:val="001A6902"/>
    <w:rsid w:val="001A691F"/>
    <w:rsid w:val="001A70F4"/>
    <w:rsid w:val="001A73F5"/>
    <w:rsid w:val="001A7573"/>
    <w:rsid w:val="001A79CD"/>
    <w:rsid w:val="001A7AC9"/>
    <w:rsid w:val="001A7C22"/>
    <w:rsid w:val="001A7C2E"/>
    <w:rsid w:val="001A7DB7"/>
    <w:rsid w:val="001A7E09"/>
    <w:rsid w:val="001A7E0D"/>
    <w:rsid w:val="001A7F91"/>
    <w:rsid w:val="001B0037"/>
    <w:rsid w:val="001B02CF"/>
    <w:rsid w:val="001B0311"/>
    <w:rsid w:val="001B05EF"/>
    <w:rsid w:val="001B0920"/>
    <w:rsid w:val="001B0A7D"/>
    <w:rsid w:val="001B0AFF"/>
    <w:rsid w:val="001B0B75"/>
    <w:rsid w:val="001B0E2A"/>
    <w:rsid w:val="001B10C6"/>
    <w:rsid w:val="001B13E2"/>
    <w:rsid w:val="001B14B8"/>
    <w:rsid w:val="001B14BA"/>
    <w:rsid w:val="001B1588"/>
    <w:rsid w:val="001B1B47"/>
    <w:rsid w:val="001B1B4E"/>
    <w:rsid w:val="001B1CE1"/>
    <w:rsid w:val="001B1E1D"/>
    <w:rsid w:val="001B21E9"/>
    <w:rsid w:val="001B2618"/>
    <w:rsid w:val="001B278F"/>
    <w:rsid w:val="001B27A8"/>
    <w:rsid w:val="001B2838"/>
    <w:rsid w:val="001B28F1"/>
    <w:rsid w:val="001B2A3B"/>
    <w:rsid w:val="001B2A4E"/>
    <w:rsid w:val="001B2E38"/>
    <w:rsid w:val="001B2F8D"/>
    <w:rsid w:val="001B3075"/>
    <w:rsid w:val="001B3261"/>
    <w:rsid w:val="001B3384"/>
    <w:rsid w:val="001B338E"/>
    <w:rsid w:val="001B356E"/>
    <w:rsid w:val="001B3576"/>
    <w:rsid w:val="001B38D6"/>
    <w:rsid w:val="001B3ACA"/>
    <w:rsid w:val="001B3F2E"/>
    <w:rsid w:val="001B4005"/>
    <w:rsid w:val="001B417D"/>
    <w:rsid w:val="001B4229"/>
    <w:rsid w:val="001B4316"/>
    <w:rsid w:val="001B45BA"/>
    <w:rsid w:val="001B48AB"/>
    <w:rsid w:val="001B4A30"/>
    <w:rsid w:val="001B4A50"/>
    <w:rsid w:val="001B4BF1"/>
    <w:rsid w:val="001B4CC7"/>
    <w:rsid w:val="001B5073"/>
    <w:rsid w:val="001B5473"/>
    <w:rsid w:val="001B54DE"/>
    <w:rsid w:val="001B5507"/>
    <w:rsid w:val="001B56FE"/>
    <w:rsid w:val="001B57EB"/>
    <w:rsid w:val="001B595C"/>
    <w:rsid w:val="001B5A02"/>
    <w:rsid w:val="001B5E66"/>
    <w:rsid w:val="001B5FC4"/>
    <w:rsid w:val="001B61C6"/>
    <w:rsid w:val="001B61E9"/>
    <w:rsid w:val="001B6446"/>
    <w:rsid w:val="001B64D8"/>
    <w:rsid w:val="001B6590"/>
    <w:rsid w:val="001B661F"/>
    <w:rsid w:val="001B695B"/>
    <w:rsid w:val="001B6B7C"/>
    <w:rsid w:val="001B6C05"/>
    <w:rsid w:val="001B7173"/>
    <w:rsid w:val="001B71AD"/>
    <w:rsid w:val="001B7363"/>
    <w:rsid w:val="001B73C0"/>
    <w:rsid w:val="001B73D0"/>
    <w:rsid w:val="001B7678"/>
    <w:rsid w:val="001B7721"/>
    <w:rsid w:val="001B77C8"/>
    <w:rsid w:val="001B7811"/>
    <w:rsid w:val="001B7930"/>
    <w:rsid w:val="001B79BE"/>
    <w:rsid w:val="001B7DDE"/>
    <w:rsid w:val="001B7E92"/>
    <w:rsid w:val="001B7F99"/>
    <w:rsid w:val="001C00EB"/>
    <w:rsid w:val="001C016C"/>
    <w:rsid w:val="001C022F"/>
    <w:rsid w:val="001C0387"/>
    <w:rsid w:val="001C03C9"/>
    <w:rsid w:val="001C065D"/>
    <w:rsid w:val="001C06E7"/>
    <w:rsid w:val="001C0CA8"/>
    <w:rsid w:val="001C0D51"/>
    <w:rsid w:val="001C0D6D"/>
    <w:rsid w:val="001C0E98"/>
    <w:rsid w:val="001C0EB4"/>
    <w:rsid w:val="001C0F23"/>
    <w:rsid w:val="001C15B7"/>
    <w:rsid w:val="001C1C01"/>
    <w:rsid w:val="001C20CD"/>
    <w:rsid w:val="001C23E8"/>
    <w:rsid w:val="001C242A"/>
    <w:rsid w:val="001C24E0"/>
    <w:rsid w:val="001C2589"/>
    <w:rsid w:val="001C28D5"/>
    <w:rsid w:val="001C2908"/>
    <w:rsid w:val="001C2DBA"/>
    <w:rsid w:val="001C2F25"/>
    <w:rsid w:val="001C2F32"/>
    <w:rsid w:val="001C2FCD"/>
    <w:rsid w:val="001C3094"/>
    <w:rsid w:val="001C31AD"/>
    <w:rsid w:val="001C3424"/>
    <w:rsid w:val="001C3A16"/>
    <w:rsid w:val="001C3BBD"/>
    <w:rsid w:val="001C3DD0"/>
    <w:rsid w:val="001C3F21"/>
    <w:rsid w:val="001C3F9C"/>
    <w:rsid w:val="001C403B"/>
    <w:rsid w:val="001C40F1"/>
    <w:rsid w:val="001C40F2"/>
    <w:rsid w:val="001C415C"/>
    <w:rsid w:val="001C4329"/>
    <w:rsid w:val="001C43B7"/>
    <w:rsid w:val="001C484A"/>
    <w:rsid w:val="001C487B"/>
    <w:rsid w:val="001C4892"/>
    <w:rsid w:val="001C4CE1"/>
    <w:rsid w:val="001C4D80"/>
    <w:rsid w:val="001C4F05"/>
    <w:rsid w:val="001C4FF6"/>
    <w:rsid w:val="001C505A"/>
    <w:rsid w:val="001C52D6"/>
    <w:rsid w:val="001C53F1"/>
    <w:rsid w:val="001C5418"/>
    <w:rsid w:val="001C5772"/>
    <w:rsid w:val="001C57BD"/>
    <w:rsid w:val="001C5C3C"/>
    <w:rsid w:val="001C5CCA"/>
    <w:rsid w:val="001C5CDC"/>
    <w:rsid w:val="001C5CF1"/>
    <w:rsid w:val="001C5EA8"/>
    <w:rsid w:val="001C5FC6"/>
    <w:rsid w:val="001C5FDC"/>
    <w:rsid w:val="001C60AF"/>
    <w:rsid w:val="001C631A"/>
    <w:rsid w:val="001C6345"/>
    <w:rsid w:val="001C64B5"/>
    <w:rsid w:val="001C65AF"/>
    <w:rsid w:val="001C664C"/>
    <w:rsid w:val="001C67F0"/>
    <w:rsid w:val="001C6908"/>
    <w:rsid w:val="001C6911"/>
    <w:rsid w:val="001C6A93"/>
    <w:rsid w:val="001C6C74"/>
    <w:rsid w:val="001C6DE3"/>
    <w:rsid w:val="001C7106"/>
    <w:rsid w:val="001C74FE"/>
    <w:rsid w:val="001C7517"/>
    <w:rsid w:val="001C78A6"/>
    <w:rsid w:val="001D0424"/>
    <w:rsid w:val="001D0684"/>
    <w:rsid w:val="001D085E"/>
    <w:rsid w:val="001D0940"/>
    <w:rsid w:val="001D09EF"/>
    <w:rsid w:val="001D0B10"/>
    <w:rsid w:val="001D0BD7"/>
    <w:rsid w:val="001D0C3F"/>
    <w:rsid w:val="001D0D5B"/>
    <w:rsid w:val="001D0D65"/>
    <w:rsid w:val="001D0DB3"/>
    <w:rsid w:val="001D0DDE"/>
    <w:rsid w:val="001D0E40"/>
    <w:rsid w:val="001D12FC"/>
    <w:rsid w:val="001D15C3"/>
    <w:rsid w:val="001D180A"/>
    <w:rsid w:val="001D1F9A"/>
    <w:rsid w:val="001D2429"/>
    <w:rsid w:val="001D2579"/>
    <w:rsid w:val="001D2758"/>
    <w:rsid w:val="001D2800"/>
    <w:rsid w:val="001D283A"/>
    <w:rsid w:val="001D2EA4"/>
    <w:rsid w:val="001D2FC0"/>
    <w:rsid w:val="001D3018"/>
    <w:rsid w:val="001D3185"/>
    <w:rsid w:val="001D31BC"/>
    <w:rsid w:val="001D331A"/>
    <w:rsid w:val="001D33DB"/>
    <w:rsid w:val="001D358E"/>
    <w:rsid w:val="001D3601"/>
    <w:rsid w:val="001D37AB"/>
    <w:rsid w:val="001D3816"/>
    <w:rsid w:val="001D3A9D"/>
    <w:rsid w:val="001D3CD5"/>
    <w:rsid w:val="001D3D23"/>
    <w:rsid w:val="001D40F7"/>
    <w:rsid w:val="001D41D3"/>
    <w:rsid w:val="001D43FE"/>
    <w:rsid w:val="001D4477"/>
    <w:rsid w:val="001D4490"/>
    <w:rsid w:val="001D4619"/>
    <w:rsid w:val="001D4714"/>
    <w:rsid w:val="001D4A1B"/>
    <w:rsid w:val="001D4AA1"/>
    <w:rsid w:val="001D4E9F"/>
    <w:rsid w:val="001D4F56"/>
    <w:rsid w:val="001D52DE"/>
    <w:rsid w:val="001D5356"/>
    <w:rsid w:val="001D54DA"/>
    <w:rsid w:val="001D592C"/>
    <w:rsid w:val="001D597B"/>
    <w:rsid w:val="001D5A7C"/>
    <w:rsid w:val="001D5B0A"/>
    <w:rsid w:val="001D5F34"/>
    <w:rsid w:val="001D61F6"/>
    <w:rsid w:val="001D6227"/>
    <w:rsid w:val="001D6874"/>
    <w:rsid w:val="001D6CB5"/>
    <w:rsid w:val="001D701E"/>
    <w:rsid w:val="001D72F0"/>
    <w:rsid w:val="001D7993"/>
    <w:rsid w:val="001D7A32"/>
    <w:rsid w:val="001D7A89"/>
    <w:rsid w:val="001D7BBC"/>
    <w:rsid w:val="001D7E1D"/>
    <w:rsid w:val="001E03F0"/>
    <w:rsid w:val="001E04FC"/>
    <w:rsid w:val="001E066F"/>
    <w:rsid w:val="001E080E"/>
    <w:rsid w:val="001E0929"/>
    <w:rsid w:val="001E0BD8"/>
    <w:rsid w:val="001E0CE0"/>
    <w:rsid w:val="001E0E9D"/>
    <w:rsid w:val="001E1033"/>
    <w:rsid w:val="001E1297"/>
    <w:rsid w:val="001E1351"/>
    <w:rsid w:val="001E1434"/>
    <w:rsid w:val="001E14C8"/>
    <w:rsid w:val="001E16D1"/>
    <w:rsid w:val="001E1714"/>
    <w:rsid w:val="001E1739"/>
    <w:rsid w:val="001E1787"/>
    <w:rsid w:val="001E1915"/>
    <w:rsid w:val="001E1D37"/>
    <w:rsid w:val="001E1DF9"/>
    <w:rsid w:val="001E210A"/>
    <w:rsid w:val="001E2329"/>
    <w:rsid w:val="001E240E"/>
    <w:rsid w:val="001E25D0"/>
    <w:rsid w:val="001E25D3"/>
    <w:rsid w:val="001E27A8"/>
    <w:rsid w:val="001E2902"/>
    <w:rsid w:val="001E2A65"/>
    <w:rsid w:val="001E2A9A"/>
    <w:rsid w:val="001E2BFA"/>
    <w:rsid w:val="001E2EC9"/>
    <w:rsid w:val="001E2F3D"/>
    <w:rsid w:val="001E30B4"/>
    <w:rsid w:val="001E312D"/>
    <w:rsid w:val="001E3853"/>
    <w:rsid w:val="001E3928"/>
    <w:rsid w:val="001E3BAD"/>
    <w:rsid w:val="001E3C06"/>
    <w:rsid w:val="001E3CE3"/>
    <w:rsid w:val="001E3CEE"/>
    <w:rsid w:val="001E402E"/>
    <w:rsid w:val="001E41A1"/>
    <w:rsid w:val="001E45E3"/>
    <w:rsid w:val="001E46A9"/>
    <w:rsid w:val="001E4705"/>
    <w:rsid w:val="001E4730"/>
    <w:rsid w:val="001E4AC3"/>
    <w:rsid w:val="001E4BC5"/>
    <w:rsid w:val="001E4BCC"/>
    <w:rsid w:val="001E4D96"/>
    <w:rsid w:val="001E4EB0"/>
    <w:rsid w:val="001E50C6"/>
    <w:rsid w:val="001E5250"/>
    <w:rsid w:val="001E5307"/>
    <w:rsid w:val="001E5467"/>
    <w:rsid w:val="001E5B15"/>
    <w:rsid w:val="001E5F44"/>
    <w:rsid w:val="001E5F84"/>
    <w:rsid w:val="001E5FFD"/>
    <w:rsid w:val="001E60C7"/>
    <w:rsid w:val="001E60E0"/>
    <w:rsid w:val="001E60ED"/>
    <w:rsid w:val="001E6108"/>
    <w:rsid w:val="001E6227"/>
    <w:rsid w:val="001E638E"/>
    <w:rsid w:val="001E65C2"/>
    <w:rsid w:val="001E65FE"/>
    <w:rsid w:val="001E67B3"/>
    <w:rsid w:val="001E68CE"/>
    <w:rsid w:val="001E6A31"/>
    <w:rsid w:val="001E6AE9"/>
    <w:rsid w:val="001E6B5D"/>
    <w:rsid w:val="001E6D26"/>
    <w:rsid w:val="001E6E32"/>
    <w:rsid w:val="001E7274"/>
    <w:rsid w:val="001E72A9"/>
    <w:rsid w:val="001E798F"/>
    <w:rsid w:val="001E7B29"/>
    <w:rsid w:val="001E7B9D"/>
    <w:rsid w:val="001E7BFB"/>
    <w:rsid w:val="001E7C10"/>
    <w:rsid w:val="001E7C2A"/>
    <w:rsid w:val="001E7E60"/>
    <w:rsid w:val="001F0074"/>
    <w:rsid w:val="001F012C"/>
    <w:rsid w:val="001F013D"/>
    <w:rsid w:val="001F01AA"/>
    <w:rsid w:val="001F05FB"/>
    <w:rsid w:val="001F071C"/>
    <w:rsid w:val="001F0B30"/>
    <w:rsid w:val="001F0E62"/>
    <w:rsid w:val="001F1360"/>
    <w:rsid w:val="001F1484"/>
    <w:rsid w:val="001F154C"/>
    <w:rsid w:val="001F179E"/>
    <w:rsid w:val="001F1A56"/>
    <w:rsid w:val="001F1AAF"/>
    <w:rsid w:val="001F1B23"/>
    <w:rsid w:val="001F1B67"/>
    <w:rsid w:val="001F1BA4"/>
    <w:rsid w:val="001F1BD0"/>
    <w:rsid w:val="001F1D23"/>
    <w:rsid w:val="001F1F61"/>
    <w:rsid w:val="001F223C"/>
    <w:rsid w:val="001F2635"/>
    <w:rsid w:val="001F2646"/>
    <w:rsid w:val="001F27D5"/>
    <w:rsid w:val="001F27DD"/>
    <w:rsid w:val="001F2878"/>
    <w:rsid w:val="001F29F7"/>
    <w:rsid w:val="001F2C1C"/>
    <w:rsid w:val="001F2DAF"/>
    <w:rsid w:val="001F2E55"/>
    <w:rsid w:val="001F2FBF"/>
    <w:rsid w:val="001F3053"/>
    <w:rsid w:val="001F30DB"/>
    <w:rsid w:val="001F3146"/>
    <w:rsid w:val="001F3599"/>
    <w:rsid w:val="001F3653"/>
    <w:rsid w:val="001F3855"/>
    <w:rsid w:val="001F3B9C"/>
    <w:rsid w:val="001F3BFC"/>
    <w:rsid w:val="001F3C56"/>
    <w:rsid w:val="001F3FBD"/>
    <w:rsid w:val="001F427F"/>
    <w:rsid w:val="001F4398"/>
    <w:rsid w:val="001F458B"/>
    <w:rsid w:val="001F4813"/>
    <w:rsid w:val="001F49F2"/>
    <w:rsid w:val="001F4B42"/>
    <w:rsid w:val="001F4B4E"/>
    <w:rsid w:val="001F4D7D"/>
    <w:rsid w:val="001F4E4C"/>
    <w:rsid w:val="001F501C"/>
    <w:rsid w:val="001F514B"/>
    <w:rsid w:val="001F5410"/>
    <w:rsid w:val="001F542B"/>
    <w:rsid w:val="001F5464"/>
    <w:rsid w:val="001F549C"/>
    <w:rsid w:val="001F5642"/>
    <w:rsid w:val="001F5C8B"/>
    <w:rsid w:val="001F5CA4"/>
    <w:rsid w:val="001F5D99"/>
    <w:rsid w:val="001F5FCB"/>
    <w:rsid w:val="001F6070"/>
    <w:rsid w:val="001F650F"/>
    <w:rsid w:val="001F668F"/>
    <w:rsid w:val="001F6794"/>
    <w:rsid w:val="001F67E0"/>
    <w:rsid w:val="001F6866"/>
    <w:rsid w:val="001F68AE"/>
    <w:rsid w:val="001F6926"/>
    <w:rsid w:val="001F6A1A"/>
    <w:rsid w:val="001F6ACF"/>
    <w:rsid w:val="001F6C2E"/>
    <w:rsid w:val="001F6CF1"/>
    <w:rsid w:val="001F6D46"/>
    <w:rsid w:val="001F6EE9"/>
    <w:rsid w:val="001F6F31"/>
    <w:rsid w:val="001F6F8D"/>
    <w:rsid w:val="001F720D"/>
    <w:rsid w:val="001F7494"/>
    <w:rsid w:val="001F75DE"/>
    <w:rsid w:val="001F7748"/>
    <w:rsid w:val="001F785E"/>
    <w:rsid w:val="001F78B7"/>
    <w:rsid w:val="001F7CA4"/>
    <w:rsid w:val="001F7CCF"/>
    <w:rsid w:val="001F7D96"/>
    <w:rsid w:val="001F7ECA"/>
    <w:rsid w:val="00200000"/>
    <w:rsid w:val="002001E7"/>
    <w:rsid w:val="002001EA"/>
    <w:rsid w:val="00200219"/>
    <w:rsid w:val="00200275"/>
    <w:rsid w:val="00200305"/>
    <w:rsid w:val="002003D0"/>
    <w:rsid w:val="00200553"/>
    <w:rsid w:val="002005F0"/>
    <w:rsid w:val="0020081C"/>
    <w:rsid w:val="0020096E"/>
    <w:rsid w:val="00200CCF"/>
    <w:rsid w:val="0020107B"/>
    <w:rsid w:val="0020117C"/>
    <w:rsid w:val="00201209"/>
    <w:rsid w:val="0020141A"/>
    <w:rsid w:val="00201489"/>
    <w:rsid w:val="002017B9"/>
    <w:rsid w:val="00201886"/>
    <w:rsid w:val="0020188F"/>
    <w:rsid w:val="002018BC"/>
    <w:rsid w:val="002019C0"/>
    <w:rsid w:val="00201AB4"/>
    <w:rsid w:val="00201F6C"/>
    <w:rsid w:val="0020205C"/>
    <w:rsid w:val="00202081"/>
    <w:rsid w:val="00202140"/>
    <w:rsid w:val="00202324"/>
    <w:rsid w:val="00202779"/>
    <w:rsid w:val="0020285E"/>
    <w:rsid w:val="00202A39"/>
    <w:rsid w:val="00202BD7"/>
    <w:rsid w:val="00202D8D"/>
    <w:rsid w:val="00202E6C"/>
    <w:rsid w:val="00202E90"/>
    <w:rsid w:val="00203786"/>
    <w:rsid w:val="002037AD"/>
    <w:rsid w:val="002038F8"/>
    <w:rsid w:val="00203A02"/>
    <w:rsid w:val="00204136"/>
    <w:rsid w:val="002041F7"/>
    <w:rsid w:val="0020421B"/>
    <w:rsid w:val="002043BD"/>
    <w:rsid w:val="0020448C"/>
    <w:rsid w:val="00204ADF"/>
    <w:rsid w:val="00204B05"/>
    <w:rsid w:val="00204B39"/>
    <w:rsid w:val="00204E64"/>
    <w:rsid w:val="00204E9C"/>
    <w:rsid w:val="00204F03"/>
    <w:rsid w:val="00205022"/>
    <w:rsid w:val="00205167"/>
    <w:rsid w:val="002051B7"/>
    <w:rsid w:val="00205362"/>
    <w:rsid w:val="002054E7"/>
    <w:rsid w:val="002055E0"/>
    <w:rsid w:val="00205AA9"/>
    <w:rsid w:val="00205B31"/>
    <w:rsid w:val="00205C3F"/>
    <w:rsid w:val="00205CA5"/>
    <w:rsid w:val="00205D6C"/>
    <w:rsid w:val="00205E2F"/>
    <w:rsid w:val="00205E6D"/>
    <w:rsid w:val="00205F11"/>
    <w:rsid w:val="002069F9"/>
    <w:rsid w:val="00206A74"/>
    <w:rsid w:val="00206DEC"/>
    <w:rsid w:val="00206E85"/>
    <w:rsid w:val="002071AB"/>
    <w:rsid w:val="002073F6"/>
    <w:rsid w:val="00207485"/>
    <w:rsid w:val="002078EF"/>
    <w:rsid w:val="00207A13"/>
    <w:rsid w:val="00207B52"/>
    <w:rsid w:val="00207C2C"/>
    <w:rsid w:val="00207D0E"/>
    <w:rsid w:val="00207D69"/>
    <w:rsid w:val="00207F82"/>
    <w:rsid w:val="0021014C"/>
    <w:rsid w:val="002101AE"/>
    <w:rsid w:val="0021047B"/>
    <w:rsid w:val="00210484"/>
    <w:rsid w:val="00210511"/>
    <w:rsid w:val="002108AF"/>
    <w:rsid w:val="002108C0"/>
    <w:rsid w:val="0021095F"/>
    <w:rsid w:val="00210A11"/>
    <w:rsid w:val="00210C00"/>
    <w:rsid w:val="0021111D"/>
    <w:rsid w:val="00211457"/>
    <w:rsid w:val="00211498"/>
    <w:rsid w:val="00211BF5"/>
    <w:rsid w:val="00211D7B"/>
    <w:rsid w:val="00211DE7"/>
    <w:rsid w:val="00212055"/>
    <w:rsid w:val="0021218B"/>
    <w:rsid w:val="00212568"/>
    <w:rsid w:val="00212578"/>
    <w:rsid w:val="00212595"/>
    <w:rsid w:val="002128C3"/>
    <w:rsid w:val="00212AAD"/>
    <w:rsid w:val="00212C2E"/>
    <w:rsid w:val="00212C34"/>
    <w:rsid w:val="00212DCD"/>
    <w:rsid w:val="00213601"/>
    <w:rsid w:val="002136E5"/>
    <w:rsid w:val="00213700"/>
    <w:rsid w:val="00213826"/>
    <w:rsid w:val="002139EF"/>
    <w:rsid w:val="00213A96"/>
    <w:rsid w:val="00213B42"/>
    <w:rsid w:val="00213B51"/>
    <w:rsid w:val="00213DC9"/>
    <w:rsid w:val="00213F81"/>
    <w:rsid w:val="00213FEA"/>
    <w:rsid w:val="002144D9"/>
    <w:rsid w:val="002145AD"/>
    <w:rsid w:val="002146BA"/>
    <w:rsid w:val="00214725"/>
    <w:rsid w:val="0021482F"/>
    <w:rsid w:val="00214857"/>
    <w:rsid w:val="00214983"/>
    <w:rsid w:val="00214A1C"/>
    <w:rsid w:val="00214AC1"/>
    <w:rsid w:val="00214DA6"/>
    <w:rsid w:val="002151B4"/>
    <w:rsid w:val="00215267"/>
    <w:rsid w:val="0021530F"/>
    <w:rsid w:val="00215390"/>
    <w:rsid w:val="002153EC"/>
    <w:rsid w:val="00215534"/>
    <w:rsid w:val="00215836"/>
    <w:rsid w:val="00215866"/>
    <w:rsid w:val="00215CF5"/>
    <w:rsid w:val="002161EB"/>
    <w:rsid w:val="00216279"/>
    <w:rsid w:val="00216282"/>
    <w:rsid w:val="0021628D"/>
    <w:rsid w:val="00216454"/>
    <w:rsid w:val="0021670F"/>
    <w:rsid w:val="00216A94"/>
    <w:rsid w:val="00216BB0"/>
    <w:rsid w:val="00216C59"/>
    <w:rsid w:val="00216D5A"/>
    <w:rsid w:val="00216FCD"/>
    <w:rsid w:val="0021711B"/>
    <w:rsid w:val="00217227"/>
    <w:rsid w:val="0021722B"/>
    <w:rsid w:val="00217285"/>
    <w:rsid w:val="00217288"/>
    <w:rsid w:val="00217575"/>
    <w:rsid w:val="00217A22"/>
    <w:rsid w:val="00217A51"/>
    <w:rsid w:val="00217B67"/>
    <w:rsid w:val="00217BDF"/>
    <w:rsid w:val="00217C1E"/>
    <w:rsid w:val="00217C6C"/>
    <w:rsid w:val="00217DF7"/>
    <w:rsid w:val="00217E8D"/>
    <w:rsid w:val="00217F53"/>
    <w:rsid w:val="002203F6"/>
    <w:rsid w:val="0022052F"/>
    <w:rsid w:val="0022070E"/>
    <w:rsid w:val="00220765"/>
    <w:rsid w:val="0022078F"/>
    <w:rsid w:val="002207B0"/>
    <w:rsid w:val="002208A6"/>
    <w:rsid w:val="00220990"/>
    <w:rsid w:val="00220B55"/>
    <w:rsid w:val="00220C56"/>
    <w:rsid w:val="00220E57"/>
    <w:rsid w:val="00220FBB"/>
    <w:rsid w:val="00220FEC"/>
    <w:rsid w:val="0022106D"/>
    <w:rsid w:val="00221333"/>
    <w:rsid w:val="00221499"/>
    <w:rsid w:val="00221629"/>
    <w:rsid w:val="002219B3"/>
    <w:rsid w:val="00221C67"/>
    <w:rsid w:val="00221E63"/>
    <w:rsid w:val="00221F63"/>
    <w:rsid w:val="00221F87"/>
    <w:rsid w:val="002221E5"/>
    <w:rsid w:val="0022228B"/>
    <w:rsid w:val="00222826"/>
    <w:rsid w:val="00222852"/>
    <w:rsid w:val="00222871"/>
    <w:rsid w:val="00222A5C"/>
    <w:rsid w:val="00222BB2"/>
    <w:rsid w:val="00222C0F"/>
    <w:rsid w:val="00222EF7"/>
    <w:rsid w:val="00222FB3"/>
    <w:rsid w:val="00223452"/>
    <w:rsid w:val="002234C4"/>
    <w:rsid w:val="00223B42"/>
    <w:rsid w:val="00223C43"/>
    <w:rsid w:val="00223C51"/>
    <w:rsid w:val="00223D93"/>
    <w:rsid w:val="00223DD6"/>
    <w:rsid w:val="00223E19"/>
    <w:rsid w:val="00223E39"/>
    <w:rsid w:val="00223F38"/>
    <w:rsid w:val="00224118"/>
    <w:rsid w:val="00224455"/>
    <w:rsid w:val="002244CC"/>
    <w:rsid w:val="002246B9"/>
    <w:rsid w:val="002246D2"/>
    <w:rsid w:val="00224722"/>
    <w:rsid w:val="002248C6"/>
    <w:rsid w:val="0022495D"/>
    <w:rsid w:val="00224CB3"/>
    <w:rsid w:val="00224EEB"/>
    <w:rsid w:val="00224EF0"/>
    <w:rsid w:val="00224F2C"/>
    <w:rsid w:val="00224F90"/>
    <w:rsid w:val="00224FA8"/>
    <w:rsid w:val="00225016"/>
    <w:rsid w:val="002250DC"/>
    <w:rsid w:val="00225181"/>
    <w:rsid w:val="0022518A"/>
    <w:rsid w:val="0022538F"/>
    <w:rsid w:val="00225618"/>
    <w:rsid w:val="0022561C"/>
    <w:rsid w:val="0022562E"/>
    <w:rsid w:val="00225812"/>
    <w:rsid w:val="0022584B"/>
    <w:rsid w:val="0022594A"/>
    <w:rsid w:val="0022599A"/>
    <w:rsid w:val="00225B25"/>
    <w:rsid w:val="00225B46"/>
    <w:rsid w:val="00225BFC"/>
    <w:rsid w:val="00225CAB"/>
    <w:rsid w:val="00225EF7"/>
    <w:rsid w:val="0022675E"/>
    <w:rsid w:val="00226DB6"/>
    <w:rsid w:val="00226FCC"/>
    <w:rsid w:val="00227015"/>
    <w:rsid w:val="002271EF"/>
    <w:rsid w:val="00227473"/>
    <w:rsid w:val="002274F3"/>
    <w:rsid w:val="00227600"/>
    <w:rsid w:val="00227B80"/>
    <w:rsid w:val="00227D30"/>
    <w:rsid w:val="00227FEC"/>
    <w:rsid w:val="00230433"/>
    <w:rsid w:val="00230563"/>
    <w:rsid w:val="00230730"/>
    <w:rsid w:val="002308B0"/>
    <w:rsid w:val="002311F0"/>
    <w:rsid w:val="0023124B"/>
    <w:rsid w:val="00231476"/>
    <w:rsid w:val="00231539"/>
    <w:rsid w:val="00231F00"/>
    <w:rsid w:val="00231F87"/>
    <w:rsid w:val="00231F9C"/>
    <w:rsid w:val="002320E9"/>
    <w:rsid w:val="00232134"/>
    <w:rsid w:val="002322CA"/>
    <w:rsid w:val="0023244D"/>
    <w:rsid w:val="0023246E"/>
    <w:rsid w:val="0023272A"/>
    <w:rsid w:val="00232890"/>
    <w:rsid w:val="002329FC"/>
    <w:rsid w:val="00232C70"/>
    <w:rsid w:val="00232DE3"/>
    <w:rsid w:val="002331FB"/>
    <w:rsid w:val="002332C6"/>
    <w:rsid w:val="002332F0"/>
    <w:rsid w:val="002335E9"/>
    <w:rsid w:val="0023380A"/>
    <w:rsid w:val="00233A0E"/>
    <w:rsid w:val="00233B1B"/>
    <w:rsid w:val="00233CC5"/>
    <w:rsid w:val="00233CD7"/>
    <w:rsid w:val="00234127"/>
    <w:rsid w:val="002343EA"/>
    <w:rsid w:val="0023461B"/>
    <w:rsid w:val="00234659"/>
    <w:rsid w:val="002347CC"/>
    <w:rsid w:val="0023485A"/>
    <w:rsid w:val="00234A05"/>
    <w:rsid w:val="00234A46"/>
    <w:rsid w:val="00234A5E"/>
    <w:rsid w:val="00234B57"/>
    <w:rsid w:val="00234DCD"/>
    <w:rsid w:val="0023507F"/>
    <w:rsid w:val="002350D6"/>
    <w:rsid w:val="00235165"/>
    <w:rsid w:val="00235808"/>
    <w:rsid w:val="00235863"/>
    <w:rsid w:val="002359CC"/>
    <w:rsid w:val="00235BBA"/>
    <w:rsid w:val="00235C12"/>
    <w:rsid w:val="00235D21"/>
    <w:rsid w:val="00236436"/>
    <w:rsid w:val="00236491"/>
    <w:rsid w:val="0023662B"/>
    <w:rsid w:val="00236815"/>
    <w:rsid w:val="002368BF"/>
    <w:rsid w:val="00236BD5"/>
    <w:rsid w:val="00236DBA"/>
    <w:rsid w:val="00236E0B"/>
    <w:rsid w:val="00236E19"/>
    <w:rsid w:val="00236F84"/>
    <w:rsid w:val="002370C4"/>
    <w:rsid w:val="002371FD"/>
    <w:rsid w:val="00237334"/>
    <w:rsid w:val="002375A5"/>
    <w:rsid w:val="00237968"/>
    <w:rsid w:val="00237A87"/>
    <w:rsid w:val="00237B10"/>
    <w:rsid w:val="00237C32"/>
    <w:rsid w:val="00237D94"/>
    <w:rsid w:val="00237EB1"/>
    <w:rsid w:val="002404BB"/>
    <w:rsid w:val="0024053F"/>
    <w:rsid w:val="0024055D"/>
    <w:rsid w:val="002406A8"/>
    <w:rsid w:val="00240733"/>
    <w:rsid w:val="002407B6"/>
    <w:rsid w:val="002407B7"/>
    <w:rsid w:val="0024088E"/>
    <w:rsid w:val="00240B9E"/>
    <w:rsid w:val="00240DF2"/>
    <w:rsid w:val="00241087"/>
    <w:rsid w:val="00241260"/>
    <w:rsid w:val="002416BF"/>
    <w:rsid w:val="0024174E"/>
    <w:rsid w:val="002417A4"/>
    <w:rsid w:val="002418B1"/>
    <w:rsid w:val="00241B9D"/>
    <w:rsid w:val="00241C35"/>
    <w:rsid w:val="00241EF0"/>
    <w:rsid w:val="00241FBE"/>
    <w:rsid w:val="00242143"/>
    <w:rsid w:val="0024230A"/>
    <w:rsid w:val="00242675"/>
    <w:rsid w:val="0024272A"/>
    <w:rsid w:val="002428CD"/>
    <w:rsid w:val="00242925"/>
    <w:rsid w:val="002429AB"/>
    <w:rsid w:val="00242A3B"/>
    <w:rsid w:val="00242E0F"/>
    <w:rsid w:val="00243157"/>
    <w:rsid w:val="00243346"/>
    <w:rsid w:val="00243687"/>
    <w:rsid w:val="00243D69"/>
    <w:rsid w:val="00243EDE"/>
    <w:rsid w:val="002440B5"/>
    <w:rsid w:val="0024425A"/>
    <w:rsid w:val="002444E8"/>
    <w:rsid w:val="00244563"/>
    <w:rsid w:val="0024469F"/>
    <w:rsid w:val="00244765"/>
    <w:rsid w:val="002447B6"/>
    <w:rsid w:val="002449D1"/>
    <w:rsid w:val="00244AC6"/>
    <w:rsid w:val="00244C07"/>
    <w:rsid w:val="00244D57"/>
    <w:rsid w:val="00244D92"/>
    <w:rsid w:val="00244FF2"/>
    <w:rsid w:val="002451A2"/>
    <w:rsid w:val="0024527C"/>
    <w:rsid w:val="002452E0"/>
    <w:rsid w:val="00245758"/>
    <w:rsid w:val="00245948"/>
    <w:rsid w:val="00245B3A"/>
    <w:rsid w:val="00245BEB"/>
    <w:rsid w:val="00245C43"/>
    <w:rsid w:val="00245C5C"/>
    <w:rsid w:val="00245CFB"/>
    <w:rsid w:val="00246031"/>
    <w:rsid w:val="002464D6"/>
    <w:rsid w:val="0024651F"/>
    <w:rsid w:val="00246670"/>
    <w:rsid w:val="00246D48"/>
    <w:rsid w:val="0024712E"/>
    <w:rsid w:val="00247370"/>
    <w:rsid w:val="002473D4"/>
    <w:rsid w:val="0024753D"/>
    <w:rsid w:val="00247645"/>
    <w:rsid w:val="0024792B"/>
    <w:rsid w:val="00247C34"/>
    <w:rsid w:val="0025006E"/>
    <w:rsid w:val="0025032D"/>
    <w:rsid w:val="00250691"/>
    <w:rsid w:val="002506D6"/>
    <w:rsid w:val="002507B7"/>
    <w:rsid w:val="0025095E"/>
    <w:rsid w:val="002509C8"/>
    <w:rsid w:val="00250B7A"/>
    <w:rsid w:val="00250C53"/>
    <w:rsid w:val="00250DAC"/>
    <w:rsid w:val="00250FAC"/>
    <w:rsid w:val="00250FDF"/>
    <w:rsid w:val="00251181"/>
    <w:rsid w:val="002512AB"/>
    <w:rsid w:val="0025158C"/>
    <w:rsid w:val="00251963"/>
    <w:rsid w:val="002519BF"/>
    <w:rsid w:val="00251A0C"/>
    <w:rsid w:val="00251A40"/>
    <w:rsid w:val="00251D20"/>
    <w:rsid w:val="00251DDB"/>
    <w:rsid w:val="002522A5"/>
    <w:rsid w:val="00252329"/>
    <w:rsid w:val="002524A9"/>
    <w:rsid w:val="00252701"/>
    <w:rsid w:val="00252823"/>
    <w:rsid w:val="0025288F"/>
    <w:rsid w:val="00252B34"/>
    <w:rsid w:val="00252BE4"/>
    <w:rsid w:val="00252D59"/>
    <w:rsid w:val="00252D67"/>
    <w:rsid w:val="00252EC4"/>
    <w:rsid w:val="0025318C"/>
    <w:rsid w:val="002535FB"/>
    <w:rsid w:val="00253958"/>
    <w:rsid w:val="00253CC3"/>
    <w:rsid w:val="00253D07"/>
    <w:rsid w:val="00253E1E"/>
    <w:rsid w:val="0025405A"/>
    <w:rsid w:val="0025437D"/>
    <w:rsid w:val="00254656"/>
    <w:rsid w:val="002547DD"/>
    <w:rsid w:val="00254944"/>
    <w:rsid w:val="00254A30"/>
    <w:rsid w:val="00254AE8"/>
    <w:rsid w:val="00254D3F"/>
    <w:rsid w:val="00254DE1"/>
    <w:rsid w:val="0025526E"/>
    <w:rsid w:val="00255342"/>
    <w:rsid w:val="00255550"/>
    <w:rsid w:val="00255556"/>
    <w:rsid w:val="00255749"/>
    <w:rsid w:val="00255DA3"/>
    <w:rsid w:val="0025635E"/>
    <w:rsid w:val="002564E7"/>
    <w:rsid w:val="00256890"/>
    <w:rsid w:val="0025691E"/>
    <w:rsid w:val="00256ACF"/>
    <w:rsid w:val="00256CD8"/>
    <w:rsid w:val="00256F0A"/>
    <w:rsid w:val="00256FA3"/>
    <w:rsid w:val="0025710D"/>
    <w:rsid w:val="00257198"/>
    <w:rsid w:val="002574FB"/>
    <w:rsid w:val="00257565"/>
    <w:rsid w:val="002579B7"/>
    <w:rsid w:val="00257B26"/>
    <w:rsid w:val="00257C3F"/>
    <w:rsid w:val="00257C82"/>
    <w:rsid w:val="00260338"/>
    <w:rsid w:val="002603AC"/>
    <w:rsid w:val="002605B3"/>
    <w:rsid w:val="002605D8"/>
    <w:rsid w:val="00260613"/>
    <w:rsid w:val="002606F9"/>
    <w:rsid w:val="0026081C"/>
    <w:rsid w:val="002609A6"/>
    <w:rsid w:val="00260B4E"/>
    <w:rsid w:val="00260DD3"/>
    <w:rsid w:val="002610E9"/>
    <w:rsid w:val="00261265"/>
    <w:rsid w:val="002612F2"/>
    <w:rsid w:val="00261342"/>
    <w:rsid w:val="0026167B"/>
    <w:rsid w:val="002616F8"/>
    <w:rsid w:val="002619A4"/>
    <w:rsid w:val="002619AE"/>
    <w:rsid w:val="00261AC8"/>
    <w:rsid w:val="00261BD1"/>
    <w:rsid w:val="00261D57"/>
    <w:rsid w:val="00261EBF"/>
    <w:rsid w:val="00262111"/>
    <w:rsid w:val="00262638"/>
    <w:rsid w:val="002626B6"/>
    <w:rsid w:val="00262931"/>
    <w:rsid w:val="002629A5"/>
    <w:rsid w:val="00262A61"/>
    <w:rsid w:val="00262DD0"/>
    <w:rsid w:val="00262E15"/>
    <w:rsid w:val="00262F35"/>
    <w:rsid w:val="002630E3"/>
    <w:rsid w:val="002631BC"/>
    <w:rsid w:val="00263231"/>
    <w:rsid w:val="00263366"/>
    <w:rsid w:val="002633DD"/>
    <w:rsid w:val="002634D2"/>
    <w:rsid w:val="002635EB"/>
    <w:rsid w:val="00263B57"/>
    <w:rsid w:val="00263BD4"/>
    <w:rsid w:val="00263EEC"/>
    <w:rsid w:val="00263F7A"/>
    <w:rsid w:val="00263FDD"/>
    <w:rsid w:val="002640A6"/>
    <w:rsid w:val="002640D5"/>
    <w:rsid w:val="00264128"/>
    <w:rsid w:val="002647DC"/>
    <w:rsid w:val="00264898"/>
    <w:rsid w:val="002648EE"/>
    <w:rsid w:val="00264918"/>
    <w:rsid w:val="00264E14"/>
    <w:rsid w:val="002651AD"/>
    <w:rsid w:val="002651F8"/>
    <w:rsid w:val="002652E5"/>
    <w:rsid w:val="00265335"/>
    <w:rsid w:val="0026558A"/>
    <w:rsid w:val="002656F6"/>
    <w:rsid w:val="002656FC"/>
    <w:rsid w:val="00265BAF"/>
    <w:rsid w:val="00265C08"/>
    <w:rsid w:val="00265DFB"/>
    <w:rsid w:val="00265F72"/>
    <w:rsid w:val="00265FC0"/>
    <w:rsid w:val="002660A3"/>
    <w:rsid w:val="0026626C"/>
    <w:rsid w:val="0026628E"/>
    <w:rsid w:val="002664E8"/>
    <w:rsid w:val="00266570"/>
    <w:rsid w:val="0026665F"/>
    <w:rsid w:val="00266668"/>
    <w:rsid w:val="00266804"/>
    <w:rsid w:val="00266E19"/>
    <w:rsid w:val="00266E73"/>
    <w:rsid w:val="00266EA9"/>
    <w:rsid w:val="00266F65"/>
    <w:rsid w:val="00266FE6"/>
    <w:rsid w:val="00267087"/>
    <w:rsid w:val="002672C4"/>
    <w:rsid w:val="002677BA"/>
    <w:rsid w:val="002679FC"/>
    <w:rsid w:val="00267B13"/>
    <w:rsid w:val="00267CE1"/>
    <w:rsid w:val="00267D08"/>
    <w:rsid w:val="00267E28"/>
    <w:rsid w:val="00270037"/>
    <w:rsid w:val="0027017E"/>
    <w:rsid w:val="00270288"/>
    <w:rsid w:val="00270656"/>
    <w:rsid w:val="002715E7"/>
    <w:rsid w:val="002717A7"/>
    <w:rsid w:val="00271893"/>
    <w:rsid w:val="00271B2A"/>
    <w:rsid w:val="00271C46"/>
    <w:rsid w:val="00272335"/>
    <w:rsid w:val="002725C8"/>
    <w:rsid w:val="00272623"/>
    <w:rsid w:val="00272647"/>
    <w:rsid w:val="0027275C"/>
    <w:rsid w:val="00272EFF"/>
    <w:rsid w:val="00273092"/>
    <w:rsid w:val="00273251"/>
    <w:rsid w:val="0027326D"/>
    <w:rsid w:val="002738A0"/>
    <w:rsid w:val="00273AE0"/>
    <w:rsid w:val="00273B3C"/>
    <w:rsid w:val="002742A3"/>
    <w:rsid w:val="002745EB"/>
    <w:rsid w:val="002749E7"/>
    <w:rsid w:val="00274A40"/>
    <w:rsid w:val="00274D45"/>
    <w:rsid w:val="002755A4"/>
    <w:rsid w:val="00275684"/>
    <w:rsid w:val="002757F6"/>
    <w:rsid w:val="002759AB"/>
    <w:rsid w:val="00275B83"/>
    <w:rsid w:val="00275BCE"/>
    <w:rsid w:val="00275EAD"/>
    <w:rsid w:val="00275EFF"/>
    <w:rsid w:val="00275FDA"/>
    <w:rsid w:val="00276072"/>
    <w:rsid w:val="00276287"/>
    <w:rsid w:val="0027634C"/>
    <w:rsid w:val="002765F2"/>
    <w:rsid w:val="002766EC"/>
    <w:rsid w:val="00276AF5"/>
    <w:rsid w:val="00276B1E"/>
    <w:rsid w:val="00276E2E"/>
    <w:rsid w:val="002770ED"/>
    <w:rsid w:val="00277119"/>
    <w:rsid w:val="002772E8"/>
    <w:rsid w:val="0027739C"/>
    <w:rsid w:val="00277503"/>
    <w:rsid w:val="002775DF"/>
    <w:rsid w:val="002776A4"/>
    <w:rsid w:val="002776DF"/>
    <w:rsid w:val="0027778C"/>
    <w:rsid w:val="00277977"/>
    <w:rsid w:val="00277C5B"/>
    <w:rsid w:val="00277EDC"/>
    <w:rsid w:val="00280055"/>
    <w:rsid w:val="002801A4"/>
    <w:rsid w:val="002802F4"/>
    <w:rsid w:val="0028037A"/>
    <w:rsid w:val="002803B0"/>
    <w:rsid w:val="00280438"/>
    <w:rsid w:val="0028056B"/>
    <w:rsid w:val="002805F1"/>
    <w:rsid w:val="00280908"/>
    <w:rsid w:val="002811ED"/>
    <w:rsid w:val="00281406"/>
    <w:rsid w:val="00281508"/>
    <w:rsid w:val="00281803"/>
    <w:rsid w:val="00281850"/>
    <w:rsid w:val="00281BC7"/>
    <w:rsid w:val="00282167"/>
    <w:rsid w:val="0028229F"/>
    <w:rsid w:val="00282408"/>
    <w:rsid w:val="002825E3"/>
    <w:rsid w:val="0028262A"/>
    <w:rsid w:val="0028294B"/>
    <w:rsid w:val="00282AD2"/>
    <w:rsid w:val="00282C02"/>
    <w:rsid w:val="00282D3A"/>
    <w:rsid w:val="00282E4E"/>
    <w:rsid w:val="00282E50"/>
    <w:rsid w:val="00282F8C"/>
    <w:rsid w:val="00283121"/>
    <w:rsid w:val="00283203"/>
    <w:rsid w:val="00283226"/>
    <w:rsid w:val="0028323A"/>
    <w:rsid w:val="00283273"/>
    <w:rsid w:val="00283350"/>
    <w:rsid w:val="002838CA"/>
    <w:rsid w:val="002838DD"/>
    <w:rsid w:val="00283915"/>
    <w:rsid w:val="0028396A"/>
    <w:rsid w:val="00283E88"/>
    <w:rsid w:val="00284258"/>
    <w:rsid w:val="00284279"/>
    <w:rsid w:val="0028431D"/>
    <w:rsid w:val="0028433F"/>
    <w:rsid w:val="00284365"/>
    <w:rsid w:val="002846ED"/>
    <w:rsid w:val="002849FA"/>
    <w:rsid w:val="00284AB5"/>
    <w:rsid w:val="00284AC3"/>
    <w:rsid w:val="00284C2F"/>
    <w:rsid w:val="00284CF0"/>
    <w:rsid w:val="00284D53"/>
    <w:rsid w:val="00284E3D"/>
    <w:rsid w:val="00284E4C"/>
    <w:rsid w:val="00284F61"/>
    <w:rsid w:val="002853F8"/>
    <w:rsid w:val="00285707"/>
    <w:rsid w:val="00285764"/>
    <w:rsid w:val="00285873"/>
    <w:rsid w:val="00285B9E"/>
    <w:rsid w:val="00285C46"/>
    <w:rsid w:val="00285D5E"/>
    <w:rsid w:val="00285E36"/>
    <w:rsid w:val="002860CF"/>
    <w:rsid w:val="00286224"/>
    <w:rsid w:val="00286494"/>
    <w:rsid w:val="0028670F"/>
    <w:rsid w:val="0028675F"/>
    <w:rsid w:val="0028699C"/>
    <w:rsid w:val="002869FB"/>
    <w:rsid w:val="00286BD5"/>
    <w:rsid w:val="00286F4B"/>
    <w:rsid w:val="00287114"/>
    <w:rsid w:val="00287190"/>
    <w:rsid w:val="00287238"/>
    <w:rsid w:val="00287275"/>
    <w:rsid w:val="002872AC"/>
    <w:rsid w:val="002873AC"/>
    <w:rsid w:val="002874BD"/>
    <w:rsid w:val="00287688"/>
    <w:rsid w:val="002877EC"/>
    <w:rsid w:val="00287AFB"/>
    <w:rsid w:val="00287C6E"/>
    <w:rsid w:val="00287D02"/>
    <w:rsid w:val="00287F1B"/>
    <w:rsid w:val="00290168"/>
    <w:rsid w:val="00290361"/>
    <w:rsid w:val="0029049A"/>
    <w:rsid w:val="00290515"/>
    <w:rsid w:val="002908F8"/>
    <w:rsid w:val="0029090E"/>
    <w:rsid w:val="00290B74"/>
    <w:rsid w:val="00290E8A"/>
    <w:rsid w:val="002912B8"/>
    <w:rsid w:val="0029143A"/>
    <w:rsid w:val="00291451"/>
    <w:rsid w:val="0029197C"/>
    <w:rsid w:val="00291BCD"/>
    <w:rsid w:val="00291D58"/>
    <w:rsid w:val="002920E4"/>
    <w:rsid w:val="00292119"/>
    <w:rsid w:val="002923FC"/>
    <w:rsid w:val="002925D3"/>
    <w:rsid w:val="0029264D"/>
    <w:rsid w:val="002927A3"/>
    <w:rsid w:val="0029282E"/>
    <w:rsid w:val="0029283B"/>
    <w:rsid w:val="00292879"/>
    <w:rsid w:val="002929ED"/>
    <w:rsid w:val="00292D6D"/>
    <w:rsid w:val="00292E9E"/>
    <w:rsid w:val="00293320"/>
    <w:rsid w:val="002936C1"/>
    <w:rsid w:val="002936C9"/>
    <w:rsid w:val="002938EC"/>
    <w:rsid w:val="00293C14"/>
    <w:rsid w:val="00293C7E"/>
    <w:rsid w:val="00293F60"/>
    <w:rsid w:val="0029407C"/>
    <w:rsid w:val="0029415A"/>
    <w:rsid w:val="002943F7"/>
    <w:rsid w:val="00294596"/>
    <w:rsid w:val="00294736"/>
    <w:rsid w:val="002948B7"/>
    <w:rsid w:val="00294CB6"/>
    <w:rsid w:val="00295398"/>
    <w:rsid w:val="00295563"/>
    <w:rsid w:val="0029576B"/>
    <w:rsid w:val="0029582C"/>
    <w:rsid w:val="00295854"/>
    <w:rsid w:val="00295BE6"/>
    <w:rsid w:val="00295E66"/>
    <w:rsid w:val="00295E76"/>
    <w:rsid w:val="00295FE2"/>
    <w:rsid w:val="00296125"/>
    <w:rsid w:val="00296379"/>
    <w:rsid w:val="002963D4"/>
    <w:rsid w:val="0029644E"/>
    <w:rsid w:val="0029656B"/>
    <w:rsid w:val="002965BA"/>
    <w:rsid w:val="00297099"/>
    <w:rsid w:val="00297153"/>
    <w:rsid w:val="00297186"/>
    <w:rsid w:val="00297758"/>
    <w:rsid w:val="002978B3"/>
    <w:rsid w:val="00297A52"/>
    <w:rsid w:val="00297B2C"/>
    <w:rsid w:val="00297D8C"/>
    <w:rsid w:val="002A04EA"/>
    <w:rsid w:val="002A0653"/>
    <w:rsid w:val="002A0A07"/>
    <w:rsid w:val="002A0CFF"/>
    <w:rsid w:val="002A0F52"/>
    <w:rsid w:val="002A11F3"/>
    <w:rsid w:val="002A12C7"/>
    <w:rsid w:val="002A15B3"/>
    <w:rsid w:val="002A19FA"/>
    <w:rsid w:val="002A1B27"/>
    <w:rsid w:val="002A1CD9"/>
    <w:rsid w:val="002A1DC8"/>
    <w:rsid w:val="002A1E17"/>
    <w:rsid w:val="002A1EC6"/>
    <w:rsid w:val="002A205D"/>
    <w:rsid w:val="002A20FA"/>
    <w:rsid w:val="002A222A"/>
    <w:rsid w:val="002A26ED"/>
    <w:rsid w:val="002A2A26"/>
    <w:rsid w:val="002A2C23"/>
    <w:rsid w:val="002A2FCE"/>
    <w:rsid w:val="002A30AB"/>
    <w:rsid w:val="002A3163"/>
    <w:rsid w:val="002A3563"/>
    <w:rsid w:val="002A36C3"/>
    <w:rsid w:val="002A36C7"/>
    <w:rsid w:val="002A3898"/>
    <w:rsid w:val="002A3AF4"/>
    <w:rsid w:val="002A3BA7"/>
    <w:rsid w:val="002A3CFE"/>
    <w:rsid w:val="002A3D88"/>
    <w:rsid w:val="002A3D95"/>
    <w:rsid w:val="002A3E85"/>
    <w:rsid w:val="002A3EDA"/>
    <w:rsid w:val="002A4343"/>
    <w:rsid w:val="002A448C"/>
    <w:rsid w:val="002A4552"/>
    <w:rsid w:val="002A455C"/>
    <w:rsid w:val="002A475C"/>
    <w:rsid w:val="002A4830"/>
    <w:rsid w:val="002A4BF5"/>
    <w:rsid w:val="002A4C0B"/>
    <w:rsid w:val="002A521C"/>
    <w:rsid w:val="002A5271"/>
    <w:rsid w:val="002A566C"/>
    <w:rsid w:val="002A5A67"/>
    <w:rsid w:val="002A5A69"/>
    <w:rsid w:val="002A5A98"/>
    <w:rsid w:val="002A5B0C"/>
    <w:rsid w:val="002A5FA9"/>
    <w:rsid w:val="002A5FE9"/>
    <w:rsid w:val="002A6280"/>
    <w:rsid w:val="002A634D"/>
    <w:rsid w:val="002A651B"/>
    <w:rsid w:val="002A66CC"/>
    <w:rsid w:val="002A674E"/>
    <w:rsid w:val="002A6841"/>
    <w:rsid w:val="002A69B4"/>
    <w:rsid w:val="002A6B30"/>
    <w:rsid w:val="002A6E33"/>
    <w:rsid w:val="002A6FD4"/>
    <w:rsid w:val="002A710C"/>
    <w:rsid w:val="002A735B"/>
    <w:rsid w:val="002A736E"/>
    <w:rsid w:val="002A737D"/>
    <w:rsid w:val="002A755B"/>
    <w:rsid w:val="002A7597"/>
    <w:rsid w:val="002A75B2"/>
    <w:rsid w:val="002A7878"/>
    <w:rsid w:val="002A7916"/>
    <w:rsid w:val="002A7B13"/>
    <w:rsid w:val="002A7E56"/>
    <w:rsid w:val="002B05C0"/>
    <w:rsid w:val="002B0A11"/>
    <w:rsid w:val="002B0C71"/>
    <w:rsid w:val="002B0E4F"/>
    <w:rsid w:val="002B0EE9"/>
    <w:rsid w:val="002B1123"/>
    <w:rsid w:val="002B1226"/>
    <w:rsid w:val="002B1601"/>
    <w:rsid w:val="002B1650"/>
    <w:rsid w:val="002B1A45"/>
    <w:rsid w:val="002B1D0A"/>
    <w:rsid w:val="002B1D18"/>
    <w:rsid w:val="002B1D3E"/>
    <w:rsid w:val="002B1D93"/>
    <w:rsid w:val="002B1E3B"/>
    <w:rsid w:val="002B1FAE"/>
    <w:rsid w:val="002B211A"/>
    <w:rsid w:val="002B212C"/>
    <w:rsid w:val="002B22A7"/>
    <w:rsid w:val="002B2679"/>
    <w:rsid w:val="002B2708"/>
    <w:rsid w:val="002B27A4"/>
    <w:rsid w:val="002B28F1"/>
    <w:rsid w:val="002B2B99"/>
    <w:rsid w:val="002B3290"/>
    <w:rsid w:val="002B3431"/>
    <w:rsid w:val="002B3442"/>
    <w:rsid w:val="002B34D5"/>
    <w:rsid w:val="002B3718"/>
    <w:rsid w:val="002B382D"/>
    <w:rsid w:val="002B3975"/>
    <w:rsid w:val="002B3D48"/>
    <w:rsid w:val="002B408F"/>
    <w:rsid w:val="002B43E6"/>
    <w:rsid w:val="002B4465"/>
    <w:rsid w:val="002B44BE"/>
    <w:rsid w:val="002B44E1"/>
    <w:rsid w:val="002B45C7"/>
    <w:rsid w:val="002B471A"/>
    <w:rsid w:val="002B4A45"/>
    <w:rsid w:val="002B4AC5"/>
    <w:rsid w:val="002B4AD8"/>
    <w:rsid w:val="002B4BEA"/>
    <w:rsid w:val="002B4C41"/>
    <w:rsid w:val="002B4E4A"/>
    <w:rsid w:val="002B512B"/>
    <w:rsid w:val="002B5175"/>
    <w:rsid w:val="002B51F5"/>
    <w:rsid w:val="002B5280"/>
    <w:rsid w:val="002B538B"/>
    <w:rsid w:val="002B5425"/>
    <w:rsid w:val="002B56F0"/>
    <w:rsid w:val="002B5755"/>
    <w:rsid w:val="002B5873"/>
    <w:rsid w:val="002B58B4"/>
    <w:rsid w:val="002B58BE"/>
    <w:rsid w:val="002B5922"/>
    <w:rsid w:val="002B5A00"/>
    <w:rsid w:val="002B5A40"/>
    <w:rsid w:val="002B5CC1"/>
    <w:rsid w:val="002B5DFE"/>
    <w:rsid w:val="002B5FAB"/>
    <w:rsid w:val="002B6016"/>
    <w:rsid w:val="002B6460"/>
    <w:rsid w:val="002B6529"/>
    <w:rsid w:val="002B6531"/>
    <w:rsid w:val="002B673F"/>
    <w:rsid w:val="002B6878"/>
    <w:rsid w:val="002B6B66"/>
    <w:rsid w:val="002B6CD7"/>
    <w:rsid w:val="002B6D9D"/>
    <w:rsid w:val="002B6E3D"/>
    <w:rsid w:val="002B7109"/>
    <w:rsid w:val="002B7143"/>
    <w:rsid w:val="002B727C"/>
    <w:rsid w:val="002B747F"/>
    <w:rsid w:val="002B74AB"/>
    <w:rsid w:val="002B7944"/>
    <w:rsid w:val="002B7AAB"/>
    <w:rsid w:val="002B7B40"/>
    <w:rsid w:val="002B7B98"/>
    <w:rsid w:val="002B7CA3"/>
    <w:rsid w:val="002B7CF6"/>
    <w:rsid w:val="002B7E5A"/>
    <w:rsid w:val="002B7E72"/>
    <w:rsid w:val="002B7FA2"/>
    <w:rsid w:val="002C0058"/>
    <w:rsid w:val="002C01C0"/>
    <w:rsid w:val="002C05B2"/>
    <w:rsid w:val="002C06D3"/>
    <w:rsid w:val="002C076C"/>
    <w:rsid w:val="002C0A28"/>
    <w:rsid w:val="002C1001"/>
    <w:rsid w:val="002C1174"/>
    <w:rsid w:val="002C1275"/>
    <w:rsid w:val="002C1787"/>
    <w:rsid w:val="002C1C58"/>
    <w:rsid w:val="002C1D4C"/>
    <w:rsid w:val="002C1E19"/>
    <w:rsid w:val="002C205C"/>
    <w:rsid w:val="002C227C"/>
    <w:rsid w:val="002C2291"/>
    <w:rsid w:val="002C2730"/>
    <w:rsid w:val="002C2748"/>
    <w:rsid w:val="002C28C0"/>
    <w:rsid w:val="002C2945"/>
    <w:rsid w:val="002C2B38"/>
    <w:rsid w:val="002C2BF1"/>
    <w:rsid w:val="002C2C39"/>
    <w:rsid w:val="002C2D63"/>
    <w:rsid w:val="002C327C"/>
    <w:rsid w:val="002C3282"/>
    <w:rsid w:val="002C33CD"/>
    <w:rsid w:val="002C340C"/>
    <w:rsid w:val="002C3850"/>
    <w:rsid w:val="002C39C8"/>
    <w:rsid w:val="002C3C10"/>
    <w:rsid w:val="002C3DA5"/>
    <w:rsid w:val="002C40D7"/>
    <w:rsid w:val="002C411A"/>
    <w:rsid w:val="002C4171"/>
    <w:rsid w:val="002C41D9"/>
    <w:rsid w:val="002C44A5"/>
    <w:rsid w:val="002C46BE"/>
    <w:rsid w:val="002C4962"/>
    <w:rsid w:val="002C4ACF"/>
    <w:rsid w:val="002C4AE2"/>
    <w:rsid w:val="002C4B55"/>
    <w:rsid w:val="002C4C76"/>
    <w:rsid w:val="002C4C91"/>
    <w:rsid w:val="002C4E9E"/>
    <w:rsid w:val="002C50B1"/>
    <w:rsid w:val="002C5155"/>
    <w:rsid w:val="002C51AB"/>
    <w:rsid w:val="002C5503"/>
    <w:rsid w:val="002C57A4"/>
    <w:rsid w:val="002C57E3"/>
    <w:rsid w:val="002C59F3"/>
    <w:rsid w:val="002C5ECA"/>
    <w:rsid w:val="002C5F28"/>
    <w:rsid w:val="002C6012"/>
    <w:rsid w:val="002C60CE"/>
    <w:rsid w:val="002C60D0"/>
    <w:rsid w:val="002C6130"/>
    <w:rsid w:val="002C6485"/>
    <w:rsid w:val="002C6592"/>
    <w:rsid w:val="002C6630"/>
    <w:rsid w:val="002C675C"/>
    <w:rsid w:val="002C67AB"/>
    <w:rsid w:val="002C67B0"/>
    <w:rsid w:val="002C68AB"/>
    <w:rsid w:val="002C6941"/>
    <w:rsid w:val="002C6A08"/>
    <w:rsid w:val="002C6A40"/>
    <w:rsid w:val="002C6A86"/>
    <w:rsid w:val="002C6BD5"/>
    <w:rsid w:val="002C6CFF"/>
    <w:rsid w:val="002C6D83"/>
    <w:rsid w:val="002C72FB"/>
    <w:rsid w:val="002C73A2"/>
    <w:rsid w:val="002C7529"/>
    <w:rsid w:val="002C759E"/>
    <w:rsid w:val="002C765E"/>
    <w:rsid w:val="002C78D2"/>
    <w:rsid w:val="002C790C"/>
    <w:rsid w:val="002C7C3A"/>
    <w:rsid w:val="002C7C9B"/>
    <w:rsid w:val="002C7CA2"/>
    <w:rsid w:val="002D00ED"/>
    <w:rsid w:val="002D0218"/>
    <w:rsid w:val="002D0667"/>
    <w:rsid w:val="002D079E"/>
    <w:rsid w:val="002D08BE"/>
    <w:rsid w:val="002D0918"/>
    <w:rsid w:val="002D0B5A"/>
    <w:rsid w:val="002D0BCF"/>
    <w:rsid w:val="002D0DEB"/>
    <w:rsid w:val="002D0E42"/>
    <w:rsid w:val="002D0ED9"/>
    <w:rsid w:val="002D0F33"/>
    <w:rsid w:val="002D14B0"/>
    <w:rsid w:val="002D15C8"/>
    <w:rsid w:val="002D16BD"/>
    <w:rsid w:val="002D178F"/>
    <w:rsid w:val="002D18B4"/>
    <w:rsid w:val="002D199A"/>
    <w:rsid w:val="002D1BB0"/>
    <w:rsid w:val="002D1F2F"/>
    <w:rsid w:val="002D2377"/>
    <w:rsid w:val="002D2384"/>
    <w:rsid w:val="002D2458"/>
    <w:rsid w:val="002D2BEF"/>
    <w:rsid w:val="002D2C47"/>
    <w:rsid w:val="002D30AB"/>
    <w:rsid w:val="002D3144"/>
    <w:rsid w:val="002D317C"/>
    <w:rsid w:val="002D317E"/>
    <w:rsid w:val="002D31AF"/>
    <w:rsid w:val="002D326B"/>
    <w:rsid w:val="002D33B1"/>
    <w:rsid w:val="002D350F"/>
    <w:rsid w:val="002D37E5"/>
    <w:rsid w:val="002D3C71"/>
    <w:rsid w:val="002D3EBE"/>
    <w:rsid w:val="002D3F83"/>
    <w:rsid w:val="002D3FFE"/>
    <w:rsid w:val="002D4169"/>
    <w:rsid w:val="002D4391"/>
    <w:rsid w:val="002D43C2"/>
    <w:rsid w:val="002D4482"/>
    <w:rsid w:val="002D4909"/>
    <w:rsid w:val="002D4A19"/>
    <w:rsid w:val="002D4BA6"/>
    <w:rsid w:val="002D4F08"/>
    <w:rsid w:val="002D4F14"/>
    <w:rsid w:val="002D5500"/>
    <w:rsid w:val="002D5A3F"/>
    <w:rsid w:val="002D5A46"/>
    <w:rsid w:val="002D5AAA"/>
    <w:rsid w:val="002D5AD8"/>
    <w:rsid w:val="002D5D28"/>
    <w:rsid w:val="002D67C6"/>
    <w:rsid w:val="002D694C"/>
    <w:rsid w:val="002D6F80"/>
    <w:rsid w:val="002D6F9C"/>
    <w:rsid w:val="002D72E5"/>
    <w:rsid w:val="002D7513"/>
    <w:rsid w:val="002D768E"/>
    <w:rsid w:val="002D782C"/>
    <w:rsid w:val="002D794A"/>
    <w:rsid w:val="002D7985"/>
    <w:rsid w:val="002D7A4F"/>
    <w:rsid w:val="002D7AEF"/>
    <w:rsid w:val="002D7B18"/>
    <w:rsid w:val="002D7C96"/>
    <w:rsid w:val="002D7CBC"/>
    <w:rsid w:val="002D7D5C"/>
    <w:rsid w:val="002D7EA7"/>
    <w:rsid w:val="002E01FC"/>
    <w:rsid w:val="002E0206"/>
    <w:rsid w:val="002E020D"/>
    <w:rsid w:val="002E0235"/>
    <w:rsid w:val="002E024A"/>
    <w:rsid w:val="002E0681"/>
    <w:rsid w:val="002E0BDD"/>
    <w:rsid w:val="002E0C25"/>
    <w:rsid w:val="002E0F0F"/>
    <w:rsid w:val="002E109C"/>
    <w:rsid w:val="002E120B"/>
    <w:rsid w:val="002E13C1"/>
    <w:rsid w:val="002E13EF"/>
    <w:rsid w:val="002E14CD"/>
    <w:rsid w:val="002E156F"/>
    <w:rsid w:val="002E1580"/>
    <w:rsid w:val="002E1897"/>
    <w:rsid w:val="002E18AE"/>
    <w:rsid w:val="002E199F"/>
    <w:rsid w:val="002E1B2A"/>
    <w:rsid w:val="002E1B36"/>
    <w:rsid w:val="002E1BAF"/>
    <w:rsid w:val="002E1F66"/>
    <w:rsid w:val="002E2076"/>
    <w:rsid w:val="002E210F"/>
    <w:rsid w:val="002E2261"/>
    <w:rsid w:val="002E22CC"/>
    <w:rsid w:val="002E23AD"/>
    <w:rsid w:val="002E2462"/>
    <w:rsid w:val="002E24E4"/>
    <w:rsid w:val="002E27FB"/>
    <w:rsid w:val="002E2BBC"/>
    <w:rsid w:val="002E30E4"/>
    <w:rsid w:val="002E34DE"/>
    <w:rsid w:val="002E34E6"/>
    <w:rsid w:val="002E3598"/>
    <w:rsid w:val="002E366E"/>
    <w:rsid w:val="002E3A0A"/>
    <w:rsid w:val="002E3AAD"/>
    <w:rsid w:val="002E3C35"/>
    <w:rsid w:val="002E3FD6"/>
    <w:rsid w:val="002E448A"/>
    <w:rsid w:val="002E452D"/>
    <w:rsid w:val="002E46DD"/>
    <w:rsid w:val="002E474E"/>
    <w:rsid w:val="002E4BE3"/>
    <w:rsid w:val="002E4C34"/>
    <w:rsid w:val="002E5108"/>
    <w:rsid w:val="002E5140"/>
    <w:rsid w:val="002E5223"/>
    <w:rsid w:val="002E5233"/>
    <w:rsid w:val="002E5348"/>
    <w:rsid w:val="002E54CF"/>
    <w:rsid w:val="002E561A"/>
    <w:rsid w:val="002E5C8D"/>
    <w:rsid w:val="002E5FAC"/>
    <w:rsid w:val="002E5FF2"/>
    <w:rsid w:val="002E6141"/>
    <w:rsid w:val="002E632D"/>
    <w:rsid w:val="002E643E"/>
    <w:rsid w:val="002E6460"/>
    <w:rsid w:val="002E6731"/>
    <w:rsid w:val="002E699B"/>
    <w:rsid w:val="002E6C7C"/>
    <w:rsid w:val="002E6E98"/>
    <w:rsid w:val="002E6F48"/>
    <w:rsid w:val="002E7019"/>
    <w:rsid w:val="002E7502"/>
    <w:rsid w:val="002E78F8"/>
    <w:rsid w:val="002E7D1F"/>
    <w:rsid w:val="002F0307"/>
    <w:rsid w:val="002F044B"/>
    <w:rsid w:val="002F04B5"/>
    <w:rsid w:val="002F070D"/>
    <w:rsid w:val="002F0766"/>
    <w:rsid w:val="002F083C"/>
    <w:rsid w:val="002F086E"/>
    <w:rsid w:val="002F09ED"/>
    <w:rsid w:val="002F0CA3"/>
    <w:rsid w:val="002F0CCF"/>
    <w:rsid w:val="002F0EEA"/>
    <w:rsid w:val="002F0EF6"/>
    <w:rsid w:val="002F10D7"/>
    <w:rsid w:val="002F1116"/>
    <w:rsid w:val="002F12FE"/>
    <w:rsid w:val="002F1490"/>
    <w:rsid w:val="002F18A4"/>
    <w:rsid w:val="002F1A01"/>
    <w:rsid w:val="002F1C3B"/>
    <w:rsid w:val="002F1D9F"/>
    <w:rsid w:val="002F1DDE"/>
    <w:rsid w:val="002F21FD"/>
    <w:rsid w:val="002F2211"/>
    <w:rsid w:val="002F239E"/>
    <w:rsid w:val="002F23A8"/>
    <w:rsid w:val="002F2451"/>
    <w:rsid w:val="002F2459"/>
    <w:rsid w:val="002F247F"/>
    <w:rsid w:val="002F24E4"/>
    <w:rsid w:val="002F25D0"/>
    <w:rsid w:val="002F26A5"/>
    <w:rsid w:val="002F272C"/>
    <w:rsid w:val="002F2BE5"/>
    <w:rsid w:val="002F2D22"/>
    <w:rsid w:val="002F2DFE"/>
    <w:rsid w:val="002F30E2"/>
    <w:rsid w:val="002F319B"/>
    <w:rsid w:val="002F32A7"/>
    <w:rsid w:val="002F3473"/>
    <w:rsid w:val="002F347C"/>
    <w:rsid w:val="002F353F"/>
    <w:rsid w:val="002F3561"/>
    <w:rsid w:val="002F38B6"/>
    <w:rsid w:val="002F3E7C"/>
    <w:rsid w:val="002F3EB6"/>
    <w:rsid w:val="002F3F52"/>
    <w:rsid w:val="002F4628"/>
    <w:rsid w:val="002F47FE"/>
    <w:rsid w:val="002F4A51"/>
    <w:rsid w:val="002F4B32"/>
    <w:rsid w:val="002F4C7A"/>
    <w:rsid w:val="002F4C8A"/>
    <w:rsid w:val="002F4D62"/>
    <w:rsid w:val="002F4FC2"/>
    <w:rsid w:val="002F4FC9"/>
    <w:rsid w:val="002F5021"/>
    <w:rsid w:val="002F5023"/>
    <w:rsid w:val="002F5095"/>
    <w:rsid w:val="002F5160"/>
    <w:rsid w:val="002F5881"/>
    <w:rsid w:val="002F58D7"/>
    <w:rsid w:val="002F590C"/>
    <w:rsid w:val="002F5B24"/>
    <w:rsid w:val="002F5BA6"/>
    <w:rsid w:val="002F6024"/>
    <w:rsid w:val="002F6288"/>
    <w:rsid w:val="002F645D"/>
    <w:rsid w:val="002F6466"/>
    <w:rsid w:val="002F6890"/>
    <w:rsid w:val="002F6B0A"/>
    <w:rsid w:val="002F70BC"/>
    <w:rsid w:val="002F76D7"/>
    <w:rsid w:val="002F78F7"/>
    <w:rsid w:val="002F7B6E"/>
    <w:rsid w:val="002F7C22"/>
    <w:rsid w:val="002F7DE4"/>
    <w:rsid w:val="002F7E3C"/>
    <w:rsid w:val="002F7F11"/>
    <w:rsid w:val="003001FC"/>
    <w:rsid w:val="0030024B"/>
    <w:rsid w:val="00300251"/>
    <w:rsid w:val="0030040C"/>
    <w:rsid w:val="003004E0"/>
    <w:rsid w:val="003008D8"/>
    <w:rsid w:val="00300C55"/>
    <w:rsid w:val="00300CA1"/>
    <w:rsid w:val="00300DF9"/>
    <w:rsid w:val="00301028"/>
    <w:rsid w:val="0030106F"/>
    <w:rsid w:val="00301454"/>
    <w:rsid w:val="0030154C"/>
    <w:rsid w:val="003015B4"/>
    <w:rsid w:val="003016F8"/>
    <w:rsid w:val="003016FF"/>
    <w:rsid w:val="003018D4"/>
    <w:rsid w:val="0030191A"/>
    <w:rsid w:val="00301CFB"/>
    <w:rsid w:val="00301F77"/>
    <w:rsid w:val="00301F92"/>
    <w:rsid w:val="0030231F"/>
    <w:rsid w:val="00302323"/>
    <w:rsid w:val="00302421"/>
    <w:rsid w:val="0030248C"/>
    <w:rsid w:val="003029F2"/>
    <w:rsid w:val="00302AC6"/>
    <w:rsid w:val="00302B44"/>
    <w:rsid w:val="00302EFA"/>
    <w:rsid w:val="00302FC3"/>
    <w:rsid w:val="003030A0"/>
    <w:rsid w:val="0030348A"/>
    <w:rsid w:val="0030357B"/>
    <w:rsid w:val="0030361F"/>
    <w:rsid w:val="00303727"/>
    <w:rsid w:val="00303A96"/>
    <w:rsid w:val="00303CCE"/>
    <w:rsid w:val="00303CE7"/>
    <w:rsid w:val="00303D0B"/>
    <w:rsid w:val="00303E93"/>
    <w:rsid w:val="00303F7A"/>
    <w:rsid w:val="00304390"/>
    <w:rsid w:val="003043CC"/>
    <w:rsid w:val="00304569"/>
    <w:rsid w:val="0030457B"/>
    <w:rsid w:val="003045B8"/>
    <w:rsid w:val="00304A63"/>
    <w:rsid w:val="00304BD9"/>
    <w:rsid w:val="00304C20"/>
    <w:rsid w:val="00304C67"/>
    <w:rsid w:val="00304ECF"/>
    <w:rsid w:val="00304F92"/>
    <w:rsid w:val="00305113"/>
    <w:rsid w:val="003051D3"/>
    <w:rsid w:val="003051EF"/>
    <w:rsid w:val="003052C4"/>
    <w:rsid w:val="0030544C"/>
    <w:rsid w:val="0030560D"/>
    <w:rsid w:val="00305669"/>
    <w:rsid w:val="003056B5"/>
    <w:rsid w:val="003057C1"/>
    <w:rsid w:val="003058E1"/>
    <w:rsid w:val="00305996"/>
    <w:rsid w:val="00305A4F"/>
    <w:rsid w:val="00305E85"/>
    <w:rsid w:val="00305EB2"/>
    <w:rsid w:val="00306051"/>
    <w:rsid w:val="00306631"/>
    <w:rsid w:val="003066A7"/>
    <w:rsid w:val="003068BA"/>
    <w:rsid w:val="00306B97"/>
    <w:rsid w:val="00306D08"/>
    <w:rsid w:val="00306D95"/>
    <w:rsid w:val="00306E75"/>
    <w:rsid w:val="00306FA7"/>
    <w:rsid w:val="00307373"/>
    <w:rsid w:val="0030789A"/>
    <w:rsid w:val="003078AB"/>
    <w:rsid w:val="00307A61"/>
    <w:rsid w:val="00307DAA"/>
    <w:rsid w:val="003100D1"/>
    <w:rsid w:val="003101C4"/>
    <w:rsid w:val="003101E6"/>
    <w:rsid w:val="003104E6"/>
    <w:rsid w:val="00310842"/>
    <w:rsid w:val="00310944"/>
    <w:rsid w:val="00310999"/>
    <w:rsid w:val="00310A35"/>
    <w:rsid w:val="00310C51"/>
    <w:rsid w:val="0031107C"/>
    <w:rsid w:val="00311231"/>
    <w:rsid w:val="003113A1"/>
    <w:rsid w:val="0031150E"/>
    <w:rsid w:val="003117C3"/>
    <w:rsid w:val="003117E3"/>
    <w:rsid w:val="00311868"/>
    <w:rsid w:val="0031195D"/>
    <w:rsid w:val="00311C74"/>
    <w:rsid w:val="003122EE"/>
    <w:rsid w:val="00312503"/>
    <w:rsid w:val="0031278D"/>
    <w:rsid w:val="00312D24"/>
    <w:rsid w:val="00312DA5"/>
    <w:rsid w:val="00313311"/>
    <w:rsid w:val="003137B2"/>
    <w:rsid w:val="00313819"/>
    <w:rsid w:val="00313854"/>
    <w:rsid w:val="0031386F"/>
    <w:rsid w:val="00313BFC"/>
    <w:rsid w:val="00313D06"/>
    <w:rsid w:val="0031403B"/>
    <w:rsid w:val="0031425B"/>
    <w:rsid w:val="0031443A"/>
    <w:rsid w:val="003146A8"/>
    <w:rsid w:val="0031490A"/>
    <w:rsid w:val="00314C34"/>
    <w:rsid w:val="00314DC4"/>
    <w:rsid w:val="00314F2C"/>
    <w:rsid w:val="003153E8"/>
    <w:rsid w:val="00315424"/>
    <w:rsid w:val="003154B4"/>
    <w:rsid w:val="00315704"/>
    <w:rsid w:val="003158C6"/>
    <w:rsid w:val="003159E0"/>
    <w:rsid w:val="00315BB9"/>
    <w:rsid w:val="00315DDE"/>
    <w:rsid w:val="00315E16"/>
    <w:rsid w:val="00316218"/>
    <w:rsid w:val="0031665B"/>
    <w:rsid w:val="003167A0"/>
    <w:rsid w:val="003167B2"/>
    <w:rsid w:val="00316860"/>
    <w:rsid w:val="003169A9"/>
    <w:rsid w:val="00316A96"/>
    <w:rsid w:val="00316DBF"/>
    <w:rsid w:val="00316F7D"/>
    <w:rsid w:val="00316FB6"/>
    <w:rsid w:val="00316FCB"/>
    <w:rsid w:val="00317176"/>
    <w:rsid w:val="00317339"/>
    <w:rsid w:val="003174C7"/>
    <w:rsid w:val="00317696"/>
    <w:rsid w:val="003178DB"/>
    <w:rsid w:val="00317B06"/>
    <w:rsid w:val="00317E6D"/>
    <w:rsid w:val="00317EAB"/>
    <w:rsid w:val="003202A8"/>
    <w:rsid w:val="00320566"/>
    <w:rsid w:val="003205AC"/>
    <w:rsid w:val="0032068B"/>
    <w:rsid w:val="00320A30"/>
    <w:rsid w:val="00320B7D"/>
    <w:rsid w:val="00320D12"/>
    <w:rsid w:val="003210A3"/>
    <w:rsid w:val="003212AB"/>
    <w:rsid w:val="003215A8"/>
    <w:rsid w:val="0032181C"/>
    <w:rsid w:val="00321A36"/>
    <w:rsid w:val="00321EFB"/>
    <w:rsid w:val="0032200C"/>
    <w:rsid w:val="0032206D"/>
    <w:rsid w:val="00322598"/>
    <w:rsid w:val="00322686"/>
    <w:rsid w:val="003227F0"/>
    <w:rsid w:val="0032288B"/>
    <w:rsid w:val="0032318F"/>
    <w:rsid w:val="00323302"/>
    <w:rsid w:val="003233FD"/>
    <w:rsid w:val="00323569"/>
    <w:rsid w:val="003236BF"/>
    <w:rsid w:val="00323776"/>
    <w:rsid w:val="003238AA"/>
    <w:rsid w:val="00323998"/>
    <w:rsid w:val="00323A9C"/>
    <w:rsid w:val="00323B24"/>
    <w:rsid w:val="00323E0F"/>
    <w:rsid w:val="00324187"/>
    <w:rsid w:val="003241BD"/>
    <w:rsid w:val="00324281"/>
    <w:rsid w:val="0032442C"/>
    <w:rsid w:val="00324630"/>
    <w:rsid w:val="0032487D"/>
    <w:rsid w:val="00324913"/>
    <w:rsid w:val="00324A77"/>
    <w:rsid w:val="00324BF3"/>
    <w:rsid w:val="003250EC"/>
    <w:rsid w:val="003252AF"/>
    <w:rsid w:val="00325350"/>
    <w:rsid w:val="00325394"/>
    <w:rsid w:val="00325398"/>
    <w:rsid w:val="00325549"/>
    <w:rsid w:val="003256E8"/>
    <w:rsid w:val="0032577D"/>
    <w:rsid w:val="0032581A"/>
    <w:rsid w:val="00325922"/>
    <w:rsid w:val="00325A30"/>
    <w:rsid w:val="00325A88"/>
    <w:rsid w:val="00325AB2"/>
    <w:rsid w:val="00325EB3"/>
    <w:rsid w:val="00325F22"/>
    <w:rsid w:val="0032629D"/>
    <w:rsid w:val="0032632C"/>
    <w:rsid w:val="003263AA"/>
    <w:rsid w:val="003263BA"/>
    <w:rsid w:val="003264A0"/>
    <w:rsid w:val="003265D6"/>
    <w:rsid w:val="003266FB"/>
    <w:rsid w:val="003269C7"/>
    <w:rsid w:val="00326B64"/>
    <w:rsid w:val="00326CCE"/>
    <w:rsid w:val="00326E9E"/>
    <w:rsid w:val="00327070"/>
    <w:rsid w:val="003273E9"/>
    <w:rsid w:val="00327549"/>
    <w:rsid w:val="00327771"/>
    <w:rsid w:val="00327945"/>
    <w:rsid w:val="003279CA"/>
    <w:rsid w:val="00327A41"/>
    <w:rsid w:val="00327D1E"/>
    <w:rsid w:val="00327E57"/>
    <w:rsid w:val="003305DB"/>
    <w:rsid w:val="00330A60"/>
    <w:rsid w:val="00330B27"/>
    <w:rsid w:val="00330EAB"/>
    <w:rsid w:val="00330F46"/>
    <w:rsid w:val="00331060"/>
    <w:rsid w:val="00331087"/>
    <w:rsid w:val="0033159D"/>
    <w:rsid w:val="0033165D"/>
    <w:rsid w:val="003316F0"/>
    <w:rsid w:val="003318F1"/>
    <w:rsid w:val="00331B22"/>
    <w:rsid w:val="00331B5B"/>
    <w:rsid w:val="00331CCD"/>
    <w:rsid w:val="00331E07"/>
    <w:rsid w:val="00331EB9"/>
    <w:rsid w:val="00331EF1"/>
    <w:rsid w:val="003321E7"/>
    <w:rsid w:val="003323A0"/>
    <w:rsid w:val="003323B4"/>
    <w:rsid w:val="003323E0"/>
    <w:rsid w:val="00332521"/>
    <w:rsid w:val="003326AC"/>
    <w:rsid w:val="00332A58"/>
    <w:rsid w:val="00332E1C"/>
    <w:rsid w:val="00332FF7"/>
    <w:rsid w:val="0033310D"/>
    <w:rsid w:val="003331C0"/>
    <w:rsid w:val="003331CF"/>
    <w:rsid w:val="0033341F"/>
    <w:rsid w:val="00333633"/>
    <w:rsid w:val="00333640"/>
    <w:rsid w:val="00333888"/>
    <w:rsid w:val="0033394D"/>
    <w:rsid w:val="00333AA2"/>
    <w:rsid w:val="00333B6F"/>
    <w:rsid w:val="00333B76"/>
    <w:rsid w:val="00333D78"/>
    <w:rsid w:val="00333FD7"/>
    <w:rsid w:val="0033415A"/>
    <w:rsid w:val="00334374"/>
    <w:rsid w:val="00334426"/>
    <w:rsid w:val="003344B4"/>
    <w:rsid w:val="003344E6"/>
    <w:rsid w:val="0033452F"/>
    <w:rsid w:val="003349FF"/>
    <w:rsid w:val="00334AB5"/>
    <w:rsid w:val="00334D48"/>
    <w:rsid w:val="00334F59"/>
    <w:rsid w:val="00334F99"/>
    <w:rsid w:val="003351EF"/>
    <w:rsid w:val="003352E8"/>
    <w:rsid w:val="003354A0"/>
    <w:rsid w:val="0033574B"/>
    <w:rsid w:val="00335777"/>
    <w:rsid w:val="00335882"/>
    <w:rsid w:val="00335EA2"/>
    <w:rsid w:val="00336230"/>
    <w:rsid w:val="00336414"/>
    <w:rsid w:val="0033662D"/>
    <w:rsid w:val="003367CD"/>
    <w:rsid w:val="003369BD"/>
    <w:rsid w:val="0033703C"/>
    <w:rsid w:val="003375EB"/>
    <w:rsid w:val="00337735"/>
    <w:rsid w:val="00337742"/>
    <w:rsid w:val="00337A6E"/>
    <w:rsid w:val="00337C7A"/>
    <w:rsid w:val="00337D55"/>
    <w:rsid w:val="00337F4B"/>
    <w:rsid w:val="00337FA4"/>
    <w:rsid w:val="003400C6"/>
    <w:rsid w:val="003402F5"/>
    <w:rsid w:val="00340EB0"/>
    <w:rsid w:val="00341189"/>
    <w:rsid w:val="0034141E"/>
    <w:rsid w:val="0034163D"/>
    <w:rsid w:val="003416E5"/>
    <w:rsid w:val="0034187B"/>
    <w:rsid w:val="00341893"/>
    <w:rsid w:val="003419F5"/>
    <w:rsid w:val="00342313"/>
    <w:rsid w:val="0034244A"/>
    <w:rsid w:val="0034251C"/>
    <w:rsid w:val="00342914"/>
    <w:rsid w:val="00342B02"/>
    <w:rsid w:val="00342F6B"/>
    <w:rsid w:val="00342F8E"/>
    <w:rsid w:val="003430D4"/>
    <w:rsid w:val="00343163"/>
    <w:rsid w:val="00343238"/>
    <w:rsid w:val="00343602"/>
    <w:rsid w:val="00343901"/>
    <w:rsid w:val="00343E5C"/>
    <w:rsid w:val="003441F9"/>
    <w:rsid w:val="003442FD"/>
    <w:rsid w:val="0034450E"/>
    <w:rsid w:val="003447C4"/>
    <w:rsid w:val="003447EE"/>
    <w:rsid w:val="00344B68"/>
    <w:rsid w:val="00344D25"/>
    <w:rsid w:val="00344E7E"/>
    <w:rsid w:val="00344F7B"/>
    <w:rsid w:val="0034505C"/>
    <w:rsid w:val="0034534F"/>
    <w:rsid w:val="0034546A"/>
    <w:rsid w:val="00345654"/>
    <w:rsid w:val="00345893"/>
    <w:rsid w:val="00345930"/>
    <w:rsid w:val="00345986"/>
    <w:rsid w:val="00345B28"/>
    <w:rsid w:val="00345C37"/>
    <w:rsid w:val="00345F1A"/>
    <w:rsid w:val="0034626C"/>
    <w:rsid w:val="00346A1C"/>
    <w:rsid w:val="00346B10"/>
    <w:rsid w:val="00346B44"/>
    <w:rsid w:val="00346BD0"/>
    <w:rsid w:val="00346C87"/>
    <w:rsid w:val="00346CE4"/>
    <w:rsid w:val="00346CF8"/>
    <w:rsid w:val="00346D44"/>
    <w:rsid w:val="00346DC8"/>
    <w:rsid w:val="00347282"/>
    <w:rsid w:val="0034729C"/>
    <w:rsid w:val="00347495"/>
    <w:rsid w:val="003474D0"/>
    <w:rsid w:val="00347757"/>
    <w:rsid w:val="00347957"/>
    <w:rsid w:val="00347A69"/>
    <w:rsid w:val="00347BBD"/>
    <w:rsid w:val="00347C31"/>
    <w:rsid w:val="00347DD5"/>
    <w:rsid w:val="00347E1C"/>
    <w:rsid w:val="00347ECA"/>
    <w:rsid w:val="00350312"/>
    <w:rsid w:val="0035045C"/>
    <w:rsid w:val="00350763"/>
    <w:rsid w:val="00350779"/>
    <w:rsid w:val="0035089A"/>
    <w:rsid w:val="00350936"/>
    <w:rsid w:val="0035093D"/>
    <w:rsid w:val="00350A27"/>
    <w:rsid w:val="00350C10"/>
    <w:rsid w:val="00350E9A"/>
    <w:rsid w:val="00350ECC"/>
    <w:rsid w:val="003512D4"/>
    <w:rsid w:val="00351793"/>
    <w:rsid w:val="00351895"/>
    <w:rsid w:val="00351934"/>
    <w:rsid w:val="00351A10"/>
    <w:rsid w:val="00351BD3"/>
    <w:rsid w:val="00351CFF"/>
    <w:rsid w:val="00351F60"/>
    <w:rsid w:val="0035225F"/>
    <w:rsid w:val="0035237D"/>
    <w:rsid w:val="00352666"/>
    <w:rsid w:val="00352AA8"/>
    <w:rsid w:val="00352D09"/>
    <w:rsid w:val="00353017"/>
    <w:rsid w:val="00353165"/>
    <w:rsid w:val="003531C0"/>
    <w:rsid w:val="003535C4"/>
    <w:rsid w:val="00353807"/>
    <w:rsid w:val="003538C9"/>
    <w:rsid w:val="00353971"/>
    <w:rsid w:val="003539C1"/>
    <w:rsid w:val="003539D8"/>
    <w:rsid w:val="00353B5B"/>
    <w:rsid w:val="00353C68"/>
    <w:rsid w:val="00353D7E"/>
    <w:rsid w:val="00353F2F"/>
    <w:rsid w:val="00353F6B"/>
    <w:rsid w:val="00354054"/>
    <w:rsid w:val="00354074"/>
    <w:rsid w:val="00354103"/>
    <w:rsid w:val="003541DC"/>
    <w:rsid w:val="003542C7"/>
    <w:rsid w:val="00354462"/>
    <w:rsid w:val="00354C1D"/>
    <w:rsid w:val="00354CCC"/>
    <w:rsid w:val="00354DA7"/>
    <w:rsid w:val="00355065"/>
    <w:rsid w:val="00355132"/>
    <w:rsid w:val="003551FC"/>
    <w:rsid w:val="0035565D"/>
    <w:rsid w:val="0035567A"/>
    <w:rsid w:val="003559FD"/>
    <w:rsid w:val="00355A7A"/>
    <w:rsid w:val="00355B9C"/>
    <w:rsid w:val="00355E77"/>
    <w:rsid w:val="00355EAA"/>
    <w:rsid w:val="00356070"/>
    <w:rsid w:val="00356336"/>
    <w:rsid w:val="0035651A"/>
    <w:rsid w:val="0035674B"/>
    <w:rsid w:val="003568F5"/>
    <w:rsid w:val="00356C02"/>
    <w:rsid w:val="00356F09"/>
    <w:rsid w:val="00357176"/>
    <w:rsid w:val="0035795B"/>
    <w:rsid w:val="003579CA"/>
    <w:rsid w:val="003579E7"/>
    <w:rsid w:val="00357AB1"/>
    <w:rsid w:val="00357CC4"/>
    <w:rsid w:val="00357DD4"/>
    <w:rsid w:val="00357F6D"/>
    <w:rsid w:val="00357FF2"/>
    <w:rsid w:val="0036006C"/>
    <w:rsid w:val="003600C6"/>
    <w:rsid w:val="003601CF"/>
    <w:rsid w:val="00360347"/>
    <w:rsid w:val="00360459"/>
    <w:rsid w:val="00360516"/>
    <w:rsid w:val="003605AE"/>
    <w:rsid w:val="00360611"/>
    <w:rsid w:val="00360757"/>
    <w:rsid w:val="00360844"/>
    <w:rsid w:val="00360A62"/>
    <w:rsid w:val="003611FE"/>
    <w:rsid w:val="0036165C"/>
    <w:rsid w:val="00361838"/>
    <w:rsid w:val="003619C3"/>
    <w:rsid w:val="00361B2F"/>
    <w:rsid w:val="00361BC9"/>
    <w:rsid w:val="00361F3E"/>
    <w:rsid w:val="00361FE1"/>
    <w:rsid w:val="0036202F"/>
    <w:rsid w:val="003621A6"/>
    <w:rsid w:val="00362509"/>
    <w:rsid w:val="00362559"/>
    <w:rsid w:val="003628A0"/>
    <w:rsid w:val="00362984"/>
    <w:rsid w:val="00362A89"/>
    <w:rsid w:val="00362BBB"/>
    <w:rsid w:val="00362D3C"/>
    <w:rsid w:val="003630D2"/>
    <w:rsid w:val="003632C4"/>
    <w:rsid w:val="003633EB"/>
    <w:rsid w:val="00363561"/>
    <w:rsid w:val="003635CF"/>
    <w:rsid w:val="00363723"/>
    <w:rsid w:val="003638B9"/>
    <w:rsid w:val="003639DE"/>
    <w:rsid w:val="00363A45"/>
    <w:rsid w:val="00363A68"/>
    <w:rsid w:val="00363B04"/>
    <w:rsid w:val="00363D7C"/>
    <w:rsid w:val="00363F89"/>
    <w:rsid w:val="00364122"/>
    <w:rsid w:val="003641A6"/>
    <w:rsid w:val="00364661"/>
    <w:rsid w:val="003648BD"/>
    <w:rsid w:val="0036508F"/>
    <w:rsid w:val="00365777"/>
    <w:rsid w:val="0036586F"/>
    <w:rsid w:val="00365AB6"/>
    <w:rsid w:val="00365B78"/>
    <w:rsid w:val="00365D58"/>
    <w:rsid w:val="00365D73"/>
    <w:rsid w:val="00365EB6"/>
    <w:rsid w:val="00365F66"/>
    <w:rsid w:val="00366066"/>
    <w:rsid w:val="0036608F"/>
    <w:rsid w:val="00366410"/>
    <w:rsid w:val="003665EA"/>
    <w:rsid w:val="0036671E"/>
    <w:rsid w:val="00366768"/>
    <w:rsid w:val="003667BA"/>
    <w:rsid w:val="0036685B"/>
    <w:rsid w:val="0036694D"/>
    <w:rsid w:val="00366B1D"/>
    <w:rsid w:val="00366F60"/>
    <w:rsid w:val="00367299"/>
    <w:rsid w:val="003672C4"/>
    <w:rsid w:val="00367330"/>
    <w:rsid w:val="003676D7"/>
    <w:rsid w:val="00367733"/>
    <w:rsid w:val="00367FCF"/>
    <w:rsid w:val="00370017"/>
    <w:rsid w:val="0037006C"/>
    <w:rsid w:val="00370267"/>
    <w:rsid w:val="00370706"/>
    <w:rsid w:val="003707EE"/>
    <w:rsid w:val="003709EA"/>
    <w:rsid w:val="00370CA1"/>
    <w:rsid w:val="00370DB2"/>
    <w:rsid w:val="00370F4B"/>
    <w:rsid w:val="00371055"/>
    <w:rsid w:val="003712F3"/>
    <w:rsid w:val="003713E5"/>
    <w:rsid w:val="0037148D"/>
    <w:rsid w:val="00371670"/>
    <w:rsid w:val="00371704"/>
    <w:rsid w:val="00371A3B"/>
    <w:rsid w:val="00371CF3"/>
    <w:rsid w:val="00371DE8"/>
    <w:rsid w:val="00371E48"/>
    <w:rsid w:val="00371FB2"/>
    <w:rsid w:val="003721F9"/>
    <w:rsid w:val="003723D4"/>
    <w:rsid w:val="00372769"/>
    <w:rsid w:val="00372868"/>
    <w:rsid w:val="003728CE"/>
    <w:rsid w:val="003729B0"/>
    <w:rsid w:val="00372A6C"/>
    <w:rsid w:val="00372CB9"/>
    <w:rsid w:val="00372D59"/>
    <w:rsid w:val="00372F2F"/>
    <w:rsid w:val="00373158"/>
    <w:rsid w:val="003731D5"/>
    <w:rsid w:val="00373375"/>
    <w:rsid w:val="0037353C"/>
    <w:rsid w:val="00373759"/>
    <w:rsid w:val="0037382D"/>
    <w:rsid w:val="00373B25"/>
    <w:rsid w:val="003741E2"/>
    <w:rsid w:val="003742F2"/>
    <w:rsid w:val="003743D6"/>
    <w:rsid w:val="0037451C"/>
    <w:rsid w:val="00374808"/>
    <w:rsid w:val="003749E9"/>
    <w:rsid w:val="003749FE"/>
    <w:rsid w:val="00374A3D"/>
    <w:rsid w:val="00374DFA"/>
    <w:rsid w:val="0037526F"/>
    <w:rsid w:val="003753A3"/>
    <w:rsid w:val="0037570E"/>
    <w:rsid w:val="003758BE"/>
    <w:rsid w:val="003758CB"/>
    <w:rsid w:val="00375F46"/>
    <w:rsid w:val="00376210"/>
    <w:rsid w:val="0037623C"/>
    <w:rsid w:val="003765E0"/>
    <w:rsid w:val="003768BC"/>
    <w:rsid w:val="00376957"/>
    <w:rsid w:val="00376AB9"/>
    <w:rsid w:val="00377100"/>
    <w:rsid w:val="00377465"/>
    <w:rsid w:val="00377A86"/>
    <w:rsid w:val="00377E82"/>
    <w:rsid w:val="00377E98"/>
    <w:rsid w:val="00380154"/>
    <w:rsid w:val="0038032B"/>
    <w:rsid w:val="00380380"/>
    <w:rsid w:val="0038064B"/>
    <w:rsid w:val="00380707"/>
    <w:rsid w:val="00380816"/>
    <w:rsid w:val="003808B9"/>
    <w:rsid w:val="00380E52"/>
    <w:rsid w:val="00380EBE"/>
    <w:rsid w:val="00380F13"/>
    <w:rsid w:val="00380F52"/>
    <w:rsid w:val="003810F4"/>
    <w:rsid w:val="0038110A"/>
    <w:rsid w:val="0038125F"/>
    <w:rsid w:val="003815D9"/>
    <w:rsid w:val="0038169E"/>
    <w:rsid w:val="003816D0"/>
    <w:rsid w:val="003816D2"/>
    <w:rsid w:val="0038170E"/>
    <w:rsid w:val="00381965"/>
    <w:rsid w:val="003819D2"/>
    <w:rsid w:val="00381A5F"/>
    <w:rsid w:val="00381A84"/>
    <w:rsid w:val="00381FC1"/>
    <w:rsid w:val="0038206A"/>
    <w:rsid w:val="00382136"/>
    <w:rsid w:val="0038218F"/>
    <w:rsid w:val="00382332"/>
    <w:rsid w:val="00382A7D"/>
    <w:rsid w:val="00382A8B"/>
    <w:rsid w:val="00382ADE"/>
    <w:rsid w:val="00382D3A"/>
    <w:rsid w:val="00382D8A"/>
    <w:rsid w:val="00382DB8"/>
    <w:rsid w:val="00382E95"/>
    <w:rsid w:val="00382FE5"/>
    <w:rsid w:val="003830D4"/>
    <w:rsid w:val="00383213"/>
    <w:rsid w:val="003832DF"/>
    <w:rsid w:val="003833D0"/>
    <w:rsid w:val="00383591"/>
    <w:rsid w:val="003835BF"/>
    <w:rsid w:val="00383A1D"/>
    <w:rsid w:val="00383CB7"/>
    <w:rsid w:val="00383CC0"/>
    <w:rsid w:val="00383D21"/>
    <w:rsid w:val="00383D99"/>
    <w:rsid w:val="00383EF6"/>
    <w:rsid w:val="00383F0D"/>
    <w:rsid w:val="00383F29"/>
    <w:rsid w:val="00384091"/>
    <w:rsid w:val="003841CA"/>
    <w:rsid w:val="00384339"/>
    <w:rsid w:val="0038437F"/>
    <w:rsid w:val="00384483"/>
    <w:rsid w:val="0038451C"/>
    <w:rsid w:val="0038467D"/>
    <w:rsid w:val="003847BE"/>
    <w:rsid w:val="003847DD"/>
    <w:rsid w:val="003849FA"/>
    <w:rsid w:val="00384C42"/>
    <w:rsid w:val="00384EB3"/>
    <w:rsid w:val="00384F6A"/>
    <w:rsid w:val="00384F74"/>
    <w:rsid w:val="003851EE"/>
    <w:rsid w:val="003854B0"/>
    <w:rsid w:val="0038579E"/>
    <w:rsid w:val="00385A8F"/>
    <w:rsid w:val="00385B56"/>
    <w:rsid w:val="00385E94"/>
    <w:rsid w:val="00385EED"/>
    <w:rsid w:val="0038602C"/>
    <w:rsid w:val="00386137"/>
    <w:rsid w:val="00386231"/>
    <w:rsid w:val="0038634D"/>
    <w:rsid w:val="003863B8"/>
    <w:rsid w:val="00386852"/>
    <w:rsid w:val="00386946"/>
    <w:rsid w:val="00386A85"/>
    <w:rsid w:val="00386B00"/>
    <w:rsid w:val="00386B47"/>
    <w:rsid w:val="00386C5C"/>
    <w:rsid w:val="00386E70"/>
    <w:rsid w:val="003870BD"/>
    <w:rsid w:val="00387694"/>
    <w:rsid w:val="003876CE"/>
    <w:rsid w:val="00387729"/>
    <w:rsid w:val="003877FD"/>
    <w:rsid w:val="0038780A"/>
    <w:rsid w:val="00387952"/>
    <w:rsid w:val="00387AE2"/>
    <w:rsid w:val="00387B6C"/>
    <w:rsid w:val="00387BB8"/>
    <w:rsid w:val="00387E9D"/>
    <w:rsid w:val="00387EB5"/>
    <w:rsid w:val="00387EE3"/>
    <w:rsid w:val="00387F48"/>
    <w:rsid w:val="0039006C"/>
    <w:rsid w:val="003900AD"/>
    <w:rsid w:val="003900F7"/>
    <w:rsid w:val="003903F8"/>
    <w:rsid w:val="0039044C"/>
    <w:rsid w:val="00390543"/>
    <w:rsid w:val="0039058C"/>
    <w:rsid w:val="0039062C"/>
    <w:rsid w:val="003907E5"/>
    <w:rsid w:val="00390896"/>
    <w:rsid w:val="003908AD"/>
    <w:rsid w:val="00390925"/>
    <w:rsid w:val="00390B62"/>
    <w:rsid w:val="0039110F"/>
    <w:rsid w:val="00391266"/>
    <w:rsid w:val="00391359"/>
    <w:rsid w:val="00391439"/>
    <w:rsid w:val="003915DB"/>
    <w:rsid w:val="003917EC"/>
    <w:rsid w:val="003918CC"/>
    <w:rsid w:val="003918F1"/>
    <w:rsid w:val="003919F6"/>
    <w:rsid w:val="00391A35"/>
    <w:rsid w:val="00391B7A"/>
    <w:rsid w:val="00391F3E"/>
    <w:rsid w:val="00392151"/>
    <w:rsid w:val="0039241B"/>
    <w:rsid w:val="003927A4"/>
    <w:rsid w:val="00392A6C"/>
    <w:rsid w:val="00392BF9"/>
    <w:rsid w:val="00392D41"/>
    <w:rsid w:val="00392EC6"/>
    <w:rsid w:val="0039317B"/>
    <w:rsid w:val="003932A4"/>
    <w:rsid w:val="003935FC"/>
    <w:rsid w:val="00393610"/>
    <w:rsid w:val="00393646"/>
    <w:rsid w:val="00393739"/>
    <w:rsid w:val="00393ABB"/>
    <w:rsid w:val="00393C7B"/>
    <w:rsid w:val="00393F61"/>
    <w:rsid w:val="0039406B"/>
    <w:rsid w:val="0039419F"/>
    <w:rsid w:val="00394324"/>
    <w:rsid w:val="00394364"/>
    <w:rsid w:val="003945BF"/>
    <w:rsid w:val="00394685"/>
    <w:rsid w:val="003949C9"/>
    <w:rsid w:val="00394ACD"/>
    <w:rsid w:val="00394E43"/>
    <w:rsid w:val="00395026"/>
    <w:rsid w:val="00395197"/>
    <w:rsid w:val="003955D3"/>
    <w:rsid w:val="00395866"/>
    <w:rsid w:val="00395E35"/>
    <w:rsid w:val="0039624C"/>
    <w:rsid w:val="00396275"/>
    <w:rsid w:val="0039641E"/>
    <w:rsid w:val="0039643D"/>
    <w:rsid w:val="00396606"/>
    <w:rsid w:val="00396706"/>
    <w:rsid w:val="00396DD5"/>
    <w:rsid w:val="0039704D"/>
    <w:rsid w:val="0039717B"/>
    <w:rsid w:val="00397184"/>
    <w:rsid w:val="003971DF"/>
    <w:rsid w:val="0039728A"/>
    <w:rsid w:val="00397338"/>
    <w:rsid w:val="00397736"/>
    <w:rsid w:val="0039775F"/>
    <w:rsid w:val="00397933"/>
    <w:rsid w:val="00397F4A"/>
    <w:rsid w:val="00397FE8"/>
    <w:rsid w:val="003A0002"/>
    <w:rsid w:val="003A0026"/>
    <w:rsid w:val="003A024D"/>
    <w:rsid w:val="003A0B3E"/>
    <w:rsid w:val="003A0CF0"/>
    <w:rsid w:val="003A0E51"/>
    <w:rsid w:val="003A16F3"/>
    <w:rsid w:val="003A175C"/>
    <w:rsid w:val="003A1BB3"/>
    <w:rsid w:val="003A1D02"/>
    <w:rsid w:val="003A1DB9"/>
    <w:rsid w:val="003A20B0"/>
    <w:rsid w:val="003A237A"/>
    <w:rsid w:val="003A23D5"/>
    <w:rsid w:val="003A2432"/>
    <w:rsid w:val="003A253D"/>
    <w:rsid w:val="003A25B3"/>
    <w:rsid w:val="003A266C"/>
    <w:rsid w:val="003A26F3"/>
    <w:rsid w:val="003A2915"/>
    <w:rsid w:val="003A2A4B"/>
    <w:rsid w:val="003A2A58"/>
    <w:rsid w:val="003A2C9A"/>
    <w:rsid w:val="003A32DD"/>
    <w:rsid w:val="003A3442"/>
    <w:rsid w:val="003A355B"/>
    <w:rsid w:val="003A3578"/>
    <w:rsid w:val="003A3676"/>
    <w:rsid w:val="003A36D3"/>
    <w:rsid w:val="003A38DE"/>
    <w:rsid w:val="003A38E9"/>
    <w:rsid w:val="003A396A"/>
    <w:rsid w:val="003A3B45"/>
    <w:rsid w:val="003A3DB4"/>
    <w:rsid w:val="003A3EA8"/>
    <w:rsid w:val="003A41DC"/>
    <w:rsid w:val="003A4B06"/>
    <w:rsid w:val="003A4B8C"/>
    <w:rsid w:val="003A4CB3"/>
    <w:rsid w:val="003A4CD4"/>
    <w:rsid w:val="003A4D96"/>
    <w:rsid w:val="003A50F3"/>
    <w:rsid w:val="003A5157"/>
    <w:rsid w:val="003A51C7"/>
    <w:rsid w:val="003A5970"/>
    <w:rsid w:val="003A5B2E"/>
    <w:rsid w:val="003A5BB5"/>
    <w:rsid w:val="003A5C41"/>
    <w:rsid w:val="003A5DC1"/>
    <w:rsid w:val="003A5DCE"/>
    <w:rsid w:val="003A5E28"/>
    <w:rsid w:val="003A5F3C"/>
    <w:rsid w:val="003A601B"/>
    <w:rsid w:val="003A6033"/>
    <w:rsid w:val="003A61CF"/>
    <w:rsid w:val="003A61FD"/>
    <w:rsid w:val="003A63F2"/>
    <w:rsid w:val="003A664D"/>
    <w:rsid w:val="003A6976"/>
    <w:rsid w:val="003A6BE2"/>
    <w:rsid w:val="003A6D77"/>
    <w:rsid w:val="003A72CB"/>
    <w:rsid w:val="003A75DE"/>
    <w:rsid w:val="003A763D"/>
    <w:rsid w:val="003A7895"/>
    <w:rsid w:val="003A7C22"/>
    <w:rsid w:val="003A7C5E"/>
    <w:rsid w:val="003B006F"/>
    <w:rsid w:val="003B0617"/>
    <w:rsid w:val="003B0647"/>
    <w:rsid w:val="003B0720"/>
    <w:rsid w:val="003B1005"/>
    <w:rsid w:val="003B12F5"/>
    <w:rsid w:val="003B1305"/>
    <w:rsid w:val="003B13AB"/>
    <w:rsid w:val="003B1583"/>
    <w:rsid w:val="003B15D1"/>
    <w:rsid w:val="003B165E"/>
    <w:rsid w:val="003B1831"/>
    <w:rsid w:val="003B1B66"/>
    <w:rsid w:val="003B1BD0"/>
    <w:rsid w:val="003B1C82"/>
    <w:rsid w:val="003B1CBF"/>
    <w:rsid w:val="003B1F3B"/>
    <w:rsid w:val="003B2057"/>
    <w:rsid w:val="003B25F5"/>
    <w:rsid w:val="003B2A12"/>
    <w:rsid w:val="003B2A78"/>
    <w:rsid w:val="003B2A9F"/>
    <w:rsid w:val="003B2B2E"/>
    <w:rsid w:val="003B2D0C"/>
    <w:rsid w:val="003B2EE0"/>
    <w:rsid w:val="003B2F59"/>
    <w:rsid w:val="003B3011"/>
    <w:rsid w:val="003B323E"/>
    <w:rsid w:val="003B3643"/>
    <w:rsid w:val="003B370A"/>
    <w:rsid w:val="003B382B"/>
    <w:rsid w:val="003B397C"/>
    <w:rsid w:val="003B3A05"/>
    <w:rsid w:val="003B3C80"/>
    <w:rsid w:val="003B3DE6"/>
    <w:rsid w:val="003B4246"/>
    <w:rsid w:val="003B430F"/>
    <w:rsid w:val="003B43BD"/>
    <w:rsid w:val="003B4446"/>
    <w:rsid w:val="003B454B"/>
    <w:rsid w:val="003B4972"/>
    <w:rsid w:val="003B4BDE"/>
    <w:rsid w:val="003B4EDF"/>
    <w:rsid w:val="003B543F"/>
    <w:rsid w:val="003B545E"/>
    <w:rsid w:val="003B5677"/>
    <w:rsid w:val="003B5896"/>
    <w:rsid w:val="003B59A4"/>
    <w:rsid w:val="003B5A1A"/>
    <w:rsid w:val="003B5C2B"/>
    <w:rsid w:val="003B5C91"/>
    <w:rsid w:val="003B5D7C"/>
    <w:rsid w:val="003B5DC4"/>
    <w:rsid w:val="003B5FA7"/>
    <w:rsid w:val="003B6131"/>
    <w:rsid w:val="003B623F"/>
    <w:rsid w:val="003B6476"/>
    <w:rsid w:val="003B6542"/>
    <w:rsid w:val="003B65E7"/>
    <w:rsid w:val="003B688A"/>
    <w:rsid w:val="003B6A08"/>
    <w:rsid w:val="003B6AB1"/>
    <w:rsid w:val="003B6D78"/>
    <w:rsid w:val="003B6F23"/>
    <w:rsid w:val="003B6F99"/>
    <w:rsid w:val="003B7024"/>
    <w:rsid w:val="003B7472"/>
    <w:rsid w:val="003B75B5"/>
    <w:rsid w:val="003B788C"/>
    <w:rsid w:val="003B799A"/>
    <w:rsid w:val="003B7DA2"/>
    <w:rsid w:val="003B7E18"/>
    <w:rsid w:val="003B7F12"/>
    <w:rsid w:val="003C003E"/>
    <w:rsid w:val="003C0257"/>
    <w:rsid w:val="003C0AF7"/>
    <w:rsid w:val="003C0DC0"/>
    <w:rsid w:val="003C12A4"/>
    <w:rsid w:val="003C15A5"/>
    <w:rsid w:val="003C1626"/>
    <w:rsid w:val="003C18F5"/>
    <w:rsid w:val="003C1963"/>
    <w:rsid w:val="003C19B4"/>
    <w:rsid w:val="003C1F65"/>
    <w:rsid w:val="003C236E"/>
    <w:rsid w:val="003C23AE"/>
    <w:rsid w:val="003C253E"/>
    <w:rsid w:val="003C2683"/>
    <w:rsid w:val="003C27C3"/>
    <w:rsid w:val="003C294D"/>
    <w:rsid w:val="003C2B9A"/>
    <w:rsid w:val="003C2D20"/>
    <w:rsid w:val="003C2FCD"/>
    <w:rsid w:val="003C3132"/>
    <w:rsid w:val="003C3150"/>
    <w:rsid w:val="003C32AC"/>
    <w:rsid w:val="003C345A"/>
    <w:rsid w:val="003C3490"/>
    <w:rsid w:val="003C34DC"/>
    <w:rsid w:val="003C39FB"/>
    <w:rsid w:val="003C3ACB"/>
    <w:rsid w:val="003C3B65"/>
    <w:rsid w:val="003C3CD3"/>
    <w:rsid w:val="003C3D11"/>
    <w:rsid w:val="003C3E07"/>
    <w:rsid w:val="003C3F35"/>
    <w:rsid w:val="003C400C"/>
    <w:rsid w:val="003C420B"/>
    <w:rsid w:val="003C4359"/>
    <w:rsid w:val="003C4377"/>
    <w:rsid w:val="003C44F8"/>
    <w:rsid w:val="003C457F"/>
    <w:rsid w:val="003C4688"/>
    <w:rsid w:val="003C48AC"/>
    <w:rsid w:val="003C4ACB"/>
    <w:rsid w:val="003C4BD8"/>
    <w:rsid w:val="003C4C87"/>
    <w:rsid w:val="003C4EEF"/>
    <w:rsid w:val="003C4EFC"/>
    <w:rsid w:val="003C517F"/>
    <w:rsid w:val="003C5520"/>
    <w:rsid w:val="003C57BF"/>
    <w:rsid w:val="003C583D"/>
    <w:rsid w:val="003C59D5"/>
    <w:rsid w:val="003C5BEC"/>
    <w:rsid w:val="003C5D0A"/>
    <w:rsid w:val="003C5D0C"/>
    <w:rsid w:val="003C5FD4"/>
    <w:rsid w:val="003C60A2"/>
    <w:rsid w:val="003C6410"/>
    <w:rsid w:val="003C67E9"/>
    <w:rsid w:val="003C69A6"/>
    <w:rsid w:val="003C6BF9"/>
    <w:rsid w:val="003C6BFB"/>
    <w:rsid w:val="003C6DC1"/>
    <w:rsid w:val="003C6E2B"/>
    <w:rsid w:val="003C730A"/>
    <w:rsid w:val="003C7326"/>
    <w:rsid w:val="003C735D"/>
    <w:rsid w:val="003C7368"/>
    <w:rsid w:val="003C741C"/>
    <w:rsid w:val="003C749A"/>
    <w:rsid w:val="003C7898"/>
    <w:rsid w:val="003C7954"/>
    <w:rsid w:val="003C7ADB"/>
    <w:rsid w:val="003C7BA6"/>
    <w:rsid w:val="003C7C0B"/>
    <w:rsid w:val="003C7CA6"/>
    <w:rsid w:val="003D005C"/>
    <w:rsid w:val="003D0199"/>
    <w:rsid w:val="003D02D8"/>
    <w:rsid w:val="003D02E1"/>
    <w:rsid w:val="003D03C4"/>
    <w:rsid w:val="003D043D"/>
    <w:rsid w:val="003D0461"/>
    <w:rsid w:val="003D0517"/>
    <w:rsid w:val="003D0568"/>
    <w:rsid w:val="003D0582"/>
    <w:rsid w:val="003D08D6"/>
    <w:rsid w:val="003D0918"/>
    <w:rsid w:val="003D095F"/>
    <w:rsid w:val="003D0974"/>
    <w:rsid w:val="003D0B11"/>
    <w:rsid w:val="003D1062"/>
    <w:rsid w:val="003D1123"/>
    <w:rsid w:val="003D1180"/>
    <w:rsid w:val="003D11A4"/>
    <w:rsid w:val="003D1275"/>
    <w:rsid w:val="003D153C"/>
    <w:rsid w:val="003D1588"/>
    <w:rsid w:val="003D1982"/>
    <w:rsid w:val="003D1B32"/>
    <w:rsid w:val="003D1BA4"/>
    <w:rsid w:val="003D1BC1"/>
    <w:rsid w:val="003D1BEF"/>
    <w:rsid w:val="003D1E0B"/>
    <w:rsid w:val="003D1F76"/>
    <w:rsid w:val="003D210F"/>
    <w:rsid w:val="003D22DB"/>
    <w:rsid w:val="003D2311"/>
    <w:rsid w:val="003D2754"/>
    <w:rsid w:val="003D2A9D"/>
    <w:rsid w:val="003D2B77"/>
    <w:rsid w:val="003D2BCF"/>
    <w:rsid w:val="003D2CBA"/>
    <w:rsid w:val="003D2EAC"/>
    <w:rsid w:val="003D300E"/>
    <w:rsid w:val="003D320E"/>
    <w:rsid w:val="003D3286"/>
    <w:rsid w:val="003D32D6"/>
    <w:rsid w:val="003D342B"/>
    <w:rsid w:val="003D3A1A"/>
    <w:rsid w:val="003D3BFD"/>
    <w:rsid w:val="003D3CCA"/>
    <w:rsid w:val="003D3CD4"/>
    <w:rsid w:val="003D3FA6"/>
    <w:rsid w:val="003D4025"/>
    <w:rsid w:val="003D41AE"/>
    <w:rsid w:val="003D4396"/>
    <w:rsid w:val="003D450E"/>
    <w:rsid w:val="003D4520"/>
    <w:rsid w:val="003D474F"/>
    <w:rsid w:val="003D4AAE"/>
    <w:rsid w:val="003D4C38"/>
    <w:rsid w:val="003D4EEE"/>
    <w:rsid w:val="003D4F9C"/>
    <w:rsid w:val="003D501B"/>
    <w:rsid w:val="003D50B8"/>
    <w:rsid w:val="003D5179"/>
    <w:rsid w:val="003D5186"/>
    <w:rsid w:val="003D51B8"/>
    <w:rsid w:val="003D56A6"/>
    <w:rsid w:val="003D58FE"/>
    <w:rsid w:val="003D5AFB"/>
    <w:rsid w:val="003D5B09"/>
    <w:rsid w:val="003D5C18"/>
    <w:rsid w:val="003D5CFC"/>
    <w:rsid w:val="003D5E93"/>
    <w:rsid w:val="003D6072"/>
    <w:rsid w:val="003D60FB"/>
    <w:rsid w:val="003D62D5"/>
    <w:rsid w:val="003D633E"/>
    <w:rsid w:val="003D67CF"/>
    <w:rsid w:val="003D692D"/>
    <w:rsid w:val="003D6A68"/>
    <w:rsid w:val="003D6ED1"/>
    <w:rsid w:val="003D6FA1"/>
    <w:rsid w:val="003D7063"/>
    <w:rsid w:val="003D72F5"/>
    <w:rsid w:val="003D735F"/>
    <w:rsid w:val="003D739B"/>
    <w:rsid w:val="003D73A8"/>
    <w:rsid w:val="003D7528"/>
    <w:rsid w:val="003D7730"/>
    <w:rsid w:val="003D7907"/>
    <w:rsid w:val="003D7A9B"/>
    <w:rsid w:val="003D7EAC"/>
    <w:rsid w:val="003D7F0B"/>
    <w:rsid w:val="003E0199"/>
    <w:rsid w:val="003E0476"/>
    <w:rsid w:val="003E0587"/>
    <w:rsid w:val="003E0C99"/>
    <w:rsid w:val="003E0DB7"/>
    <w:rsid w:val="003E0DD7"/>
    <w:rsid w:val="003E0DF5"/>
    <w:rsid w:val="003E0E1F"/>
    <w:rsid w:val="003E1086"/>
    <w:rsid w:val="003E1701"/>
    <w:rsid w:val="003E1744"/>
    <w:rsid w:val="003E1AD8"/>
    <w:rsid w:val="003E1AFB"/>
    <w:rsid w:val="003E1C2D"/>
    <w:rsid w:val="003E2191"/>
    <w:rsid w:val="003E2260"/>
    <w:rsid w:val="003E235B"/>
    <w:rsid w:val="003E2391"/>
    <w:rsid w:val="003E271C"/>
    <w:rsid w:val="003E2768"/>
    <w:rsid w:val="003E2DDC"/>
    <w:rsid w:val="003E2EA3"/>
    <w:rsid w:val="003E2EC1"/>
    <w:rsid w:val="003E2F17"/>
    <w:rsid w:val="003E30A9"/>
    <w:rsid w:val="003E31D4"/>
    <w:rsid w:val="003E336C"/>
    <w:rsid w:val="003E33E6"/>
    <w:rsid w:val="003E364D"/>
    <w:rsid w:val="003E3822"/>
    <w:rsid w:val="003E3A57"/>
    <w:rsid w:val="003E3AC7"/>
    <w:rsid w:val="003E3B59"/>
    <w:rsid w:val="003E3F82"/>
    <w:rsid w:val="003E3F85"/>
    <w:rsid w:val="003E3FA5"/>
    <w:rsid w:val="003E4105"/>
    <w:rsid w:val="003E4241"/>
    <w:rsid w:val="003E4B26"/>
    <w:rsid w:val="003E4CD9"/>
    <w:rsid w:val="003E516D"/>
    <w:rsid w:val="003E51A2"/>
    <w:rsid w:val="003E54E9"/>
    <w:rsid w:val="003E5573"/>
    <w:rsid w:val="003E569B"/>
    <w:rsid w:val="003E577B"/>
    <w:rsid w:val="003E57BC"/>
    <w:rsid w:val="003E5B1A"/>
    <w:rsid w:val="003E5BC8"/>
    <w:rsid w:val="003E5C4A"/>
    <w:rsid w:val="003E5D15"/>
    <w:rsid w:val="003E5D4E"/>
    <w:rsid w:val="003E5D5F"/>
    <w:rsid w:val="003E5E23"/>
    <w:rsid w:val="003E5F6D"/>
    <w:rsid w:val="003E62C0"/>
    <w:rsid w:val="003E62FC"/>
    <w:rsid w:val="003E64B1"/>
    <w:rsid w:val="003E651B"/>
    <w:rsid w:val="003E65E5"/>
    <w:rsid w:val="003E6657"/>
    <w:rsid w:val="003E6B62"/>
    <w:rsid w:val="003E6F8F"/>
    <w:rsid w:val="003E7031"/>
    <w:rsid w:val="003E7108"/>
    <w:rsid w:val="003E72E1"/>
    <w:rsid w:val="003E7A82"/>
    <w:rsid w:val="003E7B0E"/>
    <w:rsid w:val="003E7C6A"/>
    <w:rsid w:val="003E7D55"/>
    <w:rsid w:val="003E7DA0"/>
    <w:rsid w:val="003F00ED"/>
    <w:rsid w:val="003F01E8"/>
    <w:rsid w:val="003F0392"/>
    <w:rsid w:val="003F0618"/>
    <w:rsid w:val="003F0A31"/>
    <w:rsid w:val="003F0CAC"/>
    <w:rsid w:val="003F0D7C"/>
    <w:rsid w:val="003F10D4"/>
    <w:rsid w:val="003F123F"/>
    <w:rsid w:val="003F1286"/>
    <w:rsid w:val="003F13C0"/>
    <w:rsid w:val="003F14E4"/>
    <w:rsid w:val="003F15DB"/>
    <w:rsid w:val="003F164A"/>
    <w:rsid w:val="003F16F5"/>
    <w:rsid w:val="003F1C4E"/>
    <w:rsid w:val="003F1C68"/>
    <w:rsid w:val="003F1CBD"/>
    <w:rsid w:val="003F1DC4"/>
    <w:rsid w:val="003F2037"/>
    <w:rsid w:val="003F20E9"/>
    <w:rsid w:val="003F223F"/>
    <w:rsid w:val="003F224F"/>
    <w:rsid w:val="003F226F"/>
    <w:rsid w:val="003F2585"/>
    <w:rsid w:val="003F26EC"/>
    <w:rsid w:val="003F2786"/>
    <w:rsid w:val="003F2815"/>
    <w:rsid w:val="003F2F5A"/>
    <w:rsid w:val="003F32C5"/>
    <w:rsid w:val="003F3450"/>
    <w:rsid w:val="003F361D"/>
    <w:rsid w:val="003F39B4"/>
    <w:rsid w:val="003F3BF2"/>
    <w:rsid w:val="003F3F87"/>
    <w:rsid w:val="003F404D"/>
    <w:rsid w:val="003F4108"/>
    <w:rsid w:val="003F428A"/>
    <w:rsid w:val="003F4355"/>
    <w:rsid w:val="003F435B"/>
    <w:rsid w:val="003F43BD"/>
    <w:rsid w:val="003F4400"/>
    <w:rsid w:val="003F48FB"/>
    <w:rsid w:val="003F4975"/>
    <w:rsid w:val="003F4CF4"/>
    <w:rsid w:val="003F4D65"/>
    <w:rsid w:val="003F4E32"/>
    <w:rsid w:val="003F533D"/>
    <w:rsid w:val="003F5349"/>
    <w:rsid w:val="003F583A"/>
    <w:rsid w:val="003F5969"/>
    <w:rsid w:val="003F59EE"/>
    <w:rsid w:val="003F59F2"/>
    <w:rsid w:val="003F59F7"/>
    <w:rsid w:val="003F5ACF"/>
    <w:rsid w:val="003F601D"/>
    <w:rsid w:val="003F6671"/>
    <w:rsid w:val="003F67AE"/>
    <w:rsid w:val="003F68C5"/>
    <w:rsid w:val="003F68CB"/>
    <w:rsid w:val="003F6A24"/>
    <w:rsid w:val="003F6F44"/>
    <w:rsid w:val="003F6F46"/>
    <w:rsid w:val="003F70AE"/>
    <w:rsid w:val="003F70DF"/>
    <w:rsid w:val="003F71BE"/>
    <w:rsid w:val="003F7284"/>
    <w:rsid w:val="003F75A8"/>
    <w:rsid w:val="003F7704"/>
    <w:rsid w:val="003F78C1"/>
    <w:rsid w:val="003F798B"/>
    <w:rsid w:val="003F7A46"/>
    <w:rsid w:val="003F7DFB"/>
    <w:rsid w:val="0040021D"/>
    <w:rsid w:val="004004BD"/>
    <w:rsid w:val="0040059B"/>
    <w:rsid w:val="004006DC"/>
    <w:rsid w:val="00400ABA"/>
    <w:rsid w:val="00401144"/>
    <w:rsid w:val="00401274"/>
    <w:rsid w:val="00401640"/>
    <w:rsid w:val="00401677"/>
    <w:rsid w:val="004018AD"/>
    <w:rsid w:val="00401D4F"/>
    <w:rsid w:val="00402196"/>
    <w:rsid w:val="0040225A"/>
    <w:rsid w:val="0040232D"/>
    <w:rsid w:val="004023E0"/>
    <w:rsid w:val="004023EE"/>
    <w:rsid w:val="00402419"/>
    <w:rsid w:val="00402775"/>
    <w:rsid w:val="00402848"/>
    <w:rsid w:val="00402A15"/>
    <w:rsid w:val="00402C7E"/>
    <w:rsid w:val="00402E44"/>
    <w:rsid w:val="00402FF2"/>
    <w:rsid w:val="00403058"/>
    <w:rsid w:val="004031F8"/>
    <w:rsid w:val="00403276"/>
    <w:rsid w:val="0040327D"/>
    <w:rsid w:val="004034CA"/>
    <w:rsid w:val="0040358F"/>
    <w:rsid w:val="0040373C"/>
    <w:rsid w:val="004038A8"/>
    <w:rsid w:val="0040407F"/>
    <w:rsid w:val="00404138"/>
    <w:rsid w:val="00404192"/>
    <w:rsid w:val="004042D8"/>
    <w:rsid w:val="00404320"/>
    <w:rsid w:val="0040440D"/>
    <w:rsid w:val="004044E7"/>
    <w:rsid w:val="00404665"/>
    <w:rsid w:val="004047AD"/>
    <w:rsid w:val="00404ACD"/>
    <w:rsid w:val="00404CD8"/>
    <w:rsid w:val="00404F7E"/>
    <w:rsid w:val="004050AC"/>
    <w:rsid w:val="00405119"/>
    <w:rsid w:val="004051C5"/>
    <w:rsid w:val="0040534A"/>
    <w:rsid w:val="004054F1"/>
    <w:rsid w:val="004059DF"/>
    <w:rsid w:val="00405A88"/>
    <w:rsid w:val="00405AC3"/>
    <w:rsid w:val="00405AF5"/>
    <w:rsid w:val="00405B6C"/>
    <w:rsid w:val="00405D12"/>
    <w:rsid w:val="00405F9B"/>
    <w:rsid w:val="004060AC"/>
    <w:rsid w:val="00406311"/>
    <w:rsid w:val="00406433"/>
    <w:rsid w:val="00406521"/>
    <w:rsid w:val="00406665"/>
    <w:rsid w:val="00406A19"/>
    <w:rsid w:val="00406B27"/>
    <w:rsid w:val="00406D43"/>
    <w:rsid w:val="00406E69"/>
    <w:rsid w:val="00406F8D"/>
    <w:rsid w:val="0040739F"/>
    <w:rsid w:val="004075CF"/>
    <w:rsid w:val="00407603"/>
    <w:rsid w:val="004076EE"/>
    <w:rsid w:val="0040772B"/>
    <w:rsid w:val="004077EC"/>
    <w:rsid w:val="00407813"/>
    <w:rsid w:val="004079D3"/>
    <w:rsid w:val="00407A45"/>
    <w:rsid w:val="00407C10"/>
    <w:rsid w:val="00407D45"/>
    <w:rsid w:val="00407D9D"/>
    <w:rsid w:val="00410219"/>
    <w:rsid w:val="00410385"/>
    <w:rsid w:val="004104D4"/>
    <w:rsid w:val="004109F7"/>
    <w:rsid w:val="00410D6D"/>
    <w:rsid w:val="00410FEA"/>
    <w:rsid w:val="00411452"/>
    <w:rsid w:val="0041184E"/>
    <w:rsid w:val="00411AAC"/>
    <w:rsid w:val="00411DF2"/>
    <w:rsid w:val="00412218"/>
    <w:rsid w:val="004122E0"/>
    <w:rsid w:val="004124ED"/>
    <w:rsid w:val="004125EC"/>
    <w:rsid w:val="00412820"/>
    <w:rsid w:val="00412A5D"/>
    <w:rsid w:val="00412BDA"/>
    <w:rsid w:val="0041315E"/>
    <w:rsid w:val="00413323"/>
    <w:rsid w:val="0041366E"/>
    <w:rsid w:val="00413A87"/>
    <w:rsid w:val="00413B7C"/>
    <w:rsid w:val="00413CA2"/>
    <w:rsid w:val="00413CB6"/>
    <w:rsid w:val="00413E05"/>
    <w:rsid w:val="00413F04"/>
    <w:rsid w:val="0041426C"/>
    <w:rsid w:val="00414723"/>
    <w:rsid w:val="00414742"/>
    <w:rsid w:val="00414A0F"/>
    <w:rsid w:val="00414A59"/>
    <w:rsid w:val="00414AC6"/>
    <w:rsid w:val="00414C1F"/>
    <w:rsid w:val="00414C63"/>
    <w:rsid w:val="004150C1"/>
    <w:rsid w:val="0041515B"/>
    <w:rsid w:val="00415174"/>
    <w:rsid w:val="004152FF"/>
    <w:rsid w:val="00415472"/>
    <w:rsid w:val="00415515"/>
    <w:rsid w:val="0041591D"/>
    <w:rsid w:val="004159AF"/>
    <w:rsid w:val="00415A2D"/>
    <w:rsid w:val="00415A83"/>
    <w:rsid w:val="00415ADA"/>
    <w:rsid w:val="00415D16"/>
    <w:rsid w:val="00415D79"/>
    <w:rsid w:val="00415EEF"/>
    <w:rsid w:val="00416137"/>
    <w:rsid w:val="0041633F"/>
    <w:rsid w:val="004163AA"/>
    <w:rsid w:val="004164D9"/>
    <w:rsid w:val="0041660C"/>
    <w:rsid w:val="00416662"/>
    <w:rsid w:val="004168A7"/>
    <w:rsid w:val="00416A0F"/>
    <w:rsid w:val="00416BB7"/>
    <w:rsid w:val="00416EFF"/>
    <w:rsid w:val="00416FAA"/>
    <w:rsid w:val="00417134"/>
    <w:rsid w:val="004171C2"/>
    <w:rsid w:val="004174C6"/>
    <w:rsid w:val="004178A5"/>
    <w:rsid w:val="00417BC0"/>
    <w:rsid w:val="00417D73"/>
    <w:rsid w:val="00417E23"/>
    <w:rsid w:val="00417F4C"/>
    <w:rsid w:val="0042035A"/>
    <w:rsid w:val="004204B5"/>
    <w:rsid w:val="00420616"/>
    <w:rsid w:val="0042097A"/>
    <w:rsid w:val="00420A6B"/>
    <w:rsid w:val="00420B67"/>
    <w:rsid w:val="00420BC0"/>
    <w:rsid w:val="00420C6D"/>
    <w:rsid w:val="00420CA3"/>
    <w:rsid w:val="00421284"/>
    <w:rsid w:val="0042128F"/>
    <w:rsid w:val="00421455"/>
    <w:rsid w:val="0042165D"/>
    <w:rsid w:val="004218BD"/>
    <w:rsid w:val="004218F7"/>
    <w:rsid w:val="00421924"/>
    <w:rsid w:val="00421C61"/>
    <w:rsid w:val="00421C9B"/>
    <w:rsid w:val="00421DAC"/>
    <w:rsid w:val="004220AE"/>
    <w:rsid w:val="00422648"/>
    <w:rsid w:val="0042265D"/>
    <w:rsid w:val="00422929"/>
    <w:rsid w:val="0042296C"/>
    <w:rsid w:val="00422B23"/>
    <w:rsid w:val="00422C2D"/>
    <w:rsid w:val="00422EE7"/>
    <w:rsid w:val="00423089"/>
    <w:rsid w:val="00423645"/>
    <w:rsid w:val="00423676"/>
    <w:rsid w:val="004237C8"/>
    <w:rsid w:val="00423DF8"/>
    <w:rsid w:val="00424014"/>
    <w:rsid w:val="004243EA"/>
    <w:rsid w:val="0042498D"/>
    <w:rsid w:val="00424FE5"/>
    <w:rsid w:val="0042511D"/>
    <w:rsid w:val="004256FF"/>
    <w:rsid w:val="004257EB"/>
    <w:rsid w:val="004259F2"/>
    <w:rsid w:val="00425ECD"/>
    <w:rsid w:val="00425ED5"/>
    <w:rsid w:val="00425F1F"/>
    <w:rsid w:val="00426084"/>
    <w:rsid w:val="00426145"/>
    <w:rsid w:val="00426169"/>
    <w:rsid w:val="0042661D"/>
    <w:rsid w:val="004267A5"/>
    <w:rsid w:val="00426A1E"/>
    <w:rsid w:val="00426C0D"/>
    <w:rsid w:val="00426C3B"/>
    <w:rsid w:val="00426E1E"/>
    <w:rsid w:val="00427101"/>
    <w:rsid w:val="00427424"/>
    <w:rsid w:val="0042748A"/>
    <w:rsid w:val="0042748D"/>
    <w:rsid w:val="004276F9"/>
    <w:rsid w:val="0042776D"/>
    <w:rsid w:val="00427853"/>
    <w:rsid w:val="00427C73"/>
    <w:rsid w:val="00427D23"/>
    <w:rsid w:val="00430240"/>
    <w:rsid w:val="00430A0C"/>
    <w:rsid w:val="00430A31"/>
    <w:rsid w:val="00430A7F"/>
    <w:rsid w:val="00430B97"/>
    <w:rsid w:val="00430C1D"/>
    <w:rsid w:val="00430D32"/>
    <w:rsid w:val="00430E39"/>
    <w:rsid w:val="004312EA"/>
    <w:rsid w:val="004313B9"/>
    <w:rsid w:val="00431949"/>
    <w:rsid w:val="00431A9C"/>
    <w:rsid w:val="00431D40"/>
    <w:rsid w:val="00431E1C"/>
    <w:rsid w:val="00431E1E"/>
    <w:rsid w:val="00431E65"/>
    <w:rsid w:val="00431E71"/>
    <w:rsid w:val="0043262F"/>
    <w:rsid w:val="004327EC"/>
    <w:rsid w:val="00432B8A"/>
    <w:rsid w:val="00432BC6"/>
    <w:rsid w:val="00432C3B"/>
    <w:rsid w:val="00432C84"/>
    <w:rsid w:val="00432D52"/>
    <w:rsid w:val="00432F1B"/>
    <w:rsid w:val="00432FB6"/>
    <w:rsid w:val="00433083"/>
    <w:rsid w:val="0043324D"/>
    <w:rsid w:val="0043342F"/>
    <w:rsid w:val="00433501"/>
    <w:rsid w:val="00433713"/>
    <w:rsid w:val="004337F7"/>
    <w:rsid w:val="00433D23"/>
    <w:rsid w:val="00433DC5"/>
    <w:rsid w:val="00433F61"/>
    <w:rsid w:val="00433FE1"/>
    <w:rsid w:val="004341F1"/>
    <w:rsid w:val="00434371"/>
    <w:rsid w:val="00434638"/>
    <w:rsid w:val="00434784"/>
    <w:rsid w:val="0043490E"/>
    <w:rsid w:val="00434A32"/>
    <w:rsid w:val="00434C71"/>
    <w:rsid w:val="00434CC6"/>
    <w:rsid w:val="00434ECE"/>
    <w:rsid w:val="00434FBB"/>
    <w:rsid w:val="0043513D"/>
    <w:rsid w:val="0043516B"/>
    <w:rsid w:val="00435458"/>
    <w:rsid w:val="004355B0"/>
    <w:rsid w:val="004355E6"/>
    <w:rsid w:val="00435638"/>
    <w:rsid w:val="00435D7B"/>
    <w:rsid w:val="00435EC4"/>
    <w:rsid w:val="00435F1C"/>
    <w:rsid w:val="00436291"/>
    <w:rsid w:val="0043640F"/>
    <w:rsid w:val="004364CA"/>
    <w:rsid w:val="004365B6"/>
    <w:rsid w:val="00436655"/>
    <w:rsid w:val="004367C2"/>
    <w:rsid w:val="004368AD"/>
    <w:rsid w:val="00436F16"/>
    <w:rsid w:val="00436F80"/>
    <w:rsid w:val="0043702D"/>
    <w:rsid w:val="004370B9"/>
    <w:rsid w:val="004371FE"/>
    <w:rsid w:val="0043781D"/>
    <w:rsid w:val="004378FC"/>
    <w:rsid w:val="00437AAB"/>
    <w:rsid w:val="00437AD7"/>
    <w:rsid w:val="00437B61"/>
    <w:rsid w:val="00437C01"/>
    <w:rsid w:val="00437E09"/>
    <w:rsid w:val="00440059"/>
    <w:rsid w:val="004400C4"/>
    <w:rsid w:val="004405A2"/>
    <w:rsid w:val="0044077C"/>
    <w:rsid w:val="004408BD"/>
    <w:rsid w:val="00440961"/>
    <w:rsid w:val="004409C5"/>
    <w:rsid w:val="00440B25"/>
    <w:rsid w:val="00440C69"/>
    <w:rsid w:val="00440CD3"/>
    <w:rsid w:val="00440D5C"/>
    <w:rsid w:val="00440E0D"/>
    <w:rsid w:val="00440EAD"/>
    <w:rsid w:val="004415CA"/>
    <w:rsid w:val="00441676"/>
    <w:rsid w:val="00441CB7"/>
    <w:rsid w:val="00441E42"/>
    <w:rsid w:val="004421CA"/>
    <w:rsid w:val="00442647"/>
    <w:rsid w:val="004427B4"/>
    <w:rsid w:val="00442C29"/>
    <w:rsid w:val="00442DB7"/>
    <w:rsid w:val="00442F05"/>
    <w:rsid w:val="0044326E"/>
    <w:rsid w:val="00443373"/>
    <w:rsid w:val="00443789"/>
    <w:rsid w:val="00443A1D"/>
    <w:rsid w:val="00443A78"/>
    <w:rsid w:val="00443CCD"/>
    <w:rsid w:val="00443CF6"/>
    <w:rsid w:val="00444238"/>
    <w:rsid w:val="0044466F"/>
    <w:rsid w:val="00444888"/>
    <w:rsid w:val="00444A61"/>
    <w:rsid w:val="00444B18"/>
    <w:rsid w:val="0044528D"/>
    <w:rsid w:val="0044547F"/>
    <w:rsid w:val="004456F6"/>
    <w:rsid w:val="0044579B"/>
    <w:rsid w:val="004458A9"/>
    <w:rsid w:val="004458C1"/>
    <w:rsid w:val="00445994"/>
    <w:rsid w:val="00445DBC"/>
    <w:rsid w:val="00445DFA"/>
    <w:rsid w:val="0044606B"/>
    <w:rsid w:val="00446757"/>
    <w:rsid w:val="00446880"/>
    <w:rsid w:val="004468FE"/>
    <w:rsid w:val="0044692C"/>
    <w:rsid w:val="00446AC7"/>
    <w:rsid w:val="00446F7B"/>
    <w:rsid w:val="00446F86"/>
    <w:rsid w:val="00446F98"/>
    <w:rsid w:val="004478D6"/>
    <w:rsid w:val="004478EA"/>
    <w:rsid w:val="00447A6D"/>
    <w:rsid w:val="00447D9A"/>
    <w:rsid w:val="00447E03"/>
    <w:rsid w:val="00450018"/>
    <w:rsid w:val="00450058"/>
    <w:rsid w:val="004500A8"/>
    <w:rsid w:val="004502E3"/>
    <w:rsid w:val="00450554"/>
    <w:rsid w:val="004507DF"/>
    <w:rsid w:val="004508A2"/>
    <w:rsid w:val="00450AD2"/>
    <w:rsid w:val="00450FCA"/>
    <w:rsid w:val="0045116E"/>
    <w:rsid w:val="004511C3"/>
    <w:rsid w:val="004516D1"/>
    <w:rsid w:val="00451CBB"/>
    <w:rsid w:val="00451D97"/>
    <w:rsid w:val="00452070"/>
    <w:rsid w:val="004522DB"/>
    <w:rsid w:val="0045238B"/>
    <w:rsid w:val="004524C9"/>
    <w:rsid w:val="00452731"/>
    <w:rsid w:val="00452A3B"/>
    <w:rsid w:val="00452B64"/>
    <w:rsid w:val="00452CF8"/>
    <w:rsid w:val="00452FDD"/>
    <w:rsid w:val="00453316"/>
    <w:rsid w:val="00453343"/>
    <w:rsid w:val="00453647"/>
    <w:rsid w:val="00453882"/>
    <w:rsid w:val="00453A61"/>
    <w:rsid w:val="00453B19"/>
    <w:rsid w:val="00453C22"/>
    <w:rsid w:val="00454131"/>
    <w:rsid w:val="0045440B"/>
    <w:rsid w:val="00454574"/>
    <w:rsid w:val="00454643"/>
    <w:rsid w:val="004547DE"/>
    <w:rsid w:val="00454AA7"/>
    <w:rsid w:val="00454B56"/>
    <w:rsid w:val="00454BB6"/>
    <w:rsid w:val="00454C7F"/>
    <w:rsid w:val="00454CAD"/>
    <w:rsid w:val="00454CFE"/>
    <w:rsid w:val="00454F76"/>
    <w:rsid w:val="00454F7B"/>
    <w:rsid w:val="00455588"/>
    <w:rsid w:val="00455634"/>
    <w:rsid w:val="0045568D"/>
    <w:rsid w:val="00455B02"/>
    <w:rsid w:val="00455B0D"/>
    <w:rsid w:val="00455CAC"/>
    <w:rsid w:val="00455F65"/>
    <w:rsid w:val="0045616A"/>
    <w:rsid w:val="0045622B"/>
    <w:rsid w:val="00456306"/>
    <w:rsid w:val="004565D9"/>
    <w:rsid w:val="00456891"/>
    <w:rsid w:val="004568AD"/>
    <w:rsid w:val="00456947"/>
    <w:rsid w:val="00456AED"/>
    <w:rsid w:val="00456AF4"/>
    <w:rsid w:val="00456B2B"/>
    <w:rsid w:val="00456B9B"/>
    <w:rsid w:val="00456BE7"/>
    <w:rsid w:val="00456D1E"/>
    <w:rsid w:val="00456FF4"/>
    <w:rsid w:val="0045706A"/>
    <w:rsid w:val="0045720B"/>
    <w:rsid w:val="004574A7"/>
    <w:rsid w:val="00457812"/>
    <w:rsid w:val="00460109"/>
    <w:rsid w:val="00460144"/>
    <w:rsid w:val="004602D9"/>
    <w:rsid w:val="0046064D"/>
    <w:rsid w:val="0046068C"/>
    <w:rsid w:val="004607BC"/>
    <w:rsid w:val="00460D95"/>
    <w:rsid w:val="00460EC9"/>
    <w:rsid w:val="0046116C"/>
    <w:rsid w:val="004611AA"/>
    <w:rsid w:val="004611FD"/>
    <w:rsid w:val="00461339"/>
    <w:rsid w:val="004613A4"/>
    <w:rsid w:val="00461649"/>
    <w:rsid w:val="00461C3A"/>
    <w:rsid w:val="00461C69"/>
    <w:rsid w:val="00461DD1"/>
    <w:rsid w:val="00461EC2"/>
    <w:rsid w:val="00461F51"/>
    <w:rsid w:val="0046227D"/>
    <w:rsid w:val="004623C0"/>
    <w:rsid w:val="00462411"/>
    <w:rsid w:val="00462413"/>
    <w:rsid w:val="00462497"/>
    <w:rsid w:val="0046258C"/>
    <w:rsid w:val="00462687"/>
    <w:rsid w:val="00462B74"/>
    <w:rsid w:val="00462C07"/>
    <w:rsid w:val="00462D90"/>
    <w:rsid w:val="00462E9E"/>
    <w:rsid w:val="00462EE3"/>
    <w:rsid w:val="004635CC"/>
    <w:rsid w:val="00463989"/>
    <w:rsid w:val="004639C1"/>
    <w:rsid w:val="00463AC6"/>
    <w:rsid w:val="00463C19"/>
    <w:rsid w:val="00463E0E"/>
    <w:rsid w:val="00463EAD"/>
    <w:rsid w:val="00463FA2"/>
    <w:rsid w:val="00463FE7"/>
    <w:rsid w:val="004640DB"/>
    <w:rsid w:val="004642DA"/>
    <w:rsid w:val="0046458D"/>
    <w:rsid w:val="00464738"/>
    <w:rsid w:val="00464857"/>
    <w:rsid w:val="00464A03"/>
    <w:rsid w:val="00464B54"/>
    <w:rsid w:val="00464D47"/>
    <w:rsid w:val="00464E86"/>
    <w:rsid w:val="0046501F"/>
    <w:rsid w:val="00465113"/>
    <w:rsid w:val="004651C2"/>
    <w:rsid w:val="00465229"/>
    <w:rsid w:val="004652D7"/>
    <w:rsid w:val="00465648"/>
    <w:rsid w:val="00465685"/>
    <w:rsid w:val="004656E6"/>
    <w:rsid w:val="00465755"/>
    <w:rsid w:val="0046593C"/>
    <w:rsid w:val="00465A33"/>
    <w:rsid w:val="00465BDB"/>
    <w:rsid w:val="00465BF7"/>
    <w:rsid w:val="00465D98"/>
    <w:rsid w:val="00465F3F"/>
    <w:rsid w:val="00465F7B"/>
    <w:rsid w:val="00466223"/>
    <w:rsid w:val="0046642A"/>
    <w:rsid w:val="0046651E"/>
    <w:rsid w:val="00466681"/>
    <w:rsid w:val="0046683B"/>
    <w:rsid w:val="00466AD3"/>
    <w:rsid w:val="00466C02"/>
    <w:rsid w:val="00466D65"/>
    <w:rsid w:val="00466E7E"/>
    <w:rsid w:val="00466FCE"/>
    <w:rsid w:val="004671F7"/>
    <w:rsid w:val="00467587"/>
    <w:rsid w:val="004676FA"/>
    <w:rsid w:val="004677EF"/>
    <w:rsid w:val="0046794C"/>
    <w:rsid w:val="0047021A"/>
    <w:rsid w:val="00470243"/>
    <w:rsid w:val="0047081B"/>
    <w:rsid w:val="00470CCE"/>
    <w:rsid w:val="00470DF6"/>
    <w:rsid w:val="00470E74"/>
    <w:rsid w:val="00470EBB"/>
    <w:rsid w:val="0047104B"/>
    <w:rsid w:val="0047120E"/>
    <w:rsid w:val="004712E5"/>
    <w:rsid w:val="00471424"/>
    <w:rsid w:val="004715C5"/>
    <w:rsid w:val="0047173A"/>
    <w:rsid w:val="004717E4"/>
    <w:rsid w:val="00471885"/>
    <w:rsid w:val="00471933"/>
    <w:rsid w:val="00471A76"/>
    <w:rsid w:val="00471AA0"/>
    <w:rsid w:val="00471BCE"/>
    <w:rsid w:val="00472062"/>
    <w:rsid w:val="004720A4"/>
    <w:rsid w:val="0047224A"/>
    <w:rsid w:val="00472687"/>
    <w:rsid w:val="00472B53"/>
    <w:rsid w:val="00472BB8"/>
    <w:rsid w:val="00472E8D"/>
    <w:rsid w:val="00472FAF"/>
    <w:rsid w:val="00473148"/>
    <w:rsid w:val="00473179"/>
    <w:rsid w:val="0047322A"/>
    <w:rsid w:val="004735B6"/>
    <w:rsid w:val="004736EB"/>
    <w:rsid w:val="004737CE"/>
    <w:rsid w:val="004737DA"/>
    <w:rsid w:val="00473800"/>
    <w:rsid w:val="00473808"/>
    <w:rsid w:val="00473A30"/>
    <w:rsid w:val="00473D7F"/>
    <w:rsid w:val="00473FBA"/>
    <w:rsid w:val="004741E8"/>
    <w:rsid w:val="00474243"/>
    <w:rsid w:val="004744AB"/>
    <w:rsid w:val="00474800"/>
    <w:rsid w:val="00474819"/>
    <w:rsid w:val="00474870"/>
    <w:rsid w:val="00474CB8"/>
    <w:rsid w:val="00475031"/>
    <w:rsid w:val="004751F0"/>
    <w:rsid w:val="0047532A"/>
    <w:rsid w:val="004753A3"/>
    <w:rsid w:val="004753E0"/>
    <w:rsid w:val="0047541A"/>
    <w:rsid w:val="004757A3"/>
    <w:rsid w:val="00475865"/>
    <w:rsid w:val="00475978"/>
    <w:rsid w:val="004759FA"/>
    <w:rsid w:val="00475C3E"/>
    <w:rsid w:val="00475C96"/>
    <w:rsid w:val="00475EB8"/>
    <w:rsid w:val="00475FF7"/>
    <w:rsid w:val="00476065"/>
    <w:rsid w:val="00476185"/>
    <w:rsid w:val="00476471"/>
    <w:rsid w:val="004764A1"/>
    <w:rsid w:val="004765C5"/>
    <w:rsid w:val="00476664"/>
    <w:rsid w:val="004766BE"/>
    <w:rsid w:val="004766C5"/>
    <w:rsid w:val="004768AC"/>
    <w:rsid w:val="004769D2"/>
    <w:rsid w:val="00476AC8"/>
    <w:rsid w:val="00476F58"/>
    <w:rsid w:val="0047702A"/>
    <w:rsid w:val="004771CB"/>
    <w:rsid w:val="0047731E"/>
    <w:rsid w:val="00477395"/>
    <w:rsid w:val="004776B9"/>
    <w:rsid w:val="004776BB"/>
    <w:rsid w:val="00477A1D"/>
    <w:rsid w:val="00477A4C"/>
    <w:rsid w:val="00477C52"/>
    <w:rsid w:val="00477CB6"/>
    <w:rsid w:val="00477F8A"/>
    <w:rsid w:val="00480018"/>
    <w:rsid w:val="004803B9"/>
    <w:rsid w:val="004805F0"/>
    <w:rsid w:val="004806CB"/>
    <w:rsid w:val="004807EE"/>
    <w:rsid w:val="004809F4"/>
    <w:rsid w:val="00480B41"/>
    <w:rsid w:val="00480B82"/>
    <w:rsid w:val="00481382"/>
    <w:rsid w:val="004813C9"/>
    <w:rsid w:val="004813F0"/>
    <w:rsid w:val="0048175B"/>
    <w:rsid w:val="0048181F"/>
    <w:rsid w:val="00481919"/>
    <w:rsid w:val="0048196C"/>
    <w:rsid w:val="004819D7"/>
    <w:rsid w:val="00481A95"/>
    <w:rsid w:val="00481D11"/>
    <w:rsid w:val="00481F7C"/>
    <w:rsid w:val="0048213C"/>
    <w:rsid w:val="00482165"/>
    <w:rsid w:val="004822C5"/>
    <w:rsid w:val="00482591"/>
    <w:rsid w:val="004826AD"/>
    <w:rsid w:val="0048282B"/>
    <w:rsid w:val="00482995"/>
    <w:rsid w:val="004829A1"/>
    <w:rsid w:val="00482A63"/>
    <w:rsid w:val="00482CC5"/>
    <w:rsid w:val="004830AB"/>
    <w:rsid w:val="004830B6"/>
    <w:rsid w:val="0048316B"/>
    <w:rsid w:val="0048326C"/>
    <w:rsid w:val="004834DC"/>
    <w:rsid w:val="00483587"/>
    <w:rsid w:val="00483770"/>
    <w:rsid w:val="00483942"/>
    <w:rsid w:val="004839C8"/>
    <w:rsid w:val="00483CB4"/>
    <w:rsid w:val="00483D88"/>
    <w:rsid w:val="00483FF3"/>
    <w:rsid w:val="00484120"/>
    <w:rsid w:val="0048417D"/>
    <w:rsid w:val="00484223"/>
    <w:rsid w:val="00484290"/>
    <w:rsid w:val="004844F3"/>
    <w:rsid w:val="00484529"/>
    <w:rsid w:val="00484661"/>
    <w:rsid w:val="00484735"/>
    <w:rsid w:val="00484761"/>
    <w:rsid w:val="00484C8B"/>
    <w:rsid w:val="00484D4D"/>
    <w:rsid w:val="0048513E"/>
    <w:rsid w:val="00485192"/>
    <w:rsid w:val="004851B6"/>
    <w:rsid w:val="004851BA"/>
    <w:rsid w:val="00485500"/>
    <w:rsid w:val="00485618"/>
    <w:rsid w:val="004856C4"/>
    <w:rsid w:val="00485751"/>
    <w:rsid w:val="0048593E"/>
    <w:rsid w:val="00485A55"/>
    <w:rsid w:val="00485C6C"/>
    <w:rsid w:val="0048608F"/>
    <w:rsid w:val="004861B7"/>
    <w:rsid w:val="004864CC"/>
    <w:rsid w:val="00486915"/>
    <w:rsid w:val="004869CF"/>
    <w:rsid w:val="00486A61"/>
    <w:rsid w:val="00486D30"/>
    <w:rsid w:val="00486DF7"/>
    <w:rsid w:val="00487343"/>
    <w:rsid w:val="004873F9"/>
    <w:rsid w:val="0048764A"/>
    <w:rsid w:val="00487710"/>
    <w:rsid w:val="004878A3"/>
    <w:rsid w:val="004878EF"/>
    <w:rsid w:val="004879CD"/>
    <w:rsid w:val="00487CB8"/>
    <w:rsid w:val="00487E77"/>
    <w:rsid w:val="00487E7C"/>
    <w:rsid w:val="004901C5"/>
    <w:rsid w:val="00490200"/>
    <w:rsid w:val="00490253"/>
    <w:rsid w:val="00490512"/>
    <w:rsid w:val="00490827"/>
    <w:rsid w:val="0049083B"/>
    <w:rsid w:val="00490884"/>
    <w:rsid w:val="004909E9"/>
    <w:rsid w:val="00490D64"/>
    <w:rsid w:val="00490E5B"/>
    <w:rsid w:val="00490FC4"/>
    <w:rsid w:val="00491259"/>
    <w:rsid w:val="004912DF"/>
    <w:rsid w:val="00491868"/>
    <w:rsid w:val="00491AD0"/>
    <w:rsid w:val="00491BF0"/>
    <w:rsid w:val="00492167"/>
    <w:rsid w:val="0049237E"/>
    <w:rsid w:val="0049274B"/>
    <w:rsid w:val="00492B8D"/>
    <w:rsid w:val="00492B96"/>
    <w:rsid w:val="00492D0A"/>
    <w:rsid w:val="00492F0F"/>
    <w:rsid w:val="00492F34"/>
    <w:rsid w:val="00493057"/>
    <w:rsid w:val="0049324D"/>
    <w:rsid w:val="00493274"/>
    <w:rsid w:val="00493426"/>
    <w:rsid w:val="0049343E"/>
    <w:rsid w:val="0049371F"/>
    <w:rsid w:val="00493942"/>
    <w:rsid w:val="00493A10"/>
    <w:rsid w:val="00493A74"/>
    <w:rsid w:val="00493C24"/>
    <w:rsid w:val="00493C81"/>
    <w:rsid w:val="00493D75"/>
    <w:rsid w:val="00493E44"/>
    <w:rsid w:val="00494040"/>
    <w:rsid w:val="0049405C"/>
    <w:rsid w:val="00494377"/>
    <w:rsid w:val="004943FA"/>
    <w:rsid w:val="00494425"/>
    <w:rsid w:val="004944EA"/>
    <w:rsid w:val="00494637"/>
    <w:rsid w:val="004946B0"/>
    <w:rsid w:val="004946BB"/>
    <w:rsid w:val="004949CC"/>
    <w:rsid w:val="00494A25"/>
    <w:rsid w:val="00494B15"/>
    <w:rsid w:val="00494BDA"/>
    <w:rsid w:val="00494DFC"/>
    <w:rsid w:val="00494ED2"/>
    <w:rsid w:val="00495476"/>
    <w:rsid w:val="004955A3"/>
    <w:rsid w:val="004955F7"/>
    <w:rsid w:val="004956C4"/>
    <w:rsid w:val="004956EC"/>
    <w:rsid w:val="0049587A"/>
    <w:rsid w:val="00495CE6"/>
    <w:rsid w:val="00495CF4"/>
    <w:rsid w:val="00495D92"/>
    <w:rsid w:val="00495DAE"/>
    <w:rsid w:val="00495FB9"/>
    <w:rsid w:val="004961BB"/>
    <w:rsid w:val="004961F1"/>
    <w:rsid w:val="00496226"/>
    <w:rsid w:val="004962B3"/>
    <w:rsid w:val="00496737"/>
    <w:rsid w:val="00496742"/>
    <w:rsid w:val="004967DE"/>
    <w:rsid w:val="004969D1"/>
    <w:rsid w:val="00496A49"/>
    <w:rsid w:val="00496CD7"/>
    <w:rsid w:val="00496F85"/>
    <w:rsid w:val="00497003"/>
    <w:rsid w:val="00497063"/>
    <w:rsid w:val="004971A5"/>
    <w:rsid w:val="004972D1"/>
    <w:rsid w:val="004976C2"/>
    <w:rsid w:val="00497975"/>
    <w:rsid w:val="00497D9D"/>
    <w:rsid w:val="00497DCA"/>
    <w:rsid w:val="00497E72"/>
    <w:rsid w:val="00497E85"/>
    <w:rsid w:val="004A00AC"/>
    <w:rsid w:val="004A061C"/>
    <w:rsid w:val="004A0761"/>
    <w:rsid w:val="004A0A39"/>
    <w:rsid w:val="004A0AB5"/>
    <w:rsid w:val="004A10CA"/>
    <w:rsid w:val="004A10D2"/>
    <w:rsid w:val="004A10DE"/>
    <w:rsid w:val="004A140D"/>
    <w:rsid w:val="004A146C"/>
    <w:rsid w:val="004A222D"/>
    <w:rsid w:val="004A244F"/>
    <w:rsid w:val="004A2489"/>
    <w:rsid w:val="004A253D"/>
    <w:rsid w:val="004A275A"/>
    <w:rsid w:val="004A2890"/>
    <w:rsid w:val="004A289B"/>
    <w:rsid w:val="004A289D"/>
    <w:rsid w:val="004A306E"/>
    <w:rsid w:val="004A30AE"/>
    <w:rsid w:val="004A3146"/>
    <w:rsid w:val="004A3335"/>
    <w:rsid w:val="004A33EF"/>
    <w:rsid w:val="004A33FB"/>
    <w:rsid w:val="004A35B3"/>
    <w:rsid w:val="004A36DA"/>
    <w:rsid w:val="004A38AF"/>
    <w:rsid w:val="004A3A55"/>
    <w:rsid w:val="004A3B7F"/>
    <w:rsid w:val="004A3D96"/>
    <w:rsid w:val="004A3F52"/>
    <w:rsid w:val="004A3F69"/>
    <w:rsid w:val="004A43AC"/>
    <w:rsid w:val="004A4400"/>
    <w:rsid w:val="004A4473"/>
    <w:rsid w:val="004A44D8"/>
    <w:rsid w:val="004A4547"/>
    <w:rsid w:val="004A45CD"/>
    <w:rsid w:val="004A4618"/>
    <w:rsid w:val="004A4679"/>
    <w:rsid w:val="004A46F7"/>
    <w:rsid w:val="004A47A4"/>
    <w:rsid w:val="004A4BB9"/>
    <w:rsid w:val="004A4C28"/>
    <w:rsid w:val="004A4E13"/>
    <w:rsid w:val="004A50F0"/>
    <w:rsid w:val="004A5855"/>
    <w:rsid w:val="004A5889"/>
    <w:rsid w:val="004A58AC"/>
    <w:rsid w:val="004A5C23"/>
    <w:rsid w:val="004A5E3E"/>
    <w:rsid w:val="004A5E48"/>
    <w:rsid w:val="004A60FB"/>
    <w:rsid w:val="004A610B"/>
    <w:rsid w:val="004A61A5"/>
    <w:rsid w:val="004A61CD"/>
    <w:rsid w:val="004A6605"/>
    <w:rsid w:val="004A676F"/>
    <w:rsid w:val="004A67A0"/>
    <w:rsid w:val="004A68A3"/>
    <w:rsid w:val="004A6D90"/>
    <w:rsid w:val="004A6EE9"/>
    <w:rsid w:val="004A6FDA"/>
    <w:rsid w:val="004A7111"/>
    <w:rsid w:val="004A7161"/>
    <w:rsid w:val="004A73FA"/>
    <w:rsid w:val="004A751F"/>
    <w:rsid w:val="004A7624"/>
    <w:rsid w:val="004A7776"/>
    <w:rsid w:val="004A788F"/>
    <w:rsid w:val="004A7950"/>
    <w:rsid w:val="004A7C7C"/>
    <w:rsid w:val="004A7E18"/>
    <w:rsid w:val="004B0116"/>
    <w:rsid w:val="004B01DF"/>
    <w:rsid w:val="004B021B"/>
    <w:rsid w:val="004B05C8"/>
    <w:rsid w:val="004B06AB"/>
    <w:rsid w:val="004B071A"/>
    <w:rsid w:val="004B0853"/>
    <w:rsid w:val="004B091B"/>
    <w:rsid w:val="004B0B90"/>
    <w:rsid w:val="004B0B9E"/>
    <w:rsid w:val="004B0D28"/>
    <w:rsid w:val="004B0D8E"/>
    <w:rsid w:val="004B0F3A"/>
    <w:rsid w:val="004B1116"/>
    <w:rsid w:val="004B1235"/>
    <w:rsid w:val="004B13CA"/>
    <w:rsid w:val="004B14BB"/>
    <w:rsid w:val="004B179E"/>
    <w:rsid w:val="004B1827"/>
    <w:rsid w:val="004B1895"/>
    <w:rsid w:val="004B191B"/>
    <w:rsid w:val="004B1925"/>
    <w:rsid w:val="004B1EF7"/>
    <w:rsid w:val="004B1F0C"/>
    <w:rsid w:val="004B24A6"/>
    <w:rsid w:val="004B258F"/>
    <w:rsid w:val="004B2632"/>
    <w:rsid w:val="004B2670"/>
    <w:rsid w:val="004B26F5"/>
    <w:rsid w:val="004B28CD"/>
    <w:rsid w:val="004B2C74"/>
    <w:rsid w:val="004B2C8F"/>
    <w:rsid w:val="004B2DC6"/>
    <w:rsid w:val="004B3089"/>
    <w:rsid w:val="004B30CE"/>
    <w:rsid w:val="004B3195"/>
    <w:rsid w:val="004B3356"/>
    <w:rsid w:val="004B3814"/>
    <w:rsid w:val="004B3A9D"/>
    <w:rsid w:val="004B3ADF"/>
    <w:rsid w:val="004B3C47"/>
    <w:rsid w:val="004B3D57"/>
    <w:rsid w:val="004B3E02"/>
    <w:rsid w:val="004B3E17"/>
    <w:rsid w:val="004B3F78"/>
    <w:rsid w:val="004B4092"/>
    <w:rsid w:val="004B4312"/>
    <w:rsid w:val="004B4627"/>
    <w:rsid w:val="004B497E"/>
    <w:rsid w:val="004B4991"/>
    <w:rsid w:val="004B4AB5"/>
    <w:rsid w:val="004B4E28"/>
    <w:rsid w:val="004B505D"/>
    <w:rsid w:val="004B517A"/>
    <w:rsid w:val="004B51CB"/>
    <w:rsid w:val="004B51DF"/>
    <w:rsid w:val="004B552E"/>
    <w:rsid w:val="004B559C"/>
    <w:rsid w:val="004B56DA"/>
    <w:rsid w:val="004B5712"/>
    <w:rsid w:val="004B5847"/>
    <w:rsid w:val="004B5A3B"/>
    <w:rsid w:val="004B5A83"/>
    <w:rsid w:val="004B5D1A"/>
    <w:rsid w:val="004B5D50"/>
    <w:rsid w:val="004B5ED2"/>
    <w:rsid w:val="004B620D"/>
    <w:rsid w:val="004B623D"/>
    <w:rsid w:val="004B65F9"/>
    <w:rsid w:val="004B66CC"/>
    <w:rsid w:val="004B6747"/>
    <w:rsid w:val="004B67DE"/>
    <w:rsid w:val="004B6859"/>
    <w:rsid w:val="004B6879"/>
    <w:rsid w:val="004B68A8"/>
    <w:rsid w:val="004B68B9"/>
    <w:rsid w:val="004B6CCD"/>
    <w:rsid w:val="004B6E48"/>
    <w:rsid w:val="004B6FA6"/>
    <w:rsid w:val="004B6FEE"/>
    <w:rsid w:val="004B70EC"/>
    <w:rsid w:val="004B72EC"/>
    <w:rsid w:val="004B7542"/>
    <w:rsid w:val="004B771E"/>
    <w:rsid w:val="004B7785"/>
    <w:rsid w:val="004B7978"/>
    <w:rsid w:val="004B79A3"/>
    <w:rsid w:val="004B79E3"/>
    <w:rsid w:val="004B7A73"/>
    <w:rsid w:val="004B7AE1"/>
    <w:rsid w:val="004B7F2E"/>
    <w:rsid w:val="004C0118"/>
    <w:rsid w:val="004C026C"/>
    <w:rsid w:val="004C0552"/>
    <w:rsid w:val="004C0631"/>
    <w:rsid w:val="004C0685"/>
    <w:rsid w:val="004C080B"/>
    <w:rsid w:val="004C0895"/>
    <w:rsid w:val="004C0A96"/>
    <w:rsid w:val="004C0C2A"/>
    <w:rsid w:val="004C0C36"/>
    <w:rsid w:val="004C1167"/>
    <w:rsid w:val="004C12F5"/>
    <w:rsid w:val="004C140A"/>
    <w:rsid w:val="004C1426"/>
    <w:rsid w:val="004C1449"/>
    <w:rsid w:val="004C1500"/>
    <w:rsid w:val="004C153B"/>
    <w:rsid w:val="004C183F"/>
    <w:rsid w:val="004C18C4"/>
    <w:rsid w:val="004C1AAA"/>
    <w:rsid w:val="004C1B72"/>
    <w:rsid w:val="004C1C7B"/>
    <w:rsid w:val="004C1D57"/>
    <w:rsid w:val="004C1F29"/>
    <w:rsid w:val="004C1F9A"/>
    <w:rsid w:val="004C225E"/>
    <w:rsid w:val="004C22C8"/>
    <w:rsid w:val="004C2369"/>
    <w:rsid w:val="004C238B"/>
    <w:rsid w:val="004C24B4"/>
    <w:rsid w:val="004C25AB"/>
    <w:rsid w:val="004C2859"/>
    <w:rsid w:val="004C2A5B"/>
    <w:rsid w:val="004C323F"/>
    <w:rsid w:val="004C326C"/>
    <w:rsid w:val="004C3496"/>
    <w:rsid w:val="004C34CF"/>
    <w:rsid w:val="004C36F5"/>
    <w:rsid w:val="004C3726"/>
    <w:rsid w:val="004C373E"/>
    <w:rsid w:val="004C3786"/>
    <w:rsid w:val="004C37C0"/>
    <w:rsid w:val="004C39BA"/>
    <w:rsid w:val="004C3E29"/>
    <w:rsid w:val="004C40DC"/>
    <w:rsid w:val="004C43BC"/>
    <w:rsid w:val="004C45BC"/>
    <w:rsid w:val="004C46E9"/>
    <w:rsid w:val="004C49BE"/>
    <w:rsid w:val="004C5399"/>
    <w:rsid w:val="004C55D3"/>
    <w:rsid w:val="004C5931"/>
    <w:rsid w:val="004C5A8A"/>
    <w:rsid w:val="004C5BCC"/>
    <w:rsid w:val="004C5E0B"/>
    <w:rsid w:val="004C60D6"/>
    <w:rsid w:val="004C613D"/>
    <w:rsid w:val="004C6554"/>
    <w:rsid w:val="004C66C8"/>
    <w:rsid w:val="004C6B8F"/>
    <w:rsid w:val="004C7017"/>
    <w:rsid w:val="004C7047"/>
    <w:rsid w:val="004C713B"/>
    <w:rsid w:val="004C72D3"/>
    <w:rsid w:val="004C79C1"/>
    <w:rsid w:val="004C79EE"/>
    <w:rsid w:val="004C7BF9"/>
    <w:rsid w:val="004C7D34"/>
    <w:rsid w:val="004C7FAA"/>
    <w:rsid w:val="004D0049"/>
    <w:rsid w:val="004D0088"/>
    <w:rsid w:val="004D00C9"/>
    <w:rsid w:val="004D047A"/>
    <w:rsid w:val="004D04BC"/>
    <w:rsid w:val="004D059C"/>
    <w:rsid w:val="004D0743"/>
    <w:rsid w:val="004D07E9"/>
    <w:rsid w:val="004D0943"/>
    <w:rsid w:val="004D0951"/>
    <w:rsid w:val="004D097D"/>
    <w:rsid w:val="004D0AE0"/>
    <w:rsid w:val="004D0B97"/>
    <w:rsid w:val="004D0EFF"/>
    <w:rsid w:val="004D0FCA"/>
    <w:rsid w:val="004D10BE"/>
    <w:rsid w:val="004D119A"/>
    <w:rsid w:val="004D1505"/>
    <w:rsid w:val="004D1546"/>
    <w:rsid w:val="004D18FC"/>
    <w:rsid w:val="004D1CDC"/>
    <w:rsid w:val="004D1D59"/>
    <w:rsid w:val="004D1DB3"/>
    <w:rsid w:val="004D2024"/>
    <w:rsid w:val="004D2069"/>
    <w:rsid w:val="004D213D"/>
    <w:rsid w:val="004D2200"/>
    <w:rsid w:val="004D2695"/>
    <w:rsid w:val="004D26F8"/>
    <w:rsid w:val="004D29A0"/>
    <w:rsid w:val="004D2BA1"/>
    <w:rsid w:val="004D2ED5"/>
    <w:rsid w:val="004D2F7C"/>
    <w:rsid w:val="004D2FD3"/>
    <w:rsid w:val="004D3163"/>
    <w:rsid w:val="004D31CC"/>
    <w:rsid w:val="004D3359"/>
    <w:rsid w:val="004D3416"/>
    <w:rsid w:val="004D3C46"/>
    <w:rsid w:val="004D3C72"/>
    <w:rsid w:val="004D3CD9"/>
    <w:rsid w:val="004D4112"/>
    <w:rsid w:val="004D437F"/>
    <w:rsid w:val="004D4576"/>
    <w:rsid w:val="004D45B2"/>
    <w:rsid w:val="004D4717"/>
    <w:rsid w:val="004D4807"/>
    <w:rsid w:val="004D4954"/>
    <w:rsid w:val="004D4A94"/>
    <w:rsid w:val="004D52B6"/>
    <w:rsid w:val="004D5495"/>
    <w:rsid w:val="004D566B"/>
    <w:rsid w:val="004D57A8"/>
    <w:rsid w:val="004D57B1"/>
    <w:rsid w:val="004D5CD3"/>
    <w:rsid w:val="004D5FAC"/>
    <w:rsid w:val="004D5FD6"/>
    <w:rsid w:val="004D6048"/>
    <w:rsid w:val="004D6246"/>
    <w:rsid w:val="004D63B7"/>
    <w:rsid w:val="004D63C3"/>
    <w:rsid w:val="004D6678"/>
    <w:rsid w:val="004D66D2"/>
    <w:rsid w:val="004D6950"/>
    <w:rsid w:val="004D6B38"/>
    <w:rsid w:val="004D6DD1"/>
    <w:rsid w:val="004D6FD1"/>
    <w:rsid w:val="004D782E"/>
    <w:rsid w:val="004D7A39"/>
    <w:rsid w:val="004D7D88"/>
    <w:rsid w:val="004E0184"/>
    <w:rsid w:val="004E01A3"/>
    <w:rsid w:val="004E03FF"/>
    <w:rsid w:val="004E066C"/>
    <w:rsid w:val="004E06B0"/>
    <w:rsid w:val="004E07BF"/>
    <w:rsid w:val="004E0852"/>
    <w:rsid w:val="004E0858"/>
    <w:rsid w:val="004E0D73"/>
    <w:rsid w:val="004E0DB7"/>
    <w:rsid w:val="004E10E4"/>
    <w:rsid w:val="004E1219"/>
    <w:rsid w:val="004E126C"/>
    <w:rsid w:val="004E127E"/>
    <w:rsid w:val="004E1370"/>
    <w:rsid w:val="004E13C6"/>
    <w:rsid w:val="004E14E8"/>
    <w:rsid w:val="004E1885"/>
    <w:rsid w:val="004E1B76"/>
    <w:rsid w:val="004E1C9C"/>
    <w:rsid w:val="004E1F32"/>
    <w:rsid w:val="004E1FBC"/>
    <w:rsid w:val="004E20AE"/>
    <w:rsid w:val="004E20B9"/>
    <w:rsid w:val="004E23BA"/>
    <w:rsid w:val="004E2582"/>
    <w:rsid w:val="004E278B"/>
    <w:rsid w:val="004E28F7"/>
    <w:rsid w:val="004E29E9"/>
    <w:rsid w:val="004E2AF5"/>
    <w:rsid w:val="004E2EEA"/>
    <w:rsid w:val="004E32EE"/>
    <w:rsid w:val="004E33E3"/>
    <w:rsid w:val="004E342D"/>
    <w:rsid w:val="004E36EE"/>
    <w:rsid w:val="004E372D"/>
    <w:rsid w:val="004E3754"/>
    <w:rsid w:val="004E3813"/>
    <w:rsid w:val="004E39F2"/>
    <w:rsid w:val="004E3A2D"/>
    <w:rsid w:val="004E3BD8"/>
    <w:rsid w:val="004E440B"/>
    <w:rsid w:val="004E45A1"/>
    <w:rsid w:val="004E4AFB"/>
    <w:rsid w:val="004E4CDD"/>
    <w:rsid w:val="004E4E24"/>
    <w:rsid w:val="004E4E61"/>
    <w:rsid w:val="004E4FD2"/>
    <w:rsid w:val="004E4FFF"/>
    <w:rsid w:val="004E5267"/>
    <w:rsid w:val="004E53F5"/>
    <w:rsid w:val="004E54CB"/>
    <w:rsid w:val="004E54CE"/>
    <w:rsid w:val="004E5505"/>
    <w:rsid w:val="004E5513"/>
    <w:rsid w:val="004E55F7"/>
    <w:rsid w:val="004E56C4"/>
    <w:rsid w:val="004E5CBC"/>
    <w:rsid w:val="004E6110"/>
    <w:rsid w:val="004E6161"/>
    <w:rsid w:val="004E65A0"/>
    <w:rsid w:val="004E65F5"/>
    <w:rsid w:val="004E6729"/>
    <w:rsid w:val="004E67D7"/>
    <w:rsid w:val="004E691E"/>
    <w:rsid w:val="004E6B46"/>
    <w:rsid w:val="004E6C11"/>
    <w:rsid w:val="004E6C7C"/>
    <w:rsid w:val="004E6D46"/>
    <w:rsid w:val="004E6EDC"/>
    <w:rsid w:val="004E6F99"/>
    <w:rsid w:val="004E7057"/>
    <w:rsid w:val="004E7212"/>
    <w:rsid w:val="004E7275"/>
    <w:rsid w:val="004E76BF"/>
    <w:rsid w:val="004E795E"/>
    <w:rsid w:val="004E7BA7"/>
    <w:rsid w:val="004E7F11"/>
    <w:rsid w:val="004F0230"/>
    <w:rsid w:val="004F027F"/>
    <w:rsid w:val="004F06B5"/>
    <w:rsid w:val="004F07FF"/>
    <w:rsid w:val="004F0856"/>
    <w:rsid w:val="004F0984"/>
    <w:rsid w:val="004F0A79"/>
    <w:rsid w:val="004F0AC1"/>
    <w:rsid w:val="004F0AF9"/>
    <w:rsid w:val="004F0B18"/>
    <w:rsid w:val="004F0D54"/>
    <w:rsid w:val="004F0F0D"/>
    <w:rsid w:val="004F1053"/>
    <w:rsid w:val="004F134A"/>
    <w:rsid w:val="004F15A0"/>
    <w:rsid w:val="004F1733"/>
    <w:rsid w:val="004F190D"/>
    <w:rsid w:val="004F1A72"/>
    <w:rsid w:val="004F202B"/>
    <w:rsid w:val="004F219C"/>
    <w:rsid w:val="004F24DD"/>
    <w:rsid w:val="004F25C2"/>
    <w:rsid w:val="004F26E3"/>
    <w:rsid w:val="004F28B9"/>
    <w:rsid w:val="004F293D"/>
    <w:rsid w:val="004F303F"/>
    <w:rsid w:val="004F33EE"/>
    <w:rsid w:val="004F36B5"/>
    <w:rsid w:val="004F3898"/>
    <w:rsid w:val="004F390C"/>
    <w:rsid w:val="004F390F"/>
    <w:rsid w:val="004F39D7"/>
    <w:rsid w:val="004F3ACA"/>
    <w:rsid w:val="004F3B08"/>
    <w:rsid w:val="004F3C65"/>
    <w:rsid w:val="004F3CA4"/>
    <w:rsid w:val="004F414E"/>
    <w:rsid w:val="004F41D9"/>
    <w:rsid w:val="004F432E"/>
    <w:rsid w:val="004F43D7"/>
    <w:rsid w:val="004F441F"/>
    <w:rsid w:val="004F4481"/>
    <w:rsid w:val="004F4779"/>
    <w:rsid w:val="004F47D9"/>
    <w:rsid w:val="004F4ADD"/>
    <w:rsid w:val="004F4B78"/>
    <w:rsid w:val="004F4C1D"/>
    <w:rsid w:val="004F4D21"/>
    <w:rsid w:val="004F50CE"/>
    <w:rsid w:val="004F5466"/>
    <w:rsid w:val="004F5525"/>
    <w:rsid w:val="004F5544"/>
    <w:rsid w:val="004F55BA"/>
    <w:rsid w:val="004F5772"/>
    <w:rsid w:val="004F57A9"/>
    <w:rsid w:val="004F5812"/>
    <w:rsid w:val="004F5885"/>
    <w:rsid w:val="004F59DC"/>
    <w:rsid w:val="004F5CC6"/>
    <w:rsid w:val="004F60D4"/>
    <w:rsid w:val="004F610C"/>
    <w:rsid w:val="004F6115"/>
    <w:rsid w:val="004F6279"/>
    <w:rsid w:val="004F631A"/>
    <w:rsid w:val="004F63C0"/>
    <w:rsid w:val="004F6545"/>
    <w:rsid w:val="004F6693"/>
    <w:rsid w:val="004F6747"/>
    <w:rsid w:val="004F6766"/>
    <w:rsid w:val="004F6767"/>
    <w:rsid w:val="004F6829"/>
    <w:rsid w:val="004F6958"/>
    <w:rsid w:val="004F6B8E"/>
    <w:rsid w:val="004F6C89"/>
    <w:rsid w:val="004F6F39"/>
    <w:rsid w:val="004F723C"/>
    <w:rsid w:val="004F72C7"/>
    <w:rsid w:val="004F747F"/>
    <w:rsid w:val="004F75FB"/>
    <w:rsid w:val="004F782F"/>
    <w:rsid w:val="004F78BD"/>
    <w:rsid w:val="004F7E1B"/>
    <w:rsid w:val="004F7F78"/>
    <w:rsid w:val="004F7FD3"/>
    <w:rsid w:val="00500096"/>
    <w:rsid w:val="005001A4"/>
    <w:rsid w:val="005001B2"/>
    <w:rsid w:val="005005A6"/>
    <w:rsid w:val="005006E8"/>
    <w:rsid w:val="005008B9"/>
    <w:rsid w:val="00500AE8"/>
    <w:rsid w:val="00500AEB"/>
    <w:rsid w:val="00500DEF"/>
    <w:rsid w:val="00500E16"/>
    <w:rsid w:val="0050103F"/>
    <w:rsid w:val="005010A5"/>
    <w:rsid w:val="00501370"/>
    <w:rsid w:val="00501550"/>
    <w:rsid w:val="005015BB"/>
    <w:rsid w:val="00501653"/>
    <w:rsid w:val="005017EB"/>
    <w:rsid w:val="0050198E"/>
    <w:rsid w:val="00501D3C"/>
    <w:rsid w:val="00501F86"/>
    <w:rsid w:val="00502177"/>
    <w:rsid w:val="0050254C"/>
    <w:rsid w:val="00502663"/>
    <w:rsid w:val="005026BA"/>
    <w:rsid w:val="00502B7B"/>
    <w:rsid w:val="00502CFA"/>
    <w:rsid w:val="0050318D"/>
    <w:rsid w:val="00503196"/>
    <w:rsid w:val="005032F3"/>
    <w:rsid w:val="0050388D"/>
    <w:rsid w:val="00503A01"/>
    <w:rsid w:val="00503A8D"/>
    <w:rsid w:val="00503AAE"/>
    <w:rsid w:val="00503B14"/>
    <w:rsid w:val="00503B82"/>
    <w:rsid w:val="00503C91"/>
    <w:rsid w:val="00503E90"/>
    <w:rsid w:val="00504224"/>
    <w:rsid w:val="005043F8"/>
    <w:rsid w:val="00504708"/>
    <w:rsid w:val="0050484C"/>
    <w:rsid w:val="005049EC"/>
    <w:rsid w:val="00504A0A"/>
    <w:rsid w:val="00504E54"/>
    <w:rsid w:val="0050525A"/>
    <w:rsid w:val="005058E9"/>
    <w:rsid w:val="005059F4"/>
    <w:rsid w:val="00505BDD"/>
    <w:rsid w:val="00505DE3"/>
    <w:rsid w:val="00505E3E"/>
    <w:rsid w:val="00505EAA"/>
    <w:rsid w:val="005060AA"/>
    <w:rsid w:val="0050613E"/>
    <w:rsid w:val="005062EF"/>
    <w:rsid w:val="00506368"/>
    <w:rsid w:val="005066B3"/>
    <w:rsid w:val="005067A7"/>
    <w:rsid w:val="00507ADF"/>
    <w:rsid w:val="00507AF8"/>
    <w:rsid w:val="00507BF0"/>
    <w:rsid w:val="00507D45"/>
    <w:rsid w:val="00507DCA"/>
    <w:rsid w:val="00510099"/>
    <w:rsid w:val="005100A8"/>
    <w:rsid w:val="00510456"/>
    <w:rsid w:val="00510697"/>
    <w:rsid w:val="00510E62"/>
    <w:rsid w:val="00511303"/>
    <w:rsid w:val="00511604"/>
    <w:rsid w:val="005116AF"/>
    <w:rsid w:val="0051189A"/>
    <w:rsid w:val="005118BF"/>
    <w:rsid w:val="00511AF8"/>
    <w:rsid w:val="00511E06"/>
    <w:rsid w:val="005126D9"/>
    <w:rsid w:val="0051275D"/>
    <w:rsid w:val="00512878"/>
    <w:rsid w:val="00512D1F"/>
    <w:rsid w:val="00512E23"/>
    <w:rsid w:val="00512F59"/>
    <w:rsid w:val="00512FB1"/>
    <w:rsid w:val="005132BE"/>
    <w:rsid w:val="005133AC"/>
    <w:rsid w:val="005133E9"/>
    <w:rsid w:val="005133FB"/>
    <w:rsid w:val="00513659"/>
    <w:rsid w:val="005136A4"/>
    <w:rsid w:val="0051388F"/>
    <w:rsid w:val="00513C64"/>
    <w:rsid w:val="00513CC5"/>
    <w:rsid w:val="00513CE2"/>
    <w:rsid w:val="00513DC3"/>
    <w:rsid w:val="00513EDA"/>
    <w:rsid w:val="005147A3"/>
    <w:rsid w:val="00514AEC"/>
    <w:rsid w:val="00514CE9"/>
    <w:rsid w:val="00514D5C"/>
    <w:rsid w:val="00514EB0"/>
    <w:rsid w:val="005152F9"/>
    <w:rsid w:val="0051557F"/>
    <w:rsid w:val="00515734"/>
    <w:rsid w:val="00515808"/>
    <w:rsid w:val="0051580B"/>
    <w:rsid w:val="005158DC"/>
    <w:rsid w:val="00515C94"/>
    <w:rsid w:val="00515CB5"/>
    <w:rsid w:val="00515DA7"/>
    <w:rsid w:val="00516175"/>
    <w:rsid w:val="00516811"/>
    <w:rsid w:val="00516860"/>
    <w:rsid w:val="0051699E"/>
    <w:rsid w:val="005169A2"/>
    <w:rsid w:val="00516B0F"/>
    <w:rsid w:val="00516C2B"/>
    <w:rsid w:val="00516D24"/>
    <w:rsid w:val="00516F7A"/>
    <w:rsid w:val="00517088"/>
    <w:rsid w:val="0051734B"/>
    <w:rsid w:val="00517576"/>
    <w:rsid w:val="00517884"/>
    <w:rsid w:val="00517AA8"/>
    <w:rsid w:val="00517E12"/>
    <w:rsid w:val="0052006A"/>
    <w:rsid w:val="00520281"/>
    <w:rsid w:val="0052043A"/>
    <w:rsid w:val="00520775"/>
    <w:rsid w:val="00520B59"/>
    <w:rsid w:val="00520BBB"/>
    <w:rsid w:val="00520E81"/>
    <w:rsid w:val="00520F9E"/>
    <w:rsid w:val="005215C4"/>
    <w:rsid w:val="00521609"/>
    <w:rsid w:val="00521957"/>
    <w:rsid w:val="00521B35"/>
    <w:rsid w:val="00522910"/>
    <w:rsid w:val="00522915"/>
    <w:rsid w:val="005229BA"/>
    <w:rsid w:val="00522CFC"/>
    <w:rsid w:val="00522D25"/>
    <w:rsid w:val="00522FF7"/>
    <w:rsid w:val="00523239"/>
    <w:rsid w:val="005235FF"/>
    <w:rsid w:val="00523E4A"/>
    <w:rsid w:val="00523FF7"/>
    <w:rsid w:val="005242BB"/>
    <w:rsid w:val="00524338"/>
    <w:rsid w:val="0052485C"/>
    <w:rsid w:val="005249A9"/>
    <w:rsid w:val="005249B1"/>
    <w:rsid w:val="00524AAA"/>
    <w:rsid w:val="00524BE8"/>
    <w:rsid w:val="00524C78"/>
    <w:rsid w:val="00524E31"/>
    <w:rsid w:val="005251EE"/>
    <w:rsid w:val="005254CE"/>
    <w:rsid w:val="00525578"/>
    <w:rsid w:val="00525689"/>
    <w:rsid w:val="005256A5"/>
    <w:rsid w:val="005257B0"/>
    <w:rsid w:val="005257D4"/>
    <w:rsid w:val="00525D4A"/>
    <w:rsid w:val="00525DA0"/>
    <w:rsid w:val="00526018"/>
    <w:rsid w:val="00526305"/>
    <w:rsid w:val="00526351"/>
    <w:rsid w:val="005263F3"/>
    <w:rsid w:val="005268BF"/>
    <w:rsid w:val="00526C63"/>
    <w:rsid w:val="00526D62"/>
    <w:rsid w:val="00527123"/>
    <w:rsid w:val="005273C1"/>
    <w:rsid w:val="005273FF"/>
    <w:rsid w:val="00527739"/>
    <w:rsid w:val="00527AAF"/>
    <w:rsid w:val="00527B3C"/>
    <w:rsid w:val="00527C00"/>
    <w:rsid w:val="00527CAA"/>
    <w:rsid w:val="00530189"/>
    <w:rsid w:val="005305F4"/>
    <w:rsid w:val="00530ABC"/>
    <w:rsid w:val="00530ED0"/>
    <w:rsid w:val="00530FE2"/>
    <w:rsid w:val="005311B6"/>
    <w:rsid w:val="005311EC"/>
    <w:rsid w:val="00531211"/>
    <w:rsid w:val="005312B8"/>
    <w:rsid w:val="005312ED"/>
    <w:rsid w:val="00531342"/>
    <w:rsid w:val="00531403"/>
    <w:rsid w:val="00531485"/>
    <w:rsid w:val="005314FA"/>
    <w:rsid w:val="005315BC"/>
    <w:rsid w:val="00531621"/>
    <w:rsid w:val="005316B2"/>
    <w:rsid w:val="005316C1"/>
    <w:rsid w:val="005318AC"/>
    <w:rsid w:val="005318BF"/>
    <w:rsid w:val="00531C6B"/>
    <w:rsid w:val="005321CF"/>
    <w:rsid w:val="0053225B"/>
    <w:rsid w:val="00532536"/>
    <w:rsid w:val="00532578"/>
    <w:rsid w:val="005326C7"/>
    <w:rsid w:val="005328CF"/>
    <w:rsid w:val="00532A40"/>
    <w:rsid w:val="00532C6E"/>
    <w:rsid w:val="00532CBE"/>
    <w:rsid w:val="005330A3"/>
    <w:rsid w:val="00533370"/>
    <w:rsid w:val="005335CB"/>
    <w:rsid w:val="00533728"/>
    <w:rsid w:val="00533996"/>
    <w:rsid w:val="00533DC5"/>
    <w:rsid w:val="00533E3E"/>
    <w:rsid w:val="0053400E"/>
    <w:rsid w:val="005341B1"/>
    <w:rsid w:val="00534268"/>
    <w:rsid w:val="00534397"/>
    <w:rsid w:val="005343CE"/>
    <w:rsid w:val="005346F6"/>
    <w:rsid w:val="00534799"/>
    <w:rsid w:val="00534A97"/>
    <w:rsid w:val="00534C51"/>
    <w:rsid w:val="00534CBD"/>
    <w:rsid w:val="00534E54"/>
    <w:rsid w:val="00534EFD"/>
    <w:rsid w:val="00534FD7"/>
    <w:rsid w:val="00535229"/>
    <w:rsid w:val="005353EF"/>
    <w:rsid w:val="005355B3"/>
    <w:rsid w:val="0053565C"/>
    <w:rsid w:val="00535953"/>
    <w:rsid w:val="005359A6"/>
    <w:rsid w:val="00535BA0"/>
    <w:rsid w:val="00535DA3"/>
    <w:rsid w:val="00535FB5"/>
    <w:rsid w:val="005360E1"/>
    <w:rsid w:val="00536128"/>
    <w:rsid w:val="00536285"/>
    <w:rsid w:val="00536341"/>
    <w:rsid w:val="0053635C"/>
    <w:rsid w:val="005364B8"/>
    <w:rsid w:val="005364E3"/>
    <w:rsid w:val="0053662B"/>
    <w:rsid w:val="0053679B"/>
    <w:rsid w:val="005369BA"/>
    <w:rsid w:val="00536A87"/>
    <w:rsid w:val="00536AC7"/>
    <w:rsid w:val="00536E31"/>
    <w:rsid w:val="00536E7A"/>
    <w:rsid w:val="005370BC"/>
    <w:rsid w:val="00537174"/>
    <w:rsid w:val="00537236"/>
    <w:rsid w:val="00537361"/>
    <w:rsid w:val="00537362"/>
    <w:rsid w:val="00537859"/>
    <w:rsid w:val="00537910"/>
    <w:rsid w:val="00537C55"/>
    <w:rsid w:val="00537CE1"/>
    <w:rsid w:val="00537D54"/>
    <w:rsid w:val="00537D62"/>
    <w:rsid w:val="00540316"/>
    <w:rsid w:val="00540475"/>
    <w:rsid w:val="0054052F"/>
    <w:rsid w:val="005406DA"/>
    <w:rsid w:val="00540747"/>
    <w:rsid w:val="00540748"/>
    <w:rsid w:val="005409CE"/>
    <w:rsid w:val="00540A76"/>
    <w:rsid w:val="00540D08"/>
    <w:rsid w:val="00540D36"/>
    <w:rsid w:val="005413E5"/>
    <w:rsid w:val="00541788"/>
    <w:rsid w:val="00541A27"/>
    <w:rsid w:val="00541B68"/>
    <w:rsid w:val="00541B69"/>
    <w:rsid w:val="00541BA6"/>
    <w:rsid w:val="00541BC3"/>
    <w:rsid w:val="00541CED"/>
    <w:rsid w:val="00541E7F"/>
    <w:rsid w:val="00541F23"/>
    <w:rsid w:val="00542199"/>
    <w:rsid w:val="00542381"/>
    <w:rsid w:val="00542497"/>
    <w:rsid w:val="005425B3"/>
    <w:rsid w:val="005426A6"/>
    <w:rsid w:val="0054273E"/>
    <w:rsid w:val="0054279D"/>
    <w:rsid w:val="00542AA6"/>
    <w:rsid w:val="00542D4D"/>
    <w:rsid w:val="00543490"/>
    <w:rsid w:val="005435A9"/>
    <w:rsid w:val="0054369C"/>
    <w:rsid w:val="005436AC"/>
    <w:rsid w:val="00543B19"/>
    <w:rsid w:val="00543D46"/>
    <w:rsid w:val="0054421E"/>
    <w:rsid w:val="00544419"/>
    <w:rsid w:val="00544C60"/>
    <w:rsid w:val="00544CAD"/>
    <w:rsid w:val="00544F6C"/>
    <w:rsid w:val="00545380"/>
    <w:rsid w:val="00545585"/>
    <w:rsid w:val="0054568A"/>
    <w:rsid w:val="00545AC9"/>
    <w:rsid w:val="00545C91"/>
    <w:rsid w:val="00545D1B"/>
    <w:rsid w:val="00545F05"/>
    <w:rsid w:val="00545F8F"/>
    <w:rsid w:val="0054600B"/>
    <w:rsid w:val="0054608C"/>
    <w:rsid w:val="00546461"/>
    <w:rsid w:val="00546611"/>
    <w:rsid w:val="005467AC"/>
    <w:rsid w:val="005469A8"/>
    <w:rsid w:val="00546A73"/>
    <w:rsid w:val="00546CA7"/>
    <w:rsid w:val="00546DBF"/>
    <w:rsid w:val="00546F65"/>
    <w:rsid w:val="005471A8"/>
    <w:rsid w:val="005474CA"/>
    <w:rsid w:val="005475E0"/>
    <w:rsid w:val="005475E8"/>
    <w:rsid w:val="00547894"/>
    <w:rsid w:val="005478BD"/>
    <w:rsid w:val="005479D4"/>
    <w:rsid w:val="00547B11"/>
    <w:rsid w:val="00547E60"/>
    <w:rsid w:val="00547F28"/>
    <w:rsid w:val="00547FD5"/>
    <w:rsid w:val="005500BC"/>
    <w:rsid w:val="005500C5"/>
    <w:rsid w:val="005502CF"/>
    <w:rsid w:val="0055035F"/>
    <w:rsid w:val="0055047A"/>
    <w:rsid w:val="00550604"/>
    <w:rsid w:val="00550694"/>
    <w:rsid w:val="00550840"/>
    <w:rsid w:val="00550862"/>
    <w:rsid w:val="00550932"/>
    <w:rsid w:val="00550B9E"/>
    <w:rsid w:val="00550CF8"/>
    <w:rsid w:val="00550ED9"/>
    <w:rsid w:val="005510DC"/>
    <w:rsid w:val="00551112"/>
    <w:rsid w:val="00551252"/>
    <w:rsid w:val="0055146B"/>
    <w:rsid w:val="00551507"/>
    <w:rsid w:val="0055155E"/>
    <w:rsid w:val="005519F8"/>
    <w:rsid w:val="00551D88"/>
    <w:rsid w:val="00552344"/>
    <w:rsid w:val="00552817"/>
    <w:rsid w:val="00552998"/>
    <w:rsid w:val="00552C2C"/>
    <w:rsid w:val="00552C3F"/>
    <w:rsid w:val="00552C9E"/>
    <w:rsid w:val="00552EE7"/>
    <w:rsid w:val="0055300C"/>
    <w:rsid w:val="0055320F"/>
    <w:rsid w:val="0055329F"/>
    <w:rsid w:val="005532AF"/>
    <w:rsid w:val="005533BF"/>
    <w:rsid w:val="00553527"/>
    <w:rsid w:val="00553A34"/>
    <w:rsid w:val="00553A46"/>
    <w:rsid w:val="00553B6C"/>
    <w:rsid w:val="00553CB0"/>
    <w:rsid w:val="00553DB4"/>
    <w:rsid w:val="00553DBA"/>
    <w:rsid w:val="00553F5E"/>
    <w:rsid w:val="00553FC9"/>
    <w:rsid w:val="0055423B"/>
    <w:rsid w:val="0055424C"/>
    <w:rsid w:val="005543EC"/>
    <w:rsid w:val="005543F7"/>
    <w:rsid w:val="00554408"/>
    <w:rsid w:val="00554582"/>
    <w:rsid w:val="005548C9"/>
    <w:rsid w:val="005549EE"/>
    <w:rsid w:val="00554CBD"/>
    <w:rsid w:val="00554D45"/>
    <w:rsid w:val="00554D69"/>
    <w:rsid w:val="00554DA0"/>
    <w:rsid w:val="00554EC6"/>
    <w:rsid w:val="00555227"/>
    <w:rsid w:val="0055537C"/>
    <w:rsid w:val="0055548F"/>
    <w:rsid w:val="0055589F"/>
    <w:rsid w:val="0055594E"/>
    <w:rsid w:val="00555B3F"/>
    <w:rsid w:val="00555B81"/>
    <w:rsid w:val="00555C74"/>
    <w:rsid w:val="005564A5"/>
    <w:rsid w:val="00556512"/>
    <w:rsid w:val="0055667E"/>
    <w:rsid w:val="005566EF"/>
    <w:rsid w:val="005567C5"/>
    <w:rsid w:val="00556871"/>
    <w:rsid w:val="005569C6"/>
    <w:rsid w:val="00556D0C"/>
    <w:rsid w:val="00556E74"/>
    <w:rsid w:val="005571B5"/>
    <w:rsid w:val="005571CA"/>
    <w:rsid w:val="00557375"/>
    <w:rsid w:val="005573B3"/>
    <w:rsid w:val="00557677"/>
    <w:rsid w:val="00557ADB"/>
    <w:rsid w:val="00557B5F"/>
    <w:rsid w:val="00557C28"/>
    <w:rsid w:val="0056005E"/>
    <w:rsid w:val="00560073"/>
    <w:rsid w:val="0056010C"/>
    <w:rsid w:val="00560626"/>
    <w:rsid w:val="00560636"/>
    <w:rsid w:val="00560666"/>
    <w:rsid w:val="0056067C"/>
    <w:rsid w:val="00560778"/>
    <w:rsid w:val="00560BD3"/>
    <w:rsid w:val="00560C35"/>
    <w:rsid w:val="00560E05"/>
    <w:rsid w:val="00561204"/>
    <w:rsid w:val="00561447"/>
    <w:rsid w:val="00561574"/>
    <w:rsid w:val="00561616"/>
    <w:rsid w:val="005617AB"/>
    <w:rsid w:val="00561883"/>
    <w:rsid w:val="00561966"/>
    <w:rsid w:val="00561A8E"/>
    <w:rsid w:val="00561A9D"/>
    <w:rsid w:val="00561B52"/>
    <w:rsid w:val="00561EB1"/>
    <w:rsid w:val="00561EE7"/>
    <w:rsid w:val="005626B8"/>
    <w:rsid w:val="00562711"/>
    <w:rsid w:val="005628F7"/>
    <w:rsid w:val="00562C42"/>
    <w:rsid w:val="00562D6D"/>
    <w:rsid w:val="00562DED"/>
    <w:rsid w:val="00562FA8"/>
    <w:rsid w:val="0056314B"/>
    <w:rsid w:val="0056338E"/>
    <w:rsid w:val="005635D1"/>
    <w:rsid w:val="005635F2"/>
    <w:rsid w:val="005638A4"/>
    <w:rsid w:val="00563B1D"/>
    <w:rsid w:val="00563EE2"/>
    <w:rsid w:val="00563F32"/>
    <w:rsid w:val="00564286"/>
    <w:rsid w:val="005645C2"/>
    <w:rsid w:val="0056463A"/>
    <w:rsid w:val="005646F6"/>
    <w:rsid w:val="00564818"/>
    <w:rsid w:val="00564E05"/>
    <w:rsid w:val="00564E92"/>
    <w:rsid w:val="00564F01"/>
    <w:rsid w:val="00565304"/>
    <w:rsid w:val="005655A3"/>
    <w:rsid w:val="00565983"/>
    <w:rsid w:val="00565A57"/>
    <w:rsid w:val="00565BE8"/>
    <w:rsid w:val="00565F2E"/>
    <w:rsid w:val="005660E5"/>
    <w:rsid w:val="00566368"/>
    <w:rsid w:val="005667C1"/>
    <w:rsid w:val="00566861"/>
    <w:rsid w:val="005668E1"/>
    <w:rsid w:val="005668FC"/>
    <w:rsid w:val="00566B18"/>
    <w:rsid w:val="00566DC8"/>
    <w:rsid w:val="00566F6A"/>
    <w:rsid w:val="00566FE3"/>
    <w:rsid w:val="00567010"/>
    <w:rsid w:val="005673CD"/>
    <w:rsid w:val="005673F8"/>
    <w:rsid w:val="005674F3"/>
    <w:rsid w:val="00567506"/>
    <w:rsid w:val="005676A1"/>
    <w:rsid w:val="005676F0"/>
    <w:rsid w:val="00567763"/>
    <w:rsid w:val="0056777A"/>
    <w:rsid w:val="00567783"/>
    <w:rsid w:val="00567F68"/>
    <w:rsid w:val="00570125"/>
    <w:rsid w:val="00570240"/>
    <w:rsid w:val="005704E4"/>
    <w:rsid w:val="00570836"/>
    <w:rsid w:val="0057091D"/>
    <w:rsid w:val="005709B5"/>
    <w:rsid w:val="005709F2"/>
    <w:rsid w:val="00570A23"/>
    <w:rsid w:val="00570E0E"/>
    <w:rsid w:val="00570F57"/>
    <w:rsid w:val="00571193"/>
    <w:rsid w:val="0057136F"/>
    <w:rsid w:val="005717CB"/>
    <w:rsid w:val="00571858"/>
    <w:rsid w:val="00571904"/>
    <w:rsid w:val="00571B40"/>
    <w:rsid w:val="00571CF6"/>
    <w:rsid w:val="00571CF7"/>
    <w:rsid w:val="00571F7D"/>
    <w:rsid w:val="005725E6"/>
    <w:rsid w:val="0057265B"/>
    <w:rsid w:val="00572831"/>
    <w:rsid w:val="005728FD"/>
    <w:rsid w:val="00572A0C"/>
    <w:rsid w:val="00572A9F"/>
    <w:rsid w:val="00572B6F"/>
    <w:rsid w:val="00572B93"/>
    <w:rsid w:val="00572C21"/>
    <w:rsid w:val="00572D49"/>
    <w:rsid w:val="00572F77"/>
    <w:rsid w:val="00572FD1"/>
    <w:rsid w:val="005730F7"/>
    <w:rsid w:val="0057334C"/>
    <w:rsid w:val="00573598"/>
    <w:rsid w:val="0057366D"/>
    <w:rsid w:val="00573C84"/>
    <w:rsid w:val="00573E68"/>
    <w:rsid w:val="00573EDB"/>
    <w:rsid w:val="00573F3A"/>
    <w:rsid w:val="00573FED"/>
    <w:rsid w:val="00574436"/>
    <w:rsid w:val="005746A8"/>
    <w:rsid w:val="00575173"/>
    <w:rsid w:val="005759E9"/>
    <w:rsid w:val="00575D61"/>
    <w:rsid w:val="00575DCC"/>
    <w:rsid w:val="00576182"/>
    <w:rsid w:val="005762D6"/>
    <w:rsid w:val="00576561"/>
    <w:rsid w:val="005765A2"/>
    <w:rsid w:val="0057661B"/>
    <w:rsid w:val="00576620"/>
    <w:rsid w:val="0057686A"/>
    <w:rsid w:val="00576891"/>
    <w:rsid w:val="0057695B"/>
    <w:rsid w:val="00576E7B"/>
    <w:rsid w:val="00576FFA"/>
    <w:rsid w:val="0057712C"/>
    <w:rsid w:val="005771E3"/>
    <w:rsid w:val="00577283"/>
    <w:rsid w:val="00577341"/>
    <w:rsid w:val="005773D7"/>
    <w:rsid w:val="00577513"/>
    <w:rsid w:val="005779F8"/>
    <w:rsid w:val="00577BA0"/>
    <w:rsid w:val="00580034"/>
    <w:rsid w:val="00580043"/>
    <w:rsid w:val="005800AE"/>
    <w:rsid w:val="00580290"/>
    <w:rsid w:val="005802D5"/>
    <w:rsid w:val="005804B6"/>
    <w:rsid w:val="0058061D"/>
    <w:rsid w:val="00580704"/>
    <w:rsid w:val="005809BC"/>
    <w:rsid w:val="00580A47"/>
    <w:rsid w:val="00580C92"/>
    <w:rsid w:val="00580F30"/>
    <w:rsid w:val="00580FE9"/>
    <w:rsid w:val="0058123C"/>
    <w:rsid w:val="0058165D"/>
    <w:rsid w:val="00581778"/>
    <w:rsid w:val="0058193D"/>
    <w:rsid w:val="00581964"/>
    <w:rsid w:val="00581A54"/>
    <w:rsid w:val="00581B46"/>
    <w:rsid w:val="00581C73"/>
    <w:rsid w:val="00582019"/>
    <w:rsid w:val="0058216B"/>
    <w:rsid w:val="005822C1"/>
    <w:rsid w:val="0058236F"/>
    <w:rsid w:val="00582681"/>
    <w:rsid w:val="0058276E"/>
    <w:rsid w:val="00582884"/>
    <w:rsid w:val="0058289F"/>
    <w:rsid w:val="00582A53"/>
    <w:rsid w:val="00582BCE"/>
    <w:rsid w:val="00582DFE"/>
    <w:rsid w:val="00582F53"/>
    <w:rsid w:val="00583014"/>
    <w:rsid w:val="00583064"/>
    <w:rsid w:val="0058315A"/>
    <w:rsid w:val="00583467"/>
    <w:rsid w:val="00583595"/>
    <w:rsid w:val="0058374B"/>
    <w:rsid w:val="00583B75"/>
    <w:rsid w:val="00583D68"/>
    <w:rsid w:val="00583DEA"/>
    <w:rsid w:val="00583E99"/>
    <w:rsid w:val="00583EE8"/>
    <w:rsid w:val="00583FF1"/>
    <w:rsid w:val="005841DD"/>
    <w:rsid w:val="00584547"/>
    <w:rsid w:val="00584AB8"/>
    <w:rsid w:val="00584D5B"/>
    <w:rsid w:val="00584D78"/>
    <w:rsid w:val="00584F29"/>
    <w:rsid w:val="005851CF"/>
    <w:rsid w:val="005853BB"/>
    <w:rsid w:val="00585680"/>
    <w:rsid w:val="00585721"/>
    <w:rsid w:val="005859FA"/>
    <w:rsid w:val="00585EA8"/>
    <w:rsid w:val="00585F10"/>
    <w:rsid w:val="005860C0"/>
    <w:rsid w:val="0058615C"/>
    <w:rsid w:val="00586569"/>
    <w:rsid w:val="0058695C"/>
    <w:rsid w:val="00586A55"/>
    <w:rsid w:val="00586B65"/>
    <w:rsid w:val="00586CCA"/>
    <w:rsid w:val="00586E22"/>
    <w:rsid w:val="005873F8"/>
    <w:rsid w:val="005874D8"/>
    <w:rsid w:val="00587602"/>
    <w:rsid w:val="005876B8"/>
    <w:rsid w:val="0058777C"/>
    <w:rsid w:val="005877D6"/>
    <w:rsid w:val="00587863"/>
    <w:rsid w:val="005878FE"/>
    <w:rsid w:val="00587ABC"/>
    <w:rsid w:val="00587DA0"/>
    <w:rsid w:val="00587E30"/>
    <w:rsid w:val="0059015D"/>
    <w:rsid w:val="005901BE"/>
    <w:rsid w:val="005907FF"/>
    <w:rsid w:val="005908F7"/>
    <w:rsid w:val="00590982"/>
    <w:rsid w:val="005909E8"/>
    <w:rsid w:val="00590B04"/>
    <w:rsid w:val="005912AA"/>
    <w:rsid w:val="005913B8"/>
    <w:rsid w:val="005914EF"/>
    <w:rsid w:val="00591519"/>
    <w:rsid w:val="00591AAF"/>
    <w:rsid w:val="00591B1E"/>
    <w:rsid w:val="00591BD2"/>
    <w:rsid w:val="00591D15"/>
    <w:rsid w:val="00591E81"/>
    <w:rsid w:val="00591EAD"/>
    <w:rsid w:val="0059210C"/>
    <w:rsid w:val="00592407"/>
    <w:rsid w:val="005926E5"/>
    <w:rsid w:val="00592722"/>
    <w:rsid w:val="00592750"/>
    <w:rsid w:val="005928F2"/>
    <w:rsid w:val="00592B73"/>
    <w:rsid w:val="00592C1C"/>
    <w:rsid w:val="00592CC0"/>
    <w:rsid w:val="00592D38"/>
    <w:rsid w:val="00592E4C"/>
    <w:rsid w:val="00592EF2"/>
    <w:rsid w:val="00593268"/>
    <w:rsid w:val="00593391"/>
    <w:rsid w:val="0059376A"/>
    <w:rsid w:val="0059378B"/>
    <w:rsid w:val="005938A1"/>
    <w:rsid w:val="0059396C"/>
    <w:rsid w:val="00593B94"/>
    <w:rsid w:val="00594353"/>
    <w:rsid w:val="00594B78"/>
    <w:rsid w:val="00594D59"/>
    <w:rsid w:val="00594DC9"/>
    <w:rsid w:val="00594EF2"/>
    <w:rsid w:val="00594FFB"/>
    <w:rsid w:val="00594FFF"/>
    <w:rsid w:val="005952D1"/>
    <w:rsid w:val="0059538C"/>
    <w:rsid w:val="005953D3"/>
    <w:rsid w:val="00595434"/>
    <w:rsid w:val="0059546A"/>
    <w:rsid w:val="005954FA"/>
    <w:rsid w:val="00595762"/>
    <w:rsid w:val="005957EC"/>
    <w:rsid w:val="00595BE7"/>
    <w:rsid w:val="00595BFF"/>
    <w:rsid w:val="00595D15"/>
    <w:rsid w:val="00595E5F"/>
    <w:rsid w:val="00595F55"/>
    <w:rsid w:val="005961CD"/>
    <w:rsid w:val="00596389"/>
    <w:rsid w:val="00596587"/>
    <w:rsid w:val="0059684A"/>
    <w:rsid w:val="00596891"/>
    <w:rsid w:val="00596906"/>
    <w:rsid w:val="00596A39"/>
    <w:rsid w:val="00596C17"/>
    <w:rsid w:val="00596E3A"/>
    <w:rsid w:val="00596E93"/>
    <w:rsid w:val="00596EAF"/>
    <w:rsid w:val="00596F3C"/>
    <w:rsid w:val="005970FB"/>
    <w:rsid w:val="00597154"/>
    <w:rsid w:val="005972F0"/>
    <w:rsid w:val="00597490"/>
    <w:rsid w:val="005976F3"/>
    <w:rsid w:val="00597A27"/>
    <w:rsid w:val="005A00DC"/>
    <w:rsid w:val="005A0105"/>
    <w:rsid w:val="005A0317"/>
    <w:rsid w:val="005A03CB"/>
    <w:rsid w:val="005A0409"/>
    <w:rsid w:val="005A0708"/>
    <w:rsid w:val="005A0783"/>
    <w:rsid w:val="005A07C6"/>
    <w:rsid w:val="005A08D8"/>
    <w:rsid w:val="005A0C52"/>
    <w:rsid w:val="005A0E16"/>
    <w:rsid w:val="005A0E30"/>
    <w:rsid w:val="005A1073"/>
    <w:rsid w:val="005A18A3"/>
    <w:rsid w:val="005A1E03"/>
    <w:rsid w:val="005A207F"/>
    <w:rsid w:val="005A2179"/>
    <w:rsid w:val="005A2AA3"/>
    <w:rsid w:val="005A2DD7"/>
    <w:rsid w:val="005A30E8"/>
    <w:rsid w:val="005A3248"/>
    <w:rsid w:val="005A385A"/>
    <w:rsid w:val="005A39DA"/>
    <w:rsid w:val="005A3B7E"/>
    <w:rsid w:val="005A3E7F"/>
    <w:rsid w:val="005A3F8E"/>
    <w:rsid w:val="005A3FE7"/>
    <w:rsid w:val="005A405D"/>
    <w:rsid w:val="005A40D1"/>
    <w:rsid w:val="005A4185"/>
    <w:rsid w:val="005A42CA"/>
    <w:rsid w:val="005A46FE"/>
    <w:rsid w:val="005A4768"/>
    <w:rsid w:val="005A4A10"/>
    <w:rsid w:val="005A4AF7"/>
    <w:rsid w:val="005A4C07"/>
    <w:rsid w:val="005A5399"/>
    <w:rsid w:val="005A5775"/>
    <w:rsid w:val="005A578D"/>
    <w:rsid w:val="005A5BCF"/>
    <w:rsid w:val="005A5C59"/>
    <w:rsid w:val="005A5C65"/>
    <w:rsid w:val="005A5C7B"/>
    <w:rsid w:val="005A617F"/>
    <w:rsid w:val="005A6228"/>
    <w:rsid w:val="005A62D6"/>
    <w:rsid w:val="005A638E"/>
    <w:rsid w:val="005A673A"/>
    <w:rsid w:val="005A697D"/>
    <w:rsid w:val="005A6B7D"/>
    <w:rsid w:val="005A6E1F"/>
    <w:rsid w:val="005A7022"/>
    <w:rsid w:val="005A7179"/>
    <w:rsid w:val="005A75D0"/>
    <w:rsid w:val="005A7A9C"/>
    <w:rsid w:val="005A7CCD"/>
    <w:rsid w:val="005A7D01"/>
    <w:rsid w:val="005A7E55"/>
    <w:rsid w:val="005A7ED4"/>
    <w:rsid w:val="005A7F9B"/>
    <w:rsid w:val="005B0346"/>
    <w:rsid w:val="005B03A6"/>
    <w:rsid w:val="005B03FD"/>
    <w:rsid w:val="005B06E4"/>
    <w:rsid w:val="005B080A"/>
    <w:rsid w:val="005B090E"/>
    <w:rsid w:val="005B09FC"/>
    <w:rsid w:val="005B0A1B"/>
    <w:rsid w:val="005B0B51"/>
    <w:rsid w:val="005B0C24"/>
    <w:rsid w:val="005B0CF5"/>
    <w:rsid w:val="005B0F53"/>
    <w:rsid w:val="005B0F8F"/>
    <w:rsid w:val="005B1052"/>
    <w:rsid w:val="005B11C8"/>
    <w:rsid w:val="005B12A2"/>
    <w:rsid w:val="005B1483"/>
    <w:rsid w:val="005B150D"/>
    <w:rsid w:val="005B150F"/>
    <w:rsid w:val="005B1A8F"/>
    <w:rsid w:val="005B1B88"/>
    <w:rsid w:val="005B1C35"/>
    <w:rsid w:val="005B1CB6"/>
    <w:rsid w:val="005B2025"/>
    <w:rsid w:val="005B20D9"/>
    <w:rsid w:val="005B2483"/>
    <w:rsid w:val="005B2525"/>
    <w:rsid w:val="005B25D6"/>
    <w:rsid w:val="005B268B"/>
    <w:rsid w:val="005B27FF"/>
    <w:rsid w:val="005B2E2A"/>
    <w:rsid w:val="005B2E8B"/>
    <w:rsid w:val="005B2F01"/>
    <w:rsid w:val="005B3189"/>
    <w:rsid w:val="005B35B1"/>
    <w:rsid w:val="005B363B"/>
    <w:rsid w:val="005B36B3"/>
    <w:rsid w:val="005B3A95"/>
    <w:rsid w:val="005B3D03"/>
    <w:rsid w:val="005B3E30"/>
    <w:rsid w:val="005B4014"/>
    <w:rsid w:val="005B4178"/>
    <w:rsid w:val="005B41E7"/>
    <w:rsid w:val="005B446E"/>
    <w:rsid w:val="005B44DD"/>
    <w:rsid w:val="005B4B68"/>
    <w:rsid w:val="005B4C6F"/>
    <w:rsid w:val="005B4D1B"/>
    <w:rsid w:val="005B500F"/>
    <w:rsid w:val="005B506F"/>
    <w:rsid w:val="005B5488"/>
    <w:rsid w:val="005B5526"/>
    <w:rsid w:val="005B577F"/>
    <w:rsid w:val="005B580D"/>
    <w:rsid w:val="005B5A14"/>
    <w:rsid w:val="005B5A73"/>
    <w:rsid w:val="005B64F7"/>
    <w:rsid w:val="005B666F"/>
    <w:rsid w:val="005B692D"/>
    <w:rsid w:val="005B6A58"/>
    <w:rsid w:val="005B6A6C"/>
    <w:rsid w:val="005B6D1A"/>
    <w:rsid w:val="005B70E8"/>
    <w:rsid w:val="005B7533"/>
    <w:rsid w:val="005B760E"/>
    <w:rsid w:val="005C000A"/>
    <w:rsid w:val="005C025F"/>
    <w:rsid w:val="005C0449"/>
    <w:rsid w:val="005C092A"/>
    <w:rsid w:val="005C0BCF"/>
    <w:rsid w:val="005C0E3D"/>
    <w:rsid w:val="005C130E"/>
    <w:rsid w:val="005C1527"/>
    <w:rsid w:val="005C1592"/>
    <w:rsid w:val="005C16CC"/>
    <w:rsid w:val="005C181F"/>
    <w:rsid w:val="005C18B7"/>
    <w:rsid w:val="005C1CA5"/>
    <w:rsid w:val="005C1CA6"/>
    <w:rsid w:val="005C1D2E"/>
    <w:rsid w:val="005C1DE9"/>
    <w:rsid w:val="005C204F"/>
    <w:rsid w:val="005C212A"/>
    <w:rsid w:val="005C21E4"/>
    <w:rsid w:val="005C25F1"/>
    <w:rsid w:val="005C2640"/>
    <w:rsid w:val="005C2699"/>
    <w:rsid w:val="005C27BD"/>
    <w:rsid w:val="005C2ADA"/>
    <w:rsid w:val="005C2DBB"/>
    <w:rsid w:val="005C2E66"/>
    <w:rsid w:val="005C2E9F"/>
    <w:rsid w:val="005C2F0B"/>
    <w:rsid w:val="005C3068"/>
    <w:rsid w:val="005C326C"/>
    <w:rsid w:val="005C32FC"/>
    <w:rsid w:val="005C3437"/>
    <w:rsid w:val="005C34E5"/>
    <w:rsid w:val="005C3611"/>
    <w:rsid w:val="005C3813"/>
    <w:rsid w:val="005C3840"/>
    <w:rsid w:val="005C393A"/>
    <w:rsid w:val="005C39FD"/>
    <w:rsid w:val="005C3D0D"/>
    <w:rsid w:val="005C3E08"/>
    <w:rsid w:val="005C3F46"/>
    <w:rsid w:val="005C46F6"/>
    <w:rsid w:val="005C4878"/>
    <w:rsid w:val="005C494F"/>
    <w:rsid w:val="005C4B5C"/>
    <w:rsid w:val="005C4CE8"/>
    <w:rsid w:val="005C4D7B"/>
    <w:rsid w:val="005C4DAB"/>
    <w:rsid w:val="005C4DCE"/>
    <w:rsid w:val="005C4DF7"/>
    <w:rsid w:val="005C4E2D"/>
    <w:rsid w:val="005C4E57"/>
    <w:rsid w:val="005C4FD7"/>
    <w:rsid w:val="005C5215"/>
    <w:rsid w:val="005C53AA"/>
    <w:rsid w:val="005C53E9"/>
    <w:rsid w:val="005C5634"/>
    <w:rsid w:val="005C57A6"/>
    <w:rsid w:val="005C58F2"/>
    <w:rsid w:val="005C5B5B"/>
    <w:rsid w:val="005C6291"/>
    <w:rsid w:val="005C645A"/>
    <w:rsid w:val="005C6887"/>
    <w:rsid w:val="005C6A35"/>
    <w:rsid w:val="005C6E6D"/>
    <w:rsid w:val="005C7284"/>
    <w:rsid w:val="005C72BD"/>
    <w:rsid w:val="005C7495"/>
    <w:rsid w:val="005C758E"/>
    <w:rsid w:val="005C7693"/>
    <w:rsid w:val="005C7784"/>
    <w:rsid w:val="005C78E3"/>
    <w:rsid w:val="005C7B5D"/>
    <w:rsid w:val="005C7E95"/>
    <w:rsid w:val="005D033C"/>
    <w:rsid w:val="005D036B"/>
    <w:rsid w:val="005D03A1"/>
    <w:rsid w:val="005D0604"/>
    <w:rsid w:val="005D064A"/>
    <w:rsid w:val="005D073E"/>
    <w:rsid w:val="005D0992"/>
    <w:rsid w:val="005D09D8"/>
    <w:rsid w:val="005D114A"/>
    <w:rsid w:val="005D1248"/>
    <w:rsid w:val="005D12FD"/>
    <w:rsid w:val="005D1307"/>
    <w:rsid w:val="005D15D2"/>
    <w:rsid w:val="005D15F8"/>
    <w:rsid w:val="005D1851"/>
    <w:rsid w:val="005D1A7D"/>
    <w:rsid w:val="005D1B19"/>
    <w:rsid w:val="005D1D62"/>
    <w:rsid w:val="005D1D6B"/>
    <w:rsid w:val="005D1EA1"/>
    <w:rsid w:val="005D1F42"/>
    <w:rsid w:val="005D2088"/>
    <w:rsid w:val="005D2158"/>
    <w:rsid w:val="005D26F1"/>
    <w:rsid w:val="005D2935"/>
    <w:rsid w:val="005D2BC2"/>
    <w:rsid w:val="005D2D9A"/>
    <w:rsid w:val="005D2EC1"/>
    <w:rsid w:val="005D2F23"/>
    <w:rsid w:val="005D31D6"/>
    <w:rsid w:val="005D32D2"/>
    <w:rsid w:val="005D34C9"/>
    <w:rsid w:val="005D35CD"/>
    <w:rsid w:val="005D3776"/>
    <w:rsid w:val="005D3847"/>
    <w:rsid w:val="005D3E7C"/>
    <w:rsid w:val="005D4275"/>
    <w:rsid w:val="005D458B"/>
    <w:rsid w:val="005D4662"/>
    <w:rsid w:val="005D468E"/>
    <w:rsid w:val="005D486D"/>
    <w:rsid w:val="005D49E1"/>
    <w:rsid w:val="005D4A86"/>
    <w:rsid w:val="005D4C76"/>
    <w:rsid w:val="005D4D8A"/>
    <w:rsid w:val="005D4E47"/>
    <w:rsid w:val="005D4F08"/>
    <w:rsid w:val="005D4F86"/>
    <w:rsid w:val="005D5047"/>
    <w:rsid w:val="005D5215"/>
    <w:rsid w:val="005D5700"/>
    <w:rsid w:val="005D5773"/>
    <w:rsid w:val="005D57A3"/>
    <w:rsid w:val="005D580E"/>
    <w:rsid w:val="005D59AE"/>
    <w:rsid w:val="005D60F5"/>
    <w:rsid w:val="005D63B3"/>
    <w:rsid w:val="005D65B6"/>
    <w:rsid w:val="005D6794"/>
    <w:rsid w:val="005D6916"/>
    <w:rsid w:val="005D6921"/>
    <w:rsid w:val="005D6A5C"/>
    <w:rsid w:val="005D6A86"/>
    <w:rsid w:val="005D6B4C"/>
    <w:rsid w:val="005D6BA3"/>
    <w:rsid w:val="005D6F01"/>
    <w:rsid w:val="005D7178"/>
    <w:rsid w:val="005D74D4"/>
    <w:rsid w:val="005D754C"/>
    <w:rsid w:val="005D755A"/>
    <w:rsid w:val="005D75BD"/>
    <w:rsid w:val="005D79FF"/>
    <w:rsid w:val="005D7A9D"/>
    <w:rsid w:val="005D7AC6"/>
    <w:rsid w:val="005D7F63"/>
    <w:rsid w:val="005E02FB"/>
    <w:rsid w:val="005E03C7"/>
    <w:rsid w:val="005E0558"/>
    <w:rsid w:val="005E0800"/>
    <w:rsid w:val="005E08AF"/>
    <w:rsid w:val="005E090C"/>
    <w:rsid w:val="005E0B48"/>
    <w:rsid w:val="005E0B51"/>
    <w:rsid w:val="005E0D69"/>
    <w:rsid w:val="005E0EF6"/>
    <w:rsid w:val="005E1457"/>
    <w:rsid w:val="005E154B"/>
    <w:rsid w:val="005E1631"/>
    <w:rsid w:val="005E1801"/>
    <w:rsid w:val="005E19AA"/>
    <w:rsid w:val="005E1AB0"/>
    <w:rsid w:val="005E1B1F"/>
    <w:rsid w:val="005E1B3D"/>
    <w:rsid w:val="005E1D82"/>
    <w:rsid w:val="005E2100"/>
    <w:rsid w:val="005E21C2"/>
    <w:rsid w:val="005E22C8"/>
    <w:rsid w:val="005E2782"/>
    <w:rsid w:val="005E297B"/>
    <w:rsid w:val="005E2AE0"/>
    <w:rsid w:val="005E2C99"/>
    <w:rsid w:val="005E2D8C"/>
    <w:rsid w:val="005E2F39"/>
    <w:rsid w:val="005E3175"/>
    <w:rsid w:val="005E3377"/>
    <w:rsid w:val="005E33F1"/>
    <w:rsid w:val="005E34F9"/>
    <w:rsid w:val="005E3529"/>
    <w:rsid w:val="005E36FA"/>
    <w:rsid w:val="005E377E"/>
    <w:rsid w:val="005E3798"/>
    <w:rsid w:val="005E379B"/>
    <w:rsid w:val="005E39C5"/>
    <w:rsid w:val="005E3A99"/>
    <w:rsid w:val="005E3C09"/>
    <w:rsid w:val="005E3DB2"/>
    <w:rsid w:val="005E3F5D"/>
    <w:rsid w:val="005E41AD"/>
    <w:rsid w:val="005E42E8"/>
    <w:rsid w:val="005E4517"/>
    <w:rsid w:val="005E45D9"/>
    <w:rsid w:val="005E461E"/>
    <w:rsid w:val="005E480C"/>
    <w:rsid w:val="005E48F2"/>
    <w:rsid w:val="005E4A1B"/>
    <w:rsid w:val="005E4B4A"/>
    <w:rsid w:val="005E4CC1"/>
    <w:rsid w:val="005E4FEC"/>
    <w:rsid w:val="005E5659"/>
    <w:rsid w:val="005E582F"/>
    <w:rsid w:val="005E592F"/>
    <w:rsid w:val="005E5C4F"/>
    <w:rsid w:val="005E5C6B"/>
    <w:rsid w:val="005E5FED"/>
    <w:rsid w:val="005E6111"/>
    <w:rsid w:val="005E6194"/>
    <w:rsid w:val="005E634A"/>
    <w:rsid w:val="005E682A"/>
    <w:rsid w:val="005E6A44"/>
    <w:rsid w:val="005E6C38"/>
    <w:rsid w:val="005E6D47"/>
    <w:rsid w:val="005E6FF0"/>
    <w:rsid w:val="005E7145"/>
    <w:rsid w:val="005E72F5"/>
    <w:rsid w:val="005E7460"/>
    <w:rsid w:val="005E7786"/>
    <w:rsid w:val="005E7B1C"/>
    <w:rsid w:val="005E7CB2"/>
    <w:rsid w:val="005E7F7D"/>
    <w:rsid w:val="005F026E"/>
    <w:rsid w:val="005F05BB"/>
    <w:rsid w:val="005F06B3"/>
    <w:rsid w:val="005F085D"/>
    <w:rsid w:val="005F1133"/>
    <w:rsid w:val="005F11DB"/>
    <w:rsid w:val="005F12E1"/>
    <w:rsid w:val="005F15E4"/>
    <w:rsid w:val="005F1822"/>
    <w:rsid w:val="005F1A91"/>
    <w:rsid w:val="005F1BBE"/>
    <w:rsid w:val="005F1C62"/>
    <w:rsid w:val="005F1E65"/>
    <w:rsid w:val="005F1E79"/>
    <w:rsid w:val="005F1FE4"/>
    <w:rsid w:val="005F1FED"/>
    <w:rsid w:val="005F2070"/>
    <w:rsid w:val="005F22CF"/>
    <w:rsid w:val="005F2AE8"/>
    <w:rsid w:val="005F2B4A"/>
    <w:rsid w:val="005F2C47"/>
    <w:rsid w:val="005F2CB6"/>
    <w:rsid w:val="005F30E4"/>
    <w:rsid w:val="005F3992"/>
    <w:rsid w:val="005F3A30"/>
    <w:rsid w:val="005F3CEF"/>
    <w:rsid w:val="005F4053"/>
    <w:rsid w:val="005F4250"/>
    <w:rsid w:val="005F43E5"/>
    <w:rsid w:val="005F4640"/>
    <w:rsid w:val="005F4665"/>
    <w:rsid w:val="005F47ED"/>
    <w:rsid w:val="005F4850"/>
    <w:rsid w:val="005F49A4"/>
    <w:rsid w:val="005F4CA7"/>
    <w:rsid w:val="005F4CAA"/>
    <w:rsid w:val="005F4F92"/>
    <w:rsid w:val="005F51AA"/>
    <w:rsid w:val="005F549D"/>
    <w:rsid w:val="005F54AD"/>
    <w:rsid w:val="005F586F"/>
    <w:rsid w:val="005F5911"/>
    <w:rsid w:val="005F5926"/>
    <w:rsid w:val="005F59ED"/>
    <w:rsid w:val="005F5A65"/>
    <w:rsid w:val="005F5C03"/>
    <w:rsid w:val="005F5E3D"/>
    <w:rsid w:val="005F61C8"/>
    <w:rsid w:val="005F63E7"/>
    <w:rsid w:val="005F63EC"/>
    <w:rsid w:val="005F6620"/>
    <w:rsid w:val="005F669B"/>
    <w:rsid w:val="005F6999"/>
    <w:rsid w:val="005F6B9C"/>
    <w:rsid w:val="005F6E2B"/>
    <w:rsid w:val="005F6E34"/>
    <w:rsid w:val="005F6FD1"/>
    <w:rsid w:val="005F716D"/>
    <w:rsid w:val="005F761B"/>
    <w:rsid w:val="005F7637"/>
    <w:rsid w:val="005F79C6"/>
    <w:rsid w:val="005F7BF6"/>
    <w:rsid w:val="005F7C67"/>
    <w:rsid w:val="005F7C90"/>
    <w:rsid w:val="005F7E22"/>
    <w:rsid w:val="0060017D"/>
    <w:rsid w:val="0060020B"/>
    <w:rsid w:val="0060030B"/>
    <w:rsid w:val="00600313"/>
    <w:rsid w:val="006004F5"/>
    <w:rsid w:val="006006EF"/>
    <w:rsid w:val="0060091B"/>
    <w:rsid w:val="00600A7B"/>
    <w:rsid w:val="00600A83"/>
    <w:rsid w:val="00600E04"/>
    <w:rsid w:val="006012D9"/>
    <w:rsid w:val="00601358"/>
    <w:rsid w:val="00601834"/>
    <w:rsid w:val="00601A77"/>
    <w:rsid w:val="00601BE4"/>
    <w:rsid w:val="00601DA5"/>
    <w:rsid w:val="00601FAC"/>
    <w:rsid w:val="00602018"/>
    <w:rsid w:val="006021BF"/>
    <w:rsid w:val="00602377"/>
    <w:rsid w:val="006026B3"/>
    <w:rsid w:val="006026E2"/>
    <w:rsid w:val="00602787"/>
    <w:rsid w:val="00602921"/>
    <w:rsid w:val="00602974"/>
    <w:rsid w:val="00602B0E"/>
    <w:rsid w:val="00602F13"/>
    <w:rsid w:val="006030E3"/>
    <w:rsid w:val="00603768"/>
    <w:rsid w:val="00603CBD"/>
    <w:rsid w:val="00603D5D"/>
    <w:rsid w:val="00603DD0"/>
    <w:rsid w:val="00604261"/>
    <w:rsid w:val="00604451"/>
    <w:rsid w:val="006045C1"/>
    <w:rsid w:val="0060463F"/>
    <w:rsid w:val="006047EA"/>
    <w:rsid w:val="00604A75"/>
    <w:rsid w:val="00604C3D"/>
    <w:rsid w:val="00604C66"/>
    <w:rsid w:val="00604CC3"/>
    <w:rsid w:val="00604F88"/>
    <w:rsid w:val="006050F0"/>
    <w:rsid w:val="00605217"/>
    <w:rsid w:val="00605479"/>
    <w:rsid w:val="0060556F"/>
    <w:rsid w:val="006056DF"/>
    <w:rsid w:val="006058E9"/>
    <w:rsid w:val="00605BCE"/>
    <w:rsid w:val="00605F9D"/>
    <w:rsid w:val="006060EA"/>
    <w:rsid w:val="00606514"/>
    <w:rsid w:val="00606685"/>
    <w:rsid w:val="006068D4"/>
    <w:rsid w:val="00606A78"/>
    <w:rsid w:val="00606A7A"/>
    <w:rsid w:val="00606C95"/>
    <w:rsid w:val="00606D8B"/>
    <w:rsid w:val="00607027"/>
    <w:rsid w:val="006073D2"/>
    <w:rsid w:val="0060755A"/>
    <w:rsid w:val="00607630"/>
    <w:rsid w:val="0060770C"/>
    <w:rsid w:val="00607A44"/>
    <w:rsid w:val="00607A66"/>
    <w:rsid w:val="00607D11"/>
    <w:rsid w:val="00607EEC"/>
    <w:rsid w:val="0061012A"/>
    <w:rsid w:val="006106B4"/>
    <w:rsid w:val="00610856"/>
    <w:rsid w:val="006108F6"/>
    <w:rsid w:val="00610B0E"/>
    <w:rsid w:val="00610B9C"/>
    <w:rsid w:val="00610CBC"/>
    <w:rsid w:val="00610D0D"/>
    <w:rsid w:val="00610DF1"/>
    <w:rsid w:val="00611044"/>
    <w:rsid w:val="0061146A"/>
    <w:rsid w:val="00611567"/>
    <w:rsid w:val="00611597"/>
    <w:rsid w:val="00612398"/>
    <w:rsid w:val="006123C0"/>
    <w:rsid w:val="00612402"/>
    <w:rsid w:val="00612637"/>
    <w:rsid w:val="0061263C"/>
    <w:rsid w:val="006126F9"/>
    <w:rsid w:val="0061271B"/>
    <w:rsid w:val="00612854"/>
    <w:rsid w:val="00612874"/>
    <w:rsid w:val="00612EBC"/>
    <w:rsid w:val="006130AD"/>
    <w:rsid w:val="00613174"/>
    <w:rsid w:val="00613288"/>
    <w:rsid w:val="0061337A"/>
    <w:rsid w:val="006133C8"/>
    <w:rsid w:val="006134FF"/>
    <w:rsid w:val="006138F8"/>
    <w:rsid w:val="0061395B"/>
    <w:rsid w:val="006139CA"/>
    <w:rsid w:val="00613DAD"/>
    <w:rsid w:val="00614318"/>
    <w:rsid w:val="00614367"/>
    <w:rsid w:val="00614598"/>
    <w:rsid w:val="006145F8"/>
    <w:rsid w:val="006146D5"/>
    <w:rsid w:val="00614822"/>
    <w:rsid w:val="0061495A"/>
    <w:rsid w:val="006149CC"/>
    <w:rsid w:val="00614A26"/>
    <w:rsid w:val="00614A85"/>
    <w:rsid w:val="00614B61"/>
    <w:rsid w:val="00614CC6"/>
    <w:rsid w:val="00614CF8"/>
    <w:rsid w:val="00614E1E"/>
    <w:rsid w:val="00614F7C"/>
    <w:rsid w:val="006151BE"/>
    <w:rsid w:val="0061542C"/>
    <w:rsid w:val="0061549C"/>
    <w:rsid w:val="00615A5E"/>
    <w:rsid w:val="00615ADD"/>
    <w:rsid w:val="00615AF8"/>
    <w:rsid w:val="00615B14"/>
    <w:rsid w:val="00615B4D"/>
    <w:rsid w:val="00615B87"/>
    <w:rsid w:val="00615C46"/>
    <w:rsid w:val="00615DDE"/>
    <w:rsid w:val="00615F97"/>
    <w:rsid w:val="00616096"/>
    <w:rsid w:val="0061622E"/>
    <w:rsid w:val="0061624E"/>
    <w:rsid w:val="0061629E"/>
    <w:rsid w:val="006166D8"/>
    <w:rsid w:val="00616761"/>
    <w:rsid w:val="0061699F"/>
    <w:rsid w:val="00616C7D"/>
    <w:rsid w:val="00616E5A"/>
    <w:rsid w:val="00616F35"/>
    <w:rsid w:val="00617095"/>
    <w:rsid w:val="006171C1"/>
    <w:rsid w:val="00617283"/>
    <w:rsid w:val="0061737C"/>
    <w:rsid w:val="00617390"/>
    <w:rsid w:val="00617A0F"/>
    <w:rsid w:val="00617AC3"/>
    <w:rsid w:val="00617DD4"/>
    <w:rsid w:val="006202C8"/>
    <w:rsid w:val="00620517"/>
    <w:rsid w:val="0062054A"/>
    <w:rsid w:val="0062054E"/>
    <w:rsid w:val="0062061B"/>
    <w:rsid w:val="00620A72"/>
    <w:rsid w:val="00620CF7"/>
    <w:rsid w:val="0062116A"/>
    <w:rsid w:val="00621611"/>
    <w:rsid w:val="00621649"/>
    <w:rsid w:val="00621682"/>
    <w:rsid w:val="0062172A"/>
    <w:rsid w:val="00621B31"/>
    <w:rsid w:val="00621C56"/>
    <w:rsid w:val="00621EBC"/>
    <w:rsid w:val="00622013"/>
    <w:rsid w:val="0062229D"/>
    <w:rsid w:val="00622674"/>
    <w:rsid w:val="00622686"/>
    <w:rsid w:val="0062269F"/>
    <w:rsid w:val="006229B6"/>
    <w:rsid w:val="00622DA7"/>
    <w:rsid w:val="0062328C"/>
    <w:rsid w:val="006233BF"/>
    <w:rsid w:val="00623662"/>
    <w:rsid w:val="00623870"/>
    <w:rsid w:val="00623C00"/>
    <w:rsid w:val="00623E9E"/>
    <w:rsid w:val="00623F62"/>
    <w:rsid w:val="00623F6F"/>
    <w:rsid w:val="00623F7D"/>
    <w:rsid w:val="00624711"/>
    <w:rsid w:val="0062499D"/>
    <w:rsid w:val="006249D9"/>
    <w:rsid w:val="00624DD2"/>
    <w:rsid w:val="0062502A"/>
    <w:rsid w:val="00625215"/>
    <w:rsid w:val="00625225"/>
    <w:rsid w:val="0062531A"/>
    <w:rsid w:val="006253F6"/>
    <w:rsid w:val="00625783"/>
    <w:rsid w:val="00625973"/>
    <w:rsid w:val="00625A01"/>
    <w:rsid w:val="00625A80"/>
    <w:rsid w:val="00625B0C"/>
    <w:rsid w:val="00625B35"/>
    <w:rsid w:val="00625BF0"/>
    <w:rsid w:val="00625C5B"/>
    <w:rsid w:val="00625E38"/>
    <w:rsid w:val="00625F25"/>
    <w:rsid w:val="0062606A"/>
    <w:rsid w:val="006264E0"/>
    <w:rsid w:val="00626603"/>
    <w:rsid w:val="00626633"/>
    <w:rsid w:val="00626635"/>
    <w:rsid w:val="00626680"/>
    <w:rsid w:val="0062680C"/>
    <w:rsid w:val="00626A86"/>
    <w:rsid w:val="00626AF7"/>
    <w:rsid w:val="00626C07"/>
    <w:rsid w:val="00626F7E"/>
    <w:rsid w:val="006270D1"/>
    <w:rsid w:val="00627204"/>
    <w:rsid w:val="0062739A"/>
    <w:rsid w:val="00627508"/>
    <w:rsid w:val="00627971"/>
    <w:rsid w:val="00627A5E"/>
    <w:rsid w:val="00627C9C"/>
    <w:rsid w:val="00627D5B"/>
    <w:rsid w:val="00627E72"/>
    <w:rsid w:val="00630074"/>
    <w:rsid w:val="00630087"/>
    <w:rsid w:val="00630171"/>
    <w:rsid w:val="00630375"/>
    <w:rsid w:val="006303FD"/>
    <w:rsid w:val="0063055E"/>
    <w:rsid w:val="0063058C"/>
    <w:rsid w:val="00630725"/>
    <w:rsid w:val="00630805"/>
    <w:rsid w:val="006309EC"/>
    <w:rsid w:val="00630B80"/>
    <w:rsid w:val="00630F96"/>
    <w:rsid w:val="0063111E"/>
    <w:rsid w:val="006313C0"/>
    <w:rsid w:val="006318F6"/>
    <w:rsid w:val="00631D05"/>
    <w:rsid w:val="00631EFC"/>
    <w:rsid w:val="00632000"/>
    <w:rsid w:val="006320B0"/>
    <w:rsid w:val="00632231"/>
    <w:rsid w:val="006326E6"/>
    <w:rsid w:val="00632C95"/>
    <w:rsid w:val="00632D63"/>
    <w:rsid w:val="0063303D"/>
    <w:rsid w:val="00633060"/>
    <w:rsid w:val="00633094"/>
    <w:rsid w:val="006332B0"/>
    <w:rsid w:val="0063367F"/>
    <w:rsid w:val="006339B1"/>
    <w:rsid w:val="00633ADE"/>
    <w:rsid w:val="00633BAA"/>
    <w:rsid w:val="00633C95"/>
    <w:rsid w:val="00634243"/>
    <w:rsid w:val="00634590"/>
    <w:rsid w:val="00634783"/>
    <w:rsid w:val="006347B4"/>
    <w:rsid w:val="006348DA"/>
    <w:rsid w:val="006348F2"/>
    <w:rsid w:val="00634B27"/>
    <w:rsid w:val="00634BE5"/>
    <w:rsid w:val="00634DE8"/>
    <w:rsid w:val="00634E69"/>
    <w:rsid w:val="00635049"/>
    <w:rsid w:val="00635188"/>
    <w:rsid w:val="00635219"/>
    <w:rsid w:val="006353B1"/>
    <w:rsid w:val="006355AF"/>
    <w:rsid w:val="006355DD"/>
    <w:rsid w:val="006358AD"/>
    <w:rsid w:val="006359E9"/>
    <w:rsid w:val="00635B95"/>
    <w:rsid w:val="00635E6F"/>
    <w:rsid w:val="00635F1E"/>
    <w:rsid w:val="006364DF"/>
    <w:rsid w:val="006366A9"/>
    <w:rsid w:val="0063681E"/>
    <w:rsid w:val="00636A45"/>
    <w:rsid w:val="00636A6D"/>
    <w:rsid w:val="00636ACF"/>
    <w:rsid w:val="00636F1F"/>
    <w:rsid w:val="0063714E"/>
    <w:rsid w:val="00637AC9"/>
    <w:rsid w:val="00637AF4"/>
    <w:rsid w:val="00637B8A"/>
    <w:rsid w:val="00637DC2"/>
    <w:rsid w:val="00637DE1"/>
    <w:rsid w:val="00637E14"/>
    <w:rsid w:val="00637E35"/>
    <w:rsid w:val="00640106"/>
    <w:rsid w:val="00640186"/>
    <w:rsid w:val="006403C8"/>
    <w:rsid w:val="00640412"/>
    <w:rsid w:val="006404D6"/>
    <w:rsid w:val="00640566"/>
    <w:rsid w:val="00640845"/>
    <w:rsid w:val="006408AC"/>
    <w:rsid w:val="00640C3A"/>
    <w:rsid w:val="00640D9B"/>
    <w:rsid w:val="00641103"/>
    <w:rsid w:val="006411EE"/>
    <w:rsid w:val="006412A4"/>
    <w:rsid w:val="006412B6"/>
    <w:rsid w:val="006418F3"/>
    <w:rsid w:val="00641A57"/>
    <w:rsid w:val="00641AD4"/>
    <w:rsid w:val="00641C25"/>
    <w:rsid w:val="00641E18"/>
    <w:rsid w:val="00641F87"/>
    <w:rsid w:val="0064200D"/>
    <w:rsid w:val="00642138"/>
    <w:rsid w:val="0064221C"/>
    <w:rsid w:val="0064242B"/>
    <w:rsid w:val="00642485"/>
    <w:rsid w:val="00642540"/>
    <w:rsid w:val="006425DE"/>
    <w:rsid w:val="00642666"/>
    <w:rsid w:val="006426B6"/>
    <w:rsid w:val="006426D6"/>
    <w:rsid w:val="0064284E"/>
    <w:rsid w:val="00642AF0"/>
    <w:rsid w:val="00642C04"/>
    <w:rsid w:val="00642F1E"/>
    <w:rsid w:val="00643187"/>
    <w:rsid w:val="00643403"/>
    <w:rsid w:val="006434FD"/>
    <w:rsid w:val="006437D1"/>
    <w:rsid w:val="00643836"/>
    <w:rsid w:val="00643A18"/>
    <w:rsid w:val="00643D57"/>
    <w:rsid w:val="00643E7A"/>
    <w:rsid w:val="00643F5E"/>
    <w:rsid w:val="00643FEF"/>
    <w:rsid w:val="0064401D"/>
    <w:rsid w:val="006442E1"/>
    <w:rsid w:val="0064438E"/>
    <w:rsid w:val="006443BD"/>
    <w:rsid w:val="006446D8"/>
    <w:rsid w:val="006447CB"/>
    <w:rsid w:val="0064494A"/>
    <w:rsid w:val="00645881"/>
    <w:rsid w:val="00645A3E"/>
    <w:rsid w:val="00645AEE"/>
    <w:rsid w:val="00645B7A"/>
    <w:rsid w:val="00645B90"/>
    <w:rsid w:val="00645EAC"/>
    <w:rsid w:val="00645F0D"/>
    <w:rsid w:val="00646012"/>
    <w:rsid w:val="00646027"/>
    <w:rsid w:val="00646044"/>
    <w:rsid w:val="00646132"/>
    <w:rsid w:val="0064615E"/>
    <w:rsid w:val="00646344"/>
    <w:rsid w:val="0064651A"/>
    <w:rsid w:val="006465B0"/>
    <w:rsid w:val="00646824"/>
    <w:rsid w:val="006468D9"/>
    <w:rsid w:val="00646A79"/>
    <w:rsid w:val="00646E56"/>
    <w:rsid w:val="00646E64"/>
    <w:rsid w:val="00646F54"/>
    <w:rsid w:val="0064721C"/>
    <w:rsid w:val="00647554"/>
    <w:rsid w:val="006475FE"/>
    <w:rsid w:val="0064769E"/>
    <w:rsid w:val="006476AE"/>
    <w:rsid w:val="00647B97"/>
    <w:rsid w:val="00647CE2"/>
    <w:rsid w:val="00647D38"/>
    <w:rsid w:val="00647FB8"/>
    <w:rsid w:val="006501B9"/>
    <w:rsid w:val="006502B3"/>
    <w:rsid w:val="00650374"/>
    <w:rsid w:val="0065057A"/>
    <w:rsid w:val="006506EC"/>
    <w:rsid w:val="0065071A"/>
    <w:rsid w:val="006508E1"/>
    <w:rsid w:val="006509C5"/>
    <w:rsid w:val="00650AF4"/>
    <w:rsid w:val="00650C10"/>
    <w:rsid w:val="00650EBD"/>
    <w:rsid w:val="0065102D"/>
    <w:rsid w:val="00651505"/>
    <w:rsid w:val="006516C0"/>
    <w:rsid w:val="00651B08"/>
    <w:rsid w:val="00651CB6"/>
    <w:rsid w:val="00651D5B"/>
    <w:rsid w:val="00651DB4"/>
    <w:rsid w:val="00651ED2"/>
    <w:rsid w:val="0065258C"/>
    <w:rsid w:val="0065263A"/>
    <w:rsid w:val="00652680"/>
    <w:rsid w:val="006526DD"/>
    <w:rsid w:val="0065278F"/>
    <w:rsid w:val="006527AD"/>
    <w:rsid w:val="00652886"/>
    <w:rsid w:val="00652A33"/>
    <w:rsid w:val="00652AD3"/>
    <w:rsid w:val="00652CF5"/>
    <w:rsid w:val="00652FA9"/>
    <w:rsid w:val="00653212"/>
    <w:rsid w:val="0065325F"/>
    <w:rsid w:val="006532FE"/>
    <w:rsid w:val="0065332A"/>
    <w:rsid w:val="006533CD"/>
    <w:rsid w:val="00653400"/>
    <w:rsid w:val="006534E3"/>
    <w:rsid w:val="00653B72"/>
    <w:rsid w:val="00653ECF"/>
    <w:rsid w:val="00653F86"/>
    <w:rsid w:val="00653FEF"/>
    <w:rsid w:val="0065447B"/>
    <w:rsid w:val="0065467C"/>
    <w:rsid w:val="006546D8"/>
    <w:rsid w:val="00654985"/>
    <w:rsid w:val="00654BCA"/>
    <w:rsid w:val="00654BF5"/>
    <w:rsid w:val="00654CAB"/>
    <w:rsid w:val="00654EA3"/>
    <w:rsid w:val="00654F82"/>
    <w:rsid w:val="00654FA5"/>
    <w:rsid w:val="0065538A"/>
    <w:rsid w:val="0065539D"/>
    <w:rsid w:val="006558D7"/>
    <w:rsid w:val="006558EB"/>
    <w:rsid w:val="006559A0"/>
    <w:rsid w:val="00655AF8"/>
    <w:rsid w:val="00655B46"/>
    <w:rsid w:val="00655C7E"/>
    <w:rsid w:val="00655CFE"/>
    <w:rsid w:val="00655DC1"/>
    <w:rsid w:val="00655E7F"/>
    <w:rsid w:val="00655F91"/>
    <w:rsid w:val="0065632F"/>
    <w:rsid w:val="0065637D"/>
    <w:rsid w:val="006563E6"/>
    <w:rsid w:val="006567BB"/>
    <w:rsid w:val="00656AFE"/>
    <w:rsid w:val="00656CA9"/>
    <w:rsid w:val="00656E0A"/>
    <w:rsid w:val="00656FD4"/>
    <w:rsid w:val="0065734C"/>
    <w:rsid w:val="00657362"/>
    <w:rsid w:val="006574A7"/>
    <w:rsid w:val="006579AF"/>
    <w:rsid w:val="00657E36"/>
    <w:rsid w:val="00660029"/>
    <w:rsid w:val="006601A3"/>
    <w:rsid w:val="0066027D"/>
    <w:rsid w:val="0066028C"/>
    <w:rsid w:val="006605B1"/>
    <w:rsid w:val="006609FF"/>
    <w:rsid w:val="00660D83"/>
    <w:rsid w:val="006613FC"/>
    <w:rsid w:val="0066163F"/>
    <w:rsid w:val="00661D11"/>
    <w:rsid w:val="00661D15"/>
    <w:rsid w:val="00661D6F"/>
    <w:rsid w:val="00661EAA"/>
    <w:rsid w:val="00661EB0"/>
    <w:rsid w:val="00662598"/>
    <w:rsid w:val="006625F6"/>
    <w:rsid w:val="0066264F"/>
    <w:rsid w:val="00662768"/>
    <w:rsid w:val="00662A3F"/>
    <w:rsid w:val="00662B44"/>
    <w:rsid w:val="00662BB3"/>
    <w:rsid w:val="00662E4F"/>
    <w:rsid w:val="00662ED1"/>
    <w:rsid w:val="00662F5F"/>
    <w:rsid w:val="00663318"/>
    <w:rsid w:val="00663369"/>
    <w:rsid w:val="00663478"/>
    <w:rsid w:val="006635D5"/>
    <w:rsid w:val="006637C3"/>
    <w:rsid w:val="0066386F"/>
    <w:rsid w:val="00663941"/>
    <w:rsid w:val="0066397A"/>
    <w:rsid w:val="0066397F"/>
    <w:rsid w:val="0066399C"/>
    <w:rsid w:val="00663A34"/>
    <w:rsid w:val="00663C68"/>
    <w:rsid w:val="00663CF8"/>
    <w:rsid w:val="00663DAF"/>
    <w:rsid w:val="00663F4A"/>
    <w:rsid w:val="00663FF1"/>
    <w:rsid w:val="00663FF2"/>
    <w:rsid w:val="0066416C"/>
    <w:rsid w:val="0066428D"/>
    <w:rsid w:val="0066435C"/>
    <w:rsid w:val="006643E9"/>
    <w:rsid w:val="00664730"/>
    <w:rsid w:val="0066490F"/>
    <w:rsid w:val="006649C9"/>
    <w:rsid w:val="00664DBD"/>
    <w:rsid w:val="00665152"/>
    <w:rsid w:val="006651BA"/>
    <w:rsid w:val="0066530C"/>
    <w:rsid w:val="0066546F"/>
    <w:rsid w:val="006654F0"/>
    <w:rsid w:val="0066571A"/>
    <w:rsid w:val="0066583A"/>
    <w:rsid w:val="006658F3"/>
    <w:rsid w:val="00665A6A"/>
    <w:rsid w:val="00665A6E"/>
    <w:rsid w:val="00665BBE"/>
    <w:rsid w:val="00665CBA"/>
    <w:rsid w:val="00665CF1"/>
    <w:rsid w:val="00665EE8"/>
    <w:rsid w:val="00666149"/>
    <w:rsid w:val="0066623C"/>
    <w:rsid w:val="00666291"/>
    <w:rsid w:val="0066674A"/>
    <w:rsid w:val="00666793"/>
    <w:rsid w:val="0066691A"/>
    <w:rsid w:val="0066697A"/>
    <w:rsid w:val="00666A70"/>
    <w:rsid w:val="00666ABE"/>
    <w:rsid w:val="00666CAC"/>
    <w:rsid w:val="00666DD8"/>
    <w:rsid w:val="00666F18"/>
    <w:rsid w:val="006670F8"/>
    <w:rsid w:val="00667136"/>
    <w:rsid w:val="0066734F"/>
    <w:rsid w:val="00667586"/>
    <w:rsid w:val="006677A6"/>
    <w:rsid w:val="0066797C"/>
    <w:rsid w:val="006679F9"/>
    <w:rsid w:val="00667A02"/>
    <w:rsid w:val="00667ABE"/>
    <w:rsid w:val="00667EEF"/>
    <w:rsid w:val="00670202"/>
    <w:rsid w:val="006703D4"/>
    <w:rsid w:val="0067070C"/>
    <w:rsid w:val="00670930"/>
    <w:rsid w:val="00670AB4"/>
    <w:rsid w:val="00670CA8"/>
    <w:rsid w:val="00670CD1"/>
    <w:rsid w:val="00670DDD"/>
    <w:rsid w:val="00670E4D"/>
    <w:rsid w:val="00671484"/>
    <w:rsid w:val="00671628"/>
    <w:rsid w:val="006716FF"/>
    <w:rsid w:val="00671812"/>
    <w:rsid w:val="00671910"/>
    <w:rsid w:val="00671B9B"/>
    <w:rsid w:val="00671C8B"/>
    <w:rsid w:val="00671E26"/>
    <w:rsid w:val="0067203B"/>
    <w:rsid w:val="0067203F"/>
    <w:rsid w:val="00672166"/>
    <w:rsid w:val="006723B1"/>
    <w:rsid w:val="00672696"/>
    <w:rsid w:val="006726B2"/>
    <w:rsid w:val="0067309F"/>
    <w:rsid w:val="0067325B"/>
    <w:rsid w:val="00673468"/>
    <w:rsid w:val="00673760"/>
    <w:rsid w:val="0067391D"/>
    <w:rsid w:val="00673967"/>
    <w:rsid w:val="00673A00"/>
    <w:rsid w:val="00673E0A"/>
    <w:rsid w:val="00673E4A"/>
    <w:rsid w:val="00673E5C"/>
    <w:rsid w:val="00673F51"/>
    <w:rsid w:val="00673FDF"/>
    <w:rsid w:val="0067428D"/>
    <w:rsid w:val="00674430"/>
    <w:rsid w:val="00674859"/>
    <w:rsid w:val="00674D43"/>
    <w:rsid w:val="0067523F"/>
    <w:rsid w:val="00675252"/>
    <w:rsid w:val="0067527A"/>
    <w:rsid w:val="00675446"/>
    <w:rsid w:val="006754CF"/>
    <w:rsid w:val="0067550D"/>
    <w:rsid w:val="0067556D"/>
    <w:rsid w:val="0067569A"/>
    <w:rsid w:val="00675A01"/>
    <w:rsid w:val="00675C39"/>
    <w:rsid w:val="00675C44"/>
    <w:rsid w:val="00675D7E"/>
    <w:rsid w:val="00675E4F"/>
    <w:rsid w:val="00675F9B"/>
    <w:rsid w:val="00676016"/>
    <w:rsid w:val="006761D6"/>
    <w:rsid w:val="00676399"/>
    <w:rsid w:val="006767DC"/>
    <w:rsid w:val="0067687F"/>
    <w:rsid w:val="00676BA8"/>
    <w:rsid w:val="00676BB8"/>
    <w:rsid w:val="00676D1C"/>
    <w:rsid w:val="00676D35"/>
    <w:rsid w:val="00676E30"/>
    <w:rsid w:val="00676EA0"/>
    <w:rsid w:val="00676F69"/>
    <w:rsid w:val="006772F6"/>
    <w:rsid w:val="0067738B"/>
    <w:rsid w:val="0067743F"/>
    <w:rsid w:val="006775AE"/>
    <w:rsid w:val="0067767C"/>
    <w:rsid w:val="006777CA"/>
    <w:rsid w:val="00677DE6"/>
    <w:rsid w:val="00677F1C"/>
    <w:rsid w:val="0068036E"/>
    <w:rsid w:val="006803D9"/>
    <w:rsid w:val="0068049E"/>
    <w:rsid w:val="006804B2"/>
    <w:rsid w:val="006804DB"/>
    <w:rsid w:val="00680598"/>
    <w:rsid w:val="00680719"/>
    <w:rsid w:val="00680822"/>
    <w:rsid w:val="00680B0E"/>
    <w:rsid w:val="00680C42"/>
    <w:rsid w:val="00681071"/>
    <w:rsid w:val="00681096"/>
    <w:rsid w:val="006810E0"/>
    <w:rsid w:val="00681239"/>
    <w:rsid w:val="006812A0"/>
    <w:rsid w:val="006812F5"/>
    <w:rsid w:val="00681324"/>
    <w:rsid w:val="0068133F"/>
    <w:rsid w:val="006814A8"/>
    <w:rsid w:val="006816B3"/>
    <w:rsid w:val="006817E2"/>
    <w:rsid w:val="006817F3"/>
    <w:rsid w:val="00681918"/>
    <w:rsid w:val="00681A6C"/>
    <w:rsid w:val="00681BD6"/>
    <w:rsid w:val="00681C6B"/>
    <w:rsid w:val="00681D5C"/>
    <w:rsid w:val="0068219C"/>
    <w:rsid w:val="00682333"/>
    <w:rsid w:val="00682364"/>
    <w:rsid w:val="00682506"/>
    <w:rsid w:val="00682929"/>
    <w:rsid w:val="00682B28"/>
    <w:rsid w:val="00682E54"/>
    <w:rsid w:val="006831DD"/>
    <w:rsid w:val="0068367F"/>
    <w:rsid w:val="0068373B"/>
    <w:rsid w:val="0068373D"/>
    <w:rsid w:val="00683A27"/>
    <w:rsid w:val="00683CB9"/>
    <w:rsid w:val="00684142"/>
    <w:rsid w:val="00684198"/>
    <w:rsid w:val="00684645"/>
    <w:rsid w:val="006849D1"/>
    <w:rsid w:val="00684CA1"/>
    <w:rsid w:val="00684CD9"/>
    <w:rsid w:val="00685139"/>
    <w:rsid w:val="0068527C"/>
    <w:rsid w:val="00685457"/>
    <w:rsid w:val="00685492"/>
    <w:rsid w:val="006854C0"/>
    <w:rsid w:val="0068582F"/>
    <w:rsid w:val="00685AC5"/>
    <w:rsid w:val="00685C24"/>
    <w:rsid w:val="00686028"/>
    <w:rsid w:val="00686029"/>
    <w:rsid w:val="00686618"/>
    <w:rsid w:val="006866E5"/>
    <w:rsid w:val="00686718"/>
    <w:rsid w:val="00686851"/>
    <w:rsid w:val="00686C8A"/>
    <w:rsid w:val="00686DC7"/>
    <w:rsid w:val="0068705E"/>
    <w:rsid w:val="0068759F"/>
    <w:rsid w:val="006875D7"/>
    <w:rsid w:val="006875E7"/>
    <w:rsid w:val="00687676"/>
    <w:rsid w:val="0068769C"/>
    <w:rsid w:val="00687916"/>
    <w:rsid w:val="00687B18"/>
    <w:rsid w:val="00687B68"/>
    <w:rsid w:val="0069026C"/>
    <w:rsid w:val="00690494"/>
    <w:rsid w:val="006904ED"/>
    <w:rsid w:val="006904F3"/>
    <w:rsid w:val="0069055E"/>
    <w:rsid w:val="006909C4"/>
    <w:rsid w:val="00690D95"/>
    <w:rsid w:val="00690E20"/>
    <w:rsid w:val="00691652"/>
    <w:rsid w:val="006917A6"/>
    <w:rsid w:val="006917D8"/>
    <w:rsid w:val="006918E3"/>
    <w:rsid w:val="00691A75"/>
    <w:rsid w:val="00691AD3"/>
    <w:rsid w:val="00691B56"/>
    <w:rsid w:val="00691C37"/>
    <w:rsid w:val="00691DD9"/>
    <w:rsid w:val="00691F58"/>
    <w:rsid w:val="00692248"/>
    <w:rsid w:val="00692281"/>
    <w:rsid w:val="0069244C"/>
    <w:rsid w:val="006925A4"/>
    <w:rsid w:val="006925CC"/>
    <w:rsid w:val="00692862"/>
    <w:rsid w:val="00692942"/>
    <w:rsid w:val="00692C55"/>
    <w:rsid w:val="00692D16"/>
    <w:rsid w:val="00692D3E"/>
    <w:rsid w:val="00692EED"/>
    <w:rsid w:val="00693084"/>
    <w:rsid w:val="006930EF"/>
    <w:rsid w:val="00693128"/>
    <w:rsid w:val="0069366E"/>
    <w:rsid w:val="006937BE"/>
    <w:rsid w:val="00693893"/>
    <w:rsid w:val="00693940"/>
    <w:rsid w:val="00693B0D"/>
    <w:rsid w:val="00693B40"/>
    <w:rsid w:val="00693B7A"/>
    <w:rsid w:val="00693B86"/>
    <w:rsid w:val="00693BCB"/>
    <w:rsid w:val="00693F07"/>
    <w:rsid w:val="00694073"/>
    <w:rsid w:val="006944BD"/>
    <w:rsid w:val="00694653"/>
    <w:rsid w:val="00694664"/>
    <w:rsid w:val="0069479A"/>
    <w:rsid w:val="006947FC"/>
    <w:rsid w:val="00694A8A"/>
    <w:rsid w:val="00694BC7"/>
    <w:rsid w:val="00694F39"/>
    <w:rsid w:val="00694F70"/>
    <w:rsid w:val="006951D4"/>
    <w:rsid w:val="0069547C"/>
    <w:rsid w:val="00695717"/>
    <w:rsid w:val="006957A5"/>
    <w:rsid w:val="00695802"/>
    <w:rsid w:val="00695899"/>
    <w:rsid w:val="0069589E"/>
    <w:rsid w:val="00695B36"/>
    <w:rsid w:val="00695E1A"/>
    <w:rsid w:val="00696116"/>
    <w:rsid w:val="006962E6"/>
    <w:rsid w:val="00696404"/>
    <w:rsid w:val="006966F5"/>
    <w:rsid w:val="00696A6B"/>
    <w:rsid w:val="00696C83"/>
    <w:rsid w:val="00696CA6"/>
    <w:rsid w:val="00697046"/>
    <w:rsid w:val="00697291"/>
    <w:rsid w:val="006977B7"/>
    <w:rsid w:val="006977FA"/>
    <w:rsid w:val="00697842"/>
    <w:rsid w:val="00697FCE"/>
    <w:rsid w:val="006A00D9"/>
    <w:rsid w:val="006A0164"/>
    <w:rsid w:val="006A035C"/>
    <w:rsid w:val="006A04FA"/>
    <w:rsid w:val="006A081F"/>
    <w:rsid w:val="006A0F10"/>
    <w:rsid w:val="006A10D3"/>
    <w:rsid w:val="006A10EC"/>
    <w:rsid w:val="006A1189"/>
    <w:rsid w:val="006A11E6"/>
    <w:rsid w:val="006A13EE"/>
    <w:rsid w:val="006A149E"/>
    <w:rsid w:val="006A1557"/>
    <w:rsid w:val="006A1586"/>
    <w:rsid w:val="006A16C0"/>
    <w:rsid w:val="006A16E2"/>
    <w:rsid w:val="006A16FE"/>
    <w:rsid w:val="006A1712"/>
    <w:rsid w:val="006A17E9"/>
    <w:rsid w:val="006A1888"/>
    <w:rsid w:val="006A1B21"/>
    <w:rsid w:val="006A1E73"/>
    <w:rsid w:val="006A1EC8"/>
    <w:rsid w:val="006A1FE5"/>
    <w:rsid w:val="006A20FA"/>
    <w:rsid w:val="006A23B1"/>
    <w:rsid w:val="006A2421"/>
    <w:rsid w:val="006A26A0"/>
    <w:rsid w:val="006A2753"/>
    <w:rsid w:val="006A2982"/>
    <w:rsid w:val="006A2CF3"/>
    <w:rsid w:val="006A2D61"/>
    <w:rsid w:val="006A2FCF"/>
    <w:rsid w:val="006A30DD"/>
    <w:rsid w:val="006A319F"/>
    <w:rsid w:val="006A3291"/>
    <w:rsid w:val="006A3A33"/>
    <w:rsid w:val="006A3AF1"/>
    <w:rsid w:val="006A3B31"/>
    <w:rsid w:val="006A3D8A"/>
    <w:rsid w:val="006A3EA8"/>
    <w:rsid w:val="006A3EF6"/>
    <w:rsid w:val="006A3F29"/>
    <w:rsid w:val="006A3FA6"/>
    <w:rsid w:val="006A40C0"/>
    <w:rsid w:val="006A434D"/>
    <w:rsid w:val="006A4362"/>
    <w:rsid w:val="006A468E"/>
    <w:rsid w:val="006A471B"/>
    <w:rsid w:val="006A4BD5"/>
    <w:rsid w:val="006A4E67"/>
    <w:rsid w:val="006A4F02"/>
    <w:rsid w:val="006A50A9"/>
    <w:rsid w:val="006A5372"/>
    <w:rsid w:val="006A58BE"/>
    <w:rsid w:val="006A5929"/>
    <w:rsid w:val="006A5FA0"/>
    <w:rsid w:val="006A6133"/>
    <w:rsid w:val="006A6357"/>
    <w:rsid w:val="006A651A"/>
    <w:rsid w:val="006A6743"/>
    <w:rsid w:val="006A6A20"/>
    <w:rsid w:val="006A7020"/>
    <w:rsid w:val="006A721F"/>
    <w:rsid w:val="006A726C"/>
    <w:rsid w:val="006A75BA"/>
    <w:rsid w:val="006A774B"/>
    <w:rsid w:val="006A79F3"/>
    <w:rsid w:val="006A7A2D"/>
    <w:rsid w:val="006A7AD2"/>
    <w:rsid w:val="006A7FA3"/>
    <w:rsid w:val="006B00B5"/>
    <w:rsid w:val="006B03FA"/>
    <w:rsid w:val="006B046B"/>
    <w:rsid w:val="006B0474"/>
    <w:rsid w:val="006B0604"/>
    <w:rsid w:val="006B0819"/>
    <w:rsid w:val="006B0B35"/>
    <w:rsid w:val="006B0B5D"/>
    <w:rsid w:val="006B156B"/>
    <w:rsid w:val="006B1641"/>
    <w:rsid w:val="006B1889"/>
    <w:rsid w:val="006B1ACB"/>
    <w:rsid w:val="006B1B51"/>
    <w:rsid w:val="006B1D12"/>
    <w:rsid w:val="006B1D28"/>
    <w:rsid w:val="006B1D59"/>
    <w:rsid w:val="006B1D89"/>
    <w:rsid w:val="006B2051"/>
    <w:rsid w:val="006B2304"/>
    <w:rsid w:val="006B2334"/>
    <w:rsid w:val="006B274A"/>
    <w:rsid w:val="006B277D"/>
    <w:rsid w:val="006B2782"/>
    <w:rsid w:val="006B28C6"/>
    <w:rsid w:val="006B2941"/>
    <w:rsid w:val="006B3350"/>
    <w:rsid w:val="006B373D"/>
    <w:rsid w:val="006B376C"/>
    <w:rsid w:val="006B3995"/>
    <w:rsid w:val="006B3CBB"/>
    <w:rsid w:val="006B3D95"/>
    <w:rsid w:val="006B4547"/>
    <w:rsid w:val="006B45E4"/>
    <w:rsid w:val="006B45E6"/>
    <w:rsid w:val="006B47B2"/>
    <w:rsid w:val="006B495D"/>
    <w:rsid w:val="006B4AFC"/>
    <w:rsid w:val="006B4B5D"/>
    <w:rsid w:val="006B4F5B"/>
    <w:rsid w:val="006B50C0"/>
    <w:rsid w:val="006B51AC"/>
    <w:rsid w:val="006B52BE"/>
    <w:rsid w:val="006B52D1"/>
    <w:rsid w:val="006B55A6"/>
    <w:rsid w:val="006B5A5F"/>
    <w:rsid w:val="006B5B26"/>
    <w:rsid w:val="006B5B38"/>
    <w:rsid w:val="006B5B71"/>
    <w:rsid w:val="006B5BEF"/>
    <w:rsid w:val="006B5D04"/>
    <w:rsid w:val="006B5D5D"/>
    <w:rsid w:val="006B5EF8"/>
    <w:rsid w:val="006B5F47"/>
    <w:rsid w:val="006B5FB7"/>
    <w:rsid w:val="006B6338"/>
    <w:rsid w:val="006B654A"/>
    <w:rsid w:val="006B6741"/>
    <w:rsid w:val="006B6D79"/>
    <w:rsid w:val="006B6DF6"/>
    <w:rsid w:val="006B6FF8"/>
    <w:rsid w:val="006B700F"/>
    <w:rsid w:val="006B73DD"/>
    <w:rsid w:val="006B77A4"/>
    <w:rsid w:val="006B799D"/>
    <w:rsid w:val="006B7A5C"/>
    <w:rsid w:val="006B7FDA"/>
    <w:rsid w:val="006C0007"/>
    <w:rsid w:val="006C0579"/>
    <w:rsid w:val="006C070C"/>
    <w:rsid w:val="006C0877"/>
    <w:rsid w:val="006C08D2"/>
    <w:rsid w:val="006C0906"/>
    <w:rsid w:val="006C0A0C"/>
    <w:rsid w:val="006C0E4D"/>
    <w:rsid w:val="006C0F40"/>
    <w:rsid w:val="006C1146"/>
    <w:rsid w:val="006C120E"/>
    <w:rsid w:val="006C16D1"/>
    <w:rsid w:val="006C1787"/>
    <w:rsid w:val="006C180C"/>
    <w:rsid w:val="006C199D"/>
    <w:rsid w:val="006C19D3"/>
    <w:rsid w:val="006C1CB6"/>
    <w:rsid w:val="006C1EC6"/>
    <w:rsid w:val="006C2271"/>
    <w:rsid w:val="006C22AF"/>
    <w:rsid w:val="006C22DB"/>
    <w:rsid w:val="006C2500"/>
    <w:rsid w:val="006C29FC"/>
    <w:rsid w:val="006C2A4B"/>
    <w:rsid w:val="006C2B88"/>
    <w:rsid w:val="006C2BB4"/>
    <w:rsid w:val="006C32B0"/>
    <w:rsid w:val="006C34B9"/>
    <w:rsid w:val="006C3558"/>
    <w:rsid w:val="006C39C5"/>
    <w:rsid w:val="006C4000"/>
    <w:rsid w:val="006C4590"/>
    <w:rsid w:val="006C467F"/>
    <w:rsid w:val="006C4707"/>
    <w:rsid w:val="006C49A9"/>
    <w:rsid w:val="006C4A40"/>
    <w:rsid w:val="006C4A5F"/>
    <w:rsid w:val="006C4ABD"/>
    <w:rsid w:val="006C4B27"/>
    <w:rsid w:val="006C4B55"/>
    <w:rsid w:val="006C4EE9"/>
    <w:rsid w:val="006C5121"/>
    <w:rsid w:val="006C5135"/>
    <w:rsid w:val="006C51B8"/>
    <w:rsid w:val="006C5356"/>
    <w:rsid w:val="006C547D"/>
    <w:rsid w:val="006C5550"/>
    <w:rsid w:val="006C55AD"/>
    <w:rsid w:val="006C567B"/>
    <w:rsid w:val="006C57DE"/>
    <w:rsid w:val="006C592B"/>
    <w:rsid w:val="006C5973"/>
    <w:rsid w:val="006C5AAC"/>
    <w:rsid w:val="006C5BC5"/>
    <w:rsid w:val="006C5DFB"/>
    <w:rsid w:val="006C5ED9"/>
    <w:rsid w:val="006C61F7"/>
    <w:rsid w:val="006C63A9"/>
    <w:rsid w:val="006C6567"/>
    <w:rsid w:val="006C6A93"/>
    <w:rsid w:val="006C6B4D"/>
    <w:rsid w:val="006C6C21"/>
    <w:rsid w:val="006C6D9C"/>
    <w:rsid w:val="006C6DC9"/>
    <w:rsid w:val="006C7114"/>
    <w:rsid w:val="006C715E"/>
    <w:rsid w:val="006C74F2"/>
    <w:rsid w:val="006C76E2"/>
    <w:rsid w:val="006C7743"/>
    <w:rsid w:val="006C78CB"/>
    <w:rsid w:val="006C78F3"/>
    <w:rsid w:val="006C7CEB"/>
    <w:rsid w:val="006C7DA1"/>
    <w:rsid w:val="006C7F4C"/>
    <w:rsid w:val="006D0036"/>
    <w:rsid w:val="006D008D"/>
    <w:rsid w:val="006D0264"/>
    <w:rsid w:val="006D0416"/>
    <w:rsid w:val="006D057C"/>
    <w:rsid w:val="006D0671"/>
    <w:rsid w:val="006D0682"/>
    <w:rsid w:val="006D06B1"/>
    <w:rsid w:val="006D0BCD"/>
    <w:rsid w:val="006D107E"/>
    <w:rsid w:val="006D11F5"/>
    <w:rsid w:val="006D153C"/>
    <w:rsid w:val="006D1AD5"/>
    <w:rsid w:val="006D221A"/>
    <w:rsid w:val="006D25BF"/>
    <w:rsid w:val="006D291B"/>
    <w:rsid w:val="006D296E"/>
    <w:rsid w:val="006D2D25"/>
    <w:rsid w:val="006D2F17"/>
    <w:rsid w:val="006D38F0"/>
    <w:rsid w:val="006D3A03"/>
    <w:rsid w:val="006D3E4B"/>
    <w:rsid w:val="006D3FA4"/>
    <w:rsid w:val="006D3FDF"/>
    <w:rsid w:val="006D462A"/>
    <w:rsid w:val="006D4648"/>
    <w:rsid w:val="006D4717"/>
    <w:rsid w:val="006D4720"/>
    <w:rsid w:val="006D47B8"/>
    <w:rsid w:val="006D48E2"/>
    <w:rsid w:val="006D4913"/>
    <w:rsid w:val="006D4C3A"/>
    <w:rsid w:val="006D4E42"/>
    <w:rsid w:val="006D4E8D"/>
    <w:rsid w:val="006D52FE"/>
    <w:rsid w:val="006D53DA"/>
    <w:rsid w:val="006D54B2"/>
    <w:rsid w:val="006D556F"/>
    <w:rsid w:val="006D5A22"/>
    <w:rsid w:val="006D5BE3"/>
    <w:rsid w:val="006D5D0A"/>
    <w:rsid w:val="006D5DCC"/>
    <w:rsid w:val="006D5F53"/>
    <w:rsid w:val="006D5F7A"/>
    <w:rsid w:val="006D6320"/>
    <w:rsid w:val="006D6522"/>
    <w:rsid w:val="006D6714"/>
    <w:rsid w:val="006D6841"/>
    <w:rsid w:val="006D697D"/>
    <w:rsid w:val="006D69F1"/>
    <w:rsid w:val="006D6A0B"/>
    <w:rsid w:val="006D6B0E"/>
    <w:rsid w:val="006D6ECA"/>
    <w:rsid w:val="006D705F"/>
    <w:rsid w:val="006D7077"/>
    <w:rsid w:val="006D70C8"/>
    <w:rsid w:val="006D7159"/>
    <w:rsid w:val="006D7455"/>
    <w:rsid w:val="006D7592"/>
    <w:rsid w:val="006D75E3"/>
    <w:rsid w:val="006D770C"/>
    <w:rsid w:val="006D7816"/>
    <w:rsid w:val="006D7851"/>
    <w:rsid w:val="006D7971"/>
    <w:rsid w:val="006D7985"/>
    <w:rsid w:val="006D7B25"/>
    <w:rsid w:val="006D7B9A"/>
    <w:rsid w:val="006D7DF1"/>
    <w:rsid w:val="006D7E2A"/>
    <w:rsid w:val="006E0279"/>
    <w:rsid w:val="006E03B0"/>
    <w:rsid w:val="006E04A5"/>
    <w:rsid w:val="006E054E"/>
    <w:rsid w:val="006E06FA"/>
    <w:rsid w:val="006E073A"/>
    <w:rsid w:val="006E0995"/>
    <w:rsid w:val="006E0A21"/>
    <w:rsid w:val="006E0A5C"/>
    <w:rsid w:val="006E0A7B"/>
    <w:rsid w:val="006E0BC1"/>
    <w:rsid w:val="006E0D2B"/>
    <w:rsid w:val="006E0ED3"/>
    <w:rsid w:val="006E1179"/>
    <w:rsid w:val="006E141F"/>
    <w:rsid w:val="006E150E"/>
    <w:rsid w:val="006E17C9"/>
    <w:rsid w:val="006E1D36"/>
    <w:rsid w:val="006E1FC9"/>
    <w:rsid w:val="006E1FD7"/>
    <w:rsid w:val="006E2087"/>
    <w:rsid w:val="006E210C"/>
    <w:rsid w:val="006E2429"/>
    <w:rsid w:val="006E27DE"/>
    <w:rsid w:val="006E2E86"/>
    <w:rsid w:val="006E2EFC"/>
    <w:rsid w:val="006E36DD"/>
    <w:rsid w:val="006E38E4"/>
    <w:rsid w:val="006E394F"/>
    <w:rsid w:val="006E3AD0"/>
    <w:rsid w:val="006E3B6E"/>
    <w:rsid w:val="006E3D42"/>
    <w:rsid w:val="006E4201"/>
    <w:rsid w:val="006E44B1"/>
    <w:rsid w:val="006E4544"/>
    <w:rsid w:val="006E4592"/>
    <w:rsid w:val="006E47AA"/>
    <w:rsid w:val="006E4984"/>
    <w:rsid w:val="006E498C"/>
    <w:rsid w:val="006E4BFA"/>
    <w:rsid w:val="006E4D2E"/>
    <w:rsid w:val="006E51CA"/>
    <w:rsid w:val="006E5535"/>
    <w:rsid w:val="006E5720"/>
    <w:rsid w:val="006E5BCD"/>
    <w:rsid w:val="006E5D4F"/>
    <w:rsid w:val="006E5DBA"/>
    <w:rsid w:val="006E5F26"/>
    <w:rsid w:val="006E61A5"/>
    <w:rsid w:val="006E62A1"/>
    <w:rsid w:val="006E65FD"/>
    <w:rsid w:val="006E6781"/>
    <w:rsid w:val="006E68EA"/>
    <w:rsid w:val="006E6B48"/>
    <w:rsid w:val="006E6D6F"/>
    <w:rsid w:val="006E6DB0"/>
    <w:rsid w:val="006E6DF9"/>
    <w:rsid w:val="006E6FFB"/>
    <w:rsid w:val="006E7154"/>
    <w:rsid w:val="006E72C4"/>
    <w:rsid w:val="006E730D"/>
    <w:rsid w:val="006E73AC"/>
    <w:rsid w:val="006E762A"/>
    <w:rsid w:val="006E7889"/>
    <w:rsid w:val="006E7910"/>
    <w:rsid w:val="006E7960"/>
    <w:rsid w:val="006E79B3"/>
    <w:rsid w:val="006E7AC6"/>
    <w:rsid w:val="006E7B18"/>
    <w:rsid w:val="006E7DBC"/>
    <w:rsid w:val="006E7E9A"/>
    <w:rsid w:val="006F000C"/>
    <w:rsid w:val="006F0271"/>
    <w:rsid w:val="006F03F6"/>
    <w:rsid w:val="006F072A"/>
    <w:rsid w:val="006F0B94"/>
    <w:rsid w:val="006F0BE3"/>
    <w:rsid w:val="006F1046"/>
    <w:rsid w:val="006F11DE"/>
    <w:rsid w:val="006F12C2"/>
    <w:rsid w:val="006F1390"/>
    <w:rsid w:val="006F1416"/>
    <w:rsid w:val="006F16D2"/>
    <w:rsid w:val="006F16D5"/>
    <w:rsid w:val="006F194C"/>
    <w:rsid w:val="006F1D88"/>
    <w:rsid w:val="006F2029"/>
    <w:rsid w:val="006F2038"/>
    <w:rsid w:val="006F2044"/>
    <w:rsid w:val="006F20A9"/>
    <w:rsid w:val="006F21C0"/>
    <w:rsid w:val="006F2228"/>
    <w:rsid w:val="006F22A8"/>
    <w:rsid w:val="006F23A2"/>
    <w:rsid w:val="006F2533"/>
    <w:rsid w:val="006F2853"/>
    <w:rsid w:val="006F28B2"/>
    <w:rsid w:val="006F29B2"/>
    <w:rsid w:val="006F2C20"/>
    <w:rsid w:val="006F2CA6"/>
    <w:rsid w:val="006F2E77"/>
    <w:rsid w:val="006F31E4"/>
    <w:rsid w:val="006F3826"/>
    <w:rsid w:val="006F38DB"/>
    <w:rsid w:val="006F3984"/>
    <w:rsid w:val="006F3BD0"/>
    <w:rsid w:val="006F3D35"/>
    <w:rsid w:val="006F405F"/>
    <w:rsid w:val="006F421D"/>
    <w:rsid w:val="006F42A9"/>
    <w:rsid w:val="006F42CA"/>
    <w:rsid w:val="006F441C"/>
    <w:rsid w:val="006F45CA"/>
    <w:rsid w:val="006F45D3"/>
    <w:rsid w:val="006F4601"/>
    <w:rsid w:val="006F46A1"/>
    <w:rsid w:val="006F46FF"/>
    <w:rsid w:val="006F481B"/>
    <w:rsid w:val="006F4B2D"/>
    <w:rsid w:val="006F4B68"/>
    <w:rsid w:val="006F5161"/>
    <w:rsid w:val="006F5188"/>
    <w:rsid w:val="006F51C4"/>
    <w:rsid w:val="006F520C"/>
    <w:rsid w:val="006F533C"/>
    <w:rsid w:val="006F5413"/>
    <w:rsid w:val="006F5438"/>
    <w:rsid w:val="006F5518"/>
    <w:rsid w:val="006F5679"/>
    <w:rsid w:val="006F58F2"/>
    <w:rsid w:val="006F5B8D"/>
    <w:rsid w:val="006F5D00"/>
    <w:rsid w:val="006F6112"/>
    <w:rsid w:val="006F63AB"/>
    <w:rsid w:val="006F6422"/>
    <w:rsid w:val="006F64B8"/>
    <w:rsid w:val="006F64DD"/>
    <w:rsid w:val="006F65D7"/>
    <w:rsid w:val="006F6750"/>
    <w:rsid w:val="006F678D"/>
    <w:rsid w:val="006F6A8F"/>
    <w:rsid w:val="006F6DAB"/>
    <w:rsid w:val="006F7034"/>
    <w:rsid w:val="006F709F"/>
    <w:rsid w:val="006F7172"/>
    <w:rsid w:val="006F7B1F"/>
    <w:rsid w:val="006F7D40"/>
    <w:rsid w:val="006F7D5C"/>
    <w:rsid w:val="006F7D89"/>
    <w:rsid w:val="006F7E51"/>
    <w:rsid w:val="006F7EC6"/>
    <w:rsid w:val="00700191"/>
    <w:rsid w:val="0070054D"/>
    <w:rsid w:val="0070068E"/>
    <w:rsid w:val="00700693"/>
    <w:rsid w:val="007006B6"/>
    <w:rsid w:val="0070073B"/>
    <w:rsid w:val="00700B52"/>
    <w:rsid w:val="00700C46"/>
    <w:rsid w:val="00700D11"/>
    <w:rsid w:val="00700F72"/>
    <w:rsid w:val="00700FA7"/>
    <w:rsid w:val="00700FB2"/>
    <w:rsid w:val="0070104E"/>
    <w:rsid w:val="007010BE"/>
    <w:rsid w:val="007012F5"/>
    <w:rsid w:val="007019FB"/>
    <w:rsid w:val="00701BE1"/>
    <w:rsid w:val="00701F5D"/>
    <w:rsid w:val="0070204A"/>
    <w:rsid w:val="007020DE"/>
    <w:rsid w:val="00702191"/>
    <w:rsid w:val="007023E1"/>
    <w:rsid w:val="0070254F"/>
    <w:rsid w:val="0070258A"/>
    <w:rsid w:val="0070264C"/>
    <w:rsid w:val="00702C99"/>
    <w:rsid w:val="00702D78"/>
    <w:rsid w:val="00702E43"/>
    <w:rsid w:val="00702F4B"/>
    <w:rsid w:val="00703139"/>
    <w:rsid w:val="00703437"/>
    <w:rsid w:val="00703CB7"/>
    <w:rsid w:val="00703D1C"/>
    <w:rsid w:val="00703DCF"/>
    <w:rsid w:val="00703E26"/>
    <w:rsid w:val="00703EC2"/>
    <w:rsid w:val="00704096"/>
    <w:rsid w:val="00704157"/>
    <w:rsid w:val="007041FB"/>
    <w:rsid w:val="00704520"/>
    <w:rsid w:val="0070465A"/>
    <w:rsid w:val="00704948"/>
    <w:rsid w:val="00704D03"/>
    <w:rsid w:val="00704F6D"/>
    <w:rsid w:val="007052B3"/>
    <w:rsid w:val="007055DF"/>
    <w:rsid w:val="007056E3"/>
    <w:rsid w:val="00705867"/>
    <w:rsid w:val="007058D5"/>
    <w:rsid w:val="00705AAA"/>
    <w:rsid w:val="00705EF5"/>
    <w:rsid w:val="0070618B"/>
    <w:rsid w:val="007061E2"/>
    <w:rsid w:val="007064BB"/>
    <w:rsid w:val="007067E5"/>
    <w:rsid w:val="00706B69"/>
    <w:rsid w:val="00706C19"/>
    <w:rsid w:val="00706D70"/>
    <w:rsid w:val="007070FA"/>
    <w:rsid w:val="00707248"/>
    <w:rsid w:val="00707554"/>
    <w:rsid w:val="007075E2"/>
    <w:rsid w:val="00707AD9"/>
    <w:rsid w:val="00707AEC"/>
    <w:rsid w:val="00707B89"/>
    <w:rsid w:val="00710241"/>
    <w:rsid w:val="007103C3"/>
    <w:rsid w:val="007103DA"/>
    <w:rsid w:val="00710966"/>
    <w:rsid w:val="007109B1"/>
    <w:rsid w:val="00710AE8"/>
    <w:rsid w:val="00710B31"/>
    <w:rsid w:val="00710B87"/>
    <w:rsid w:val="00710E49"/>
    <w:rsid w:val="0071145A"/>
    <w:rsid w:val="0071161B"/>
    <w:rsid w:val="00711A43"/>
    <w:rsid w:val="00711CFA"/>
    <w:rsid w:val="00711D34"/>
    <w:rsid w:val="00711DBC"/>
    <w:rsid w:val="00712455"/>
    <w:rsid w:val="007125C3"/>
    <w:rsid w:val="0071271D"/>
    <w:rsid w:val="00712811"/>
    <w:rsid w:val="0071294D"/>
    <w:rsid w:val="00712ABF"/>
    <w:rsid w:val="00712C02"/>
    <w:rsid w:val="00712C87"/>
    <w:rsid w:val="00712D51"/>
    <w:rsid w:val="00712ECF"/>
    <w:rsid w:val="0071303C"/>
    <w:rsid w:val="00713106"/>
    <w:rsid w:val="007131A5"/>
    <w:rsid w:val="007131EF"/>
    <w:rsid w:val="007133AE"/>
    <w:rsid w:val="00713667"/>
    <w:rsid w:val="00713A5B"/>
    <w:rsid w:val="00713A97"/>
    <w:rsid w:val="00713AEE"/>
    <w:rsid w:val="00713E40"/>
    <w:rsid w:val="00713F74"/>
    <w:rsid w:val="00714295"/>
    <w:rsid w:val="00714494"/>
    <w:rsid w:val="00714536"/>
    <w:rsid w:val="00714608"/>
    <w:rsid w:val="00714868"/>
    <w:rsid w:val="00714911"/>
    <w:rsid w:val="00715095"/>
    <w:rsid w:val="00715407"/>
    <w:rsid w:val="007155D4"/>
    <w:rsid w:val="0071568C"/>
    <w:rsid w:val="007159EE"/>
    <w:rsid w:val="00715E0A"/>
    <w:rsid w:val="00715E6C"/>
    <w:rsid w:val="00715F14"/>
    <w:rsid w:val="00715F57"/>
    <w:rsid w:val="00715F68"/>
    <w:rsid w:val="00716152"/>
    <w:rsid w:val="0071617E"/>
    <w:rsid w:val="007161B8"/>
    <w:rsid w:val="0071628F"/>
    <w:rsid w:val="007163C4"/>
    <w:rsid w:val="00716553"/>
    <w:rsid w:val="00716930"/>
    <w:rsid w:val="00716A4C"/>
    <w:rsid w:val="00716AF7"/>
    <w:rsid w:val="00716BD4"/>
    <w:rsid w:val="00716D65"/>
    <w:rsid w:val="00716E72"/>
    <w:rsid w:val="0071706B"/>
    <w:rsid w:val="0071708C"/>
    <w:rsid w:val="007170B2"/>
    <w:rsid w:val="00717457"/>
    <w:rsid w:val="00717795"/>
    <w:rsid w:val="0071780F"/>
    <w:rsid w:val="00717939"/>
    <w:rsid w:val="00717B74"/>
    <w:rsid w:val="00717C23"/>
    <w:rsid w:val="00717D74"/>
    <w:rsid w:val="00717ED1"/>
    <w:rsid w:val="00720121"/>
    <w:rsid w:val="0072016C"/>
    <w:rsid w:val="007203A4"/>
    <w:rsid w:val="00720695"/>
    <w:rsid w:val="007206DC"/>
    <w:rsid w:val="007209E6"/>
    <w:rsid w:val="00720A64"/>
    <w:rsid w:val="00720D6E"/>
    <w:rsid w:val="00720E73"/>
    <w:rsid w:val="00720E92"/>
    <w:rsid w:val="00721037"/>
    <w:rsid w:val="0072113F"/>
    <w:rsid w:val="00721249"/>
    <w:rsid w:val="00721570"/>
    <w:rsid w:val="00721836"/>
    <w:rsid w:val="00721BCC"/>
    <w:rsid w:val="007224CC"/>
    <w:rsid w:val="007225F3"/>
    <w:rsid w:val="007229FD"/>
    <w:rsid w:val="00722C21"/>
    <w:rsid w:val="00722CA2"/>
    <w:rsid w:val="0072304B"/>
    <w:rsid w:val="00723190"/>
    <w:rsid w:val="007234CF"/>
    <w:rsid w:val="007234ED"/>
    <w:rsid w:val="007235C3"/>
    <w:rsid w:val="00723782"/>
    <w:rsid w:val="007237D1"/>
    <w:rsid w:val="007237E4"/>
    <w:rsid w:val="00723847"/>
    <w:rsid w:val="00723938"/>
    <w:rsid w:val="00723956"/>
    <w:rsid w:val="00723B0E"/>
    <w:rsid w:val="0072409E"/>
    <w:rsid w:val="007240BF"/>
    <w:rsid w:val="007240D0"/>
    <w:rsid w:val="007242A7"/>
    <w:rsid w:val="0072452F"/>
    <w:rsid w:val="007245CC"/>
    <w:rsid w:val="00724774"/>
    <w:rsid w:val="00724BD5"/>
    <w:rsid w:val="00724C27"/>
    <w:rsid w:val="00724D2C"/>
    <w:rsid w:val="00724DB0"/>
    <w:rsid w:val="00724E43"/>
    <w:rsid w:val="00724E9E"/>
    <w:rsid w:val="00724F0B"/>
    <w:rsid w:val="00725091"/>
    <w:rsid w:val="007250C8"/>
    <w:rsid w:val="007251ED"/>
    <w:rsid w:val="00725222"/>
    <w:rsid w:val="007253B6"/>
    <w:rsid w:val="00725806"/>
    <w:rsid w:val="007258A6"/>
    <w:rsid w:val="007258E2"/>
    <w:rsid w:val="00725A2C"/>
    <w:rsid w:val="00725B59"/>
    <w:rsid w:val="00725F5D"/>
    <w:rsid w:val="007260BF"/>
    <w:rsid w:val="007262C7"/>
    <w:rsid w:val="00726314"/>
    <w:rsid w:val="007263CA"/>
    <w:rsid w:val="00726694"/>
    <w:rsid w:val="007268EC"/>
    <w:rsid w:val="007269DC"/>
    <w:rsid w:val="00726E24"/>
    <w:rsid w:val="00726E7C"/>
    <w:rsid w:val="00727204"/>
    <w:rsid w:val="00727300"/>
    <w:rsid w:val="0072748A"/>
    <w:rsid w:val="00727A60"/>
    <w:rsid w:val="00727A71"/>
    <w:rsid w:val="00727E96"/>
    <w:rsid w:val="007301AF"/>
    <w:rsid w:val="007302FF"/>
    <w:rsid w:val="00730337"/>
    <w:rsid w:val="00730642"/>
    <w:rsid w:val="00730886"/>
    <w:rsid w:val="007308D6"/>
    <w:rsid w:val="00730C31"/>
    <w:rsid w:val="00731031"/>
    <w:rsid w:val="0073107F"/>
    <w:rsid w:val="00731263"/>
    <w:rsid w:val="007314C0"/>
    <w:rsid w:val="00731661"/>
    <w:rsid w:val="007319B1"/>
    <w:rsid w:val="00731DD8"/>
    <w:rsid w:val="007320BD"/>
    <w:rsid w:val="007323CD"/>
    <w:rsid w:val="0073247B"/>
    <w:rsid w:val="007328FD"/>
    <w:rsid w:val="00732A4C"/>
    <w:rsid w:val="00732A91"/>
    <w:rsid w:val="00732C32"/>
    <w:rsid w:val="007330BE"/>
    <w:rsid w:val="007334FA"/>
    <w:rsid w:val="007335CA"/>
    <w:rsid w:val="0073360C"/>
    <w:rsid w:val="00733681"/>
    <w:rsid w:val="00733884"/>
    <w:rsid w:val="00733905"/>
    <w:rsid w:val="00733AC4"/>
    <w:rsid w:val="00733BF2"/>
    <w:rsid w:val="00733CD7"/>
    <w:rsid w:val="007342D5"/>
    <w:rsid w:val="00734471"/>
    <w:rsid w:val="0073467D"/>
    <w:rsid w:val="0073499A"/>
    <w:rsid w:val="00734CBB"/>
    <w:rsid w:val="00734CD9"/>
    <w:rsid w:val="00734F1B"/>
    <w:rsid w:val="00735169"/>
    <w:rsid w:val="00735318"/>
    <w:rsid w:val="0073554A"/>
    <w:rsid w:val="007355B2"/>
    <w:rsid w:val="00735649"/>
    <w:rsid w:val="007358BA"/>
    <w:rsid w:val="00735D6A"/>
    <w:rsid w:val="00735E5A"/>
    <w:rsid w:val="00735E6E"/>
    <w:rsid w:val="00736029"/>
    <w:rsid w:val="00736070"/>
    <w:rsid w:val="007360A2"/>
    <w:rsid w:val="00736426"/>
    <w:rsid w:val="00736429"/>
    <w:rsid w:val="007364E4"/>
    <w:rsid w:val="007364F3"/>
    <w:rsid w:val="007365A7"/>
    <w:rsid w:val="007365C2"/>
    <w:rsid w:val="007366B9"/>
    <w:rsid w:val="00736899"/>
    <w:rsid w:val="0073690F"/>
    <w:rsid w:val="007369C9"/>
    <w:rsid w:val="007371AA"/>
    <w:rsid w:val="007377D0"/>
    <w:rsid w:val="0074005C"/>
    <w:rsid w:val="00740161"/>
    <w:rsid w:val="007403EB"/>
    <w:rsid w:val="00740780"/>
    <w:rsid w:val="007409EB"/>
    <w:rsid w:val="00740B31"/>
    <w:rsid w:val="00740C60"/>
    <w:rsid w:val="00740CA7"/>
    <w:rsid w:val="00741263"/>
    <w:rsid w:val="00741487"/>
    <w:rsid w:val="007414CD"/>
    <w:rsid w:val="007415D9"/>
    <w:rsid w:val="007415F1"/>
    <w:rsid w:val="00741763"/>
    <w:rsid w:val="007417F3"/>
    <w:rsid w:val="00741AD0"/>
    <w:rsid w:val="00741B9F"/>
    <w:rsid w:val="00741BB1"/>
    <w:rsid w:val="00741C00"/>
    <w:rsid w:val="00741C0A"/>
    <w:rsid w:val="00741F8C"/>
    <w:rsid w:val="007421A3"/>
    <w:rsid w:val="0074227C"/>
    <w:rsid w:val="0074234F"/>
    <w:rsid w:val="007425B9"/>
    <w:rsid w:val="007428F2"/>
    <w:rsid w:val="00742AA8"/>
    <w:rsid w:val="00742B5C"/>
    <w:rsid w:val="00742BC7"/>
    <w:rsid w:val="00742D5D"/>
    <w:rsid w:val="00742DB4"/>
    <w:rsid w:val="00742E01"/>
    <w:rsid w:val="00742E6E"/>
    <w:rsid w:val="00742F8F"/>
    <w:rsid w:val="00742FCF"/>
    <w:rsid w:val="007431FA"/>
    <w:rsid w:val="00743564"/>
    <w:rsid w:val="00743627"/>
    <w:rsid w:val="007436B9"/>
    <w:rsid w:val="0074372F"/>
    <w:rsid w:val="00743740"/>
    <w:rsid w:val="00743756"/>
    <w:rsid w:val="00743B67"/>
    <w:rsid w:val="00744071"/>
    <w:rsid w:val="007442C5"/>
    <w:rsid w:val="0074438C"/>
    <w:rsid w:val="0074467A"/>
    <w:rsid w:val="00744B80"/>
    <w:rsid w:val="00744BBD"/>
    <w:rsid w:val="00744C5E"/>
    <w:rsid w:val="00744E09"/>
    <w:rsid w:val="00744E17"/>
    <w:rsid w:val="0074501F"/>
    <w:rsid w:val="0074508A"/>
    <w:rsid w:val="00745140"/>
    <w:rsid w:val="00745793"/>
    <w:rsid w:val="007457B4"/>
    <w:rsid w:val="0074585C"/>
    <w:rsid w:val="00745874"/>
    <w:rsid w:val="00745926"/>
    <w:rsid w:val="00745D7A"/>
    <w:rsid w:val="007460AB"/>
    <w:rsid w:val="0074621C"/>
    <w:rsid w:val="00746266"/>
    <w:rsid w:val="007462C0"/>
    <w:rsid w:val="007463CB"/>
    <w:rsid w:val="007463DB"/>
    <w:rsid w:val="007464C6"/>
    <w:rsid w:val="00746527"/>
    <w:rsid w:val="0074656B"/>
    <w:rsid w:val="0074659F"/>
    <w:rsid w:val="007469D3"/>
    <w:rsid w:val="00746A4F"/>
    <w:rsid w:val="00746BA7"/>
    <w:rsid w:val="00746C0F"/>
    <w:rsid w:val="00746C27"/>
    <w:rsid w:val="00746D50"/>
    <w:rsid w:val="00746DC3"/>
    <w:rsid w:val="007470CE"/>
    <w:rsid w:val="007471A5"/>
    <w:rsid w:val="007471FF"/>
    <w:rsid w:val="0074729A"/>
    <w:rsid w:val="00747490"/>
    <w:rsid w:val="0074759B"/>
    <w:rsid w:val="007477FA"/>
    <w:rsid w:val="0074795F"/>
    <w:rsid w:val="007479B3"/>
    <w:rsid w:val="00747B57"/>
    <w:rsid w:val="00747D65"/>
    <w:rsid w:val="00747FA0"/>
    <w:rsid w:val="00750082"/>
    <w:rsid w:val="00750090"/>
    <w:rsid w:val="007500BA"/>
    <w:rsid w:val="007502EE"/>
    <w:rsid w:val="00750328"/>
    <w:rsid w:val="00750557"/>
    <w:rsid w:val="0075057E"/>
    <w:rsid w:val="00750734"/>
    <w:rsid w:val="0075093B"/>
    <w:rsid w:val="00750CCA"/>
    <w:rsid w:val="0075112D"/>
    <w:rsid w:val="007512D2"/>
    <w:rsid w:val="00751323"/>
    <w:rsid w:val="007513E8"/>
    <w:rsid w:val="00751615"/>
    <w:rsid w:val="0075184B"/>
    <w:rsid w:val="007519B1"/>
    <w:rsid w:val="007519DA"/>
    <w:rsid w:val="00751A37"/>
    <w:rsid w:val="00751A53"/>
    <w:rsid w:val="00751B3C"/>
    <w:rsid w:val="00751D18"/>
    <w:rsid w:val="007520D6"/>
    <w:rsid w:val="007521AA"/>
    <w:rsid w:val="00752205"/>
    <w:rsid w:val="0075222E"/>
    <w:rsid w:val="007522E4"/>
    <w:rsid w:val="00752377"/>
    <w:rsid w:val="007525F5"/>
    <w:rsid w:val="0075278D"/>
    <w:rsid w:val="007527C1"/>
    <w:rsid w:val="007529AC"/>
    <w:rsid w:val="00752CEE"/>
    <w:rsid w:val="00752D31"/>
    <w:rsid w:val="00752E17"/>
    <w:rsid w:val="00753127"/>
    <w:rsid w:val="00753166"/>
    <w:rsid w:val="007531ED"/>
    <w:rsid w:val="0075364B"/>
    <w:rsid w:val="0075387A"/>
    <w:rsid w:val="00753B41"/>
    <w:rsid w:val="00753C98"/>
    <w:rsid w:val="007540DA"/>
    <w:rsid w:val="00754483"/>
    <w:rsid w:val="007545AB"/>
    <w:rsid w:val="00754826"/>
    <w:rsid w:val="00754977"/>
    <w:rsid w:val="007549D7"/>
    <w:rsid w:val="00755130"/>
    <w:rsid w:val="00755199"/>
    <w:rsid w:val="00755322"/>
    <w:rsid w:val="00755507"/>
    <w:rsid w:val="00755514"/>
    <w:rsid w:val="0075552E"/>
    <w:rsid w:val="0075595B"/>
    <w:rsid w:val="00755BDA"/>
    <w:rsid w:val="0075602B"/>
    <w:rsid w:val="007561D1"/>
    <w:rsid w:val="00756205"/>
    <w:rsid w:val="007562F1"/>
    <w:rsid w:val="00756381"/>
    <w:rsid w:val="00756406"/>
    <w:rsid w:val="00756499"/>
    <w:rsid w:val="0075652A"/>
    <w:rsid w:val="007565E8"/>
    <w:rsid w:val="00756AFA"/>
    <w:rsid w:val="00756E7D"/>
    <w:rsid w:val="00756FA8"/>
    <w:rsid w:val="007572AD"/>
    <w:rsid w:val="0075749B"/>
    <w:rsid w:val="007578D9"/>
    <w:rsid w:val="00757B27"/>
    <w:rsid w:val="00757B7B"/>
    <w:rsid w:val="00757DA1"/>
    <w:rsid w:val="00757E27"/>
    <w:rsid w:val="0076004E"/>
    <w:rsid w:val="0076021A"/>
    <w:rsid w:val="007605AA"/>
    <w:rsid w:val="00760610"/>
    <w:rsid w:val="00760B0F"/>
    <w:rsid w:val="00760C85"/>
    <w:rsid w:val="00760E44"/>
    <w:rsid w:val="00761156"/>
    <w:rsid w:val="0076139A"/>
    <w:rsid w:val="007616A0"/>
    <w:rsid w:val="00761B38"/>
    <w:rsid w:val="00761B8A"/>
    <w:rsid w:val="00761BA6"/>
    <w:rsid w:val="00761E77"/>
    <w:rsid w:val="00761F94"/>
    <w:rsid w:val="0076229F"/>
    <w:rsid w:val="00762452"/>
    <w:rsid w:val="007625E9"/>
    <w:rsid w:val="007627A4"/>
    <w:rsid w:val="0076296C"/>
    <w:rsid w:val="00762A41"/>
    <w:rsid w:val="00762AF1"/>
    <w:rsid w:val="00762B15"/>
    <w:rsid w:val="00762D20"/>
    <w:rsid w:val="00762EBE"/>
    <w:rsid w:val="00763149"/>
    <w:rsid w:val="0076332E"/>
    <w:rsid w:val="007635B0"/>
    <w:rsid w:val="007635CE"/>
    <w:rsid w:val="007637F7"/>
    <w:rsid w:val="00763960"/>
    <w:rsid w:val="007639E6"/>
    <w:rsid w:val="00763C05"/>
    <w:rsid w:val="00763C3D"/>
    <w:rsid w:val="00763CCE"/>
    <w:rsid w:val="00763F82"/>
    <w:rsid w:val="00764239"/>
    <w:rsid w:val="0076426E"/>
    <w:rsid w:val="007642A7"/>
    <w:rsid w:val="007642CE"/>
    <w:rsid w:val="007642E3"/>
    <w:rsid w:val="0076444A"/>
    <w:rsid w:val="007647C8"/>
    <w:rsid w:val="007649EB"/>
    <w:rsid w:val="00764A45"/>
    <w:rsid w:val="00764ACE"/>
    <w:rsid w:val="00764B6E"/>
    <w:rsid w:val="00764B77"/>
    <w:rsid w:val="00764D0B"/>
    <w:rsid w:val="00764D9F"/>
    <w:rsid w:val="00764FC6"/>
    <w:rsid w:val="00765208"/>
    <w:rsid w:val="00765555"/>
    <w:rsid w:val="007655CC"/>
    <w:rsid w:val="00765720"/>
    <w:rsid w:val="007659DE"/>
    <w:rsid w:val="00765BB3"/>
    <w:rsid w:val="00765D1A"/>
    <w:rsid w:val="00765DAE"/>
    <w:rsid w:val="007660A7"/>
    <w:rsid w:val="007663C0"/>
    <w:rsid w:val="0076644A"/>
    <w:rsid w:val="00766520"/>
    <w:rsid w:val="00766521"/>
    <w:rsid w:val="0076655E"/>
    <w:rsid w:val="007666B4"/>
    <w:rsid w:val="007667C3"/>
    <w:rsid w:val="00766A8F"/>
    <w:rsid w:val="00766ACB"/>
    <w:rsid w:val="00766B36"/>
    <w:rsid w:val="00766D53"/>
    <w:rsid w:val="007673CE"/>
    <w:rsid w:val="0076782F"/>
    <w:rsid w:val="007678CF"/>
    <w:rsid w:val="0076792C"/>
    <w:rsid w:val="00767A05"/>
    <w:rsid w:val="00767A77"/>
    <w:rsid w:val="00767BA7"/>
    <w:rsid w:val="00767DBC"/>
    <w:rsid w:val="00770048"/>
    <w:rsid w:val="00770117"/>
    <w:rsid w:val="0077026C"/>
    <w:rsid w:val="007702F8"/>
    <w:rsid w:val="00770318"/>
    <w:rsid w:val="00770420"/>
    <w:rsid w:val="007704DE"/>
    <w:rsid w:val="007704FD"/>
    <w:rsid w:val="00770814"/>
    <w:rsid w:val="0077085C"/>
    <w:rsid w:val="00770A0C"/>
    <w:rsid w:val="00770D01"/>
    <w:rsid w:val="00770E8C"/>
    <w:rsid w:val="00771259"/>
    <w:rsid w:val="00771312"/>
    <w:rsid w:val="00771434"/>
    <w:rsid w:val="0077181B"/>
    <w:rsid w:val="00771CDC"/>
    <w:rsid w:val="007723F1"/>
    <w:rsid w:val="00772A5E"/>
    <w:rsid w:val="00772A8A"/>
    <w:rsid w:val="00772E94"/>
    <w:rsid w:val="0077338E"/>
    <w:rsid w:val="00773521"/>
    <w:rsid w:val="007738C3"/>
    <w:rsid w:val="00773C7B"/>
    <w:rsid w:val="00773DB6"/>
    <w:rsid w:val="00773EAC"/>
    <w:rsid w:val="00773EBC"/>
    <w:rsid w:val="00774304"/>
    <w:rsid w:val="007746F2"/>
    <w:rsid w:val="007748CF"/>
    <w:rsid w:val="00774BA8"/>
    <w:rsid w:val="00774BCC"/>
    <w:rsid w:val="00774DB4"/>
    <w:rsid w:val="00774DF2"/>
    <w:rsid w:val="00774E11"/>
    <w:rsid w:val="00774EAB"/>
    <w:rsid w:val="00774EC1"/>
    <w:rsid w:val="007750CA"/>
    <w:rsid w:val="0077517A"/>
    <w:rsid w:val="00775427"/>
    <w:rsid w:val="0077557E"/>
    <w:rsid w:val="00775972"/>
    <w:rsid w:val="00775AE3"/>
    <w:rsid w:val="00775AF0"/>
    <w:rsid w:val="00775BC4"/>
    <w:rsid w:val="00775C10"/>
    <w:rsid w:val="00775DEE"/>
    <w:rsid w:val="00775E09"/>
    <w:rsid w:val="00775E69"/>
    <w:rsid w:val="00775EC6"/>
    <w:rsid w:val="007761DA"/>
    <w:rsid w:val="0077632B"/>
    <w:rsid w:val="007765CE"/>
    <w:rsid w:val="00776751"/>
    <w:rsid w:val="007769C0"/>
    <w:rsid w:val="007769CB"/>
    <w:rsid w:val="00776D59"/>
    <w:rsid w:val="0077702B"/>
    <w:rsid w:val="0077729C"/>
    <w:rsid w:val="007776DE"/>
    <w:rsid w:val="00777BB7"/>
    <w:rsid w:val="00777C23"/>
    <w:rsid w:val="00777D27"/>
    <w:rsid w:val="00777E20"/>
    <w:rsid w:val="00777FD5"/>
    <w:rsid w:val="007800E0"/>
    <w:rsid w:val="00780148"/>
    <w:rsid w:val="00780209"/>
    <w:rsid w:val="00780372"/>
    <w:rsid w:val="00780672"/>
    <w:rsid w:val="00780679"/>
    <w:rsid w:val="007806D9"/>
    <w:rsid w:val="00780839"/>
    <w:rsid w:val="007808E8"/>
    <w:rsid w:val="00780DAA"/>
    <w:rsid w:val="00780DB2"/>
    <w:rsid w:val="00780E14"/>
    <w:rsid w:val="00780F4C"/>
    <w:rsid w:val="0078135D"/>
    <w:rsid w:val="00781657"/>
    <w:rsid w:val="00781693"/>
    <w:rsid w:val="007816AE"/>
    <w:rsid w:val="00781859"/>
    <w:rsid w:val="00781C4C"/>
    <w:rsid w:val="00781DC8"/>
    <w:rsid w:val="00781E31"/>
    <w:rsid w:val="00781E7E"/>
    <w:rsid w:val="00781EAC"/>
    <w:rsid w:val="00781F6E"/>
    <w:rsid w:val="00782987"/>
    <w:rsid w:val="007829DA"/>
    <w:rsid w:val="00782A4F"/>
    <w:rsid w:val="00782B4B"/>
    <w:rsid w:val="00782B60"/>
    <w:rsid w:val="00782F22"/>
    <w:rsid w:val="0078348D"/>
    <w:rsid w:val="00783499"/>
    <w:rsid w:val="007837D5"/>
    <w:rsid w:val="0078394E"/>
    <w:rsid w:val="00783A87"/>
    <w:rsid w:val="00783D1F"/>
    <w:rsid w:val="00783F04"/>
    <w:rsid w:val="00784439"/>
    <w:rsid w:val="00784547"/>
    <w:rsid w:val="00784AE2"/>
    <w:rsid w:val="00784F3F"/>
    <w:rsid w:val="007850D5"/>
    <w:rsid w:val="007851FF"/>
    <w:rsid w:val="007852B8"/>
    <w:rsid w:val="0078562F"/>
    <w:rsid w:val="007857CF"/>
    <w:rsid w:val="00785B70"/>
    <w:rsid w:val="00785E89"/>
    <w:rsid w:val="00785F31"/>
    <w:rsid w:val="007861B0"/>
    <w:rsid w:val="00786564"/>
    <w:rsid w:val="00786922"/>
    <w:rsid w:val="00786949"/>
    <w:rsid w:val="00786D0F"/>
    <w:rsid w:val="00786E15"/>
    <w:rsid w:val="00786E63"/>
    <w:rsid w:val="00786EEE"/>
    <w:rsid w:val="00786F2E"/>
    <w:rsid w:val="007873B0"/>
    <w:rsid w:val="00787409"/>
    <w:rsid w:val="007874F8"/>
    <w:rsid w:val="007875F9"/>
    <w:rsid w:val="0078765D"/>
    <w:rsid w:val="00787768"/>
    <w:rsid w:val="00787C9E"/>
    <w:rsid w:val="007900C0"/>
    <w:rsid w:val="00790210"/>
    <w:rsid w:val="00790446"/>
    <w:rsid w:val="0079048E"/>
    <w:rsid w:val="00790618"/>
    <w:rsid w:val="00790716"/>
    <w:rsid w:val="00790867"/>
    <w:rsid w:val="00790890"/>
    <w:rsid w:val="00790A2E"/>
    <w:rsid w:val="00790BBA"/>
    <w:rsid w:val="00790CDF"/>
    <w:rsid w:val="007910BD"/>
    <w:rsid w:val="007913BE"/>
    <w:rsid w:val="007918B6"/>
    <w:rsid w:val="00791AED"/>
    <w:rsid w:val="00791E89"/>
    <w:rsid w:val="0079222B"/>
    <w:rsid w:val="00792250"/>
    <w:rsid w:val="00792619"/>
    <w:rsid w:val="007926BF"/>
    <w:rsid w:val="00792D6B"/>
    <w:rsid w:val="00792E03"/>
    <w:rsid w:val="00792E4F"/>
    <w:rsid w:val="00792EE0"/>
    <w:rsid w:val="00792EE3"/>
    <w:rsid w:val="007932F8"/>
    <w:rsid w:val="007933AF"/>
    <w:rsid w:val="007934B7"/>
    <w:rsid w:val="007934C7"/>
    <w:rsid w:val="007938D2"/>
    <w:rsid w:val="007939F8"/>
    <w:rsid w:val="00793D00"/>
    <w:rsid w:val="00793F1C"/>
    <w:rsid w:val="007942B9"/>
    <w:rsid w:val="007942FE"/>
    <w:rsid w:val="00794464"/>
    <w:rsid w:val="007945F9"/>
    <w:rsid w:val="0079487A"/>
    <w:rsid w:val="00794B69"/>
    <w:rsid w:val="00794D3B"/>
    <w:rsid w:val="00794D8D"/>
    <w:rsid w:val="00794DD3"/>
    <w:rsid w:val="00794E31"/>
    <w:rsid w:val="00795074"/>
    <w:rsid w:val="007950DC"/>
    <w:rsid w:val="007950EF"/>
    <w:rsid w:val="00795435"/>
    <w:rsid w:val="0079570E"/>
    <w:rsid w:val="00795881"/>
    <w:rsid w:val="00795AA4"/>
    <w:rsid w:val="00795E52"/>
    <w:rsid w:val="00795EF0"/>
    <w:rsid w:val="00795EF4"/>
    <w:rsid w:val="0079629C"/>
    <w:rsid w:val="0079632C"/>
    <w:rsid w:val="0079646C"/>
    <w:rsid w:val="0079650D"/>
    <w:rsid w:val="00796883"/>
    <w:rsid w:val="007969F5"/>
    <w:rsid w:val="00796BD7"/>
    <w:rsid w:val="00796D0F"/>
    <w:rsid w:val="00796DE1"/>
    <w:rsid w:val="00796E37"/>
    <w:rsid w:val="00796E4B"/>
    <w:rsid w:val="00796EB2"/>
    <w:rsid w:val="007973B7"/>
    <w:rsid w:val="0079742A"/>
    <w:rsid w:val="00797700"/>
    <w:rsid w:val="00797A08"/>
    <w:rsid w:val="00797D62"/>
    <w:rsid w:val="00797E24"/>
    <w:rsid w:val="00797E81"/>
    <w:rsid w:val="007A00E9"/>
    <w:rsid w:val="007A01E5"/>
    <w:rsid w:val="007A0760"/>
    <w:rsid w:val="007A07A9"/>
    <w:rsid w:val="007A07F8"/>
    <w:rsid w:val="007A0A6E"/>
    <w:rsid w:val="007A0CA8"/>
    <w:rsid w:val="007A0E0C"/>
    <w:rsid w:val="007A0E6F"/>
    <w:rsid w:val="007A1526"/>
    <w:rsid w:val="007A17E7"/>
    <w:rsid w:val="007A192E"/>
    <w:rsid w:val="007A1B90"/>
    <w:rsid w:val="007A1E69"/>
    <w:rsid w:val="007A1EBA"/>
    <w:rsid w:val="007A23E5"/>
    <w:rsid w:val="007A25C8"/>
    <w:rsid w:val="007A271B"/>
    <w:rsid w:val="007A28B3"/>
    <w:rsid w:val="007A2A0E"/>
    <w:rsid w:val="007A2A1C"/>
    <w:rsid w:val="007A2BB2"/>
    <w:rsid w:val="007A2C3F"/>
    <w:rsid w:val="007A2C82"/>
    <w:rsid w:val="007A2EAE"/>
    <w:rsid w:val="007A2EDE"/>
    <w:rsid w:val="007A2FD6"/>
    <w:rsid w:val="007A314F"/>
    <w:rsid w:val="007A34B3"/>
    <w:rsid w:val="007A3974"/>
    <w:rsid w:val="007A3B91"/>
    <w:rsid w:val="007A3C7B"/>
    <w:rsid w:val="007A3D5B"/>
    <w:rsid w:val="007A3DEB"/>
    <w:rsid w:val="007A3DF7"/>
    <w:rsid w:val="007A46CC"/>
    <w:rsid w:val="007A47AA"/>
    <w:rsid w:val="007A49AB"/>
    <w:rsid w:val="007A4CB2"/>
    <w:rsid w:val="007A4CE2"/>
    <w:rsid w:val="007A4FE8"/>
    <w:rsid w:val="007A502D"/>
    <w:rsid w:val="007A54F6"/>
    <w:rsid w:val="007A561B"/>
    <w:rsid w:val="007A5865"/>
    <w:rsid w:val="007A5910"/>
    <w:rsid w:val="007A5D2C"/>
    <w:rsid w:val="007A5F6A"/>
    <w:rsid w:val="007A6188"/>
    <w:rsid w:val="007A6371"/>
    <w:rsid w:val="007A647E"/>
    <w:rsid w:val="007A68DA"/>
    <w:rsid w:val="007A6AC6"/>
    <w:rsid w:val="007A6B52"/>
    <w:rsid w:val="007A732E"/>
    <w:rsid w:val="007A77FB"/>
    <w:rsid w:val="007A784D"/>
    <w:rsid w:val="007A78FC"/>
    <w:rsid w:val="007A798E"/>
    <w:rsid w:val="007A7997"/>
    <w:rsid w:val="007A7B96"/>
    <w:rsid w:val="007A7E42"/>
    <w:rsid w:val="007B01E0"/>
    <w:rsid w:val="007B0256"/>
    <w:rsid w:val="007B0521"/>
    <w:rsid w:val="007B0564"/>
    <w:rsid w:val="007B0608"/>
    <w:rsid w:val="007B069C"/>
    <w:rsid w:val="007B0751"/>
    <w:rsid w:val="007B09F6"/>
    <w:rsid w:val="007B0B95"/>
    <w:rsid w:val="007B0BF4"/>
    <w:rsid w:val="007B0D15"/>
    <w:rsid w:val="007B0D3B"/>
    <w:rsid w:val="007B0D75"/>
    <w:rsid w:val="007B0EAE"/>
    <w:rsid w:val="007B10E7"/>
    <w:rsid w:val="007B121F"/>
    <w:rsid w:val="007B12AF"/>
    <w:rsid w:val="007B1451"/>
    <w:rsid w:val="007B1506"/>
    <w:rsid w:val="007B16A4"/>
    <w:rsid w:val="007B17F8"/>
    <w:rsid w:val="007B1B01"/>
    <w:rsid w:val="007B1C26"/>
    <w:rsid w:val="007B1D56"/>
    <w:rsid w:val="007B1D91"/>
    <w:rsid w:val="007B1DB2"/>
    <w:rsid w:val="007B21C5"/>
    <w:rsid w:val="007B232D"/>
    <w:rsid w:val="007B2675"/>
    <w:rsid w:val="007B28C2"/>
    <w:rsid w:val="007B28F0"/>
    <w:rsid w:val="007B2967"/>
    <w:rsid w:val="007B2C45"/>
    <w:rsid w:val="007B2F00"/>
    <w:rsid w:val="007B3042"/>
    <w:rsid w:val="007B32D3"/>
    <w:rsid w:val="007B32F7"/>
    <w:rsid w:val="007B3538"/>
    <w:rsid w:val="007B3575"/>
    <w:rsid w:val="007B36FF"/>
    <w:rsid w:val="007B3813"/>
    <w:rsid w:val="007B3967"/>
    <w:rsid w:val="007B3CED"/>
    <w:rsid w:val="007B3E44"/>
    <w:rsid w:val="007B3E88"/>
    <w:rsid w:val="007B47FE"/>
    <w:rsid w:val="007B492A"/>
    <w:rsid w:val="007B4B3B"/>
    <w:rsid w:val="007B4BFA"/>
    <w:rsid w:val="007B5298"/>
    <w:rsid w:val="007B54CC"/>
    <w:rsid w:val="007B55A2"/>
    <w:rsid w:val="007B5664"/>
    <w:rsid w:val="007B56BA"/>
    <w:rsid w:val="007B5948"/>
    <w:rsid w:val="007B5A87"/>
    <w:rsid w:val="007B5FA4"/>
    <w:rsid w:val="007B60EE"/>
    <w:rsid w:val="007B62B2"/>
    <w:rsid w:val="007B642B"/>
    <w:rsid w:val="007B6665"/>
    <w:rsid w:val="007B6826"/>
    <w:rsid w:val="007B6CA1"/>
    <w:rsid w:val="007B701C"/>
    <w:rsid w:val="007B7036"/>
    <w:rsid w:val="007B72A4"/>
    <w:rsid w:val="007B7438"/>
    <w:rsid w:val="007B748D"/>
    <w:rsid w:val="007B799C"/>
    <w:rsid w:val="007B7AC3"/>
    <w:rsid w:val="007B7D9F"/>
    <w:rsid w:val="007B7EC9"/>
    <w:rsid w:val="007C00CB"/>
    <w:rsid w:val="007C0198"/>
    <w:rsid w:val="007C036E"/>
    <w:rsid w:val="007C0486"/>
    <w:rsid w:val="007C05A4"/>
    <w:rsid w:val="007C07C7"/>
    <w:rsid w:val="007C081B"/>
    <w:rsid w:val="007C087F"/>
    <w:rsid w:val="007C0922"/>
    <w:rsid w:val="007C0C33"/>
    <w:rsid w:val="007C0CF8"/>
    <w:rsid w:val="007C0FF0"/>
    <w:rsid w:val="007C103D"/>
    <w:rsid w:val="007C10EE"/>
    <w:rsid w:val="007C11D5"/>
    <w:rsid w:val="007C13E4"/>
    <w:rsid w:val="007C1963"/>
    <w:rsid w:val="007C1982"/>
    <w:rsid w:val="007C1987"/>
    <w:rsid w:val="007C1C86"/>
    <w:rsid w:val="007C1D99"/>
    <w:rsid w:val="007C2369"/>
    <w:rsid w:val="007C238A"/>
    <w:rsid w:val="007C2429"/>
    <w:rsid w:val="007C27AD"/>
    <w:rsid w:val="007C292D"/>
    <w:rsid w:val="007C2BFA"/>
    <w:rsid w:val="007C2EC2"/>
    <w:rsid w:val="007C309F"/>
    <w:rsid w:val="007C3220"/>
    <w:rsid w:val="007C3244"/>
    <w:rsid w:val="007C39DD"/>
    <w:rsid w:val="007C3A8A"/>
    <w:rsid w:val="007C3B0D"/>
    <w:rsid w:val="007C3C0C"/>
    <w:rsid w:val="007C3C7D"/>
    <w:rsid w:val="007C3C93"/>
    <w:rsid w:val="007C3CBF"/>
    <w:rsid w:val="007C3F98"/>
    <w:rsid w:val="007C3F9B"/>
    <w:rsid w:val="007C423B"/>
    <w:rsid w:val="007C4294"/>
    <w:rsid w:val="007C42E7"/>
    <w:rsid w:val="007C4309"/>
    <w:rsid w:val="007C43AE"/>
    <w:rsid w:val="007C44AD"/>
    <w:rsid w:val="007C46DD"/>
    <w:rsid w:val="007C4870"/>
    <w:rsid w:val="007C4B76"/>
    <w:rsid w:val="007C4DCB"/>
    <w:rsid w:val="007C4E4D"/>
    <w:rsid w:val="007C4FDA"/>
    <w:rsid w:val="007C50A2"/>
    <w:rsid w:val="007C513A"/>
    <w:rsid w:val="007C5232"/>
    <w:rsid w:val="007C5253"/>
    <w:rsid w:val="007C5304"/>
    <w:rsid w:val="007C56E8"/>
    <w:rsid w:val="007C57E1"/>
    <w:rsid w:val="007C5840"/>
    <w:rsid w:val="007C58B5"/>
    <w:rsid w:val="007C5F7E"/>
    <w:rsid w:val="007C60B4"/>
    <w:rsid w:val="007C6387"/>
    <w:rsid w:val="007C6448"/>
    <w:rsid w:val="007C659A"/>
    <w:rsid w:val="007C65A0"/>
    <w:rsid w:val="007C66F5"/>
    <w:rsid w:val="007C6860"/>
    <w:rsid w:val="007C691A"/>
    <w:rsid w:val="007C6AF2"/>
    <w:rsid w:val="007C6B6E"/>
    <w:rsid w:val="007C6CDA"/>
    <w:rsid w:val="007C6DFC"/>
    <w:rsid w:val="007C6F1C"/>
    <w:rsid w:val="007C7366"/>
    <w:rsid w:val="007C7386"/>
    <w:rsid w:val="007C7426"/>
    <w:rsid w:val="007C757B"/>
    <w:rsid w:val="007C75F0"/>
    <w:rsid w:val="007C7997"/>
    <w:rsid w:val="007C7B22"/>
    <w:rsid w:val="007C7C6D"/>
    <w:rsid w:val="007C7D6C"/>
    <w:rsid w:val="007C7DBE"/>
    <w:rsid w:val="007C7EEF"/>
    <w:rsid w:val="007D0194"/>
    <w:rsid w:val="007D031F"/>
    <w:rsid w:val="007D08DB"/>
    <w:rsid w:val="007D0910"/>
    <w:rsid w:val="007D0918"/>
    <w:rsid w:val="007D0CDA"/>
    <w:rsid w:val="007D0E0D"/>
    <w:rsid w:val="007D10DF"/>
    <w:rsid w:val="007D1211"/>
    <w:rsid w:val="007D12FE"/>
    <w:rsid w:val="007D1403"/>
    <w:rsid w:val="007D1590"/>
    <w:rsid w:val="007D176C"/>
    <w:rsid w:val="007D1E80"/>
    <w:rsid w:val="007D1FAA"/>
    <w:rsid w:val="007D2222"/>
    <w:rsid w:val="007D2297"/>
    <w:rsid w:val="007D2502"/>
    <w:rsid w:val="007D25E7"/>
    <w:rsid w:val="007D26F2"/>
    <w:rsid w:val="007D26F3"/>
    <w:rsid w:val="007D276E"/>
    <w:rsid w:val="007D2920"/>
    <w:rsid w:val="007D2D79"/>
    <w:rsid w:val="007D2F8D"/>
    <w:rsid w:val="007D304D"/>
    <w:rsid w:val="007D35C7"/>
    <w:rsid w:val="007D35EE"/>
    <w:rsid w:val="007D36C3"/>
    <w:rsid w:val="007D3A6C"/>
    <w:rsid w:val="007D3ADD"/>
    <w:rsid w:val="007D3BED"/>
    <w:rsid w:val="007D3C44"/>
    <w:rsid w:val="007D3D16"/>
    <w:rsid w:val="007D3E94"/>
    <w:rsid w:val="007D4031"/>
    <w:rsid w:val="007D429D"/>
    <w:rsid w:val="007D430E"/>
    <w:rsid w:val="007D489A"/>
    <w:rsid w:val="007D497E"/>
    <w:rsid w:val="007D4AD1"/>
    <w:rsid w:val="007D4BBB"/>
    <w:rsid w:val="007D4DE9"/>
    <w:rsid w:val="007D4FD7"/>
    <w:rsid w:val="007D50DE"/>
    <w:rsid w:val="007D5187"/>
    <w:rsid w:val="007D53A0"/>
    <w:rsid w:val="007D5865"/>
    <w:rsid w:val="007D587A"/>
    <w:rsid w:val="007D5AA3"/>
    <w:rsid w:val="007D5B61"/>
    <w:rsid w:val="007D5CEC"/>
    <w:rsid w:val="007D60D6"/>
    <w:rsid w:val="007D61B3"/>
    <w:rsid w:val="007D62E2"/>
    <w:rsid w:val="007D664C"/>
    <w:rsid w:val="007D66D2"/>
    <w:rsid w:val="007D6709"/>
    <w:rsid w:val="007D6754"/>
    <w:rsid w:val="007D682D"/>
    <w:rsid w:val="007D68C2"/>
    <w:rsid w:val="007D690F"/>
    <w:rsid w:val="007D69D6"/>
    <w:rsid w:val="007D701A"/>
    <w:rsid w:val="007D73F4"/>
    <w:rsid w:val="007D7407"/>
    <w:rsid w:val="007D7716"/>
    <w:rsid w:val="007D7756"/>
    <w:rsid w:val="007D776F"/>
    <w:rsid w:val="007D79D4"/>
    <w:rsid w:val="007D7A67"/>
    <w:rsid w:val="007D7D31"/>
    <w:rsid w:val="007E0341"/>
    <w:rsid w:val="007E03B7"/>
    <w:rsid w:val="007E04FB"/>
    <w:rsid w:val="007E07C4"/>
    <w:rsid w:val="007E0C47"/>
    <w:rsid w:val="007E0D11"/>
    <w:rsid w:val="007E0EA8"/>
    <w:rsid w:val="007E106D"/>
    <w:rsid w:val="007E1127"/>
    <w:rsid w:val="007E15D8"/>
    <w:rsid w:val="007E15FF"/>
    <w:rsid w:val="007E16DE"/>
    <w:rsid w:val="007E173F"/>
    <w:rsid w:val="007E1826"/>
    <w:rsid w:val="007E191B"/>
    <w:rsid w:val="007E1BBA"/>
    <w:rsid w:val="007E2070"/>
    <w:rsid w:val="007E22A5"/>
    <w:rsid w:val="007E2503"/>
    <w:rsid w:val="007E2506"/>
    <w:rsid w:val="007E2603"/>
    <w:rsid w:val="007E2746"/>
    <w:rsid w:val="007E287B"/>
    <w:rsid w:val="007E2C01"/>
    <w:rsid w:val="007E2C89"/>
    <w:rsid w:val="007E2D08"/>
    <w:rsid w:val="007E2DF5"/>
    <w:rsid w:val="007E2F6E"/>
    <w:rsid w:val="007E302D"/>
    <w:rsid w:val="007E315B"/>
    <w:rsid w:val="007E32A1"/>
    <w:rsid w:val="007E373E"/>
    <w:rsid w:val="007E383B"/>
    <w:rsid w:val="007E3BEF"/>
    <w:rsid w:val="007E3BF3"/>
    <w:rsid w:val="007E3F1F"/>
    <w:rsid w:val="007E407E"/>
    <w:rsid w:val="007E40A7"/>
    <w:rsid w:val="007E4193"/>
    <w:rsid w:val="007E419F"/>
    <w:rsid w:val="007E44BC"/>
    <w:rsid w:val="007E458A"/>
    <w:rsid w:val="007E4998"/>
    <w:rsid w:val="007E4A8E"/>
    <w:rsid w:val="007E4CE4"/>
    <w:rsid w:val="007E4F48"/>
    <w:rsid w:val="007E525A"/>
    <w:rsid w:val="007E57F8"/>
    <w:rsid w:val="007E5939"/>
    <w:rsid w:val="007E5BE3"/>
    <w:rsid w:val="007E5E53"/>
    <w:rsid w:val="007E5E61"/>
    <w:rsid w:val="007E6216"/>
    <w:rsid w:val="007E62D3"/>
    <w:rsid w:val="007E64E4"/>
    <w:rsid w:val="007E66E6"/>
    <w:rsid w:val="007E685D"/>
    <w:rsid w:val="007E6B0D"/>
    <w:rsid w:val="007E6C2F"/>
    <w:rsid w:val="007E6E34"/>
    <w:rsid w:val="007E6EA9"/>
    <w:rsid w:val="007E7262"/>
    <w:rsid w:val="007E746A"/>
    <w:rsid w:val="007E74BF"/>
    <w:rsid w:val="007E797D"/>
    <w:rsid w:val="007F0004"/>
    <w:rsid w:val="007F001A"/>
    <w:rsid w:val="007F012B"/>
    <w:rsid w:val="007F0205"/>
    <w:rsid w:val="007F0490"/>
    <w:rsid w:val="007F05D1"/>
    <w:rsid w:val="007F0686"/>
    <w:rsid w:val="007F0762"/>
    <w:rsid w:val="007F09F0"/>
    <w:rsid w:val="007F0C13"/>
    <w:rsid w:val="007F0C71"/>
    <w:rsid w:val="007F0F91"/>
    <w:rsid w:val="007F0FE4"/>
    <w:rsid w:val="007F1043"/>
    <w:rsid w:val="007F1295"/>
    <w:rsid w:val="007F12BE"/>
    <w:rsid w:val="007F13C7"/>
    <w:rsid w:val="007F15BC"/>
    <w:rsid w:val="007F175E"/>
    <w:rsid w:val="007F17EF"/>
    <w:rsid w:val="007F181E"/>
    <w:rsid w:val="007F18D0"/>
    <w:rsid w:val="007F1A72"/>
    <w:rsid w:val="007F1AC9"/>
    <w:rsid w:val="007F1C84"/>
    <w:rsid w:val="007F1F04"/>
    <w:rsid w:val="007F2632"/>
    <w:rsid w:val="007F26A7"/>
    <w:rsid w:val="007F2796"/>
    <w:rsid w:val="007F292E"/>
    <w:rsid w:val="007F2BD4"/>
    <w:rsid w:val="007F2E2C"/>
    <w:rsid w:val="007F2EF8"/>
    <w:rsid w:val="007F3087"/>
    <w:rsid w:val="007F3165"/>
    <w:rsid w:val="007F3172"/>
    <w:rsid w:val="007F3175"/>
    <w:rsid w:val="007F32FD"/>
    <w:rsid w:val="007F334B"/>
    <w:rsid w:val="007F3C47"/>
    <w:rsid w:val="007F3CA8"/>
    <w:rsid w:val="007F40E4"/>
    <w:rsid w:val="007F42CE"/>
    <w:rsid w:val="007F42E5"/>
    <w:rsid w:val="007F4386"/>
    <w:rsid w:val="007F4498"/>
    <w:rsid w:val="007F461F"/>
    <w:rsid w:val="007F4708"/>
    <w:rsid w:val="007F474B"/>
    <w:rsid w:val="007F4857"/>
    <w:rsid w:val="007F48CB"/>
    <w:rsid w:val="007F4AB4"/>
    <w:rsid w:val="007F4B64"/>
    <w:rsid w:val="007F4B8C"/>
    <w:rsid w:val="007F4BDD"/>
    <w:rsid w:val="007F4C0A"/>
    <w:rsid w:val="007F4C4F"/>
    <w:rsid w:val="007F4ECE"/>
    <w:rsid w:val="007F5143"/>
    <w:rsid w:val="007F5387"/>
    <w:rsid w:val="007F53E2"/>
    <w:rsid w:val="007F597E"/>
    <w:rsid w:val="007F5A86"/>
    <w:rsid w:val="007F5C62"/>
    <w:rsid w:val="007F5D2E"/>
    <w:rsid w:val="007F5F76"/>
    <w:rsid w:val="007F5FBA"/>
    <w:rsid w:val="007F604F"/>
    <w:rsid w:val="007F6214"/>
    <w:rsid w:val="007F635B"/>
    <w:rsid w:val="007F6382"/>
    <w:rsid w:val="007F66C7"/>
    <w:rsid w:val="007F69AF"/>
    <w:rsid w:val="007F6B57"/>
    <w:rsid w:val="007F6C00"/>
    <w:rsid w:val="007F6F41"/>
    <w:rsid w:val="007F6F4C"/>
    <w:rsid w:val="007F724F"/>
    <w:rsid w:val="007F7455"/>
    <w:rsid w:val="007F783B"/>
    <w:rsid w:val="007F7860"/>
    <w:rsid w:val="007F78D4"/>
    <w:rsid w:val="007F799A"/>
    <w:rsid w:val="007F7ADC"/>
    <w:rsid w:val="007F7E09"/>
    <w:rsid w:val="0080031C"/>
    <w:rsid w:val="0080034E"/>
    <w:rsid w:val="00800A82"/>
    <w:rsid w:val="00800AFE"/>
    <w:rsid w:val="008011B5"/>
    <w:rsid w:val="008012F3"/>
    <w:rsid w:val="008016ED"/>
    <w:rsid w:val="00801A63"/>
    <w:rsid w:val="00801CE5"/>
    <w:rsid w:val="00801DC6"/>
    <w:rsid w:val="00801DF4"/>
    <w:rsid w:val="00801DF9"/>
    <w:rsid w:val="00802005"/>
    <w:rsid w:val="00802189"/>
    <w:rsid w:val="008022E1"/>
    <w:rsid w:val="00802578"/>
    <w:rsid w:val="0080264D"/>
    <w:rsid w:val="00802939"/>
    <w:rsid w:val="00802B08"/>
    <w:rsid w:val="00802F1F"/>
    <w:rsid w:val="00802FAD"/>
    <w:rsid w:val="00803100"/>
    <w:rsid w:val="008032C0"/>
    <w:rsid w:val="008032FC"/>
    <w:rsid w:val="0080364A"/>
    <w:rsid w:val="00803939"/>
    <w:rsid w:val="00803BA9"/>
    <w:rsid w:val="00803BDE"/>
    <w:rsid w:val="00803D76"/>
    <w:rsid w:val="00803FCA"/>
    <w:rsid w:val="00804086"/>
    <w:rsid w:val="0080424B"/>
    <w:rsid w:val="008042CB"/>
    <w:rsid w:val="00804518"/>
    <w:rsid w:val="008045DC"/>
    <w:rsid w:val="0080473D"/>
    <w:rsid w:val="00804837"/>
    <w:rsid w:val="00804A83"/>
    <w:rsid w:val="00804CB3"/>
    <w:rsid w:val="00804D0F"/>
    <w:rsid w:val="00804D23"/>
    <w:rsid w:val="00805578"/>
    <w:rsid w:val="008057E3"/>
    <w:rsid w:val="00805859"/>
    <w:rsid w:val="008058D7"/>
    <w:rsid w:val="00805C60"/>
    <w:rsid w:val="00805CBA"/>
    <w:rsid w:val="00805CE4"/>
    <w:rsid w:val="00805E16"/>
    <w:rsid w:val="00805E7B"/>
    <w:rsid w:val="008063F6"/>
    <w:rsid w:val="008065D9"/>
    <w:rsid w:val="008069E6"/>
    <w:rsid w:val="00806B5B"/>
    <w:rsid w:val="00806C2B"/>
    <w:rsid w:val="00806D10"/>
    <w:rsid w:val="00806E82"/>
    <w:rsid w:val="00806F68"/>
    <w:rsid w:val="00807022"/>
    <w:rsid w:val="0080714F"/>
    <w:rsid w:val="00807408"/>
    <w:rsid w:val="00807454"/>
    <w:rsid w:val="0080758B"/>
    <w:rsid w:val="008077A5"/>
    <w:rsid w:val="008077A9"/>
    <w:rsid w:val="008078BD"/>
    <w:rsid w:val="00807A3E"/>
    <w:rsid w:val="00807EA3"/>
    <w:rsid w:val="00807ECB"/>
    <w:rsid w:val="008101A7"/>
    <w:rsid w:val="008101D4"/>
    <w:rsid w:val="00810527"/>
    <w:rsid w:val="00810538"/>
    <w:rsid w:val="008106B2"/>
    <w:rsid w:val="00810AA6"/>
    <w:rsid w:val="00811022"/>
    <w:rsid w:val="0081109F"/>
    <w:rsid w:val="008110C4"/>
    <w:rsid w:val="008112BD"/>
    <w:rsid w:val="00811434"/>
    <w:rsid w:val="0081171D"/>
    <w:rsid w:val="00811AB5"/>
    <w:rsid w:val="00811C5F"/>
    <w:rsid w:val="00811FA4"/>
    <w:rsid w:val="00811FB2"/>
    <w:rsid w:val="0081216A"/>
    <w:rsid w:val="00812183"/>
    <w:rsid w:val="0081222E"/>
    <w:rsid w:val="00812257"/>
    <w:rsid w:val="00812574"/>
    <w:rsid w:val="008125AF"/>
    <w:rsid w:val="00812647"/>
    <w:rsid w:val="0081298B"/>
    <w:rsid w:val="00812DC1"/>
    <w:rsid w:val="00812E2A"/>
    <w:rsid w:val="00812EE3"/>
    <w:rsid w:val="00812FA5"/>
    <w:rsid w:val="00813078"/>
    <w:rsid w:val="00813108"/>
    <w:rsid w:val="00813334"/>
    <w:rsid w:val="00813438"/>
    <w:rsid w:val="008138BE"/>
    <w:rsid w:val="00813A84"/>
    <w:rsid w:val="00813AC4"/>
    <w:rsid w:val="00813EDD"/>
    <w:rsid w:val="00813F1B"/>
    <w:rsid w:val="008140BA"/>
    <w:rsid w:val="00814451"/>
    <w:rsid w:val="00814480"/>
    <w:rsid w:val="008145ED"/>
    <w:rsid w:val="00814690"/>
    <w:rsid w:val="00814A6D"/>
    <w:rsid w:val="00814AC3"/>
    <w:rsid w:val="00814AD2"/>
    <w:rsid w:val="00814E45"/>
    <w:rsid w:val="0081515B"/>
    <w:rsid w:val="0081515D"/>
    <w:rsid w:val="0081574B"/>
    <w:rsid w:val="00815AB5"/>
    <w:rsid w:val="00815C0A"/>
    <w:rsid w:val="00815C3D"/>
    <w:rsid w:val="00815C54"/>
    <w:rsid w:val="00815CCD"/>
    <w:rsid w:val="00815D27"/>
    <w:rsid w:val="008160CF"/>
    <w:rsid w:val="008160D2"/>
    <w:rsid w:val="0081611A"/>
    <w:rsid w:val="00816160"/>
    <w:rsid w:val="008161E3"/>
    <w:rsid w:val="008164D1"/>
    <w:rsid w:val="00816520"/>
    <w:rsid w:val="0081659D"/>
    <w:rsid w:val="0081666F"/>
    <w:rsid w:val="008166B0"/>
    <w:rsid w:val="008169E0"/>
    <w:rsid w:val="00816C0F"/>
    <w:rsid w:val="00816C2C"/>
    <w:rsid w:val="00816CA6"/>
    <w:rsid w:val="00816E0A"/>
    <w:rsid w:val="00816E13"/>
    <w:rsid w:val="008172E5"/>
    <w:rsid w:val="00817436"/>
    <w:rsid w:val="008174A2"/>
    <w:rsid w:val="0081764A"/>
    <w:rsid w:val="0081771A"/>
    <w:rsid w:val="0081774B"/>
    <w:rsid w:val="00817890"/>
    <w:rsid w:val="0081793D"/>
    <w:rsid w:val="00817C13"/>
    <w:rsid w:val="00817C7F"/>
    <w:rsid w:val="00817DE2"/>
    <w:rsid w:val="008200AD"/>
    <w:rsid w:val="008200E7"/>
    <w:rsid w:val="008203E2"/>
    <w:rsid w:val="00820464"/>
    <w:rsid w:val="008204D7"/>
    <w:rsid w:val="0082052F"/>
    <w:rsid w:val="008205FC"/>
    <w:rsid w:val="00820A20"/>
    <w:rsid w:val="00820BE3"/>
    <w:rsid w:val="00820FAB"/>
    <w:rsid w:val="008211A3"/>
    <w:rsid w:val="008211FF"/>
    <w:rsid w:val="008212E5"/>
    <w:rsid w:val="00821395"/>
    <w:rsid w:val="0082148A"/>
    <w:rsid w:val="00821776"/>
    <w:rsid w:val="008217FA"/>
    <w:rsid w:val="008219DD"/>
    <w:rsid w:val="00821C8D"/>
    <w:rsid w:val="00821D72"/>
    <w:rsid w:val="00821DA4"/>
    <w:rsid w:val="00821E0D"/>
    <w:rsid w:val="00821EE4"/>
    <w:rsid w:val="008224D1"/>
    <w:rsid w:val="00822984"/>
    <w:rsid w:val="00822AE9"/>
    <w:rsid w:val="00822BC9"/>
    <w:rsid w:val="00822E46"/>
    <w:rsid w:val="00822E79"/>
    <w:rsid w:val="00823635"/>
    <w:rsid w:val="00823734"/>
    <w:rsid w:val="0082398D"/>
    <w:rsid w:val="00823A6B"/>
    <w:rsid w:val="00823EF4"/>
    <w:rsid w:val="00824149"/>
    <w:rsid w:val="00824252"/>
    <w:rsid w:val="008244C5"/>
    <w:rsid w:val="00824533"/>
    <w:rsid w:val="00824977"/>
    <w:rsid w:val="00824D28"/>
    <w:rsid w:val="00824D50"/>
    <w:rsid w:val="00824E3A"/>
    <w:rsid w:val="00824E5E"/>
    <w:rsid w:val="00824E69"/>
    <w:rsid w:val="00824FAC"/>
    <w:rsid w:val="00824FC5"/>
    <w:rsid w:val="00825078"/>
    <w:rsid w:val="008250B4"/>
    <w:rsid w:val="00825102"/>
    <w:rsid w:val="0082512B"/>
    <w:rsid w:val="008255A5"/>
    <w:rsid w:val="00825ACA"/>
    <w:rsid w:val="00825AF1"/>
    <w:rsid w:val="00825D10"/>
    <w:rsid w:val="00825E57"/>
    <w:rsid w:val="00825F1F"/>
    <w:rsid w:val="0082600C"/>
    <w:rsid w:val="00826020"/>
    <w:rsid w:val="00826068"/>
    <w:rsid w:val="0082630E"/>
    <w:rsid w:val="00826321"/>
    <w:rsid w:val="008264C1"/>
    <w:rsid w:val="00826963"/>
    <w:rsid w:val="00826B5E"/>
    <w:rsid w:val="00827212"/>
    <w:rsid w:val="008272CC"/>
    <w:rsid w:val="00830020"/>
    <w:rsid w:val="00830342"/>
    <w:rsid w:val="008303DE"/>
    <w:rsid w:val="008303EC"/>
    <w:rsid w:val="008304DD"/>
    <w:rsid w:val="00830772"/>
    <w:rsid w:val="00830989"/>
    <w:rsid w:val="00830B81"/>
    <w:rsid w:val="00830BB3"/>
    <w:rsid w:val="00830BD4"/>
    <w:rsid w:val="00830C7A"/>
    <w:rsid w:val="00830CD9"/>
    <w:rsid w:val="00830E9A"/>
    <w:rsid w:val="00830F57"/>
    <w:rsid w:val="00830F7A"/>
    <w:rsid w:val="00831061"/>
    <w:rsid w:val="00831117"/>
    <w:rsid w:val="00831574"/>
    <w:rsid w:val="0083175C"/>
    <w:rsid w:val="00831786"/>
    <w:rsid w:val="0083182E"/>
    <w:rsid w:val="0083191C"/>
    <w:rsid w:val="00831C8B"/>
    <w:rsid w:val="00831F15"/>
    <w:rsid w:val="00831F4C"/>
    <w:rsid w:val="00831FD2"/>
    <w:rsid w:val="008320F3"/>
    <w:rsid w:val="00832728"/>
    <w:rsid w:val="008329B9"/>
    <w:rsid w:val="00832E43"/>
    <w:rsid w:val="00833026"/>
    <w:rsid w:val="00833431"/>
    <w:rsid w:val="0083364F"/>
    <w:rsid w:val="00833755"/>
    <w:rsid w:val="008338A6"/>
    <w:rsid w:val="00833C2C"/>
    <w:rsid w:val="00833D2C"/>
    <w:rsid w:val="00833DE2"/>
    <w:rsid w:val="008340AC"/>
    <w:rsid w:val="0083413D"/>
    <w:rsid w:val="00834280"/>
    <w:rsid w:val="00834419"/>
    <w:rsid w:val="00834457"/>
    <w:rsid w:val="00834493"/>
    <w:rsid w:val="0083449C"/>
    <w:rsid w:val="00834664"/>
    <w:rsid w:val="0083478A"/>
    <w:rsid w:val="0083481F"/>
    <w:rsid w:val="00834A3F"/>
    <w:rsid w:val="00834B43"/>
    <w:rsid w:val="00834B76"/>
    <w:rsid w:val="00835003"/>
    <w:rsid w:val="0083531E"/>
    <w:rsid w:val="0083535B"/>
    <w:rsid w:val="00835504"/>
    <w:rsid w:val="00835827"/>
    <w:rsid w:val="00835957"/>
    <w:rsid w:val="008359D1"/>
    <w:rsid w:val="00835D96"/>
    <w:rsid w:val="00835DE9"/>
    <w:rsid w:val="00835F7A"/>
    <w:rsid w:val="008361B7"/>
    <w:rsid w:val="00836203"/>
    <w:rsid w:val="008365A6"/>
    <w:rsid w:val="00836882"/>
    <w:rsid w:val="00836A12"/>
    <w:rsid w:val="00836A21"/>
    <w:rsid w:val="00836B32"/>
    <w:rsid w:val="00836D11"/>
    <w:rsid w:val="00836E91"/>
    <w:rsid w:val="00836F33"/>
    <w:rsid w:val="008376CF"/>
    <w:rsid w:val="008378D0"/>
    <w:rsid w:val="00837AB2"/>
    <w:rsid w:val="00837B6F"/>
    <w:rsid w:val="00837CC6"/>
    <w:rsid w:val="00837D6E"/>
    <w:rsid w:val="00837E32"/>
    <w:rsid w:val="008405AC"/>
    <w:rsid w:val="00840634"/>
    <w:rsid w:val="0084070B"/>
    <w:rsid w:val="00840E2B"/>
    <w:rsid w:val="00840E46"/>
    <w:rsid w:val="00840F31"/>
    <w:rsid w:val="0084117B"/>
    <w:rsid w:val="008413F1"/>
    <w:rsid w:val="008414F9"/>
    <w:rsid w:val="0084152A"/>
    <w:rsid w:val="008415D0"/>
    <w:rsid w:val="00841CFA"/>
    <w:rsid w:val="00841EAD"/>
    <w:rsid w:val="00841F0B"/>
    <w:rsid w:val="00842147"/>
    <w:rsid w:val="0084223D"/>
    <w:rsid w:val="00842266"/>
    <w:rsid w:val="0084234F"/>
    <w:rsid w:val="008423D8"/>
    <w:rsid w:val="0084249C"/>
    <w:rsid w:val="00842566"/>
    <w:rsid w:val="00842631"/>
    <w:rsid w:val="00842B65"/>
    <w:rsid w:val="00842C48"/>
    <w:rsid w:val="00842CA5"/>
    <w:rsid w:val="00842DB1"/>
    <w:rsid w:val="00843081"/>
    <w:rsid w:val="00843318"/>
    <w:rsid w:val="0084332A"/>
    <w:rsid w:val="0084378B"/>
    <w:rsid w:val="00843BA0"/>
    <w:rsid w:val="0084430B"/>
    <w:rsid w:val="008444F5"/>
    <w:rsid w:val="00844518"/>
    <w:rsid w:val="008447DA"/>
    <w:rsid w:val="00844860"/>
    <w:rsid w:val="00844D5B"/>
    <w:rsid w:val="00844E04"/>
    <w:rsid w:val="00844E3A"/>
    <w:rsid w:val="00844ED8"/>
    <w:rsid w:val="00844FE2"/>
    <w:rsid w:val="00845029"/>
    <w:rsid w:val="00845244"/>
    <w:rsid w:val="00845316"/>
    <w:rsid w:val="008453ED"/>
    <w:rsid w:val="0084551B"/>
    <w:rsid w:val="00845A1C"/>
    <w:rsid w:val="00845C8C"/>
    <w:rsid w:val="00845DB3"/>
    <w:rsid w:val="00845ECF"/>
    <w:rsid w:val="00845F73"/>
    <w:rsid w:val="00846141"/>
    <w:rsid w:val="00846286"/>
    <w:rsid w:val="00846621"/>
    <w:rsid w:val="008467C0"/>
    <w:rsid w:val="0084695B"/>
    <w:rsid w:val="00846D2F"/>
    <w:rsid w:val="00846DD0"/>
    <w:rsid w:val="0084700E"/>
    <w:rsid w:val="008472DD"/>
    <w:rsid w:val="0084747C"/>
    <w:rsid w:val="00847799"/>
    <w:rsid w:val="008477F3"/>
    <w:rsid w:val="00847A75"/>
    <w:rsid w:val="00847F96"/>
    <w:rsid w:val="00850283"/>
    <w:rsid w:val="00850354"/>
    <w:rsid w:val="0085037E"/>
    <w:rsid w:val="008503AE"/>
    <w:rsid w:val="008504C4"/>
    <w:rsid w:val="00850546"/>
    <w:rsid w:val="00850744"/>
    <w:rsid w:val="008507CB"/>
    <w:rsid w:val="00850A20"/>
    <w:rsid w:val="00850B8D"/>
    <w:rsid w:val="008513D8"/>
    <w:rsid w:val="00851AC3"/>
    <w:rsid w:val="00851D76"/>
    <w:rsid w:val="00851E52"/>
    <w:rsid w:val="00851F16"/>
    <w:rsid w:val="00851FCB"/>
    <w:rsid w:val="008520B8"/>
    <w:rsid w:val="00852186"/>
    <w:rsid w:val="00852194"/>
    <w:rsid w:val="008522CB"/>
    <w:rsid w:val="008524C1"/>
    <w:rsid w:val="00852732"/>
    <w:rsid w:val="00852780"/>
    <w:rsid w:val="00852942"/>
    <w:rsid w:val="008529D4"/>
    <w:rsid w:val="00852A4C"/>
    <w:rsid w:val="00852AD2"/>
    <w:rsid w:val="00852CBD"/>
    <w:rsid w:val="00852F76"/>
    <w:rsid w:val="0085308A"/>
    <w:rsid w:val="008530C0"/>
    <w:rsid w:val="00853542"/>
    <w:rsid w:val="0085384B"/>
    <w:rsid w:val="008538AB"/>
    <w:rsid w:val="00853C0B"/>
    <w:rsid w:val="00853D7A"/>
    <w:rsid w:val="00853F59"/>
    <w:rsid w:val="0085434A"/>
    <w:rsid w:val="0085441D"/>
    <w:rsid w:val="008547C6"/>
    <w:rsid w:val="00854FFF"/>
    <w:rsid w:val="0085531A"/>
    <w:rsid w:val="008554A7"/>
    <w:rsid w:val="008555B5"/>
    <w:rsid w:val="008555F4"/>
    <w:rsid w:val="0085568E"/>
    <w:rsid w:val="0085585E"/>
    <w:rsid w:val="00855E40"/>
    <w:rsid w:val="00856196"/>
    <w:rsid w:val="008561FB"/>
    <w:rsid w:val="00856348"/>
    <w:rsid w:val="00856607"/>
    <w:rsid w:val="00856683"/>
    <w:rsid w:val="008568FA"/>
    <w:rsid w:val="00856923"/>
    <w:rsid w:val="0085693D"/>
    <w:rsid w:val="00856A67"/>
    <w:rsid w:val="00856B0F"/>
    <w:rsid w:val="00856B1E"/>
    <w:rsid w:val="00856B47"/>
    <w:rsid w:val="00856BCE"/>
    <w:rsid w:val="00857474"/>
    <w:rsid w:val="008574EA"/>
    <w:rsid w:val="0085752C"/>
    <w:rsid w:val="00857546"/>
    <w:rsid w:val="008576C0"/>
    <w:rsid w:val="0085778D"/>
    <w:rsid w:val="00857912"/>
    <w:rsid w:val="00857FBF"/>
    <w:rsid w:val="00860485"/>
    <w:rsid w:val="00860548"/>
    <w:rsid w:val="00860581"/>
    <w:rsid w:val="008609E6"/>
    <w:rsid w:val="00860AC7"/>
    <w:rsid w:val="00860F4E"/>
    <w:rsid w:val="00860F9E"/>
    <w:rsid w:val="00860FD0"/>
    <w:rsid w:val="00861360"/>
    <w:rsid w:val="00861628"/>
    <w:rsid w:val="0086167A"/>
    <w:rsid w:val="008616EF"/>
    <w:rsid w:val="00861874"/>
    <w:rsid w:val="00861AC6"/>
    <w:rsid w:val="00861B6A"/>
    <w:rsid w:val="00861C18"/>
    <w:rsid w:val="00861E52"/>
    <w:rsid w:val="00861EA6"/>
    <w:rsid w:val="0086203F"/>
    <w:rsid w:val="00862421"/>
    <w:rsid w:val="00862438"/>
    <w:rsid w:val="0086283D"/>
    <w:rsid w:val="00862968"/>
    <w:rsid w:val="008629B1"/>
    <w:rsid w:val="00862C00"/>
    <w:rsid w:val="00863089"/>
    <w:rsid w:val="00863152"/>
    <w:rsid w:val="00863233"/>
    <w:rsid w:val="008632EC"/>
    <w:rsid w:val="00863345"/>
    <w:rsid w:val="0086337E"/>
    <w:rsid w:val="00863C1D"/>
    <w:rsid w:val="00863E11"/>
    <w:rsid w:val="00864174"/>
    <w:rsid w:val="008642B6"/>
    <w:rsid w:val="00864362"/>
    <w:rsid w:val="00864440"/>
    <w:rsid w:val="008644AC"/>
    <w:rsid w:val="008645E4"/>
    <w:rsid w:val="00864AAC"/>
    <w:rsid w:val="00864B9C"/>
    <w:rsid w:val="00864E3A"/>
    <w:rsid w:val="00864FAA"/>
    <w:rsid w:val="00865214"/>
    <w:rsid w:val="00865355"/>
    <w:rsid w:val="00865671"/>
    <w:rsid w:val="008656DD"/>
    <w:rsid w:val="0086575E"/>
    <w:rsid w:val="00865A9F"/>
    <w:rsid w:val="00865CED"/>
    <w:rsid w:val="00865DFA"/>
    <w:rsid w:val="00865F0E"/>
    <w:rsid w:val="00866036"/>
    <w:rsid w:val="0086603B"/>
    <w:rsid w:val="008661AB"/>
    <w:rsid w:val="00866211"/>
    <w:rsid w:val="008663E9"/>
    <w:rsid w:val="0086659B"/>
    <w:rsid w:val="008665E7"/>
    <w:rsid w:val="00866791"/>
    <w:rsid w:val="00866975"/>
    <w:rsid w:val="008669AA"/>
    <w:rsid w:val="008669DC"/>
    <w:rsid w:val="00866A35"/>
    <w:rsid w:val="00866BAD"/>
    <w:rsid w:val="00866CA1"/>
    <w:rsid w:val="00866CD7"/>
    <w:rsid w:val="00866D8A"/>
    <w:rsid w:val="00866E1D"/>
    <w:rsid w:val="00866F29"/>
    <w:rsid w:val="008672CA"/>
    <w:rsid w:val="008675D9"/>
    <w:rsid w:val="00867E15"/>
    <w:rsid w:val="008703E2"/>
    <w:rsid w:val="008705DC"/>
    <w:rsid w:val="00870C35"/>
    <w:rsid w:val="00870E1E"/>
    <w:rsid w:val="00870E40"/>
    <w:rsid w:val="00870F6B"/>
    <w:rsid w:val="00871057"/>
    <w:rsid w:val="008714F4"/>
    <w:rsid w:val="008715AD"/>
    <w:rsid w:val="008716C3"/>
    <w:rsid w:val="00871750"/>
    <w:rsid w:val="008717C9"/>
    <w:rsid w:val="00871906"/>
    <w:rsid w:val="00871C66"/>
    <w:rsid w:val="00871C9E"/>
    <w:rsid w:val="00871FE6"/>
    <w:rsid w:val="008720DA"/>
    <w:rsid w:val="008721EB"/>
    <w:rsid w:val="008722FD"/>
    <w:rsid w:val="008723AA"/>
    <w:rsid w:val="008723FC"/>
    <w:rsid w:val="0087246B"/>
    <w:rsid w:val="00872515"/>
    <w:rsid w:val="00872528"/>
    <w:rsid w:val="00872607"/>
    <w:rsid w:val="008726DE"/>
    <w:rsid w:val="00872877"/>
    <w:rsid w:val="008729DB"/>
    <w:rsid w:val="00873210"/>
    <w:rsid w:val="0087338D"/>
    <w:rsid w:val="0087338E"/>
    <w:rsid w:val="008734C9"/>
    <w:rsid w:val="008735B0"/>
    <w:rsid w:val="0087362E"/>
    <w:rsid w:val="0087370E"/>
    <w:rsid w:val="00873869"/>
    <w:rsid w:val="00873C3A"/>
    <w:rsid w:val="00873CC2"/>
    <w:rsid w:val="00873CD7"/>
    <w:rsid w:val="00873F80"/>
    <w:rsid w:val="00874059"/>
    <w:rsid w:val="0087446C"/>
    <w:rsid w:val="00874595"/>
    <w:rsid w:val="008748C1"/>
    <w:rsid w:val="00874CAE"/>
    <w:rsid w:val="00874D1D"/>
    <w:rsid w:val="00874DA9"/>
    <w:rsid w:val="00874EF1"/>
    <w:rsid w:val="00874FFA"/>
    <w:rsid w:val="008751BB"/>
    <w:rsid w:val="008751E0"/>
    <w:rsid w:val="00875744"/>
    <w:rsid w:val="00875861"/>
    <w:rsid w:val="00875AAD"/>
    <w:rsid w:val="00875C24"/>
    <w:rsid w:val="0087618D"/>
    <w:rsid w:val="008763EF"/>
    <w:rsid w:val="008768A9"/>
    <w:rsid w:val="00876990"/>
    <w:rsid w:val="008770B4"/>
    <w:rsid w:val="0087718F"/>
    <w:rsid w:val="00877321"/>
    <w:rsid w:val="00877392"/>
    <w:rsid w:val="008773B7"/>
    <w:rsid w:val="00877524"/>
    <w:rsid w:val="00877788"/>
    <w:rsid w:val="00877A52"/>
    <w:rsid w:val="00877D75"/>
    <w:rsid w:val="00877F1F"/>
    <w:rsid w:val="00880016"/>
    <w:rsid w:val="008800D8"/>
    <w:rsid w:val="008806A6"/>
    <w:rsid w:val="00880862"/>
    <w:rsid w:val="0088095B"/>
    <w:rsid w:val="008809CF"/>
    <w:rsid w:val="00880AFB"/>
    <w:rsid w:val="00881140"/>
    <w:rsid w:val="0088148F"/>
    <w:rsid w:val="00881638"/>
    <w:rsid w:val="008818C6"/>
    <w:rsid w:val="00881A42"/>
    <w:rsid w:val="0088207A"/>
    <w:rsid w:val="00882462"/>
    <w:rsid w:val="008824A9"/>
    <w:rsid w:val="008826F1"/>
    <w:rsid w:val="008829BC"/>
    <w:rsid w:val="00882CB6"/>
    <w:rsid w:val="00882CC3"/>
    <w:rsid w:val="00882CF6"/>
    <w:rsid w:val="00883070"/>
    <w:rsid w:val="00883374"/>
    <w:rsid w:val="00883502"/>
    <w:rsid w:val="0088357D"/>
    <w:rsid w:val="00883601"/>
    <w:rsid w:val="00883B79"/>
    <w:rsid w:val="00883D60"/>
    <w:rsid w:val="00883E54"/>
    <w:rsid w:val="00884023"/>
    <w:rsid w:val="00884191"/>
    <w:rsid w:val="008841E1"/>
    <w:rsid w:val="00884582"/>
    <w:rsid w:val="0088465F"/>
    <w:rsid w:val="0088484F"/>
    <w:rsid w:val="0088499D"/>
    <w:rsid w:val="00884A55"/>
    <w:rsid w:val="00884F6B"/>
    <w:rsid w:val="00884FCD"/>
    <w:rsid w:val="00884FDC"/>
    <w:rsid w:val="00885209"/>
    <w:rsid w:val="00885300"/>
    <w:rsid w:val="00885435"/>
    <w:rsid w:val="00885622"/>
    <w:rsid w:val="0088570A"/>
    <w:rsid w:val="008859C8"/>
    <w:rsid w:val="00885C4F"/>
    <w:rsid w:val="00885F18"/>
    <w:rsid w:val="00885FF5"/>
    <w:rsid w:val="008860B3"/>
    <w:rsid w:val="008860BF"/>
    <w:rsid w:val="00886151"/>
    <w:rsid w:val="008862DE"/>
    <w:rsid w:val="00886304"/>
    <w:rsid w:val="00886344"/>
    <w:rsid w:val="00886416"/>
    <w:rsid w:val="00886440"/>
    <w:rsid w:val="0088648E"/>
    <w:rsid w:val="00886607"/>
    <w:rsid w:val="00886719"/>
    <w:rsid w:val="00886727"/>
    <w:rsid w:val="0088677F"/>
    <w:rsid w:val="008867D1"/>
    <w:rsid w:val="008867FC"/>
    <w:rsid w:val="00886811"/>
    <w:rsid w:val="00886885"/>
    <w:rsid w:val="00886AAA"/>
    <w:rsid w:val="00886E90"/>
    <w:rsid w:val="00886EF1"/>
    <w:rsid w:val="00886F87"/>
    <w:rsid w:val="0088721C"/>
    <w:rsid w:val="008874D2"/>
    <w:rsid w:val="00887B6E"/>
    <w:rsid w:val="00887DEA"/>
    <w:rsid w:val="00887DFF"/>
    <w:rsid w:val="0089002D"/>
    <w:rsid w:val="008900BF"/>
    <w:rsid w:val="008900DC"/>
    <w:rsid w:val="00890344"/>
    <w:rsid w:val="008903CC"/>
    <w:rsid w:val="00890431"/>
    <w:rsid w:val="00890587"/>
    <w:rsid w:val="00890772"/>
    <w:rsid w:val="00890842"/>
    <w:rsid w:val="008908FB"/>
    <w:rsid w:val="00890CFA"/>
    <w:rsid w:val="00890D8B"/>
    <w:rsid w:val="00890ECD"/>
    <w:rsid w:val="00890F8E"/>
    <w:rsid w:val="00891378"/>
    <w:rsid w:val="008913C2"/>
    <w:rsid w:val="0089148F"/>
    <w:rsid w:val="00891608"/>
    <w:rsid w:val="00891740"/>
    <w:rsid w:val="0089184A"/>
    <w:rsid w:val="008920A4"/>
    <w:rsid w:val="0089230A"/>
    <w:rsid w:val="0089267B"/>
    <w:rsid w:val="0089274E"/>
    <w:rsid w:val="0089287E"/>
    <w:rsid w:val="008929F5"/>
    <w:rsid w:val="00892CE3"/>
    <w:rsid w:val="00892D34"/>
    <w:rsid w:val="00892D7F"/>
    <w:rsid w:val="00892E5B"/>
    <w:rsid w:val="00892E71"/>
    <w:rsid w:val="00892F65"/>
    <w:rsid w:val="00892FFA"/>
    <w:rsid w:val="008932E0"/>
    <w:rsid w:val="0089333C"/>
    <w:rsid w:val="00893341"/>
    <w:rsid w:val="00893342"/>
    <w:rsid w:val="008934B3"/>
    <w:rsid w:val="00893504"/>
    <w:rsid w:val="00893522"/>
    <w:rsid w:val="00893563"/>
    <w:rsid w:val="00893660"/>
    <w:rsid w:val="008936A2"/>
    <w:rsid w:val="00893CB0"/>
    <w:rsid w:val="00893DF3"/>
    <w:rsid w:val="00893E63"/>
    <w:rsid w:val="00893F57"/>
    <w:rsid w:val="00893F8F"/>
    <w:rsid w:val="008942EA"/>
    <w:rsid w:val="008944F2"/>
    <w:rsid w:val="00894554"/>
    <w:rsid w:val="00894840"/>
    <w:rsid w:val="00894899"/>
    <w:rsid w:val="00894B3F"/>
    <w:rsid w:val="00894F1F"/>
    <w:rsid w:val="0089500C"/>
    <w:rsid w:val="0089520F"/>
    <w:rsid w:val="0089547B"/>
    <w:rsid w:val="00895699"/>
    <w:rsid w:val="008957C0"/>
    <w:rsid w:val="008957C8"/>
    <w:rsid w:val="0089592A"/>
    <w:rsid w:val="008959BD"/>
    <w:rsid w:val="00895AE5"/>
    <w:rsid w:val="00895B41"/>
    <w:rsid w:val="00895CA4"/>
    <w:rsid w:val="00895D12"/>
    <w:rsid w:val="00895E18"/>
    <w:rsid w:val="00895ED4"/>
    <w:rsid w:val="00895F9D"/>
    <w:rsid w:val="008962E5"/>
    <w:rsid w:val="00896395"/>
    <w:rsid w:val="0089665B"/>
    <w:rsid w:val="00896DA7"/>
    <w:rsid w:val="00896E8F"/>
    <w:rsid w:val="00896EFC"/>
    <w:rsid w:val="00896F77"/>
    <w:rsid w:val="00897143"/>
    <w:rsid w:val="00897156"/>
    <w:rsid w:val="008974A8"/>
    <w:rsid w:val="008974E4"/>
    <w:rsid w:val="00897753"/>
    <w:rsid w:val="0089779E"/>
    <w:rsid w:val="008977A3"/>
    <w:rsid w:val="00897807"/>
    <w:rsid w:val="00897A0C"/>
    <w:rsid w:val="008A0798"/>
    <w:rsid w:val="008A07BB"/>
    <w:rsid w:val="008A08DC"/>
    <w:rsid w:val="008A0ABF"/>
    <w:rsid w:val="008A0C6F"/>
    <w:rsid w:val="008A0D3E"/>
    <w:rsid w:val="008A0E46"/>
    <w:rsid w:val="008A0E56"/>
    <w:rsid w:val="008A1132"/>
    <w:rsid w:val="008A127A"/>
    <w:rsid w:val="008A1328"/>
    <w:rsid w:val="008A16A7"/>
    <w:rsid w:val="008A17B3"/>
    <w:rsid w:val="008A1AD3"/>
    <w:rsid w:val="008A1B72"/>
    <w:rsid w:val="008A1BDC"/>
    <w:rsid w:val="008A1D77"/>
    <w:rsid w:val="008A218D"/>
    <w:rsid w:val="008A2274"/>
    <w:rsid w:val="008A22E7"/>
    <w:rsid w:val="008A2348"/>
    <w:rsid w:val="008A23A2"/>
    <w:rsid w:val="008A24CD"/>
    <w:rsid w:val="008A25F8"/>
    <w:rsid w:val="008A285B"/>
    <w:rsid w:val="008A28CE"/>
    <w:rsid w:val="008A2C39"/>
    <w:rsid w:val="008A38DB"/>
    <w:rsid w:val="008A39BF"/>
    <w:rsid w:val="008A3CB0"/>
    <w:rsid w:val="008A3CD9"/>
    <w:rsid w:val="008A3D91"/>
    <w:rsid w:val="008A3E02"/>
    <w:rsid w:val="008A4405"/>
    <w:rsid w:val="008A44D4"/>
    <w:rsid w:val="008A4854"/>
    <w:rsid w:val="008A4A41"/>
    <w:rsid w:val="008A4BBB"/>
    <w:rsid w:val="008A4C60"/>
    <w:rsid w:val="008A4F56"/>
    <w:rsid w:val="008A5009"/>
    <w:rsid w:val="008A503E"/>
    <w:rsid w:val="008A5046"/>
    <w:rsid w:val="008A5053"/>
    <w:rsid w:val="008A51C2"/>
    <w:rsid w:val="008A51FE"/>
    <w:rsid w:val="008A5371"/>
    <w:rsid w:val="008A5C20"/>
    <w:rsid w:val="008A5DC2"/>
    <w:rsid w:val="008A5EC6"/>
    <w:rsid w:val="008A65A4"/>
    <w:rsid w:val="008A6650"/>
    <w:rsid w:val="008A67EA"/>
    <w:rsid w:val="008A680A"/>
    <w:rsid w:val="008A68C4"/>
    <w:rsid w:val="008A69B5"/>
    <w:rsid w:val="008A6B81"/>
    <w:rsid w:val="008A6C6C"/>
    <w:rsid w:val="008A7020"/>
    <w:rsid w:val="008A7490"/>
    <w:rsid w:val="008A75A1"/>
    <w:rsid w:val="008A7709"/>
    <w:rsid w:val="008A78A3"/>
    <w:rsid w:val="008A79E1"/>
    <w:rsid w:val="008A7B61"/>
    <w:rsid w:val="008A7BEA"/>
    <w:rsid w:val="008A7C70"/>
    <w:rsid w:val="008A7D96"/>
    <w:rsid w:val="008A7D9B"/>
    <w:rsid w:val="008A7E90"/>
    <w:rsid w:val="008A7FF8"/>
    <w:rsid w:val="008B006B"/>
    <w:rsid w:val="008B0166"/>
    <w:rsid w:val="008B024E"/>
    <w:rsid w:val="008B026D"/>
    <w:rsid w:val="008B060B"/>
    <w:rsid w:val="008B0646"/>
    <w:rsid w:val="008B0709"/>
    <w:rsid w:val="008B0A6E"/>
    <w:rsid w:val="008B0CBA"/>
    <w:rsid w:val="008B0E0E"/>
    <w:rsid w:val="008B1440"/>
    <w:rsid w:val="008B1502"/>
    <w:rsid w:val="008B15D6"/>
    <w:rsid w:val="008B1937"/>
    <w:rsid w:val="008B1970"/>
    <w:rsid w:val="008B1971"/>
    <w:rsid w:val="008B1AA5"/>
    <w:rsid w:val="008B1D4B"/>
    <w:rsid w:val="008B1D9F"/>
    <w:rsid w:val="008B2111"/>
    <w:rsid w:val="008B2195"/>
    <w:rsid w:val="008B230E"/>
    <w:rsid w:val="008B23EB"/>
    <w:rsid w:val="008B25FD"/>
    <w:rsid w:val="008B2754"/>
    <w:rsid w:val="008B2835"/>
    <w:rsid w:val="008B29ED"/>
    <w:rsid w:val="008B2A0D"/>
    <w:rsid w:val="008B2B28"/>
    <w:rsid w:val="008B2B95"/>
    <w:rsid w:val="008B2C7C"/>
    <w:rsid w:val="008B2E9A"/>
    <w:rsid w:val="008B2F98"/>
    <w:rsid w:val="008B331C"/>
    <w:rsid w:val="008B38A6"/>
    <w:rsid w:val="008B3E54"/>
    <w:rsid w:val="008B3E60"/>
    <w:rsid w:val="008B3E8C"/>
    <w:rsid w:val="008B44E4"/>
    <w:rsid w:val="008B4619"/>
    <w:rsid w:val="008B4689"/>
    <w:rsid w:val="008B471E"/>
    <w:rsid w:val="008B4745"/>
    <w:rsid w:val="008B4831"/>
    <w:rsid w:val="008B4A33"/>
    <w:rsid w:val="008B4A68"/>
    <w:rsid w:val="008B50FA"/>
    <w:rsid w:val="008B5196"/>
    <w:rsid w:val="008B51F0"/>
    <w:rsid w:val="008B5866"/>
    <w:rsid w:val="008B5D7A"/>
    <w:rsid w:val="008B6134"/>
    <w:rsid w:val="008B62C8"/>
    <w:rsid w:val="008B639C"/>
    <w:rsid w:val="008B646D"/>
    <w:rsid w:val="008B6529"/>
    <w:rsid w:val="008B65E4"/>
    <w:rsid w:val="008B6603"/>
    <w:rsid w:val="008B68E0"/>
    <w:rsid w:val="008B6A82"/>
    <w:rsid w:val="008B6D19"/>
    <w:rsid w:val="008B6D8C"/>
    <w:rsid w:val="008B71C7"/>
    <w:rsid w:val="008B71DD"/>
    <w:rsid w:val="008B72CF"/>
    <w:rsid w:val="008B79AD"/>
    <w:rsid w:val="008B7A3D"/>
    <w:rsid w:val="008B7B3F"/>
    <w:rsid w:val="008B7B46"/>
    <w:rsid w:val="008B7B81"/>
    <w:rsid w:val="008B7D92"/>
    <w:rsid w:val="008B7FA5"/>
    <w:rsid w:val="008B7FD1"/>
    <w:rsid w:val="008C002F"/>
    <w:rsid w:val="008C00AE"/>
    <w:rsid w:val="008C01BA"/>
    <w:rsid w:val="008C0250"/>
    <w:rsid w:val="008C0482"/>
    <w:rsid w:val="008C052E"/>
    <w:rsid w:val="008C054F"/>
    <w:rsid w:val="008C087C"/>
    <w:rsid w:val="008C0C04"/>
    <w:rsid w:val="008C11F2"/>
    <w:rsid w:val="008C1283"/>
    <w:rsid w:val="008C1584"/>
    <w:rsid w:val="008C15AD"/>
    <w:rsid w:val="008C15D1"/>
    <w:rsid w:val="008C1B7C"/>
    <w:rsid w:val="008C1C62"/>
    <w:rsid w:val="008C1CD3"/>
    <w:rsid w:val="008C1CE7"/>
    <w:rsid w:val="008C202D"/>
    <w:rsid w:val="008C209D"/>
    <w:rsid w:val="008C24EF"/>
    <w:rsid w:val="008C26C7"/>
    <w:rsid w:val="008C277F"/>
    <w:rsid w:val="008C28A8"/>
    <w:rsid w:val="008C296E"/>
    <w:rsid w:val="008C29EA"/>
    <w:rsid w:val="008C2AD8"/>
    <w:rsid w:val="008C2C70"/>
    <w:rsid w:val="008C2D5B"/>
    <w:rsid w:val="008C2EF5"/>
    <w:rsid w:val="008C3596"/>
    <w:rsid w:val="008C3739"/>
    <w:rsid w:val="008C3A21"/>
    <w:rsid w:val="008C3B4E"/>
    <w:rsid w:val="008C3C26"/>
    <w:rsid w:val="008C3DBF"/>
    <w:rsid w:val="008C42BB"/>
    <w:rsid w:val="008C43E8"/>
    <w:rsid w:val="008C489E"/>
    <w:rsid w:val="008C48ED"/>
    <w:rsid w:val="008C4D85"/>
    <w:rsid w:val="008C5059"/>
    <w:rsid w:val="008C54A1"/>
    <w:rsid w:val="008C54F9"/>
    <w:rsid w:val="008C56D8"/>
    <w:rsid w:val="008C575A"/>
    <w:rsid w:val="008C5763"/>
    <w:rsid w:val="008C5A22"/>
    <w:rsid w:val="008C5AAE"/>
    <w:rsid w:val="008C5D3F"/>
    <w:rsid w:val="008C5D92"/>
    <w:rsid w:val="008C61A4"/>
    <w:rsid w:val="008C6553"/>
    <w:rsid w:val="008C65CC"/>
    <w:rsid w:val="008C66A4"/>
    <w:rsid w:val="008C6A47"/>
    <w:rsid w:val="008C6B05"/>
    <w:rsid w:val="008C6D9C"/>
    <w:rsid w:val="008C7045"/>
    <w:rsid w:val="008C70FB"/>
    <w:rsid w:val="008C71EC"/>
    <w:rsid w:val="008C7222"/>
    <w:rsid w:val="008C72FF"/>
    <w:rsid w:val="008C73B9"/>
    <w:rsid w:val="008C79B1"/>
    <w:rsid w:val="008C7AA2"/>
    <w:rsid w:val="008C7B16"/>
    <w:rsid w:val="008C7E1A"/>
    <w:rsid w:val="008C7EDD"/>
    <w:rsid w:val="008D0057"/>
    <w:rsid w:val="008D0131"/>
    <w:rsid w:val="008D017A"/>
    <w:rsid w:val="008D0947"/>
    <w:rsid w:val="008D0CB3"/>
    <w:rsid w:val="008D0F48"/>
    <w:rsid w:val="008D0F58"/>
    <w:rsid w:val="008D0F6E"/>
    <w:rsid w:val="008D161C"/>
    <w:rsid w:val="008D167B"/>
    <w:rsid w:val="008D1A7A"/>
    <w:rsid w:val="008D1ACF"/>
    <w:rsid w:val="008D1C81"/>
    <w:rsid w:val="008D1D45"/>
    <w:rsid w:val="008D20D1"/>
    <w:rsid w:val="008D21EA"/>
    <w:rsid w:val="008D2338"/>
    <w:rsid w:val="008D23E1"/>
    <w:rsid w:val="008D23F4"/>
    <w:rsid w:val="008D243F"/>
    <w:rsid w:val="008D244B"/>
    <w:rsid w:val="008D24B5"/>
    <w:rsid w:val="008D27B7"/>
    <w:rsid w:val="008D2889"/>
    <w:rsid w:val="008D2B1D"/>
    <w:rsid w:val="008D2BA4"/>
    <w:rsid w:val="008D2C9A"/>
    <w:rsid w:val="008D2D6E"/>
    <w:rsid w:val="008D2F15"/>
    <w:rsid w:val="008D2F7C"/>
    <w:rsid w:val="008D31D1"/>
    <w:rsid w:val="008D31DE"/>
    <w:rsid w:val="008D3212"/>
    <w:rsid w:val="008D3738"/>
    <w:rsid w:val="008D37B0"/>
    <w:rsid w:val="008D3AD3"/>
    <w:rsid w:val="008D3D70"/>
    <w:rsid w:val="008D3DA1"/>
    <w:rsid w:val="008D3DD5"/>
    <w:rsid w:val="008D3E0C"/>
    <w:rsid w:val="008D3FB5"/>
    <w:rsid w:val="008D4086"/>
    <w:rsid w:val="008D4210"/>
    <w:rsid w:val="008D422B"/>
    <w:rsid w:val="008D42DB"/>
    <w:rsid w:val="008D42EB"/>
    <w:rsid w:val="008D4309"/>
    <w:rsid w:val="008D44B9"/>
    <w:rsid w:val="008D4528"/>
    <w:rsid w:val="008D461E"/>
    <w:rsid w:val="008D4672"/>
    <w:rsid w:val="008D4CE9"/>
    <w:rsid w:val="008D4DDB"/>
    <w:rsid w:val="008D5109"/>
    <w:rsid w:val="008D511E"/>
    <w:rsid w:val="008D51A3"/>
    <w:rsid w:val="008D5378"/>
    <w:rsid w:val="008D5447"/>
    <w:rsid w:val="008D5786"/>
    <w:rsid w:val="008D593D"/>
    <w:rsid w:val="008D596E"/>
    <w:rsid w:val="008D5A64"/>
    <w:rsid w:val="008D5E33"/>
    <w:rsid w:val="008D5EC9"/>
    <w:rsid w:val="008D5F05"/>
    <w:rsid w:val="008D5F62"/>
    <w:rsid w:val="008D5FB1"/>
    <w:rsid w:val="008D63B5"/>
    <w:rsid w:val="008D6520"/>
    <w:rsid w:val="008D664D"/>
    <w:rsid w:val="008D676F"/>
    <w:rsid w:val="008D67EC"/>
    <w:rsid w:val="008D6917"/>
    <w:rsid w:val="008D6AAE"/>
    <w:rsid w:val="008D6C39"/>
    <w:rsid w:val="008D6DB0"/>
    <w:rsid w:val="008D6E3A"/>
    <w:rsid w:val="008D6F1B"/>
    <w:rsid w:val="008D6F3D"/>
    <w:rsid w:val="008D704E"/>
    <w:rsid w:val="008D7168"/>
    <w:rsid w:val="008D7240"/>
    <w:rsid w:val="008D7433"/>
    <w:rsid w:val="008D76C7"/>
    <w:rsid w:val="008D7738"/>
    <w:rsid w:val="008D77A0"/>
    <w:rsid w:val="008D790D"/>
    <w:rsid w:val="008D7BAB"/>
    <w:rsid w:val="008D7C76"/>
    <w:rsid w:val="008E0184"/>
    <w:rsid w:val="008E047D"/>
    <w:rsid w:val="008E09DE"/>
    <w:rsid w:val="008E0C44"/>
    <w:rsid w:val="008E0F05"/>
    <w:rsid w:val="008E105A"/>
    <w:rsid w:val="008E112C"/>
    <w:rsid w:val="008E12C2"/>
    <w:rsid w:val="008E172B"/>
    <w:rsid w:val="008E1770"/>
    <w:rsid w:val="008E17ED"/>
    <w:rsid w:val="008E19B3"/>
    <w:rsid w:val="008E1A9E"/>
    <w:rsid w:val="008E1F6B"/>
    <w:rsid w:val="008E2057"/>
    <w:rsid w:val="008E2323"/>
    <w:rsid w:val="008E2491"/>
    <w:rsid w:val="008E2610"/>
    <w:rsid w:val="008E26B4"/>
    <w:rsid w:val="008E2AC0"/>
    <w:rsid w:val="008E2CC3"/>
    <w:rsid w:val="008E2D01"/>
    <w:rsid w:val="008E2F4F"/>
    <w:rsid w:val="008E306E"/>
    <w:rsid w:val="008E319D"/>
    <w:rsid w:val="008E329E"/>
    <w:rsid w:val="008E34AD"/>
    <w:rsid w:val="008E392F"/>
    <w:rsid w:val="008E397C"/>
    <w:rsid w:val="008E3B47"/>
    <w:rsid w:val="008E3BC5"/>
    <w:rsid w:val="008E3C31"/>
    <w:rsid w:val="008E3EC1"/>
    <w:rsid w:val="008E40AA"/>
    <w:rsid w:val="008E40EC"/>
    <w:rsid w:val="008E476A"/>
    <w:rsid w:val="008E47DD"/>
    <w:rsid w:val="008E4A05"/>
    <w:rsid w:val="008E4B1E"/>
    <w:rsid w:val="008E4B6E"/>
    <w:rsid w:val="008E4D08"/>
    <w:rsid w:val="008E4D0F"/>
    <w:rsid w:val="008E4D8D"/>
    <w:rsid w:val="008E4E8D"/>
    <w:rsid w:val="008E5124"/>
    <w:rsid w:val="008E5163"/>
    <w:rsid w:val="008E53B0"/>
    <w:rsid w:val="008E53CE"/>
    <w:rsid w:val="008E5615"/>
    <w:rsid w:val="008E57EE"/>
    <w:rsid w:val="008E588D"/>
    <w:rsid w:val="008E594E"/>
    <w:rsid w:val="008E5B4D"/>
    <w:rsid w:val="008E5BDB"/>
    <w:rsid w:val="008E5C2D"/>
    <w:rsid w:val="008E6098"/>
    <w:rsid w:val="008E613B"/>
    <w:rsid w:val="008E61A2"/>
    <w:rsid w:val="008E61A6"/>
    <w:rsid w:val="008E631C"/>
    <w:rsid w:val="008E6372"/>
    <w:rsid w:val="008E63A3"/>
    <w:rsid w:val="008E63B3"/>
    <w:rsid w:val="008E63D1"/>
    <w:rsid w:val="008E64E0"/>
    <w:rsid w:val="008E6671"/>
    <w:rsid w:val="008E66B6"/>
    <w:rsid w:val="008E6874"/>
    <w:rsid w:val="008E69E4"/>
    <w:rsid w:val="008E6A72"/>
    <w:rsid w:val="008E6B8F"/>
    <w:rsid w:val="008E6C25"/>
    <w:rsid w:val="008E6F1A"/>
    <w:rsid w:val="008E70B0"/>
    <w:rsid w:val="008E70BF"/>
    <w:rsid w:val="008E70F3"/>
    <w:rsid w:val="008E7516"/>
    <w:rsid w:val="008E7692"/>
    <w:rsid w:val="008E773D"/>
    <w:rsid w:val="008E787C"/>
    <w:rsid w:val="008E7A6D"/>
    <w:rsid w:val="008E7B1C"/>
    <w:rsid w:val="008E7DAF"/>
    <w:rsid w:val="008E7E23"/>
    <w:rsid w:val="008F008C"/>
    <w:rsid w:val="008F0193"/>
    <w:rsid w:val="008F02A6"/>
    <w:rsid w:val="008F030E"/>
    <w:rsid w:val="008F03E7"/>
    <w:rsid w:val="008F06B5"/>
    <w:rsid w:val="008F097D"/>
    <w:rsid w:val="008F09C4"/>
    <w:rsid w:val="008F0A31"/>
    <w:rsid w:val="008F0BA8"/>
    <w:rsid w:val="008F0C4D"/>
    <w:rsid w:val="008F0D84"/>
    <w:rsid w:val="008F1204"/>
    <w:rsid w:val="008F1397"/>
    <w:rsid w:val="008F1A84"/>
    <w:rsid w:val="008F1B33"/>
    <w:rsid w:val="008F1CE9"/>
    <w:rsid w:val="008F1DF9"/>
    <w:rsid w:val="008F1E89"/>
    <w:rsid w:val="008F1F96"/>
    <w:rsid w:val="008F2050"/>
    <w:rsid w:val="008F2468"/>
    <w:rsid w:val="008F24FD"/>
    <w:rsid w:val="008F2668"/>
    <w:rsid w:val="008F2741"/>
    <w:rsid w:val="008F27F9"/>
    <w:rsid w:val="008F2801"/>
    <w:rsid w:val="008F2897"/>
    <w:rsid w:val="008F2C43"/>
    <w:rsid w:val="008F3229"/>
    <w:rsid w:val="008F3289"/>
    <w:rsid w:val="008F32C5"/>
    <w:rsid w:val="008F333B"/>
    <w:rsid w:val="008F34BD"/>
    <w:rsid w:val="008F37AF"/>
    <w:rsid w:val="008F396A"/>
    <w:rsid w:val="008F3A64"/>
    <w:rsid w:val="008F3B21"/>
    <w:rsid w:val="008F3B31"/>
    <w:rsid w:val="008F3C0F"/>
    <w:rsid w:val="008F3CB1"/>
    <w:rsid w:val="008F3EDA"/>
    <w:rsid w:val="008F3EF9"/>
    <w:rsid w:val="008F3F00"/>
    <w:rsid w:val="008F3F5B"/>
    <w:rsid w:val="008F3FAB"/>
    <w:rsid w:val="008F400A"/>
    <w:rsid w:val="008F4099"/>
    <w:rsid w:val="008F42DD"/>
    <w:rsid w:val="008F4430"/>
    <w:rsid w:val="008F4646"/>
    <w:rsid w:val="008F46AC"/>
    <w:rsid w:val="008F472B"/>
    <w:rsid w:val="008F49E0"/>
    <w:rsid w:val="008F4AE3"/>
    <w:rsid w:val="008F4B58"/>
    <w:rsid w:val="008F4F46"/>
    <w:rsid w:val="008F51F1"/>
    <w:rsid w:val="008F5371"/>
    <w:rsid w:val="008F5438"/>
    <w:rsid w:val="008F54FC"/>
    <w:rsid w:val="008F5596"/>
    <w:rsid w:val="008F565D"/>
    <w:rsid w:val="008F572A"/>
    <w:rsid w:val="008F5B6A"/>
    <w:rsid w:val="008F5BB2"/>
    <w:rsid w:val="008F5C38"/>
    <w:rsid w:val="008F5D29"/>
    <w:rsid w:val="008F5DA7"/>
    <w:rsid w:val="008F5F68"/>
    <w:rsid w:val="008F615A"/>
    <w:rsid w:val="008F62D8"/>
    <w:rsid w:val="008F6431"/>
    <w:rsid w:val="008F65BE"/>
    <w:rsid w:val="008F6666"/>
    <w:rsid w:val="008F66E5"/>
    <w:rsid w:val="008F68C1"/>
    <w:rsid w:val="008F6BFF"/>
    <w:rsid w:val="008F7140"/>
    <w:rsid w:val="008F7346"/>
    <w:rsid w:val="008F737B"/>
    <w:rsid w:val="008F75F8"/>
    <w:rsid w:val="008F76FB"/>
    <w:rsid w:val="008F778D"/>
    <w:rsid w:val="008F78FA"/>
    <w:rsid w:val="008F7BB6"/>
    <w:rsid w:val="008F7D11"/>
    <w:rsid w:val="008F7DD2"/>
    <w:rsid w:val="008F7E1C"/>
    <w:rsid w:val="0090019F"/>
    <w:rsid w:val="009003DA"/>
    <w:rsid w:val="009007E9"/>
    <w:rsid w:val="0090087F"/>
    <w:rsid w:val="00900B68"/>
    <w:rsid w:val="00900DA6"/>
    <w:rsid w:val="00900F11"/>
    <w:rsid w:val="0090116A"/>
    <w:rsid w:val="0090118D"/>
    <w:rsid w:val="009011B2"/>
    <w:rsid w:val="009011DC"/>
    <w:rsid w:val="00901730"/>
    <w:rsid w:val="00901891"/>
    <w:rsid w:val="00901936"/>
    <w:rsid w:val="00901C3D"/>
    <w:rsid w:val="00901DFE"/>
    <w:rsid w:val="00902099"/>
    <w:rsid w:val="00902113"/>
    <w:rsid w:val="00902474"/>
    <w:rsid w:val="00902596"/>
    <w:rsid w:val="009026CA"/>
    <w:rsid w:val="00902741"/>
    <w:rsid w:val="009027EF"/>
    <w:rsid w:val="009028DA"/>
    <w:rsid w:val="00902A06"/>
    <w:rsid w:val="00902A09"/>
    <w:rsid w:val="00902AA6"/>
    <w:rsid w:val="00902CC8"/>
    <w:rsid w:val="00902CDC"/>
    <w:rsid w:val="009033D4"/>
    <w:rsid w:val="00903BE8"/>
    <w:rsid w:val="00903E71"/>
    <w:rsid w:val="009041DC"/>
    <w:rsid w:val="009045BC"/>
    <w:rsid w:val="009045DA"/>
    <w:rsid w:val="00904BCB"/>
    <w:rsid w:val="00904D4A"/>
    <w:rsid w:val="0090564D"/>
    <w:rsid w:val="00905A4D"/>
    <w:rsid w:val="00905AF7"/>
    <w:rsid w:val="00905BAE"/>
    <w:rsid w:val="00905C79"/>
    <w:rsid w:val="00905CC3"/>
    <w:rsid w:val="00905EB4"/>
    <w:rsid w:val="009060E3"/>
    <w:rsid w:val="0090617A"/>
    <w:rsid w:val="00906394"/>
    <w:rsid w:val="00906663"/>
    <w:rsid w:val="009066EC"/>
    <w:rsid w:val="00906813"/>
    <w:rsid w:val="00906A1C"/>
    <w:rsid w:val="00906AE5"/>
    <w:rsid w:val="00906B48"/>
    <w:rsid w:val="00906E9D"/>
    <w:rsid w:val="00907139"/>
    <w:rsid w:val="00907316"/>
    <w:rsid w:val="009076BC"/>
    <w:rsid w:val="00907874"/>
    <w:rsid w:val="00907886"/>
    <w:rsid w:val="00907BC3"/>
    <w:rsid w:val="00907C7D"/>
    <w:rsid w:val="00907D0A"/>
    <w:rsid w:val="00907DB2"/>
    <w:rsid w:val="00907F2B"/>
    <w:rsid w:val="0091000A"/>
    <w:rsid w:val="0091001E"/>
    <w:rsid w:val="00910451"/>
    <w:rsid w:val="00910500"/>
    <w:rsid w:val="009105D7"/>
    <w:rsid w:val="009106E7"/>
    <w:rsid w:val="00910858"/>
    <w:rsid w:val="009108C1"/>
    <w:rsid w:val="00910D2E"/>
    <w:rsid w:val="00910D52"/>
    <w:rsid w:val="00910EF6"/>
    <w:rsid w:val="00910F09"/>
    <w:rsid w:val="009110DF"/>
    <w:rsid w:val="0091111E"/>
    <w:rsid w:val="00911199"/>
    <w:rsid w:val="00911484"/>
    <w:rsid w:val="009114A9"/>
    <w:rsid w:val="009118D7"/>
    <w:rsid w:val="0091200A"/>
    <w:rsid w:val="00912089"/>
    <w:rsid w:val="009121CC"/>
    <w:rsid w:val="0091245A"/>
    <w:rsid w:val="00912474"/>
    <w:rsid w:val="00912778"/>
    <w:rsid w:val="009127C1"/>
    <w:rsid w:val="00912992"/>
    <w:rsid w:val="00912A30"/>
    <w:rsid w:val="00913086"/>
    <w:rsid w:val="009130AD"/>
    <w:rsid w:val="0091312E"/>
    <w:rsid w:val="0091315B"/>
    <w:rsid w:val="009133BE"/>
    <w:rsid w:val="0091368C"/>
    <w:rsid w:val="009136DE"/>
    <w:rsid w:val="00913800"/>
    <w:rsid w:val="0091382F"/>
    <w:rsid w:val="00913859"/>
    <w:rsid w:val="009138EA"/>
    <w:rsid w:val="00913919"/>
    <w:rsid w:val="0091393D"/>
    <w:rsid w:val="00913A55"/>
    <w:rsid w:val="00913AE3"/>
    <w:rsid w:val="00913CE6"/>
    <w:rsid w:val="0091421F"/>
    <w:rsid w:val="00914381"/>
    <w:rsid w:val="00914595"/>
    <w:rsid w:val="0091459C"/>
    <w:rsid w:val="00914B38"/>
    <w:rsid w:val="00914B86"/>
    <w:rsid w:val="00914D16"/>
    <w:rsid w:val="00914E39"/>
    <w:rsid w:val="00915037"/>
    <w:rsid w:val="009154E9"/>
    <w:rsid w:val="009154FB"/>
    <w:rsid w:val="00915561"/>
    <w:rsid w:val="00915586"/>
    <w:rsid w:val="00915723"/>
    <w:rsid w:val="00915A77"/>
    <w:rsid w:val="00915B6C"/>
    <w:rsid w:val="00915B6D"/>
    <w:rsid w:val="00915BF8"/>
    <w:rsid w:val="00915D1C"/>
    <w:rsid w:val="00915EC0"/>
    <w:rsid w:val="009160BF"/>
    <w:rsid w:val="00916A4B"/>
    <w:rsid w:val="00916A53"/>
    <w:rsid w:val="00916A68"/>
    <w:rsid w:val="00916C4A"/>
    <w:rsid w:val="00916E96"/>
    <w:rsid w:val="00916F22"/>
    <w:rsid w:val="0091715D"/>
    <w:rsid w:val="0091723F"/>
    <w:rsid w:val="009173A8"/>
    <w:rsid w:val="00917693"/>
    <w:rsid w:val="009177C0"/>
    <w:rsid w:val="009177E5"/>
    <w:rsid w:val="00917C3A"/>
    <w:rsid w:val="00917DA5"/>
    <w:rsid w:val="00917FF5"/>
    <w:rsid w:val="00920202"/>
    <w:rsid w:val="009205DE"/>
    <w:rsid w:val="00920789"/>
    <w:rsid w:val="009207F5"/>
    <w:rsid w:val="009208E3"/>
    <w:rsid w:val="00920A34"/>
    <w:rsid w:val="00920A42"/>
    <w:rsid w:val="009216F4"/>
    <w:rsid w:val="00921878"/>
    <w:rsid w:val="00921D47"/>
    <w:rsid w:val="00921DBD"/>
    <w:rsid w:val="00922313"/>
    <w:rsid w:val="00922405"/>
    <w:rsid w:val="0092258D"/>
    <w:rsid w:val="00922642"/>
    <w:rsid w:val="00922944"/>
    <w:rsid w:val="00922CEC"/>
    <w:rsid w:val="00922F58"/>
    <w:rsid w:val="009230BE"/>
    <w:rsid w:val="00923318"/>
    <w:rsid w:val="0092343D"/>
    <w:rsid w:val="009235DB"/>
    <w:rsid w:val="00923873"/>
    <w:rsid w:val="00923C5F"/>
    <w:rsid w:val="00924040"/>
    <w:rsid w:val="0092443B"/>
    <w:rsid w:val="009246CD"/>
    <w:rsid w:val="00924794"/>
    <w:rsid w:val="00924968"/>
    <w:rsid w:val="00924996"/>
    <w:rsid w:val="00924DE9"/>
    <w:rsid w:val="00924E33"/>
    <w:rsid w:val="00925022"/>
    <w:rsid w:val="009250FA"/>
    <w:rsid w:val="00925407"/>
    <w:rsid w:val="00925581"/>
    <w:rsid w:val="009255F2"/>
    <w:rsid w:val="00925A9F"/>
    <w:rsid w:val="00925C4E"/>
    <w:rsid w:val="00925D54"/>
    <w:rsid w:val="00925E58"/>
    <w:rsid w:val="00925ED6"/>
    <w:rsid w:val="009262C3"/>
    <w:rsid w:val="009262D6"/>
    <w:rsid w:val="009263ED"/>
    <w:rsid w:val="0092673F"/>
    <w:rsid w:val="00926751"/>
    <w:rsid w:val="00926838"/>
    <w:rsid w:val="00926A13"/>
    <w:rsid w:val="00926B52"/>
    <w:rsid w:val="00926CAD"/>
    <w:rsid w:val="00926D8E"/>
    <w:rsid w:val="00926ECC"/>
    <w:rsid w:val="00926F29"/>
    <w:rsid w:val="00926F60"/>
    <w:rsid w:val="0092700E"/>
    <w:rsid w:val="00927097"/>
    <w:rsid w:val="00927265"/>
    <w:rsid w:val="009275E2"/>
    <w:rsid w:val="009277FA"/>
    <w:rsid w:val="00927A2D"/>
    <w:rsid w:val="0093003A"/>
    <w:rsid w:val="00930150"/>
    <w:rsid w:val="00930224"/>
    <w:rsid w:val="00930343"/>
    <w:rsid w:val="0093062D"/>
    <w:rsid w:val="009306C1"/>
    <w:rsid w:val="009306CA"/>
    <w:rsid w:val="00930886"/>
    <w:rsid w:val="009311AC"/>
    <w:rsid w:val="009313E4"/>
    <w:rsid w:val="00931AA6"/>
    <w:rsid w:val="00931B38"/>
    <w:rsid w:val="00931CEF"/>
    <w:rsid w:val="00931E2D"/>
    <w:rsid w:val="00931F91"/>
    <w:rsid w:val="00931FE4"/>
    <w:rsid w:val="009320FA"/>
    <w:rsid w:val="00932189"/>
    <w:rsid w:val="00932310"/>
    <w:rsid w:val="00932344"/>
    <w:rsid w:val="009325A1"/>
    <w:rsid w:val="009325E3"/>
    <w:rsid w:val="009326DA"/>
    <w:rsid w:val="00932728"/>
    <w:rsid w:val="0093278A"/>
    <w:rsid w:val="00932A67"/>
    <w:rsid w:val="00932E2A"/>
    <w:rsid w:val="00932E2C"/>
    <w:rsid w:val="00933105"/>
    <w:rsid w:val="009333DB"/>
    <w:rsid w:val="00933788"/>
    <w:rsid w:val="009337AE"/>
    <w:rsid w:val="009338AE"/>
    <w:rsid w:val="009338F5"/>
    <w:rsid w:val="00933BA0"/>
    <w:rsid w:val="00933F5B"/>
    <w:rsid w:val="00933FD5"/>
    <w:rsid w:val="00933FDF"/>
    <w:rsid w:val="009342D1"/>
    <w:rsid w:val="00934434"/>
    <w:rsid w:val="00934724"/>
    <w:rsid w:val="0093477E"/>
    <w:rsid w:val="0093484B"/>
    <w:rsid w:val="009349F6"/>
    <w:rsid w:val="00934BD7"/>
    <w:rsid w:val="00934FEC"/>
    <w:rsid w:val="009350B4"/>
    <w:rsid w:val="009351CF"/>
    <w:rsid w:val="0093538D"/>
    <w:rsid w:val="0093549C"/>
    <w:rsid w:val="009354B4"/>
    <w:rsid w:val="0093567D"/>
    <w:rsid w:val="00935A52"/>
    <w:rsid w:val="00935AE0"/>
    <w:rsid w:val="00935CB6"/>
    <w:rsid w:val="00935E05"/>
    <w:rsid w:val="00935E93"/>
    <w:rsid w:val="00935EDE"/>
    <w:rsid w:val="0093606C"/>
    <w:rsid w:val="009360B3"/>
    <w:rsid w:val="009361DE"/>
    <w:rsid w:val="00936268"/>
    <w:rsid w:val="00936312"/>
    <w:rsid w:val="00936388"/>
    <w:rsid w:val="0093679D"/>
    <w:rsid w:val="009367E6"/>
    <w:rsid w:val="00936D5B"/>
    <w:rsid w:val="00936D92"/>
    <w:rsid w:val="00936F4F"/>
    <w:rsid w:val="00937106"/>
    <w:rsid w:val="009371EE"/>
    <w:rsid w:val="0093734C"/>
    <w:rsid w:val="00937391"/>
    <w:rsid w:val="0093741F"/>
    <w:rsid w:val="009377DA"/>
    <w:rsid w:val="00937BA1"/>
    <w:rsid w:val="00937BBB"/>
    <w:rsid w:val="00937F3E"/>
    <w:rsid w:val="009402FE"/>
    <w:rsid w:val="009406F2"/>
    <w:rsid w:val="00940DCE"/>
    <w:rsid w:val="00940E83"/>
    <w:rsid w:val="00940FC4"/>
    <w:rsid w:val="00940FC7"/>
    <w:rsid w:val="00941492"/>
    <w:rsid w:val="009415C2"/>
    <w:rsid w:val="00941734"/>
    <w:rsid w:val="00941789"/>
    <w:rsid w:val="00941BC5"/>
    <w:rsid w:val="00941DAE"/>
    <w:rsid w:val="00941FC3"/>
    <w:rsid w:val="009420DA"/>
    <w:rsid w:val="00942250"/>
    <w:rsid w:val="009422AC"/>
    <w:rsid w:val="009426A7"/>
    <w:rsid w:val="009426D0"/>
    <w:rsid w:val="00942703"/>
    <w:rsid w:val="00942861"/>
    <w:rsid w:val="009428FA"/>
    <w:rsid w:val="009429B1"/>
    <w:rsid w:val="009429CD"/>
    <w:rsid w:val="00942B7C"/>
    <w:rsid w:val="00942D2D"/>
    <w:rsid w:val="00942EA1"/>
    <w:rsid w:val="009431E0"/>
    <w:rsid w:val="0094341D"/>
    <w:rsid w:val="00943903"/>
    <w:rsid w:val="00943A16"/>
    <w:rsid w:val="00943B8E"/>
    <w:rsid w:val="00943BCF"/>
    <w:rsid w:val="00944267"/>
    <w:rsid w:val="00944279"/>
    <w:rsid w:val="009444DC"/>
    <w:rsid w:val="00944B3B"/>
    <w:rsid w:val="00944B75"/>
    <w:rsid w:val="00944DFA"/>
    <w:rsid w:val="00944F11"/>
    <w:rsid w:val="00944F2C"/>
    <w:rsid w:val="00945001"/>
    <w:rsid w:val="00945578"/>
    <w:rsid w:val="00945595"/>
    <w:rsid w:val="009458E3"/>
    <w:rsid w:val="009459AC"/>
    <w:rsid w:val="00945BFB"/>
    <w:rsid w:val="00945D52"/>
    <w:rsid w:val="00945D80"/>
    <w:rsid w:val="00945D9B"/>
    <w:rsid w:val="00945E37"/>
    <w:rsid w:val="0094642B"/>
    <w:rsid w:val="009469A0"/>
    <w:rsid w:val="00946BAE"/>
    <w:rsid w:val="00946C85"/>
    <w:rsid w:val="00946EE8"/>
    <w:rsid w:val="00947023"/>
    <w:rsid w:val="00947120"/>
    <w:rsid w:val="0094729F"/>
    <w:rsid w:val="0094738D"/>
    <w:rsid w:val="009477E0"/>
    <w:rsid w:val="009479AD"/>
    <w:rsid w:val="00947B18"/>
    <w:rsid w:val="00947E47"/>
    <w:rsid w:val="00947F82"/>
    <w:rsid w:val="00950038"/>
    <w:rsid w:val="00950499"/>
    <w:rsid w:val="00950757"/>
    <w:rsid w:val="009507CE"/>
    <w:rsid w:val="00950868"/>
    <w:rsid w:val="009508FF"/>
    <w:rsid w:val="00951334"/>
    <w:rsid w:val="00951590"/>
    <w:rsid w:val="0095169D"/>
    <w:rsid w:val="00951750"/>
    <w:rsid w:val="00951926"/>
    <w:rsid w:val="00951BA4"/>
    <w:rsid w:val="00951CD1"/>
    <w:rsid w:val="00951D0D"/>
    <w:rsid w:val="00951DDB"/>
    <w:rsid w:val="00951E81"/>
    <w:rsid w:val="00951EAD"/>
    <w:rsid w:val="009520F5"/>
    <w:rsid w:val="00952262"/>
    <w:rsid w:val="009524EE"/>
    <w:rsid w:val="009525CE"/>
    <w:rsid w:val="009525FA"/>
    <w:rsid w:val="00952815"/>
    <w:rsid w:val="00952872"/>
    <w:rsid w:val="00952BA3"/>
    <w:rsid w:val="00952C66"/>
    <w:rsid w:val="00952DBE"/>
    <w:rsid w:val="00952F33"/>
    <w:rsid w:val="009530BC"/>
    <w:rsid w:val="009530F6"/>
    <w:rsid w:val="0095320B"/>
    <w:rsid w:val="00953239"/>
    <w:rsid w:val="009532AE"/>
    <w:rsid w:val="00953329"/>
    <w:rsid w:val="00953384"/>
    <w:rsid w:val="0095355B"/>
    <w:rsid w:val="009536DF"/>
    <w:rsid w:val="00953835"/>
    <w:rsid w:val="00953847"/>
    <w:rsid w:val="0095399C"/>
    <w:rsid w:val="009539DE"/>
    <w:rsid w:val="00953B41"/>
    <w:rsid w:val="00953E41"/>
    <w:rsid w:val="009541DB"/>
    <w:rsid w:val="009541EB"/>
    <w:rsid w:val="00954584"/>
    <w:rsid w:val="00954585"/>
    <w:rsid w:val="00954A1E"/>
    <w:rsid w:val="00954A4B"/>
    <w:rsid w:val="00954B4D"/>
    <w:rsid w:val="00954FE8"/>
    <w:rsid w:val="0095502A"/>
    <w:rsid w:val="00955093"/>
    <w:rsid w:val="00955340"/>
    <w:rsid w:val="00955678"/>
    <w:rsid w:val="0095567D"/>
    <w:rsid w:val="00955944"/>
    <w:rsid w:val="0095598D"/>
    <w:rsid w:val="00955F9C"/>
    <w:rsid w:val="00956064"/>
    <w:rsid w:val="0095632E"/>
    <w:rsid w:val="00956578"/>
    <w:rsid w:val="00956652"/>
    <w:rsid w:val="0095675A"/>
    <w:rsid w:val="00956A26"/>
    <w:rsid w:val="00957153"/>
    <w:rsid w:val="009573FE"/>
    <w:rsid w:val="00957597"/>
    <w:rsid w:val="009576D3"/>
    <w:rsid w:val="00957853"/>
    <w:rsid w:val="009578F1"/>
    <w:rsid w:val="00957A6B"/>
    <w:rsid w:val="00957D28"/>
    <w:rsid w:val="00957F51"/>
    <w:rsid w:val="00957F9E"/>
    <w:rsid w:val="00960303"/>
    <w:rsid w:val="00960388"/>
    <w:rsid w:val="00960493"/>
    <w:rsid w:val="009605F5"/>
    <w:rsid w:val="0096071D"/>
    <w:rsid w:val="009607A0"/>
    <w:rsid w:val="00960866"/>
    <w:rsid w:val="009608E9"/>
    <w:rsid w:val="00960A41"/>
    <w:rsid w:val="00960AB4"/>
    <w:rsid w:val="00960AF9"/>
    <w:rsid w:val="00960D66"/>
    <w:rsid w:val="0096109E"/>
    <w:rsid w:val="00961345"/>
    <w:rsid w:val="0096164A"/>
    <w:rsid w:val="00961836"/>
    <w:rsid w:val="0096183D"/>
    <w:rsid w:val="00961A2D"/>
    <w:rsid w:val="00961A83"/>
    <w:rsid w:val="00961B41"/>
    <w:rsid w:val="00961D8D"/>
    <w:rsid w:val="00961E76"/>
    <w:rsid w:val="00961FC4"/>
    <w:rsid w:val="009622D8"/>
    <w:rsid w:val="009624B2"/>
    <w:rsid w:val="0096276B"/>
    <w:rsid w:val="0096282F"/>
    <w:rsid w:val="00962841"/>
    <w:rsid w:val="00962C01"/>
    <w:rsid w:val="00962F41"/>
    <w:rsid w:val="00963340"/>
    <w:rsid w:val="00963480"/>
    <w:rsid w:val="009634D6"/>
    <w:rsid w:val="009637AF"/>
    <w:rsid w:val="00963AA7"/>
    <w:rsid w:val="00963C1D"/>
    <w:rsid w:val="00963DFB"/>
    <w:rsid w:val="009641EF"/>
    <w:rsid w:val="00964373"/>
    <w:rsid w:val="00964479"/>
    <w:rsid w:val="0096452D"/>
    <w:rsid w:val="009648AD"/>
    <w:rsid w:val="00964A8D"/>
    <w:rsid w:val="00964B6D"/>
    <w:rsid w:val="00964B98"/>
    <w:rsid w:val="00964C01"/>
    <w:rsid w:val="0096501C"/>
    <w:rsid w:val="00965094"/>
    <w:rsid w:val="00965166"/>
    <w:rsid w:val="009651C0"/>
    <w:rsid w:val="00965320"/>
    <w:rsid w:val="009655D6"/>
    <w:rsid w:val="0096569F"/>
    <w:rsid w:val="009656CC"/>
    <w:rsid w:val="00965743"/>
    <w:rsid w:val="00965854"/>
    <w:rsid w:val="00965990"/>
    <w:rsid w:val="00965B24"/>
    <w:rsid w:val="00965E42"/>
    <w:rsid w:val="00965E79"/>
    <w:rsid w:val="00966133"/>
    <w:rsid w:val="009661C3"/>
    <w:rsid w:val="00966259"/>
    <w:rsid w:val="009665F5"/>
    <w:rsid w:val="00966635"/>
    <w:rsid w:val="00966665"/>
    <w:rsid w:val="009666B7"/>
    <w:rsid w:val="00966727"/>
    <w:rsid w:val="009669E1"/>
    <w:rsid w:val="00966B1C"/>
    <w:rsid w:val="00966EEA"/>
    <w:rsid w:val="00966F1C"/>
    <w:rsid w:val="00966F35"/>
    <w:rsid w:val="009670AC"/>
    <w:rsid w:val="00967101"/>
    <w:rsid w:val="0096727A"/>
    <w:rsid w:val="009672AA"/>
    <w:rsid w:val="009676A9"/>
    <w:rsid w:val="00967739"/>
    <w:rsid w:val="00967852"/>
    <w:rsid w:val="0096788C"/>
    <w:rsid w:val="00967897"/>
    <w:rsid w:val="009678E8"/>
    <w:rsid w:val="00967B58"/>
    <w:rsid w:val="00967C09"/>
    <w:rsid w:val="00967C82"/>
    <w:rsid w:val="00967CE9"/>
    <w:rsid w:val="0097000C"/>
    <w:rsid w:val="009700F0"/>
    <w:rsid w:val="009701B6"/>
    <w:rsid w:val="00970234"/>
    <w:rsid w:val="009702AD"/>
    <w:rsid w:val="009703C3"/>
    <w:rsid w:val="009703DC"/>
    <w:rsid w:val="0097089C"/>
    <w:rsid w:val="0097095D"/>
    <w:rsid w:val="00970A71"/>
    <w:rsid w:val="00970B6E"/>
    <w:rsid w:val="00970B90"/>
    <w:rsid w:val="00970D1C"/>
    <w:rsid w:val="00970D99"/>
    <w:rsid w:val="00971086"/>
    <w:rsid w:val="0097125E"/>
    <w:rsid w:val="009713D1"/>
    <w:rsid w:val="0097151F"/>
    <w:rsid w:val="00971526"/>
    <w:rsid w:val="009719A0"/>
    <w:rsid w:val="009719C3"/>
    <w:rsid w:val="00971A48"/>
    <w:rsid w:val="00971BE9"/>
    <w:rsid w:val="00971C28"/>
    <w:rsid w:val="00971C2E"/>
    <w:rsid w:val="00971E4D"/>
    <w:rsid w:val="00972220"/>
    <w:rsid w:val="00972389"/>
    <w:rsid w:val="00972460"/>
    <w:rsid w:val="00972472"/>
    <w:rsid w:val="00972575"/>
    <w:rsid w:val="009725D3"/>
    <w:rsid w:val="00972934"/>
    <w:rsid w:val="00972BFE"/>
    <w:rsid w:val="00972C47"/>
    <w:rsid w:val="00972C73"/>
    <w:rsid w:val="00972C9F"/>
    <w:rsid w:val="0097351B"/>
    <w:rsid w:val="009738C7"/>
    <w:rsid w:val="00973A6D"/>
    <w:rsid w:val="00973CFA"/>
    <w:rsid w:val="00973D46"/>
    <w:rsid w:val="00974204"/>
    <w:rsid w:val="009743F6"/>
    <w:rsid w:val="009746D0"/>
    <w:rsid w:val="00974709"/>
    <w:rsid w:val="00974C33"/>
    <w:rsid w:val="00974C36"/>
    <w:rsid w:val="0097516B"/>
    <w:rsid w:val="00975274"/>
    <w:rsid w:val="009755B8"/>
    <w:rsid w:val="009755C6"/>
    <w:rsid w:val="00975720"/>
    <w:rsid w:val="00975DDA"/>
    <w:rsid w:val="00975F0F"/>
    <w:rsid w:val="009765BC"/>
    <w:rsid w:val="00976630"/>
    <w:rsid w:val="00976829"/>
    <w:rsid w:val="00976937"/>
    <w:rsid w:val="00976A08"/>
    <w:rsid w:val="00976B09"/>
    <w:rsid w:val="00976C90"/>
    <w:rsid w:val="00976E90"/>
    <w:rsid w:val="00977070"/>
    <w:rsid w:val="00977132"/>
    <w:rsid w:val="00977135"/>
    <w:rsid w:val="009773FC"/>
    <w:rsid w:val="009775BD"/>
    <w:rsid w:val="0097766B"/>
    <w:rsid w:val="009777DB"/>
    <w:rsid w:val="0097789C"/>
    <w:rsid w:val="00977A42"/>
    <w:rsid w:val="00977BC4"/>
    <w:rsid w:val="00977BCB"/>
    <w:rsid w:val="00977E14"/>
    <w:rsid w:val="00977ECD"/>
    <w:rsid w:val="00977F06"/>
    <w:rsid w:val="00980118"/>
    <w:rsid w:val="00980294"/>
    <w:rsid w:val="009803AA"/>
    <w:rsid w:val="009803BB"/>
    <w:rsid w:val="0098078B"/>
    <w:rsid w:val="009808B9"/>
    <w:rsid w:val="00980A77"/>
    <w:rsid w:val="00980C72"/>
    <w:rsid w:val="00980CA6"/>
    <w:rsid w:val="00980CEC"/>
    <w:rsid w:val="00980E96"/>
    <w:rsid w:val="00981065"/>
    <w:rsid w:val="009811F4"/>
    <w:rsid w:val="00981B03"/>
    <w:rsid w:val="00981BF8"/>
    <w:rsid w:val="00981C5E"/>
    <w:rsid w:val="00981C91"/>
    <w:rsid w:val="00981C9E"/>
    <w:rsid w:val="00981E0F"/>
    <w:rsid w:val="009820D2"/>
    <w:rsid w:val="0098213B"/>
    <w:rsid w:val="00982174"/>
    <w:rsid w:val="009822EE"/>
    <w:rsid w:val="0098270F"/>
    <w:rsid w:val="00982769"/>
    <w:rsid w:val="00982A24"/>
    <w:rsid w:val="00982AF7"/>
    <w:rsid w:val="00982C9A"/>
    <w:rsid w:val="00982CA7"/>
    <w:rsid w:val="00982CF9"/>
    <w:rsid w:val="00982DC8"/>
    <w:rsid w:val="00982F11"/>
    <w:rsid w:val="009839A2"/>
    <w:rsid w:val="00983A61"/>
    <w:rsid w:val="00983D0E"/>
    <w:rsid w:val="00983DCA"/>
    <w:rsid w:val="0098408C"/>
    <w:rsid w:val="00984148"/>
    <w:rsid w:val="009841F0"/>
    <w:rsid w:val="00984201"/>
    <w:rsid w:val="00984312"/>
    <w:rsid w:val="00984325"/>
    <w:rsid w:val="009843E1"/>
    <w:rsid w:val="00984694"/>
    <w:rsid w:val="00984747"/>
    <w:rsid w:val="00984A18"/>
    <w:rsid w:val="00984EE3"/>
    <w:rsid w:val="00985059"/>
    <w:rsid w:val="009855BD"/>
    <w:rsid w:val="0098579D"/>
    <w:rsid w:val="009859C6"/>
    <w:rsid w:val="00985B08"/>
    <w:rsid w:val="00985BAC"/>
    <w:rsid w:val="00985BF5"/>
    <w:rsid w:val="00985F9B"/>
    <w:rsid w:val="009861EF"/>
    <w:rsid w:val="00986230"/>
    <w:rsid w:val="00986237"/>
    <w:rsid w:val="00986491"/>
    <w:rsid w:val="0098657F"/>
    <w:rsid w:val="0098671F"/>
    <w:rsid w:val="009868AC"/>
    <w:rsid w:val="009868CC"/>
    <w:rsid w:val="009868D6"/>
    <w:rsid w:val="00986A89"/>
    <w:rsid w:val="00986CD3"/>
    <w:rsid w:val="00986D27"/>
    <w:rsid w:val="00986DB4"/>
    <w:rsid w:val="00986FE8"/>
    <w:rsid w:val="0098714F"/>
    <w:rsid w:val="00987262"/>
    <w:rsid w:val="00987386"/>
    <w:rsid w:val="009875AC"/>
    <w:rsid w:val="009875C1"/>
    <w:rsid w:val="00987672"/>
    <w:rsid w:val="00987999"/>
    <w:rsid w:val="00987BA0"/>
    <w:rsid w:val="00987C09"/>
    <w:rsid w:val="00987FDF"/>
    <w:rsid w:val="009902AE"/>
    <w:rsid w:val="00990354"/>
    <w:rsid w:val="00990386"/>
    <w:rsid w:val="009903D0"/>
    <w:rsid w:val="009906A2"/>
    <w:rsid w:val="00990A18"/>
    <w:rsid w:val="00990B16"/>
    <w:rsid w:val="00990BEB"/>
    <w:rsid w:val="00990CC9"/>
    <w:rsid w:val="00990D62"/>
    <w:rsid w:val="00990EBF"/>
    <w:rsid w:val="00990FF9"/>
    <w:rsid w:val="00991244"/>
    <w:rsid w:val="0099154A"/>
    <w:rsid w:val="00991810"/>
    <w:rsid w:val="00991831"/>
    <w:rsid w:val="0099190F"/>
    <w:rsid w:val="00991923"/>
    <w:rsid w:val="00991A58"/>
    <w:rsid w:val="00991C42"/>
    <w:rsid w:val="00991EFF"/>
    <w:rsid w:val="00992135"/>
    <w:rsid w:val="00992164"/>
    <w:rsid w:val="00992294"/>
    <w:rsid w:val="009922F8"/>
    <w:rsid w:val="009923E2"/>
    <w:rsid w:val="009924F2"/>
    <w:rsid w:val="0099268C"/>
    <w:rsid w:val="00992984"/>
    <w:rsid w:val="00992D60"/>
    <w:rsid w:val="00993057"/>
    <w:rsid w:val="00993386"/>
    <w:rsid w:val="00993492"/>
    <w:rsid w:val="00993730"/>
    <w:rsid w:val="00993947"/>
    <w:rsid w:val="00993A77"/>
    <w:rsid w:val="00993CBE"/>
    <w:rsid w:val="00993D73"/>
    <w:rsid w:val="00993DA2"/>
    <w:rsid w:val="00993DC0"/>
    <w:rsid w:val="00993E99"/>
    <w:rsid w:val="00993F72"/>
    <w:rsid w:val="00994496"/>
    <w:rsid w:val="00994858"/>
    <w:rsid w:val="00994861"/>
    <w:rsid w:val="00994F77"/>
    <w:rsid w:val="00995062"/>
    <w:rsid w:val="009952E4"/>
    <w:rsid w:val="009953D7"/>
    <w:rsid w:val="00995413"/>
    <w:rsid w:val="00995902"/>
    <w:rsid w:val="00995B03"/>
    <w:rsid w:val="00995BAA"/>
    <w:rsid w:val="00995EE0"/>
    <w:rsid w:val="009962A0"/>
    <w:rsid w:val="00996558"/>
    <w:rsid w:val="00996931"/>
    <w:rsid w:val="009969B2"/>
    <w:rsid w:val="00996B26"/>
    <w:rsid w:val="00996C46"/>
    <w:rsid w:val="00996DC0"/>
    <w:rsid w:val="00997538"/>
    <w:rsid w:val="009975BA"/>
    <w:rsid w:val="00997632"/>
    <w:rsid w:val="00997659"/>
    <w:rsid w:val="0099775B"/>
    <w:rsid w:val="009978EB"/>
    <w:rsid w:val="00997A31"/>
    <w:rsid w:val="00997DC5"/>
    <w:rsid w:val="00997E92"/>
    <w:rsid w:val="009A00AD"/>
    <w:rsid w:val="009A04FE"/>
    <w:rsid w:val="009A056B"/>
    <w:rsid w:val="009A077C"/>
    <w:rsid w:val="009A0A08"/>
    <w:rsid w:val="009A0BBA"/>
    <w:rsid w:val="009A0F87"/>
    <w:rsid w:val="009A1503"/>
    <w:rsid w:val="009A1655"/>
    <w:rsid w:val="009A171E"/>
    <w:rsid w:val="009A173D"/>
    <w:rsid w:val="009A17F1"/>
    <w:rsid w:val="009A19B6"/>
    <w:rsid w:val="009A1D74"/>
    <w:rsid w:val="009A1F21"/>
    <w:rsid w:val="009A21A1"/>
    <w:rsid w:val="009A2498"/>
    <w:rsid w:val="009A2847"/>
    <w:rsid w:val="009A2D8E"/>
    <w:rsid w:val="009A306D"/>
    <w:rsid w:val="009A3149"/>
    <w:rsid w:val="009A31DA"/>
    <w:rsid w:val="009A331A"/>
    <w:rsid w:val="009A33CD"/>
    <w:rsid w:val="009A341F"/>
    <w:rsid w:val="009A345E"/>
    <w:rsid w:val="009A34B1"/>
    <w:rsid w:val="009A3684"/>
    <w:rsid w:val="009A38C7"/>
    <w:rsid w:val="009A3E1E"/>
    <w:rsid w:val="009A3E32"/>
    <w:rsid w:val="009A3F39"/>
    <w:rsid w:val="009A410B"/>
    <w:rsid w:val="009A4277"/>
    <w:rsid w:val="009A489F"/>
    <w:rsid w:val="009A494D"/>
    <w:rsid w:val="009A49AC"/>
    <w:rsid w:val="009A4BC1"/>
    <w:rsid w:val="009A4EBC"/>
    <w:rsid w:val="009A501D"/>
    <w:rsid w:val="009A5041"/>
    <w:rsid w:val="009A509D"/>
    <w:rsid w:val="009A50F9"/>
    <w:rsid w:val="009A518B"/>
    <w:rsid w:val="009A5755"/>
    <w:rsid w:val="009A58F3"/>
    <w:rsid w:val="009A595F"/>
    <w:rsid w:val="009A5B30"/>
    <w:rsid w:val="009A610A"/>
    <w:rsid w:val="009A6195"/>
    <w:rsid w:val="009A63AD"/>
    <w:rsid w:val="009A68E8"/>
    <w:rsid w:val="009A69F3"/>
    <w:rsid w:val="009A6AAB"/>
    <w:rsid w:val="009A6DF8"/>
    <w:rsid w:val="009A6E16"/>
    <w:rsid w:val="009A6F86"/>
    <w:rsid w:val="009A709F"/>
    <w:rsid w:val="009A71B7"/>
    <w:rsid w:val="009A71E3"/>
    <w:rsid w:val="009A74F5"/>
    <w:rsid w:val="009A7690"/>
    <w:rsid w:val="009A76BA"/>
    <w:rsid w:val="009A76C1"/>
    <w:rsid w:val="009A7732"/>
    <w:rsid w:val="009A78E9"/>
    <w:rsid w:val="009A7A7C"/>
    <w:rsid w:val="009A7D2A"/>
    <w:rsid w:val="009A7D9F"/>
    <w:rsid w:val="009B03A0"/>
    <w:rsid w:val="009B0481"/>
    <w:rsid w:val="009B0647"/>
    <w:rsid w:val="009B06CC"/>
    <w:rsid w:val="009B0A95"/>
    <w:rsid w:val="009B0B6F"/>
    <w:rsid w:val="009B0CBD"/>
    <w:rsid w:val="009B0F12"/>
    <w:rsid w:val="009B12C6"/>
    <w:rsid w:val="009B1316"/>
    <w:rsid w:val="009B1363"/>
    <w:rsid w:val="009B16E4"/>
    <w:rsid w:val="009B18AC"/>
    <w:rsid w:val="009B1C84"/>
    <w:rsid w:val="009B1EA1"/>
    <w:rsid w:val="009B1FA0"/>
    <w:rsid w:val="009B2092"/>
    <w:rsid w:val="009B221C"/>
    <w:rsid w:val="009B224B"/>
    <w:rsid w:val="009B2266"/>
    <w:rsid w:val="009B24A0"/>
    <w:rsid w:val="009B279D"/>
    <w:rsid w:val="009B2AF5"/>
    <w:rsid w:val="009B2B7A"/>
    <w:rsid w:val="009B2C5D"/>
    <w:rsid w:val="009B2DB7"/>
    <w:rsid w:val="009B2E2C"/>
    <w:rsid w:val="009B2E2D"/>
    <w:rsid w:val="009B3362"/>
    <w:rsid w:val="009B3414"/>
    <w:rsid w:val="009B3639"/>
    <w:rsid w:val="009B366B"/>
    <w:rsid w:val="009B368D"/>
    <w:rsid w:val="009B3762"/>
    <w:rsid w:val="009B3859"/>
    <w:rsid w:val="009B3AB6"/>
    <w:rsid w:val="009B3B7E"/>
    <w:rsid w:val="009B3C47"/>
    <w:rsid w:val="009B3C8E"/>
    <w:rsid w:val="009B419D"/>
    <w:rsid w:val="009B41B7"/>
    <w:rsid w:val="009B42D2"/>
    <w:rsid w:val="009B4531"/>
    <w:rsid w:val="009B4872"/>
    <w:rsid w:val="009B4C36"/>
    <w:rsid w:val="009B4DAE"/>
    <w:rsid w:val="009B4F8D"/>
    <w:rsid w:val="009B512F"/>
    <w:rsid w:val="009B557A"/>
    <w:rsid w:val="009B5674"/>
    <w:rsid w:val="009B568E"/>
    <w:rsid w:val="009B5950"/>
    <w:rsid w:val="009B6084"/>
    <w:rsid w:val="009B6382"/>
    <w:rsid w:val="009B64E6"/>
    <w:rsid w:val="009B6624"/>
    <w:rsid w:val="009B672A"/>
    <w:rsid w:val="009B6731"/>
    <w:rsid w:val="009B6738"/>
    <w:rsid w:val="009B6D67"/>
    <w:rsid w:val="009B6ED8"/>
    <w:rsid w:val="009B701B"/>
    <w:rsid w:val="009B706B"/>
    <w:rsid w:val="009B713F"/>
    <w:rsid w:val="009B72A8"/>
    <w:rsid w:val="009B731D"/>
    <w:rsid w:val="009B7452"/>
    <w:rsid w:val="009B76AA"/>
    <w:rsid w:val="009B7CB2"/>
    <w:rsid w:val="009C02DD"/>
    <w:rsid w:val="009C051F"/>
    <w:rsid w:val="009C05EA"/>
    <w:rsid w:val="009C0708"/>
    <w:rsid w:val="009C0A8A"/>
    <w:rsid w:val="009C0B09"/>
    <w:rsid w:val="009C0B40"/>
    <w:rsid w:val="009C0B59"/>
    <w:rsid w:val="009C0DC0"/>
    <w:rsid w:val="009C0E38"/>
    <w:rsid w:val="009C0F7A"/>
    <w:rsid w:val="009C109A"/>
    <w:rsid w:val="009C14BB"/>
    <w:rsid w:val="009C16E9"/>
    <w:rsid w:val="009C1773"/>
    <w:rsid w:val="009C1A37"/>
    <w:rsid w:val="009C1B8A"/>
    <w:rsid w:val="009C1C83"/>
    <w:rsid w:val="009C1CEF"/>
    <w:rsid w:val="009C1D7C"/>
    <w:rsid w:val="009C1D8F"/>
    <w:rsid w:val="009C1E08"/>
    <w:rsid w:val="009C1F08"/>
    <w:rsid w:val="009C210E"/>
    <w:rsid w:val="009C2439"/>
    <w:rsid w:val="009C2544"/>
    <w:rsid w:val="009C2680"/>
    <w:rsid w:val="009C29E9"/>
    <w:rsid w:val="009C2A22"/>
    <w:rsid w:val="009C2DF6"/>
    <w:rsid w:val="009C2E82"/>
    <w:rsid w:val="009C3006"/>
    <w:rsid w:val="009C314E"/>
    <w:rsid w:val="009C318A"/>
    <w:rsid w:val="009C3225"/>
    <w:rsid w:val="009C3706"/>
    <w:rsid w:val="009C3825"/>
    <w:rsid w:val="009C394C"/>
    <w:rsid w:val="009C394E"/>
    <w:rsid w:val="009C3C44"/>
    <w:rsid w:val="009C3E6C"/>
    <w:rsid w:val="009C4346"/>
    <w:rsid w:val="009C47AF"/>
    <w:rsid w:val="009C47FB"/>
    <w:rsid w:val="009C4AFB"/>
    <w:rsid w:val="009C4D61"/>
    <w:rsid w:val="009C4EC8"/>
    <w:rsid w:val="009C4F26"/>
    <w:rsid w:val="009C51D0"/>
    <w:rsid w:val="009C521E"/>
    <w:rsid w:val="009C5439"/>
    <w:rsid w:val="009C579F"/>
    <w:rsid w:val="009C5936"/>
    <w:rsid w:val="009C5DD6"/>
    <w:rsid w:val="009C5EC0"/>
    <w:rsid w:val="009C5FB0"/>
    <w:rsid w:val="009C609D"/>
    <w:rsid w:val="009C60DD"/>
    <w:rsid w:val="009C61C3"/>
    <w:rsid w:val="009C63E0"/>
    <w:rsid w:val="009C641E"/>
    <w:rsid w:val="009C68C5"/>
    <w:rsid w:val="009C68D4"/>
    <w:rsid w:val="009C6A30"/>
    <w:rsid w:val="009C6A85"/>
    <w:rsid w:val="009C6DBF"/>
    <w:rsid w:val="009C6FE8"/>
    <w:rsid w:val="009C708C"/>
    <w:rsid w:val="009C7091"/>
    <w:rsid w:val="009C7112"/>
    <w:rsid w:val="009C71A5"/>
    <w:rsid w:val="009C7410"/>
    <w:rsid w:val="009C741F"/>
    <w:rsid w:val="009C785F"/>
    <w:rsid w:val="009C7A51"/>
    <w:rsid w:val="009C7D26"/>
    <w:rsid w:val="009C7D63"/>
    <w:rsid w:val="009C7E54"/>
    <w:rsid w:val="009D0224"/>
    <w:rsid w:val="009D0366"/>
    <w:rsid w:val="009D049C"/>
    <w:rsid w:val="009D0731"/>
    <w:rsid w:val="009D07AA"/>
    <w:rsid w:val="009D0A05"/>
    <w:rsid w:val="009D0C17"/>
    <w:rsid w:val="009D0E79"/>
    <w:rsid w:val="009D0E9B"/>
    <w:rsid w:val="009D0FBB"/>
    <w:rsid w:val="009D14A1"/>
    <w:rsid w:val="009D14E8"/>
    <w:rsid w:val="009D17F3"/>
    <w:rsid w:val="009D185A"/>
    <w:rsid w:val="009D1EB1"/>
    <w:rsid w:val="009D21E3"/>
    <w:rsid w:val="009D229D"/>
    <w:rsid w:val="009D23E0"/>
    <w:rsid w:val="009D23F7"/>
    <w:rsid w:val="009D2A6D"/>
    <w:rsid w:val="009D2DC8"/>
    <w:rsid w:val="009D31A4"/>
    <w:rsid w:val="009D32F8"/>
    <w:rsid w:val="009D33AD"/>
    <w:rsid w:val="009D33CA"/>
    <w:rsid w:val="009D33DA"/>
    <w:rsid w:val="009D36D5"/>
    <w:rsid w:val="009D3794"/>
    <w:rsid w:val="009D3ACA"/>
    <w:rsid w:val="009D3E00"/>
    <w:rsid w:val="009D3E04"/>
    <w:rsid w:val="009D3E97"/>
    <w:rsid w:val="009D3F08"/>
    <w:rsid w:val="009D4258"/>
    <w:rsid w:val="009D42AF"/>
    <w:rsid w:val="009D4608"/>
    <w:rsid w:val="009D4B88"/>
    <w:rsid w:val="009D4FEA"/>
    <w:rsid w:val="009D50C4"/>
    <w:rsid w:val="009D5269"/>
    <w:rsid w:val="009D528A"/>
    <w:rsid w:val="009D52A8"/>
    <w:rsid w:val="009D52C9"/>
    <w:rsid w:val="009D53D7"/>
    <w:rsid w:val="009D54A6"/>
    <w:rsid w:val="009D5547"/>
    <w:rsid w:val="009D5577"/>
    <w:rsid w:val="009D56AD"/>
    <w:rsid w:val="009D56F2"/>
    <w:rsid w:val="009D589D"/>
    <w:rsid w:val="009D5B44"/>
    <w:rsid w:val="009D5BFB"/>
    <w:rsid w:val="009D5FE4"/>
    <w:rsid w:val="009D634A"/>
    <w:rsid w:val="009D661A"/>
    <w:rsid w:val="009D69CE"/>
    <w:rsid w:val="009D6A2A"/>
    <w:rsid w:val="009D6B64"/>
    <w:rsid w:val="009D6EB1"/>
    <w:rsid w:val="009D6F13"/>
    <w:rsid w:val="009D7041"/>
    <w:rsid w:val="009D72D6"/>
    <w:rsid w:val="009D7625"/>
    <w:rsid w:val="009D77A4"/>
    <w:rsid w:val="009D7967"/>
    <w:rsid w:val="009D7A14"/>
    <w:rsid w:val="009D7EE4"/>
    <w:rsid w:val="009E02D7"/>
    <w:rsid w:val="009E0305"/>
    <w:rsid w:val="009E0616"/>
    <w:rsid w:val="009E0B1C"/>
    <w:rsid w:val="009E0DDC"/>
    <w:rsid w:val="009E0E2A"/>
    <w:rsid w:val="009E0E3E"/>
    <w:rsid w:val="009E122A"/>
    <w:rsid w:val="009E126A"/>
    <w:rsid w:val="009E1CF3"/>
    <w:rsid w:val="009E1E1B"/>
    <w:rsid w:val="009E20AA"/>
    <w:rsid w:val="009E20B9"/>
    <w:rsid w:val="009E2304"/>
    <w:rsid w:val="009E2491"/>
    <w:rsid w:val="009E2515"/>
    <w:rsid w:val="009E2775"/>
    <w:rsid w:val="009E27C4"/>
    <w:rsid w:val="009E2863"/>
    <w:rsid w:val="009E2904"/>
    <w:rsid w:val="009E2BCA"/>
    <w:rsid w:val="009E2BCB"/>
    <w:rsid w:val="009E2E6E"/>
    <w:rsid w:val="009E322D"/>
    <w:rsid w:val="009E3241"/>
    <w:rsid w:val="009E329C"/>
    <w:rsid w:val="009E33D8"/>
    <w:rsid w:val="009E3608"/>
    <w:rsid w:val="009E36F2"/>
    <w:rsid w:val="009E3770"/>
    <w:rsid w:val="009E3A42"/>
    <w:rsid w:val="009E3B8D"/>
    <w:rsid w:val="009E3CD8"/>
    <w:rsid w:val="009E3D11"/>
    <w:rsid w:val="009E3D18"/>
    <w:rsid w:val="009E3DCD"/>
    <w:rsid w:val="009E3EB2"/>
    <w:rsid w:val="009E3F1D"/>
    <w:rsid w:val="009E3FBD"/>
    <w:rsid w:val="009E4009"/>
    <w:rsid w:val="009E4206"/>
    <w:rsid w:val="009E43E1"/>
    <w:rsid w:val="009E4562"/>
    <w:rsid w:val="009E45D0"/>
    <w:rsid w:val="009E47BF"/>
    <w:rsid w:val="009E4879"/>
    <w:rsid w:val="009E4CE4"/>
    <w:rsid w:val="009E4D3B"/>
    <w:rsid w:val="009E51B6"/>
    <w:rsid w:val="009E5349"/>
    <w:rsid w:val="009E55F8"/>
    <w:rsid w:val="009E5638"/>
    <w:rsid w:val="009E5662"/>
    <w:rsid w:val="009E58CC"/>
    <w:rsid w:val="009E595D"/>
    <w:rsid w:val="009E59F4"/>
    <w:rsid w:val="009E5BF8"/>
    <w:rsid w:val="009E5FA7"/>
    <w:rsid w:val="009E5FC1"/>
    <w:rsid w:val="009E6053"/>
    <w:rsid w:val="009E611E"/>
    <w:rsid w:val="009E6309"/>
    <w:rsid w:val="009E6373"/>
    <w:rsid w:val="009E63BF"/>
    <w:rsid w:val="009E63DD"/>
    <w:rsid w:val="009E64D5"/>
    <w:rsid w:val="009E6678"/>
    <w:rsid w:val="009E67AF"/>
    <w:rsid w:val="009E68E3"/>
    <w:rsid w:val="009E6A57"/>
    <w:rsid w:val="009E6A7B"/>
    <w:rsid w:val="009E6A9F"/>
    <w:rsid w:val="009E6B44"/>
    <w:rsid w:val="009E6E37"/>
    <w:rsid w:val="009E7265"/>
    <w:rsid w:val="009E73FF"/>
    <w:rsid w:val="009E7585"/>
    <w:rsid w:val="009E75E2"/>
    <w:rsid w:val="009E771E"/>
    <w:rsid w:val="009E7792"/>
    <w:rsid w:val="009E7C32"/>
    <w:rsid w:val="009E7DBC"/>
    <w:rsid w:val="009F00BD"/>
    <w:rsid w:val="009F05BA"/>
    <w:rsid w:val="009F0B6F"/>
    <w:rsid w:val="009F0B77"/>
    <w:rsid w:val="009F0B85"/>
    <w:rsid w:val="009F0E0F"/>
    <w:rsid w:val="009F0F32"/>
    <w:rsid w:val="009F111A"/>
    <w:rsid w:val="009F114D"/>
    <w:rsid w:val="009F1271"/>
    <w:rsid w:val="009F14A0"/>
    <w:rsid w:val="009F1A6C"/>
    <w:rsid w:val="009F1A73"/>
    <w:rsid w:val="009F1B9E"/>
    <w:rsid w:val="009F1C09"/>
    <w:rsid w:val="009F1CE4"/>
    <w:rsid w:val="009F1E37"/>
    <w:rsid w:val="009F1F2F"/>
    <w:rsid w:val="009F1FE5"/>
    <w:rsid w:val="009F212B"/>
    <w:rsid w:val="009F2389"/>
    <w:rsid w:val="009F2403"/>
    <w:rsid w:val="009F2936"/>
    <w:rsid w:val="009F2C85"/>
    <w:rsid w:val="009F2CD2"/>
    <w:rsid w:val="009F2DC5"/>
    <w:rsid w:val="009F2DF2"/>
    <w:rsid w:val="009F2F81"/>
    <w:rsid w:val="009F3067"/>
    <w:rsid w:val="009F352A"/>
    <w:rsid w:val="009F3A61"/>
    <w:rsid w:val="009F3B29"/>
    <w:rsid w:val="009F3C3A"/>
    <w:rsid w:val="009F3F40"/>
    <w:rsid w:val="009F40A6"/>
    <w:rsid w:val="009F40F1"/>
    <w:rsid w:val="009F4221"/>
    <w:rsid w:val="009F4276"/>
    <w:rsid w:val="009F44D2"/>
    <w:rsid w:val="009F4593"/>
    <w:rsid w:val="009F45B9"/>
    <w:rsid w:val="009F47A5"/>
    <w:rsid w:val="009F48E2"/>
    <w:rsid w:val="009F4947"/>
    <w:rsid w:val="009F4CEC"/>
    <w:rsid w:val="009F4DC2"/>
    <w:rsid w:val="009F4F53"/>
    <w:rsid w:val="009F509B"/>
    <w:rsid w:val="009F525B"/>
    <w:rsid w:val="009F531E"/>
    <w:rsid w:val="009F57E6"/>
    <w:rsid w:val="009F5822"/>
    <w:rsid w:val="009F5851"/>
    <w:rsid w:val="009F59A2"/>
    <w:rsid w:val="009F5A2E"/>
    <w:rsid w:val="009F5B24"/>
    <w:rsid w:val="009F5F41"/>
    <w:rsid w:val="009F62C7"/>
    <w:rsid w:val="009F6503"/>
    <w:rsid w:val="009F652C"/>
    <w:rsid w:val="009F6609"/>
    <w:rsid w:val="009F66CF"/>
    <w:rsid w:val="009F6B99"/>
    <w:rsid w:val="009F6CA9"/>
    <w:rsid w:val="009F6D1E"/>
    <w:rsid w:val="009F6DA7"/>
    <w:rsid w:val="009F6DCA"/>
    <w:rsid w:val="009F6E77"/>
    <w:rsid w:val="009F6F84"/>
    <w:rsid w:val="009F7061"/>
    <w:rsid w:val="009F71A3"/>
    <w:rsid w:val="009F7486"/>
    <w:rsid w:val="009F7656"/>
    <w:rsid w:val="009F78E5"/>
    <w:rsid w:val="009F7A4C"/>
    <w:rsid w:val="009F7B77"/>
    <w:rsid w:val="009F7C95"/>
    <w:rsid w:val="009F7DD6"/>
    <w:rsid w:val="00A0010F"/>
    <w:rsid w:val="00A003E4"/>
    <w:rsid w:val="00A00489"/>
    <w:rsid w:val="00A0079D"/>
    <w:rsid w:val="00A00A47"/>
    <w:rsid w:val="00A00AD3"/>
    <w:rsid w:val="00A00B55"/>
    <w:rsid w:val="00A00B6D"/>
    <w:rsid w:val="00A00CC5"/>
    <w:rsid w:val="00A00D98"/>
    <w:rsid w:val="00A00E38"/>
    <w:rsid w:val="00A00EF9"/>
    <w:rsid w:val="00A00F3D"/>
    <w:rsid w:val="00A00F89"/>
    <w:rsid w:val="00A0127C"/>
    <w:rsid w:val="00A018A6"/>
    <w:rsid w:val="00A01925"/>
    <w:rsid w:val="00A01A2D"/>
    <w:rsid w:val="00A01A3B"/>
    <w:rsid w:val="00A01AAB"/>
    <w:rsid w:val="00A01E78"/>
    <w:rsid w:val="00A01EAF"/>
    <w:rsid w:val="00A02043"/>
    <w:rsid w:val="00A02350"/>
    <w:rsid w:val="00A02480"/>
    <w:rsid w:val="00A0251D"/>
    <w:rsid w:val="00A0258B"/>
    <w:rsid w:val="00A0267E"/>
    <w:rsid w:val="00A026FD"/>
    <w:rsid w:val="00A027AE"/>
    <w:rsid w:val="00A027C4"/>
    <w:rsid w:val="00A02830"/>
    <w:rsid w:val="00A02AD9"/>
    <w:rsid w:val="00A02C33"/>
    <w:rsid w:val="00A02D0F"/>
    <w:rsid w:val="00A02FBE"/>
    <w:rsid w:val="00A0302B"/>
    <w:rsid w:val="00A0318F"/>
    <w:rsid w:val="00A034A3"/>
    <w:rsid w:val="00A03622"/>
    <w:rsid w:val="00A036D7"/>
    <w:rsid w:val="00A03899"/>
    <w:rsid w:val="00A03909"/>
    <w:rsid w:val="00A03A43"/>
    <w:rsid w:val="00A03B1C"/>
    <w:rsid w:val="00A03BAD"/>
    <w:rsid w:val="00A03BBD"/>
    <w:rsid w:val="00A03BC9"/>
    <w:rsid w:val="00A03CDE"/>
    <w:rsid w:val="00A03F33"/>
    <w:rsid w:val="00A03F8A"/>
    <w:rsid w:val="00A044AA"/>
    <w:rsid w:val="00A044DF"/>
    <w:rsid w:val="00A0460B"/>
    <w:rsid w:val="00A0472E"/>
    <w:rsid w:val="00A048BF"/>
    <w:rsid w:val="00A04919"/>
    <w:rsid w:val="00A04A2E"/>
    <w:rsid w:val="00A04CD2"/>
    <w:rsid w:val="00A05155"/>
    <w:rsid w:val="00A0518C"/>
    <w:rsid w:val="00A0526C"/>
    <w:rsid w:val="00A0546C"/>
    <w:rsid w:val="00A05831"/>
    <w:rsid w:val="00A05B01"/>
    <w:rsid w:val="00A05B4E"/>
    <w:rsid w:val="00A05C1A"/>
    <w:rsid w:val="00A05CFB"/>
    <w:rsid w:val="00A05D11"/>
    <w:rsid w:val="00A05E48"/>
    <w:rsid w:val="00A05E71"/>
    <w:rsid w:val="00A0618C"/>
    <w:rsid w:val="00A0639A"/>
    <w:rsid w:val="00A064EC"/>
    <w:rsid w:val="00A0668D"/>
    <w:rsid w:val="00A06956"/>
    <w:rsid w:val="00A06A84"/>
    <w:rsid w:val="00A06D5B"/>
    <w:rsid w:val="00A071CF"/>
    <w:rsid w:val="00A07262"/>
    <w:rsid w:val="00A0733D"/>
    <w:rsid w:val="00A07616"/>
    <w:rsid w:val="00A0761F"/>
    <w:rsid w:val="00A077E7"/>
    <w:rsid w:val="00A07847"/>
    <w:rsid w:val="00A07999"/>
    <w:rsid w:val="00A1036F"/>
    <w:rsid w:val="00A10AFB"/>
    <w:rsid w:val="00A10E1B"/>
    <w:rsid w:val="00A10F15"/>
    <w:rsid w:val="00A11096"/>
    <w:rsid w:val="00A110F2"/>
    <w:rsid w:val="00A11192"/>
    <w:rsid w:val="00A11643"/>
    <w:rsid w:val="00A11838"/>
    <w:rsid w:val="00A11903"/>
    <w:rsid w:val="00A11920"/>
    <w:rsid w:val="00A11A8C"/>
    <w:rsid w:val="00A11AE5"/>
    <w:rsid w:val="00A11C08"/>
    <w:rsid w:val="00A11FC0"/>
    <w:rsid w:val="00A122B0"/>
    <w:rsid w:val="00A125C4"/>
    <w:rsid w:val="00A12794"/>
    <w:rsid w:val="00A1281E"/>
    <w:rsid w:val="00A12917"/>
    <w:rsid w:val="00A12BCB"/>
    <w:rsid w:val="00A12CBA"/>
    <w:rsid w:val="00A12EDC"/>
    <w:rsid w:val="00A13287"/>
    <w:rsid w:val="00A132CE"/>
    <w:rsid w:val="00A132FC"/>
    <w:rsid w:val="00A13402"/>
    <w:rsid w:val="00A13525"/>
    <w:rsid w:val="00A135F3"/>
    <w:rsid w:val="00A138C6"/>
    <w:rsid w:val="00A139BA"/>
    <w:rsid w:val="00A13B62"/>
    <w:rsid w:val="00A13B82"/>
    <w:rsid w:val="00A13C6F"/>
    <w:rsid w:val="00A13DD7"/>
    <w:rsid w:val="00A13E6F"/>
    <w:rsid w:val="00A143CA"/>
    <w:rsid w:val="00A14AF7"/>
    <w:rsid w:val="00A14EDC"/>
    <w:rsid w:val="00A14FB1"/>
    <w:rsid w:val="00A152CB"/>
    <w:rsid w:val="00A154F2"/>
    <w:rsid w:val="00A15DA8"/>
    <w:rsid w:val="00A160C3"/>
    <w:rsid w:val="00A162EC"/>
    <w:rsid w:val="00A163BF"/>
    <w:rsid w:val="00A16637"/>
    <w:rsid w:val="00A16A45"/>
    <w:rsid w:val="00A16ADE"/>
    <w:rsid w:val="00A16D4B"/>
    <w:rsid w:val="00A16DBC"/>
    <w:rsid w:val="00A16E69"/>
    <w:rsid w:val="00A170BC"/>
    <w:rsid w:val="00A171DA"/>
    <w:rsid w:val="00A172C6"/>
    <w:rsid w:val="00A17346"/>
    <w:rsid w:val="00A17393"/>
    <w:rsid w:val="00A173C7"/>
    <w:rsid w:val="00A1766C"/>
    <w:rsid w:val="00A17831"/>
    <w:rsid w:val="00A17893"/>
    <w:rsid w:val="00A17C05"/>
    <w:rsid w:val="00A17C75"/>
    <w:rsid w:val="00A17DD2"/>
    <w:rsid w:val="00A17F31"/>
    <w:rsid w:val="00A200DB"/>
    <w:rsid w:val="00A2026C"/>
    <w:rsid w:val="00A203F0"/>
    <w:rsid w:val="00A2043D"/>
    <w:rsid w:val="00A205DF"/>
    <w:rsid w:val="00A20C61"/>
    <w:rsid w:val="00A20E99"/>
    <w:rsid w:val="00A20F4F"/>
    <w:rsid w:val="00A21017"/>
    <w:rsid w:val="00A2134F"/>
    <w:rsid w:val="00A2135E"/>
    <w:rsid w:val="00A2146A"/>
    <w:rsid w:val="00A21482"/>
    <w:rsid w:val="00A219A7"/>
    <w:rsid w:val="00A21AEF"/>
    <w:rsid w:val="00A21C53"/>
    <w:rsid w:val="00A220ED"/>
    <w:rsid w:val="00A2220C"/>
    <w:rsid w:val="00A22361"/>
    <w:rsid w:val="00A2239B"/>
    <w:rsid w:val="00A22417"/>
    <w:rsid w:val="00A224B8"/>
    <w:rsid w:val="00A22963"/>
    <w:rsid w:val="00A229D0"/>
    <w:rsid w:val="00A22DE7"/>
    <w:rsid w:val="00A22ED1"/>
    <w:rsid w:val="00A23230"/>
    <w:rsid w:val="00A2333F"/>
    <w:rsid w:val="00A234BF"/>
    <w:rsid w:val="00A23532"/>
    <w:rsid w:val="00A236AC"/>
    <w:rsid w:val="00A23873"/>
    <w:rsid w:val="00A23A45"/>
    <w:rsid w:val="00A244A2"/>
    <w:rsid w:val="00A2473F"/>
    <w:rsid w:val="00A247A5"/>
    <w:rsid w:val="00A247D0"/>
    <w:rsid w:val="00A24B4D"/>
    <w:rsid w:val="00A24B5A"/>
    <w:rsid w:val="00A24CB3"/>
    <w:rsid w:val="00A24D47"/>
    <w:rsid w:val="00A24DDD"/>
    <w:rsid w:val="00A25084"/>
    <w:rsid w:val="00A250E1"/>
    <w:rsid w:val="00A258B6"/>
    <w:rsid w:val="00A258EE"/>
    <w:rsid w:val="00A25990"/>
    <w:rsid w:val="00A259E5"/>
    <w:rsid w:val="00A25B17"/>
    <w:rsid w:val="00A25C87"/>
    <w:rsid w:val="00A25D40"/>
    <w:rsid w:val="00A25D69"/>
    <w:rsid w:val="00A26083"/>
    <w:rsid w:val="00A2632D"/>
    <w:rsid w:val="00A26524"/>
    <w:rsid w:val="00A26716"/>
    <w:rsid w:val="00A268C8"/>
    <w:rsid w:val="00A269C9"/>
    <w:rsid w:val="00A26B9C"/>
    <w:rsid w:val="00A26D4C"/>
    <w:rsid w:val="00A26E1D"/>
    <w:rsid w:val="00A27043"/>
    <w:rsid w:val="00A2704C"/>
    <w:rsid w:val="00A271E4"/>
    <w:rsid w:val="00A2735C"/>
    <w:rsid w:val="00A273E2"/>
    <w:rsid w:val="00A27479"/>
    <w:rsid w:val="00A2780E"/>
    <w:rsid w:val="00A278DD"/>
    <w:rsid w:val="00A27944"/>
    <w:rsid w:val="00A279CF"/>
    <w:rsid w:val="00A27A6F"/>
    <w:rsid w:val="00A27AE9"/>
    <w:rsid w:val="00A27B6A"/>
    <w:rsid w:val="00A27C48"/>
    <w:rsid w:val="00A27C62"/>
    <w:rsid w:val="00A27D29"/>
    <w:rsid w:val="00A27D71"/>
    <w:rsid w:val="00A27DC9"/>
    <w:rsid w:val="00A27F9A"/>
    <w:rsid w:val="00A30189"/>
    <w:rsid w:val="00A306BD"/>
    <w:rsid w:val="00A307B5"/>
    <w:rsid w:val="00A30CE0"/>
    <w:rsid w:val="00A30D5B"/>
    <w:rsid w:val="00A30E1D"/>
    <w:rsid w:val="00A30EFB"/>
    <w:rsid w:val="00A30F3E"/>
    <w:rsid w:val="00A3111B"/>
    <w:rsid w:val="00A31230"/>
    <w:rsid w:val="00A312A5"/>
    <w:rsid w:val="00A3133E"/>
    <w:rsid w:val="00A31A8B"/>
    <w:rsid w:val="00A31EAD"/>
    <w:rsid w:val="00A32162"/>
    <w:rsid w:val="00A32371"/>
    <w:rsid w:val="00A32447"/>
    <w:rsid w:val="00A32853"/>
    <w:rsid w:val="00A329FC"/>
    <w:rsid w:val="00A32A9D"/>
    <w:rsid w:val="00A32C52"/>
    <w:rsid w:val="00A32E19"/>
    <w:rsid w:val="00A32F19"/>
    <w:rsid w:val="00A33119"/>
    <w:rsid w:val="00A3311E"/>
    <w:rsid w:val="00A3311F"/>
    <w:rsid w:val="00A337D4"/>
    <w:rsid w:val="00A33823"/>
    <w:rsid w:val="00A33891"/>
    <w:rsid w:val="00A33F90"/>
    <w:rsid w:val="00A33F98"/>
    <w:rsid w:val="00A342FC"/>
    <w:rsid w:val="00A34442"/>
    <w:rsid w:val="00A3446A"/>
    <w:rsid w:val="00A3479E"/>
    <w:rsid w:val="00A34992"/>
    <w:rsid w:val="00A34C7E"/>
    <w:rsid w:val="00A34DAD"/>
    <w:rsid w:val="00A34DBD"/>
    <w:rsid w:val="00A34E68"/>
    <w:rsid w:val="00A35190"/>
    <w:rsid w:val="00A35197"/>
    <w:rsid w:val="00A35549"/>
    <w:rsid w:val="00A35778"/>
    <w:rsid w:val="00A35835"/>
    <w:rsid w:val="00A3585A"/>
    <w:rsid w:val="00A35883"/>
    <w:rsid w:val="00A3593D"/>
    <w:rsid w:val="00A35C5E"/>
    <w:rsid w:val="00A35EBB"/>
    <w:rsid w:val="00A36357"/>
    <w:rsid w:val="00A36840"/>
    <w:rsid w:val="00A36884"/>
    <w:rsid w:val="00A36AE7"/>
    <w:rsid w:val="00A36DCB"/>
    <w:rsid w:val="00A3745D"/>
    <w:rsid w:val="00A374CD"/>
    <w:rsid w:val="00A3787D"/>
    <w:rsid w:val="00A37DAC"/>
    <w:rsid w:val="00A37F37"/>
    <w:rsid w:val="00A401F6"/>
    <w:rsid w:val="00A402E6"/>
    <w:rsid w:val="00A405E9"/>
    <w:rsid w:val="00A40A3A"/>
    <w:rsid w:val="00A40CA4"/>
    <w:rsid w:val="00A40D23"/>
    <w:rsid w:val="00A41186"/>
    <w:rsid w:val="00A41572"/>
    <w:rsid w:val="00A416D4"/>
    <w:rsid w:val="00A41A1E"/>
    <w:rsid w:val="00A41AB3"/>
    <w:rsid w:val="00A4207A"/>
    <w:rsid w:val="00A420B9"/>
    <w:rsid w:val="00A4230B"/>
    <w:rsid w:val="00A4250D"/>
    <w:rsid w:val="00A427B6"/>
    <w:rsid w:val="00A4285C"/>
    <w:rsid w:val="00A42970"/>
    <w:rsid w:val="00A42B5D"/>
    <w:rsid w:val="00A42C20"/>
    <w:rsid w:val="00A42C80"/>
    <w:rsid w:val="00A42EE3"/>
    <w:rsid w:val="00A434B3"/>
    <w:rsid w:val="00A43558"/>
    <w:rsid w:val="00A436A3"/>
    <w:rsid w:val="00A43872"/>
    <w:rsid w:val="00A43B7C"/>
    <w:rsid w:val="00A43D00"/>
    <w:rsid w:val="00A43DAE"/>
    <w:rsid w:val="00A43E9C"/>
    <w:rsid w:val="00A440AD"/>
    <w:rsid w:val="00A44147"/>
    <w:rsid w:val="00A444C5"/>
    <w:rsid w:val="00A4457E"/>
    <w:rsid w:val="00A4476F"/>
    <w:rsid w:val="00A449D2"/>
    <w:rsid w:val="00A44A11"/>
    <w:rsid w:val="00A44EE6"/>
    <w:rsid w:val="00A45001"/>
    <w:rsid w:val="00A45194"/>
    <w:rsid w:val="00A4523C"/>
    <w:rsid w:val="00A45337"/>
    <w:rsid w:val="00A4533A"/>
    <w:rsid w:val="00A4552D"/>
    <w:rsid w:val="00A455E4"/>
    <w:rsid w:val="00A456A7"/>
    <w:rsid w:val="00A457E4"/>
    <w:rsid w:val="00A458C5"/>
    <w:rsid w:val="00A45A36"/>
    <w:rsid w:val="00A45BC1"/>
    <w:rsid w:val="00A45C97"/>
    <w:rsid w:val="00A46003"/>
    <w:rsid w:val="00A461EC"/>
    <w:rsid w:val="00A46225"/>
    <w:rsid w:val="00A462F8"/>
    <w:rsid w:val="00A4631E"/>
    <w:rsid w:val="00A46339"/>
    <w:rsid w:val="00A463FD"/>
    <w:rsid w:val="00A464AC"/>
    <w:rsid w:val="00A4668F"/>
    <w:rsid w:val="00A4674E"/>
    <w:rsid w:val="00A4685D"/>
    <w:rsid w:val="00A4690A"/>
    <w:rsid w:val="00A46AB7"/>
    <w:rsid w:val="00A46BB1"/>
    <w:rsid w:val="00A46D32"/>
    <w:rsid w:val="00A46FD9"/>
    <w:rsid w:val="00A472C2"/>
    <w:rsid w:val="00A47498"/>
    <w:rsid w:val="00A476DB"/>
    <w:rsid w:val="00A47712"/>
    <w:rsid w:val="00A477DF"/>
    <w:rsid w:val="00A47B38"/>
    <w:rsid w:val="00A47ECF"/>
    <w:rsid w:val="00A47EEB"/>
    <w:rsid w:val="00A47F32"/>
    <w:rsid w:val="00A47FD5"/>
    <w:rsid w:val="00A500B2"/>
    <w:rsid w:val="00A50158"/>
    <w:rsid w:val="00A50300"/>
    <w:rsid w:val="00A5037B"/>
    <w:rsid w:val="00A5042A"/>
    <w:rsid w:val="00A50A91"/>
    <w:rsid w:val="00A50AE0"/>
    <w:rsid w:val="00A50C56"/>
    <w:rsid w:val="00A51002"/>
    <w:rsid w:val="00A5109E"/>
    <w:rsid w:val="00A51141"/>
    <w:rsid w:val="00A511F4"/>
    <w:rsid w:val="00A51D25"/>
    <w:rsid w:val="00A51FA4"/>
    <w:rsid w:val="00A51FB9"/>
    <w:rsid w:val="00A52063"/>
    <w:rsid w:val="00A521AA"/>
    <w:rsid w:val="00A525AB"/>
    <w:rsid w:val="00A52717"/>
    <w:rsid w:val="00A52ADD"/>
    <w:rsid w:val="00A52F2C"/>
    <w:rsid w:val="00A5302B"/>
    <w:rsid w:val="00A53486"/>
    <w:rsid w:val="00A53666"/>
    <w:rsid w:val="00A53756"/>
    <w:rsid w:val="00A53918"/>
    <w:rsid w:val="00A53952"/>
    <w:rsid w:val="00A53A3A"/>
    <w:rsid w:val="00A53E75"/>
    <w:rsid w:val="00A54115"/>
    <w:rsid w:val="00A54199"/>
    <w:rsid w:val="00A54386"/>
    <w:rsid w:val="00A5462D"/>
    <w:rsid w:val="00A54991"/>
    <w:rsid w:val="00A54B8F"/>
    <w:rsid w:val="00A54CC0"/>
    <w:rsid w:val="00A54EA9"/>
    <w:rsid w:val="00A54EE8"/>
    <w:rsid w:val="00A5501D"/>
    <w:rsid w:val="00A55128"/>
    <w:rsid w:val="00A55132"/>
    <w:rsid w:val="00A55363"/>
    <w:rsid w:val="00A55580"/>
    <w:rsid w:val="00A555B9"/>
    <w:rsid w:val="00A55CF0"/>
    <w:rsid w:val="00A55D0C"/>
    <w:rsid w:val="00A55DD9"/>
    <w:rsid w:val="00A55F31"/>
    <w:rsid w:val="00A56046"/>
    <w:rsid w:val="00A561CC"/>
    <w:rsid w:val="00A56248"/>
    <w:rsid w:val="00A56302"/>
    <w:rsid w:val="00A56387"/>
    <w:rsid w:val="00A563B4"/>
    <w:rsid w:val="00A56461"/>
    <w:rsid w:val="00A566E1"/>
    <w:rsid w:val="00A567D2"/>
    <w:rsid w:val="00A5681A"/>
    <w:rsid w:val="00A56911"/>
    <w:rsid w:val="00A56944"/>
    <w:rsid w:val="00A57075"/>
    <w:rsid w:val="00A57097"/>
    <w:rsid w:val="00A570D7"/>
    <w:rsid w:val="00A57351"/>
    <w:rsid w:val="00A573AA"/>
    <w:rsid w:val="00A5741A"/>
    <w:rsid w:val="00A57C85"/>
    <w:rsid w:val="00A57D15"/>
    <w:rsid w:val="00A57F1C"/>
    <w:rsid w:val="00A6014F"/>
    <w:rsid w:val="00A60934"/>
    <w:rsid w:val="00A60950"/>
    <w:rsid w:val="00A60A70"/>
    <w:rsid w:val="00A60BB3"/>
    <w:rsid w:val="00A60D14"/>
    <w:rsid w:val="00A615D8"/>
    <w:rsid w:val="00A616FC"/>
    <w:rsid w:val="00A61792"/>
    <w:rsid w:val="00A617C2"/>
    <w:rsid w:val="00A6180F"/>
    <w:rsid w:val="00A61C4D"/>
    <w:rsid w:val="00A61D14"/>
    <w:rsid w:val="00A61E2D"/>
    <w:rsid w:val="00A62168"/>
    <w:rsid w:val="00A62249"/>
    <w:rsid w:val="00A622E1"/>
    <w:rsid w:val="00A62572"/>
    <w:rsid w:val="00A62695"/>
    <w:rsid w:val="00A6338D"/>
    <w:rsid w:val="00A633E6"/>
    <w:rsid w:val="00A63492"/>
    <w:rsid w:val="00A635DE"/>
    <w:rsid w:val="00A6389E"/>
    <w:rsid w:val="00A638B2"/>
    <w:rsid w:val="00A63C43"/>
    <w:rsid w:val="00A63CE4"/>
    <w:rsid w:val="00A63D3B"/>
    <w:rsid w:val="00A63F0F"/>
    <w:rsid w:val="00A63F34"/>
    <w:rsid w:val="00A64035"/>
    <w:rsid w:val="00A640CC"/>
    <w:rsid w:val="00A643D8"/>
    <w:rsid w:val="00A64443"/>
    <w:rsid w:val="00A646EB"/>
    <w:rsid w:val="00A64AB6"/>
    <w:rsid w:val="00A64ACB"/>
    <w:rsid w:val="00A6517F"/>
    <w:rsid w:val="00A6535C"/>
    <w:rsid w:val="00A65560"/>
    <w:rsid w:val="00A6581B"/>
    <w:rsid w:val="00A65C11"/>
    <w:rsid w:val="00A66344"/>
    <w:rsid w:val="00A6646C"/>
    <w:rsid w:val="00A6650A"/>
    <w:rsid w:val="00A66547"/>
    <w:rsid w:val="00A6686D"/>
    <w:rsid w:val="00A66B4A"/>
    <w:rsid w:val="00A66C64"/>
    <w:rsid w:val="00A66E10"/>
    <w:rsid w:val="00A674AB"/>
    <w:rsid w:val="00A674DF"/>
    <w:rsid w:val="00A67542"/>
    <w:rsid w:val="00A679F4"/>
    <w:rsid w:val="00A67A43"/>
    <w:rsid w:val="00A67C42"/>
    <w:rsid w:val="00A67D14"/>
    <w:rsid w:val="00A67DD9"/>
    <w:rsid w:val="00A67EAF"/>
    <w:rsid w:val="00A67ED3"/>
    <w:rsid w:val="00A7002C"/>
    <w:rsid w:val="00A7016D"/>
    <w:rsid w:val="00A7034C"/>
    <w:rsid w:val="00A704C9"/>
    <w:rsid w:val="00A70AED"/>
    <w:rsid w:val="00A70C95"/>
    <w:rsid w:val="00A70CB5"/>
    <w:rsid w:val="00A710C9"/>
    <w:rsid w:val="00A71196"/>
    <w:rsid w:val="00A713D8"/>
    <w:rsid w:val="00A713E9"/>
    <w:rsid w:val="00A71467"/>
    <w:rsid w:val="00A71797"/>
    <w:rsid w:val="00A718DC"/>
    <w:rsid w:val="00A7194A"/>
    <w:rsid w:val="00A71C6F"/>
    <w:rsid w:val="00A71CDE"/>
    <w:rsid w:val="00A71D0C"/>
    <w:rsid w:val="00A71F06"/>
    <w:rsid w:val="00A72459"/>
    <w:rsid w:val="00A725A3"/>
    <w:rsid w:val="00A726AB"/>
    <w:rsid w:val="00A7271F"/>
    <w:rsid w:val="00A72898"/>
    <w:rsid w:val="00A72BF7"/>
    <w:rsid w:val="00A72D5F"/>
    <w:rsid w:val="00A72E83"/>
    <w:rsid w:val="00A72E8C"/>
    <w:rsid w:val="00A72F1B"/>
    <w:rsid w:val="00A72F50"/>
    <w:rsid w:val="00A72FC6"/>
    <w:rsid w:val="00A732AA"/>
    <w:rsid w:val="00A73436"/>
    <w:rsid w:val="00A734F5"/>
    <w:rsid w:val="00A735EF"/>
    <w:rsid w:val="00A73665"/>
    <w:rsid w:val="00A73669"/>
    <w:rsid w:val="00A73685"/>
    <w:rsid w:val="00A73775"/>
    <w:rsid w:val="00A73B03"/>
    <w:rsid w:val="00A73C2D"/>
    <w:rsid w:val="00A73C45"/>
    <w:rsid w:val="00A7400B"/>
    <w:rsid w:val="00A7419E"/>
    <w:rsid w:val="00A741D8"/>
    <w:rsid w:val="00A745A7"/>
    <w:rsid w:val="00A74682"/>
    <w:rsid w:val="00A7489C"/>
    <w:rsid w:val="00A7492C"/>
    <w:rsid w:val="00A74D32"/>
    <w:rsid w:val="00A74DE5"/>
    <w:rsid w:val="00A75447"/>
    <w:rsid w:val="00A754DB"/>
    <w:rsid w:val="00A75794"/>
    <w:rsid w:val="00A757B9"/>
    <w:rsid w:val="00A75B14"/>
    <w:rsid w:val="00A75BCA"/>
    <w:rsid w:val="00A75C7E"/>
    <w:rsid w:val="00A75E8F"/>
    <w:rsid w:val="00A764BB"/>
    <w:rsid w:val="00A76748"/>
    <w:rsid w:val="00A768F7"/>
    <w:rsid w:val="00A7696A"/>
    <w:rsid w:val="00A76BE4"/>
    <w:rsid w:val="00A76CB7"/>
    <w:rsid w:val="00A76D4A"/>
    <w:rsid w:val="00A76DE2"/>
    <w:rsid w:val="00A7722D"/>
    <w:rsid w:val="00A77666"/>
    <w:rsid w:val="00A776B9"/>
    <w:rsid w:val="00A776BB"/>
    <w:rsid w:val="00A77951"/>
    <w:rsid w:val="00A779B4"/>
    <w:rsid w:val="00A77AA4"/>
    <w:rsid w:val="00A77AC5"/>
    <w:rsid w:val="00A77BAD"/>
    <w:rsid w:val="00A77C3F"/>
    <w:rsid w:val="00A77F85"/>
    <w:rsid w:val="00A8009C"/>
    <w:rsid w:val="00A800A7"/>
    <w:rsid w:val="00A8021F"/>
    <w:rsid w:val="00A80308"/>
    <w:rsid w:val="00A80366"/>
    <w:rsid w:val="00A806CB"/>
    <w:rsid w:val="00A80820"/>
    <w:rsid w:val="00A8098A"/>
    <w:rsid w:val="00A80ED1"/>
    <w:rsid w:val="00A80F7B"/>
    <w:rsid w:val="00A80F91"/>
    <w:rsid w:val="00A80FD7"/>
    <w:rsid w:val="00A8131E"/>
    <w:rsid w:val="00A81491"/>
    <w:rsid w:val="00A81585"/>
    <w:rsid w:val="00A81696"/>
    <w:rsid w:val="00A8175E"/>
    <w:rsid w:val="00A817A9"/>
    <w:rsid w:val="00A818E4"/>
    <w:rsid w:val="00A81C24"/>
    <w:rsid w:val="00A81CDD"/>
    <w:rsid w:val="00A81DEA"/>
    <w:rsid w:val="00A8205A"/>
    <w:rsid w:val="00A8225B"/>
    <w:rsid w:val="00A82322"/>
    <w:rsid w:val="00A823E3"/>
    <w:rsid w:val="00A825F1"/>
    <w:rsid w:val="00A82BEB"/>
    <w:rsid w:val="00A82F84"/>
    <w:rsid w:val="00A83124"/>
    <w:rsid w:val="00A8317E"/>
    <w:rsid w:val="00A83203"/>
    <w:rsid w:val="00A83455"/>
    <w:rsid w:val="00A834B9"/>
    <w:rsid w:val="00A8354D"/>
    <w:rsid w:val="00A8380C"/>
    <w:rsid w:val="00A83946"/>
    <w:rsid w:val="00A83CD0"/>
    <w:rsid w:val="00A83F00"/>
    <w:rsid w:val="00A83F92"/>
    <w:rsid w:val="00A83FC8"/>
    <w:rsid w:val="00A841C0"/>
    <w:rsid w:val="00A8434D"/>
    <w:rsid w:val="00A8448F"/>
    <w:rsid w:val="00A84512"/>
    <w:rsid w:val="00A84B03"/>
    <w:rsid w:val="00A84B16"/>
    <w:rsid w:val="00A84B28"/>
    <w:rsid w:val="00A85029"/>
    <w:rsid w:val="00A85071"/>
    <w:rsid w:val="00A8527B"/>
    <w:rsid w:val="00A85296"/>
    <w:rsid w:val="00A8544C"/>
    <w:rsid w:val="00A85775"/>
    <w:rsid w:val="00A858E9"/>
    <w:rsid w:val="00A85C6B"/>
    <w:rsid w:val="00A85DFB"/>
    <w:rsid w:val="00A85EEB"/>
    <w:rsid w:val="00A85EF8"/>
    <w:rsid w:val="00A860BE"/>
    <w:rsid w:val="00A861F3"/>
    <w:rsid w:val="00A86207"/>
    <w:rsid w:val="00A863AD"/>
    <w:rsid w:val="00A8655E"/>
    <w:rsid w:val="00A8657B"/>
    <w:rsid w:val="00A8679A"/>
    <w:rsid w:val="00A86813"/>
    <w:rsid w:val="00A86A63"/>
    <w:rsid w:val="00A86AC0"/>
    <w:rsid w:val="00A86ACA"/>
    <w:rsid w:val="00A86EAB"/>
    <w:rsid w:val="00A86F4B"/>
    <w:rsid w:val="00A870D6"/>
    <w:rsid w:val="00A874F8"/>
    <w:rsid w:val="00A8764C"/>
    <w:rsid w:val="00A8773F"/>
    <w:rsid w:val="00A877C0"/>
    <w:rsid w:val="00A877D1"/>
    <w:rsid w:val="00A878E6"/>
    <w:rsid w:val="00A87C05"/>
    <w:rsid w:val="00A87D36"/>
    <w:rsid w:val="00A903D1"/>
    <w:rsid w:val="00A904DD"/>
    <w:rsid w:val="00A9072A"/>
    <w:rsid w:val="00A90775"/>
    <w:rsid w:val="00A9099F"/>
    <w:rsid w:val="00A90D92"/>
    <w:rsid w:val="00A90F93"/>
    <w:rsid w:val="00A90FD3"/>
    <w:rsid w:val="00A91179"/>
    <w:rsid w:val="00A9126D"/>
    <w:rsid w:val="00A91C72"/>
    <w:rsid w:val="00A9200F"/>
    <w:rsid w:val="00A92230"/>
    <w:rsid w:val="00A923A5"/>
    <w:rsid w:val="00A9258E"/>
    <w:rsid w:val="00A9273C"/>
    <w:rsid w:val="00A928EC"/>
    <w:rsid w:val="00A92A7E"/>
    <w:rsid w:val="00A92B41"/>
    <w:rsid w:val="00A92CFD"/>
    <w:rsid w:val="00A92D56"/>
    <w:rsid w:val="00A9304E"/>
    <w:rsid w:val="00A931A6"/>
    <w:rsid w:val="00A93298"/>
    <w:rsid w:val="00A93415"/>
    <w:rsid w:val="00A934B6"/>
    <w:rsid w:val="00A936CA"/>
    <w:rsid w:val="00A93733"/>
    <w:rsid w:val="00A93776"/>
    <w:rsid w:val="00A939EC"/>
    <w:rsid w:val="00A93A9A"/>
    <w:rsid w:val="00A93B34"/>
    <w:rsid w:val="00A93C36"/>
    <w:rsid w:val="00A93C92"/>
    <w:rsid w:val="00A94150"/>
    <w:rsid w:val="00A9419A"/>
    <w:rsid w:val="00A94425"/>
    <w:rsid w:val="00A9452A"/>
    <w:rsid w:val="00A94649"/>
    <w:rsid w:val="00A9475C"/>
    <w:rsid w:val="00A94797"/>
    <w:rsid w:val="00A949E8"/>
    <w:rsid w:val="00A94D20"/>
    <w:rsid w:val="00A94D93"/>
    <w:rsid w:val="00A94E8C"/>
    <w:rsid w:val="00A94F20"/>
    <w:rsid w:val="00A94FDA"/>
    <w:rsid w:val="00A952C6"/>
    <w:rsid w:val="00A953CD"/>
    <w:rsid w:val="00A9549A"/>
    <w:rsid w:val="00A954FA"/>
    <w:rsid w:val="00A95534"/>
    <w:rsid w:val="00A95589"/>
    <w:rsid w:val="00A95A8C"/>
    <w:rsid w:val="00A95ABC"/>
    <w:rsid w:val="00A95AC7"/>
    <w:rsid w:val="00A95DE7"/>
    <w:rsid w:val="00A96054"/>
    <w:rsid w:val="00A960C4"/>
    <w:rsid w:val="00A960EE"/>
    <w:rsid w:val="00A9624E"/>
    <w:rsid w:val="00A962CD"/>
    <w:rsid w:val="00A96566"/>
    <w:rsid w:val="00A96C59"/>
    <w:rsid w:val="00A96C73"/>
    <w:rsid w:val="00A96CDC"/>
    <w:rsid w:val="00A96CF3"/>
    <w:rsid w:val="00A96DF0"/>
    <w:rsid w:val="00A97080"/>
    <w:rsid w:val="00A97161"/>
    <w:rsid w:val="00A974A1"/>
    <w:rsid w:val="00A975E1"/>
    <w:rsid w:val="00A9763F"/>
    <w:rsid w:val="00A97775"/>
    <w:rsid w:val="00A97841"/>
    <w:rsid w:val="00A97906"/>
    <w:rsid w:val="00A97B49"/>
    <w:rsid w:val="00AA01F0"/>
    <w:rsid w:val="00AA066F"/>
    <w:rsid w:val="00AA0699"/>
    <w:rsid w:val="00AA08B1"/>
    <w:rsid w:val="00AA0C4F"/>
    <w:rsid w:val="00AA0E2D"/>
    <w:rsid w:val="00AA1157"/>
    <w:rsid w:val="00AA1172"/>
    <w:rsid w:val="00AA1ABD"/>
    <w:rsid w:val="00AA1BE6"/>
    <w:rsid w:val="00AA1C19"/>
    <w:rsid w:val="00AA1EC6"/>
    <w:rsid w:val="00AA1FEF"/>
    <w:rsid w:val="00AA265B"/>
    <w:rsid w:val="00AA2872"/>
    <w:rsid w:val="00AA29B6"/>
    <w:rsid w:val="00AA29F0"/>
    <w:rsid w:val="00AA2E96"/>
    <w:rsid w:val="00AA2F1B"/>
    <w:rsid w:val="00AA2F30"/>
    <w:rsid w:val="00AA2F69"/>
    <w:rsid w:val="00AA3069"/>
    <w:rsid w:val="00AA3390"/>
    <w:rsid w:val="00AA3A8F"/>
    <w:rsid w:val="00AA3EE1"/>
    <w:rsid w:val="00AA432C"/>
    <w:rsid w:val="00AA438B"/>
    <w:rsid w:val="00AA480F"/>
    <w:rsid w:val="00AA4840"/>
    <w:rsid w:val="00AA4922"/>
    <w:rsid w:val="00AA49B5"/>
    <w:rsid w:val="00AA4B53"/>
    <w:rsid w:val="00AA4CB4"/>
    <w:rsid w:val="00AA4F7E"/>
    <w:rsid w:val="00AA5090"/>
    <w:rsid w:val="00AA5407"/>
    <w:rsid w:val="00AA5436"/>
    <w:rsid w:val="00AA5716"/>
    <w:rsid w:val="00AA57C4"/>
    <w:rsid w:val="00AA584A"/>
    <w:rsid w:val="00AA59CC"/>
    <w:rsid w:val="00AA5B55"/>
    <w:rsid w:val="00AA5BAC"/>
    <w:rsid w:val="00AA5C38"/>
    <w:rsid w:val="00AA5CBA"/>
    <w:rsid w:val="00AA608A"/>
    <w:rsid w:val="00AA63AC"/>
    <w:rsid w:val="00AA63C4"/>
    <w:rsid w:val="00AA68C2"/>
    <w:rsid w:val="00AA69E5"/>
    <w:rsid w:val="00AA6A0A"/>
    <w:rsid w:val="00AA6B2A"/>
    <w:rsid w:val="00AA6F8E"/>
    <w:rsid w:val="00AA7065"/>
    <w:rsid w:val="00AA71E9"/>
    <w:rsid w:val="00AA727D"/>
    <w:rsid w:val="00AA72BB"/>
    <w:rsid w:val="00AA76BF"/>
    <w:rsid w:val="00AA7881"/>
    <w:rsid w:val="00AA79EA"/>
    <w:rsid w:val="00AA7BF2"/>
    <w:rsid w:val="00AA7C6C"/>
    <w:rsid w:val="00AA7FF3"/>
    <w:rsid w:val="00AB015F"/>
    <w:rsid w:val="00AB021F"/>
    <w:rsid w:val="00AB05C2"/>
    <w:rsid w:val="00AB0838"/>
    <w:rsid w:val="00AB090D"/>
    <w:rsid w:val="00AB0B92"/>
    <w:rsid w:val="00AB0C85"/>
    <w:rsid w:val="00AB0E6D"/>
    <w:rsid w:val="00AB0E98"/>
    <w:rsid w:val="00AB114D"/>
    <w:rsid w:val="00AB136E"/>
    <w:rsid w:val="00AB1588"/>
    <w:rsid w:val="00AB1B58"/>
    <w:rsid w:val="00AB210D"/>
    <w:rsid w:val="00AB23B7"/>
    <w:rsid w:val="00AB2474"/>
    <w:rsid w:val="00AB2493"/>
    <w:rsid w:val="00AB2678"/>
    <w:rsid w:val="00AB27FD"/>
    <w:rsid w:val="00AB2861"/>
    <w:rsid w:val="00AB2914"/>
    <w:rsid w:val="00AB2916"/>
    <w:rsid w:val="00AB2938"/>
    <w:rsid w:val="00AB2D6C"/>
    <w:rsid w:val="00AB2E2D"/>
    <w:rsid w:val="00AB2F9E"/>
    <w:rsid w:val="00AB337F"/>
    <w:rsid w:val="00AB3529"/>
    <w:rsid w:val="00AB3897"/>
    <w:rsid w:val="00AB396B"/>
    <w:rsid w:val="00AB3DE5"/>
    <w:rsid w:val="00AB3EBE"/>
    <w:rsid w:val="00AB3FD2"/>
    <w:rsid w:val="00AB4294"/>
    <w:rsid w:val="00AB4442"/>
    <w:rsid w:val="00AB4467"/>
    <w:rsid w:val="00AB4469"/>
    <w:rsid w:val="00AB45DF"/>
    <w:rsid w:val="00AB45E2"/>
    <w:rsid w:val="00AB468C"/>
    <w:rsid w:val="00AB4778"/>
    <w:rsid w:val="00AB48AD"/>
    <w:rsid w:val="00AB4C42"/>
    <w:rsid w:val="00AB4C6F"/>
    <w:rsid w:val="00AB4CE1"/>
    <w:rsid w:val="00AB4FC8"/>
    <w:rsid w:val="00AB502F"/>
    <w:rsid w:val="00AB503E"/>
    <w:rsid w:val="00AB519C"/>
    <w:rsid w:val="00AB53EC"/>
    <w:rsid w:val="00AB54B3"/>
    <w:rsid w:val="00AB5770"/>
    <w:rsid w:val="00AB57E4"/>
    <w:rsid w:val="00AB59B6"/>
    <w:rsid w:val="00AB5A68"/>
    <w:rsid w:val="00AB60E6"/>
    <w:rsid w:val="00AB6158"/>
    <w:rsid w:val="00AB61C8"/>
    <w:rsid w:val="00AB62AA"/>
    <w:rsid w:val="00AB6319"/>
    <w:rsid w:val="00AB6497"/>
    <w:rsid w:val="00AB64F3"/>
    <w:rsid w:val="00AB6B1D"/>
    <w:rsid w:val="00AB6BA2"/>
    <w:rsid w:val="00AB6E93"/>
    <w:rsid w:val="00AB6FEF"/>
    <w:rsid w:val="00AB7224"/>
    <w:rsid w:val="00AB7399"/>
    <w:rsid w:val="00AB73B3"/>
    <w:rsid w:val="00AB756D"/>
    <w:rsid w:val="00AB773F"/>
    <w:rsid w:val="00AB785F"/>
    <w:rsid w:val="00AB7C7F"/>
    <w:rsid w:val="00AB7D58"/>
    <w:rsid w:val="00AB7DB9"/>
    <w:rsid w:val="00AC00D9"/>
    <w:rsid w:val="00AC05BB"/>
    <w:rsid w:val="00AC077B"/>
    <w:rsid w:val="00AC07E4"/>
    <w:rsid w:val="00AC085B"/>
    <w:rsid w:val="00AC08EA"/>
    <w:rsid w:val="00AC122F"/>
    <w:rsid w:val="00AC197F"/>
    <w:rsid w:val="00AC1E6F"/>
    <w:rsid w:val="00AC1F42"/>
    <w:rsid w:val="00AC1FF7"/>
    <w:rsid w:val="00AC22E2"/>
    <w:rsid w:val="00AC23F5"/>
    <w:rsid w:val="00AC2957"/>
    <w:rsid w:val="00AC2D16"/>
    <w:rsid w:val="00AC301B"/>
    <w:rsid w:val="00AC314A"/>
    <w:rsid w:val="00AC3259"/>
    <w:rsid w:val="00AC33AD"/>
    <w:rsid w:val="00AC359E"/>
    <w:rsid w:val="00AC386F"/>
    <w:rsid w:val="00AC3899"/>
    <w:rsid w:val="00AC38A1"/>
    <w:rsid w:val="00AC3ABD"/>
    <w:rsid w:val="00AC3B32"/>
    <w:rsid w:val="00AC3E2A"/>
    <w:rsid w:val="00AC41FD"/>
    <w:rsid w:val="00AC4634"/>
    <w:rsid w:val="00AC470F"/>
    <w:rsid w:val="00AC478D"/>
    <w:rsid w:val="00AC4A33"/>
    <w:rsid w:val="00AC4B41"/>
    <w:rsid w:val="00AC4FA5"/>
    <w:rsid w:val="00AC4FDC"/>
    <w:rsid w:val="00AC5066"/>
    <w:rsid w:val="00AC5483"/>
    <w:rsid w:val="00AC5A6C"/>
    <w:rsid w:val="00AC5C96"/>
    <w:rsid w:val="00AC5E0B"/>
    <w:rsid w:val="00AC5E8F"/>
    <w:rsid w:val="00AC5F0D"/>
    <w:rsid w:val="00AC60DE"/>
    <w:rsid w:val="00AC62AA"/>
    <w:rsid w:val="00AC62E2"/>
    <w:rsid w:val="00AC63AB"/>
    <w:rsid w:val="00AC663D"/>
    <w:rsid w:val="00AC67E4"/>
    <w:rsid w:val="00AC6855"/>
    <w:rsid w:val="00AC68F4"/>
    <w:rsid w:val="00AC69E9"/>
    <w:rsid w:val="00AC6D46"/>
    <w:rsid w:val="00AC6E27"/>
    <w:rsid w:val="00AC7439"/>
    <w:rsid w:val="00AC7586"/>
    <w:rsid w:val="00AC7729"/>
    <w:rsid w:val="00AC7B62"/>
    <w:rsid w:val="00AD00CA"/>
    <w:rsid w:val="00AD013C"/>
    <w:rsid w:val="00AD0225"/>
    <w:rsid w:val="00AD0230"/>
    <w:rsid w:val="00AD03ED"/>
    <w:rsid w:val="00AD064E"/>
    <w:rsid w:val="00AD0A93"/>
    <w:rsid w:val="00AD0AE8"/>
    <w:rsid w:val="00AD0B29"/>
    <w:rsid w:val="00AD0F24"/>
    <w:rsid w:val="00AD1158"/>
    <w:rsid w:val="00AD126B"/>
    <w:rsid w:val="00AD14CC"/>
    <w:rsid w:val="00AD1584"/>
    <w:rsid w:val="00AD15B8"/>
    <w:rsid w:val="00AD1798"/>
    <w:rsid w:val="00AD1B83"/>
    <w:rsid w:val="00AD1B9A"/>
    <w:rsid w:val="00AD1B9E"/>
    <w:rsid w:val="00AD1DDC"/>
    <w:rsid w:val="00AD21D2"/>
    <w:rsid w:val="00AD23B1"/>
    <w:rsid w:val="00AD27F1"/>
    <w:rsid w:val="00AD2928"/>
    <w:rsid w:val="00AD2944"/>
    <w:rsid w:val="00AD2A2D"/>
    <w:rsid w:val="00AD2E5B"/>
    <w:rsid w:val="00AD3068"/>
    <w:rsid w:val="00AD31C7"/>
    <w:rsid w:val="00AD331E"/>
    <w:rsid w:val="00AD3370"/>
    <w:rsid w:val="00AD3698"/>
    <w:rsid w:val="00AD36B1"/>
    <w:rsid w:val="00AD37D5"/>
    <w:rsid w:val="00AD3854"/>
    <w:rsid w:val="00AD3B49"/>
    <w:rsid w:val="00AD3CB1"/>
    <w:rsid w:val="00AD3EC3"/>
    <w:rsid w:val="00AD3FBC"/>
    <w:rsid w:val="00AD4042"/>
    <w:rsid w:val="00AD4221"/>
    <w:rsid w:val="00AD4290"/>
    <w:rsid w:val="00AD45E8"/>
    <w:rsid w:val="00AD4648"/>
    <w:rsid w:val="00AD491E"/>
    <w:rsid w:val="00AD4EB0"/>
    <w:rsid w:val="00AD4F01"/>
    <w:rsid w:val="00AD4FFE"/>
    <w:rsid w:val="00AD5379"/>
    <w:rsid w:val="00AD5504"/>
    <w:rsid w:val="00AD57E0"/>
    <w:rsid w:val="00AD5838"/>
    <w:rsid w:val="00AD58FF"/>
    <w:rsid w:val="00AD5B3B"/>
    <w:rsid w:val="00AD6055"/>
    <w:rsid w:val="00AD6090"/>
    <w:rsid w:val="00AD618D"/>
    <w:rsid w:val="00AD6302"/>
    <w:rsid w:val="00AD63C0"/>
    <w:rsid w:val="00AD66CC"/>
    <w:rsid w:val="00AD69FA"/>
    <w:rsid w:val="00AD6AD8"/>
    <w:rsid w:val="00AD6FE9"/>
    <w:rsid w:val="00AD72F1"/>
    <w:rsid w:val="00AD7564"/>
    <w:rsid w:val="00AD77C4"/>
    <w:rsid w:val="00AD7981"/>
    <w:rsid w:val="00AE0098"/>
    <w:rsid w:val="00AE0119"/>
    <w:rsid w:val="00AE0277"/>
    <w:rsid w:val="00AE0286"/>
    <w:rsid w:val="00AE0441"/>
    <w:rsid w:val="00AE08A6"/>
    <w:rsid w:val="00AE0D27"/>
    <w:rsid w:val="00AE115A"/>
    <w:rsid w:val="00AE1172"/>
    <w:rsid w:val="00AE1377"/>
    <w:rsid w:val="00AE13C5"/>
    <w:rsid w:val="00AE13D1"/>
    <w:rsid w:val="00AE147E"/>
    <w:rsid w:val="00AE1526"/>
    <w:rsid w:val="00AE1644"/>
    <w:rsid w:val="00AE1836"/>
    <w:rsid w:val="00AE1A5F"/>
    <w:rsid w:val="00AE1D21"/>
    <w:rsid w:val="00AE1D8F"/>
    <w:rsid w:val="00AE1DD5"/>
    <w:rsid w:val="00AE1F2C"/>
    <w:rsid w:val="00AE1F45"/>
    <w:rsid w:val="00AE2083"/>
    <w:rsid w:val="00AE26AD"/>
    <w:rsid w:val="00AE275B"/>
    <w:rsid w:val="00AE2848"/>
    <w:rsid w:val="00AE2A67"/>
    <w:rsid w:val="00AE2EB2"/>
    <w:rsid w:val="00AE2F2D"/>
    <w:rsid w:val="00AE31CF"/>
    <w:rsid w:val="00AE337C"/>
    <w:rsid w:val="00AE349E"/>
    <w:rsid w:val="00AE3819"/>
    <w:rsid w:val="00AE393A"/>
    <w:rsid w:val="00AE3B38"/>
    <w:rsid w:val="00AE3B79"/>
    <w:rsid w:val="00AE3CDC"/>
    <w:rsid w:val="00AE3D2E"/>
    <w:rsid w:val="00AE403D"/>
    <w:rsid w:val="00AE408C"/>
    <w:rsid w:val="00AE458C"/>
    <w:rsid w:val="00AE46C5"/>
    <w:rsid w:val="00AE4A2B"/>
    <w:rsid w:val="00AE4AF3"/>
    <w:rsid w:val="00AE4D61"/>
    <w:rsid w:val="00AE506F"/>
    <w:rsid w:val="00AE50F8"/>
    <w:rsid w:val="00AE520F"/>
    <w:rsid w:val="00AE5626"/>
    <w:rsid w:val="00AE5654"/>
    <w:rsid w:val="00AE5710"/>
    <w:rsid w:val="00AE57F4"/>
    <w:rsid w:val="00AE5B1B"/>
    <w:rsid w:val="00AE5BBF"/>
    <w:rsid w:val="00AE5F6E"/>
    <w:rsid w:val="00AE5FBE"/>
    <w:rsid w:val="00AE6146"/>
    <w:rsid w:val="00AE61B2"/>
    <w:rsid w:val="00AE6210"/>
    <w:rsid w:val="00AE6536"/>
    <w:rsid w:val="00AE66E2"/>
    <w:rsid w:val="00AE68B9"/>
    <w:rsid w:val="00AE69C6"/>
    <w:rsid w:val="00AE6A5A"/>
    <w:rsid w:val="00AE6A74"/>
    <w:rsid w:val="00AE6A79"/>
    <w:rsid w:val="00AE6EDE"/>
    <w:rsid w:val="00AE6F40"/>
    <w:rsid w:val="00AE70E7"/>
    <w:rsid w:val="00AE71C4"/>
    <w:rsid w:val="00AE71C8"/>
    <w:rsid w:val="00AE7244"/>
    <w:rsid w:val="00AE7549"/>
    <w:rsid w:val="00AE78E5"/>
    <w:rsid w:val="00AE7A20"/>
    <w:rsid w:val="00AE7B16"/>
    <w:rsid w:val="00AE7DC6"/>
    <w:rsid w:val="00AF01CE"/>
    <w:rsid w:val="00AF0269"/>
    <w:rsid w:val="00AF0365"/>
    <w:rsid w:val="00AF051F"/>
    <w:rsid w:val="00AF0533"/>
    <w:rsid w:val="00AF073A"/>
    <w:rsid w:val="00AF0954"/>
    <w:rsid w:val="00AF0BB8"/>
    <w:rsid w:val="00AF0E8E"/>
    <w:rsid w:val="00AF1021"/>
    <w:rsid w:val="00AF1042"/>
    <w:rsid w:val="00AF1103"/>
    <w:rsid w:val="00AF11E9"/>
    <w:rsid w:val="00AF1532"/>
    <w:rsid w:val="00AF18F6"/>
    <w:rsid w:val="00AF1A05"/>
    <w:rsid w:val="00AF1CBE"/>
    <w:rsid w:val="00AF2184"/>
    <w:rsid w:val="00AF22EA"/>
    <w:rsid w:val="00AF23D6"/>
    <w:rsid w:val="00AF27E4"/>
    <w:rsid w:val="00AF2977"/>
    <w:rsid w:val="00AF2989"/>
    <w:rsid w:val="00AF29A5"/>
    <w:rsid w:val="00AF2AB6"/>
    <w:rsid w:val="00AF2D38"/>
    <w:rsid w:val="00AF2DF9"/>
    <w:rsid w:val="00AF2E64"/>
    <w:rsid w:val="00AF30BB"/>
    <w:rsid w:val="00AF3170"/>
    <w:rsid w:val="00AF321C"/>
    <w:rsid w:val="00AF34A6"/>
    <w:rsid w:val="00AF34E0"/>
    <w:rsid w:val="00AF3556"/>
    <w:rsid w:val="00AF35CD"/>
    <w:rsid w:val="00AF392A"/>
    <w:rsid w:val="00AF39BE"/>
    <w:rsid w:val="00AF3B10"/>
    <w:rsid w:val="00AF3C72"/>
    <w:rsid w:val="00AF40E1"/>
    <w:rsid w:val="00AF4217"/>
    <w:rsid w:val="00AF4365"/>
    <w:rsid w:val="00AF474A"/>
    <w:rsid w:val="00AF482B"/>
    <w:rsid w:val="00AF4925"/>
    <w:rsid w:val="00AF52AA"/>
    <w:rsid w:val="00AF538C"/>
    <w:rsid w:val="00AF56A4"/>
    <w:rsid w:val="00AF56CA"/>
    <w:rsid w:val="00AF5908"/>
    <w:rsid w:val="00AF5B73"/>
    <w:rsid w:val="00AF5FC3"/>
    <w:rsid w:val="00AF69AC"/>
    <w:rsid w:val="00AF69DF"/>
    <w:rsid w:val="00AF6B3C"/>
    <w:rsid w:val="00AF6D94"/>
    <w:rsid w:val="00AF6E51"/>
    <w:rsid w:val="00AF6F32"/>
    <w:rsid w:val="00AF712C"/>
    <w:rsid w:val="00AF71CB"/>
    <w:rsid w:val="00AF7354"/>
    <w:rsid w:val="00AF7608"/>
    <w:rsid w:val="00AF7684"/>
    <w:rsid w:val="00AF7E44"/>
    <w:rsid w:val="00B0009D"/>
    <w:rsid w:val="00B000E2"/>
    <w:rsid w:val="00B001A6"/>
    <w:rsid w:val="00B005F6"/>
    <w:rsid w:val="00B00B4F"/>
    <w:rsid w:val="00B013C6"/>
    <w:rsid w:val="00B01409"/>
    <w:rsid w:val="00B0149D"/>
    <w:rsid w:val="00B01742"/>
    <w:rsid w:val="00B017A7"/>
    <w:rsid w:val="00B017F3"/>
    <w:rsid w:val="00B0183B"/>
    <w:rsid w:val="00B018E0"/>
    <w:rsid w:val="00B019DA"/>
    <w:rsid w:val="00B01ADB"/>
    <w:rsid w:val="00B01E36"/>
    <w:rsid w:val="00B01F45"/>
    <w:rsid w:val="00B02044"/>
    <w:rsid w:val="00B021C4"/>
    <w:rsid w:val="00B0232E"/>
    <w:rsid w:val="00B023B3"/>
    <w:rsid w:val="00B023EC"/>
    <w:rsid w:val="00B025B4"/>
    <w:rsid w:val="00B026D0"/>
    <w:rsid w:val="00B02985"/>
    <w:rsid w:val="00B02AA0"/>
    <w:rsid w:val="00B02E8E"/>
    <w:rsid w:val="00B02EEC"/>
    <w:rsid w:val="00B030E6"/>
    <w:rsid w:val="00B032C4"/>
    <w:rsid w:val="00B0352F"/>
    <w:rsid w:val="00B036E3"/>
    <w:rsid w:val="00B0391B"/>
    <w:rsid w:val="00B03AB8"/>
    <w:rsid w:val="00B03BA2"/>
    <w:rsid w:val="00B03E98"/>
    <w:rsid w:val="00B04498"/>
    <w:rsid w:val="00B045B0"/>
    <w:rsid w:val="00B0463A"/>
    <w:rsid w:val="00B046CD"/>
    <w:rsid w:val="00B04884"/>
    <w:rsid w:val="00B04A93"/>
    <w:rsid w:val="00B04B6F"/>
    <w:rsid w:val="00B04B9E"/>
    <w:rsid w:val="00B04D76"/>
    <w:rsid w:val="00B04DA8"/>
    <w:rsid w:val="00B04DAA"/>
    <w:rsid w:val="00B04EB0"/>
    <w:rsid w:val="00B04F1C"/>
    <w:rsid w:val="00B05656"/>
    <w:rsid w:val="00B05684"/>
    <w:rsid w:val="00B0588F"/>
    <w:rsid w:val="00B05CAB"/>
    <w:rsid w:val="00B05E87"/>
    <w:rsid w:val="00B06061"/>
    <w:rsid w:val="00B0615E"/>
    <w:rsid w:val="00B06285"/>
    <w:rsid w:val="00B06319"/>
    <w:rsid w:val="00B06352"/>
    <w:rsid w:val="00B0649F"/>
    <w:rsid w:val="00B064C2"/>
    <w:rsid w:val="00B06921"/>
    <w:rsid w:val="00B0693C"/>
    <w:rsid w:val="00B0697A"/>
    <w:rsid w:val="00B06A33"/>
    <w:rsid w:val="00B06DDE"/>
    <w:rsid w:val="00B06EA8"/>
    <w:rsid w:val="00B06F1D"/>
    <w:rsid w:val="00B06FE6"/>
    <w:rsid w:val="00B06FF2"/>
    <w:rsid w:val="00B0727D"/>
    <w:rsid w:val="00B072A9"/>
    <w:rsid w:val="00B0747A"/>
    <w:rsid w:val="00B0766B"/>
    <w:rsid w:val="00B077F5"/>
    <w:rsid w:val="00B10239"/>
    <w:rsid w:val="00B103D7"/>
    <w:rsid w:val="00B103DE"/>
    <w:rsid w:val="00B10862"/>
    <w:rsid w:val="00B1091E"/>
    <w:rsid w:val="00B10E96"/>
    <w:rsid w:val="00B11115"/>
    <w:rsid w:val="00B11283"/>
    <w:rsid w:val="00B1131E"/>
    <w:rsid w:val="00B11373"/>
    <w:rsid w:val="00B11758"/>
    <w:rsid w:val="00B117C3"/>
    <w:rsid w:val="00B117EB"/>
    <w:rsid w:val="00B1191B"/>
    <w:rsid w:val="00B11A75"/>
    <w:rsid w:val="00B12043"/>
    <w:rsid w:val="00B1218A"/>
    <w:rsid w:val="00B1226E"/>
    <w:rsid w:val="00B122AB"/>
    <w:rsid w:val="00B126F3"/>
    <w:rsid w:val="00B12B92"/>
    <w:rsid w:val="00B12CCD"/>
    <w:rsid w:val="00B12CF1"/>
    <w:rsid w:val="00B12DFB"/>
    <w:rsid w:val="00B12E0F"/>
    <w:rsid w:val="00B12FFA"/>
    <w:rsid w:val="00B1327E"/>
    <w:rsid w:val="00B133D3"/>
    <w:rsid w:val="00B137A2"/>
    <w:rsid w:val="00B13F33"/>
    <w:rsid w:val="00B13F7F"/>
    <w:rsid w:val="00B1447B"/>
    <w:rsid w:val="00B147D5"/>
    <w:rsid w:val="00B14857"/>
    <w:rsid w:val="00B14883"/>
    <w:rsid w:val="00B148CB"/>
    <w:rsid w:val="00B148F4"/>
    <w:rsid w:val="00B1490C"/>
    <w:rsid w:val="00B14A87"/>
    <w:rsid w:val="00B14A8C"/>
    <w:rsid w:val="00B14AB7"/>
    <w:rsid w:val="00B14BE3"/>
    <w:rsid w:val="00B14C04"/>
    <w:rsid w:val="00B14CBF"/>
    <w:rsid w:val="00B14FC9"/>
    <w:rsid w:val="00B150B5"/>
    <w:rsid w:val="00B1521F"/>
    <w:rsid w:val="00B1525B"/>
    <w:rsid w:val="00B152C8"/>
    <w:rsid w:val="00B15497"/>
    <w:rsid w:val="00B1556E"/>
    <w:rsid w:val="00B15775"/>
    <w:rsid w:val="00B1583B"/>
    <w:rsid w:val="00B15AD4"/>
    <w:rsid w:val="00B1623F"/>
    <w:rsid w:val="00B16399"/>
    <w:rsid w:val="00B163F4"/>
    <w:rsid w:val="00B16443"/>
    <w:rsid w:val="00B16462"/>
    <w:rsid w:val="00B169B6"/>
    <w:rsid w:val="00B16B4E"/>
    <w:rsid w:val="00B16E74"/>
    <w:rsid w:val="00B16E84"/>
    <w:rsid w:val="00B17016"/>
    <w:rsid w:val="00B17181"/>
    <w:rsid w:val="00B171AA"/>
    <w:rsid w:val="00B173CD"/>
    <w:rsid w:val="00B17652"/>
    <w:rsid w:val="00B176B6"/>
    <w:rsid w:val="00B179ED"/>
    <w:rsid w:val="00B17B15"/>
    <w:rsid w:val="00B17DD2"/>
    <w:rsid w:val="00B17F83"/>
    <w:rsid w:val="00B17FA9"/>
    <w:rsid w:val="00B2047C"/>
    <w:rsid w:val="00B204DC"/>
    <w:rsid w:val="00B2051A"/>
    <w:rsid w:val="00B2051F"/>
    <w:rsid w:val="00B20864"/>
    <w:rsid w:val="00B20866"/>
    <w:rsid w:val="00B208AB"/>
    <w:rsid w:val="00B20979"/>
    <w:rsid w:val="00B20BFD"/>
    <w:rsid w:val="00B20C67"/>
    <w:rsid w:val="00B20F32"/>
    <w:rsid w:val="00B20FA4"/>
    <w:rsid w:val="00B21152"/>
    <w:rsid w:val="00B2153F"/>
    <w:rsid w:val="00B21644"/>
    <w:rsid w:val="00B217E7"/>
    <w:rsid w:val="00B21822"/>
    <w:rsid w:val="00B21974"/>
    <w:rsid w:val="00B21A13"/>
    <w:rsid w:val="00B21BC2"/>
    <w:rsid w:val="00B21D27"/>
    <w:rsid w:val="00B2201C"/>
    <w:rsid w:val="00B222D5"/>
    <w:rsid w:val="00B223E9"/>
    <w:rsid w:val="00B225D4"/>
    <w:rsid w:val="00B22A83"/>
    <w:rsid w:val="00B22A9F"/>
    <w:rsid w:val="00B22BF0"/>
    <w:rsid w:val="00B22C0C"/>
    <w:rsid w:val="00B22D3C"/>
    <w:rsid w:val="00B22F22"/>
    <w:rsid w:val="00B2300D"/>
    <w:rsid w:val="00B2340D"/>
    <w:rsid w:val="00B23719"/>
    <w:rsid w:val="00B237B7"/>
    <w:rsid w:val="00B2391C"/>
    <w:rsid w:val="00B23D1F"/>
    <w:rsid w:val="00B23D65"/>
    <w:rsid w:val="00B23DA7"/>
    <w:rsid w:val="00B247C4"/>
    <w:rsid w:val="00B24A4D"/>
    <w:rsid w:val="00B24AB9"/>
    <w:rsid w:val="00B24BA5"/>
    <w:rsid w:val="00B24D84"/>
    <w:rsid w:val="00B24F5C"/>
    <w:rsid w:val="00B255FA"/>
    <w:rsid w:val="00B2593E"/>
    <w:rsid w:val="00B259FD"/>
    <w:rsid w:val="00B25A47"/>
    <w:rsid w:val="00B25C37"/>
    <w:rsid w:val="00B25CE6"/>
    <w:rsid w:val="00B25D83"/>
    <w:rsid w:val="00B25F81"/>
    <w:rsid w:val="00B26300"/>
    <w:rsid w:val="00B2655F"/>
    <w:rsid w:val="00B265BC"/>
    <w:rsid w:val="00B26602"/>
    <w:rsid w:val="00B26636"/>
    <w:rsid w:val="00B26648"/>
    <w:rsid w:val="00B26691"/>
    <w:rsid w:val="00B268A0"/>
    <w:rsid w:val="00B26B9A"/>
    <w:rsid w:val="00B26C51"/>
    <w:rsid w:val="00B26D18"/>
    <w:rsid w:val="00B26DFC"/>
    <w:rsid w:val="00B26E22"/>
    <w:rsid w:val="00B26FC9"/>
    <w:rsid w:val="00B272FA"/>
    <w:rsid w:val="00B27A00"/>
    <w:rsid w:val="00B27A4C"/>
    <w:rsid w:val="00B27C0C"/>
    <w:rsid w:val="00B27C0F"/>
    <w:rsid w:val="00B27D8F"/>
    <w:rsid w:val="00B30045"/>
    <w:rsid w:val="00B3028C"/>
    <w:rsid w:val="00B304EA"/>
    <w:rsid w:val="00B306A9"/>
    <w:rsid w:val="00B3072E"/>
    <w:rsid w:val="00B307D3"/>
    <w:rsid w:val="00B30BB7"/>
    <w:rsid w:val="00B30C60"/>
    <w:rsid w:val="00B30F33"/>
    <w:rsid w:val="00B31260"/>
    <w:rsid w:val="00B31382"/>
    <w:rsid w:val="00B31444"/>
    <w:rsid w:val="00B3150F"/>
    <w:rsid w:val="00B31556"/>
    <w:rsid w:val="00B316A4"/>
    <w:rsid w:val="00B317AC"/>
    <w:rsid w:val="00B3184D"/>
    <w:rsid w:val="00B31905"/>
    <w:rsid w:val="00B31B77"/>
    <w:rsid w:val="00B31BDB"/>
    <w:rsid w:val="00B31C89"/>
    <w:rsid w:val="00B321A4"/>
    <w:rsid w:val="00B32403"/>
    <w:rsid w:val="00B32501"/>
    <w:rsid w:val="00B32733"/>
    <w:rsid w:val="00B32E10"/>
    <w:rsid w:val="00B32E85"/>
    <w:rsid w:val="00B32E8C"/>
    <w:rsid w:val="00B3349D"/>
    <w:rsid w:val="00B3366B"/>
    <w:rsid w:val="00B336B6"/>
    <w:rsid w:val="00B336E0"/>
    <w:rsid w:val="00B33739"/>
    <w:rsid w:val="00B33B31"/>
    <w:rsid w:val="00B33F8C"/>
    <w:rsid w:val="00B34000"/>
    <w:rsid w:val="00B3409F"/>
    <w:rsid w:val="00B340E6"/>
    <w:rsid w:val="00B34402"/>
    <w:rsid w:val="00B348A4"/>
    <w:rsid w:val="00B34A7C"/>
    <w:rsid w:val="00B34A8E"/>
    <w:rsid w:val="00B34DD3"/>
    <w:rsid w:val="00B34FB7"/>
    <w:rsid w:val="00B350D1"/>
    <w:rsid w:val="00B355BE"/>
    <w:rsid w:val="00B356B0"/>
    <w:rsid w:val="00B357D4"/>
    <w:rsid w:val="00B3582C"/>
    <w:rsid w:val="00B358B4"/>
    <w:rsid w:val="00B36068"/>
    <w:rsid w:val="00B3607A"/>
    <w:rsid w:val="00B36099"/>
    <w:rsid w:val="00B36123"/>
    <w:rsid w:val="00B36241"/>
    <w:rsid w:val="00B362A0"/>
    <w:rsid w:val="00B362F8"/>
    <w:rsid w:val="00B363F9"/>
    <w:rsid w:val="00B36504"/>
    <w:rsid w:val="00B365DE"/>
    <w:rsid w:val="00B368AB"/>
    <w:rsid w:val="00B36BA8"/>
    <w:rsid w:val="00B36E71"/>
    <w:rsid w:val="00B36FD7"/>
    <w:rsid w:val="00B3713C"/>
    <w:rsid w:val="00B37403"/>
    <w:rsid w:val="00B37626"/>
    <w:rsid w:val="00B37637"/>
    <w:rsid w:val="00B377C7"/>
    <w:rsid w:val="00B3795C"/>
    <w:rsid w:val="00B37AD6"/>
    <w:rsid w:val="00B37CC5"/>
    <w:rsid w:val="00B37E7B"/>
    <w:rsid w:val="00B4004E"/>
    <w:rsid w:val="00B40126"/>
    <w:rsid w:val="00B402D5"/>
    <w:rsid w:val="00B403E2"/>
    <w:rsid w:val="00B40700"/>
    <w:rsid w:val="00B40988"/>
    <w:rsid w:val="00B40DB1"/>
    <w:rsid w:val="00B40F3F"/>
    <w:rsid w:val="00B410B7"/>
    <w:rsid w:val="00B4158F"/>
    <w:rsid w:val="00B41765"/>
    <w:rsid w:val="00B417A4"/>
    <w:rsid w:val="00B41854"/>
    <w:rsid w:val="00B41C28"/>
    <w:rsid w:val="00B41F9C"/>
    <w:rsid w:val="00B41FA5"/>
    <w:rsid w:val="00B42076"/>
    <w:rsid w:val="00B4209F"/>
    <w:rsid w:val="00B42112"/>
    <w:rsid w:val="00B4251D"/>
    <w:rsid w:val="00B42586"/>
    <w:rsid w:val="00B429FF"/>
    <w:rsid w:val="00B42AE8"/>
    <w:rsid w:val="00B42B03"/>
    <w:rsid w:val="00B42C4A"/>
    <w:rsid w:val="00B42E68"/>
    <w:rsid w:val="00B4300F"/>
    <w:rsid w:val="00B43016"/>
    <w:rsid w:val="00B436AC"/>
    <w:rsid w:val="00B43746"/>
    <w:rsid w:val="00B43891"/>
    <w:rsid w:val="00B439CA"/>
    <w:rsid w:val="00B43A2D"/>
    <w:rsid w:val="00B44163"/>
    <w:rsid w:val="00B44218"/>
    <w:rsid w:val="00B4426A"/>
    <w:rsid w:val="00B442EE"/>
    <w:rsid w:val="00B4438C"/>
    <w:rsid w:val="00B44B5B"/>
    <w:rsid w:val="00B44BA8"/>
    <w:rsid w:val="00B44F4B"/>
    <w:rsid w:val="00B45007"/>
    <w:rsid w:val="00B45267"/>
    <w:rsid w:val="00B4527A"/>
    <w:rsid w:val="00B454E6"/>
    <w:rsid w:val="00B45724"/>
    <w:rsid w:val="00B45C37"/>
    <w:rsid w:val="00B45D25"/>
    <w:rsid w:val="00B45FFF"/>
    <w:rsid w:val="00B46073"/>
    <w:rsid w:val="00B462A8"/>
    <w:rsid w:val="00B463D5"/>
    <w:rsid w:val="00B463E6"/>
    <w:rsid w:val="00B4642C"/>
    <w:rsid w:val="00B4675E"/>
    <w:rsid w:val="00B467BF"/>
    <w:rsid w:val="00B468AE"/>
    <w:rsid w:val="00B46C56"/>
    <w:rsid w:val="00B46CCA"/>
    <w:rsid w:val="00B46D13"/>
    <w:rsid w:val="00B47409"/>
    <w:rsid w:val="00B47523"/>
    <w:rsid w:val="00B47780"/>
    <w:rsid w:val="00B478C8"/>
    <w:rsid w:val="00B47D47"/>
    <w:rsid w:val="00B47DCE"/>
    <w:rsid w:val="00B47DD4"/>
    <w:rsid w:val="00B47F53"/>
    <w:rsid w:val="00B5008B"/>
    <w:rsid w:val="00B501F1"/>
    <w:rsid w:val="00B502F3"/>
    <w:rsid w:val="00B50B63"/>
    <w:rsid w:val="00B50E88"/>
    <w:rsid w:val="00B513F3"/>
    <w:rsid w:val="00B5159D"/>
    <w:rsid w:val="00B5176B"/>
    <w:rsid w:val="00B52675"/>
    <w:rsid w:val="00B52768"/>
    <w:rsid w:val="00B52837"/>
    <w:rsid w:val="00B52A8C"/>
    <w:rsid w:val="00B52DCC"/>
    <w:rsid w:val="00B52E1C"/>
    <w:rsid w:val="00B52E23"/>
    <w:rsid w:val="00B52E62"/>
    <w:rsid w:val="00B52EB0"/>
    <w:rsid w:val="00B52F9F"/>
    <w:rsid w:val="00B5321E"/>
    <w:rsid w:val="00B532AA"/>
    <w:rsid w:val="00B53368"/>
    <w:rsid w:val="00B538D5"/>
    <w:rsid w:val="00B53A19"/>
    <w:rsid w:val="00B53B43"/>
    <w:rsid w:val="00B53BA6"/>
    <w:rsid w:val="00B53D26"/>
    <w:rsid w:val="00B53E1C"/>
    <w:rsid w:val="00B53FEC"/>
    <w:rsid w:val="00B54648"/>
    <w:rsid w:val="00B549DD"/>
    <w:rsid w:val="00B54A4B"/>
    <w:rsid w:val="00B54B1C"/>
    <w:rsid w:val="00B54CAB"/>
    <w:rsid w:val="00B55002"/>
    <w:rsid w:val="00B55049"/>
    <w:rsid w:val="00B551E3"/>
    <w:rsid w:val="00B55207"/>
    <w:rsid w:val="00B5524F"/>
    <w:rsid w:val="00B55A5C"/>
    <w:rsid w:val="00B55C88"/>
    <w:rsid w:val="00B55FEF"/>
    <w:rsid w:val="00B56430"/>
    <w:rsid w:val="00B56455"/>
    <w:rsid w:val="00B56510"/>
    <w:rsid w:val="00B565BD"/>
    <w:rsid w:val="00B566BB"/>
    <w:rsid w:val="00B5671D"/>
    <w:rsid w:val="00B56896"/>
    <w:rsid w:val="00B56C1F"/>
    <w:rsid w:val="00B56C21"/>
    <w:rsid w:val="00B56C84"/>
    <w:rsid w:val="00B56E52"/>
    <w:rsid w:val="00B56F7E"/>
    <w:rsid w:val="00B5704E"/>
    <w:rsid w:val="00B5711E"/>
    <w:rsid w:val="00B571D8"/>
    <w:rsid w:val="00B572B8"/>
    <w:rsid w:val="00B5733E"/>
    <w:rsid w:val="00B57374"/>
    <w:rsid w:val="00B574EC"/>
    <w:rsid w:val="00B575FC"/>
    <w:rsid w:val="00B5782E"/>
    <w:rsid w:val="00B57895"/>
    <w:rsid w:val="00B57D14"/>
    <w:rsid w:val="00B601C4"/>
    <w:rsid w:val="00B606EA"/>
    <w:rsid w:val="00B60CDD"/>
    <w:rsid w:val="00B60E12"/>
    <w:rsid w:val="00B60EBD"/>
    <w:rsid w:val="00B61059"/>
    <w:rsid w:val="00B612C7"/>
    <w:rsid w:val="00B61339"/>
    <w:rsid w:val="00B61398"/>
    <w:rsid w:val="00B614EC"/>
    <w:rsid w:val="00B61579"/>
    <w:rsid w:val="00B616F7"/>
    <w:rsid w:val="00B61763"/>
    <w:rsid w:val="00B61977"/>
    <w:rsid w:val="00B619BD"/>
    <w:rsid w:val="00B61ADE"/>
    <w:rsid w:val="00B61BBE"/>
    <w:rsid w:val="00B61C11"/>
    <w:rsid w:val="00B61CF9"/>
    <w:rsid w:val="00B61D97"/>
    <w:rsid w:val="00B61E86"/>
    <w:rsid w:val="00B62067"/>
    <w:rsid w:val="00B626D7"/>
    <w:rsid w:val="00B626E0"/>
    <w:rsid w:val="00B62716"/>
    <w:rsid w:val="00B628B9"/>
    <w:rsid w:val="00B62A47"/>
    <w:rsid w:val="00B62CEB"/>
    <w:rsid w:val="00B63179"/>
    <w:rsid w:val="00B634D0"/>
    <w:rsid w:val="00B6360E"/>
    <w:rsid w:val="00B63C9E"/>
    <w:rsid w:val="00B63DE7"/>
    <w:rsid w:val="00B64327"/>
    <w:rsid w:val="00B64846"/>
    <w:rsid w:val="00B64FD6"/>
    <w:rsid w:val="00B65101"/>
    <w:rsid w:val="00B65339"/>
    <w:rsid w:val="00B656E2"/>
    <w:rsid w:val="00B65910"/>
    <w:rsid w:val="00B65B49"/>
    <w:rsid w:val="00B65B7D"/>
    <w:rsid w:val="00B65E56"/>
    <w:rsid w:val="00B65F07"/>
    <w:rsid w:val="00B65F69"/>
    <w:rsid w:val="00B66040"/>
    <w:rsid w:val="00B660F9"/>
    <w:rsid w:val="00B66117"/>
    <w:rsid w:val="00B66152"/>
    <w:rsid w:val="00B664B3"/>
    <w:rsid w:val="00B666AA"/>
    <w:rsid w:val="00B66782"/>
    <w:rsid w:val="00B66D6D"/>
    <w:rsid w:val="00B66EC1"/>
    <w:rsid w:val="00B66F36"/>
    <w:rsid w:val="00B66F62"/>
    <w:rsid w:val="00B6728C"/>
    <w:rsid w:val="00B6730D"/>
    <w:rsid w:val="00B67470"/>
    <w:rsid w:val="00B67533"/>
    <w:rsid w:val="00B676E8"/>
    <w:rsid w:val="00B6790C"/>
    <w:rsid w:val="00B679E0"/>
    <w:rsid w:val="00B67B4E"/>
    <w:rsid w:val="00B67ED1"/>
    <w:rsid w:val="00B67F04"/>
    <w:rsid w:val="00B70481"/>
    <w:rsid w:val="00B7056B"/>
    <w:rsid w:val="00B707A0"/>
    <w:rsid w:val="00B708E0"/>
    <w:rsid w:val="00B70C68"/>
    <w:rsid w:val="00B70D96"/>
    <w:rsid w:val="00B71075"/>
    <w:rsid w:val="00B7111F"/>
    <w:rsid w:val="00B711E5"/>
    <w:rsid w:val="00B7125E"/>
    <w:rsid w:val="00B714E9"/>
    <w:rsid w:val="00B71726"/>
    <w:rsid w:val="00B7185B"/>
    <w:rsid w:val="00B7199F"/>
    <w:rsid w:val="00B71E3D"/>
    <w:rsid w:val="00B71F76"/>
    <w:rsid w:val="00B71FE4"/>
    <w:rsid w:val="00B72102"/>
    <w:rsid w:val="00B72211"/>
    <w:rsid w:val="00B72427"/>
    <w:rsid w:val="00B7242F"/>
    <w:rsid w:val="00B7259E"/>
    <w:rsid w:val="00B725A1"/>
    <w:rsid w:val="00B72706"/>
    <w:rsid w:val="00B7278A"/>
    <w:rsid w:val="00B72ACF"/>
    <w:rsid w:val="00B72E3A"/>
    <w:rsid w:val="00B72EB9"/>
    <w:rsid w:val="00B73088"/>
    <w:rsid w:val="00B730BA"/>
    <w:rsid w:val="00B730F0"/>
    <w:rsid w:val="00B7318A"/>
    <w:rsid w:val="00B731C6"/>
    <w:rsid w:val="00B7322E"/>
    <w:rsid w:val="00B732E9"/>
    <w:rsid w:val="00B73497"/>
    <w:rsid w:val="00B735A1"/>
    <w:rsid w:val="00B74001"/>
    <w:rsid w:val="00B74088"/>
    <w:rsid w:val="00B7444A"/>
    <w:rsid w:val="00B744BB"/>
    <w:rsid w:val="00B74536"/>
    <w:rsid w:val="00B7462D"/>
    <w:rsid w:val="00B74939"/>
    <w:rsid w:val="00B74A23"/>
    <w:rsid w:val="00B74D45"/>
    <w:rsid w:val="00B74F4A"/>
    <w:rsid w:val="00B75259"/>
    <w:rsid w:val="00B75905"/>
    <w:rsid w:val="00B75931"/>
    <w:rsid w:val="00B75D35"/>
    <w:rsid w:val="00B75E37"/>
    <w:rsid w:val="00B75EF7"/>
    <w:rsid w:val="00B75F4F"/>
    <w:rsid w:val="00B75FB1"/>
    <w:rsid w:val="00B76047"/>
    <w:rsid w:val="00B7623B"/>
    <w:rsid w:val="00B762A4"/>
    <w:rsid w:val="00B76751"/>
    <w:rsid w:val="00B76783"/>
    <w:rsid w:val="00B7680F"/>
    <w:rsid w:val="00B7692D"/>
    <w:rsid w:val="00B76BA4"/>
    <w:rsid w:val="00B76D0C"/>
    <w:rsid w:val="00B76DA3"/>
    <w:rsid w:val="00B77169"/>
    <w:rsid w:val="00B77651"/>
    <w:rsid w:val="00B777D2"/>
    <w:rsid w:val="00B77889"/>
    <w:rsid w:val="00B803B1"/>
    <w:rsid w:val="00B803FA"/>
    <w:rsid w:val="00B80415"/>
    <w:rsid w:val="00B80433"/>
    <w:rsid w:val="00B806D0"/>
    <w:rsid w:val="00B808E4"/>
    <w:rsid w:val="00B808EF"/>
    <w:rsid w:val="00B80A3A"/>
    <w:rsid w:val="00B80E7B"/>
    <w:rsid w:val="00B8106D"/>
    <w:rsid w:val="00B81404"/>
    <w:rsid w:val="00B814C3"/>
    <w:rsid w:val="00B8176B"/>
    <w:rsid w:val="00B8188C"/>
    <w:rsid w:val="00B81A4F"/>
    <w:rsid w:val="00B81BA9"/>
    <w:rsid w:val="00B81FA0"/>
    <w:rsid w:val="00B8200D"/>
    <w:rsid w:val="00B82059"/>
    <w:rsid w:val="00B820C1"/>
    <w:rsid w:val="00B822A0"/>
    <w:rsid w:val="00B822AC"/>
    <w:rsid w:val="00B82410"/>
    <w:rsid w:val="00B82737"/>
    <w:rsid w:val="00B82925"/>
    <w:rsid w:val="00B829A0"/>
    <w:rsid w:val="00B82B11"/>
    <w:rsid w:val="00B82F0D"/>
    <w:rsid w:val="00B82FB8"/>
    <w:rsid w:val="00B83076"/>
    <w:rsid w:val="00B830BD"/>
    <w:rsid w:val="00B8341E"/>
    <w:rsid w:val="00B83789"/>
    <w:rsid w:val="00B8389D"/>
    <w:rsid w:val="00B838F4"/>
    <w:rsid w:val="00B839E4"/>
    <w:rsid w:val="00B83BE3"/>
    <w:rsid w:val="00B83C03"/>
    <w:rsid w:val="00B83CC0"/>
    <w:rsid w:val="00B83DEB"/>
    <w:rsid w:val="00B83E28"/>
    <w:rsid w:val="00B83FF7"/>
    <w:rsid w:val="00B84044"/>
    <w:rsid w:val="00B841B0"/>
    <w:rsid w:val="00B8421D"/>
    <w:rsid w:val="00B84372"/>
    <w:rsid w:val="00B846A1"/>
    <w:rsid w:val="00B84B74"/>
    <w:rsid w:val="00B84D1B"/>
    <w:rsid w:val="00B85679"/>
    <w:rsid w:val="00B856C1"/>
    <w:rsid w:val="00B8589F"/>
    <w:rsid w:val="00B85932"/>
    <w:rsid w:val="00B85C50"/>
    <w:rsid w:val="00B85D51"/>
    <w:rsid w:val="00B85FD2"/>
    <w:rsid w:val="00B86036"/>
    <w:rsid w:val="00B860B1"/>
    <w:rsid w:val="00B86241"/>
    <w:rsid w:val="00B866A4"/>
    <w:rsid w:val="00B86BD4"/>
    <w:rsid w:val="00B86D60"/>
    <w:rsid w:val="00B86DAA"/>
    <w:rsid w:val="00B86E48"/>
    <w:rsid w:val="00B87088"/>
    <w:rsid w:val="00B87211"/>
    <w:rsid w:val="00B87450"/>
    <w:rsid w:val="00B87533"/>
    <w:rsid w:val="00B876AA"/>
    <w:rsid w:val="00B8778B"/>
    <w:rsid w:val="00B877B1"/>
    <w:rsid w:val="00B87B75"/>
    <w:rsid w:val="00B87CE8"/>
    <w:rsid w:val="00B90163"/>
    <w:rsid w:val="00B902CC"/>
    <w:rsid w:val="00B90756"/>
    <w:rsid w:val="00B90B9E"/>
    <w:rsid w:val="00B90BF8"/>
    <w:rsid w:val="00B90C57"/>
    <w:rsid w:val="00B90FAA"/>
    <w:rsid w:val="00B91268"/>
    <w:rsid w:val="00B912D4"/>
    <w:rsid w:val="00B91540"/>
    <w:rsid w:val="00B918B9"/>
    <w:rsid w:val="00B9196A"/>
    <w:rsid w:val="00B91DF3"/>
    <w:rsid w:val="00B91F8E"/>
    <w:rsid w:val="00B91F99"/>
    <w:rsid w:val="00B924CF"/>
    <w:rsid w:val="00B92543"/>
    <w:rsid w:val="00B92598"/>
    <w:rsid w:val="00B929E9"/>
    <w:rsid w:val="00B92A19"/>
    <w:rsid w:val="00B92C58"/>
    <w:rsid w:val="00B92CDB"/>
    <w:rsid w:val="00B93060"/>
    <w:rsid w:val="00B930F3"/>
    <w:rsid w:val="00B931E9"/>
    <w:rsid w:val="00B93310"/>
    <w:rsid w:val="00B93377"/>
    <w:rsid w:val="00B9356A"/>
    <w:rsid w:val="00B93D9E"/>
    <w:rsid w:val="00B93F77"/>
    <w:rsid w:val="00B941E1"/>
    <w:rsid w:val="00B9450F"/>
    <w:rsid w:val="00B9463D"/>
    <w:rsid w:val="00B9487F"/>
    <w:rsid w:val="00B9488A"/>
    <w:rsid w:val="00B94904"/>
    <w:rsid w:val="00B94A18"/>
    <w:rsid w:val="00B94C29"/>
    <w:rsid w:val="00B9512C"/>
    <w:rsid w:val="00B95264"/>
    <w:rsid w:val="00B95433"/>
    <w:rsid w:val="00B9570E"/>
    <w:rsid w:val="00B958D4"/>
    <w:rsid w:val="00B9597F"/>
    <w:rsid w:val="00B95B1B"/>
    <w:rsid w:val="00B95CC7"/>
    <w:rsid w:val="00B95D32"/>
    <w:rsid w:val="00B95F8E"/>
    <w:rsid w:val="00B95FED"/>
    <w:rsid w:val="00B961E3"/>
    <w:rsid w:val="00B962FA"/>
    <w:rsid w:val="00B9636A"/>
    <w:rsid w:val="00B96681"/>
    <w:rsid w:val="00B96821"/>
    <w:rsid w:val="00B96BB5"/>
    <w:rsid w:val="00B96F02"/>
    <w:rsid w:val="00B96F9B"/>
    <w:rsid w:val="00B97040"/>
    <w:rsid w:val="00B9705C"/>
    <w:rsid w:val="00B9771D"/>
    <w:rsid w:val="00B9784E"/>
    <w:rsid w:val="00B97CE7"/>
    <w:rsid w:val="00B97F85"/>
    <w:rsid w:val="00BA0208"/>
    <w:rsid w:val="00BA0322"/>
    <w:rsid w:val="00BA037E"/>
    <w:rsid w:val="00BA04B9"/>
    <w:rsid w:val="00BA0A64"/>
    <w:rsid w:val="00BA0B66"/>
    <w:rsid w:val="00BA0BE8"/>
    <w:rsid w:val="00BA0C54"/>
    <w:rsid w:val="00BA0DBC"/>
    <w:rsid w:val="00BA0E69"/>
    <w:rsid w:val="00BA10E2"/>
    <w:rsid w:val="00BA1389"/>
    <w:rsid w:val="00BA16C6"/>
    <w:rsid w:val="00BA17CE"/>
    <w:rsid w:val="00BA1944"/>
    <w:rsid w:val="00BA1A38"/>
    <w:rsid w:val="00BA1B9B"/>
    <w:rsid w:val="00BA1C32"/>
    <w:rsid w:val="00BA2028"/>
    <w:rsid w:val="00BA20CC"/>
    <w:rsid w:val="00BA2101"/>
    <w:rsid w:val="00BA23AA"/>
    <w:rsid w:val="00BA23DE"/>
    <w:rsid w:val="00BA253A"/>
    <w:rsid w:val="00BA2577"/>
    <w:rsid w:val="00BA276A"/>
    <w:rsid w:val="00BA29F8"/>
    <w:rsid w:val="00BA2C76"/>
    <w:rsid w:val="00BA2D44"/>
    <w:rsid w:val="00BA3056"/>
    <w:rsid w:val="00BA3316"/>
    <w:rsid w:val="00BA340F"/>
    <w:rsid w:val="00BA3847"/>
    <w:rsid w:val="00BA39C9"/>
    <w:rsid w:val="00BA3C06"/>
    <w:rsid w:val="00BA3C51"/>
    <w:rsid w:val="00BA3D8C"/>
    <w:rsid w:val="00BA3EA2"/>
    <w:rsid w:val="00BA3F4D"/>
    <w:rsid w:val="00BA3F87"/>
    <w:rsid w:val="00BA4661"/>
    <w:rsid w:val="00BA46D1"/>
    <w:rsid w:val="00BA4C43"/>
    <w:rsid w:val="00BA4CE9"/>
    <w:rsid w:val="00BA4DB9"/>
    <w:rsid w:val="00BA5328"/>
    <w:rsid w:val="00BA55E7"/>
    <w:rsid w:val="00BA56EB"/>
    <w:rsid w:val="00BA58DE"/>
    <w:rsid w:val="00BA5A28"/>
    <w:rsid w:val="00BA5A89"/>
    <w:rsid w:val="00BA5B8B"/>
    <w:rsid w:val="00BA5F2D"/>
    <w:rsid w:val="00BA603E"/>
    <w:rsid w:val="00BA6166"/>
    <w:rsid w:val="00BA62E7"/>
    <w:rsid w:val="00BA6B43"/>
    <w:rsid w:val="00BA7092"/>
    <w:rsid w:val="00BA7223"/>
    <w:rsid w:val="00BA7272"/>
    <w:rsid w:val="00BA7612"/>
    <w:rsid w:val="00BA7675"/>
    <w:rsid w:val="00BA77C0"/>
    <w:rsid w:val="00BA7913"/>
    <w:rsid w:val="00BA7B2F"/>
    <w:rsid w:val="00BA7B97"/>
    <w:rsid w:val="00BA7CBF"/>
    <w:rsid w:val="00BA7EEE"/>
    <w:rsid w:val="00BB0229"/>
    <w:rsid w:val="00BB0252"/>
    <w:rsid w:val="00BB0281"/>
    <w:rsid w:val="00BB041E"/>
    <w:rsid w:val="00BB0447"/>
    <w:rsid w:val="00BB04AE"/>
    <w:rsid w:val="00BB0596"/>
    <w:rsid w:val="00BB07E6"/>
    <w:rsid w:val="00BB08F5"/>
    <w:rsid w:val="00BB0924"/>
    <w:rsid w:val="00BB0B23"/>
    <w:rsid w:val="00BB0B64"/>
    <w:rsid w:val="00BB0F47"/>
    <w:rsid w:val="00BB11E0"/>
    <w:rsid w:val="00BB1261"/>
    <w:rsid w:val="00BB1344"/>
    <w:rsid w:val="00BB1422"/>
    <w:rsid w:val="00BB1604"/>
    <w:rsid w:val="00BB177C"/>
    <w:rsid w:val="00BB188D"/>
    <w:rsid w:val="00BB19E5"/>
    <w:rsid w:val="00BB1A01"/>
    <w:rsid w:val="00BB1DFA"/>
    <w:rsid w:val="00BB22FC"/>
    <w:rsid w:val="00BB2443"/>
    <w:rsid w:val="00BB2471"/>
    <w:rsid w:val="00BB2498"/>
    <w:rsid w:val="00BB266C"/>
    <w:rsid w:val="00BB26E0"/>
    <w:rsid w:val="00BB26EC"/>
    <w:rsid w:val="00BB2824"/>
    <w:rsid w:val="00BB2928"/>
    <w:rsid w:val="00BB2BD1"/>
    <w:rsid w:val="00BB2C81"/>
    <w:rsid w:val="00BB2C8E"/>
    <w:rsid w:val="00BB2D60"/>
    <w:rsid w:val="00BB31F4"/>
    <w:rsid w:val="00BB3330"/>
    <w:rsid w:val="00BB3434"/>
    <w:rsid w:val="00BB35D6"/>
    <w:rsid w:val="00BB362E"/>
    <w:rsid w:val="00BB387B"/>
    <w:rsid w:val="00BB393B"/>
    <w:rsid w:val="00BB3994"/>
    <w:rsid w:val="00BB3A46"/>
    <w:rsid w:val="00BB3B74"/>
    <w:rsid w:val="00BB3B97"/>
    <w:rsid w:val="00BB3D38"/>
    <w:rsid w:val="00BB3D97"/>
    <w:rsid w:val="00BB3DF6"/>
    <w:rsid w:val="00BB405D"/>
    <w:rsid w:val="00BB4425"/>
    <w:rsid w:val="00BB448E"/>
    <w:rsid w:val="00BB4668"/>
    <w:rsid w:val="00BB4747"/>
    <w:rsid w:val="00BB4844"/>
    <w:rsid w:val="00BB48F9"/>
    <w:rsid w:val="00BB4B5A"/>
    <w:rsid w:val="00BB4C5B"/>
    <w:rsid w:val="00BB50BA"/>
    <w:rsid w:val="00BB50D1"/>
    <w:rsid w:val="00BB5540"/>
    <w:rsid w:val="00BB55A0"/>
    <w:rsid w:val="00BB55DA"/>
    <w:rsid w:val="00BB56EB"/>
    <w:rsid w:val="00BB571A"/>
    <w:rsid w:val="00BB5BDD"/>
    <w:rsid w:val="00BB5C69"/>
    <w:rsid w:val="00BB5F17"/>
    <w:rsid w:val="00BB60F9"/>
    <w:rsid w:val="00BB6166"/>
    <w:rsid w:val="00BB61A1"/>
    <w:rsid w:val="00BB61E3"/>
    <w:rsid w:val="00BB6469"/>
    <w:rsid w:val="00BB6502"/>
    <w:rsid w:val="00BB665D"/>
    <w:rsid w:val="00BB6793"/>
    <w:rsid w:val="00BB67AE"/>
    <w:rsid w:val="00BB68E8"/>
    <w:rsid w:val="00BB6926"/>
    <w:rsid w:val="00BB69EA"/>
    <w:rsid w:val="00BB6A9E"/>
    <w:rsid w:val="00BB73DA"/>
    <w:rsid w:val="00BB7461"/>
    <w:rsid w:val="00BB7B3F"/>
    <w:rsid w:val="00BB7C8B"/>
    <w:rsid w:val="00BB7D6E"/>
    <w:rsid w:val="00BB7ECF"/>
    <w:rsid w:val="00BC01B2"/>
    <w:rsid w:val="00BC022F"/>
    <w:rsid w:val="00BC053E"/>
    <w:rsid w:val="00BC0772"/>
    <w:rsid w:val="00BC0792"/>
    <w:rsid w:val="00BC0993"/>
    <w:rsid w:val="00BC0A12"/>
    <w:rsid w:val="00BC0A52"/>
    <w:rsid w:val="00BC0ABF"/>
    <w:rsid w:val="00BC0BE0"/>
    <w:rsid w:val="00BC0C2F"/>
    <w:rsid w:val="00BC0CA3"/>
    <w:rsid w:val="00BC0E3A"/>
    <w:rsid w:val="00BC0F67"/>
    <w:rsid w:val="00BC104B"/>
    <w:rsid w:val="00BC1374"/>
    <w:rsid w:val="00BC140A"/>
    <w:rsid w:val="00BC1448"/>
    <w:rsid w:val="00BC162A"/>
    <w:rsid w:val="00BC166D"/>
    <w:rsid w:val="00BC1929"/>
    <w:rsid w:val="00BC192F"/>
    <w:rsid w:val="00BC19B5"/>
    <w:rsid w:val="00BC1B80"/>
    <w:rsid w:val="00BC1FEE"/>
    <w:rsid w:val="00BC217D"/>
    <w:rsid w:val="00BC259A"/>
    <w:rsid w:val="00BC28BD"/>
    <w:rsid w:val="00BC292C"/>
    <w:rsid w:val="00BC2E39"/>
    <w:rsid w:val="00BC2E82"/>
    <w:rsid w:val="00BC2FAD"/>
    <w:rsid w:val="00BC3176"/>
    <w:rsid w:val="00BC3251"/>
    <w:rsid w:val="00BC370F"/>
    <w:rsid w:val="00BC37EE"/>
    <w:rsid w:val="00BC3936"/>
    <w:rsid w:val="00BC3A52"/>
    <w:rsid w:val="00BC3C61"/>
    <w:rsid w:val="00BC3E51"/>
    <w:rsid w:val="00BC414A"/>
    <w:rsid w:val="00BC41A0"/>
    <w:rsid w:val="00BC43E2"/>
    <w:rsid w:val="00BC4451"/>
    <w:rsid w:val="00BC462C"/>
    <w:rsid w:val="00BC4714"/>
    <w:rsid w:val="00BC49FC"/>
    <w:rsid w:val="00BC4A12"/>
    <w:rsid w:val="00BC4AA3"/>
    <w:rsid w:val="00BC4D78"/>
    <w:rsid w:val="00BC4E72"/>
    <w:rsid w:val="00BC4F4E"/>
    <w:rsid w:val="00BC543E"/>
    <w:rsid w:val="00BC55BD"/>
    <w:rsid w:val="00BC57D9"/>
    <w:rsid w:val="00BC57E5"/>
    <w:rsid w:val="00BC583F"/>
    <w:rsid w:val="00BC5923"/>
    <w:rsid w:val="00BC5B3B"/>
    <w:rsid w:val="00BC5BE9"/>
    <w:rsid w:val="00BC5C4F"/>
    <w:rsid w:val="00BC5E35"/>
    <w:rsid w:val="00BC5EBC"/>
    <w:rsid w:val="00BC5F14"/>
    <w:rsid w:val="00BC61C5"/>
    <w:rsid w:val="00BC61CF"/>
    <w:rsid w:val="00BC6384"/>
    <w:rsid w:val="00BC64E2"/>
    <w:rsid w:val="00BC6521"/>
    <w:rsid w:val="00BC6650"/>
    <w:rsid w:val="00BC6938"/>
    <w:rsid w:val="00BC6CB6"/>
    <w:rsid w:val="00BC6D03"/>
    <w:rsid w:val="00BC6E34"/>
    <w:rsid w:val="00BC6F35"/>
    <w:rsid w:val="00BC737B"/>
    <w:rsid w:val="00BC7683"/>
    <w:rsid w:val="00BC790C"/>
    <w:rsid w:val="00BC7916"/>
    <w:rsid w:val="00BC79E0"/>
    <w:rsid w:val="00BC7AA0"/>
    <w:rsid w:val="00BD0072"/>
    <w:rsid w:val="00BD0394"/>
    <w:rsid w:val="00BD0400"/>
    <w:rsid w:val="00BD0A13"/>
    <w:rsid w:val="00BD0CB9"/>
    <w:rsid w:val="00BD0DCF"/>
    <w:rsid w:val="00BD1033"/>
    <w:rsid w:val="00BD1123"/>
    <w:rsid w:val="00BD13AE"/>
    <w:rsid w:val="00BD1957"/>
    <w:rsid w:val="00BD1A4D"/>
    <w:rsid w:val="00BD1AEA"/>
    <w:rsid w:val="00BD1B85"/>
    <w:rsid w:val="00BD1D9D"/>
    <w:rsid w:val="00BD1DBD"/>
    <w:rsid w:val="00BD1F02"/>
    <w:rsid w:val="00BD1F5B"/>
    <w:rsid w:val="00BD1F5E"/>
    <w:rsid w:val="00BD1FB4"/>
    <w:rsid w:val="00BD2037"/>
    <w:rsid w:val="00BD2082"/>
    <w:rsid w:val="00BD22B2"/>
    <w:rsid w:val="00BD231A"/>
    <w:rsid w:val="00BD23CC"/>
    <w:rsid w:val="00BD2531"/>
    <w:rsid w:val="00BD2869"/>
    <w:rsid w:val="00BD2898"/>
    <w:rsid w:val="00BD2D26"/>
    <w:rsid w:val="00BD30E2"/>
    <w:rsid w:val="00BD39C3"/>
    <w:rsid w:val="00BD3AE6"/>
    <w:rsid w:val="00BD3ECE"/>
    <w:rsid w:val="00BD3F2E"/>
    <w:rsid w:val="00BD4228"/>
    <w:rsid w:val="00BD458D"/>
    <w:rsid w:val="00BD4858"/>
    <w:rsid w:val="00BD4A0D"/>
    <w:rsid w:val="00BD4AC2"/>
    <w:rsid w:val="00BD4B5A"/>
    <w:rsid w:val="00BD4DCC"/>
    <w:rsid w:val="00BD50E6"/>
    <w:rsid w:val="00BD5143"/>
    <w:rsid w:val="00BD5151"/>
    <w:rsid w:val="00BD52B7"/>
    <w:rsid w:val="00BD5313"/>
    <w:rsid w:val="00BD535F"/>
    <w:rsid w:val="00BD54F9"/>
    <w:rsid w:val="00BD5543"/>
    <w:rsid w:val="00BD5A43"/>
    <w:rsid w:val="00BD5AD1"/>
    <w:rsid w:val="00BD5DCE"/>
    <w:rsid w:val="00BD6144"/>
    <w:rsid w:val="00BD6224"/>
    <w:rsid w:val="00BD6259"/>
    <w:rsid w:val="00BD6377"/>
    <w:rsid w:val="00BD63DC"/>
    <w:rsid w:val="00BD64B2"/>
    <w:rsid w:val="00BD6580"/>
    <w:rsid w:val="00BD6651"/>
    <w:rsid w:val="00BD6C05"/>
    <w:rsid w:val="00BD6E8A"/>
    <w:rsid w:val="00BD6EE0"/>
    <w:rsid w:val="00BD7101"/>
    <w:rsid w:val="00BD7126"/>
    <w:rsid w:val="00BD721C"/>
    <w:rsid w:val="00BD7296"/>
    <w:rsid w:val="00BD7355"/>
    <w:rsid w:val="00BD77C8"/>
    <w:rsid w:val="00BD7820"/>
    <w:rsid w:val="00BD7DAA"/>
    <w:rsid w:val="00BE0287"/>
    <w:rsid w:val="00BE02E5"/>
    <w:rsid w:val="00BE03B4"/>
    <w:rsid w:val="00BE0547"/>
    <w:rsid w:val="00BE0601"/>
    <w:rsid w:val="00BE0658"/>
    <w:rsid w:val="00BE06F9"/>
    <w:rsid w:val="00BE0780"/>
    <w:rsid w:val="00BE09F7"/>
    <w:rsid w:val="00BE0A50"/>
    <w:rsid w:val="00BE0AA3"/>
    <w:rsid w:val="00BE0ACE"/>
    <w:rsid w:val="00BE0BE8"/>
    <w:rsid w:val="00BE0ED8"/>
    <w:rsid w:val="00BE10BB"/>
    <w:rsid w:val="00BE11A4"/>
    <w:rsid w:val="00BE12E1"/>
    <w:rsid w:val="00BE1490"/>
    <w:rsid w:val="00BE1690"/>
    <w:rsid w:val="00BE1B09"/>
    <w:rsid w:val="00BE1EE9"/>
    <w:rsid w:val="00BE2183"/>
    <w:rsid w:val="00BE2361"/>
    <w:rsid w:val="00BE2CA9"/>
    <w:rsid w:val="00BE3285"/>
    <w:rsid w:val="00BE34A5"/>
    <w:rsid w:val="00BE354C"/>
    <w:rsid w:val="00BE3936"/>
    <w:rsid w:val="00BE39CF"/>
    <w:rsid w:val="00BE3ED6"/>
    <w:rsid w:val="00BE3F5A"/>
    <w:rsid w:val="00BE4AA4"/>
    <w:rsid w:val="00BE4AC9"/>
    <w:rsid w:val="00BE4BD7"/>
    <w:rsid w:val="00BE4C09"/>
    <w:rsid w:val="00BE4F39"/>
    <w:rsid w:val="00BE511A"/>
    <w:rsid w:val="00BE52FE"/>
    <w:rsid w:val="00BE58B4"/>
    <w:rsid w:val="00BE58D7"/>
    <w:rsid w:val="00BE58EF"/>
    <w:rsid w:val="00BE59EE"/>
    <w:rsid w:val="00BE5B8D"/>
    <w:rsid w:val="00BE5C58"/>
    <w:rsid w:val="00BE5D4E"/>
    <w:rsid w:val="00BE5DBF"/>
    <w:rsid w:val="00BE609F"/>
    <w:rsid w:val="00BE64A5"/>
    <w:rsid w:val="00BE67BC"/>
    <w:rsid w:val="00BE6893"/>
    <w:rsid w:val="00BE69CE"/>
    <w:rsid w:val="00BE69E7"/>
    <w:rsid w:val="00BE6A00"/>
    <w:rsid w:val="00BE6C72"/>
    <w:rsid w:val="00BE6D54"/>
    <w:rsid w:val="00BE6E87"/>
    <w:rsid w:val="00BE6EE9"/>
    <w:rsid w:val="00BE6F8E"/>
    <w:rsid w:val="00BE70E2"/>
    <w:rsid w:val="00BE7352"/>
    <w:rsid w:val="00BE741D"/>
    <w:rsid w:val="00BE76AC"/>
    <w:rsid w:val="00BE7928"/>
    <w:rsid w:val="00BE79F5"/>
    <w:rsid w:val="00BE7A72"/>
    <w:rsid w:val="00BE7AA5"/>
    <w:rsid w:val="00BE7F52"/>
    <w:rsid w:val="00BF02CB"/>
    <w:rsid w:val="00BF02CF"/>
    <w:rsid w:val="00BF032F"/>
    <w:rsid w:val="00BF03B6"/>
    <w:rsid w:val="00BF0520"/>
    <w:rsid w:val="00BF06A6"/>
    <w:rsid w:val="00BF06D2"/>
    <w:rsid w:val="00BF0870"/>
    <w:rsid w:val="00BF09B6"/>
    <w:rsid w:val="00BF09CA"/>
    <w:rsid w:val="00BF0AA6"/>
    <w:rsid w:val="00BF0E32"/>
    <w:rsid w:val="00BF1172"/>
    <w:rsid w:val="00BF1293"/>
    <w:rsid w:val="00BF144C"/>
    <w:rsid w:val="00BF146C"/>
    <w:rsid w:val="00BF14B2"/>
    <w:rsid w:val="00BF180A"/>
    <w:rsid w:val="00BF18F6"/>
    <w:rsid w:val="00BF1A8D"/>
    <w:rsid w:val="00BF1E58"/>
    <w:rsid w:val="00BF1F40"/>
    <w:rsid w:val="00BF2010"/>
    <w:rsid w:val="00BF2116"/>
    <w:rsid w:val="00BF2491"/>
    <w:rsid w:val="00BF24F7"/>
    <w:rsid w:val="00BF26C0"/>
    <w:rsid w:val="00BF2A53"/>
    <w:rsid w:val="00BF2BB1"/>
    <w:rsid w:val="00BF2D54"/>
    <w:rsid w:val="00BF2E08"/>
    <w:rsid w:val="00BF304E"/>
    <w:rsid w:val="00BF3098"/>
    <w:rsid w:val="00BF3397"/>
    <w:rsid w:val="00BF33EC"/>
    <w:rsid w:val="00BF34B8"/>
    <w:rsid w:val="00BF353F"/>
    <w:rsid w:val="00BF371F"/>
    <w:rsid w:val="00BF37DC"/>
    <w:rsid w:val="00BF38E3"/>
    <w:rsid w:val="00BF39CC"/>
    <w:rsid w:val="00BF3E95"/>
    <w:rsid w:val="00BF3FEC"/>
    <w:rsid w:val="00BF46D1"/>
    <w:rsid w:val="00BF4837"/>
    <w:rsid w:val="00BF48E7"/>
    <w:rsid w:val="00BF4BE7"/>
    <w:rsid w:val="00BF4D7E"/>
    <w:rsid w:val="00BF4E5C"/>
    <w:rsid w:val="00BF52E3"/>
    <w:rsid w:val="00BF5323"/>
    <w:rsid w:val="00BF5846"/>
    <w:rsid w:val="00BF5A7B"/>
    <w:rsid w:val="00BF5BBD"/>
    <w:rsid w:val="00BF5C6F"/>
    <w:rsid w:val="00BF5E08"/>
    <w:rsid w:val="00BF5E9E"/>
    <w:rsid w:val="00BF6070"/>
    <w:rsid w:val="00BF629E"/>
    <w:rsid w:val="00BF6361"/>
    <w:rsid w:val="00BF6747"/>
    <w:rsid w:val="00BF67A6"/>
    <w:rsid w:val="00BF67BD"/>
    <w:rsid w:val="00BF688E"/>
    <w:rsid w:val="00BF69F9"/>
    <w:rsid w:val="00BF6AB2"/>
    <w:rsid w:val="00BF6AF5"/>
    <w:rsid w:val="00BF6B8C"/>
    <w:rsid w:val="00BF6C93"/>
    <w:rsid w:val="00BF6FFC"/>
    <w:rsid w:val="00BF7127"/>
    <w:rsid w:val="00BF71D5"/>
    <w:rsid w:val="00BF7206"/>
    <w:rsid w:val="00BF72BA"/>
    <w:rsid w:val="00BF734B"/>
    <w:rsid w:val="00BF73AB"/>
    <w:rsid w:val="00BF767F"/>
    <w:rsid w:val="00BF7757"/>
    <w:rsid w:val="00BF79C8"/>
    <w:rsid w:val="00BF7B43"/>
    <w:rsid w:val="00BF7F35"/>
    <w:rsid w:val="00C004EA"/>
    <w:rsid w:val="00C0055E"/>
    <w:rsid w:val="00C0068D"/>
    <w:rsid w:val="00C006C4"/>
    <w:rsid w:val="00C007A5"/>
    <w:rsid w:val="00C00A6C"/>
    <w:rsid w:val="00C00B98"/>
    <w:rsid w:val="00C00C9B"/>
    <w:rsid w:val="00C00E52"/>
    <w:rsid w:val="00C01058"/>
    <w:rsid w:val="00C011B4"/>
    <w:rsid w:val="00C01236"/>
    <w:rsid w:val="00C01274"/>
    <w:rsid w:val="00C01429"/>
    <w:rsid w:val="00C01545"/>
    <w:rsid w:val="00C015CE"/>
    <w:rsid w:val="00C0164C"/>
    <w:rsid w:val="00C01659"/>
    <w:rsid w:val="00C0166D"/>
    <w:rsid w:val="00C01685"/>
    <w:rsid w:val="00C0169F"/>
    <w:rsid w:val="00C01B88"/>
    <w:rsid w:val="00C01C10"/>
    <w:rsid w:val="00C01F5E"/>
    <w:rsid w:val="00C01FDF"/>
    <w:rsid w:val="00C02062"/>
    <w:rsid w:val="00C020A1"/>
    <w:rsid w:val="00C02541"/>
    <w:rsid w:val="00C02FCC"/>
    <w:rsid w:val="00C0317B"/>
    <w:rsid w:val="00C0326B"/>
    <w:rsid w:val="00C0336D"/>
    <w:rsid w:val="00C033FB"/>
    <w:rsid w:val="00C03633"/>
    <w:rsid w:val="00C038E0"/>
    <w:rsid w:val="00C03922"/>
    <w:rsid w:val="00C03A3E"/>
    <w:rsid w:val="00C03C52"/>
    <w:rsid w:val="00C03E06"/>
    <w:rsid w:val="00C04057"/>
    <w:rsid w:val="00C04287"/>
    <w:rsid w:val="00C04489"/>
    <w:rsid w:val="00C04712"/>
    <w:rsid w:val="00C04A10"/>
    <w:rsid w:val="00C04AA7"/>
    <w:rsid w:val="00C04C9F"/>
    <w:rsid w:val="00C04CA7"/>
    <w:rsid w:val="00C04DED"/>
    <w:rsid w:val="00C050C1"/>
    <w:rsid w:val="00C0521E"/>
    <w:rsid w:val="00C0533F"/>
    <w:rsid w:val="00C05427"/>
    <w:rsid w:val="00C05768"/>
    <w:rsid w:val="00C0581E"/>
    <w:rsid w:val="00C058BA"/>
    <w:rsid w:val="00C0591B"/>
    <w:rsid w:val="00C05979"/>
    <w:rsid w:val="00C05B39"/>
    <w:rsid w:val="00C05C9B"/>
    <w:rsid w:val="00C05CA5"/>
    <w:rsid w:val="00C0610E"/>
    <w:rsid w:val="00C0677F"/>
    <w:rsid w:val="00C06A63"/>
    <w:rsid w:val="00C06D82"/>
    <w:rsid w:val="00C06DE4"/>
    <w:rsid w:val="00C06EF5"/>
    <w:rsid w:val="00C07427"/>
    <w:rsid w:val="00C077F8"/>
    <w:rsid w:val="00C07C48"/>
    <w:rsid w:val="00C07D59"/>
    <w:rsid w:val="00C07FD1"/>
    <w:rsid w:val="00C100A9"/>
    <w:rsid w:val="00C10347"/>
    <w:rsid w:val="00C10507"/>
    <w:rsid w:val="00C10526"/>
    <w:rsid w:val="00C10576"/>
    <w:rsid w:val="00C10798"/>
    <w:rsid w:val="00C10B9E"/>
    <w:rsid w:val="00C10BA9"/>
    <w:rsid w:val="00C10BD3"/>
    <w:rsid w:val="00C10CD9"/>
    <w:rsid w:val="00C10E1E"/>
    <w:rsid w:val="00C1107C"/>
    <w:rsid w:val="00C111AB"/>
    <w:rsid w:val="00C11253"/>
    <w:rsid w:val="00C113DB"/>
    <w:rsid w:val="00C1144E"/>
    <w:rsid w:val="00C11666"/>
    <w:rsid w:val="00C11774"/>
    <w:rsid w:val="00C1177B"/>
    <w:rsid w:val="00C11956"/>
    <w:rsid w:val="00C119BB"/>
    <w:rsid w:val="00C11A50"/>
    <w:rsid w:val="00C11BA7"/>
    <w:rsid w:val="00C11CD2"/>
    <w:rsid w:val="00C11CFE"/>
    <w:rsid w:val="00C1204F"/>
    <w:rsid w:val="00C12352"/>
    <w:rsid w:val="00C12444"/>
    <w:rsid w:val="00C1255D"/>
    <w:rsid w:val="00C125BC"/>
    <w:rsid w:val="00C128B3"/>
    <w:rsid w:val="00C12FC3"/>
    <w:rsid w:val="00C13150"/>
    <w:rsid w:val="00C13399"/>
    <w:rsid w:val="00C137C9"/>
    <w:rsid w:val="00C13E00"/>
    <w:rsid w:val="00C13E86"/>
    <w:rsid w:val="00C13EAC"/>
    <w:rsid w:val="00C13FE3"/>
    <w:rsid w:val="00C14247"/>
    <w:rsid w:val="00C146A2"/>
    <w:rsid w:val="00C14758"/>
    <w:rsid w:val="00C14796"/>
    <w:rsid w:val="00C147E3"/>
    <w:rsid w:val="00C147E5"/>
    <w:rsid w:val="00C148D7"/>
    <w:rsid w:val="00C14954"/>
    <w:rsid w:val="00C14958"/>
    <w:rsid w:val="00C149D3"/>
    <w:rsid w:val="00C14D7A"/>
    <w:rsid w:val="00C14ED2"/>
    <w:rsid w:val="00C14F80"/>
    <w:rsid w:val="00C153B7"/>
    <w:rsid w:val="00C15607"/>
    <w:rsid w:val="00C156A9"/>
    <w:rsid w:val="00C1572C"/>
    <w:rsid w:val="00C15732"/>
    <w:rsid w:val="00C158E4"/>
    <w:rsid w:val="00C15F4D"/>
    <w:rsid w:val="00C15FF6"/>
    <w:rsid w:val="00C160E6"/>
    <w:rsid w:val="00C161F7"/>
    <w:rsid w:val="00C162CB"/>
    <w:rsid w:val="00C16490"/>
    <w:rsid w:val="00C16659"/>
    <w:rsid w:val="00C1684B"/>
    <w:rsid w:val="00C16873"/>
    <w:rsid w:val="00C168E7"/>
    <w:rsid w:val="00C16AB2"/>
    <w:rsid w:val="00C16C5E"/>
    <w:rsid w:val="00C16F0B"/>
    <w:rsid w:val="00C1705E"/>
    <w:rsid w:val="00C170F6"/>
    <w:rsid w:val="00C174A3"/>
    <w:rsid w:val="00C17912"/>
    <w:rsid w:val="00C17A89"/>
    <w:rsid w:val="00C17BD0"/>
    <w:rsid w:val="00C17E1F"/>
    <w:rsid w:val="00C17E54"/>
    <w:rsid w:val="00C17EB0"/>
    <w:rsid w:val="00C17ED5"/>
    <w:rsid w:val="00C2014D"/>
    <w:rsid w:val="00C2019C"/>
    <w:rsid w:val="00C2027D"/>
    <w:rsid w:val="00C20B52"/>
    <w:rsid w:val="00C20B57"/>
    <w:rsid w:val="00C20B68"/>
    <w:rsid w:val="00C20BBF"/>
    <w:rsid w:val="00C20D4C"/>
    <w:rsid w:val="00C20DEA"/>
    <w:rsid w:val="00C20F9C"/>
    <w:rsid w:val="00C20FFB"/>
    <w:rsid w:val="00C21419"/>
    <w:rsid w:val="00C21442"/>
    <w:rsid w:val="00C2155A"/>
    <w:rsid w:val="00C215AE"/>
    <w:rsid w:val="00C215EE"/>
    <w:rsid w:val="00C21675"/>
    <w:rsid w:val="00C216BF"/>
    <w:rsid w:val="00C219C6"/>
    <w:rsid w:val="00C21AAF"/>
    <w:rsid w:val="00C21B06"/>
    <w:rsid w:val="00C21B65"/>
    <w:rsid w:val="00C2212A"/>
    <w:rsid w:val="00C2226A"/>
    <w:rsid w:val="00C22613"/>
    <w:rsid w:val="00C22681"/>
    <w:rsid w:val="00C226C8"/>
    <w:rsid w:val="00C22730"/>
    <w:rsid w:val="00C2276B"/>
    <w:rsid w:val="00C22772"/>
    <w:rsid w:val="00C22789"/>
    <w:rsid w:val="00C228AE"/>
    <w:rsid w:val="00C22ABD"/>
    <w:rsid w:val="00C22BC8"/>
    <w:rsid w:val="00C22BF4"/>
    <w:rsid w:val="00C22D21"/>
    <w:rsid w:val="00C22F9E"/>
    <w:rsid w:val="00C230A1"/>
    <w:rsid w:val="00C230DA"/>
    <w:rsid w:val="00C23533"/>
    <w:rsid w:val="00C2373B"/>
    <w:rsid w:val="00C2397D"/>
    <w:rsid w:val="00C239A9"/>
    <w:rsid w:val="00C23C56"/>
    <w:rsid w:val="00C23D5E"/>
    <w:rsid w:val="00C23DE4"/>
    <w:rsid w:val="00C23DFF"/>
    <w:rsid w:val="00C23F24"/>
    <w:rsid w:val="00C244ED"/>
    <w:rsid w:val="00C24609"/>
    <w:rsid w:val="00C248B4"/>
    <w:rsid w:val="00C24ABF"/>
    <w:rsid w:val="00C24CF0"/>
    <w:rsid w:val="00C24FC3"/>
    <w:rsid w:val="00C2502A"/>
    <w:rsid w:val="00C25051"/>
    <w:rsid w:val="00C254DA"/>
    <w:rsid w:val="00C25578"/>
    <w:rsid w:val="00C25693"/>
    <w:rsid w:val="00C25768"/>
    <w:rsid w:val="00C259B6"/>
    <w:rsid w:val="00C25A13"/>
    <w:rsid w:val="00C25B23"/>
    <w:rsid w:val="00C25D0A"/>
    <w:rsid w:val="00C25D94"/>
    <w:rsid w:val="00C26006"/>
    <w:rsid w:val="00C2609B"/>
    <w:rsid w:val="00C2620F"/>
    <w:rsid w:val="00C26351"/>
    <w:rsid w:val="00C26377"/>
    <w:rsid w:val="00C26427"/>
    <w:rsid w:val="00C26483"/>
    <w:rsid w:val="00C2668B"/>
    <w:rsid w:val="00C266BF"/>
    <w:rsid w:val="00C2691A"/>
    <w:rsid w:val="00C26A57"/>
    <w:rsid w:val="00C26BD1"/>
    <w:rsid w:val="00C26C1D"/>
    <w:rsid w:val="00C26EFE"/>
    <w:rsid w:val="00C26F0D"/>
    <w:rsid w:val="00C2754E"/>
    <w:rsid w:val="00C27AC3"/>
    <w:rsid w:val="00C27BBA"/>
    <w:rsid w:val="00C27C88"/>
    <w:rsid w:val="00C3001C"/>
    <w:rsid w:val="00C30358"/>
    <w:rsid w:val="00C30658"/>
    <w:rsid w:val="00C308ED"/>
    <w:rsid w:val="00C30A18"/>
    <w:rsid w:val="00C30AD7"/>
    <w:rsid w:val="00C30BC3"/>
    <w:rsid w:val="00C30C7B"/>
    <w:rsid w:val="00C30FA9"/>
    <w:rsid w:val="00C30FAD"/>
    <w:rsid w:val="00C31159"/>
    <w:rsid w:val="00C312F5"/>
    <w:rsid w:val="00C3134A"/>
    <w:rsid w:val="00C314CB"/>
    <w:rsid w:val="00C31605"/>
    <w:rsid w:val="00C319CA"/>
    <w:rsid w:val="00C31AEC"/>
    <w:rsid w:val="00C31C15"/>
    <w:rsid w:val="00C31F14"/>
    <w:rsid w:val="00C32143"/>
    <w:rsid w:val="00C327EB"/>
    <w:rsid w:val="00C32855"/>
    <w:rsid w:val="00C32C25"/>
    <w:rsid w:val="00C32E0E"/>
    <w:rsid w:val="00C32E4C"/>
    <w:rsid w:val="00C32F07"/>
    <w:rsid w:val="00C33102"/>
    <w:rsid w:val="00C332E4"/>
    <w:rsid w:val="00C33351"/>
    <w:rsid w:val="00C3350E"/>
    <w:rsid w:val="00C33760"/>
    <w:rsid w:val="00C33845"/>
    <w:rsid w:val="00C33872"/>
    <w:rsid w:val="00C3391C"/>
    <w:rsid w:val="00C33BE4"/>
    <w:rsid w:val="00C33C4C"/>
    <w:rsid w:val="00C33DB8"/>
    <w:rsid w:val="00C344DD"/>
    <w:rsid w:val="00C3483E"/>
    <w:rsid w:val="00C349E9"/>
    <w:rsid w:val="00C34A28"/>
    <w:rsid w:val="00C34A3B"/>
    <w:rsid w:val="00C34ACC"/>
    <w:rsid w:val="00C34AFC"/>
    <w:rsid w:val="00C34BF4"/>
    <w:rsid w:val="00C34C52"/>
    <w:rsid w:val="00C34DE4"/>
    <w:rsid w:val="00C35075"/>
    <w:rsid w:val="00C350FD"/>
    <w:rsid w:val="00C35263"/>
    <w:rsid w:val="00C35745"/>
    <w:rsid w:val="00C35C23"/>
    <w:rsid w:val="00C35D74"/>
    <w:rsid w:val="00C35E4B"/>
    <w:rsid w:val="00C360C3"/>
    <w:rsid w:val="00C36333"/>
    <w:rsid w:val="00C36415"/>
    <w:rsid w:val="00C3650A"/>
    <w:rsid w:val="00C36573"/>
    <w:rsid w:val="00C365CD"/>
    <w:rsid w:val="00C36805"/>
    <w:rsid w:val="00C36887"/>
    <w:rsid w:val="00C36954"/>
    <w:rsid w:val="00C36CBB"/>
    <w:rsid w:val="00C36D0C"/>
    <w:rsid w:val="00C36EAD"/>
    <w:rsid w:val="00C36F7E"/>
    <w:rsid w:val="00C37004"/>
    <w:rsid w:val="00C371FF"/>
    <w:rsid w:val="00C372C0"/>
    <w:rsid w:val="00C3788A"/>
    <w:rsid w:val="00C37B57"/>
    <w:rsid w:val="00C37C68"/>
    <w:rsid w:val="00C37EA3"/>
    <w:rsid w:val="00C37EB5"/>
    <w:rsid w:val="00C37EE0"/>
    <w:rsid w:val="00C40200"/>
    <w:rsid w:val="00C40436"/>
    <w:rsid w:val="00C40447"/>
    <w:rsid w:val="00C40495"/>
    <w:rsid w:val="00C404ED"/>
    <w:rsid w:val="00C406A0"/>
    <w:rsid w:val="00C40717"/>
    <w:rsid w:val="00C4072A"/>
    <w:rsid w:val="00C4075E"/>
    <w:rsid w:val="00C408E6"/>
    <w:rsid w:val="00C408EF"/>
    <w:rsid w:val="00C40932"/>
    <w:rsid w:val="00C409DC"/>
    <w:rsid w:val="00C41016"/>
    <w:rsid w:val="00C41082"/>
    <w:rsid w:val="00C41167"/>
    <w:rsid w:val="00C4164E"/>
    <w:rsid w:val="00C41692"/>
    <w:rsid w:val="00C4171C"/>
    <w:rsid w:val="00C4193A"/>
    <w:rsid w:val="00C419D0"/>
    <w:rsid w:val="00C419F0"/>
    <w:rsid w:val="00C41ADD"/>
    <w:rsid w:val="00C41B38"/>
    <w:rsid w:val="00C41CED"/>
    <w:rsid w:val="00C41D1E"/>
    <w:rsid w:val="00C41D28"/>
    <w:rsid w:val="00C41D67"/>
    <w:rsid w:val="00C41F82"/>
    <w:rsid w:val="00C420B9"/>
    <w:rsid w:val="00C4212D"/>
    <w:rsid w:val="00C4226E"/>
    <w:rsid w:val="00C4233B"/>
    <w:rsid w:val="00C423B1"/>
    <w:rsid w:val="00C429F4"/>
    <w:rsid w:val="00C42B5D"/>
    <w:rsid w:val="00C42F77"/>
    <w:rsid w:val="00C434B2"/>
    <w:rsid w:val="00C4354D"/>
    <w:rsid w:val="00C4369C"/>
    <w:rsid w:val="00C43719"/>
    <w:rsid w:val="00C43744"/>
    <w:rsid w:val="00C437D6"/>
    <w:rsid w:val="00C43C66"/>
    <w:rsid w:val="00C43EC8"/>
    <w:rsid w:val="00C43FEF"/>
    <w:rsid w:val="00C44071"/>
    <w:rsid w:val="00C440A1"/>
    <w:rsid w:val="00C44325"/>
    <w:rsid w:val="00C44593"/>
    <w:rsid w:val="00C44778"/>
    <w:rsid w:val="00C447F4"/>
    <w:rsid w:val="00C44A2B"/>
    <w:rsid w:val="00C44C3F"/>
    <w:rsid w:val="00C44E1D"/>
    <w:rsid w:val="00C44E46"/>
    <w:rsid w:val="00C45024"/>
    <w:rsid w:val="00C45278"/>
    <w:rsid w:val="00C455E2"/>
    <w:rsid w:val="00C457B1"/>
    <w:rsid w:val="00C458CB"/>
    <w:rsid w:val="00C45D83"/>
    <w:rsid w:val="00C45F74"/>
    <w:rsid w:val="00C4611F"/>
    <w:rsid w:val="00C46240"/>
    <w:rsid w:val="00C462CD"/>
    <w:rsid w:val="00C463BF"/>
    <w:rsid w:val="00C463F3"/>
    <w:rsid w:val="00C4642E"/>
    <w:rsid w:val="00C4654B"/>
    <w:rsid w:val="00C467A3"/>
    <w:rsid w:val="00C469E4"/>
    <w:rsid w:val="00C46CEC"/>
    <w:rsid w:val="00C46E32"/>
    <w:rsid w:val="00C4752B"/>
    <w:rsid w:val="00C47A87"/>
    <w:rsid w:val="00C47D87"/>
    <w:rsid w:val="00C47DDC"/>
    <w:rsid w:val="00C47FD9"/>
    <w:rsid w:val="00C47FED"/>
    <w:rsid w:val="00C50213"/>
    <w:rsid w:val="00C508FE"/>
    <w:rsid w:val="00C50E0C"/>
    <w:rsid w:val="00C50E5E"/>
    <w:rsid w:val="00C5125D"/>
    <w:rsid w:val="00C51492"/>
    <w:rsid w:val="00C51B78"/>
    <w:rsid w:val="00C51DDB"/>
    <w:rsid w:val="00C51ECB"/>
    <w:rsid w:val="00C51F69"/>
    <w:rsid w:val="00C52063"/>
    <w:rsid w:val="00C52193"/>
    <w:rsid w:val="00C522B1"/>
    <w:rsid w:val="00C52584"/>
    <w:rsid w:val="00C52693"/>
    <w:rsid w:val="00C52738"/>
    <w:rsid w:val="00C529F8"/>
    <w:rsid w:val="00C52A49"/>
    <w:rsid w:val="00C52BFD"/>
    <w:rsid w:val="00C52C6F"/>
    <w:rsid w:val="00C52DCB"/>
    <w:rsid w:val="00C52E45"/>
    <w:rsid w:val="00C52F97"/>
    <w:rsid w:val="00C53200"/>
    <w:rsid w:val="00C533AC"/>
    <w:rsid w:val="00C5353C"/>
    <w:rsid w:val="00C53BEF"/>
    <w:rsid w:val="00C53D15"/>
    <w:rsid w:val="00C5423A"/>
    <w:rsid w:val="00C542B4"/>
    <w:rsid w:val="00C54341"/>
    <w:rsid w:val="00C543B3"/>
    <w:rsid w:val="00C549CA"/>
    <w:rsid w:val="00C54BC3"/>
    <w:rsid w:val="00C54BED"/>
    <w:rsid w:val="00C54D9F"/>
    <w:rsid w:val="00C54DBE"/>
    <w:rsid w:val="00C54E37"/>
    <w:rsid w:val="00C54FB0"/>
    <w:rsid w:val="00C54FFE"/>
    <w:rsid w:val="00C553CE"/>
    <w:rsid w:val="00C55659"/>
    <w:rsid w:val="00C55760"/>
    <w:rsid w:val="00C55A57"/>
    <w:rsid w:val="00C55B0E"/>
    <w:rsid w:val="00C55BC9"/>
    <w:rsid w:val="00C55F70"/>
    <w:rsid w:val="00C5604C"/>
    <w:rsid w:val="00C56624"/>
    <w:rsid w:val="00C56626"/>
    <w:rsid w:val="00C56712"/>
    <w:rsid w:val="00C5692D"/>
    <w:rsid w:val="00C56AC8"/>
    <w:rsid w:val="00C56B22"/>
    <w:rsid w:val="00C56D59"/>
    <w:rsid w:val="00C56E80"/>
    <w:rsid w:val="00C56F0E"/>
    <w:rsid w:val="00C56F51"/>
    <w:rsid w:val="00C571A7"/>
    <w:rsid w:val="00C571FD"/>
    <w:rsid w:val="00C57262"/>
    <w:rsid w:val="00C5728C"/>
    <w:rsid w:val="00C572F0"/>
    <w:rsid w:val="00C573CD"/>
    <w:rsid w:val="00C573FE"/>
    <w:rsid w:val="00C57440"/>
    <w:rsid w:val="00C57467"/>
    <w:rsid w:val="00C57810"/>
    <w:rsid w:val="00C57843"/>
    <w:rsid w:val="00C57891"/>
    <w:rsid w:val="00C578F7"/>
    <w:rsid w:val="00C57B3A"/>
    <w:rsid w:val="00C57CDD"/>
    <w:rsid w:val="00C57ED6"/>
    <w:rsid w:val="00C57FE6"/>
    <w:rsid w:val="00C6002A"/>
    <w:rsid w:val="00C604EF"/>
    <w:rsid w:val="00C6070B"/>
    <w:rsid w:val="00C6073A"/>
    <w:rsid w:val="00C607D9"/>
    <w:rsid w:val="00C60AB7"/>
    <w:rsid w:val="00C60ABB"/>
    <w:rsid w:val="00C60B80"/>
    <w:rsid w:val="00C610EA"/>
    <w:rsid w:val="00C61144"/>
    <w:rsid w:val="00C61148"/>
    <w:rsid w:val="00C6161A"/>
    <w:rsid w:val="00C61821"/>
    <w:rsid w:val="00C618D7"/>
    <w:rsid w:val="00C61A3C"/>
    <w:rsid w:val="00C61E16"/>
    <w:rsid w:val="00C61F59"/>
    <w:rsid w:val="00C620E8"/>
    <w:rsid w:val="00C62108"/>
    <w:rsid w:val="00C621A8"/>
    <w:rsid w:val="00C626ED"/>
    <w:rsid w:val="00C62723"/>
    <w:rsid w:val="00C6285F"/>
    <w:rsid w:val="00C62A0D"/>
    <w:rsid w:val="00C62B74"/>
    <w:rsid w:val="00C62BAB"/>
    <w:rsid w:val="00C6300E"/>
    <w:rsid w:val="00C630A5"/>
    <w:rsid w:val="00C6363E"/>
    <w:rsid w:val="00C638BC"/>
    <w:rsid w:val="00C63BAE"/>
    <w:rsid w:val="00C63BE7"/>
    <w:rsid w:val="00C63C4E"/>
    <w:rsid w:val="00C63FEC"/>
    <w:rsid w:val="00C6402B"/>
    <w:rsid w:val="00C64117"/>
    <w:rsid w:val="00C642E0"/>
    <w:rsid w:val="00C644C7"/>
    <w:rsid w:val="00C64550"/>
    <w:rsid w:val="00C6465B"/>
    <w:rsid w:val="00C64753"/>
    <w:rsid w:val="00C648B5"/>
    <w:rsid w:val="00C64A33"/>
    <w:rsid w:val="00C64BBB"/>
    <w:rsid w:val="00C64FA1"/>
    <w:rsid w:val="00C64FD1"/>
    <w:rsid w:val="00C65507"/>
    <w:rsid w:val="00C6597D"/>
    <w:rsid w:val="00C65B85"/>
    <w:rsid w:val="00C65BC1"/>
    <w:rsid w:val="00C65BF6"/>
    <w:rsid w:val="00C65DC9"/>
    <w:rsid w:val="00C65F3F"/>
    <w:rsid w:val="00C65FCF"/>
    <w:rsid w:val="00C66004"/>
    <w:rsid w:val="00C6639D"/>
    <w:rsid w:val="00C66452"/>
    <w:rsid w:val="00C66826"/>
    <w:rsid w:val="00C669B7"/>
    <w:rsid w:val="00C66BDD"/>
    <w:rsid w:val="00C66C6E"/>
    <w:rsid w:val="00C66EFA"/>
    <w:rsid w:val="00C66FF0"/>
    <w:rsid w:val="00C678D9"/>
    <w:rsid w:val="00C67AD8"/>
    <w:rsid w:val="00C67C37"/>
    <w:rsid w:val="00C67EA5"/>
    <w:rsid w:val="00C70006"/>
    <w:rsid w:val="00C7046A"/>
    <w:rsid w:val="00C7077C"/>
    <w:rsid w:val="00C707C5"/>
    <w:rsid w:val="00C708E8"/>
    <w:rsid w:val="00C70C7B"/>
    <w:rsid w:val="00C70DB3"/>
    <w:rsid w:val="00C70F49"/>
    <w:rsid w:val="00C7111C"/>
    <w:rsid w:val="00C713BB"/>
    <w:rsid w:val="00C71607"/>
    <w:rsid w:val="00C717A7"/>
    <w:rsid w:val="00C71A2E"/>
    <w:rsid w:val="00C71AC7"/>
    <w:rsid w:val="00C71CCC"/>
    <w:rsid w:val="00C72156"/>
    <w:rsid w:val="00C7217E"/>
    <w:rsid w:val="00C72611"/>
    <w:rsid w:val="00C72723"/>
    <w:rsid w:val="00C72724"/>
    <w:rsid w:val="00C72C74"/>
    <w:rsid w:val="00C72D00"/>
    <w:rsid w:val="00C72DAB"/>
    <w:rsid w:val="00C72EED"/>
    <w:rsid w:val="00C7347C"/>
    <w:rsid w:val="00C7374D"/>
    <w:rsid w:val="00C73A5F"/>
    <w:rsid w:val="00C73B41"/>
    <w:rsid w:val="00C74032"/>
    <w:rsid w:val="00C740ED"/>
    <w:rsid w:val="00C741C8"/>
    <w:rsid w:val="00C74552"/>
    <w:rsid w:val="00C74725"/>
    <w:rsid w:val="00C74747"/>
    <w:rsid w:val="00C7481A"/>
    <w:rsid w:val="00C74883"/>
    <w:rsid w:val="00C74BF4"/>
    <w:rsid w:val="00C74F81"/>
    <w:rsid w:val="00C75061"/>
    <w:rsid w:val="00C75240"/>
    <w:rsid w:val="00C7524A"/>
    <w:rsid w:val="00C754CF"/>
    <w:rsid w:val="00C75B1F"/>
    <w:rsid w:val="00C75CF0"/>
    <w:rsid w:val="00C75F2D"/>
    <w:rsid w:val="00C760B7"/>
    <w:rsid w:val="00C7619C"/>
    <w:rsid w:val="00C761C5"/>
    <w:rsid w:val="00C7635C"/>
    <w:rsid w:val="00C76409"/>
    <w:rsid w:val="00C764A4"/>
    <w:rsid w:val="00C7668B"/>
    <w:rsid w:val="00C768B9"/>
    <w:rsid w:val="00C76BA0"/>
    <w:rsid w:val="00C76F44"/>
    <w:rsid w:val="00C77003"/>
    <w:rsid w:val="00C770A1"/>
    <w:rsid w:val="00C7767F"/>
    <w:rsid w:val="00C77694"/>
    <w:rsid w:val="00C77722"/>
    <w:rsid w:val="00C7772A"/>
    <w:rsid w:val="00C77803"/>
    <w:rsid w:val="00C7788A"/>
    <w:rsid w:val="00C77A30"/>
    <w:rsid w:val="00C77B1D"/>
    <w:rsid w:val="00C77D0C"/>
    <w:rsid w:val="00C77E64"/>
    <w:rsid w:val="00C80250"/>
    <w:rsid w:val="00C8053C"/>
    <w:rsid w:val="00C805D9"/>
    <w:rsid w:val="00C8071C"/>
    <w:rsid w:val="00C808D8"/>
    <w:rsid w:val="00C80A13"/>
    <w:rsid w:val="00C80ADD"/>
    <w:rsid w:val="00C80CEE"/>
    <w:rsid w:val="00C80D42"/>
    <w:rsid w:val="00C80F78"/>
    <w:rsid w:val="00C8138B"/>
    <w:rsid w:val="00C81488"/>
    <w:rsid w:val="00C815AB"/>
    <w:rsid w:val="00C815E0"/>
    <w:rsid w:val="00C81BB3"/>
    <w:rsid w:val="00C81C0A"/>
    <w:rsid w:val="00C81D0A"/>
    <w:rsid w:val="00C81E42"/>
    <w:rsid w:val="00C820C1"/>
    <w:rsid w:val="00C824D6"/>
    <w:rsid w:val="00C825D6"/>
    <w:rsid w:val="00C8289E"/>
    <w:rsid w:val="00C82DDD"/>
    <w:rsid w:val="00C8300F"/>
    <w:rsid w:val="00C834BE"/>
    <w:rsid w:val="00C835D7"/>
    <w:rsid w:val="00C83AAA"/>
    <w:rsid w:val="00C83B4C"/>
    <w:rsid w:val="00C83B53"/>
    <w:rsid w:val="00C83BB5"/>
    <w:rsid w:val="00C83D3F"/>
    <w:rsid w:val="00C83EF4"/>
    <w:rsid w:val="00C83F9B"/>
    <w:rsid w:val="00C83FA8"/>
    <w:rsid w:val="00C842A4"/>
    <w:rsid w:val="00C84527"/>
    <w:rsid w:val="00C846CA"/>
    <w:rsid w:val="00C8475B"/>
    <w:rsid w:val="00C84772"/>
    <w:rsid w:val="00C848F5"/>
    <w:rsid w:val="00C84D92"/>
    <w:rsid w:val="00C84D98"/>
    <w:rsid w:val="00C84E42"/>
    <w:rsid w:val="00C852EB"/>
    <w:rsid w:val="00C85692"/>
    <w:rsid w:val="00C85995"/>
    <w:rsid w:val="00C85BB0"/>
    <w:rsid w:val="00C85F03"/>
    <w:rsid w:val="00C86082"/>
    <w:rsid w:val="00C860B8"/>
    <w:rsid w:val="00C86154"/>
    <w:rsid w:val="00C86332"/>
    <w:rsid w:val="00C865B6"/>
    <w:rsid w:val="00C866D6"/>
    <w:rsid w:val="00C86922"/>
    <w:rsid w:val="00C86CAA"/>
    <w:rsid w:val="00C8716F"/>
    <w:rsid w:val="00C8726E"/>
    <w:rsid w:val="00C877E1"/>
    <w:rsid w:val="00C877FD"/>
    <w:rsid w:val="00C87BDB"/>
    <w:rsid w:val="00C90076"/>
    <w:rsid w:val="00C90164"/>
    <w:rsid w:val="00C903E5"/>
    <w:rsid w:val="00C9079B"/>
    <w:rsid w:val="00C90A3F"/>
    <w:rsid w:val="00C90AFE"/>
    <w:rsid w:val="00C90C44"/>
    <w:rsid w:val="00C90CE7"/>
    <w:rsid w:val="00C90F00"/>
    <w:rsid w:val="00C91206"/>
    <w:rsid w:val="00C912B6"/>
    <w:rsid w:val="00C912E4"/>
    <w:rsid w:val="00C913DB"/>
    <w:rsid w:val="00C91405"/>
    <w:rsid w:val="00C91478"/>
    <w:rsid w:val="00C914D8"/>
    <w:rsid w:val="00C9156B"/>
    <w:rsid w:val="00C91775"/>
    <w:rsid w:val="00C917D2"/>
    <w:rsid w:val="00C91828"/>
    <w:rsid w:val="00C91BA7"/>
    <w:rsid w:val="00C91E30"/>
    <w:rsid w:val="00C92012"/>
    <w:rsid w:val="00C92078"/>
    <w:rsid w:val="00C9247A"/>
    <w:rsid w:val="00C924B6"/>
    <w:rsid w:val="00C92743"/>
    <w:rsid w:val="00C9284D"/>
    <w:rsid w:val="00C92A0F"/>
    <w:rsid w:val="00C92B12"/>
    <w:rsid w:val="00C92BCE"/>
    <w:rsid w:val="00C92BD3"/>
    <w:rsid w:val="00C92BFD"/>
    <w:rsid w:val="00C92D6E"/>
    <w:rsid w:val="00C92E2E"/>
    <w:rsid w:val="00C92FA9"/>
    <w:rsid w:val="00C93240"/>
    <w:rsid w:val="00C93277"/>
    <w:rsid w:val="00C9396C"/>
    <w:rsid w:val="00C93B13"/>
    <w:rsid w:val="00C93DF9"/>
    <w:rsid w:val="00C93E14"/>
    <w:rsid w:val="00C93F0E"/>
    <w:rsid w:val="00C94498"/>
    <w:rsid w:val="00C946E2"/>
    <w:rsid w:val="00C94784"/>
    <w:rsid w:val="00C9486A"/>
    <w:rsid w:val="00C948BC"/>
    <w:rsid w:val="00C948F0"/>
    <w:rsid w:val="00C94FFE"/>
    <w:rsid w:val="00C95017"/>
    <w:rsid w:val="00C9507F"/>
    <w:rsid w:val="00C950ED"/>
    <w:rsid w:val="00C9527E"/>
    <w:rsid w:val="00C9567B"/>
    <w:rsid w:val="00C95AC6"/>
    <w:rsid w:val="00C95B78"/>
    <w:rsid w:val="00C960CA"/>
    <w:rsid w:val="00C963E8"/>
    <w:rsid w:val="00C964AB"/>
    <w:rsid w:val="00C96560"/>
    <w:rsid w:val="00C96934"/>
    <w:rsid w:val="00C96CBA"/>
    <w:rsid w:val="00C977AC"/>
    <w:rsid w:val="00C97821"/>
    <w:rsid w:val="00C97954"/>
    <w:rsid w:val="00C979CE"/>
    <w:rsid w:val="00C97A4A"/>
    <w:rsid w:val="00C97B15"/>
    <w:rsid w:val="00C97B86"/>
    <w:rsid w:val="00C97BC4"/>
    <w:rsid w:val="00C97E15"/>
    <w:rsid w:val="00C97E6A"/>
    <w:rsid w:val="00C97F0A"/>
    <w:rsid w:val="00CA0177"/>
    <w:rsid w:val="00CA01E5"/>
    <w:rsid w:val="00CA01FC"/>
    <w:rsid w:val="00CA0234"/>
    <w:rsid w:val="00CA0494"/>
    <w:rsid w:val="00CA04BC"/>
    <w:rsid w:val="00CA064A"/>
    <w:rsid w:val="00CA0667"/>
    <w:rsid w:val="00CA0714"/>
    <w:rsid w:val="00CA08C2"/>
    <w:rsid w:val="00CA0917"/>
    <w:rsid w:val="00CA0964"/>
    <w:rsid w:val="00CA0A2E"/>
    <w:rsid w:val="00CA0B80"/>
    <w:rsid w:val="00CA0E7B"/>
    <w:rsid w:val="00CA0EC2"/>
    <w:rsid w:val="00CA1079"/>
    <w:rsid w:val="00CA135E"/>
    <w:rsid w:val="00CA18F5"/>
    <w:rsid w:val="00CA19E8"/>
    <w:rsid w:val="00CA1A8A"/>
    <w:rsid w:val="00CA1B78"/>
    <w:rsid w:val="00CA1D10"/>
    <w:rsid w:val="00CA1D15"/>
    <w:rsid w:val="00CA1DBB"/>
    <w:rsid w:val="00CA1E2E"/>
    <w:rsid w:val="00CA20C9"/>
    <w:rsid w:val="00CA21E7"/>
    <w:rsid w:val="00CA2484"/>
    <w:rsid w:val="00CA24D0"/>
    <w:rsid w:val="00CA25D0"/>
    <w:rsid w:val="00CA26A2"/>
    <w:rsid w:val="00CA2933"/>
    <w:rsid w:val="00CA2979"/>
    <w:rsid w:val="00CA2D8B"/>
    <w:rsid w:val="00CA2FCC"/>
    <w:rsid w:val="00CA31EB"/>
    <w:rsid w:val="00CA321C"/>
    <w:rsid w:val="00CA335F"/>
    <w:rsid w:val="00CA369E"/>
    <w:rsid w:val="00CA3895"/>
    <w:rsid w:val="00CA3C12"/>
    <w:rsid w:val="00CA431F"/>
    <w:rsid w:val="00CA450F"/>
    <w:rsid w:val="00CA451E"/>
    <w:rsid w:val="00CA4A3B"/>
    <w:rsid w:val="00CA4C83"/>
    <w:rsid w:val="00CA4F2A"/>
    <w:rsid w:val="00CA4F42"/>
    <w:rsid w:val="00CA5D7D"/>
    <w:rsid w:val="00CA62F7"/>
    <w:rsid w:val="00CA6465"/>
    <w:rsid w:val="00CA679E"/>
    <w:rsid w:val="00CA6807"/>
    <w:rsid w:val="00CA6875"/>
    <w:rsid w:val="00CA6ACF"/>
    <w:rsid w:val="00CA6FCB"/>
    <w:rsid w:val="00CA6FDC"/>
    <w:rsid w:val="00CA7612"/>
    <w:rsid w:val="00CA76A0"/>
    <w:rsid w:val="00CA779F"/>
    <w:rsid w:val="00CA77A7"/>
    <w:rsid w:val="00CA77F1"/>
    <w:rsid w:val="00CA7B74"/>
    <w:rsid w:val="00CA7CC9"/>
    <w:rsid w:val="00CA7D5A"/>
    <w:rsid w:val="00CA7E70"/>
    <w:rsid w:val="00CB00A9"/>
    <w:rsid w:val="00CB00F4"/>
    <w:rsid w:val="00CB0157"/>
    <w:rsid w:val="00CB035D"/>
    <w:rsid w:val="00CB0402"/>
    <w:rsid w:val="00CB0403"/>
    <w:rsid w:val="00CB060A"/>
    <w:rsid w:val="00CB078D"/>
    <w:rsid w:val="00CB0A40"/>
    <w:rsid w:val="00CB0ACA"/>
    <w:rsid w:val="00CB0B58"/>
    <w:rsid w:val="00CB0CF8"/>
    <w:rsid w:val="00CB10D6"/>
    <w:rsid w:val="00CB1435"/>
    <w:rsid w:val="00CB14C2"/>
    <w:rsid w:val="00CB14FE"/>
    <w:rsid w:val="00CB1786"/>
    <w:rsid w:val="00CB1891"/>
    <w:rsid w:val="00CB1CC6"/>
    <w:rsid w:val="00CB1CD6"/>
    <w:rsid w:val="00CB1DD9"/>
    <w:rsid w:val="00CB1F88"/>
    <w:rsid w:val="00CB2216"/>
    <w:rsid w:val="00CB22C9"/>
    <w:rsid w:val="00CB23DC"/>
    <w:rsid w:val="00CB2883"/>
    <w:rsid w:val="00CB2B4C"/>
    <w:rsid w:val="00CB2E01"/>
    <w:rsid w:val="00CB2FB3"/>
    <w:rsid w:val="00CB2FE9"/>
    <w:rsid w:val="00CB30C4"/>
    <w:rsid w:val="00CB3110"/>
    <w:rsid w:val="00CB334C"/>
    <w:rsid w:val="00CB3466"/>
    <w:rsid w:val="00CB36D2"/>
    <w:rsid w:val="00CB39FF"/>
    <w:rsid w:val="00CB3CE3"/>
    <w:rsid w:val="00CB3F3D"/>
    <w:rsid w:val="00CB4031"/>
    <w:rsid w:val="00CB409C"/>
    <w:rsid w:val="00CB45FA"/>
    <w:rsid w:val="00CB4799"/>
    <w:rsid w:val="00CB4815"/>
    <w:rsid w:val="00CB4965"/>
    <w:rsid w:val="00CB4B4D"/>
    <w:rsid w:val="00CB4BFD"/>
    <w:rsid w:val="00CB4D6E"/>
    <w:rsid w:val="00CB511D"/>
    <w:rsid w:val="00CB53AE"/>
    <w:rsid w:val="00CB5494"/>
    <w:rsid w:val="00CB55AE"/>
    <w:rsid w:val="00CB577B"/>
    <w:rsid w:val="00CB58F8"/>
    <w:rsid w:val="00CB5901"/>
    <w:rsid w:val="00CB5B08"/>
    <w:rsid w:val="00CB5BB5"/>
    <w:rsid w:val="00CB5C17"/>
    <w:rsid w:val="00CB5CC9"/>
    <w:rsid w:val="00CB5E4A"/>
    <w:rsid w:val="00CB5F77"/>
    <w:rsid w:val="00CB60C4"/>
    <w:rsid w:val="00CB6284"/>
    <w:rsid w:val="00CB63DB"/>
    <w:rsid w:val="00CB6415"/>
    <w:rsid w:val="00CB651F"/>
    <w:rsid w:val="00CB655B"/>
    <w:rsid w:val="00CB6A61"/>
    <w:rsid w:val="00CB6A68"/>
    <w:rsid w:val="00CB6B7A"/>
    <w:rsid w:val="00CB6C1E"/>
    <w:rsid w:val="00CB6C34"/>
    <w:rsid w:val="00CB6C51"/>
    <w:rsid w:val="00CB6D08"/>
    <w:rsid w:val="00CB6DC2"/>
    <w:rsid w:val="00CB73C5"/>
    <w:rsid w:val="00CB7827"/>
    <w:rsid w:val="00CB78E6"/>
    <w:rsid w:val="00CB7BE2"/>
    <w:rsid w:val="00CB7C56"/>
    <w:rsid w:val="00CB7CD8"/>
    <w:rsid w:val="00CB7E60"/>
    <w:rsid w:val="00CC0062"/>
    <w:rsid w:val="00CC0458"/>
    <w:rsid w:val="00CC0497"/>
    <w:rsid w:val="00CC0500"/>
    <w:rsid w:val="00CC08F7"/>
    <w:rsid w:val="00CC0951"/>
    <w:rsid w:val="00CC099F"/>
    <w:rsid w:val="00CC0C09"/>
    <w:rsid w:val="00CC0C80"/>
    <w:rsid w:val="00CC0E4C"/>
    <w:rsid w:val="00CC0F74"/>
    <w:rsid w:val="00CC10D7"/>
    <w:rsid w:val="00CC116F"/>
    <w:rsid w:val="00CC13DB"/>
    <w:rsid w:val="00CC144F"/>
    <w:rsid w:val="00CC1516"/>
    <w:rsid w:val="00CC1529"/>
    <w:rsid w:val="00CC17D8"/>
    <w:rsid w:val="00CC187F"/>
    <w:rsid w:val="00CC1985"/>
    <w:rsid w:val="00CC1C32"/>
    <w:rsid w:val="00CC1C82"/>
    <w:rsid w:val="00CC1D9B"/>
    <w:rsid w:val="00CC1DF8"/>
    <w:rsid w:val="00CC2078"/>
    <w:rsid w:val="00CC20CF"/>
    <w:rsid w:val="00CC2203"/>
    <w:rsid w:val="00CC22EC"/>
    <w:rsid w:val="00CC2430"/>
    <w:rsid w:val="00CC2449"/>
    <w:rsid w:val="00CC26F3"/>
    <w:rsid w:val="00CC27DF"/>
    <w:rsid w:val="00CC27F1"/>
    <w:rsid w:val="00CC2A8A"/>
    <w:rsid w:val="00CC2B3F"/>
    <w:rsid w:val="00CC2C27"/>
    <w:rsid w:val="00CC2D93"/>
    <w:rsid w:val="00CC2F7D"/>
    <w:rsid w:val="00CC2FD4"/>
    <w:rsid w:val="00CC31DA"/>
    <w:rsid w:val="00CC331F"/>
    <w:rsid w:val="00CC33E6"/>
    <w:rsid w:val="00CC362C"/>
    <w:rsid w:val="00CC381C"/>
    <w:rsid w:val="00CC385D"/>
    <w:rsid w:val="00CC3C7C"/>
    <w:rsid w:val="00CC3EC1"/>
    <w:rsid w:val="00CC413D"/>
    <w:rsid w:val="00CC421F"/>
    <w:rsid w:val="00CC44F2"/>
    <w:rsid w:val="00CC44F4"/>
    <w:rsid w:val="00CC45FF"/>
    <w:rsid w:val="00CC4691"/>
    <w:rsid w:val="00CC4705"/>
    <w:rsid w:val="00CC489F"/>
    <w:rsid w:val="00CC4B02"/>
    <w:rsid w:val="00CC4D38"/>
    <w:rsid w:val="00CC4FF0"/>
    <w:rsid w:val="00CC53CC"/>
    <w:rsid w:val="00CC599D"/>
    <w:rsid w:val="00CC5BE3"/>
    <w:rsid w:val="00CC5D88"/>
    <w:rsid w:val="00CC5F0A"/>
    <w:rsid w:val="00CC5FD9"/>
    <w:rsid w:val="00CC613A"/>
    <w:rsid w:val="00CC6164"/>
    <w:rsid w:val="00CC642A"/>
    <w:rsid w:val="00CC664D"/>
    <w:rsid w:val="00CC69A5"/>
    <w:rsid w:val="00CC69E5"/>
    <w:rsid w:val="00CC6B27"/>
    <w:rsid w:val="00CC6BC4"/>
    <w:rsid w:val="00CC6BCC"/>
    <w:rsid w:val="00CC72FD"/>
    <w:rsid w:val="00CC751E"/>
    <w:rsid w:val="00CC770F"/>
    <w:rsid w:val="00CC7BF5"/>
    <w:rsid w:val="00CC7D14"/>
    <w:rsid w:val="00CD028E"/>
    <w:rsid w:val="00CD03D8"/>
    <w:rsid w:val="00CD047A"/>
    <w:rsid w:val="00CD0770"/>
    <w:rsid w:val="00CD08E0"/>
    <w:rsid w:val="00CD0B31"/>
    <w:rsid w:val="00CD0BDE"/>
    <w:rsid w:val="00CD0C46"/>
    <w:rsid w:val="00CD0EFE"/>
    <w:rsid w:val="00CD1114"/>
    <w:rsid w:val="00CD1305"/>
    <w:rsid w:val="00CD1643"/>
    <w:rsid w:val="00CD1740"/>
    <w:rsid w:val="00CD177A"/>
    <w:rsid w:val="00CD1BEC"/>
    <w:rsid w:val="00CD1E9E"/>
    <w:rsid w:val="00CD1EDB"/>
    <w:rsid w:val="00CD1F60"/>
    <w:rsid w:val="00CD206B"/>
    <w:rsid w:val="00CD207C"/>
    <w:rsid w:val="00CD20F4"/>
    <w:rsid w:val="00CD2167"/>
    <w:rsid w:val="00CD222A"/>
    <w:rsid w:val="00CD23A3"/>
    <w:rsid w:val="00CD2463"/>
    <w:rsid w:val="00CD27D6"/>
    <w:rsid w:val="00CD2800"/>
    <w:rsid w:val="00CD282E"/>
    <w:rsid w:val="00CD2978"/>
    <w:rsid w:val="00CD29F1"/>
    <w:rsid w:val="00CD2AED"/>
    <w:rsid w:val="00CD2E8D"/>
    <w:rsid w:val="00CD3236"/>
    <w:rsid w:val="00CD32E1"/>
    <w:rsid w:val="00CD359B"/>
    <w:rsid w:val="00CD370E"/>
    <w:rsid w:val="00CD3751"/>
    <w:rsid w:val="00CD3B4C"/>
    <w:rsid w:val="00CD3BD6"/>
    <w:rsid w:val="00CD3D7E"/>
    <w:rsid w:val="00CD41B7"/>
    <w:rsid w:val="00CD42D6"/>
    <w:rsid w:val="00CD45D0"/>
    <w:rsid w:val="00CD4749"/>
    <w:rsid w:val="00CD4762"/>
    <w:rsid w:val="00CD493B"/>
    <w:rsid w:val="00CD49DF"/>
    <w:rsid w:val="00CD4C28"/>
    <w:rsid w:val="00CD4C31"/>
    <w:rsid w:val="00CD4C67"/>
    <w:rsid w:val="00CD5112"/>
    <w:rsid w:val="00CD5128"/>
    <w:rsid w:val="00CD5138"/>
    <w:rsid w:val="00CD55C6"/>
    <w:rsid w:val="00CD5733"/>
    <w:rsid w:val="00CD5AF7"/>
    <w:rsid w:val="00CD5F42"/>
    <w:rsid w:val="00CD5FE9"/>
    <w:rsid w:val="00CD615B"/>
    <w:rsid w:val="00CD6E6A"/>
    <w:rsid w:val="00CD70A3"/>
    <w:rsid w:val="00CD7169"/>
    <w:rsid w:val="00CD7404"/>
    <w:rsid w:val="00CD7433"/>
    <w:rsid w:val="00CD7501"/>
    <w:rsid w:val="00CD76B4"/>
    <w:rsid w:val="00CD76FB"/>
    <w:rsid w:val="00CD77BF"/>
    <w:rsid w:val="00CD79DF"/>
    <w:rsid w:val="00CD7A90"/>
    <w:rsid w:val="00CD7BBC"/>
    <w:rsid w:val="00CD7C64"/>
    <w:rsid w:val="00CD7D01"/>
    <w:rsid w:val="00CE00B4"/>
    <w:rsid w:val="00CE06E7"/>
    <w:rsid w:val="00CE08D6"/>
    <w:rsid w:val="00CE0A7B"/>
    <w:rsid w:val="00CE0BBB"/>
    <w:rsid w:val="00CE1037"/>
    <w:rsid w:val="00CE10B0"/>
    <w:rsid w:val="00CE1395"/>
    <w:rsid w:val="00CE1517"/>
    <w:rsid w:val="00CE1534"/>
    <w:rsid w:val="00CE1643"/>
    <w:rsid w:val="00CE1720"/>
    <w:rsid w:val="00CE199B"/>
    <w:rsid w:val="00CE1D76"/>
    <w:rsid w:val="00CE1E36"/>
    <w:rsid w:val="00CE1E97"/>
    <w:rsid w:val="00CE2118"/>
    <w:rsid w:val="00CE21BF"/>
    <w:rsid w:val="00CE25DF"/>
    <w:rsid w:val="00CE2908"/>
    <w:rsid w:val="00CE2E19"/>
    <w:rsid w:val="00CE3408"/>
    <w:rsid w:val="00CE387E"/>
    <w:rsid w:val="00CE3AA6"/>
    <w:rsid w:val="00CE3B7C"/>
    <w:rsid w:val="00CE3D34"/>
    <w:rsid w:val="00CE41C2"/>
    <w:rsid w:val="00CE4224"/>
    <w:rsid w:val="00CE4598"/>
    <w:rsid w:val="00CE459A"/>
    <w:rsid w:val="00CE474B"/>
    <w:rsid w:val="00CE4795"/>
    <w:rsid w:val="00CE47AF"/>
    <w:rsid w:val="00CE4CBF"/>
    <w:rsid w:val="00CE4F0C"/>
    <w:rsid w:val="00CE5070"/>
    <w:rsid w:val="00CE565C"/>
    <w:rsid w:val="00CE56E3"/>
    <w:rsid w:val="00CE575F"/>
    <w:rsid w:val="00CE577E"/>
    <w:rsid w:val="00CE5965"/>
    <w:rsid w:val="00CE5A40"/>
    <w:rsid w:val="00CE609C"/>
    <w:rsid w:val="00CE60EF"/>
    <w:rsid w:val="00CE6190"/>
    <w:rsid w:val="00CE6194"/>
    <w:rsid w:val="00CE6218"/>
    <w:rsid w:val="00CE64CF"/>
    <w:rsid w:val="00CE6B5A"/>
    <w:rsid w:val="00CE6C09"/>
    <w:rsid w:val="00CE6D99"/>
    <w:rsid w:val="00CE6E27"/>
    <w:rsid w:val="00CE6F66"/>
    <w:rsid w:val="00CE72BC"/>
    <w:rsid w:val="00CE740C"/>
    <w:rsid w:val="00CE75B4"/>
    <w:rsid w:val="00CE7750"/>
    <w:rsid w:val="00CE781D"/>
    <w:rsid w:val="00CE79A0"/>
    <w:rsid w:val="00CE7A4E"/>
    <w:rsid w:val="00CE7ABD"/>
    <w:rsid w:val="00CE7C92"/>
    <w:rsid w:val="00CE7DEE"/>
    <w:rsid w:val="00CF0366"/>
    <w:rsid w:val="00CF085D"/>
    <w:rsid w:val="00CF0A82"/>
    <w:rsid w:val="00CF0B93"/>
    <w:rsid w:val="00CF0BA9"/>
    <w:rsid w:val="00CF0C47"/>
    <w:rsid w:val="00CF0D22"/>
    <w:rsid w:val="00CF0D6F"/>
    <w:rsid w:val="00CF10A7"/>
    <w:rsid w:val="00CF110B"/>
    <w:rsid w:val="00CF1216"/>
    <w:rsid w:val="00CF1219"/>
    <w:rsid w:val="00CF12A1"/>
    <w:rsid w:val="00CF13A4"/>
    <w:rsid w:val="00CF1574"/>
    <w:rsid w:val="00CF1721"/>
    <w:rsid w:val="00CF17D9"/>
    <w:rsid w:val="00CF1CF4"/>
    <w:rsid w:val="00CF1D6B"/>
    <w:rsid w:val="00CF1E8C"/>
    <w:rsid w:val="00CF207E"/>
    <w:rsid w:val="00CF2217"/>
    <w:rsid w:val="00CF2505"/>
    <w:rsid w:val="00CF25C3"/>
    <w:rsid w:val="00CF25E0"/>
    <w:rsid w:val="00CF29D9"/>
    <w:rsid w:val="00CF2AD3"/>
    <w:rsid w:val="00CF2B12"/>
    <w:rsid w:val="00CF2F37"/>
    <w:rsid w:val="00CF2F4F"/>
    <w:rsid w:val="00CF335E"/>
    <w:rsid w:val="00CF360A"/>
    <w:rsid w:val="00CF3662"/>
    <w:rsid w:val="00CF39B3"/>
    <w:rsid w:val="00CF3B73"/>
    <w:rsid w:val="00CF3C53"/>
    <w:rsid w:val="00CF3CC4"/>
    <w:rsid w:val="00CF3D0A"/>
    <w:rsid w:val="00CF3DA0"/>
    <w:rsid w:val="00CF40DC"/>
    <w:rsid w:val="00CF4189"/>
    <w:rsid w:val="00CF423A"/>
    <w:rsid w:val="00CF4252"/>
    <w:rsid w:val="00CF449E"/>
    <w:rsid w:val="00CF4855"/>
    <w:rsid w:val="00CF4948"/>
    <w:rsid w:val="00CF4BA5"/>
    <w:rsid w:val="00CF4BBD"/>
    <w:rsid w:val="00CF4C8D"/>
    <w:rsid w:val="00CF4CDD"/>
    <w:rsid w:val="00CF4DC0"/>
    <w:rsid w:val="00CF53CC"/>
    <w:rsid w:val="00CF5904"/>
    <w:rsid w:val="00CF5A42"/>
    <w:rsid w:val="00CF5A55"/>
    <w:rsid w:val="00CF5CD8"/>
    <w:rsid w:val="00CF5DFA"/>
    <w:rsid w:val="00CF5E2D"/>
    <w:rsid w:val="00CF5FA8"/>
    <w:rsid w:val="00CF61F8"/>
    <w:rsid w:val="00CF665A"/>
    <w:rsid w:val="00CF6738"/>
    <w:rsid w:val="00CF683C"/>
    <w:rsid w:val="00CF688A"/>
    <w:rsid w:val="00CF68E6"/>
    <w:rsid w:val="00CF69BE"/>
    <w:rsid w:val="00CF6CC9"/>
    <w:rsid w:val="00CF7159"/>
    <w:rsid w:val="00CF723D"/>
    <w:rsid w:val="00CF7740"/>
    <w:rsid w:val="00CF7A6C"/>
    <w:rsid w:val="00CF7CEF"/>
    <w:rsid w:val="00CF7DD3"/>
    <w:rsid w:val="00CF7E1D"/>
    <w:rsid w:val="00CF7E76"/>
    <w:rsid w:val="00D00045"/>
    <w:rsid w:val="00D00122"/>
    <w:rsid w:val="00D00455"/>
    <w:rsid w:val="00D00638"/>
    <w:rsid w:val="00D00679"/>
    <w:rsid w:val="00D00773"/>
    <w:rsid w:val="00D00D37"/>
    <w:rsid w:val="00D00F40"/>
    <w:rsid w:val="00D01222"/>
    <w:rsid w:val="00D0163A"/>
    <w:rsid w:val="00D017B5"/>
    <w:rsid w:val="00D01D63"/>
    <w:rsid w:val="00D01F3A"/>
    <w:rsid w:val="00D02077"/>
    <w:rsid w:val="00D02226"/>
    <w:rsid w:val="00D02278"/>
    <w:rsid w:val="00D024FC"/>
    <w:rsid w:val="00D0256C"/>
    <w:rsid w:val="00D0285F"/>
    <w:rsid w:val="00D029D0"/>
    <w:rsid w:val="00D02C86"/>
    <w:rsid w:val="00D03100"/>
    <w:rsid w:val="00D03293"/>
    <w:rsid w:val="00D03636"/>
    <w:rsid w:val="00D0390B"/>
    <w:rsid w:val="00D03A3C"/>
    <w:rsid w:val="00D03CA0"/>
    <w:rsid w:val="00D03CB4"/>
    <w:rsid w:val="00D0429D"/>
    <w:rsid w:val="00D043E4"/>
    <w:rsid w:val="00D0440B"/>
    <w:rsid w:val="00D049D0"/>
    <w:rsid w:val="00D04A77"/>
    <w:rsid w:val="00D04B13"/>
    <w:rsid w:val="00D04C10"/>
    <w:rsid w:val="00D04F42"/>
    <w:rsid w:val="00D0501B"/>
    <w:rsid w:val="00D050A0"/>
    <w:rsid w:val="00D050C6"/>
    <w:rsid w:val="00D052D7"/>
    <w:rsid w:val="00D05331"/>
    <w:rsid w:val="00D05578"/>
    <w:rsid w:val="00D0565D"/>
    <w:rsid w:val="00D05D65"/>
    <w:rsid w:val="00D05DBF"/>
    <w:rsid w:val="00D05E78"/>
    <w:rsid w:val="00D061BA"/>
    <w:rsid w:val="00D0628F"/>
    <w:rsid w:val="00D063FC"/>
    <w:rsid w:val="00D0651F"/>
    <w:rsid w:val="00D06784"/>
    <w:rsid w:val="00D06BB9"/>
    <w:rsid w:val="00D06CA9"/>
    <w:rsid w:val="00D06F99"/>
    <w:rsid w:val="00D07252"/>
    <w:rsid w:val="00D0726C"/>
    <w:rsid w:val="00D07564"/>
    <w:rsid w:val="00D0767F"/>
    <w:rsid w:val="00D07717"/>
    <w:rsid w:val="00D07759"/>
    <w:rsid w:val="00D0776C"/>
    <w:rsid w:val="00D07803"/>
    <w:rsid w:val="00D0786C"/>
    <w:rsid w:val="00D079B4"/>
    <w:rsid w:val="00D079FF"/>
    <w:rsid w:val="00D07AA2"/>
    <w:rsid w:val="00D07B70"/>
    <w:rsid w:val="00D07C51"/>
    <w:rsid w:val="00D07D21"/>
    <w:rsid w:val="00D10160"/>
    <w:rsid w:val="00D1024F"/>
    <w:rsid w:val="00D1080A"/>
    <w:rsid w:val="00D10BA7"/>
    <w:rsid w:val="00D10CB2"/>
    <w:rsid w:val="00D10E05"/>
    <w:rsid w:val="00D10E50"/>
    <w:rsid w:val="00D10FAC"/>
    <w:rsid w:val="00D10FC3"/>
    <w:rsid w:val="00D11125"/>
    <w:rsid w:val="00D1122F"/>
    <w:rsid w:val="00D11246"/>
    <w:rsid w:val="00D113BD"/>
    <w:rsid w:val="00D11646"/>
    <w:rsid w:val="00D116B8"/>
    <w:rsid w:val="00D117E6"/>
    <w:rsid w:val="00D119A4"/>
    <w:rsid w:val="00D119D2"/>
    <w:rsid w:val="00D11EA5"/>
    <w:rsid w:val="00D1230A"/>
    <w:rsid w:val="00D1247F"/>
    <w:rsid w:val="00D125B1"/>
    <w:rsid w:val="00D12659"/>
    <w:rsid w:val="00D127DD"/>
    <w:rsid w:val="00D12924"/>
    <w:rsid w:val="00D129C7"/>
    <w:rsid w:val="00D12A82"/>
    <w:rsid w:val="00D13227"/>
    <w:rsid w:val="00D134A8"/>
    <w:rsid w:val="00D134CE"/>
    <w:rsid w:val="00D138E8"/>
    <w:rsid w:val="00D139E8"/>
    <w:rsid w:val="00D14108"/>
    <w:rsid w:val="00D1415B"/>
    <w:rsid w:val="00D1421E"/>
    <w:rsid w:val="00D142AF"/>
    <w:rsid w:val="00D142F0"/>
    <w:rsid w:val="00D143EA"/>
    <w:rsid w:val="00D14A54"/>
    <w:rsid w:val="00D14FEC"/>
    <w:rsid w:val="00D1520F"/>
    <w:rsid w:val="00D1525A"/>
    <w:rsid w:val="00D15305"/>
    <w:rsid w:val="00D1554D"/>
    <w:rsid w:val="00D1560D"/>
    <w:rsid w:val="00D15E9E"/>
    <w:rsid w:val="00D15EA2"/>
    <w:rsid w:val="00D1616F"/>
    <w:rsid w:val="00D1618B"/>
    <w:rsid w:val="00D162D5"/>
    <w:rsid w:val="00D162F9"/>
    <w:rsid w:val="00D16376"/>
    <w:rsid w:val="00D16607"/>
    <w:rsid w:val="00D1666C"/>
    <w:rsid w:val="00D16CCB"/>
    <w:rsid w:val="00D16ED6"/>
    <w:rsid w:val="00D17196"/>
    <w:rsid w:val="00D17483"/>
    <w:rsid w:val="00D175D3"/>
    <w:rsid w:val="00D176A8"/>
    <w:rsid w:val="00D177FB"/>
    <w:rsid w:val="00D17925"/>
    <w:rsid w:val="00D17998"/>
    <w:rsid w:val="00D17DFE"/>
    <w:rsid w:val="00D17FB0"/>
    <w:rsid w:val="00D201D5"/>
    <w:rsid w:val="00D204BB"/>
    <w:rsid w:val="00D204E1"/>
    <w:rsid w:val="00D20594"/>
    <w:rsid w:val="00D20597"/>
    <w:rsid w:val="00D20605"/>
    <w:rsid w:val="00D20B56"/>
    <w:rsid w:val="00D20C19"/>
    <w:rsid w:val="00D20D4D"/>
    <w:rsid w:val="00D20D92"/>
    <w:rsid w:val="00D20ECA"/>
    <w:rsid w:val="00D211C2"/>
    <w:rsid w:val="00D21282"/>
    <w:rsid w:val="00D21336"/>
    <w:rsid w:val="00D21367"/>
    <w:rsid w:val="00D2148D"/>
    <w:rsid w:val="00D215D8"/>
    <w:rsid w:val="00D219D3"/>
    <w:rsid w:val="00D21B3A"/>
    <w:rsid w:val="00D21C54"/>
    <w:rsid w:val="00D21C7E"/>
    <w:rsid w:val="00D21D02"/>
    <w:rsid w:val="00D21EE7"/>
    <w:rsid w:val="00D21F07"/>
    <w:rsid w:val="00D22034"/>
    <w:rsid w:val="00D22064"/>
    <w:rsid w:val="00D220BC"/>
    <w:rsid w:val="00D22471"/>
    <w:rsid w:val="00D22870"/>
    <w:rsid w:val="00D22A08"/>
    <w:rsid w:val="00D22C0D"/>
    <w:rsid w:val="00D22D15"/>
    <w:rsid w:val="00D22F41"/>
    <w:rsid w:val="00D23139"/>
    <w:rsid w:val="00D231B8"/>
    <w:rsid w:val="00D23693"/>
    <w:rsid w:val="00D23772"/>
    <w:rsid w:val="00D23923"/>
    <w:rsid w:val="00D23C87"/>
    <w:rsid w:val="00D23CDE"/>
    <w:rsid w:val="00D23D65"/>
    <w:rsid w:val="00D24004"/>
    <w:rsid w:val="00D24040"/>
    <w:rsid w:val="00D241AB"/>
    <w:rsid w:val="00D24242"/>
    <w:rsid w:val="00D2436C"/>
    <w:rsid w:val="00D24412"/>
    <w:rsid w:val="00D244DB"/>
    <w:rsid w:val="00D24557"/>
    <w:rsid w:val="00D2480F"/>
    <w:rsid w:val="00D249A8"/>
    <w:rsid w:val="00D249B1"/>
    <w:rsid w:val="00D24EBF"/>
    <w:rsid w:val="00D24FE5"/>
    <w:rsid w:val="00D253D6"/>
    <w:rsid w:val="00D25419"/>
    <w:rsid w:val="00D25919"/>
    <w:rsid w:val="00D259DF"/>
    <w:rsid w:val="00D25CD4"/>
    <w:rsid w:val="00D25D4E"/>
    <w:rsid w:val="00D25D9D"/>
    <w:rsid w:val="00D25F2A"/>
    <w:rsid w:val="00D2628B"/>
    <w:rsid w:val="00D26A50"/>
    <w:rsid w:val="00D26E2A"/>
    <w:rsid w:val="00D26E3D"/>
    <w:rsid w:val="00D26F6F"/>
    <w:rsid w:val="00D271AA"/>
    <w:rsid w:val="00D27534"/>
    <w:rsid w:val="00D276AE"/>
    <w:rsid w:val="00D27738"/>
    <w:rsid w:val="00D27A70"/>
    <w:rsid w:val="00D27B9E"/>
    <w:rsid w:val="00D27C6E"/>
    <w:rsid w:val="00D30432"/>
    <w:rsid w:val="00D305EA"/>
    <w:rsid w:val="00D30683"/>
    <w:rsid w:val="00D30763"/>
    <w:rsid w:val="00D30B3F"/>
    <w:rsid w:val="00D30C18"/>
    <w:rsid w:val="00D30C7C"/>
    <w:rsid w:val="00D30CE7"/>
    <w:rsid w:val="00D30DD1"/>
    <w:rsid w:val="00D30FAC"/>
    <w:rsid w:val="00D31153"/>
    <w:rsid w:val="00D312CF"/>
    <w:rsid w:val="00D31599"/>
    <w:rsid w:val="00D31686"/>
    <w:rsid w:val="00D316F1"/>
    <w:rsid w:val="00D316F8"/>
    <w:rsid w:val="00D31763"/>
    <w:rsid w:val="00D319E6"/>
    <w:rsid w:val="00D31A74"/>
    <w:rsid w:val="00D31F9B"/>
    <w:rsid w:val="00D32164"/>
    <w:rsid w:val="00D32357"/>
    <w:rsid w:val="00D3238B"/>
    <w:rsid w:val="00D32448"/>
    <w:rsid w:val="00D32610"/>
    <w:rsid w:val="00D32DDB"/>
    <w:rsid w:val="00D32FBE"/>
    <w:rsid w:val="00D33120"/>
    <w:rsid w:val="00D33265"/>
    <w:rsid w:val="00D33271"/>
    <w:rsid w:val="00D334D9"/>
    <w:rsid w:val="00D337B2"/>
    <w:rsid w:val="00D337B9"/>
    <w:rsid w:val="00D33B75"/>
    <w:rsid w:val="00D33C22"/>
    <w:rsid w:val="00D33DA2"/>
    <w:rsid w:val="00D33EC0"/>
    <w:rsid w:val="00D340E5"/>
    <w:rsid w:val="00D341F4"/>
    <w:rsid w:val="00D343E9"/>
    <w:rsid w:val="00D345FE"/>
    <w:rsid w:val="00D348DF"/>
    <w:rsid w:val="00D34AC9"/>
    <w:rsid w:val="00D34B55"/>
    <w:rsid w:val="00D34DE4"/>
    <w:rsid w:val="00D34E54"/>
    <w:rsid w:val="00D35057"/>
    <w:rsid w:val="00D351E0"/>
    <w:rsid w:val="00D35376"/>
    <w:rsid w:val="00D353B6"/>
    <w:rsid w:val="00D3540E"/>
    <w:rsid w:val="00D3595B"/>
    <w:rsid w:val="00D35AAE"/>
    <w:rsid w:val="00D35D42"/>
    <w:rsid w:val="00D35D73"/>
    <w:rsid w:val="00D3600D"/>
    <w:rsid w:val="00D36242"/>
    <w:rsid w:val="00D362E1"/>
    <w:rsid w:val="00D3670A"/>
    <w:rsid w:val="00D3696C"/>
    <w:rsid w:val="00D3698E"/>
    <w:rsid w:val="00D36DD5"/>
    <w:rsid w:val="00D37174"/>
    <w:rsid w:val="00D371CA"/>
    <w:rsid w:val="00D37205"/>
    <w:rsid w:val="00D3725C"/>
    <w:rsid w:val="00D37301"/>
    <w:rsid w:val="00D37336"/>
    <w:rsid w:val="00D3782B"/>
    <w:rsid w:val="00D37A61"/>
    <w:rsid w:val="00D37D1A"/>
    <w:rsid w:val="00D37D1E"/>
    <w:rsid w:val="00D37E0C"/>
    <w:rsid w:val="00D37F3F"/>
    <w:rsid w:val="00D40081"/>
    <w:rsid w:val="00D4010D"/>
    <w:rsid w:val="00D40129"/>
    <w:rsid w:val="00D4015C"/>
    <w:rsid w:val="00D40339"/>
    <w:rsid w:val="00D4036E"/>
    <w:rsid w:val="00D40507"/>
    <w:rsid w:val="00D4053A"/>
    <w:rsid w:val="00D407D3"/>
    <w:rsid w:val="00D40D9F"/>
    <w:rsid w:val="00D40DE2"/>
    <w:rsid w:val="00D40E04"/>
    <w:rsid w:val="00D410A4"/>
    <w:rsid w:val="00D41AA7"/>
    <w:rsid w:val="00D41C28"/>
    <w:rsid w:val="00D41D59"/>
    <w:rsid w:val="00D41F4E"/>
    <w:rsid w:val="00D42043"/>
    <w:rsid w:val="00D428CE"/>
    <w:rsid w:val="00D4294C"/>
    <w:rsid w:val="00D429AE"/>
    <w:rsid w:val="00D42ADC"/>
    <w:rsid w:val="00D42BD0"/>
    <w:rsid w:val="00D4303B"/>
    <w:rsid w:val="00D430B2"/>
    <w:rsid w:val="00D4335C"/>
    <w:rsid w:val="00D4343E"/>
    <w:rsid w:val="00D43489"/>
    <w:rsid w:val="00D43552"/>
    <w:rsid w:val="00D43941"/>
    <w:rsid w:val="00D4394E"/>
    <w:rsid w:val="00D43A01"/>
    <w:rsid w:val="00D43E74"/>
    <w:rsid w:val="00D4435D"/>
    <w:rsid w:val="00D44506"/>
    <w:rsid w:val="00D4451C"/>
    <w:rsid w:val="00D4489F"/>
    <w:rsid w:val="00D44B19"/>
    <w:rsid w:val="00D44ED1"/>
    <w:rsid w:val="00D44FAC"/>
    <w:rsid w:val="00D453A6"/>
    <w:rsid w:val="00D453BE"/>
    <w:rsid w:val="00D45498"/>
    <w:rsid w:val="00D456D6"/>
    <w:rsid w:val="00D45848"/>
    <w:rsid w:val="00D459EF"/>
    <w:rsid w:val="00D45BE4"/>
    <w:rsid w:val="00D45C50"/>
    <w:rsid w:val="00D45CE0"/>
    <w:rsid w:val="00D46467"/>
    <w:rsid w:val="00D467A5"/>
    <w:rsid w:val="00D46810"/>
    <w:rsid w:val="00D468F1"/>
    <w:rsid w:val="00D469A6"/>
    <w:rsid w:val="00D46B14"/>
    <w:rsid w:val="00D46B49"/>
    <w:rsid w:val="00D46D4D"/>
    <w:rsid w:val="00D46DA1"/>
    <w:rsid w:val="00D46EA5"/>
    <w:rsid w:val="00D47529"/>
    <w:rsid w:val="00D475C6"/>
    <w:rsid w:val="00D476C3"/>
    <w:rsid w:val="00D478E0"/>
    <w:rsid w:val="00D4798E"/>
    <w:rsid w:val="00D47ABF"/>
    <w:rsid w:val="00D47B6D"/>
    <w:rsid w:val="00D47BEB"/>
    <w:rsid w:val="00D47E8E"/>
    <w:rsid w:val="00D47FDC"/>
    <w:rsid w:val="00D50359"/>
    <w:rsid w:val="00D50377"/>
    <w:rsid w:val="00D507AF"/>
    <w:rsid w:val="00D507DE"/>
    <w:rsid w:val="00D50851"/>
    <w:rsid w:val="00D508EB"/>
    <w:rsid w:val="00D50A44"/>
    <w:rsid w:val="00D50A57"/>
    <w:rsid w:val="00D50C74"/>
    <w:rsid w:val="00D50CB6"/>
    <w:rsid w:val="00D50DC1"/>
    <w:rsid w:val="00D50EF3"/>
    <w:rsid w:val="00D50FB5"/>
    <w:rsid w:val="00D51283"/>
    <w:rsid w:val="00D5128F"/>
    <w:rsid w:val="00D514D4"/>
    <w:rsid w:val="00D51732"/>
    <w:rsid w:val="00D51B61"/>
    <w:rsid w:val="00D51DD5"/>
    <w:rsid w:val="00D51F10"/>
    <w:rsid w:val="00D51F24"/>
    <w:rsid w:val="00D51FE5"/>
    <w:rsid w:val="00D52021"/>
    <w:rsid w:val="00D52114"/>
    <w:rsid w:val="00D524CB"/>
    <w:rsid w:val="00D525E5"/>
    <w:rsid w:val="00D5269C"/>
    <w:rsid w:val="00D5274F"/>
    <w:rsid w:val="00D52BD2"/>
    <w:rsid w:val="00D52D13"/>
    <w:rsid w:val="00D532DB"/>
    <w:rsid w:val="00D53549"/>
    <w:rsid w:val="00D538BD"/>
    <w:rsid w:val="00D53FE2"/>
    <w:rsid w:val="00D542CC"/>
    <w:rsid w:val="00D54310"/>
    <w:rsid w:val="00D54558"/>
    <w:rsid w:val="00D5458E"/>
    <w:rsid w:val="00D54653"/>
    <w:rsid w:val="00D54945"/>
    <w:rsid w:val="00D54B0A"/>
    <w:rsid w:val="00D54DA8"/>
    <w:rsid w:val="00D54FCF"/>
    <w:rsid w:val="00D54FF8"/>
    <w:rsid w:val="00D5530A"/>
    <w:rsid w:val="00D5564B"/>
    <w:rsid w:val="00D5596A"/>
    <w:rsid w:val="00D55EAB"/>
    <w:rsid w:val="00D55EB0"/>
    <w:rsid w:val="00D55EF1"/>
    <w:rsid w:val="00D56073"/>
    <w:rsid w:val="00D56778"/>
    <w:rsid w:val="00D5678F"/>
    <w:rsid w:val="00D56835"/>
    <w:rsid w:val="00D56B44"/>
    <w:rsid w:val="00D56CE1"/>
    <w:rsid w:val="00D56D27"/>
    <w:rsid w:val="00D56EEC"/>
    <w:rsid w:val="00D56F52"/>
    <w:rsid w:val="00D5706F"/>
    <w:rsid w:val="00D57161"/>
    <w:rsid w:val="00D571BA"/>
    <w:rsid w:val="00D572A3"/>
    <w:rsid w:val="00D57504"/>
    <w:rsid w:val="00D5761D"/>
    <w:rsid w:val="00D57E4E"/>
    <w:rsid w:val="00D57F32"/>
    <w:rsid w:val="00D60068"/>
    <w:rsid w:val="00D605B1"/>
    <w:rsid w:val="00D605BA"/>
    <w:rsid w:val="00D605C3"/>
    <w:rsid w:val="00D60785"/>
    <w:rsid w:val="00D60867"/>
    <w:rsid w:val="00D60CFB"/>
    <w:rsid w:val="00D60F47"/>
    <w:rsid w:val="00D60F75"/>
    <w:rsid w:val="00D6129E"/>
    <w:rsid w:val="00D61359"/>
    <w:rsid w:val="00D61486"/>
    <w:rsid w:val="00D614B8"/>
    <w:rsid w:val="00D61D48"/>
    <w:rsid w:val="00D61DF3"/>
    <w:rsid w:val="00D61E76"/>
    <w:rsid w:val="00D61E9E"/>
    <w:rsid w:val="00D6206F"/>
    <w:rsid w:val="00D622FC"/>
    <w:rsid w:val="00D62536"/>
    <w:rsid w:val="00D62659"/>
    <w:rsid w:val="00D62747"/>
    <w:rsid w:val="00D6275F"/>
    <w:rsid w:val="00D6289E"/>
    <w:rsid w:val="00D62A2B"/>
    <w:rsid w:val="00D62A7B"/>
    <w:rsid w:val="00D62CC9"/>
    <w:rsid w:val="00D62E5F"/>
    <w:rsid w:val="00D62E6D"/>
    <w:rsid w:val="00D63073"/>
    <w:rsid w:val="00D63417"/>
    <w:rsid w:val="00D63535"/>
    <w:rsid w:val="00D63A53"/>
    <w:rsid w:val="00D63B5A"/>
    <w:rsid w:val="00D63D4A"/>
    <w:rsid w:val="00D63DC8"/>
    <w:rsid w:val="00D643A3"/>
    <w:rsid w:val="00D645C9"/>
    <w:rsid w:val="00D64934"/>
    <w:rsid w:val="00D649D1"/>
    <w:rsid w:val="00D64A01"/>
    <w:rsid w:val="00D64BEA"/>
    <w:rsid w:val="00D64C36"/>
    <w:rsid w:val="00D64D1B"/>
    <w:rsid w:val="00D64D46"/>
    <w:rsid w:val="00D64E2F"/>
    <w:rsid w:val="00D6517C"/>
    <w:rsid w:val="00D651DD"/>
    <w:rsid w:val="00D6530F"/>
    <w:rsid w:val="00D658AD"/>
    <w:rsid w:val="00D65AE1"/>
    <w:rsid w:val="00D65BC5"/>
    <w:rsid w:val="00D65BE7"/>
    <w:rsid w:val="00D661CC"/>
    <w:rsid w:val="00D6626C"/>
    <w:rsid w:val="00D662A4"/>
    <w:rsid w:val="00D66554"/>
    <w:rsid w:val="00D66701"/>
    <w:rsid w:val="00D6675D"/>
    <w:rsid w:val="00D668C4"/>
    <w:rsid w:val="00D669B1"/>
    <w:rsid w:val="00D66D64"/>
    <w:rsid w:val="00D66FF5"/>
    <w:rsid w:val="00D670BA"/>
    <w:rsid w:val="00D6720F"/>
    <w:rsid w:val="00D67220"/>
    <w:rsid w:val="00D672DD"/>
    <w:rsid w:val="00D67320"/>
    <w:rsid w:val="00D67358"/>
    <w:rsid w:val="00D67844"/>
    <w:rsid w:val="00D67AE1"/>
    <w:rsid w:val="00D67B17"/>
    <w:rsid w:val="00D67BA8"/>
    <w:rsid w:val="00D67D26"/>
    <w:rsid w:val="00D70086"/>
    <w:rsid w:val="00D70493"/>
    <w:rsid w:val="00D706E1"/>
    <w:rsid w:val="00D70824"/>
    <w:rsid w:val="00D70849"/>
    <w:rsid w:val="00D70B5F"/>
    <w:rsid w:val="00D70D88"/>
    <w:rsid w:val="00D70F77"/>
    <w:rsid w:val="00D710AE"/>
    <w:rsid w:val="00D7111C"/>
    <w:rsid w:val="00D711DC"/>
    <w:rsid w:val="00D7125C"/>
    <w:rsid w:val="00D712DD"/>
    <w:rsid w:val="00D71422"/>
    <w:rsid w:val="00D71B9A"/>
    <w:rsid w:val="00D71D71"/>
    <w:rsid w:val="00D71E03"/>
    <w:rsid w:val="00D71ED7"/>
    <w:rsid w:val="00D72086"/>
    <w:rsid w:val="00D72156"/>
    <w:rsid w:val="00D7251D"/>
    <w:rsid w:val="00D7256B"/>
    <w:rsid w:val="00D725D1"/>
    <w:rsid w:val="00D726DC"/>
    <w:rsid w:val="00D72756"/>
    <w:rsid w:val="00D72A63"/>
    <w:rsid w:val="00D72C70"/>
    <w:rsid w:val="00D732CC"/>
    <w:rsid w:val="00D732E0"/>
    <w:rsid w:val="00D732E3"/>
    <w:rsid w:val="00D73390"/>
    <w:rsid w:val="00D7359D"/>
    <w:rsid w:val="00D737F4"/>
    <w:rsid w:val="00D73A32"/>
    <w:rsid w:val="00D73CD0"/>
    <w:rsid w:val="00D73E01"/>
    <w:rsid w:val="00D73E85"/>
    <w:rsid w:val="00D7406A"/>
    <w:rsid w:val="00D740ED"/>
    <w:rsid w:val="00D741AD"/>
    <w:rsid w:val="00D743DD"/>
    <w:rsid w:val="00D74467"/>
    <w:rsid w:val="00D744B9"/>
    <w:rsid w:val="00D747C6"/>
    <w:rsid w:val="00D74877"/>
    <w:rsid w:val="00D74AB5"/>
    <w:rsid w:val="00D74BEC"/>
    <w:rsid w:val="00D74FDB"/>
    <w:rsid w:val="00D75144"/>
    <w:rsid w:val="00D753F0"/>
    <w:rsid w:val="00D7546E"/>
    <w:rsid w:val="00D75738"/>
    <w:rsid w:val="00D757A0"/>
    <w:rsid w:val="00D757C5"/>
    <w:rsid w:val="00D75894"/>
    <w:rsid w:val="00D7589F"/>
    <w:rsid w:val="00D75B3C"/>
    <w:rsid w:val="00D75B83"/>
    <w:rsid w:val="00D75EA1"/>
    <w:rsid w:val="00D763C8"/>
    <w:rsid w:val="00D7658E"/>
    <w:rsid w:val="00D767A6"/>
    <w:rsid w:val="00D7692D"/>
    <w:rsid w:val="00D76ADA"/>
    <w:rsid w:val="00D76BD4"/>
    <w:rsid w:val="00D76C8E"/>
    <w:rsid w:val="00D76C9E"/>
    <w:rsid w:val="00D76D17"/>
    <w:rsid w:val="00D77006"/>
    <w:rsid w:val="00D7714F"/>
    <w:rsid w:val="00D772A8"/>
    <w:rsid w:val="00D772F1"/>
    <w:rsid w:val="00D77735"/>
    <w:rsid w:val="00D779B3"/>
    <w:rsid w:val="00D77A1B"/>
    <w:rsid w:val="00D77CFB"/>
    <w:rsid w:val="00D77DFA"/>
    <w:rsid w:val="00D77F97"/>
    <w:rsid w:val="00D800E8"/>
    <w:rsid w:val="00D8016F"/>
    <w:rsid w:val="00D80711"/>
    <w:rsid w:val="00D807E8"/>
    <w:rsid w:val="00D80844"/>
    <w:rsid w:val="00D809C2"/>
    <w:rsid w:val="00D809FD"/>
    <w:rsid w:val="00D80E81"/>
    <w:rsid w:val="00D81054"/>
    <w:rsid w:val="00D8127F"/>
    <w:rsid w:val="00D81715"/>
    <w:rsid w:val="00D81728"/>
    <w:rsid w:val="00D81810"/>
    <w:rsid w:val="00D8187E"/>
    <w:rsid w:val="00D81983"/>
    <w:rsid w:val="00D81C09"/>
    <w:rsid w:val="00D81CC5"/>
    <w:rsid w:val="00D8208E"/>
    <w:rsid w:val="00D821A3"/>
    <w:rsid w:val="00D8222B"/>
    <w:rsid w:val="00D825CF"/>
    <w:rsid w:val="00D826EA"/>
    <w:rsid w:val="00D8276B"/>
    <w:rsid w:val="00D83439"/>
    <w:rsid w:val="00D8374D"/>
    <w:rsid w:val="00D838B2"/>
    <w:rsid w:val="00D83BE2"/>
    <w:rsid w:val="00D83C08"/>
    <w:rsid w:val="00D83D54"/>
    <w:rsid w:val="00D84075"/>
    <w:rsid w:val="00D84093"/>
    <w:rsid w:val="00D84209"/>
    <w:rsid w:val="00D843E7"/>
    <w:rsid w:val="00D84429"/>
    <w:rsid w:val="00D846BA"/>
    <w:rsid w:val="00D84764"/>
    <w:rsid w:val="00D847BE"/>
    <w:rsid w:val="00D848E1"/>
    <w:rsid w:val="00D84AF4"/>
    <w:rsid w:val="00D84B0C"/>
    <w:rsid w:val="00D84D32"/>
    <w:rsid w:val="00D84F7A"/>
    <w:rsid w:val="00D85059"/>
    <w:rsid w:val="00D8507B"/>
    <w:rsid w:val="00D850BC"/>
    <w:rsid w:val="00D852F9"/>
    <w:rsid w:val="00D85366"/>
    <w:rsid w:val="00D856FF"/>
    <w:rsid w:val="00D85732"/>
    <w:rsid w:val="00D857B4"/>
    <w:rsid w:val="00D859A9"/>
    <w:rsid w:val="00D85C24"/>
    <w:rsid w:val="00D85C29"/>
    <w:rsid w:val="00D85E7A"/>
    <w:rsid w:val="00D86271"/>
    <w:rsid w:val="00D8639B"/>
    <w:rsid w:val="00D86634"/>
    <w:rsid w:val="00D867BF"/>
    <w:rsid w:val="00D86832"/>
    <w:rsid w:val="00D868E0"/>
    <w:rsid w:val="00D86940"/>
    <w:rsid w:val="00D86A8A"/>
    <w:rsid w:val="00D86B13"/>
    <w:rsid w:val="00D86F8B"/>
    <w:rsid w:val="00D86FA9"/>
    <w:rsid w:val="00D86FB7"/>
    <w:rsid w:val="00D87121"/>
    <w:rsid w:val="00D87271"/>
    <w:rsid w:val="00D872D3"/>
    <w:rsid w:val="00D873AB"/>
    <w:rsid w:val="00D8793C"/>
    <w:rsid w:val="00D87F28"/>
    <w:rsid w:val="00D87FC7"/>
    <w:rsid w:val="00D90103"/>
    <w:rsid w:val="00D903F3"/>
    <w:rsid w:val="00D9050F"/>
    <w:rsid w:val="00D906C3"/>
    <w:rsid w:val="00D90884"/>
    <w:rsid w:val="00D909EC"/>
    <w:rsid w:val="00D90D36"/>
    <w:rsid w:val="00D90D5C"/>
    <w:rsid w:val="00D90E41"/>
    <w:rsid w:val="00D90FAE"/>
    <w:rsid w:val="00D9146F"/>
    <w:rsid w:val="00D914B2"/>
    <w:rsid w:val="00D9159E"/>
    <w:rsid w:val="00D918DB"/>
    <w:rsid w:val="00D91A68"/>
    <w:rsid w:val="00D91A84"/>
    <w:rsid w:val="00D91ABF"/>
    <w:rsid w:val="00D91E15"/>
    <w:rsid w:val="00D91E61"/>
    <w:rsid w:val="00D91F94"/>
    <w:rsid w:val="00D92020"/>
    <w:rsid w:val="00D92031"/>
    <w:rsid w:val="00D921A2"/>
    <w:rsid w:val="00D92283"/>
    <w:rsid w:val="00D92588"/>
    <w:rsid w:val="00D92623"/>
    <w:rsid w:val="00D92653"/>
    <w:rsid w:val="00D927D1"/>
    <w:rsid w:val="00D92AB0"/>
    <w:rsid w:val="00D92AB1"/>
    <w:rsid w:val="00D92AFA"/>
    <w:rsid w:val="00D92D6B"/>
    <w:rsid w:val="00D92E23"/>
    <w:rsid w:val="00D92E7A"/>
    <w:rsid w:val="00D92EBB"/>
    <w:rsid w:val="00D92F84"/>
    <w:rsid w:val="00D9324E"/>
    <w:rsid w:val="00D93387"/>
    <w:rsid w:val="00D934FC"/>
    <w:rsid w:val="00D935E1"/>
    <w:rsid w:val="00D9384F"/>
    <w:rsid w:val="00D93B62"/>
    <w:rsid w:val="00D93CA3"/>
    <w:rsid w:val="00D93F8C"/>
    <w:rsid w:val="00D941EE"/>
    <w:rsid w:val="00D94280"/>
    <w:rsid w:val="00D942D1"/>
    <w:rsid w:val="00D943E0"/>
    <w:rsid w:val="00D9448C"/>
    <w:rsid w:val="00D944B4"/>
    <w:rsid w:val="00D946AD"/>
    <w:rsid w:val="00D947A2"/>
    <w:rsid w:val="00D94A5F"/>
    <w:rsid w:val="00D94B1C"/>
    <w:rsid w:val="00D94FEF"/>
    <w:rsid w:val="00D950F7"/>
    <w:rsid w:val="00D951FC"/>
    <w:rsid w:val="00D9528C"/>
    <w:rsid w:val="00D95475"/>
    <w:rsid w:val="00D95704"/>
    <w:rsid w:val="00D959D9"/>
    <w:rsid w:val="00D95C2A"/>
    <w:rsid w:val="00D95CEE"/>
    <w:rsid w:val="00D95E77"/>
    <w:rsid w:val="00D960DB"/>
    <w:rsid w:val="00D960E3"/>
    <w:rsid w:val="00D96298"/>
    <w:rsid w:val="00D962AD"/>
    <w:rsid w:val="00D962D0"/>
    <w:rsid w:val="00D9662A"/>
    <w:rsid w:val="00D96818"/>
    <w:rsid w:val="00D96A6E"/>
    <w:rsid w:val="00D96D0C"/>
    <w:rsid w:val="00D96D45"/>
    <w:rsid w:val="00D96F0C"/>
    <w:rsid w:val="00D96FF1"/>
    <w:rsid w:val="00D97121"/>
    <w:rsid w:val="00D9729A"/>
    <w:rsid w:val="00D9735F"/>
    <w:rsid w:val="00D975D1"/>
    <w:rsid w:val="00D976E1"/>
    <w:rsid w:val="00D97880"/>
    <w:rsid w:val="00D97B51"/>
    <w:rsid w:val="00D97C1F"/>
    <w:rsid w:val="00D97C4C"/>
    <w:rsid w:val="00D97CC2"/>
    <w:rsid w:val="00D97EFA"/>
    <w:rsid w:val="00DA0060"/>
    <w:rsid w:val="00DA008C"/>
    <w:rsid w:val="00DA013F"/>
    <w:rsid w:val="00DA047B"/>
    <w:rsid w:val="00DA04B2"/>
    <w:rsid w:val="00DA04CD"/>
    <w:rsid w:val="00DA06CC"/>
    <w:rsid w:val="00DA0701"/>
    <w:rsid w:val="00DA0C44"/>
    <w:rsid w:val="00DA0DB2"/>
    <w:rsid w:val="00DA0E84"/>
    <w:rsid w:val="00DA0EC0"/>
    <w:rsid w:val="00DA1087"/>
    <w:rsid w:val="00DA1111"/>
    <w:rsid w:val="00DA1136"/>
    <w:rsid w:val="00DA122F"/>
    <w:rsid w:val="00DA12B9"/>
    <w:rsid w:val="00DA1410"/>
    <w:rsid w:val="00DA1527"/>
    <w:rsid w:val="00DA1681"/>
    <w:rsid w:val="00DA194F"/>
    <w:rsid w:val="00DA19DB"/>
    <w:rsid w:val="00DA1A47"/>
    <w:rsid w:val="00DA1A60"/>
    <w:rsid w:val="00DA1D63"/>
    <w:rsid w:val="00DA1FD2"/>
    <w:rsid w:val="00DA21FE"/>
    <w:rsid w:val="00DA2258"/>
    <w:rsid w:val="00DA2A0A"/>
    <w:rsid w:val="00DA2D51"/>
    <w:rsid w:val="00DA2F72"/>
    <w:rsid w:val="00DA2FFD"/>
    <w:rsid w:val="00DA34D6"/>
    <w:rsid w:val="00DA35B6"/>
    <w:rsid w:val="00DA35B7"/>
    <w:rsid w:val="00DA39F8"/>
    <w:rsid w:val="00DA3C6F"/>
    <w:rsid w:val="00DA3CF2"/>
    <w:rsid w:val="00DA41A3"/>
    <w:rsid w:val="00DA4681"/>
    <w:rsid w:val="00DA46C5"/>
    <w:rsid w:val="00DA472A"/>
    <w:rsid w:val="00DA48EE"/>
    <w:rsid w:val="00DA4A65"/>
    <w:rsid w:val="00DA4AF9"/>
    <w:rsid w:val="00DA4E38"/>
    <w:rsid w:val="00DA4EFF"/>
    <w:rsid w:val="00DA4F71"/>
    <w:rsid w:val="00DA4FD2"/>
    <w:rsid w:val="00DA5074"/>
    <w:rsid w:val="00DA50AC"/>
    <w:rsid w:val="00DA5250"/>
    <w:rsid w:val="00DA56F8"/>
    <w:rsid w:val="00DA5767"/>
    <w:rsid w:val="00DA5838"/>
    <w:rsid w:val="00DA5989"/>
    <w:rsid w:val="00DA5B3E"/>
    <w:rsid w:val="00DA5BB0"/>
    <w:rsid w:val="00DA5E2F"/>
    <w:rsid w:val="00DA63B6"/>
    <w:rsid w:val="00DA6415"/>
    <w:rsid w:val="00DA642E"/>
    <w:rsid w:val="00DA6441"/>
    <w:rsid w:val="00DA6682"/>
    <w:rsid w:val="00DA66F7"/>
    <w:rsid w:val="00DA6A72"/>
    <w:rsid w:val="00DA71E0"/>
    <w:rsid w:val="00DA72CA"/>
    <w:rsid w:val="00DA7870"/>
    <w:rsid w:val="00DA7E50"/>
    <w:rsid w:val="00DB016D"/>
    <w:rsid w:val="00DB024C"/>
    <w:rsid w:val="00DB02E5"/>
    <w:rsid w:val="00DB033E"/>
    <w:rsid w:val="00DB03FB"/>
    <w:rsid w:val="00DB05A8"/>
    <w:rsid w:val="00DB0613"/>
    <w:rsid w:val="00DB06A9"/>
    <w:rsid w:val="00DB0762"/>
    <w:rsid w:val="00DB077C"/>
    <w:rsid w:val="00DB07E4"/>
    <w:rsid w:val="00DB08BD"/>
    <w:rsid w:val="00DB0BDB"/>
    <w:rsid w:val="00DB0F7B"/>
    <w:rsid w:val="00DB11CF"/>
    <w:rsid w:val="00DB1306"/>
    <w:rsid w:val="00DB1415"/>
    <w:rsid w:val="00DB1741"/>
    <w:rsid w:val="00DB1742"/>
    <w:rsid w:val="00DB1790"/>
    <w:rsid w:val="00DB179E"/>
    <w:rsid w:val="00DB18D8"/>
    <w:rsid w:val="00DB1A07"/>
    <w:rsid w:val="00DB1A97"/>
    <w:rsid w:val="00DB214F"/>
    <w:rsid w:val="00DB2404"/>
    <w:rsid w:val="00DB249B"/>
    <w:rsid w:val="00DB25CE"/>
    <w:rsid w:val="00DB264F"/>
    <w:rsid w:val="00DB267A"/>
    <w:rsid w:val="00DB272D"/>
    <w:rsid w:val="00DB27B4"/>
    <w:rsid w:val="00DB27C1"/>
    <w:rsid w:val="00DB290D"/>
    <w:rsid w:val="00DB2A5A"/>
    <w:rsid w:val="00DB30CE"/>
    <w:rsid w:val="00DB3524"/>
    <w:rsid w:val="00DB388C"/>
    <w:rsid w:val="00DB38FA"/>
    <w:rsid w:val="00DB3A6B"/>
    <w:rsid w:val="00DB3A97"/>
    <w:rsid w:val="00DB3C82"/>
    <w:rsid w:val="00DB3C84"/>
    <w:rsid w:val="00DB3DA1"/>
    <w:rsid w:val="00DB3F58"/>
    <w:rsid w:val="00DB4BD9"/>
    <w:rsid w:val="00DB51FA"/>
    <w:rsid w:val="00DB5693"/>
    <w:rsid w:val="00DB5D07"/>
    <w:rsid w:val="00DB5D6B"/>
    <w:rsid w:val="00DB5E6C"/>
    <w:rsid w:val="00DB61EC"/>
    <w:rsid w:val="00DB6417"/>
    <w:rsid w:val="00DB64A5"/>
    <w:rsid w:val="00DB64D5"/>
    <w:rsid w:val="00DB65AB"/>
    <w:rsid w:val="00DB688F"/>
    <w:rsid w:val="00DB689C"/>
    <w:rsid w:val="00DB6A00"/>
    <w:rsid w:val="00DB6A5A"/>
    <w:rsid w:val="00DB6CCC"/>
    <w:rsid w:val="00DB6E07"/>
    <w:rsid w:val="00DB6E1A"/>
    <w:rsid w:val="00DB6E6F"/>
    <w:rsid w:val="00DB6EFF"/>
    <w:rsid w:val="00DB6F59"/>
    <w:rsid w:val="00DB7070"/>
    <w:rsid w:val="00DB72BC"/>
    <w:rsid w:val="00DB73CD"/>
    <w:rsid w:val="00DB7693"/>
    <w:rsid w:val="00DB7986"/>
    <w:rsid w:val="00DB7AA5"/>
    <w:rsid w:val="00DB7DDE"/>
    <w:rsid w:val="00DB7F72"/>
    <w:rsid w:val="00DB7FAD"/>
    <w:rsid w:val="00DB7FF3"/>
    <w:rsid w:val="00DC009B"/>
    <w:rsid w:val="00DC0186"/>
    <w:rsid w:val="00DC02B3"/>
    <w:rsid w:val="00DC0430"/>
    <w:rsid w:val="00DC085A"/>
    <w:rsid w:val="00DC08D4"/>
    <w:rsid w:val="00DC09D9"/>
    <w:rsid w:val="00DC0CB0"/>
    <w:rsid w:val="00DC0CD7"/>
    <w:rsid w:val="00DC0D66"/>
    <w:rsid w:val="00DC0F1A"/>
    <w:rsid w:val="00DC0F4F"/>
    <w:rsid w:val="00DC11CB"/>
    <w:rsid w:val="00DC12E8"/>
    <w:rsid w:val="00DC1399"/>
    <w:rsid w:val="00DC17D3"/>
    <w:rsid w:val="00DC1828"/>
    <w:rsid w:val="00DC18B9"/>
    <w:rsid w:val="00DC18C1"/>
    <w:rsid w:val="00DC1CE2"/>
    <w:rsid w:val="00DC1D9E"/>
    <w:rsid w:val="00DC1EC7"/>
    <w:rsid w:val="00DC1F8F"/>
    <w:rsid w:val="00DC215E"/>
    <w:rsid w:val="00DC2304"/>
    <w:rsid w:val="00DC245B"/>
    <w:rsid w:val="00DC25E3"/>
    <w:rsid w:val="00DC299E"/>
    <w:rsid w:val="00DC29E1"/>
    <w:rsid w:val="00DC2AEE"/>
    <w:rsid w:val="00DC2B25"/>
    <w:rsid w:val="00DC2D88"/>
    <w:rsid w:val="00DC2DED"/>
    <w:rsid w:val="00DC3307"/>
    <w:rsid w:val="00DC333E"/>
    <w:rsid w:val="00DC3534"/>
    <w:rsid w:val="00DC37E8"/>
    <w:rsid w:val="00DC389E"/>
    <w:rsid w:val="00DC3951"/>
    <w:rsid w:val="00DC3CF7"/>
    <w:rsid w:val="00DC3DC2"/>
    <w:rsid w:val="00DC3E94"/>
    <w:rsid w:val="00DC3F4D"/>
    <w:rsid w:val="00DC3F73"/>
    <w:rsid w:val="00DC402A"/>
    <w:rsid w:val="00DC4220"/>
    <w:rsid w:val="00DC42FD"/>
    <w:rsid w:val="00DC4376"/>
    <w:rsid w:val="00DC4450"/>
    <w:rsid w:val="00DC4705"/>
    <w:rsid w:val="00DC471A"/>
    <w:rsid w:val="00DC4737"/>
    <w:rsid w:val="00DC4A48"/>
    <w:rsid w:val="00DC4A67"/>
    <w:rsid w:val="00DC4C0A"/>
    <w:rsid w:val="00DC4FAE"/>
    <w:rsid w:val="00DC5158"/>
    <w:rsid w:val="00DC53DF"/>
    <w:rsid w:val="00DC54D4"/>
    <w:rsid w:val="00DC5700"/>
    <w:rsid w:val="00DC57F4"/>
    <w:rsid w:val="00DC5A5A"/>
    <w:rsid w:val="00DC5B3C"/>
    <w:rsid w:val="00DC5B4C"/>
    <w:rsid w:val="00DC5C66"/>
    <w:rsid w:val="00DC5C68"/>
    <w:rsid w:val="00DC5D98"/>
    <w:rsid w:val="00DC5E4D"/>
    <w:rsid w:val="00DC6193"/>
    <w:rsid w:val="00DC654C"/>
    <w:rsid w:val="00DC67B1"/>
    <w:rsid w:val="00DC6871"/>
    <w:rsid w:val="00DC6921"/>
    <w:rsid w:val="00DC69C9"/>
    <w:rsid w:val="00DC6A43"/>
    <w:rsid w:val="00DC6C95"/>
    <w:rsid w:val="00DC6D2A"/>
    <w:rsid w:val="00DC6D6C"/>
    <w:rsid w:val="00DC6D81"/>
    <w:rsid w:val="00DC6E09"/>
    <w:rsid w:val="00DC6FE2"/>
    <w:rsid w:val="00DC7186"/>
    <w:rsid w:val="00DC7291"/>
    <w:rsid w:val="00DC77F8"/>
    <w:rsid w:val="00DC782F"/>
    <w:rsid w:val="00DC7AD9"/>
    <w:rsid w:val="00DC7B39"/>
    <w:rsid w:val="00DC7FF7"/>
    <w:rsid w:val="00DD0112"/>
    <w:rsid w:val="00DD0293"/>
    <w:rsid w:val="00DD0587"/>
    <w:rsid w:val="00DD087A"/>
    <w:rsid w:val="00DD092B"/>
    <w:rsid w:val="00DD09D8"/>
    <w:rsid w:val="00DD0BA3"/>
    <w:rsid w:val="00DD0BE5"/>
    <w:rsid w:val="00DD0EF0"/>
    <w:rsid w:val="00DD0F56"/>
    <w:rsid w:val="00DD12DD"/>
    <w:rsid w:val="00DD130B"/>
    <w:rsid w:val="00DD134B"/>
    <w:rsid w:val="00DD144F"/>
    <w:rsid w:val="00DD14B1"/>
    <w:rsid w:val="00DD155B"/>
    <w:rsid w:val="00DD1D9F"/>
    <w:rsid w:val="00DD1F56"/>
    <w:rsid w:val="00DD2283"/>
    <w:rsid w:val="00DD24F7"/>
    <w:rsid w:val="00DD25DD"/>
    <w:rsid w:val="00DD268D"/>
    <w:rsid w:val="00DD26AF"/>
    <w:rsid w:val="00DD29D0"/>
    <w:rsid w:val="00DD2B47"/>
    <w:rsid w:val="00DD2B59"/>
    <w:rsid w:val="00DD2B7A"/>
    <w:rsid w:val="00DD2CD1"/>
    <w:rsid w:val="00DD2ECE"/>
    <w:rsid w:val="00DD30B4"/>
    <w:rsid w:val="00DD315F"/>
    <w:rsid w:val="00DD31F8"/>
    <w:rsid w:val="00DD321B"/>
    <w:rsid w:val="00DD32CB"/>
    <w:rsid w:val="00DD32DA"/>
    <w:rsid w:val="00DD341A"/>
    <w:rsid w:val="00DD371A"/>
    <w:rsid w:val="00DD3813"/>
    <w:rsid w:val="00DD38DB"/>
    <w:rsid w:val="00DD3A17"/>
    <w:rsid w:val="00DD3CA6"/>
    <w:rsid w:val="00DD3D7B"/>
    <w:rsid w:val="00DD3DDA"/>
    <w:rsid w:val="00DD3FFC"/>
    <w:rsid w:val="00DD4252"/>
    <w:rsid w:val="00DD42CD"/>
    <w:rsid w:val="00DD44CB"/>
    <w:rsid w:val="00DD44DC"/>
    <w:rsid w:val="00DD48C3"/>
    <w:rsid w:val="00DD4AB8"/>
    <w:rsid w:val="00DD4C5A"/>
    <w:rsid w:val="00DD4E4A"/>
    <w:rsid w:val="00DD4F91"/>
    <w:rsid w:val="00DD522C"/>
    <w:rsid w:val="00DD5416"/>
    <w:rsid w:val="00DD555F"/>
    <w:rsid w:val="00DD56EF"/>
    <w:rsid w:val="00DD579A"/>
    <w:rsid w:val="00DD58A4"/>
    <w:rsid w:val="00DD5A02"/>
    <w:rsid w:val="00DD5C73"/>
    <w:rsid w:val="00DD5D47"/>
    <w:rsid w:val="00DD5DCD"/>
    <w:rsid w:val="00DD5DD0"/>
    <w:rsid w:val="00DD61B7"/>
    <w:rsid w:val="00DD6287"/>
    <w:rsid w:val="00DD634C"/>
    <w:rsid w:val="00DD637B"/>
    <w:rsid w:val="00DD63AF"/>
    <w:rsid w:val="00DD63E3"/>
    <w:rsid w:val="00DD667A"/>
    <w:rsid w:val="00DD6695"/>
    <w:rsid w:val="00DD6834"/>
    <w:rsid w:val="00DD6AE7"/>
    <w:rsid w:val="00DD6C29"/>
    <w:rsid w:val="00DD6F2D"/>
    <w:rsid w:val="00DD7074"/>
    <w:rsid w:val="00DD7266"/>
    <w:rsid w:val="00DD73C7"/>
    <w:rsid w:val="00DD740A"/>
    <w:rsid w:val="00DD7651"/>
    <w:rsid w:val="00DD7690"/>
    <w:rsid w:val="00DD7A7D"/>
    <w:rsid w:val="00DD7A93"/>
    <w:rsid w:val="00DD7B02"/>
    <w:rsid w:val="00DD7D84"/>
    <w:rsid w:val="00DE00E6"/>
    <w:rsid w:val="00DE04D4"/>
    <w:rsid w:val="00DE04EE"/>
    <w:rsid w:val="00DE0562"/>
    <w:rsid w:val="00DE06CF"/>
    <w:rsid w:val="00DE0907"/>
    <w:rsid w:val="00DE0C18"/>
    <w:rsid w:val="00DE0D6A"/>
    <w:rsid w:val="00DE1134"/>
    <w:rsid w:val="00DE1192"/>
    <w:rsid w:val="00DE11FF"/>
    <w:rsid w:val="00DE1213"/>
    <w:rsid w:val="00DE128D"/>
    <w:rsid w:val="00DE142F"/>
    <w:rsid w:val="00DE170C"/>
    <w:rsid w:val="00DE1751"/>
    <w:rsid w:val="00DE1957"/>
    <w:rsid w:val="00DE1CCF"/>
    <w:rsid w:val="00DE1FC1"/>
    <w:rsid w:val="00DE25DD"/>
    <w:rsid w:val="00DE2817"/>
    <w:rsid w:val="00DE2A70"/>
    <w:rsid w:val="00DE3052"/>
    <w:rsid w:val="00DE30F5"/>
    <w:rsid w:val="00DE31EE"/>
    <w:rsid w:val="00DE3286"/>
    <w:rsid w:val="00DE32BA"/>
    <w:rsid w:val="00DE349D"/>
    <w:rsid w:val="00DE36B5"/>
    <w:rsid w:val="00DE397B"/>
    <w:rsid w:val="00DE3B0D"/>
    <w:rsid w:val="00DE3DDB"/>
    <w:rsid w:val="00DE3E28"/>
    <w:rsid w:val="00DE3E9D"/>
    <w:rsid w:val="00DE4331"/>
    <w:rsid w:val="00DE4548"/>
    <w:rsid w:val="00DE46C4"/>
    <w:rsid w:val="00DE473C"/>
    <w:rsid w:val="00DE4B33"/>
    <w:rsid w:val="00DE506C"/>
    <w:rsid w:val="00DE51F8"/>
    <w:rsid w:val="00DE5334"/>
    <w:rsid w:val="00DE547A"/>
    <w:rsid w:val="00DE5723"/>
    <w:rsid w:val="00DE57FA"/>
    <w:rsid w:val="00DE591E"/>
    <w:rsid w:val="00DE59EB"/>
    <w:rsid w:val="00DE5B08"/>
    <w:rsid w:val="00DE5EDB"/>
    <w:rsid w:val="00DE604C"/>
    <w:rsid w:val="00DE613F"/>
    <w:rsid w:val="00DE61EE"/>
    <w:rsid w:val="00DE6233"/>
    <w:rsid w:val="00DE63FB"/>
    <w:rsid w:val="00DE6576"/>
    <w:rsid w:val="00DE665C"/>
    <w:rsid w:val="00DE66EA"/>
    <w:rsid w:val="00DE67EA"/>
    <w:rsid w:val="00DE6C2A"/>
    <w:rsid w:val="00DE6D64"/>
    <w:rsid w:val="00DE70D2"/>
    <w:rsid w:val="00DE71A3"/>
    <w:rsid w:val="00DE736E"/>
    <w:rsid w:val="00DE7776"/>
    <w:rsid w:val="00DE7A66"/>
    <w:rsid w:val="00DE7B09"/>
    <w:rsid w:val="00DE7C3C"/>
    <w:rsid w:val="00DE7CC8"/>
    <w:rsid w:val="00DE7D80"/>
    <w:rsid w:val="00DE7EF0"/>
    <w:rsid w:val="00DF016F"/>
    <w:rsid w:val="00DF02C9"/>
    <w:rsid w:val="00DF0618"/>
    <w:rsid w:val="00DF10A2"/>
    <w:rsid w:val="00DF1579"/>
    <w:rsid w:val="00DF15EB"/>
    <w:rsid w:val="00DF1657"/>
    <w:rsid w:val="00DF17C4"/>
    <w:rsid w:val="00DF1AA9"/>
    <w:rsid w:val="00DF1BD8"/>
    <w:rsid w:val="00DF21BD"/>
    <w:rsid w:val="00DF21D3"/>
    <w:rsid w:val="00DF2344"/>
    <w:rsid w:val="00DF2372"/>
    <w:rsid w:val="00DF23F7"/>
    <w:rsid w:val="00DF240C"/>
    <w:rsid w:val="00DF242D"/>
    <w:rsid w:val="00DF286A"/>
    <w:rsid w:val="00DF28C2"/>
    <w:rsid w:val="00DF297C"/>
    <w:rsid w:val="00DF2AD0"/>
    <w:rsid w:val="00DF2ADC"/>
    <w:rsid w:val="00DF2C8C"/>
    <w:rsid w:val="00DF2D12"/>
    <w:rsid w:val="00DF3034"/>
    <w:rsid w:val="00DF32A0"/>
    <w:rsid w:val="00DF3340"/>
    <w:rsid w:val="00DF364D"/>
    <w:rsid w:val="00DF374B"/>
    <w:rsid w:val="00DF38BD"/>
    <w:rsid w:val="00DF3D69"/>
    <w:rsid w:val="00DF3DDE"/>
    <w:rsid w:val="00DF4222"/>
    <w:rsid w:val="00DF4800"/>
    <w:rsid w:val="00DF4D4E"/>
    <w:rsid w:val="00DF502B"/>
    <w:rsid w:val="00DF50DF"/>
    <w:rsid w:val="00DF54AF"/>
    <w:rsid w:val="00DF5740"/>
    <w:rsid w:val="00DF57B7"/>
    <w:rsid w:val="00DF5926"/>
    <w:rsid w:val="00DF5985"/>
    <w:rsid w:val="00DF5C40"/>
    <w:rsid w:val="00DF5D2A"/>
    <w:rsid w:val="00DF5E1F"/>
    <w:rsid w:val="00DF6182"/>
    <w:rsid w:val="00DF6212"/>
    <w:rsid w:val="00DF6368"/>
    <w:rsid w:val="00DF6896"/>
    <w:rsid w:val="00DF6905"/>
    <w:rsid w:val="00DF6BE1"/>
    <w:rsid w:val="00DF6F67"/>
    <w:rsid w:val="00DF6F82"/>
    <w:rsid w:val="00DF701E"/>
    <w:rsid w:val="00DF70F5"/>
    <w:rsid w:val="00DF7110"/>
    <w:rsid w:val="00DF71BD"/>
    <w:rsid w:val="00DF7209"/>
    <w:rsid w:val="00DF7249"/>
    <w:rsid w:val="00DF727E"/>
    <w:rsid w:val="00DF76F0"/>
    <w:rsid w:val="00DF7A6A"/>
    <w:rsid w:val="00DF7B9A"/>
    <w:rsid w:val="00DF7F58"/>
    <w:rsid w:val="00DF7FDE"/>
    <w:rsid w:val="00E0013A"/>
    <w:rsid w:val="00E00195"/>
    <w:rsid w:val="00E00246"/>
    <w:rsid w:val="00E003CC"/>
    <w:rsid w:val="00E00483"/>
    <w:rsid w:val="00E004E0"/>
    <w:rsid w:val="00E0058A"/>
    <w:rsid w:val="00E00744"/>
    <w:rsid w:val="00E00CC4"/>
    <w:rsid w:val="00E0139A"/>
    <w:rsid w:val="00E0165E"/>
    <w:rsid w:val="00E01724"/>
    <w:rsid w:val="00E01917"/>
    <w:rsid w:val="00E01C96"/>
    <w:rsid w:val="00E01E4F"/>
    <w:rsid w:val="00E0212A"/>
    <w:rsid w:val="00E024EA"/>
    <w:rsid w:val="00E02515"/>
    <w:rsid w:val="00E0262E"/>
    <w:rsid w:val="00E026F9"/>
    <w:rsid w:val="00E029F9"/>
    <w:rsid w:val="00E02C46"/>
    <w:rsid w:val="00E02CC3"/>
    <w:rsid w:val="00E02D52"/>
    <w:rsid w:val="00E02DF2"/>
    <w:rsid w:val="00E02E3C"/>
    <w:rsid w:val="00E02EE7"/>
    <w:rsid w:val="00E02F77"/>
    <w:rsid w:val="00E03245"/>
    <w:rsid w:val="00E032EA"/>
    <w:rsid w:val="00E034FC"/>
    <w:rsid w:val="00E03908"/>
    <w:rsid w:val="00E03B23"/>
    <w:rsid w:val="00E03C7A"/>
    <w:rsid w:val="00E03D24"/>
    <w:rsid w:val="00E03F11"/>
    <w:rsid w:val="00E04023"/>
    <w:rsid w:val="00E04341"/>
    <w:rsid w:val="00E04572"/>
    <w:rsid w:val="00E04642"/>
    <w:rsid w:val="00E04C66"/>
    <w:rsid w:val="00E04D16"/>
    <w:rsid w:val="00E04D95"/>
    <w:rsid w:val="00E04E4F"/>
    <w:rsid w:val="00E04E9F"/>
    <w:rsid w:val="00E04FE6"/>
    <w:rsid w:val="00E05109"/>
    <w:rsid w:val="00E051E8"/>
    <w:rsid w:val="00E053F6"/>
    <w:rsid w:val="00E05597"/>
    <w:rsid w:val="00E05737"/>
    <w:rsid w:val="00E0576A"/>
    <w:rsid w:val="00E058BB"/>
    <w:rsid w:val="00E05906"/>
    <w:rsid w:val="00E05B84"/>
    <w:rsid w:val="00E05DC6"/>
    <w:rsid w:val="00E05F18"/>
    <w:rsid w:val="00E064FB"/>
    <w:rsid w:val="00E065BF"/>
    <w:rsid w:val="00E06F60"/>
    <w:rsid w:val="00E07067"/>
    <w:rsid w:val="00E074D9"/>
    <w:rsid w:val="00E075BA"/>
    <w:rsid w:val="00E07627"/>
    <w:rsid w:val="00E07702"/>
    <w:rsid w:val="00E0776C"/>
    <w:rsid w:val="00E077F7"/>
    <w:rsid w:val="00E07847"/>
    <w:rsid w:val="00E07925"/>
    <w:rsid w:val="00E07B63"/>
    <w:rsid w:val="00E07C84"/>
    <w:rsid w:val="00E07E2B"/>
    <w:rsid w:val="00E07F74"/>
    <w:rsid w:val="00E10396"/>
    <w:rsid w:val="00E1051A"/>
    <w:rsid w:val="00E105B3"/>
    <w:rsid w:val="00E10614"/>
    <w:rsid w:val="00E10665"/>
    <w:rsid w:val="00E106C0"/>
    <w:rsid w:val="00E10869"/>
    <w:rsid w:val="00E10ACE"/>
    <w:rsid w:val="00E11121"/>
    <w:rsid w:val="00E1184E"/>
    <w:rsid w:val="00E11979"/>
    <w:rsid w:val="00E11AC2"/>
    <w:rsid w:val="00E11AF4"/>
    <w:rsid w:val="00E11B61"/>
    <w:rsid w:val="00E11C9D"/>
    <w:rsid w:val="00E11D36"/>
    <w:rsid w:val="00E11F12"/>
    <w:rsid w:val="00E11FB7"/>
    <w:rsid w:val="00E1222F"/>
    <w:rsid w:val="00E122F6"/>
    <w:rsid w:val="00E1231A"/>
    <w:rsid w:val="00E1249D"/>
    <w:rsid w:val="00E12617"/>
    <w:rsid w:val="00E12650"/>
    <w:rsid w:val="00E12690"/>
    <w:rsid w:val="00E126C8"/>
    <w:rsid w:val="00E12711"/>
    <w:rsid w:val="00E12769"/>
    <w:rsid w:val="00E129E1"/>
    <w:rsid w:val="00E12AB9"/>
    <w:rsid w:val="00E12D81"/>
    <w:rsid w:val="00E12DF1"/>
    <w:rsid w:val="00E12EAF"/>
    <w:rsid w:val="00E13125"/>
    <w:rsid w:val="00E1338E"/>
    <w:rsid w:val="00E134C6"/>
    <w:rsid w:val="00E1357A"/>
    <w:rsid w:val="00E137F4"/>
    <w:rsid w:val="00E13A72"/>
    <w:rsid w:val="00E13D1D"/>
    <w:rsid w:val="00E13FFF"/>
    <w:rsid w:val="00E14005"/>
    <w:rsid w:val="00E1408A"/>
    <w:rsid w:val="00E14091"/>
    <w:rsid w:val="00E14262"/>
    <w:rsid w:val="00E145A1"/>
    <w:rsid w:val="00E146CE"/>
    <w:rsid w:val="00E14ADC"/>
    <w:rsid w:val="00E14B75"/>
    <w:rsid w:val="00E14C42"/>
    <w:rsid w:val="00E14EE2"/>
    <w:rsid w:val="00E1515A"/>
    <w:rsid w:val="00E15247"/>
    <w:rsid w:val="00E15403"/>
    <w:rsid w:val="00E154DD"/>
    <w:rsid w:val="00E154DE"/>
    <w:rsid w:val="00E1572F"/>
    <w:rsid w:val="00E15790"/>
    <w:rsid w:val="00E158C9"/>
    <w:rsid w:val="00E15C6E"/>
    <w:rsid w:val="00E15C84"/>
    <w:rsid w:val="00E15DA1"/>
    <w:rsid w:val="00E15F82"/>
    <w:rsid w:val="00E1606C"/>
    <w:rsid w:val="00E160D4"/>
    <w:rsid w:val="00E16158"/>
    <w:rsid w:val="00E16273"/>
    <w:rsid w:val="00E1650A"/>
    <w:rsid w:val="00E16694"/>
    <w:rsid w:val="00E16720"/>
    <w:rsid w:val="00E16829"/>
    <w:rsid w:val="00E16A1B"/>
    <w:rsid w:val="00E16AB3"/>
    <w:rsid w:val="00E16D9F"/>
    <w:rsid w:val="00E17058"/>
    <w:rsid w:val="00E170F2"/>
    <w:rsid w:val="00E1730C"/>
    <w:rsid w:val="00E175EE"/>
    <w:rsid w:val="00E176A1"/>
    <w:rsid w:val="00E176BC"/>
    <w:rsid w:val="00E17AC2"/>
    <w:rsid w:val="00E17DF2"/>
    <w:rsid w:val="00E17E33"/>
    <w:rsid w:val="00E17F2B"/>
    <w:rsid w:val="00E20577"/>
    <w:rsid w:val="00E20A39"/>
    <w:rsid w:val="00E20B7F"/>
    <w:rsid w:val="00E20F0C"/>
    <w:rsid w:val="00E21072"/>
    <w:rsid w:val="00E2125F"/>
    <w:rsid w:val="00E2178D"/>
    <w:rsid w:val="00E217B3"/>
    <w:rsid w:val="00E21902"/>
    <w:rsid w:val="00E21A00"/>
    <w:rsid w:val="00E21B5B"/>
    <w:rsid w:val="00E21B8C"/>
    <w:rsid w:val="00E21C95"/>
    <w:rsid w:val="00E22006"/>
    <w:rsid w:val="00E2200B"/>
    <w:rsid w:val="00E2207A"/>
    <w:rsid w:val="00E2212F"/>
    <w:rsid w:val="00E2241A"/>
    <w:rsid w:val="00E22642"/>
    <w:rsid w:val="00E2272A"/>
    <w:rsid w:val="00E229D8"/>
    <w:rsid w:val="00E22A99"/>
    <w:rsid w:val="00E22C4B"/>
    <w:rsid w:val="00E22D23"/>
    <w:rsid w:val="00E22E3F"/>
    <w:rsid w:val="00E22EED"/>
    <w:rsid w:val="00E23270"/>
    <w:rsid w:val="00E232C7"/>
    <w:rsid w:val="00E23692"/>
    <w:rsid w:val="00E23714"/>
    <w:rsid w:val="00E23777"/>
    <w:rsid w:val="00E2382B"/>
    <w:rsid w:val="00E23A77"/>
    <w:rsid w:val="00E23C0F"/>
    <w:rsid w:val="00E23C85"/>
    <w:rsid w:val="00E23C9F"/>
    <w:rsid w:val="00E23CBF"/>
    <w:rsid w:val="00E2403A"/>
    <w:rsid w:val="00E24469"/>
    <w:rsid w:val="00E24678"/>
    <w:rsid w:val="00E248B0"/>
    <w:rsid w:val="00E24A85"/>
    <w:rsid w:val="00E24AE3"/>
    <w:rsid w:val="00E24B8B"/>
    <w:rsid w:val="00E24F1B"/>
    <w:rsid w:val="00E24FEC"/>
    <w:rsid w:val="00E25017"/>
    <w:rsid w:val="00E25129"/>
    <w:rsid w:val="00E251A0"/>
    <w:rsid w:val="00E2528A"/>
    <w:rsid w:val="00E253EB"/>
    <w:rsid w:val="00E2562B"/>
    <w:rsid w:val="00E25653"/>
    <w:rsid w:val="00E25662"/>
    <w:rsid w:val="00E25699"/>
    <w:rsid w:val="00E25862"/>
    <w:rsid w:val="00E25C30"/>
    <w:rsid w:val="00E25C8B"/>
    <w:rsid w:val="00E25D40"/>
    <w:rsid w:val="00E25E7E"/>
    <w:rsid w:val="00E25F7C"/>
    <w:rsid w:val="00E25FC2"/>
    <w:rsid w:val="00E26047"/>
    <w:rsid w:val="00E260A8"/>
    <w:rsid w:val="00E260B6"/>
    <w:rsid w:val="00E26167"/>
    <w:rsid w:val="00E26481"/>
    <w:rsid w:val="00E26640"/>
    <w:rsid w:val="00E2673C"/>
    <w:rsid w:val="00E2684D"/>
    <w:rsid w:val="00E26867"/>
    <w:rsid w:val="00E26886"/>
    <w:rsid w:val="00E26AAB"/>
    <w:rsid w:val="00E26B29"/>
    <w:rsid w:val="00E26EE0"/>
    <w:rsid w:val="00E26FF9"/>
    <w:rsid w:val="00E270B2"/>
    <w:rsid w:val="00E2737D"/>
    <w:rsid w:val="00E27415"/>
    <w:rsid w:val="00E27836"/>
    <w:rsid w:val="00E27CBC"/>
    <w:rsid w:val="00E27CFC"/>
    <w:rsid w:val="00E27D36"/>
    <w:rsid w:val="00E27E92"/>
    <w:rsid w:val="00E27E95"/>
    <w:rsid w:val="00E30014"/>
    <w:rsid w:val="00E304C4"/>
    <w:rsid w:val="00E30605"/>
    <w:rsid w:val="00E30EC0"/>
    <w:rsid w:val="00E30ECE"/>
    <w:rsid w:val="00E311D6"/>
    <w:rsid w:val="00E31226"/>
    <w:rsid w:val="00E314B2"/>
    <w:rsid w:val="00E3171A"/>
    <w:rsid w:val="00E32437"/>
    <w:rsid w:val="00E32667"/>
    <w:rsid w:val="00E328D7"/>
    <w:rsid w:val="00E3296B"/>
    <w:rsid w:val="00E32C51"/>
    <w:rsid w:val="00E32C5B"/>
    <w:rsid w:val="00E32E65"/>
    <w:rsid w:val="00E32EB2"/>
    <w:rsid w:val="00E3325B"/>
    <w:rsid w:val="00E3365E"/>
    <w:rsid w:val="00E337BC"/>
    <w:rsid w:val="00E33A4B"/>
    <w:rsid w:val="00E33CE4"/>
    <w:rsid w:val="00E33D6A"/>
    <w:rsid w:val="00E33DA7"/>
    <w:rsid w:val="00E33E72"/>
    <w:rsid w:val="00E34054"/>
    <w:rsid w:val="00E34480"/>
    <w:rsid w:val="00E34637"/>
    <w:rsid w:val="00E34A09"/>
    <w:rsid w:val="00E34B68"/>
    <w:rsid w:val="00E34E62"/>
    <w:rsid w:val="00E34F2D"/>
    <w:rsid w:val="00E34FF5"/>
    <w:rsid w:val="00E352E3"/>
    <w:rsid w:val="00E35368"/>
    <w:rsid w:val="00E35883"/>
    <w:rsid w:val="00E359C6"/>
    <w:rsid w:val="00E35BB4"/>
    <w:rsid w:val="00E35BD8"/>
    <w:rsid w:val="00E35EBB"/>
    <w:rsid w:val="00E35EFA"/>
    <w:rsid w:val="00E35F3D"/>
    <w:rsid w:val="00E35F5B"/>
    <w:rsid w:val="00E36032"/>
    <w:rsid w:val="00E360AC"/>
    <w:rsid w:val="00E36306"/>
    <w:rsid w:val="00E36330"/>
    <w:rsid w:val="00E36465"/>
    <w:rsid w:val="00E36673"/>
    <w:rsid w:val="00E36CB3"/>
    <w:rsid w:val="00E36E4C"/>
    <w:rsid w:val="00E36F23"/>
    <w:rsid w:val="00E36FED"/>
    <w:rsid w:val="00E37134"/>
    <w:rsid w:val="00E37D4C"/>
    <w:rsid w:val="00E37DCF"/>
    <w:rsid w:val="00E401BE"/>
    <w:rsid w:val="00E40558"/>
    <w:rsid w:val="00E405EA"/>
    <w:rsid w:val="00E407D4"/>
    <w:rsid w:val="00E40CB6"/>
    <w:rsid w:val="00E40D8F"/>
    <w:rsid w:val="00E41037"/>
    <w:rsid w:val="00E41043"/>
    <w:rsid w:val="00E4112D"/>
    <w:rsid w:val="00E413E7"/>
    <w:rsid w:val="00E41591"/>
    <w:rsid w:val="00E416D3"/>
    <w:rsid w:val="00E41742"/>
    <w:rsid w:val="00E4193B"/>
    <w:rsid w:val="00E41BAB"/>
    <w:rsid w:val="00E41D9C"/>
    <w:rsid w:val="00E42022"/>
    <w:rsid w:val="00E42055"/>
    <w:rsid w:val="00E42184"/>
    <w:rsid w:val="00E42305"/>
    <w:rsid w:val="00E42382"/>
    <w:rsid w:val="00E42401"/>
    <w:rsid w:val="00E4270A"/>
    <w:rsid w:val="00E428DE"/>
    <w:rsid w:val="00E42A62"/>
    <w:rsid w:val="00E42D2D"/>
    <w:rsid w:val="00E42D9B"/>
    <w:rsid w:val="00E430DC"/>
    <w:rsid w:val="00E4326F"/>
    <w:rsid w:val="00E4366B"/>
    <w:rsid w:val="00E436CE"/>
    <w:rsid w:val="00E437A2"/>
    <w:rsid w:val="00E43A0F"/>
    <w:rsid w:val="00E43A80"/>
    <w:rsid w:val="00E43D41"/>
    <w:rsid w:val="00E43E5A"/>
    <w:rsid w:val="00E44330"/>
    <w:rsid w:val="00E4434B"/>
    <w:rsid w:val="00E44596"/>
    <w:rsid w:val="00E445C5"/>
    <w:rsid w:val="00E44771"/>
    <w:rsid w:val="00E4479E"/>
    <w:rsid w:val="00E448A1"/>
    <w:rsid w:val="00E44AE4"/>
    <w:rsid w:val="00E44CE0"/>
    <w:rsid w:val="00E44E11"/>
    <w:rsid w:val="00E44F98"/>
    <w:rsid w:val="00E4515D"/>
    <w:rsid w:val="00E45305"/>
    <w:rsid w:val="00E45312"/>
    <w:rsid w:val="00E454BB"/>
    <w:rsid w:val="00E4560B"/>
    <w:rsid w:val="00E4568F"/>
    <w:rsid w:val="00E456B2"/>
    <w:rsid w:val="00E4571F"/>
    <w:rsid w:val="00E45C1B"/>
    <w:rsid w:val="00E45DE6"/>
    <w:rsid w:val="00E45E2F"/>
    <w:rsid w:val="00E45E6C"/>
    <w:rsid w:val="00E4625A"/>
    <w:rsid w:val="00E4625E"/>
    <w:rsid w:val="00E4657B"/>
    <w:rsid w:val="00E4659C"/>
    <w:rsid w:val="00E46930"/>
    <w:rsid w:val="00E46C79"/>
    <w:rsid w:val="00E46D38"/>
    <w:rsid w:val="00E46FAB"/>
    <w:rsid w:val="00E47010"/>
    <w:rsid w:val="00E47115"/>
    <w:rsid w:val="00E47154"/>
    <w:rsid w:val="00E47ABD"/>
    <w:rsid w:val="00E47BED"/>
    <w:rsid w:val="00E47CCA"/>
    <w:rsid w:val="00E47D75"/>
    <w:rsid w:val="00E50032"/>
    <w:rsid w:val="00E50369"/>
    <w:rsid w:val="00E506EA"/>
    <w:rsid w:val="00E50711"/>
    <w:rsid w:val="00E5079D"/>
    <w:rsid w:val="00E5086B"/>
    <w:rsid w:val="00E508A8"/>
    <w:rsid w:val="00E50920"/>
    <w:rsid w:val="00E50C61"/>
    <w:rsid w:val="00E50CA1"/>
    <w:rsid w:val="00E510C4"/>
    <w:rsid w:val="00E5112A"/>
    <w:rsid w:val="00E5113A"/>
    <w:rsid w:val="00E511B3"/>
    <w:rsid w:val="00E512F6"/>
    <w:rsid w:val="00E51494"/>
    <w:rsid w:val="00E514BF"/>
    <w:rsid w:val="00E5160E"/>
    <w:rsid w:val="00E51826"/>
    <w:rsid w:val="00E5184B"/>
    <w:rsid w:val="00E51CD8"/>
    <w:rsid w:val="00E51D82"/>
    <w:rsid w:val="00E52544"/>
    <w:rsid w:val="00E5260A"/>
    <w:rsid w:val="00E527B5"/>
    <w:rsid w:val="00E5289B"/>
    <w:rsid w:val="00E528BC"/>
    <w:rsid w:val="00E529A5"/>
    <w:rsid w:val="00E52B45"/>
    <w:rsid w:val="00E52B5F"/>
    <w:rsid w:val="00E52CAE"/>
    <w:rsid w:val="00E5305C"/>
    <w:rsid w:val="00E530F6"/>
    <w:rsid w:val="00E5336D"/>
    <w:rsid w:val="00E538C8"/>
    <w:rsid w:val="00E53C34"/>
    <w:rsid w:val="00E53CE0"/>
    <w:rsid w:val="00E53D74"/>
    <w:rsid w:val="00E53EE1"/>
    <w:rsid w:val="00E53F8D"/>
    <w:rsid w:val="00E54049"/>
    <w:rsid w:val="00E54164"/>
    <w:rsid w:val="00E542ED"/>
    <w:rsid w:val="00E54517"/>
    <w:rsid w:val="00E54654"/>
    <w:rsid w:val="00E54818"/>
    <w:rsid w:val="00E54AEA"/>
    <w:rsid w:val="00E54B02"/>
    <w:rsid w:val="00E54C17"/>
    <w:rsid w:val="00E54C61"/>
    <w:rsid w:val="00E54FBB"/>
    <w:rsid w:val="00E54FCD"/>
    <w:rsid w:val="00E55037"/>
    <w:rsid w:val="00E55363"/>
    <w:rsid w:val="00E55402"/>
    <w:rsid w:val="00E5566D"/>
    <w:rsid w:val="00E556AA"/>
    <w:rsid w:val="00E55762"/>
    <w:rsid w:val="00E55835"/>
    <w:rsid w:val="00E55A03"/>
    <w:rsid w:val="00E55AB2"/>
    <w:rsid w:val="00E55C72"/>
    <w:rsid w:val="00E55DF4"/>
    <w:rsid w:val="00E55EDD"/>
    <w:rsid w:val="00E55F3C"/>
    <w:rsid w:val="00E5611F"/>
    <w:rsid w:val="00E566C3"/>
    <w:rsid w:val="00E56754"/>
    <w:rsid w:val="00E56836"/>
    <w:rsid w:val="00E568EB"/>
    <w:rsid w:val="00E569D2"/>
    <w:rsid w:val="00E56D69"/>
    <w:rsid w:val="00E56FEA"/>
    <w:rsid w:val="00E57039"/>
    <w:rsid w:val="00E5739D"/>
    <w:rsid w:val="00E5743F"/>
    <w:rsid w:val="00E57521"/>
    <w:rsid w:val="00E57554"/>
    <w:rsid w:val="00E575FD"/>
    <w:rsid w:val="00E57634"/>
    <w:rsid w:val="00E577D1"/>
    <w:rsid w:val="00E57868"/>
    <w:rsid w:val="00E57993"/>
    <w:rsid w:val="00E57A89"/>
    <w:rsid w:val="00E57C34"/>
    <w:rsid w:val="00E60080"/>
    <w:rsid w:val="00E6019B"/>
    <w:rsid w:val="00E60473"/>
    <w:rsid w:val="00E605CB"/>
    <w:rsid w:val="00E60C5D"/>
    <w:rsid w:val="00E60C87"/>
    <w:rsid w:val="00E60EDE"/>
    <w:rsid w:val="00E60FFB"/>
    <w:rsid w:val="00E61218"/>
    <w:rsid w:val="00E615A3"/>
    <w:rsid w:val="00E61A1E"/>
    <w:rsid w:val="00E61CF6"/>
    <w:rsid w:val="00E61D16"/>
    <w:rsid w:val="00E61D1E"/>
    <w:rsid w:val="00E6211D"/>
    <w:rsid w:val="00E6226D"/>
    <w:rsid w:val="00E6241F"/>
    <w:rsid w:val="00E626B3"/>
    <w:rsid w:val="00E6276B"/>
    <w:rsid w:val="00E6281A"/>
    <w:rsid w:val="00E62B15"/>
    <w:rsid w:val="00E62D32"/>
    <w:rsid w:val="00E633BE"/>
    <w:rsid w:val="00E6377E"/>
    <w:rsid w:val="00E637C3"/>
    <w:rsid w:val="00E637F8"/>
    <w:rsid w:val="00E63897"/>
    <w:rsid w:val="00E63A2C"/>
    <w:rsid w:val="00E63B19"/>
    <w:rsid w:val="00E63CC9"/>
    <w:rsid w:val="00E63FCE"/>
    <w:rsid w:val="00E63FF5"/>
    <w:rsid w:val="00E64151"/>
    <w:rsid w:val="00E6421D"/>
    <w:rsid w:val="00E64A9D"/>
    <w:rsid w:val="00E64BA1"/>
    <w:rsid w:val="00E64E26"/>
    <w:rsid w:val="00E65328"/>
    <w:rsid w:val="00E653AA"/>
    <w:rsid w:val="00E65738"/>
    <w:rsid w:val="00E65815"/>
    <w:rsid w:val="00E65888"/>
    <w:rsid w:val="00E6590E"/>
    <w:rsid w:val="00E65C1D"/>
    <w:rsid w:val="00E65FF1"/>
    <w:rsid w:val="00E6656C"/>
    <w:rsid w:val="00E665C7"/>
    <w:rsid w:val="00E668A1"/>
    <w:rsid w:val="00E66961"/>
    <w:rsid w:val="00E66AA4"/>
    <w:rsid w:val="00E66B06"/>
    <w:rsid w:val="00E66C09"/>
    <w:rsid w:val="00E66EEC"/>
    <w:rsid w:val="00E670A4"/>
    <w:rsid w:val="00E670AC"/>
    <w:rsid w:val="00E67258"/>
    <w:rsid w:val="00E672C0"/>
    <w:rsid w:val="00E67478"/>
    <w:rsid w:val="00E67792"/>
    <w:rsid w:val="00E67B9B"/>
    <w:rsid w:val="00E67D3D"/>
    <w:rsid w:val="00E67D5E"/>
    <w:rsid w:val="00E67D6E"/>
    <w:rsid w:val="00E67E32"/>
    <w:rsid w:val="00E67F0B"/>
    <w:rsid w:val="00E7003D"/>
    <w:rsid w:val="00E703BA"/>
    <w:rsid w:val="00E70655"/>
    <w:rsid w:val="00E7078A"/>
    <w:rsid w:val="00E709D5"/>
    <w:rsid w:val="00E70B2F"/>
    <w:rsid w:val="00E70C39"/>
    <w:rsid w:val="00E70CCB"/>
    <w:rsid w:val="00E70D04"/>
    <w:rsid w:val="00E70D15"/>
    <w:rsid w:val="00E71090"/>
    <w:rsid w:val="00E710A8"/>
    <w:rsid w:val="00E711B0"/>
    <w:rsid w:val="00E712F4"/>
    <w:rsid w:val="00E713AA"/>
    <w:rsid w:val="00E7149F"/>
    <w:rsid w:val="00E71567"/>
    <w:rsid w:val="00E71984"/>
    <w:rsid w:val="00E719E0"/>
    <w:rsid w:val="00E71B06"/>
    <w:rsid w:val="00E71BF0"/>
    <w:rsid w:val="00E71C4C"/>
    <w:rsid w:val="00E71EBD"/>
    <w:rsid w:val="00E72000"/>
    <w:rsid w:val="00E721BE"/>
    <w:rsid w:val="00E722EA"/>
    <w:rsid w:val="00E72522"/>
    <w:rsid w:val="00E728A4"/>
    <w:rsid w:val="00E728C0"/>
    <w:rsid w:val="00E72B0F"/>
    <w:rsid w:val="00E72BA8"/>
    <w:rsid w:val="00E72FC6"/>
    <w:rsid w:val="00E73116"/>
    <w:rsid w:val="00E7317C"/>
    <w:rsid w:val="00E735D6"/>
    <w:rsid w:val="00E736E6"/>
    <w:rsid w:val="00E7375E"/>
    <w:rsid w:val="00E73839"/>
    <w:rsid w:val="00E7383F"/>
    <w:rsid w:val="00E7389E"/>
    <w:rsid w:val="00E73D13"/>
    <w:rsid w:val="00E73DBF"/>
    <w:rsid w:val="00E7415F"/>
    <w:rsid w:val="00E742B6"/>
    <w:rsid w:val="00E742FF"/>
    <w:rsid w:val="00E74636"/>
    <w:rsid w:val="00E746F7"/>
    <w:rsid w:val="00E7478A"/>
    <w:rsid w:val="00E7491A"/>
    <w:rsid w:val="00E7492F"/>
    <w:rsid w:val="00E74AF7"/>
    <w:rsid w:val="00E74B07"/>
    <w:rsid w:val="00E74DFF"/>
    <w:rsid w:val="00E74F31"/>
    <w:rsid w:val="00E74FB4"/>
    <w:rsid w:val="00E75342"/>
    <w:rsid w:val="00E754C2"/>
    <w:rsid w:val="00E754D2"/>
    <w:rsid w:val="00E75557"/>
    <w:rsid w:val="00E75640"/>
    <w:rsid w:val="00E756EC"/>
    <w:rsid w:val="00E75879"/>
    <w:rsid w:val="00E75A17"/>
    <w:rsid w:val="00E75B74"/>
    <w:rsid w:val="00E75D2D"/>
    <w:rsid w:val="00E75D88"/>
    <w:rsid w:val="00E75F29"/>
    <w:rsid w:val="00E760EF"/>
    <w:rsid w:val="00E7640D"/>
    <w:rsid w:val="00E76658"/>
    <w:rsid w:val="00E76711"/>
    <w:rsid w:val="00E76841"/>
    <w:rsid w:val="00E76856"/>
    <w:rsid w:val="00E769E2"/>
    <w:rsid w:val="00E76A6C"/>
    <w:rsid w:val="00E76CD3"/>
    <w:rsid w:val="00E76F9A"/>
    <w:rsid w:val="00E76FD9"/>
    <w:rsid w:val="00E7708C"/>
    <w:rsid w:val="00E77249"/>
    <w:rsid w:val="00E77463"/>
    <w:rsid w:val="00E77537"/>
    <w:rsid w:val="00E775DD"/>
    <w:rsid w:val="00E776C0"/>
    <w:rsid w:val="00E77982"/>
    <w:rsid w:val="00E779D5"/>
    <w:rsid w:val="00E77A43"/>
    <w:rsid w:val="00E77CD3"/>
    <w:rsid w:val="00E80032"/>
    <w:rsid w:val="00E80050"/>
    <w:rsid w:val="00E801FD"/>
    <w:rsid w:val="00E8026D"/>
    <w:rsid w:val="00E80730"/>
    <w:rsid w:val="00E80825"/>
    <w:rsid w:val="00E8086E"/>
    <w:rsid w:val="00E808F2"/>
    <w:rsid w:val="00E80B70"/>
    <w:rsid w:val="00E80B76"/>
    <w:rsid w:val="00E80C1D"/>
    <w:rsid w:val="00E80C54"/>
    <w:rsid w:val="00E80DBB"/>
    <w:rsid w:val="00E810C3"/>
    <w:rsid w:val="00E81139"/>
    <w:rsid w:val="00E81506"/>
    <w:rsid w:val="00E815DF"/>
    <w:rsid w:val="00E81690"/>
    <w:rsid w:val="00E8179C"/>
    <w:rsid w:val="00E817CA"/>
    <w:rsid w:val="00E8187B"/>
    <w:rsid w:val="00E81A5A"/>
    <w:rsid w:val="00E81C5D"/>
    <w:rsid w:val="00E81EE6"/>
    <w:rsid w:val="00E82187"/>
    <w:rsid w:val="00E82206"/>
    <w:rsid w:val="00E822B0"/>
    <w:rsid w:val="00E825EE"/>
    <w:rsid w:val="00E82663"/>
    <w:rsid w:val="00E826C0"/>
    <w:rsid w:val="00E82B34"/>
    <w:rsid w:val="00E82BE4"/>
    <w:rsid w:val="00E82E15"/>
    <w:rsid w:val="00E82E41"/>
    <w:rsid w:val="00E830AF"/>
    <w:rsid w:val="00E83463"/>
    <w:rsid w:val="00E83626"/>
    <w:rsid w:val="00E8382D"/>
    <w:rsid w:val="00E83936"/>
    <w:rsid w:val="00E83C6E"/>
    <w:rsid w:val="00E83D2F"/>
    <w:rsid w:val="00E83E20"/>
    <w:rsid w:val="00E83F6B"/>
    <w:rsid w:val="00E840DE"/>
    <w:rsid w:val="00E84354"/>
    <w:rsid w:val="00E8445F"/>
    <w:rsid w:val="00E844D7"/>
    <w:rsid w:val="00E84578"/>
    <w:rsid w:val="00E84C46"/>
    <w:rsid w:val="00E84E10"/>
    <w:rsid w:val="00E84E4C"/>
    <w:rsid w:val="00E84F8E"/>
    <w:rsid w:val="00E84FEE"/>
    <w:rsid w:val="00E8509A"/>
    <w:rsid w:val="00E8518E"/>
    <w:rsid w:val="00E85E13"/>
    <w:rsid w:val="00E86C24"/>
    <w:rsid w:val="00E86C32"/>
    <w:rsid w:val="00E86C4F"/>
    <w:rsid w:val="00E86C5D"/>
    <w:rsid w:val="00E86E7B"/>
    <w:rsid w:val="00E86F68"/>
    <w:rsid w:val="00E8705C"/>
    <w:rsid w:val="00E872C5"/>
    <w:rsid w:val="00E872CF"/>
    <w:rsid w:val="00E8741D"/>
    <w:rsid w:val="00E87601"/>
    <w:rsid w:val="00E8772B"/>
    <w:rsid w:val="00E879B9"/>
    <w:rsid w:val="00E87A69"/>
    <w:rsid w:val="00E87BE2"/>
    <w:rsid w:val="00E87E5F"/>
    <w:rsid w:val="00E87F74"/>
    <w:rsid w:val="00E90129"/>
    <w:rsid w:val="00E90332"/>
    <w:rsid w:val="00E9046F"/>
    <w:rsid w:val="00E90603"/>
    <w:rsid w:val="00E906EB"/>
    <w:rsid w:val="00E9088B"/>
    <w:rsid w:val="00E908D1"/>
    <w:rsid w:val="00E9097B"/>
    <w:rsid w:val="00E90A76"/>
    <w:rsid w:val="00E90BD4"/>
    <w:rsid w:val="00E90CE6"/>
    <w:rsid w:val="00E90F24"/>
    <w:rsid w:val="00E9104E"/>
    <w:rsid w:val="00E9116F"/>
    <w:rsid w:val="00E91647"/>
    <w:rsid w:val="00E916BC"/>
    <w:rsid w:val="00E919BD"/>
    <w:rsid w:val="00E91A3E"/>
    <w:rsid w:val="00E91D86"/>
    <w:rsid w:val="00E91FC0"/>
    <w:rsid w:val="00E92280"/>
    <w:rsid w:val="00E92464"/>
    <w:rsid w:val="00E925A8"/>
    <w:rsid w:val="00E92694"/>
    <w:rsid w:val="00E92753"/>
    <w:rsid w:val="00E9293F"/>
    <w:rsid w:val="00E92A18"/>
    <w:rsid w:val="00E92B77"/>
    <w:rsid w:val="00E92BD7"/>
    <w:rsid w:val="00E92D7A"/>
    <w:rsid w:val="00E92ED1"/>
    <w:rsid w:val="00E930A1"/>
    <w:rsid w:val="00E930A7"/>
    <w:rsid w:val="00E931AB"/>
    <w:rsid w:val="00E935AD"/>
    <w:rsid w:val="00E935DF"/>
    <w:rsid w:val="00E9364D"/>
    <w:rsid w:val="00E9375F"/>
    <w:rsid w:val="00E938F4"/>
    <w:rsid w:val="00E9398E"/>
    <w:rsid w:val="00E93BDD"/>
    <w:rsid w:val="00E93C04"/>
    <w:rsid w:val="00E93CDF"/>
    <w:rsid w:val="00E93E1E"/>
    <w:rsid w:val="00E9411F"/>
    <w:rsid w:val="00E941F4"/>
    <w:rsid w:val="00E941FA"/>
    <w:rsid w:val="00E94238"/>
    <w:rsid w:val="00E9424E"/>
    <w:rsid w:val="00E94596"/>
    <w:rsid w:val="00E948AA"/>
    <w:rsid w:val="00E94988"/>
    <w:rsid w:val="00E94C1D"/>
    <w:rsid w:val="00E94D0A"/>
    <w:rsid w:val="00E94DF9"/>
    <w:rsid w:val="00E94E47"/>
    <w:rsid w:val="00E94F9F"/>
    <w:rsid w:val="00E951D4"/>
    <w:rsid w:val="00E953C9"/>
    <w:rsid w:val="00E95604"/>
    <w:rsid w:val="00E959E9"/>
    <w:rsid w:val="00E95A88"/>
    <w:rsid w:val="00E95BC8"/>
    <w:rsid w:val="00E95DFF"/>
    <w:rsid w:val="00E96068"/>
    <w:rsid w:val="00E96396"/>
    <w:rsid w:val="00E96426"/>
    <w:rsid w:val="00E964A3"/>
    <w:rsid w:val="00E965AF"/>
    <w:rsid w:val="00E9692B"/>
    <w:rsid w:val="00E96C01"/>
    <w:rsid w:val="00E96C22"/>
    <w:rsid w:val="00E96CA8"/>
    <w:rsid w:val="00E96EF6"/>
    <w:rsid w:val="00E96F20"/>
    <w:rsid w:val="00E971E7"/>
    <w:rsid w:val="00E97205"/>
    <w:rsid w:val="00E97743"/>
    <w:rsid w:val="00E97960"/>
    <w:rsid w:val="00E97B7F"/>
    <w:rsid w:val="00E97BEA"/>
    <w:rsid w:val="00E97C86"/>
    <w:rsid w:val="00EA02C3"/>
    <w:rsid w:val="00EA0301"/>
    <w:rsid w:val="00EA04BE"/>
    <w:rsid w:val="00EA0616"/>
    <w:rsid w:val="00EA064C"/>
    <w:rsid w:val="00EA085D"/>
    <w:rsid w:val="00EA0863"/>
    <w:rsid w:val="00EA0A0C"/>
    <w:rsid w:val="00EA0D17"/>
    <w:rsid w:val="00EA0E46"/>
    <w:rsid w:val="00EA10F8"/>
    <w:rsid w:val="00EA116D"/>
    <w:rsid w:val="00EA11A7"/>
    <w:rsid w:val="00EA11DD"/>
    <w:rsid w:val="00EA1516"/>
    <w:rsid w:val="00EA1551"/>
    <w:rsid w:val="00EA1814"/>
    <w:rsid w:val="00EA1823"/>
    <w:rsid w:val="00EA18F9"/>
    <w:rsid w:val="00EA1D5B"/>
    <w:rsid w:val="00EA23B4"/>
    <w:rsid w:val="00EA23CD"/>
    <w:rsid w:val="00EA2445"/>
    <w:rsid w:val="00EA28B8"/>
    <w:rsid w:val="00EA295F"/>
    <w:rsid w:val="00EA2A32"/>
    <w:rsid w:val="00EA2BB0"/>
    <w:rsid w:val="00EA2DD2"/>
    <w:rsid w:val="00EA30E9"/>
    <w:rsid w:val="00EA3441"/>
    <w:rsid w:val="00EA3A9B"/>
    <w:rsid w:val="00EA3AB2"/>
    <w:rsid w:val="00EA3AED"/>
    <w:rsid w:val="00EA3B42"/>
    <w:rsid w:val="00EA3D36"/>
    <w:rsid w:val="00EA3E4C"/>
    <w:rsid w:val="00EA444E"/>
    <w:rsid w:val="00EA472F"/>
    <w:rsid w:val="00EA4B0E"/>
    <w:rsid w:val="00EA4E8A"/>
    <w:rsid w:val="00EA5109"/>
    <w:rsid w:val="00EA5158"/>
    <w:rsid w:val="00EA5199"/>
    <w:rsid w:val="00EA5303"/>
    <w:rsid w:val="00EA5411"/>
    <w:rsid w:val="00EA566D"/>
    <w:rsid w:val="00EA57C8"/>
    <w:rsid w:val="00EA57EF"/>
    <w:rsid w:val="00EA58F4"/>
    <w:rsid w:val="00EA5947"/>
    <w:rsid w:val="00EA5B36"/>
    <w:rsid w:val="00EA5BDE"/>
    <w:rsid w:val="00EA5D96"/>
    <w:rsid w:val="00EA5DF7"/>
    <w:rsid w:val="00EA5EB8"/>
    <w:rsid w:val="00EA5EE8"/>
    <w:rsid w:val="00EA5F31"/>
    <w:rsid w:val="00EA638F"/>
    <w:rsid w:val="00EA655F"/>
    <w:rsid w:val="00EA681C"/>
    <w:rsid w:val="00EA6A75"/>
    <w:rsid w:val="00EA6B8B"/>
    <w:rsid w:val="00EA6DBC"/>
    <w:rsid w:val="00EA6EB8"/>
    <w:rsid w:val="00EA713D"/>
    <w:rsid w:val="00EA7558"/>
    <w:rsid w:val="00EA787E"/>
    <w:rsid w:val="00EA7A24"/>
    <w:rsid w:val="00EA7C23"/>
    <w:rsid w:val="00EA7D0A"/>
    <w:rsid w:val="00EA7D1E"/>
    <w:rsid w:val="00EA7DE0"/>
    <w:rsid w:val="00EA7F0B"/>
    <w:rsid w:val="00EA7FB7"/>
    <w:rsid w:val="00EB013E"/>
    <w:rsid w:val="00EB015C"/>
    <w:rsid w:val="00EB0189"/>
    <w:rsid w:val="00EB0477"/>
    <w:rsid w:val="00EB06E8"/>
    <w:rsid w:val="00EB076A"/>
    <w:rsid w:val="00EB0795"/>
    <w:rsid w:val="00EB0A10"/>
    <w:rsid w:val="00EB0A13"/>
    <w:rsid w:val="00EB0AA2"/>
    <w:rsid w:val="00EB0ADC"/>
    <w:rsid w:val="00EB0B36"/>
    <w:rsid w:val="00EB0D6D"/>
    <w:rsid w:val="00EB0ECF"/>
    <w:rsid w:val="00EB11E2"/>
    <w:rsid w:val="00EB1A20"/>
    <w:rsid w:val="00EB1BF3"/>
    <w:rsid w:val="00EB1C37"/>
    <w:rsid w:val="00EB1CAF"/>
    <w:rsid w:val="00EB1E17"/>
    <w:rsid w:val="00EB1F85"/>
    <w:rsid w:val="00EB1FB5"/>
    <w:rsid w:val="00EB208F"/>
    <w:rsid w:val="00EB20ED"/>
    <w:rsid w:val="00EB21DF"/>
    <w:rsid w:val="00EB24C7"/>
    <w:rsid w:val="00EB2B19"/>
    <w:rsid w:val="00EB2B1B"/>
    <w:rsid w:val="00EB2F43"/>
    <w:rsid w:val="00EB30A6"/>
    <w:rsid w:val="00EB30D7"/>
    <w:rsid w:val="00EB313B"/>
    <w:rsid w:val="00EB3288"/>
    <w:rsid w:val="00EB3653"/>
    <w:rsid w:val="00EB3DB3"/>
    <w:rsid w:val="00EB3E12"/>
    <w:rsid w:val="00EB3E1C"/>
    <w:rsid w:val="00EB3EF2"/>
    <w:rsid w:val="00EB405E"/>
    <w:rsid w:val="00EB439E"/>
    <w:rsid w:val="00EB4429"/>
    <w:rsid w:val="00EB46FE"/>
    <w:rsid w:val="00EB4E12"/>
    <w:rsid w:val="00EB5373"/>
    <w:rsid w:val="00EB541D"/>
    <w:rsid w:val="00EB56C3"/>
    <w:rsid w:val="00EB5A31"/>
    <w:rsid w:val="00EB5A35"/>
    <w:rsid w:val="00EB5A72"/>
    <w:rsid w:val="00EB5BA2"/>
    <w:rsid w:val="00EB5E55"/>
    <w:rsid w:val="00EB6019"/>
    <w:rsid w:val="00EB6082"/>
    <w:rsid w:val="00EB616D"/>
    <w:rsid w:val="00EB63C0"/>
    <w:rsid w:val="00EB6476"/>
    <w:rsid w:val="00EB6614"/>
    <w:rsid w:val="00EB664D"/>
    <w:rsid w:val="00EB66AD"/>
    <w:rsid w:val="00EB67BE"/>
    <w:rsid w:val="00EB6800"/>
    <w:rsid w:val="00EB6914"/>
    <w:rsid w:val="00EB69F2"/>
    <w:rsid w:val="00EB6B8C"/>
    <w:rsid w:val="00EB6EC9"/>
    <w:rsid w:val="00EB6FC4"/>
    <w:rsid w:val="00EB713A"/>
    <w:rsid w:val="00EB72BD"/>
    <w:rsid w:val="00EB733A"/>
    <w:rsid w:val="00EB73C6"/>
    <w:rsid w:val="00EB7572"/>
    <w:rsid w:val="00EB76DD"/>
    <w:rsid w:val="00EB77B1"/>
    <w:rsid w:val="00EB7AB1"/>
    <w:rsid w:val="00EB7B0B"/>
    <w:rsid w:val="00EB7F27"/>
    <w:rsid w:val="00EB7F3C"/>
    <w:rsid w:val="00EB7F59"/>
    <w:rsid w:val="00EC010B"/>
    <w:rsid w:val="00EC0138"/>
    <w:rsid w:val="00EC0142"/>
    <w:rsid w:val="00EC0215"/>
    <w:rsid w:val="00EC029C"/>
    <w:rsid w:val="00EC0499"/>
    <w:rsid w:val="00EC0561"/>
    <w:rsid w:val="00EC0594"/>
    <w:rsid w:val="00EC07EB"/>
    <w:rsid w:val="00EC0A57"/>
    <w:rsid w:val="00EC0B7B"/>
    <w:rsid w:val="00EC0C6E"/>
    <w:rsid w:val="00EC1099"/>
    <w:rsid w:val="00EC12B6"/>
    <w:rsid w:val="00EC172D"/>
    <w:rsid w:val="00EC1865"/>
    <w:rsid w:val="00EC1A47"/>
    <w:rsid w:val="00EC1A8B"/>
    <w:rsid w:val="00EC1C21"/>
    <w:rsid w:val="00EC1CCB"/>
    <w:rsid w:val="00EC1F3A"/>
    <w:rsid w:val="00EC20D5"/>
    <w:rsid w:val="00EC21D0"/>
    <w:rsid w:val="00EC2304"/>
    <w:rsid w:val="00EC2A36"/>
    <w:rsid w:val="00EC2B5D"/>
    <w:rsid w:val="00EC2BF6"/>
    <w:rsid w:val="00EC2C1F"/>
    <w:rsid w:val="00EC2CBE"/>
    <w:rsid w:val="00EC2CC1"/>
    <w:rsid w:val="00EC2E35"/>
    <w:rsid w:val="00EC30A6"/>
    <w:rsid w:val="00EC3284"/>
    <w:rsid w:val="00EC3331"/>
    <w:rsid w:val="00EC335B"/>
    <w:rsid w:val="00EC3467"/>
    <w:rsid w:val="00EC35AB"/>
    <w:rsid w:val="00EC36F6"/>
    <w:rsid w:val="00EC3800"/>
    <w:rsid w:val="00EC3B80"/>
    <w:rsid w:val="00EC3C0B"/>
    <w:rsid w:val="00EC3D77"/>
    <w:rsid w:val="00EC3E49"/>
    <w:rsid w:val="00EC3F89"/>
    <w:rsid w:val="00EC3FE2"/>
    <w:rsid w:val="00EC415A"/>
    <w:rsid w:val="00EC46BF"/>
    <w:rsid w:val="00EC4891"/>
    <w:rsid w:val="00EC492E"/>
    <w:rsid w:val="00EC4A30"/>
    <w:rsid w:val="00EC4A54"/>
    <w:rsid w:val="00EC4DC3"/>
    <w:rsid w:val="00EC4F74"/>
    <w:rsid w:val="00EC508E"/>
    <w:rsid w:val="00EC52B5"/>
    <w:rsid w:val="00EC5A51"/>
    <w:rsid w:val="00EC5B2B"/>
    <w:rsid w:val="00EC5CA9"/>
    <w:rsid w:val="00EC5E9F"/>
    <w:rsid w:val="00EC5FEF"/>
    <w:rsid w:val="00EC608F"/>
    <w:rsid w:val="00EC6090"/>
    <w:rsid w:val="00EC60BC"/>
    <w:rsid w:val="00EC6309"/>
    <w:rsid w:val="00EC65C9"/>
    <w:rsid w:val="00EC67E5"/>
    <w:rsid w:val="00EC6BC3"/>
    <w:rsid w:val="00EC6C21"/>
    <w:rsid w:val="00EC6CD5"/>
    <w:rsid w:val="00EC719D"/>
    <w:rsid w:val="00EC7589"/>
    <w:rsid w:val="00EC763A"/>
    <w:rsid w:val="00EC7A3F"/>
    <w:rsid w:val="00EC7A4F"/>
    <w:rsid w:val="00EC7B7F"/>
    <w:rsid w:val="00EC7CF1"/>
    <w:rsid w:val="00EC7F0B"/>
    <w:rsid w:val="00ED02B2"/>
    <w:rsid w:val="00ED02DA"/>
    <w:rsid w:val="00ED033D"/>
    <w:rsid w:val="00ED04CB"/>
    <w:rsid w:val="00ED052A"/>
    <w:rsid w:val="00ED06DA"/>
    <w:rsid w:val="00ED0932"/>
    <w:rsid w:val="00ED0AD0"/>
    <w:rsid w:val="00ED0D55"/>
    <w:rsid w:val="00ED111A"/>
    <w:rsid w:val="00ED11ED"/>
    <w:rsid w:val="00ED1275"/>
    <w:rsid w:val="00ED157C"/>
    <w:rsid w:val="00ED1621"/>
    <w:rsid w:val="00ED182C"/>
    <w:rsid w:val="00ED1936"/>
    <w:rsid w:val="00ED1DD2"/>
    <w:rsid w:val="00ED1DF8"/>
    <w:rsid w:val="00ED2044"/>
    <w:rsid w:val="00ED20E4"/>
    <w:rsid w:val="00ED20FE"/>
    <w:rsid w:val="00ED21B1"/>
    <w:rsid w:val="00ED2471"/>
    <w:rsid w:val="00ED24F8"/>
    <w:rsid w:val="00ED274A"/>
    <w:rsid w:val="00ED2A12"/>
    <w:rsid w:val="00ED2B18"/>
    <w:rsid w:val="00ED2CD9"/>
    <w:rsid w:val="00ED2DF8"/>
    <w:rsid w:val="00ED2F6D"/>
    <w:rsid w:val="00ED3522"/>
    <w:rsid w:val="00ED3787"/>
    <w:rsid w:val="00ED3876"/>
    <w:rsid w:val="00ED3BD8"/>
    <w:rsid w:val="00ED3C9A"/>
    <w:rsid w:val="00ED3ED8"/>
    <w:rsid w:val="00ED465A"/>
    <w:rsid w:val="00ED4727"/>
    <w:rsid w:val="00ED484E"/>
    <w:rsid w:val="00ED487D"/>
    <w:rsid w:val="00ED4919"/>
    <w:rsid w:val="00ED4A67"/>
    <w:rsid w:val="00ED4D4A"/>
    <w:rsid w:val="00ED4E48"/>
    <w:rsid w:val="00ED51EC"/>
    <w:rsid w:val="00ED527C"/>
    <w:rsid w:val="00ED582F"/>
    <w:rsid w:val="00ED5912"/>
    <w:rsid w:val="00ED5AAE"/>
    <w:rsid w:val="00ED5AE5"/>
    <w:rsid w:val="00ED5C66"/>
    <w:rsid w:val="00ED5D2B"/>
    <w:rsid w:val="00ED5D7D"/>
    <w:rsid w:val="00ED5F72"/>
    <w:rsid w:val="00ED5F74"/>
    <w:rsid w:val="00ED6395"/>
    <w:rsid w:val="00ED64A6"/>
    <w:rsid w:val="00ED64BD"/>
    <w:rsid w:val="00ED6700"/>
    <w:rsid w:val="00ED6987"/>
    <w:rsid w:val="00ED69DF"/>
    <w:rsid w:val="00ED6A8D"/>
    <w:rsid w:val="00ED6B5E"/>
    <w:rsid w:val="00ED6BC9"/>
    <w:rsid w:val="00ED6CE6"/>
    <w:rsid w:val="00ED6DFD"/>
    <w:rsid w:val="00ED70AC"/>
    <w:rsid w:val="00ED70F9"/>
    <w:rsid w:val="00ED71F8"/>
    <w:rsid w:val="00ED7272"/>
    <w:rsid w:val="00ED728A"/>
    <w:rsid w:val="00ED72D4"/>
    <w:rsid w:val="00ED73BE"/>
    <w:rsid w:val="00ED7718"/>
    <w:rsid w:val="00ED7911"/>
    <w:rsid w:val="00ED7941"/>
    <w:rsid w:val="00ED7D3F"/>
    <w:rsid w:val="00EE000D"/>
    <w:rsid w:val="00EE077B"/>
    <w:rsid w:val="00EE0847"/>
    <w:rsid w:val="00EE09DA"/>
    <w:rsid w:val="00EE0B3B"/>
    <w:rsid w:val="00EE0FFE"/>
    <w:rsid w:val="00EE1170"/>
    <w:rsid w:val="00EE1204"/>
    <w:rsid w:val="00EE124A"/>
    <w:rsid w:val="00EE1375"/>
    <w:rsid w:val="00EE14CB"/>
    <w:rsid w:val="00EE165F"/>
    <w:rsid w:val="00EE1791"/>
    <w:rsid w:val="00EE1833"/>
    <w:rsid w:val="00EE1B2D"/>
    <w:rsid w:val="00EE1BDD"/>
    <w:rsid w:val="00EE1BF1"/>
    <w:rsid w:val="00EE1C69"/>
    <w:rsid w:val="00EE20B0"/>
    <w:rsid w:val="00EE2549"/>
    <w:rsid w:val="00EE2583"/>
    <w:rsid w:val="00EE2620"/>
    <w:rsid w:val="00EE2755"/>
    <w:rsid w:val="00EE27C2"/>
    <w:rsid w:val="00EE27C6"/>
    <w:rsid w:val="00EE27DF"/>
    <w:rsid w:val="00EE2900"/>
    <w:rsid w:val="00EE2A2A"/>
    <w:rsid w:val="00EE2A39"/>
    <w:rsid w:val="00EE2BB9"/>
    <w:rsid w:val="00EE2D08"/>
    <w:rsid w:val="00EE3076"/>
    <w:rsid w:val="00EE311B"/>
    <w:rsid w:val="00EE3174"/>
    <w:rsid w:val="00EE31C2"/>
    <w:rsid w:val="00EE31E2"/>
    <w:rsid w:val="00EE32B8"/>
    <w:rsid w:val="00EE33AF"/>
    <w:rsid w:val="00EE35CC"/>
    <w:rsid w:val="00EE37FB"/>
    <w:rsid w:val="00EE3894"/>
    <w:rsid w:val="00EE38C2"/>
    <w:rsid w:val="00EE39EF"/>
    <w:rsid w:val="00EE3B53"/>
    <w:rsid w:val="00EE3BDF"/>
    <w:rsid w:val="00EE3F36"/>
    <w:rsid w:val="00EE4143"/>
    <w:rsid w:val="00EE4337"/>
    <w:rsid w:val="00EE44EE"/>
    <w:rsid w:val="00EE451B"/>
    <w:rsid w:val="00EE464B"/>
    <w:rsid w:val="00EE475A"/>
    <w:rsid w:val="00EE4822"/>
    <w:rsid w:val="00EE4A3E"/>
    <w:rsid w:val="00EE4B93"/>
    <w:rsid w:val="00EE4BD4"/>
    <w:rsid w:val="00EE512F"/>
    <w:rsid w:val="00EE52B8"/>
    <w:rsid w:val="00EE53D5"/>
    <w:rsid w:val="00EE5409"/>
    <w:rsid w:val="00EE5539"/>
    <w:rsid w:val="00EE5785"/>
    <w:rsid w:val="00EE58C7"/>
    <w:rsid w:val="00EE5B3D"/>
    <w:rsid w:val="00EE5DBF"/>
    <w:rsid w:val="00EE5E60"/>
    <w:rsid w:val="00EE60E6"/>
    <w:rsid w:val="00EE6424"/>
    <w:rsid w:val="00EE693C"/>
    <w:rsid w:val="00EE6B42"/>
    <w:rsid w:val="00EE6B64"/>
    <w:rsid w:val="00EE6B73"/>
    <w:rsid w:val="00EE6C17"/>
    <w:rsid w:val="00EE6D70"/>
    <w:rsid w:val="00EE6EAF"/>
    <w:rsid w:val="00EE711C"/>
    <w:rsid w:val="00EE72EF"/>
    <w:rsid w:val="00EE7302"/>
    <w:rsid w:val="00EE7320"/>
    <w:rsid w:val="00EE7377"/>
    <w:rsid w:val="00EE743C"/>
    <w:rsid w:val="00EE7451"/>
    <w:rsid w:val="00EE75B3"/>
    <w:rsid w:val="00EE76FE"/>
    <w:rsid w:val="00EE7728"/>
    <w:rsid w:val="00EE77AD"/>
    <w:rsid w:val="00EE77B3"/>
    <w:rsid w:val="00EE798D"/>
    <w:rsid w:val="00EE79C0"/>
    <w:rsid w:val="00EE7CD3"/>
    <w:rsid w:val="00EE7D6B"/>
    <w:rsid w:val="00EE7EF8"/>
    <w:rsid w:val="00EE7F8B"/>
    <w:rsid w:val="00EF0095"/>
    <w:rsid w:val="00EF00E9"/>
    <w:rsid w:val="00EF028D"/>
    <w:rsid w:val="00EF0780"/>
    <w:rsid w:val="00EF0D6C"/>
    <w:rsid w:val="00EF0E8E"/>
    <w:rsid w:val="00EF0FAB"/>
    <w:rsid w:val="00EF17AB"/>
    <w:rsid w:val="00EF188D"/>
    <w:rsid w:val="00EF1A1C"/>
    <w:rsid w:val="00EF1AB5"/>
    <w:rsid w:val="00EF1AD8"/>
    <w:rsid w:val="00EF1CBF"/>
    <w:rsid w:val="00EF1CCC"/>
    <w:rsid w:val="00EF229A"/>
    <w:rsid w:val="00EF25A2"/>
    <w:rsid w:val="00EF25D3"/>
    <w:rsid w:val="00EF2633"/>
    <w:rsid w:val="00EF27F4"/>
    <w:rsid w:val="00EF2A0C"/>
    <w:rsid w:val="00EF2BB6"/>
    <w:rsid w:val="00EF2FFC"/>
    <w:rsid w:val="00EF3135"/>
    <w:rsid w:val="00EF3300"/>
    <w:rsid w:val="00EF3416"/>
    <w:rsid w:val="00EF387A"/>
    <w:rsid w:val="00EF39AA"/>
    <w:rsid w:val="00EF3C0F"/>
    <w:rsid w:val="00EF3D42"/>
    <w:rsid w:val="00EF3EE6"/>
    <w:rsid w:val="00EF409B"/>
    <w:rsid w:val="00EF4309"/>
    <w:rsid w:val="00EF4540"/>
    <w:rsid w:val="00EF468E"/>
    <w:rsid w:val="00EF4752"/>
    <w:rsid w:val="00EF4753"/>
    <w:rsid w:val="00EF4857"/>
    <w:rsid w:val="00EF487D"/>
    <w:rsid w:val="00EF4988"/>
    <w:rsid w:val="00EF49E5"/>
    <w:rsid w:val="00EF5024"/>
    <w:rsid w:val="00EF5283"/>
    <w:rsid w:val="00EF52B4"/>
    <w:rsid w:val="00EF5380"/>
    <w:rsid w:val="00EF54D8"/>
    <w:rsid w:val="00EF55D4"/>
    <w:rsid w:val="00EF5684"/>
    <w:rsid w:val="00EF56DA"/>
    <w:rsid w:val="00EF5744"/>
    <w:rsid w:val="00EF5846"/>
    <w:rsid w:val="00EF5B8A"/>
    <w:rsid w:val="00EF5B97"/>
    <w:rsid w:val="00EF5BCE"/>
    <w:rsid w:val="00EF5E90"/>
    <w:rsid w:val="00EF6054"/>
    <w:rsid w:val="00EF60A6"/>
    <w:rsid w:val="00EF6160"/>
    <w:rsid w:val="00EF6A6B"/>
    <w:rsid w:val="00EF6B0A"/>
    <w:rsid w:val="00EF6B77"/>
    <w:rsid w:val="00EF6E4C"/>
    <w:rsid w:val="00EF6EC3"/>
    <w:rsid w:val="00EF6F41"/>
    <w:rsid w:val="00EF7067"/>
    <w:rsid w:val="00EF75AA"/>
    <w:rsid w:val="00EF7932"/>
    <w:rsid w:val="00EF7AAF"/>
    <w:rsid w:val="00EF7B42"/>
    <w:rsid w:val="00EF7CB2"/>
    <w:rsid w:val="00EF7E1C"/>
    <w:rsid w:val="00EF7FDF"/>
    <w:rsid w:val="00F002C7"/>
    <w:rsid w:val="00F004EC"/>
    <w:rsid w:val="00F0095B"/>
    <w:rsid w:val="00F00B55"/>
    <w:rsid w:val="00F00C9E"/>
    <w:rsid w:val="00F00E35"/>
    <w:rsid w:val="00F00F3B"/>
    <w:rsid w:val="00F013E5"/>
    <w:rsid w:val="00F01863"/>
    <w:rsid w:val="00F018ED"/>
    <w:rsid w:val="00F01CF6"/>
    <w:rsid w:val="00F01D53"/>
    <w:rsid w:val="00F01EAE"/>
    <w:rsid w:val="00F01EEB"/>
    <w:rsid w:val="00F02587"/>
    <w:rsid w:val="00F02613"/>
    <w:rsid w:val="00F02639"/>
    <w:rsid w:val="00F02897"/>
    <w:rsid w:val="00F02A6F"/>
    <w:rsid w:val="00F02D18"/>
    <w:rsid w:val="00F02DC6"/>
    <w:rsid w:val="00F03036"/>
    <w:rsid w:val="00F03499"/>
    <w:rsid w:val="00F03E36"/>
    <w:rsid w:val="00F03E47"/>
    <w:rsid w:val="00F03F99"/>
    <w:rsid w:val="00F04AD0"/>
    <w:rsid w:val="00F050D5"/>
    <w:rsid w:val="00F054A3"/>
    <w:rsid w:val="00F05539"/>
    <w:rsid w:val="00F05726"/>
    <w:rsid w:val="00F05886"/>
    <w:rsid w:val="00F05957"/>
    <w:rsid w:val="00F05B25"/>
    <w:rsid w:val="00F05CB8"/>
    <w:rsid w:val="00F05EAE"/>
    <w:rsid w:val="00F06309"/>
    <w:rsid w:val="00F0636A"/>
    <w:rsid w:val="00F0641A"/>
    <w:rsid w:val="00F064E5"/>
    <w:rsid w:val="00F06792"/>
    <w:rsid w:val="00F06873"/>
    <w:rsid w:val="00F06919"/>
    <w:rsid w:val="00F06F4C"/>
    <w:rsid w:val="00F06FFB"/>
    <w:rsid w:val="00F07318"/>
    <w:rsid w:val="00F07348"/>
    <w:rsid w:val="00F07692"/>
    <w:rsid w:val="00F07A81"/>
    <w:rsid w:val="00F07C07"/>
    <w:rsid w:val="00F07D30"/>
    <w:rsid w:val="00F07D6F"/>
    <w:rsid w:val="00F07D87"/>
    <w:rsid w:val="00F07E96"/>
    <w:rsid w:val="00F07EBE"/>
    <w:rsid w:val="00F07EEC"/>
    <w:rsid w:val="00F07FAB"/>
    <w:rsid w:val="00F1005C"/>
    <w:rsid w:val="00F10263"/>
    <w:rsid w:val="00F105E8"/>
    <w:rsid w:val="00F1083F"/>
    <w:rsid w:val="00F1098A"/>
    <w:rsid w:val="00F10A2E"/>
    <w:rsid w:val="00F10B52"/>
    <w:rsid w:val="00F10B8A"/>
    <w:rsid w:val="00F10D69"/>
    <w:rsid w:val="00F10D70"/>
    <w:rsid w:val="00F110A0"/>
    <w:rsid w:val="00F11168"/>
    <w:rsid w:val="00F11243"/>
    <w:rsid w:val="00F1148A"/>
    <w:rsid w:val="00F114F8"/>
    <w:rsid w:val="00F118E6"/>
    <w:rsid w:val="00F11B94"/>
    <w:rsid w:val="00F11C41"/>
    <w:rsid w:val="00F11E1A"/>
    <w:rsid w:val="00F120E5"/>
    <w:rsid w:val="00F12149"/>
    <w:rsid w:val="00F121EF"/>
    <w:rsid w:val="00F1231B"/>
    <w:rsid w:val="00F123EF"/>
    <w:rsid w:val="00F12410"/>
    <w:rsid w:val="00F12475"/>
    <w:rsid w:val="00F124DA"/>
    <w:rsid w:val="00F12666"/>
    <w:rsid w:val="00F128D5"/>
    <w:rsid w:val="00F12B08"/>
    <w:rsid w:val="00F12D9B"/>
    <w:rsid w:val="00F12F4F"/>
    <w:rsid w:val="00F13066"/>
    <w:rsid w:val="00F130A6"/>
    <w:rsid w:val="00F130BB"/>
    <w:rsid w:val="00F1344A"/>
    <w:rsid w:val="00F139B5"/>
    <w:rsid w:val="00F13A57"/>
    <w:rsid w:val="00F13E13"/>
    <w:rsid w:val="00F13EC8"/>
    <w:rsid w:val="00F14527"/>
    <w:rsid w:val="00F145B5"/>
    <w:rsid w:val="00F147F0"/>
    <w:rsid w:val="00F149D4"/>
    <w:rsid w:val="00F14EB3"/>
    <w:rsid w:val="00F14F13"/>
    <w:rsid w:val="00F15202"/>
    <w:rsid w:val="00F15452"/>
    <w:rsid w:val="00F158F4"/>
    <w:rsid w:val="00F15B7C"/>
    <w:rsid w:val="00F15E71"/>
    <w:rsid w:val="00F1600D"/>
    <w:rsid w:val="00F1602F"/>
    <w:rsid w:val="00F16422"/>
    <w:rsid w:val="00F1663E"/>
    <w:rsid w:val="00F16BCB"/>
    <w:rsid w:val="00F16BE3"/>
    <w:rsid w:val="00F16C41"/>
    <w:rsid w:val="00F16C8C"/>
    <w:rsid w:val="00F16CF5"/>
    <w:rsid w:val="00F16F84"/>
    <w:rsid w:val="00F170F7"/>
    <w:rsid w:val="00F17151"/>
    <w:rsid w:val="00F17331"/>
    <w:rsid w:val="00F1778E"/>
    <w:rsid w:val="00F177C0"/>
    <w:rsid w:val="00F17B92"/>
    <w:rsid w:val="00F2009C"/>
    <w:rsid w:val="00F2017D"/>
    <w:rsid w:val="00F20188"/>
    <w:rsid w:val="00F201D4"/>
    <w:rsid w:val="00F2034C"/>
    <w:rsid w:val="00F20516"/>
    <w:rsid w:val="00F205DE"/>
    <w:rsid w:val="00F20675"/>
    <w:rsid w:val="00F20940"/>
    <w:rsid w:val="00F209EC"/>
    <w:rsid w:val="00F20B2C"/>
    <w:rsid w:val="00F20F76"/>
    <w:rsid w:val="00F21161"/>
    <w:rsid w:val="00F216B8"/>
    <w:rsid w:val="00F21857"/>
    <w:rsid w:val="00F21A3B"/>
    <w:rsid w:val="00F21BC5"/>
    <w:rsid w:val="00F21D98"/>
    <w:rsid w:val="00F21EEE"/>
    <w:rsid w:val="00F220A6"/>
    <w:rsid w:val="00F22215"/>
    <w:rsid w:val="00F2240C"/>
    <w:rsid w:val="00F2264A"/>
    <w:rsid w:val="00F227A5"/>
    <w:rsid w:val="00F22CD0"/>
    <w:rsid w:val="00F22EEE"/>
    <w:rsid w:val="00F22EF8"/>
    <w:rsid w:val="00F22FED"/>
    <w:rsid w:val="00F230F8"/>
    <w:rsid w:val="00F2316E"/>
    <w:rsid w:val="00F2341E"/>
    <w:rsid w:val="00F234A7"/>
    <w:rsid w:val="00F2363F"/>
    <w:rsid w:val="00F23948"/>
    <w:rsid w:val="00F239F4"/>
    <w:rsid w:val="00F23E36"/>
    <w:rsid w:val="00F23EB6"/>
    <w:rsid w:val="00F23EF7"/>
    <w:rsid w:val="00F241FA"/>
    <w:rsid w:val="00F24271"/>
    <w:rsid w:val="00F2492F"/>
    <w:rsid w:val="00F24A6D"/>
    <w:rsid w:val="00F250CB"/>
    <w:rsid w:val="00F25166"/>
    <w:rsid w:val="00F25360"/>
    <w:rsid w:val="00F253A7"/>
    <w:rsid w:val="00F2586D"/>
    <w:rsid w:val="00F25881"/>
    <w:rsid w:val="00F258E6"/>
    <w:rsid w:val="00F259B6"/>
    <w:rsid w:val="00F25ABF"/>
    <w:rsid w:val="00F25B58"/>
    <w:rsid w:val="00F25CAE"/>
    <w:rsid w:val="00F25D66"/>
    <w:rsid w:val="00F260DB"/>
    <w:rsid w:val="00F2643C"/>
    <w:rsid w:val="00F26505"/>
    <w:rsid w:val="00F265FC"/>
    <w:rsid w:val="00F26853"/>
    <w:rsid w:val="00F26AF7"/>
    <w:rsid w:val="00F26C6F"/>
    <w:rsid w:val="00F26DDC"/>
    <w:rsid w:val="00F26ECB"/>
    <w:rsid w:val="00F26FAA"/>
    <w:rsid w:val="00F27081"/>
    <w:rsid w:val="00F270A5"/>
    <w:rsid w:val="00F27337"/>
    <w:rsid w:val="00F27426"/>
    <w:rsid w:val="00F27778"/>
    <w:rsid w:val="00F27BCB"/>
    <w:rsid w:val="00F27C2B"/>
    <w:rsid w:val="00F27C51"/>
    <w:rsid w:val="00F27D54"/>
    <w:rsid w:val="00F27DDC"/>
    <w:rsid w:val="00F3006F"/>
    <w:rsid w:val="00F30162"/>
    <w:rsid w:val="00F30247"/>
    <w:rsid w:val="00F30580"/>
    <w:rsid w:val="00F309A7"/>
    <w:rsid w:val="00F30D13"/>
    <w:rsid w:val="00F30ED2"/>
    <w:rsid w:val="00F30F9A"/>
    <w:rsid w:val="00F30FB0"/>
    <w:rsid w:val="00F31069"/>
    <w:rsid w:val="00F3109A"/>
    <w:rsid w:val="00F3132E"/>
    <w:rsid w:val="00F3158D"/>
    <w:rsid w:val="00F315AF"/>
    <w:rsid w:val="00F315EC"/>
    <w:rsid w:val="00F31682"/>
    <w:rsid w:val="00F31C70"/>
    <w:rsid w:val="00F31DCB"/>
    <w:rsid w:val="00F31F6E"/>
    <w:rsid w:val="00F32076"/>
    <w:rsid w:val="00F32288"/>
    <w:rsid w:val="00F325C4"/>
    <w:rsid w:val="00F32638"/>
    <w:rsid w:val="00F326C9"/>
    <w:rsid w:val="00F32A90"/>
    <w:rsid w:val="00F32AC4"/>
    <w:rsid w:val="00F32C57"/>
    <w:rsid w:val="00F32CC7"/>
    <w:rsid w:val="00F32ECD"/>
    <w:rsid w:val="00F332D7"/>
    <w:rsid w:val="00F332F2"/>
    <w:rsid w:val="00F3356C"/>
    <w:rsid w:val="00F335A9"/>
    <w:rsid w:val="00F33635"/>
    <w:rsid w:val="00F339EA"/>
    <w:rsid w:val="00F33A48"/>
    <w:rsid w:val="00F33C07"/>
    <w:rsid w:val="00F33EEF"/>
    <w:rsid w:val="00F340C7"/>
    <w:rsid w:val="00F344D3"/>
    <w:rsid w:val="00F347B3"/>
    <w:rsid w:val="00F34A72"/>
    <w:rsid w:val="00F34B23"/>
    <w:rsid w:val="00F34CB2"/>
    <w:rsid w:val="00F34D64"/>
    <w:rsid w:val="00F34E2D"/>
    <w:rsid w:val="00F354B5"/>
    <w:rsid w:val="00F355BA"/>
    <w:rsid w:val="00F355BC"/>
    <w:rsid w:val="00F35627"/>
    <w:rsid w:val="00F3562B"/>
    <w:rsid w:val="00F356D0"/>
    <w:rsid w:val="00F357F1"/>
    <w:rsid w:val="00F359DA"/>
    <w:rsid w:val="00F35B08"/>
    <w:rsid w:val="00F36085"/>
    <w:rsid w:val="00F360D8"/>
    <w:rsid w:val="00F360E0"/>
    <w:rsid w:val="00F3625F"/>
    <w:rsid w:val="00F36292"/>
    <w:rsid w:val="00F362F5"/>
    <w:rsid w:val="00F362FF"/>
    <w:rsid w:val="00F3631A"/>
    <w:rsid w:val="00F3641F"/>
    <w:rsid w:val="00F364E5"/>
    <w:rsid w:val="00F3657C"/>
    <w:rsid w:val="00F3682A"/>
    <w:rsid w:val="00F36A1B"/>
    <w:rsid w:val="00F36B27"/>
    <w:rsid w:val="00F36D61"/>
    <w:rsid w:val="00F36ECD"/>
    <w:rsid w:val="00F36EE5"/>
    <w:rsid w:val="00F37054"/>
    <w:rsid w:val="00F37244"/>
    <w:rsid w:val="00F37867"/>
    <w:rsid w:val="00F379A6"/>
    <w:rsid w:val="00F37A8F"/>
    <w:rsid w:val="00F37AEB"/>
    <w:rsid w:val="00F37BC0"/>
    <w:rsid w:val="00F37FB7"/>
    <w:rsid w:val="00F401C2"/>
    <w:rsid w:val="00F4029E"/>
    <w:rsid w:val="00F40373"/>
    <w:rsid w:val="00F40417"/>
    <w:rsid w:val="00F4056D"/>
    <w:rsid w:val="00F4057C"/>
    <w:rsid w:val="00F40835"/>
    <w:rsid w:val="00F40950"/>
    <w:rsid w:val="00F40AEA"/>
    <w:rsid w:val="00F40B0B"/>
    <w:rsid w:val="00F40C1A"/>
    <w:rsid w:val="00F40CE0"/>
    <w:rsid w:val="00F40E17"/>
    <w:rsid w:val="00F40F63"/>
    <w:rsid w:val="00F41127"/>
    <w:rsid w:val="00F41384"/>
    <w:rsid w:val="00F41434"/>
    <w:rsid w:val="00F41700"/>
    <w:rsid w:val="00F4172F"/>
    <w:rsid w:val="00F41A5E"/>
    <w:rsid w:val="00F41B7B"/>
    <w:rsid w:val="00F41C0C"/>
    <w:rsid w:val="00F4200D"/>
    <w:rsid w:val="00F420C0"/>
    <w:rsid w:val="00F42408"/>
    <w:rsid w:val="00F42833"/>
    <w:rsid w:val="00F42C03"/>
    <w:rsid w:val="00F42CC8"/>
    <w:rsid w:val="00F42E8D"/>
    <w:rsid w:val="00F42E9A"/>
    <w:rsid w:val="00F430FB"/>
    <w:rsid w:val="00F431C5"/>
    <w:rsid w:val="00F43377"/>
    <w:rsid w:val="00F4337C"/>
    <w:rsid w:val="00F439E1"/>
    <w:rsid w:val="00F43AD9"/>
    <w:rsid w:val="00F43BC4"/>
    <w:rsid w:val="00F43D85"/>
    <w:rsid w:val="00F43DF3"/>
    <w:rsid w:val="00F44011"/>
    <w:rsid w:val="00F44406"/>
    <w:rsid w:val="00F4442E"/>
    <w:rsid w:val="00F4445C"/>
    <w:rsid w:val="00F447CD"/>
    <w:rsid w:val="00F447EC"/>
    <w:rsid w:val="00F44BBA"/>
    <w:rsid w:val="00F44D15"/>
    <w:rsid w:val="00F44F1B"/>
    <w:rsid w:val="00F44FC5"/>
    <w:rsid w:val="00F45210"/>
    <w:rsid w:val="00F45239"/>
    <w:rsid w:val="00F45284"/>
    <w:rsid w:val="00F453BF"/>
    <w:rsid w:val="00F45470"/>
    <w:rsid w:val="00F45CD2"/>
    <w:rsid w:val="00F45D58"/>
    <w:rsid w:val="00F45D9B"/>
    <w:rsid w:val="00F45E0A"/>
    <w:rsid w:val="00F45FE7"/>
    <w:rsid w:val="00F46137"/>
    <w:rsid w:val="00F4614D"/>
    <w:rsid w:val="00F46B86"/>
    <w:rsid w:val="00F46BD6"/>
    <w:rsid w:val="00F46C9A"/>
    <w:rsid w:val="00F46E18"/>
    <w:rsid w:val="00F470DE"/>
    <w:rsid w:val="00F47223"/>
    <w:rsid w:val="00F4722F"/>
    <w:rsid w:val="00F472DB"/>
    <w:rsid w:val="00F474F1"/>
    <w:rsid w:val="00F475CD"/>
    <w:rsid w:val="00F475DD"/>
    <w:rsid w:val="00F4779D"/>
    <w:rsid w:val="00F477B1"/>
    <w:rsid w:val="00F477E1"/>
    <w:rsid w:val="00F47813"/>
    <w:rsid w:val="00F478A8"/>
    <w:rsid w:val="00F478CF"/>
    <w:rsid w:val="00F47B96"/>
    <w:rsid w:val="00F47B9A"/>
    <w:rsid w:val="00F47ED0"/>
    <w:rsid w:val="00F501B6"/>
    <w:rsid w:val="00F503FD"/>
    <w:rsid w:val="00F504D3"/>
    <w:rsid w:val="00F50627"/>
    <w:rsid w:val="00F50806"/>
    <w:rsid w:val="00F50897"/>
    <w:rsid w:val="00F508DF"/>
    <w:rsid w:val="00F50E4E"/>
    <w:rsid w:val="00F510B0"/>
    <w:rsid w:val="00F511BB"/>
    <w:rsid w:val="00F5131C"/>
    <w:rsid w:val="00F51363"/>
    <w:rsid w:val="00F51858"/>
    <w:rsid w:val="00F51FC1"/>
    <w:rsid w:val="00F5229F"/>
    <w:rsid w:val="00F5249B"/>
    <w:rsid w:val="00F52567"/>
    <w:rsid w:val="00F5262F"/>
    <w:rsid w:val="00F526B7"/>
    <w:rsid w:val="00F52CD9"/>
    <w:rsid w:val="00F52D96"/>
    <w:rsid w:val="00F52FDC"/>
    <w:rsid w:val="00F53134"/>
    <w:rsid w:val="00F534ED"/>
    <w:rsid w:val="00F539F7"/>
    <w:rsid w:val="00F53A33"/>
    <w:rsid w:val="00F53DD9"/>
    <w:rsid w:val="00F53F1A"/>
    <w:rsid w:val="00F543B9"/>
    <w:rsid w:val="00F544F5"/>
    <w:rsid w:val="00F5468A"/>
    <w:rsid w:val="00F54924"/>
    <w:rsid w:val="00F54BF6"/>
    <w:rsid w:val="00F54BF8"/>
    <w:rsid w:val="00F54CEE"/>
    <w:rsid w:val="00F54E1E"/>
    <w:rsid w:val="00F54E98"/>
    <w:rsid w:val="00F54FEE"/>
    <w:rsid w:val="00F5549E"/>
    <w:rsid w:val="00F55506"/>
    <w:rsid w:val="00F558A1"/>
    <w:rsid w:val="00F559BB"/>
    <w:rsid w:val="00F55BC7"/>
    <w:rsid w:val="00F55C18"/>
    <w:rsid w:val="00F55C83"/>
    <w:rsid w:val="00F55CB3"/>
    <w:rsid w:val="00F55D95"/>
    <w:rsid w:val="00F55DC8"/>
    <w:rsid w:val="00F55DED"/>
    <w:rsid w:val="00F560FD"/>
    <w:rsid w:val="00F5625D"/>
    <w:rsid w:val="00F562A3"/>
    <w:rsid w:val="00F563D2"/>
    <w:rsid w:val="00F569E9"/>
    <w:rsid w:val="00F56B2B"/>
    <w:rsid w:val="00F56BB6"/>
    <w:rsid w:val="00F56C17"/>
    <w:rsid w:val="00F56C7F"/>
    <w:rsid w:val="00F57102"/>
    <w:rsid w:val="00F57368"/>
    <w:rsid w:val="00F57756"/>
    <w:rsid w:val="00F57AD6"/>
    <w:rsid w:val="00F57AEC"/>
    <w:rsid w:val="00F57B5B"/>
    <w:rsid w:val="00F57D64"/>
    <w:rsid w:val="00F57FA5"/>
    <w:rsid w:val="00F600F3"/>
    <w:rsid w:val="00F604C7"/>
    <w:rsid w:val="00F60530"/>
    <w:rsid w:val="00F605B2"/>
    <w:rsid w:val="00F60C0C"/>
    <w:rsid w:val="00F60E16"/>
    <w:rsid w:val="00F61379"/>
    <w:rsid w:val="00F61426"/>
    <w:rsid w:val="00F614B7"/>
    <w:rsid w:val="00F61557"/>
    <w:rsid w:val="00F6179E"/>
    <w:rsid w:val="00F61893"/>
    <w:rsid w:val="00F61B49"/>
    <w:rsid w:val="00F61C5C"/>
    <w:rsid w:val="00F61C68"/>
    <w:rsid w:val="00F61D79"/>
    <w:rsid w:val="00F61EBB"/>
    <w:rsid w:val="00F61FCF"/>
    <w:rsid w:val="00F620C7"/>
    <w:rsid w:val="00F622F0"/>
    <w:rsid w:val="00F6239D"/>
    <w:rsid w:val="00F623A6"/>
    <w:rsid w:val="00F62477"/>
    <w:rsid w:val="00F6247A"/>
    <w:rsid w:val="00F624B1"/>
    <w:rsid w:val="00F626F0"/>
    <w:rsid w:val="00F6272B"/>
    <w:rsid w:val="00F62823"/>
    <w:rsid w:val="00F62A0D"/>
    <w:rsid w:val="00F62B4B"/>
    <w:rsid w:val="00F62DDA"/>
    <w:rsid w:val="00F637A1"/>
    <w:rsid w:val="00F63B60"/>
    <w:rsid w:val="00F63BC1"/>
    <w:rsid w:val="00F63EA8"/>
    <w:rsid w:val="00F6418E"/>
    <w:rsid w:val="00F641F3"/>
    <w:rsid w:val="00F64365"/>
    <w:rsid w:val="00F64440"/>
    <w:rsid w:val="00F64548"/>
    <w:rsid w:val="00F64737"/>
    <w:rsid w:val="00F64AF6"/>
    <w:rsid w:val="00F64C46"/>
    <w:rsid w:val="00F65166"/>
    <w:rsid w:val="00F65314"/>
    <w:rsid w:val="00F6534E"/>
    <w:rsid w:val="00F65434"/>
    <w:rsid w:val="00F654AC"/>
    <w:rsid w:val="00F65676"/>
    <w:rsid w:val="00F65B6E"/>
    <w:rsid w:val="00F65E4D"/>
    <w:rsid w:val="00F65F1C"/>
    <w:rsid w:val="00F65FFB"/>
    <w:rsid w:val="00F665D6"/>
    <w:rsid w:val="00F66788"/>
    <w:rsid w:val="00F66858"/>
    <w:rsid w:val="00F668D5"/>
    <w:rsid w:val="00F669DB"/>
    <w:rsid w:val="00F66F4A"/>
    <w:rsid w:val="00F670A9"/>
    <w:rsid w:val="00F67244"/>
    <w:rsid w:val="00F67264"/>
    <w:rsid w:val="00F6731D"/>
    <w:rsid w:val="00F67564"/>
    <w:rsid w:val="00F677E6"/>
    <w:rsid w:val="00F67897"/>
    <w:rsid w:val="00F67ADB"/>
    <w:rsid w:val="00F67E19"/>
    <w:rsid w:val="00F67E29"/>
    <w:rsid w:val="00F67EA5"/>
    <w:rsid w:val="00F70069"/>
    <w:rsid w:val="00F70154"/>
    <w:rsid w:val="00F705CF"/>
    <w:rsid w:val="00F70826"/>
    <w:rsid w:val="00F70855"/>
    <w:rsid w:val="00F708C8"/>
    <w:rsid w:val="00F70A24"/>
    <w:rsid w:val="00F70A85"/>
    <w:rsid w:val="00F70A99"/>
    <w:rsid w:val="00F70DC0"/>
    <w:rsid w:val="00F70DC4"/>
    <w:rsid w:val="00F71048"/>
    <w:rsid w:val="00F7108F"/>
    <w:rsid w:val="00F7177D"/>
    <w:rsid w:val="00F71830"/>
    <w:rsid w:val="00F718A3"/>
    <w:rsid w:val="00F7193E"/>
    <w:rsid w:val="00F71ADF"/>
    <w:rsid w:val="00F71CBB"/>
    <w:rsid w:val="00F71E02"/>
    <w:rsid w:val="00F71E49"/>
    <w:rsid w:val="00F71EBD"/>
    <w:rsid w:val="00F722A3"/>
    <w:rsid w:val="00F72423"/>
    <w:rsid w:val="00F724C7"/>
    <w:rsid w:val="00F72612"/>
    <w:rsid w:val="00F72705"/>
    <w:rsid w:val="00F72713"/>
    <w:rsid w:val="00F729A2"/>
    <w:rsid w:val="00F729C5"/>
    <w:rsid w:val="00F72A3A"/>
    <w:rsid w:val="00F72A80"/>
    <w:rsid w:val="00F72C83"/>
    <w:rsid w:val="00F73055"/>
    <w:rsid w:val="00F73137"/>
    <w:rsid w:val="00F73141"/>
    <w:rsid w:val="00F73671"/>
    <w:rsid w:val="00F73C3E"/>
    <w:rsid w:val="00F73CE8"/>
    <w:rsid w:val="00F73EAA"/>
    <w:rsid w:val="00F74034"/>
    <w:rsid w:val="00F74271"/>
    <w:rsid w:val="00F74307"/>
    <w:rsid w:val="00F743C7"/>
    <w:rsid w:val="00F745EA"/>
    <w:rsid w:val="00F74D1B"/>
    <w:rsid w:val="00F74E3C"/>
    <w:rsid w:val="00F753C5"/>
    <w:rsid w:val="00F753EB"/>
    <w:rsid w:val="00F755B3"/>
    <w:rsid w:val="00F75825"/>
    <w:rsid w:val="00F75861"/>
    <w:rsid w:val="00F7586B"/>
    <w:rsid w:val="00F759DE"/>
    <w:rsid w:val="00F75CC2"/>
    <w:rsid w:val="00F760B9"/>
    <w:rsid w:val="00F761FA"/>
    <w:rsid w:val="00F7627A"/>
    <w:rsid w:val="00F76446"/>
    <w:rsid w:val="00F7668D"/>
    <w:rsid w:val="00F7689C"/>
    <w:rsid w:val="00F76AE5"/>
    <w:rsid w:val="00F76DF6"/>
    <w:rsid w:val="00F76E4D"/>
    <w:rsid w:val="00F77016"/>
    <w:rsid w:val="00F771D1"/>
    <w:rsid w:val="00F77601"/>
    <w:rsid w:val="00F77866"/>
    <w:rsid w:val="00F778FE"/>
    <w:rsid w:val="00F779CB"/>
    <w:rsid w:val="00F77B02"/>
    <w:rsid w:val="00F77BC0"/>
    <w:rsid w:val="00F77DC6"/>
    <w:rsid w:val="00F77E3D"/>
    <w:rsid w:val="00F8033A"/>
    <w:rsid w:val="00F804AC"/>
    <w:rsid w:val="00F804ED"/>
    <w:rsid w:val="00F805EB"/>
    <w:rsid w:val="00F8079D"/>
    <w:rsid w:val="00F807B4"/>
    <w:rsid w:val="00F80926"/>
    <w:rsid w:val="00F8092D"/>
    <w:rsid w:val="00F80A39"/>
    <w:rsid w:val="00F80B54"/>
    <w:rsid w:val="00F80CA5"/>
    <w:rsid w:val="00F80E8D"/>
    <w:rsid w:val="00F80F7A"/>
    <w:rsid w:val="00F81166"/>
    <w:rsid w:val="00F8135A"/>
    <w:rsid w:val="00F815CE"/>
    <w:rsid w:val="00F8190C"/>
    <w:rsid w:val="00F819DA"/>
    <w:rsid w:val="00F81A87"/>
    <w:rsid w:val="00F81B7E"/>
    <w:rsid w:val="00F81C00"/>
    <w:rsid w:val="00F81C0B"/>
    <w:rsid w:val="00F81C98"/>
    <w:rsid w:val="00F81DC0"/>
    <w:rsid w:val="00F81E51"/>
    <w:rsid w:val="00F81ECD"/>
    <w:rsid w:val="00F81EE5"/>
    <w:rsid w:val="00F81FCB"/>
    <w:rsid w:val="00F821EB"/>
    <w:rsid w:val="00F82564"/>
    <w:rsid w:val="00F82591"/>
    <w:rsid w:val="00F82599"/>
    <w:rsid w:val="00F82703"/>
    <w:rsid w:val="00F829FD"/>
    <w:rsid w:val="00F82D1F"/>
    <w:rsid w:val="00F82D95"/>
    <w:rsid w:val="00F8316D"/>
    <w:rsid w:val="00F833A5"/>
    <w:rsid w:val="00F8362D"/>
    <w:rsid w:val="00F836FF"/>
    <w:rsid w:val="00F83A8E"/>
    <w:rsid w:val="00F83ADF"/>
    <w:rsid w:val="00F83B71"/>
    <w:rsid w:val="00F83C88"/>
    <w:rsid w:val="00F83FE0"/>
    <w:rsid w:val="00F840A7"/>
    <w:rsid w:val="00F84113"/>
    <w:rsid w:val="00F84259"/>
    <w:rsid w:val="00F8428F"/>
    <w:rsid w:val="00F84363"/>
    <w:rsid w:val="00F843D2"/>
    <w:rsid w:val="00F846F3"/>
    <w:rsid w:val="00F8471C"/>
    <w:rsid w:val="00F847EC"/>
    <w:rsid w:val="00F8484A"/>
    <w:rsid w:val="00F84975"/>
    <w:rsid w:val="00F84995"/>
    <w:rsid w:val="00F84D16"/>
    <w:rsid w:val="00F84D1C"/>
    <w:rsid w:val="00F84D81"/>
    <w:rsid w:val="00F84E70"/>
    <w:rsid w:val="00F84EFE"/>
    <w:rsid w:val="00F8529E"/>
    <w:rsid w:val="00F853F2"/>
    <w:rsid w:val="00F85618"/>
    <w:rsid w:val="00F85775"/>
    <w:rsid w:val="00F85A34"/>
    <w:rsid w:val="00F85A3B"/>
    <w:rsid w:val="00F85AD7"/>
    <w:rsid w:val="00F85C08"/>
    <w:rsid w:val="00F85CD1"/>
    <w:rsid w:val="00F862F1"/>
    <w:rsid w:val="00F863AE"/>
    <w:rsid w:val="00F86494"/>
    <w:rsid w:val="00F8655B"/>
    <w:rsid w:val="00F86691"/>
    <w:rsid w:val="00F866BC"/>
    <w:rsid w:val="00F8670A"/>
    <w:rsid w:val="00F867A2"/>
    <w:rsid w:val="00F867B7"/>
    <w:rsid w:val="00F867DF"/>
    <w:rsid w:val="00F8697A"/>
    <w:rsid w:val="00F869E8"/>
    <w:rsid w:val="00F86F86"/>
    <w:rsid w:val="00F87026"/>
    <w:rsid w:val="00F870EF"/>
    <w:rsid w:val="00F87669"/>
    <w:rsid w:val="00F87798"/>
    <w:rsid w:val="00F877FE"/>
    <w:rsid w:val="00F879AA"/>
    <w:rsid w:val="00F87A00"/>
    <w:rsid w:val="00F87D4C"/>
    <w:rsid w:val="00F87E88"/>
    <w:rsid w:val="00F87FA4"/>
    <w:rsid w:val="00F90053"/>
    <w:rsid w:val="00F90273"/>
    <w:rsid w:val="00F90393"/>
    <w:rsid w:val="00F90694"/>
    <w:rsid w:val="00F906E0"/>
    <w:rsid w:val="00F9075E"/>
    <w:rsid w:val="00F909C8"/>
    <w:rsid w:val="00F90D74"/>
    <w:rsid w:val="00F90FB9"/>
    <w:rsid w:val="00F910CE"/>
    <w:rsid w:val="00F9110F"/>
    <w:rsid w:val="00F911B9"/>
    <w:rsid w:val="00F91208"/>
    <w:rsid w:val="00F91303"/>
    <w:rsid w:val="00F91385"/>
    <w:rsid w:val="00F916B1"/>
    <w:rsid w:val="00F919E3"/>
    <w:rsid w:val="00F91DE3"/>
    <w:rsid w:val="00F9209E"/>
    <w:rsid w:val="00F9213C"/>
    <w:rsid w:val="00F92539"/>
    <w:rsid w:val="00F9256F"/>
    <w:rsid w:val="00F92B24"/>
    <w:rsid w:val="00F92B81"/>
    <w:rsid w:val="00F92B99"/>
    <w:rsid w:val="00F92D43"/>
    <w:rsid w:val="00F92D49"/>
    <w:rsid w:val="00F931EA"/>
    <w:rsid w:val="00F935ED"/>
    <w:rsid w:val="00F9370D"/>
    <w:rsid w:val="00F93A93"/>
    <w:rsid w:val="00F93F34"/>
    <w:rsid w:val="00F93F41"/>
    <w:rsid w:val="00F94035"/>
    <w:rsid w:val="00F9411C"/>
    <w:rsid w:val="00F94340"/>
    <w:rsid w:val="00F94556"/>
    <w:rsid w:val="00F94593"/>
    <w:rsid w:val="00F94649"/>
    <w:rsid w:val="00F9499D"/>
    <w:rsid w:val="00F94AD5"/>
    <w:rsid w:val="00F94B11"/>
    <w:rsid w:val="00F94B4C"/>
    <w:rsid w:val="00F94C8E"/>
    <w:rsid w:val="00F94E9A"/>
    <w:rsid w:val="00F94E9E"/>
    <w:rsid w:val="00F94ED7"/>
    <w:rsid w:val="00F95154"/>
    <w:rsid w:val="00F951F9"/>
    <w:rsid w:val="00F952A6"/>
    <w:rsid w:val="00F955E1"/>
    <w:rsid w:val="00F955EA"/>
    <w:rsid w:val="00F955F3"/>
    <w:rsid w:val="00F956C7"/>
    <w:rsid w:val="00F95ADB"/>
    <w:rsid w:val="00F95B60"/>
    <w:rsid w:val="00F95C33"/>
    <w:rsid w:val="00F95C4A"/>
    <w:rsid w:val="00F95F26"/>
    <w:rsid w:val="00F95F7A"/>
    <w:rsid w:val="00F966A7"/>
    <w:rsid w:val="00F96A15"/>
    <w:rsid w:val="00F96C69"/>
    <w:rsid w:val="00F96CE7"/>
    <w:rsid w:val="00F96F27"/>
    <w:rsid w:val="00F96FE0"/>
    <w:rsid w:val="00F971D0"/>
    <w:rsid w:val="00F972D2"/>
    <w:rsid w:val="00F97334"/>
    <w:rsid w:val="00F974EE"/>
    <w:rsid w:val="00F974FB"/>
    <w:rsid w:val="00F977A9"/>
    <w:rsid w:val="00F977EE"/>
    <w:rsid w:val="00F97BB2"/>
    <w:rsid w:val="00F97F36"/>
    <w:rsid w:val="00FA011D"/>
    <w:rsid w:val="00FA01AF"/>
    <w:rsid w:val="00FA02D8"/>
    <w:rsid w:val="00FA062B"/>
    <w:rsid w:val="00FA0C61"/>
    <w:rsid w:val="00FA0CCE"/>
    <w:rsid w:val="00FA0D26"/>
    <w:rsid w:val="00FA1214"/>
    <w:rsid w:val="00FA1275"/>
    <w:rsid w:val="00FA1592"/>
    <w:rsid w:val="00FA16BE"/>
    <w:rsid w:val="00FA173D"/>
    <w:rsid w:val="00FA184E"/>
    <w:rsid w:val="00FA187F"/>
    <w:rsid w:val="00FA196E"/>
    <w:rsid w:val="00FA1BAD"/>
    <w:rsid w:val="00FA1D72"/>
    <w:rsid w:val="00FA1FEF"/>
    <w:rsid w:val="00FA2262"/>
    <w:rsid w:val="00FA25BF"/>
    <w:rsid w:val="00FA26E6"/>
    <w:rsid w:val="00FA272A"/>
    <w:rsid w:val="00FA29B5"/>
    <w:rsid w:val="00FA29F4"/>
    <w:rsid w:val="00FA2A6E"/>
    <w:rsid w:val="00FA2E9F"/>
    <w:rsid w:val="00FA32E9"/>
    <w:rsid w:val="00FA33FB"/>
    <w:rsid w:val="00FA347E"/>
    <w:rsid w:val="00FA3535"/>
    <w:rsid w:val="00FA3553"/>
    <w:rsid w:val="00FA3667"/>
    <w:rsid w:val="00FA38D6"/>
    <w:rsid w:val="00FA3A51"/>
    <w:rsid w:val="00FA3AAF"/>
    <w:rsid w:val="00FA3B50"/>
    <w:rsid w:val="00FA3E0C"/>
    <w:rsid w:val="00FA4020"/>
    <w:rsid w:val="00FA4041"/>
    <w:rsid w:val="00FA422F"/>
    <w:rsid w:val="00FA4255"/>
    <w:rsid w:val="00FA427F"/>
    <w:rsid w:val="00FA42C6"/>
    <w:rsid w:val="00FA43F9"/>
    <w:rsid w:val="00FA4596"/>
    <w:rsid w:val="00FA4664"/>
    <w:rsid w:val="00FA48F3"/>
    <w:rsid w:val="00FA4DA1"/>
    <w:rsid w:val="00FA4E50"/>
    <w:rsid w:val="00FA5171"/>
    <w:rsid w:val="00FA5194"/>
    <w:rsid w:val="00FA51F3"/>
    <w:rsid w:val="00FA5453"/>
    <w:rsid w:val="00FA54DF"/>
    <w:rsid w:val="00FA562C"/>
    <w:rsid w:val="00FA56B7"/>
    <w:rsid w:val="00FA57FC"/>
    <w:rsid w:val="00FA598C"/>
    <w:rsid w:val="00FA5A8A"/>
    <w:rsid w:val="00FA5B3D"/>
    <w:rsid w:val="00FA5C62"/>
    <w:rsid w:val="00FA5DE4"/>
    <w:rsid w:val="00FA5E7A"/>
    <w:rsid w:val="00FA5FFC"/>
    <w:rsid w:val="00FA6046"/>
    <w:rsid w:val="00FA60BD"/>
    <w:rsid w:val="00FA621C"/>
    <w:rsid w:val="00FA6266"/>
    <w:rsid w:val="00FA63D5"/>
    <w:rsid w:val="00FA6424"/>
    <w:rsid w:val="00FA6497"/>
    <w:rsid w:val="00FA64A7"/>
    <w:rsid w:val="00FA653C"/>
    <w:rsid w:val="00FA6610"/>
    <w:rsid w:val="00FA6646"/>
    <w:rsid w:val="00FA66F6"/>
    <w:rsid w:val="00FA6899"/>
    <w:rsid w:val="00FA69C0"/>
    <w:rsid w:val="00FA69D1"/>
    <w:rsid w:val="00FA6B2A"/>
    <w:rsid w:val="00FA6D8D"/>
    <w:rsid w:val="00FA6E5B"/>
    <w:rsid w:val="00FA6F40"/>
    <w:rsid w:val="00FA6F52"/>
    <w:rsid w:val="00FA715B"/>
    <w:rsid w:val="00FA7162"/>
    <w:rsid w:val="00FA7434"/>
    <w:rsid w:val="00FA743A"/>
    <w:rsid w:val="00FA74D9"/>
    <w:rsid w:val="00FA7579"/>
    <w:rsid w:val="00FA76D4"/>
    <w:rsid w:val="00FA7793"/>
    <w:rsid w:val="00FA77D2"/>
    <w:rsid w:val="00FA781D"/>
    <w:rsid w:val="00FA78DB"/>
    <w:rsid w:val="00FA7A61"/>
    <w:rsid w:val="00FA7B5C"/>
    <w:rsid w:val="00FA7B5D"/>
    <w:rsid w:val="00FA7BF4"/>
    <w:rsid w:val="00FA7D22"/>
    <w:rsid w:val="00FA7D6D"/>
    <w:rsid w:val="00FA7DBB"/>
    <w:rsid w:val="00FB00D5"/>
    <w:rsid w:val="00FB04CC"/>
    <w:rsid w:val="00FB0590"/>
    <w:rsid w:val="00FB06EE"/>
    <w:rsid w:val="00FB0750"/>
    <w:rsid w:val="00FB07CB"/>
    <w:rsid w:val="00FB0857"/>
    <w:rsid w:val="00FB0C52"/>
    <w:rsid w:val="00FB0D4F"/>
    <w:rsid w:val="00FB1160"/>
    <w:rsid w:val="00FB1315"/>
    <w:rsid w:val="00FB131F"/>
    <w:rsid w:val="00FB1585"/>
    <w:rsid w:val="00FB15D1"/>
    <w:rsid w:val="00FB1B5E"/>
    <w:rsid w:val="00FB22CD"/>
    <w:rsid w:val="00FB234B"/>
    <w:rsid w:val="00FB2477"/>
    <w:rsid w:val="00FB260B"/>
    <w:rsid w:val="00FB2625"/>
    <w:rsid w:val="00FB2A27"/>
    <w:rsid w:val="00FB2B8C"/>
    <w:rsid w:val="00FB2D52"/>
    <w:rsid w:val="00FB30E6"/>
    <w:rsid w:val="00FB320D"/>
    <w:rsid w:val="00FB3238"/>
    <w:rsid w:val="00FB34BE"/>
    <w:rsid w:val="00FB3622"/>
    <w:rsid w:val="00FB37C9"/>
    <w:rsid w:val="00FB39C6"/>
    <w:rsid w:val="00FB3BB4"/>
    <w:rsid w:val="00FB3E0E"/>
    <w:rsid w:val="00FB3E11"/>
    <w:rsid w:val="00FB3E78"/>
    <w:rsid w:val="00FB3FD1"/>
    <w:rsid w:val="00FB439F"/>
    <w:rsid w:val="00FB4506"/>
    <w:rsid w:val="00FB4530"/>
    <w:rsid w:val="00FB4586"/>
    <w:rsid w:val="00FB4604"/>
    <w:rsid w:val="00FB48B3"/>
    <w:rsid w:val="00FB49C1"/>
    <w:rsid w:val="00FB49D4"/>
    <w:rsid w:val="00FB4C79"/>
    <w:rsid w:val="00FB4CFB"/>
    <w:rsid w:val="00FB4FB2"/>
    <w:rsid w:val="00FB4FD0"/>
    <w:rsid w:val="00FB5087"/>
    <w:rsid w:val="00FB52BC"/>
    <w:rsid w:val="00FB564A"/>
    <w:rsid w:val="00FB56AF"/>
    <w:rsid w:val="00FB56CB"/>
    <w:rsid w:val="00FB5C26"/>
    <w:rsid w:val="00FB5D4D"/>
    <w:rsid w:val="00FB5E6B"/>
    <w:rsid w:val="00FB61EE"/>
    <w:rsid w:val="00FB6348"/>
    <w:rsid w:val="00FB646C"/>
    <w:rsid w:val="00FB6551"/>
    <w:rsid w:val="00FB6605"/>
    <w:rsid w:val="00FB6665"/>
    <w:rsid w:val="00FB6740"/>
    <w:rsid w:val="00FB67CC"/>
    <w:rsid w:val="00FB6831"/>
    <w:rsid w:val="00FB6F45"/>
    <w:rsid w:val="00FB72DA"/>
    <w:rsid w:val="00FB7369"/>
    <w:rsid w:val="00FB738B"/>
    <w:rsid w:val="00FB75A2"/>
    <w:rsid w:val="00FB77B6"/>
    <w:rsid w:val="00FB791B"/>
    <w:rsid w:val="00FB7D3B"/>
    <w:rsid w:val="00FB7FCF"/>
    <w:rsid w:val="00FC001C"/>
    <w:rsid w:val="00FC012E"/>
    <w:rsid w:val="00FC0763"/>
    <w:rsid w:val="00FC0857"/>
    <w:rsid w:val="00FC09CA"/>
    <w:rsid w:val="00FC0B92"/>
    <w:rsid w:val="00FC0C4A"/>
    <w:rsid w:val="00FC0CA4"/>
    <w:rsid w:val="00FC0DDC"/>
    <w:rsid w:val="00FC0E97"/>
    <w:rsid w:val="00FC0EA0"/>
    <w:rsid w:val="00FC0FD5"/>
    <w:rsid w:val="00FC105B"/>
    <w:rsid w:val="00FC119E"/>
    <w:rsid w:val="00FC15E7"/>
    <w:rsid w:val="00FC1A4D"/>
    <w:rsid w:val="00FC1B1C"/>
    <w:rsid w:val="00FC1FA0"/>
    <w:rsid w:val="00FC2126"/>
    <w:rsid w:val="00FC295F"/>
    <w:rsid w:val="00FC2CDA"/>
    <w:rsid w:val="00FC2D03"/>
    <w:rsid w:val="00FC3038"/>
    <w:rsid w:val="00FC3213"/>
    <w:rsid w:val="00FC35CF"/>
    <w:rsid w:val="00FC36F4"/>
    <w:rsid w:val="00FC39BC"/>
    <w:rsid w:val="00FC3F93"/>
    <w:rsid w:val="00FC4370"/>
    <w:rsid w:val="00FC43BC"/>
    <w:rsid w:val="00FC440D"/>
    <w:rsid w:val="00FC44EE"/>
    <w:rsid w:val="00FC47C9"/>
    <w:rsid w:val="00FC47E4"/>
    <w:rsid w:val="00FC4975"/>
    <w:rsid w:val="00FC4B8C"/>
    <w:rsid w:val="00FC4CCA"/>
    <w:rsid w:val="00FC4E1C"/>
    <w:rsid w:val="00FC4EB3"/>
    <w:rsid w:val="00FC4FBF"/>
    <w:rsid w:val="00FC4FE8"/>
    <w:rsid w:val="00FC50C8"/>
    <w:rsid w:val="00FC5116"/>
    <w:rsid w:val="00FC525B"/>
    <w:rsid w:val="00FC5278"/>
    <w:rsid w:val="00FC5313"/>
    <w:rsid w:val="00FC54DD"/>
    <w:rsid w:val="00FC58E5"/>
    <w:rsid w:val="00FC595C"/>
    <w:rsid w:val="00FC5BA3"/>
    <w:rsid w:val="00FC5E9A"/>
    <w:rsid w:val="00FC6070"/>
    <w:rsid w:val="00FC61E8"/>
    <w:rsid w:val="00FC68C4"/>
    <w:rsid w:val="00FC6AB3"/>
    <w:rsid w:val="00FC6AD4"/>
    <w:rsid w:val="00FC6CBE"/>
    <w:rsid w:val="00FC6E7D"/>
    <w:rsid w:val="00FC6FA8"/>
    <w:rsid w:val="00FC714D"/>
    <w:rsid w:val="00FC71CA"/>
    <w:rsid w:val="00FC7405"/>
    <w:rsid w:val="00FC7410"/>
    <w:rsid w:val="00FC74FB"/>
    <w:rsid w:val="00FC74FE"/>
    <w:rsid w:val="00FC7613"/>
    <w:rsid w:val="00FC7634"/>
    <w:rsid w:val="00FC791A"/>
    <w:rsid w:val="00FC7A52"/>
    <w:rsid w:val="00FC7B73"/>
    <w:rsid w:val="00FD0096"/>
    <w:rsid w:val="00FD0102"/>
    <w:rsid w:val="00FD0330"/>
    <w:rsid w:val="00FD0380"/>
    <w:rsid w:val="00FD03AA"/>
    <w:rsid w:val="00FD0810"/>
    <w:rsid w:val="00FD0D41"/>
    <w:rsid w:val="00FD119D"/>
    <w:rsid w:val="00FD1347"/>
    <w:rsid w:val="00FD17A6"/>
    <w:rsid w:val="00FD1A30"/>
    <w:rsid w:val="00FD1ADC"/>
    <w:rsid w:val="00FD1BD1"/>
    <w:rsid w:val="00FD1CAA"/>
    <w:rsid w:val="00FD1E29"/>
    <w:rsid w:val="00FD1E72"/>
    <w:rsid w:val="00FD207A"/>
    <w:rsid w:val="00FD22B7"/>
    <w:rsid w:val="00FD2329"/>
    <w:rsid w:val="00FD239A"/>
    <w:rsid w:val="00FD2461"/>
    <w:rsid w:val="00FD28A9"/>
    <w:rsid w:val="00FD2982"/>
    <w:rsid w:val="00FD2A21"/>
    <w:rsid w:val="00FD2AD2"/>
    <w:rsid w:val="00FD2AEC"/>
    <w:rsid w:val="00FD305B"/>
    <w:rsid w:val="00FD30CF"/>
    <w:rsid w:val="00FD30E7"/>
    <w:rsid w:val="00FD3233"/>
    <w:rsid w:val="00FD342D"/>
    <w:rsid w:val="00FD3706"/>
    <w:rsid w:val="00FD3A0E"/>
    <w:rsid w:val="00FD40EA"/>
    <w:rsid w:val="00FD44C9"/>
    <w:rsid w:val="00FD4931"/>
    <w:rsid w:val="00FD4B2D"/>
    <w:rsid w:val="00FD4C53"/>
    <w:rsid w:val="00FD4E82"/>
    <w:rsid w:val="00FD4EE0"/>
    <w:rsid w:val="00FD4EFF"/>
    <w:rsid w:val="00FD4F2E"/>
    <w:rsid w:val="00FD5078"/>
    <w:rsid w:val="00FD51E3"/>
    <w:rsid w:val="00FD56D3"/>
    <w:rsid w:val="00FD56D7"/>
    <w:rsid w:val="00FD5860"/>
    <w:rsid w:val="00FD5962"/>
    <w:rsid w:val="00FD5B56"/>
    <w:rsid w:val="00FD5F9F"/>
    <w:rsid w:val="00FD5FCA"/>
    <w:rsid w:val="00FD60C9"/>
    <w:rsid w:val="00FD63D7"/>
    <w:rsid w:val="00FD6524"/>
    <w:rsid w:val="00FD67CD"/>
    <w:rsid w:val="00FD68C8"/>
    <w:rsid w:val="00FD6976"/>
    <w:rsid w:val="00FD6B27"/>
    <w:rsid w:val="00FD6B3F"/>
    <w:rsid w:val="00FD6CFA"/>
    <w:rsid w:val="00FD6FAF"/>
    <w:rsid w:val="00FD7092"/>
    <w:rsid w:val="00FD716F"/>
    <w:rsid w:val="00FD718B"/>
    <w:rsid w:val="00FD71B5"/>
    <w:rsid w:val="00FD71DD"/>
    <w:rsid w:val="00FD7243"/>
    <w:rsid w:val="00FD7261"/>
    <w:rsid w:val="00FD7409"/>
    <w:rsid w:val="00FD7457"/>
    <w:rsid w:val="00FD75CA"/>
    <w:rsid w:val="00FD7642"/>
    <w:rsid w:val="00FD79D5"/>
    <w:rsid w:val="00FD79EC"/>
    <w:rsid w:val="00FD7A39"/>
    <w:rsid w:val="00FD7C14"/>
    <w:rsid w:val="00FD7DDF"/>
    <w:rsid w:val="00FD7E2D"/>
    <w:rsid w:val="00FD7E51"/>
    <w:rsid w:val="00FD7F4F"/>
    <w:rsid w:val="00FE0097"/>
    <w:rsid w:val="00FE00A8"/>
    <w:rsid w:val="00FE0460"/>
    <w:rsid w:val="00FE08D9"/>
    <w:rsid w:val="00FE095D"/>
    <w:rsid w:val="00FE0A5A"/>
    <w:rsid w:val="00FE0ABE"/>
    <w:rsid w:val="00FE0B73"/>
    <w:rsid w:val="00FE0C0F"/>
    <w:rsid w:val="00FE0C79"/>
    <w:rsid w:val="00FE0FFA"/>
    <w:rsid w:val="00FE10F9"/>
    <w:rsid w:val="00FE11E9"/>
    <w:rsid w:val="00FE13A6"/>
    <w:rsid w:val="00FE13E6"/>
    <w:rsid w:val="00FE15DE"/>
    <w:rsid w:val="00FE1616"/>
    <w:rsid w:val="00FE166F"/>
    <w:rsid w:val="00FE187B"/>
    <w:rsid w:val="00FE1988"/>
    <w:rsid w:val="00FE1A68"/>
    <w:rsid w:val="00FE1B16"/>
    <w:rsid w:val="00FE1B19"/>
    <w:rsid w:val="00FE1D55"/>
    <w:rsid w:val="00FE1F99"/>
    <w:rsid w:val="00FE21F3"/>
    <w:rsid w:val="00FE22D5"/>
    <w:rsid w:val="00FE26B2"/>
    <w:rsid w:val="00FE27BD"/>
    <w:rsid w:val="00FE2903"/>
    <w:rsid w:val="00FE2FAF"/>
    <w:rsid w:val="00FE304B"/>
    <w:rsid w:val="00FE305E"/>
    <w:rsid w:val="00FE3132"/>
    <w:rsid w:val="00FE34BC"/>
    <w:rsid w:val="00FE3648"/>
    <w:rsid w:val="00FE3719"/>
    <w:rsid w:val="00FE3825"/>
    <w:rsid w:val="00FE383E"/>
    <w:rsid w:val="00FE39B8"/>
    <w:rsid w:val="00FE3ABC"/>
    <w:rsid w:val="00FE3C5B"/>
    <w:rsid w:val="00FE3FAD"/>
    <w:rsid w:val="00FE4502"/>
    <w:rsid w:val="00FE4808"/>
    <w:rsid w:val="00FE4836"/>
    <w:rsid w:val="00FE4981"/>
    <w:rsid w:val="00FE4CB4"/>
    <w:rsid w:val="00FE4CDF"/>
    <w:rsid w:val="00FE4D3E"/>
    <w:rsid w:val="00FE50E3"/>
    <w:rsid w:val="00FE51CB"/>
    <w:rsid w:val="00FE5595"/>
    <w:rsid w:val="00FE5707"/>
    <w:rsid w:val="00FE584A"/>
    <w:rsid w:val="00FE58B1"/>
    <w:rsid w:val="00FE5B6E"/>
    <w:rsid w:val="00FE5B7C"/>
    <w:rsid w:val="00FE5CE2"/>
    <w:rsid w:val="00FE5E51"/>
    <w:rsid w:val="00FE5FA2"/>
    <w:rsid w:val="00FE5FCC"/>
    <w:rsid w:val="00FE6072"/>
    <w:rsid w:val="00FE6611"/>
    <w:rsid w:val="00FE6898"/>
    <w:rsid w:val="00FE690E"/>
    <w:rsid w:val="00FE6956"/>
    <w:rsid w:val="00FE6A77"/>
    <w:rsid w:val="00FE6F76"/>
    <w:rsid w:val="00FE7033"/>
    <w:rsid w:val="00FE7363"/>
    <w:rsid w:val="00FE753D"/>
    <w:rsid w:val="00FE75FB"/>
    <w:rsid w:val="00FE7A14"/>
    <w:rsid w:val="00FE7A28"/>
    <w:rsid w:val="00FE7CE3"/>
    <w:rsid w:val="00FE7EFD"/>
    <w:rsid w:val="00FF0217"/>
    <w:rsid w:val="00FF02A2"/>
    <w:rsid w:val="00FF0340"/>
    <w:rsid w:val="00FF0381"/>
    <w:rsid w:val="00FF06FA"/>
    <w:rsid w:val="00FF0BEF"/>
    <w:rsid w:val="00FF12DB"/>
    <w:rsid w:val="00FF12FF"/>
    <w:rsid w:val="00FF139D"/>
    <w:rsid w:val="00FF1427"/>
    <w:rsid w:val="00FF17A9"/>
    <w:rsid w:val="00FF18D1"/>
    <w:rsid w:val="00FF1E2B"/>
    <w:rsid w:val="00FF1F40"/>
    <w:rsid w:val="00FF20C5"/>
    <w:rsid w:val="00FF22C5"/>
    <w:rsid w:val="00FF2419"/>
    <w:rsid w:val="00FF2667"/>
    <w:rsid w:val="00FF26BE"/>
    <w:rsid w:val="00FF26D5"/>
    <w:rsid w:val="00FF28FE"/>
    <w:rsid w:val="00FF2C81"/>
    <w:rsid w:val="00FF354A"/>
    <w:rsid w:val="00FF37B5"/>
    <w:rsid w:val="00FF37EF"/>
    <w:rsid w:val="00FF40F9"/>
    <w:rsid w:val="00FF4469"/>
    <w:rsid w:val="00FF44BF"/>
    <w:rsid w:val="00FF44F7"/>
    <w:rsid w:val="00FF46FE"/>
    <w:rsid w:val="00FF4A0F"/>
    <w:rsid w:val="00FF4AF0"/>
    <w:rsid w:val="00FF4F68"/>
    <w:rsid w:val="00FF527F"/>
    <w:rsid w:val="00FF57B4"/>
    <w:rsid w:val="00FF5919"/>
    <w:rsid w:val="00FF593E"/>
    <w:rsid w:val="00FF5942"/>
    <w:rsid w:val="00FF596C"/>
    <w:rsid w:val="00FF5BAA"/>
    <w:rsid w:val="00FF5E6E"/>
    <w:rsid w:val="00FF60F9"/>
    <w:rsid w:val="00FF645E"/>
    <w:rsid w:val="00FF6585"/>
    <w:rsid w:val="00FF665F"/>
    <w:rsid w:val="00FF68E8"/>
    <w:rsid w:val="00FF6A43"/>
    <w:rsid w:val="00FF6C02"/>
    <w:rsid w:val="00FF6C03"/>
    <w:rsid w:val="00FF6F86"/>
    <w:rsid w:val="00FF72D6"/>
    <w:rsid w:val="00FF7316"/>
    <w:rsid w:val="00FF76E8"/>
    <w:rsid w:val="00FF784F"/>
    <w:rsid w:val="00FF7980"/>
    <w:rsid w:val="00FF7A3A"/>
    <w:rsid w:val="00FF7DCC"/>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D84F7A"/>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EF7CB2"/>
    <w:pPr>
      <w:tabs>
        <w:tab w:val="right" w:leader="dot" w:pos="9061"/>
      </w:tabs>
      <w:ind w:leftChars="400" w:left="960" w:firstLine="48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B44BA8"/>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B44BA8"/>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3A2C9A"/>
    <w:pPr>
      <w:numPr>
        <w:numId w:val="1"/>
      </w:numPr>
      <w:spacing w:line="360" w:lineRule="auto"/>
      <w:ind w:firstLineChars="0" w:firstLine="0"/>
    </w:pPr>
    <w:rPr>
      <w:bCs/>
      <w:color w:val="0070C0"/>
      <w:u w:color="FF0000"/>
    </w:rPr>
  </w:style>
  <w:style w:type="character" w:customStyle="1" w:styleId="aff8">
    <w:name w:val="訪談標題 字元"/>
    <w:basedOn w:val="a2"/>
    <w:link w:val="a0"/>
    <w:rsid w:val="003A2C9A"/>
    <w:rPr>
      <w:rFonts w:ascii="Times New Roman" w:eastAsia="標楷體" w:hAnsi="Times New Roman"/>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2B7B98"/>
    <w:pPr>
      <w:spacing w:line="360" w:lineRule="auto"/>
      <w:jc w:val="both"/>
    </w:pPr>
  </w:style>
  <w:style w:type="character" w:customStyle="1" w:styleId="150">
    <w:name w:val="1.5內文 字元"/>
    <w:basedOn w:val="a2"/>
    <w:link w:val="15"/>
    <w:rsid w:val="002B7B98"/>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 w:type="paragraph" w:customStyle="1" w:styleId="afff5">
    <w:name w:val="資料來源"/>
    <w:basedOn w:val="151"/>
    <w:link w:val="afff6"/>
    <w:qFormat/>
    <w:rsid w:val="00164FB3"/>
    <w:pPr>
      <w:jc w:val="center"/>
    </w:pPr>
  </w:style>
  <w:style w:type="character" w:customStyle="1" w:styleId="afff6">
    <w:name w:val="資料來源 字元"/>
    <w:basedOn w:val="152"/>
    <w:link w:val="afff5"/>
    <w:rsid w:val="00164FB3"/>
    <w:rPr>
      <w:rFonts w:ascii="Times New Roman" w:eastAsia="標楷體" w:hAnsi="Times New Roman"/>
      <w:color w:val="000000" w:themeColor="text1"/>
    </w:rPr>
  </w:style>
  <w:style w:type="paragraph" w:styleId="afff7">
    <w:name w:val="footnote text"/>
    <w:basedOn w:val="a1"/>
    <w:link w:val="afff8"/>
    <w:uiPriority w:val="99"/>
    <w:semiHidden/>
    <w:unhideWhenUsed/>
    <w:rsid w:val="0030040C"/>
    <w:pPr>
      <w:snapToGrid w:val="0"/>
    </w:pPr>
    <w:rPr>
      <w:sz w:val="20"/>
      <w:szCs w:val="20"/>
    </w:rPr>
  </w:style>
  <w:style w:type="character" w:customStyle="1" w:styleId="afff8">
    <w:name w:val="註腳文字 字元"/>
    <w:basedOn w:val="a2"/>
    <w:link w:val="afff7"/>
    <w:uiPriority w:val="99"/>
    <w:semiHidden/>
    <w:rsid w:val="0030040C"/>
    <w:rPr>
      <w:rFonts w:ascii="Times New Roman" w:eastAsia="標楷體" w:hAnsi="Times New Roman"/>
      <w:sz w:val="20"/>
      <w:szCs w:val="20"/>
    </w:rPr>
  </w:style>
  <w:style w:type="character" w:styleId="afff9">
    <w:name w:val="footnote reference"/>
    <w:basedOn w:val="a2"/>
    <w:uiPriority w:val="99"/>
    <w:semiHidden/>
    <w:unhideWhenUsed/>
    <w:rsid w:val="0030040C"/>
    <w:rPr>
      <w:vertAlign w:val="superscript"/>
    </w:rPr>
  </w:style>
  <w:style w:type="paragraph" w:styleId="afffa">
    <w:name w:val="No Spacing"/>
    <w:uiPriority w:val="1"/>
    <w:qFormat/>
    <w:rsid w:val="00EB3653"/>
    <w:pPr>
      <w:widowControl w:val="0"/>
      <w:spacing w:after="0" w:line="240" w:lineRule="auto"/>
      <w:ind w:firstLineChars="200" w:firstLine="200"/>
    </w:pPr>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0981172">
      <w:bodyDiv w:val="1"/>
      <w:marLeft w:val="0"/>
      <w:marRight w:val="0"/>
      <w:marTop w:val="0"/>
      <w:marBottom w:val="0"/>
      <w:divBdr>
        <w:top w:val="none" w:sz="0" w:space="0" w:color="auto"/>
        <w:left w:val="none" w:sz="0" w:space="0" w:color="auto"/>
        <w:bottom w:val="none" w:sz="0" w:space="0" w:color="auto"/>
        <w:right w:val="none" w:sz="0" w:space="0" w:color="auto"/>
      </w:divBdr>
    </w:div>
    <w:div w:id="41439744">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59450512">
      <w:bodyDiv w:val="1"/>
      <w:marLeft w:val="0"/>
      <w:marRight w:val="0"/>
      <w:marTop w:val="0"/>
      <w:marBottom w:val="0"/>
      <w:divBdr>
        <w:top w:val="none" w:sz="0" w:space="0" w:color="auto"/>
        <w:left w:val="none" w:sz="0" w:space="0" w:color="auto"/>
        <w:bottom w:val="none" w:sz="0" w:space="0" w:color="auto"/>
        <w:right w:val="none" w:sz="0" w:space="0" w:color="auto"/>
      </w:divBdr>
    </w:div>
    <w:div w:id="6704518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68424753">
      <w:bodyDiv w:val="1"/>
      <w:marLeft w:val="0"/>
      <w:marRight w:val="0"/>
      <w:marTop w:val="0"/>
      <w:marBottom w:val="0"/>
      <w:divBdr>
        <w:top w:val="none" w:sz="0" w:space="0" w:color="auto"/>
        <w:left w:val="none" w:sz="0" w:space="0" w:color="auto"/>
        <w:bottom w:val="none" w:sz="0" w:space="0" w:color="auto"/>
        <w:right w:val="none" w:sz="0" w:space="0" w:color="auto"/>
      </w:divBdr>
    </w:div>
    <w:div w:id="6935617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79565782">
      <w:bodyDiv w:val="1"/>
      <w:marLeft w:val="0"/>
      <w:marRight w:val="0"/>
      <w:marTop w:val="0"/>
      <w:marBottom w:val="0"/>
      <w:divBdr>
        <w:top w:val="none" w:sz="0" w:space="0" w:color="auto"/>
        <w:left w:val="none" w:sz="0" w:space="0" w:color="auto"/>
        <w:bottom w:val="none" w:sz="0" w:space="0" w:color="auto"/>
        <w:right w:val="none" w:sz="0" w:space="0" w:color="auto"/>
      </w:divBdr>
    </w:div>
    <w:div w:id="87820074">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09666366">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8257437">
      <w:bodyDiv w:val="1"/>
      <w:marLeft w:val="0"/>
      <w:marRight w:val="0"/>
      <w:marTop w:val="0"/>
      <w:marBottom w:val="0"/>
      <w:divBdr>
        <w:top w:val="none" w:sz="0" w:space="0" w:color="auto"/>
        <w:left w:val="none" w:sz="0" w:space="0" w:color="auto"/>
        <w:bottom w:val="none" w:sz="0" w:space="0" w:color="auto"/>
        <w:right w:val="none" w:sz="0" w:space="0" w:color="auto"/>
      </w:divBdr>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4395296">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3760911">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38234829">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54032660">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66287947">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3295288">
      <w:bodyDiv w:val="1"/>
      <w:marLeft w:val="0"/>
      <w:marRight w:val="0"/>
      <w:marTop w:val="0"/>
      <w:marBottom w:val="0"/>
      <w:divBdr>
        <w:top w:val="none" w:sz="0" w:space="0" w:color="auto"/>
        <w:left w:val="none" w:sz="0" w:space="0" w:color="auto"/>
        <w:bottom w:val="none" w:sz="0" w:space="0" w:color="auto"/>
        <w:right w:val="none" w:sz="0" w:space="0" w:color="auto"/>
      </w:divBdr>
      <w:divsChild>
        <w:div w:id="1909001491">
          <w:marLeft w:val="0"/>
          <w:marRight w:val="0"/>
          <w:marTop w:val="0"/>
          <w:marBottom w:val="0"/>
          <w:divBdr>
            <w:top w:val="none" w:sz="0" w:space="0" w:color="auto"/>
            <w:left w:val="none" w:sz="0" w:space="0" w:color="auto"/>
            <w:bottom w:val="none" w:sz="0" w:space="0" w:color="auto"/>
            <w:right w:val="none" w:sz="0" w:space="0" w:color="auto"/>
          </w:divBdr>
          <w:divsChild>
            <w:div w:id="1758819379">
              <w:marLeft w:val="0"/>
              <w:marRight w:val="0"/>
              <w:marTop w:val="0"/>
              <w:marBottom w:val="0"/>
              <w:divBdr>
                <w:top w:val="none" w:sz="0" w:space="0" w:color="auto"/>
                <w:left w:val="none" w:sz="0" w:space="0" w:color="auto"/>
                <w:bottom w:val="none" w:sz="0" w:space="0" w:color="auto"/>
                <w:right w:val="none" w:sz="0" w:space="0" w:color="auto"/>
              </w:divBdr>
              <w:divsChild>
                <w:div w:id="1487743515">
                  <w:marLeft w:val="0"/>
                  <w:marRight w:val="0"/>
                  <w:marTop w:val="0"/>
                  <w:marBottom w:val="0"/>
                  <w:divBdr>
                    <w:top w:val="none" w:sz="0" w:space="0" w:color="auto"/>
                    <w:left w:val="none" w:sz="0" w:space="0" w:color="auto"/>
                    <w:bottom w:val="none" w:sz="0" w:space="0" w:color="auto"/>
                    <w:right w:val="none" w:sz="0" w:space="0" w:color="auto"/>
                  </w:divBdr>
                  <w:divsChild>
                    <w:div w:id="1304502960">
                      <w:marLeft w:val="0"/>
                      <w:marRight w:val="0"/>
                      <w:marTop w:val="0"/>
                      <w:marBottom w:val="0"/>
                      <w:divBdr>
                        <w:top w:val="none" w:sz="0" w:space="0" w:color="auto"/>
                        <w:left w:val="none" w:sz="0" w:space="0" w:color="auto"/>
                        <w:bottom w:val="none" w:sz="0" w:space="0" w:color="auto"/>
                        <w:right w:val="none" w:sz="0" w:space="0" w:color="auto"/>
                      </w:divBdr>
                      <w:divsChild>
                        <w:div w:id="1426223764">
                          <w:marLeft w:val="0"/>
                          <w:marRight w:val="0"/>
                          <w:marTop w:val="0"/>
                          <w:marBottom w:val="0"/>
                          <w:divBdr>
                            <w:top w:val="none" w:sz="0" w:space="0" w:color="auto"/>
                            <w:left w:val="none" w:sz="0" w:space="0" w:color="auto"/>
                            <w:bottom w:val="none" w:sz="0" w:space="0" w:color="auto"/>
                            <w:right w:val="none" w:sz="0" w:space="0" w:color="auto"/>
                          </w:divBdr>
                          <w:divsChild>
                            <w:div w:id="1983851882">
                              <w:marLeft w:val="0"/>
                              <w:marRight w:val="0"/>
                              <w:marTop w:val="0"/>
                              <w:marBottom w:val="0"/>
                              <w:divBdr>
                                <w:top w:val="none" w:sz="0" w:space="0" w:color="auto"/>
                                <w:left w:val="none" w:sz="0" w:space="0" w:color="auto"/>
                                <w:bottom w:val="none" w:sz="0" w:space="0" w:color="auto"/>
                                <w:right w:val="none" w:sz="0" w:space="0" w:color="auto"/>
                              </w:divBdr>
                              <w:divsChild>
                                <w:div w:id="1543444832">
                                  <w:marLeft w:val="0"/>
                                  <w:marRight w:val="0"/>
                                  <w:marTop w:val="0"/>
                                  <w:marBottom w:val="0"/>
                                  <w:divBdr>
                                    <w:top w:val="none" w:sz="0" w:space="0" w:color="auto"/>
                                    <w:left w:val="none" w:sz="0" w:space="0" w:color="auto"/>
                                    <w:bottom w:val="none" w:sz="0" w:space="0" w:color="auto"/>
                                    <w:right w:val="none" w:sz="0" w:space="0" w:color="auto"/>
                                  </w:divBdr>
                                  <w:divsChild>
                                    <w:div w:id="35862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25457369">
      <w:bodyDiv w:val="1"/>
      <w:marLeft w:val="0"/>
      <w:marRight w:val="0"/>
      <w:marTop w:val="0"/>
      <w:marBottom w:val="0"/>
      <w:divBdr>
        <w:top w:val="none" w:sz="0" w:space="0" w:color="auto"/>
        <w:left w:val="none" w:sz="0" w:space="0" w:color="auto"/>
        <w:bottom w:val="none" w:sz="0" w:space="0" w:color="auto"/>
        <w:right w:val="none" w:sz="0" w:space="0" w:color="auto"/>
      </w:divBdr>
    </w:div>
    <w:div w:id="228544542">
      <w:bodyDiv w:val="1"/>
      <w:marLeft w:val="0"/>
      <w:marRight w:val="0"/>
      <w:marTop w:val="0"/>
      <w:marBottom w:val="0"/>
      <w:divBdr>
        <w:top w:val="none" w:sz="0" w:space="0" w:color="auto"/>
        <w:left w:val="none" w:sz="0" w:space="0" w:color="auto"/>
        <w:bottom w:val="none" w:sz="0" w:space="0" w:color="auto"/>
        <w:right w:val="none" w:sz="0" w:space="0" w:color="auto"/>
      </w:divBdr>
    </w:div>
    <w:div w:id="229656036">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1428474">
      <w:bodyDiv w:val="1"/>
      <w:marLeft w:val="0"/>
      <w:marRight w:val="0"/>
      <w:marTop w:val="0"/>
      <w:marBottom w:val="0"/>
      <w:divBdr>
        <w:top w:val="none" w:sz="0" w:space="0" w:color="auto"/>
        <w:left w:val="none" w:sz="0" w:space="0" w:color="auto"/>
        <w:bottom w:val="none" w:sz="0" w:space="0" w:color="auto"/>
        <w:right w:val="none" w:sz="0" w:space="0" w:color="auto"/>
      </w:divBdr>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59071443">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4967215">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2174292">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299578456">
      <w:bodyDiv w:val="1"/>
      <w:marLeft w:val="0"/>
      <w:marRight w:val="0"/>
      <w:marTop w:val="0"/>
      <w:marBottom w:val="0"/>
      <w:divBdr>
        <w:top w:val="none" w:sz="0" w:space="0" w:color="auto"/>
        <w:left w:val="none" w:sz="0" w:space="0" w:color="auto"/>
        <w:bottom w:val="none" w:sz="0" w:space="0" w:color="auto"/>
        <w:right w:val="none" w:sz="0" w:space="0" w:color="auto"/>
      </w:divBdr>
    </w:div>
    <w:div w:id="301734877">
      <w:bodyDiv w:val="1"/>
      <w:marLeft w:val="0"/>
      <w:marRight w:val="0"/>
      <w:marTop w:val="0"/>
      <w:marBottom w:val="0"/>
      <w:divBdr>
        <w:top w:val="none" w:sz="0" w:space="0" w:color="auto"/>
        <w:left w:val="none" w:sz="0" w:space="0" w:color="auto"/>
        <w:bottom w:val="none" w:sz="0" w:space="0" w:color="auto"/>
        <w:right w:val="none" w:sz="0" w:space="0" w:color="auto"/>
      </w:divBdr>
    </w:div>
    <w:div w:id="302740449">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782571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0410409">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44599804">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354222">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6193074">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394784">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0367554">
      <w:bodyDiv w:val="1"/>
      <w:marLeft w:val="0"/>
      <w:marRight w:val="0"/>
      <w:marTop w:val="0"/>
      <w:marBottom w:val="0"/>
      <w:divBdr>
        <w:top w:val="none" w:sz="0" w:space="0" w:color="auto"/>
        <w:left w:val="none" w:sz="0" w:space="0" w:color="auto"/>
        <w:bottom w:val="none" w:sz="0" w:space="0" w:color="auto"/>
        <w:right w:val="none" w:sz="0" w:space="0" w:color="auto"/>
      </w:divBdr>
    </w:div>
    <w:div w:id="472215276">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8601747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0607410">
      <w:bodyDiv w:val="1"/>
      <w:marLeft w:val="0"/>
      <w:marRight w:val="0"/>
      <w:marTop w:val="0"/>
      <w:marBottom w:val="0"/>
      <w:divBdr>
        <w:top w:val="none" w:sz="0" w:space="0" w:color="auto"/>
        <w:left w:val="none" w:sz="0" w:space="0" w:color="auto"/>
        <w:bottom w:val="none" w:sz="0" w:space="0" w:color="auto"/>
        <w:right w:val="none" w:sz="0" w:space="0" w:color="auto"/>
      </w:divBdr>
      <w:divsChild>
        <w:div w:id="1013723878">
          <w:marLeft w:val="0"/>
          <w:marRight w:val="0"/>
          <w:marTop w:val="0"/>
          <w:marBottom w:val="0"/>
          <w:divBdr>
            <w:top w:val="none" w:sz="0" w:space="0" w:color="auto"/>
            <w:left w:val="none" w:sz="0" w:space="0" w:color="auto"/>
            <w:bottom w:val="none" w:sz="0" w:space="0" w:color="auto"/>
            <w:right w:val="none" w:sz="0" w:space="0" w:color="auto"/>
          </w:divBdr>
          <w:divsChild>
            <w:div w:id="1946886601">
              <w:marLeft w:val="0"/>
              <w:marRight w:val="0"/>
              <w:marTop w:val="0"/>
              <w:marBottom w:val="0"/>
              <w:divBdr>
                <w:top w:val="none" w:sz="0" w:space="0" w:color="auto"/>
                <w:left w:val="none" w:sz="0" w:space="0" w:color="auto"/>
                <w:bottom w:val="none" w:sz="0" w:space="0" w:color="auto"/>
                <w:right w:val="none" w:sz="0" w:space="0" w:color="auto"/>
              </w:divBdr>
              <w:divsChild>
                <w:div w:id="1533494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313037">
          <w:marLeft w:val="0"/>
          <w:marRight w:val="0"/>
          <w:marTop w:val="0"/>
          <w:marBottom w:val="0"/>
          <w:divBdr>
            <w:top w:val="none" w:sz="0" w:space="0" w:color="auto"/>
            <w:left w:val="none" w:sz="0" w:space="0" w:color="auto"/>
            <w:bottom w:val="none" w:sz="0" w:space="0" w:color="auto"/>
            <w:right w:val="none" w:sz="0" w:space="0" w:color="auto"/>
          </w:divBdr>
          <w:divsChild>
            <w:div w:id="83140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340028">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3591530">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1870179">
      <w:bodyDiv w:val="1"/>
      <w:marLeft w:val="0"/>
      <w:marRight w:val="0"/>
      <w:marTop w:val="0"/>
      <w:marBottom w:val="0"/>
      <w:divBdr>
        <w:top w:val="none" w:sz="0" w:space="0" w:color="auto"/>
        <w:left w:val="none" w:sz="0" w:space="0" w:color="auto"/>
        <w:bottom w:val="none" w:sz="0" w:space="0" w:color="auto"/>
        <w:right w:val="none" w:sz="0" w:space="0" w:color="auto"/>
      </w:divBdr>
    </w:div>
    <w:div w:id="563300819">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79026665">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25964559">
      <w:bodyDiv w:val="1"/>
      <w:marLeft w:val="0"/>
      <w:marRight w:val="0"/>
      <w:marTop w:val="0"/>
      <w:marBottom w:val="0"/>
      <w:divBdr>
        <w:top w:val="none" w:sz="0" w:space="0" w:color="auto"/>
        <w:left w:val="none" w:sz="0" w:space="0" w:color="auto"/>
        <w:bottom w:val="none" w:sz="0" w:space="0" w:color="auto"/>
        <w:right w:val="none" w:sz="0" w:space="0" w:color="auto"/>
      </w:divBdr>
    </w:div>
    <w:div w:id="627509478">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37610693">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4109313">
      <w:bodyDiv w:val="1"/>
      <w:marLeft w:val="0"/>
      <w:marRight w:val="0"/>
      <w:marTop w:val="0"/>
      <w:marBottom w:val="0"/>
      <w:divBdr>
        <w:top w:val="none" w:sz="0" w:space="0" w:color="auto"/>
        <w:left w:val="none" w:sz="0" w:space="0" w:color="auto"/>
        <w:bottom w:val="none" w:sz="0" w:space="0" w:color="auto"/>
        <w:right w:val="none" w:sz="0" w:space="0" w:color="auto"/>
      </w:divBdr>
    </w:div>
    <w:div w:id="725570999">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7168716">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1632868">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61876373">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0760974">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531863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08089062">
      <w:bodyDiv w:val="1"/>
      <w:marLeft w:val="0"/>
      <w:marRight w:val="0"/>
      <w:marTop w:val="0"/>
      <w:marBottom w:val="0"/>
      <w:divBdr>
        <w:top w:val="none" w:sz="0" w:space="0" w:color="auto"/>
        <w:left w:val="none" w:sz="0" w:space="0" w:color="auto"/>
        <w:bottom w:val="none" w:sz="0" w:space="0" w:color="auto"/>
        <w:right w:val="none" w:sz="0" w:space="0" w:color="auto"/>
      </w:divBdr>
    </w:div>
    <w:div w:id="809131116">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3250659">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6871085">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0825532">
      <w:bodyDiv w:val="1"/>
      <w:marLeft w:val="0"/>
      <w:marRight w:val="0"/>
      <w:marTop w:val="0"/>
      <w:marBottom w:val="0"/>
      <w:divBdr>
        <w:top w:val="none" w:sz="0" w:space="0" w:color="auto"/>
        <w:left w:val="none" w:sz="0" w:space="0" w:color="auto"/>
        <w:bottom w:val="none" w:sz="0" w:space="0" w:color="auto"/>
        <w:right w:val="none" w:sz="0" w:space="0" w:color="auto"/>
      </w:divBdr>
    </w:div>
    <w:div w:id="880940043">
      <w:bodyDiv w:val="1"/>
      <w:marLeft w:val="0"/>
      <w:marRight w:val="0"/>
      <w:marTop w:val="0"/>
      <w:marBottom w:val="0"/>
      <w:divBdr>
        <w:top w:val="none" w:sz="0" w:space="0" w:color="auto"/>
        <w:left w:val="none" w:sz="0" w:space="0" w:color="auto"/>
        <w:bottom w:val="none" w:sz="0" w:space="0" w:color="auto"/>
        <w:right w:val="none" w:sz="0" w:space="0" w:color="auto"/>
      </w:divBdr>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1598466">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08077562">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34903280">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48857024">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012638">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6899966">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21737402">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8383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79447198">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099832230">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67671024">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76071604">
      <w:bodyDiv w:val="1"/>
      <w:marLeft w:val="0"/>
      <w:marRight w:val="0"/>
      <w:marTop w:val="0"/>
      <w:marBottom w:val="0"/>
      <w:divBdr>
        <w:top w:val="none" w:sz="0" w:space="0" w:color="auto"/>
        <w:left w:val="none" w:sz="0" w:space="0" w:color="auto"/>
        <w:bottom w:val="none" w:sz="0" w:space="0" w:color="auto"/>
        <w:right w:val="none" w:sz="0" w:space="0" w:color="auto"/>
      </w:divBdr>
    </w:div>
    <w:div w:id="1180513223">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5512799">
      <w:bodyDiv w:val="1"/>
      <w:marLeft w:val="0"/>
      <w:marRight w:val="0"/>
      <w:marTop w:val="0"/>
      <w:marBottom w:val="0"/>
      <w:divBdr>
        <w:top w:val="none" w:sz="0" w:space="0" w:color="auto"/>
        <w:left w:val="none" w:sz="0" w:space="0" w:color="auto"/>
        <w:bottom w:val="none" w:sz="0" w:space="0" w:color="auto"/>
        <w:right w:val="none" w:sz="0" w:space="0" w:color="auto"/>
      </w:divBdr>
    </w:div>
    <w:div w:id="118721015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2984549">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16158758">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096558">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5489016">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0077172">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6281836">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77640669">
      <w:bodyDiv w:val="1"/>
      <w:marLeft w:val="0"/>
      <w:marRight w:val="0"/>
      <w:marTop w:val="0"/>
      <w:marBottom w:val="0"/>
      <w:divBdr>
        <w:top w:val="none" w:sz="0" w:space="0" w:color="auto"/>
        <w:left w:val="none" w:sz="0" w:space="0" w:color="auto"/>
        <w:bottom w:val="none" w:sz="0" w:space="0" w:color="auto"/>
        <w:right w:val="none" w:sz="0" w:space="0" w:color="auto"/>
      </w:divBdr>
    </w:div>
    <w:div w:id="12942107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2810267">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149135">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28895999">
      <w:bodyDiv w:val="1"/>
      <w:marLeft w:val="0"/>
      <w:marRight w:val="0"/>
      <w:marTop w:val="0"/>
      <w:marBottom w:val="0"/>
      <w:divBdr>
        <w:top w:val="none" w:sz="0" w:space="0" w:color="auto"/>
        <w:left w:val="none" w:sz="0" w:space="0" w:color="auto"/>
        <w:bottom w:val="none" w:sz="0" w:space="0" w:color="auto"/>
        <w:right w:val="none" w:sz="0" w:space="0" w:color="auto"/>
      </w:divBdr>
      <w:divsChild>
        <w:div w:id="1130436224">
          <w:marLeft w:val="0"/>
          <w:marRight w:val="0"/>
          <w:marTop w:val="0"/>
          <w:marBottom w:val="0"/>
          <w:divBdr>
            <w:top w:val="none" w:sz="0" w:space="0" w:color="auto"/>
            <w:left w:val="none" w:sz="0" w:space="0" w:color="auto"/>
            <w:bottom w:val="none" w:sz="0" w:space="0" w:color="auto"/>
            <w:right w:val="none" w:sz="0" w:space="0" w:color="auto"/>
          </w:divBdr>
          <w:divsChild>
            <w:div w:id="321084247">
              <w:marLeft w:val="0"/>
              <w:marRight w:val="0"/>
              <w:marTop w:val="0"/>
              <w:marBottom w:val="0"/>
              <w:divBdr>
                <w:top w:val="none" w:sz="0" w:space="0" w:color="auto"/>
                <w:left w:val="none" w:sz="0" w:space="0" w:color="auto"/>
                <w:bottom w:val="none" w:sz="0" w:space="0" w:color="auto"/>
                <w:right w:val="none" w:sz="0" w:space="0" w:color="auto"/>
              </w:divBdr>
              <w:divsChild>
                <w:div w:id="64103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747659">
          <w:marLeft w:val="0"/>
          <w:marRight w:val="0"/>
          <w:marTop w:val="0"/>
          <w:marBottom w:val="0"/>
          <w:divBdr>
            <w:top w:val="none" w:sz="0" w:space="0" w:color="auto"/>
            <w:left w:val="none" w:sz="0" w:space="0" w:color="auto"/>
            <w:bottom w:val="none" w:sz="0" w:space="0" w:color="auto"/>
            <w:right w:val="none" w:sz="0" w:space="0" w:color="auto"/>
          </w:divBdr>
          <w:divsChild>
            <w:div w:id="963920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944034">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093524">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4009537">
      <w:bodyDiv w:val="1"/>
      <w:marLeft w:val="0"/>
      <w:marRight w:val="0"/>
      <w:marTop w:val="0"/>
      <w:marBottom w:val="0"/>
      <w:divBdr>
        <w:top w:val="none" w:sz="0" w:space="0" w:color="auto"/>
        <w:left w:val="none" w:sz="0" w:space="0" w:color="auto"/>
        <w:bottom w:val="none" w:sz="0" w:space="0" w:color="auto"/>
        <w:right w:val="none" w:sz="0" w:space="0" w:color="auto"/>
      </w:divBdr>
    </w:div>
    <w:div w:id="1434936285">
      <w:bodyDiv w:val="1"/>
      <w:marLeft w:val="0"/>
      <w:marRight w:val="0"/>
      <w:marTop w:val="0"/>
      <w:marBottom w:val="0"/>
      <w:divBdr>
        <w:top w:val="none" w:sz="0" w:space="0" w:color="auto"/>
        <w:left w:val="none" w:sz="0" w:space="0" w:color="auto"/>
        <w:bottom w:val="none" w:sz="0" w:space="0" w:color="auto"/>
        <w:right w:val="none" w:sz="0" w:space="0" w:color="auto"/>
      </w:divBdr>
      <w:divsChild>
        <w:div w:id="1821539112">
          <w:marLeft w:val="0"/>
          <w:marRight w:val="0"/>
          <w:marTop w:val="0"/>
          <w:marBottom w:val="0"/>
          <w:divBdr>
            <w:top w:val="none" w:sz="0" w:space="0" w:color="auto"/>
            <w:left w:val="none" w:sz="0" w:space="0" w:color="auto"/>
            <w:bottom w:val="none" w:sz="0" w:space="0" w:color="auto"/>
            <w:right w:val="none" w:sz="0" w:space="0" w:color="auto"/>
          </w:divBdr>
          <w:divsChild>
            <w:div w:id="809785219">
              <w:marLeft w:val="0"/>
              <w:marRight w:val="0"/>
              <w:marTop w:val="0"/>
              <w:marBottom w:val="0"/>
              <w:divBdr>
                <w:top w:val="none" w:sz="0" w:space="0" w:color="auto"/>
                <w:left w:val="none" w:sz="0" w:space="0" w:color="auto"/>
                <w:bottom w:val="none" w:sz="0" w:space="0" w:color="auto"/>
                <w:right w:val="none" w:sz="0" w:space="0" w:color="auto"/>
              </w:divBdr>
              <w:divsChild>
                <w:div w:id="85004240">
                  <w:marLeft w:val="0"/>
                  <w:marRight w:val="0"/>
                  <w:marTop w:val="0"/>
                  <w:marBottom w:val="0"/>
                  <w:divBdr>
                    <w:top w:val="none" w:sz="0" w:space="0" w:color="auto"/>
                    <w:left w:val="none" w:sz="0" w:space="0" w:color="auto"/>
                    <w:bottom w:val="none" w:sz="0" w:space="0" w:color="auto"/>
                    <w:right w:val="none" w:sz="0" w:space="0" w:color="auto"/>
                  </w:divBdr>
                  <w:divsChild>
                    <w:div w:id="596444060">
                      <w:marLeft w:val="0"/>
                      <w:marRight w:val="0"/>
                      <w:marTop w:val="0"/>
                      <w:marBottom w:val="0"/>
                      <w:divBdr>
                        <w:top w:val="none" w:sz="0" w:space="0" w:color="auto"/>
                        <w:left w:val="none" w:sz="0" w:space="0" w:color="auto"/>
                        <w:bottom w:val="none" w:sz="0" w:space="0" w:color="auto"/>
                        <w:right w:val="none" w:sz="0" w:space="0" w:color="auto"/>
                      </w:divBdr>
                      <w:divsChild>
                        <w:div w:id="910851692">
                          <w:marLeft w:val="0"/>
                          <w:marRight w:val="0"/>
                          <w:marTop w:val="0"/>
                          <w:marBottom w:val="0"/>
                          <w:divBdr>
                            <w:top w:val="none" w:sz="0" w:space="0" w:color="auto"/>
                            <w:left w:val="none" w:sz="0" w:space="0" w:color="auto"/>
                            <w:bottom w:val="none" w:sz="0" w:space="0" w:color="auto"/>
                            <w:right w:val="none" w:sz="0" w:space="0" w:color="auto"/>
                          </w:divBdr>
                          <w:divsChild>
                            <w:div w:id="1620796157">
                              <w:marLeft w:val="0"/>
                              <w:marRight w:val="0"/>
                              <w:marTop w:val="0"/>
                              <w:marBottom w:val="0"/>
                              <w:divBdr>
                                <w:top w:val="none" w:sz="0" w:space="0" w:color="auto"/>
                                <w:left w:val="none" w:sz="0" w:space="0" w:color="auto"/>
                                <w:bottom w:val="none" w:sz="0" w:space="0" w:color="auto"/>
                                <w:right w:val="none" w:sz="0" w:space="0" w:color="auto"/>
                              </w:divBdr>
                              <w:divsChild>
                                <w:div w:id="1155756172">
                                  <w:marLeft w:val="0"/>
                                  <w:marRight w:val="0"/>
                                  <w:marTop w:val="0"/>
                                  <w:marBottom w:val="0"/>
                                  <w:divBdr>
                                    <w:top w:val="none" w:sz="0" w:space="0" w:color="auto"/>
                                    <w:left w:val="none" w:sz="0" w:space="0" w:color="auto"/>
                                    <w:bottom w:val="none" w:sz="0" w:space="0" w:color="auto"/>
                                    <w:right w:val="none" w:sz="0" w:space="0" w:color="auto"/>
                                  </w:divBdr>
                                  <w:divsChild>
                                    <w:div w:id="13259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39330438">
      <w:bodyDiv w:val="1"/>
      <w:marLeft w:val="0"/>
      <w:marRight w:val="0"/>
      <w:marTop w:val="0"/>
      <w:marBottom w:val="0"/>
      <w:divBdr>
        <w:top w:val="none" w:sz="0" w:space="0" w:color="auto"/>
        <w:left w:val="none" w:sz="0" w:space="0" w:color="auto"/>
        <w:bottom w:val="none" w:sz="0" w:space="0" w:color="auto"/>
        <w:right w:val="none" w:sz="0" w:space="0" w:color="auto"/>
      </w:divBdr>
    </w:div>
    <w:div w:id="1448281124">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1052659">
      <w:bodyDiv w:val="1"/>
      <w:marLeft w:val="0"/>
      <w:marRight w:val="0"/>
      <w:marTop w:val="0"/>
      <w:marBottom w:val="0"/>
      <w:divBdr>
        <w:top w:val="none" w:sz="0" w:space="0" w:color="auto"/>
        <w:left w:val="none" w:sz="0" w:space="0" w:color="auto"/>
        <w:bottom w:val="none" w:sz="0" w:space="0" w:color="auto"/>
        <w:right w:val="none" w:sz="0" w:space="0" w:color="auto"/>
      </w:divBdr>
    </w:div>
    <w:div w:id="145786759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126715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76875621">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2642786">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3181277">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671911">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4901926">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57218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06885361">
      <w:bodyDiv w:val="1"/>
      <w:marLeft w:val="0"/>
      <w:marRight w:val="0"/>
      <w:marTop w:val="0"/>
      <w:marBottom w:val="0"/>
      <w:divBdr>
        <w:top w:val="none" w:sz="0" w:space="0" w:color="auto"/>
        <w:left w:val="none" w:sz="0" w:space="0" w:color="auto"/>
        <w:bottom w:val="none" w:sz="0" w:space="0" w:color="auto"/>
        <w:right w:val="none" w:sz="0" w:space="0" w:color="auto"/>
      </w:divBdr>
    </w:div>
    <w:div w:id="1613970951">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1955155">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0086298">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4621878">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1179205">
      <w:bodyDiv w:val="1"/>
      <w:marLeft w:val="0"/>
      <w:marRight w:val="0"/>
      <w:marTop w:val="0"/>
      <w:marBottom w:val="0"/>
      <w:divBdr>
        <w:top w:val="none" w:sz="0" w:space="0" w:color="auto"/>
        <w:left w:val="none" w:sz="0" w:space="0" w:color="auto"/>
        <w:bottom w:val="none" w:sz="0" w:space="0" w:color="auto"/>
        <w:right w:val="none" w:sz="0" w:space="0" w:color="auto"/>
      </w:divBdr>
    </w:div>
    <w:div w:id="1692998771">
      <w:bodyDiv w:val="1"/>
      <w:marLeft w:val="0"/>
      <w:marRight w:val="0"/>
      <w:marTop w:val="0"/>
      <w:marBottom w:val="0"/>
      <w:divBdr>
        <w:top w:val="none" w:sz="0" w:space="0" w:color="auto"/>
        <w:left w:val="none" w:sz="0" w:space="0" w:color="auto"/>
        <w:bottom w:val="none" w:sz="0" w:space="0" w:color="auto"/>
        <w:right w:val="none" w:sz="0" w:space="0" w:color="auto"/>
      </w:divBdr>
      <w:divsChild>
        <w:div w:id="1739860594">
          <w:marLeft w:val="0"/>
          <w:marRight w:val="0"/>
          <w:marTop w:val="0"/>
          <w:marBottom w:val="0"/>
          <w:divBdr>
            <w:top w:val="none" w:sz="0" w:space="0" w:color="auto"/>
            <w:left w:val="none" w:sz="0" w:space="0" w:color="auto"/>
            <w:bottom w:val="none" w:sz="0" w:space="0" w:color="auto"/>
            <w:right w:val="none" w:sz="0" w:space="0" w:color="auto"/>
          </w:divBdr>
          <w:divsChild>
            <w:div w:id="1212959018">
              <w:marLeft w:val="0"/>
              <w:marRight w:val="0"/>
              <w:marTop w:val="0"/>
              <w:marBottom w:val="0"/>
              <w:divBdr>
                <w:top w:val="none" w:sz="0" w:space="0" w:color="auto"/>
                <w:left w:val="none" w:sz="0" w:space="0" w:color="auto"/>
                <w:bottom w:val="none" w:sz="0" w:space="0" w:color="auto"/>
                <w:right w:val="none" w:sz="0" w:space="0" w:color="auto"/>
              </w:divBdr>
              <w:divsChild>
                <w:div w:id="27529079">
                  <w:marLeft w:val="0"/>
                  <w:marRight w:val="0"/>
                  <w:marTop w:val="0"/>
                  <w:marBottom w:val="0"/>
                  <w:divBdr>
                    <w:top w:val="none" w:sz="0" w:space="0" w:color="auto"/>
                    <w:left w:val="none" w:sz="0" w:space="0" w:color="auto"/>
                    <w:bottom w:val="none" w:sz="0" w:space="0" w:color="auto"/>
                    <w:right w:val="none" w:sz="0" w:space="0" w:color="auto"/>
                  </w:divBdr>
                  <w:divsChild>
                    <w:div w:id="992105801">
                      <w:marLeft w:val="0"/>
                      <w:marRight w:val="0"/>
                      <w:marTop w:val="0"/>
                      <w:marBottom w:val="0"/>
                      <w:divBdr>
                        <w:top w:val="none" w:sz="0" w:space="0" w:color="auto"/>
                        <w:left w:val="none" w:sz="0" w:space="0" w:color="auto"/>
                        <w:bottom w:val="none" w:sz="0" w:space="0" w:color="auto"/>
                        <w:right w:val="none" w:sz="0" w:space="0" w:color="auto"/>
                      </w:divBdr>
                      <w:divsChild>
                        <w:div w:id="1731683166">
                          <w:marLeft w:val="0"/>
                          <w:marRight w:val="0"/>
                          <w:marTop w:val="0"/>
                          <w:marBottom w:val="0"/>
                          <w:divBdr>
                            <w:top w:val="none" w:sz="0" w:space="0" w:color="auto"/>
                            <w:left w:val="none" w:sz="0" w:space="0" w:color="auto"/>
                            <w:bottom w:val="none" w:sz="0" w:space="0" w:color="auto"/>
                            <w:right w:val="none" w:sz="0" w:space="0" w:color="auto"/>
                          </w:divBdr>
                          <w:divsChild>
                            <w:div w:id="627320757">
                              <w:marLeft w:val="0"/>
                              <w:marRight w:val="0"/>
                              <w:marTop w:val="0"/>
                              <w:marBottom w:val="0"/>
                              <w:divBdr>
                                <w:top w:val="none" w:sz="0" w:space="0" w:color="auto"/>
                                <w:left w:val="none" w:sz="0" w:space="0" w:color="auto"/>
                                <w:bottom w:val="none" w:sz="0" w:space="0" w:color="auto"/>
                                <w:right w:val="none" w:sz="0" w:space="0" w:color="auto"/>
                              </w:divBdr>
                              <w:divsChild>
                                <w:div w:id="1416365201">
                                  <w:marLeft w:val="0"/>
                                  <w:marRight w:val="0"/>
                                  <w:marTop w:val="0"/>
                                  <w:marBottom w:val="0"/>
                                  <w:divBdr>
                                    <w:top w:val="none" w:sz="0" w:space="0" w:color="auto"/>
                                    <w:left w:val="none" w:sz="0" w:space="0" w:color="auto"/>
                                    <w:bottom w:val="none" w:sz="0" w:space="0" w:color="auto"/>
                                    <w:right w:val="none" w:sz="0" w:space="0" w:color="auto"/>
                                  </w:divBdr>
                                  <w:divsChild>
                                    <w:div w:id="124873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3529975">
      <w:bodyDiv w:val="1"/>
      <w:marLeft w:val="0"/>
      <w:marRight w:val="0"/>
      <w:marTop w:val="0"/>
      <w:marBottom w:val="0"/>
      <w:divBdr>
        <w:top w:val="none" w:sz="0" w:space="0" w:color="auto"/>
        <w:left w:val="none" w:sz="0" w:space="0" w:color="auto"/>
        <w:bottom w:val="none" w:sz="0" w:space="0" w:color="auto"/>
        <w:right w:val="none" w:sz="0" w:space="0" w:color="auto"/>
      </w:divBdr>
      <w:divsChild>
        <w:div w:id="1025405279">
          <w:marLeft w:val="0"/>
          <w:marRight w:val="0"/>
          <w:marTop w:val="0"/>
          <w:marBottom w:val="0"/>
          <w:divBdr>
            <w:top w:val="none" w:sz="0" w:space="0" w:color="auto"/>
            <w:left w:val="none" w:sz="0" w:space="0" w:color="auto"/>
            <w:bottom w:val="none" w:sz="0" w:space="0" w:color="auto"/>
            <w:right w:val="none" w:sz="0" w:space="0" w:color="auto"/>
          </w:divBdr>
          <w:divsChild>
            <w:div w:id="1643271319">
              <w:marLeft w:val="0"/>
              <w:marRight w:val="0"/>
              <w:marTop w:val="0"/>
              <w:marBottom w:val="0"/>
              <w:divBdr>
                <w:top w:val="none" w:sz="0" w:space="0" w:color="auto"/>
                <w:left w:val="none" w:sz="0" w:space="0" w:color="auto"/>
                <w:bottom w:val="none" w:sz="0" w:space="0" w:color="auto"/>
                <w:right w:val="none" w:sz="0" w:space="0" w:color="auto"/>
              </w:divBdr>
              <w:divsChild>
                <w:div w:id="121269371">
                  <w:marLeft w:val="0"/>
                  <w:marRight w:val="0"/>
                  <w:marTop w:val="0"/>
                  <w:marBottom w:val="0"/>
                  <w:divBdr>
                    <w:top w:val="none" w:sz="0" w:space="0" w:color="auto"/>
                    <w:left w:val="none" w:sz="0" w:space="0" w:color="auto"/>
                    <w:bottom w:val="none" w:sz="0" w:space="0" w:color="auto"/>
                    <w:right w:val="none" w:sz="0" w:space="0" w:color="auto"/>
                  </w:divBdr>
                  <w:divsChild>
                    <w:div w:id="1174146329">
                      <w:marLeft w:val="0"/>
                      <w:marRight w:val="0"/>
                      <w:marTop w:val="0"/>
                      <w:marBottom w:val="0"/>
                      <w:divBdr>
                        <w:top w:val="none" w:sz="0" w:space="0" w:color="auto"/>
                        <w:left w:val="none" w:sz="0" w:space="0" w:color="auto"/>
                        <w:bottom w:val="none" w:sz="0" w:space="0" w:color="auto"/>
                        <w:right w:val="none" w:sz="0" w:space="0" w:color="auto"/>
                      </w:divBdr>
                      <w:divsChild>
                        <w:div w:id="475344761">
                          <w:marLeft w:val="0"/>
                          <w:marRight w:val="0"/>
                          <w:marTop w:val="0"/>
                          <w:marBottom w:val="0"/>
                          <w:divBdr>
                            <w:top w:val="none" w:sz="0" w:space="0" w:color="auto"/>
                            <w:left w:val="none" w:sz="0" w:space="0" w:color="auto"/>
                            <w:bottom w:val="none" w:sz="0" w:space="0" w:color="auto"/>
                            <w:right w:val="none" w:sz="0" w:space="0" w:color="auto"/>
                          </w:divBdr>
                          <w:divsChild>
                            <w:div w:id="272247882">
                              <w:marLeft w:val="0"/>
                              <w:marRight w:val="0"/>
                              <w:marTop w:val="0"/>
                              <w:marBottom w:val="0"/>
                              <w:divBdr>
                                <w:top w:val="none" w:sz="0" w:space="0" w:color="auto"/>
                                <w:left w:val="none" w:sz="0" w:space="0" w:color="auto"/>
                                <w:bottom w:val="none" w:sz="0" w:space="0" w:color="auto"/>
                                <w:right w:val="none" w:sz="0" w:space="0" w:color="auto"/>
                              </w:divBdr>
                              <w:divsChild>
                                <w:div w:id="1141651247">
                                  <w:marLeft w:val="0"/>
                                  <w:marRight w:val="0"/>
                                  <w:marTop w:val="0"/>
                                  <w:marBottom w:val="0"/>
                                  <w:divBdr>
                                    <w:top w:val="none" w:sz="0" w:space="0" w:color="auto"/>
                                    <w:left w:val="none" w:sz="0" w:space="0" w:color="auto"/>
                                    <w:bottom w:val="none" w:sz="0" w:space="0" w:color="auto"/>
                                    <w:right w:val="none" w:sz="0" w:space="0" w:color="auto"/>
                                  </w:divBdr>
                                  <w:divsChild>
                                    <w:div w:id="987629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190301">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09526476">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4776003">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53034500">
      <w:bodyDiv w:val="1"/>
      <w:marLeft w:val="0"/>
      <w:marRight w:val="0"/>
      <w:marTop w:val="0"/>
      <w:marBottom w:val="0"/>
      <w:divBdr>
        <w:top w:val="none" w:sz="0" w:space="0" w:color="auto"/>
        <w:left w:val="none" w:sz="0" w:space="0" w:color="auto"/>
        <w:bottom w:val="none" w:sz="0" w:space="0" w:color="auto"/>
        <w:right w:val="none" w:sz="0" w:space="0" w:color="auto"/>
      </w:divBdr>
    </w:div>
    <w:div w:id="1855268816">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68179881">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4612171">
      <w:bodyDiv w:val="1"/>
      <w:marLeft w:val="0"/>
      <w:marRight w:val="0"/>
      <w:marTop w:val="0"/>
      <w:marBottom w:val="0"/>
      <w:divBdr>
        <w:top w:val="none" w:sz="0" w:space="0" w:color="auto"/>
        <w:left w:val="none" w:sz="0" w:space="0" w:color="auto"/>
        <w:bottom w:val="none" w:sz="0" w:space="0" w:color="auto"/>
        <w:right w:val="none" w:sz="0" w:space="0" w:color="auto"/>
      </w:divBdr>
    </w:div>
    <w:div w:id="1896043983">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1138867">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7206079">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8898519">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1324161">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1999069280">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0869459">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27557461">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6228525">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3981695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3649059">
      <w:bodyDiv w:val="1"/>
      <w:marLeft w:val="0"/>
      <w:marRight w:val="0"/>
      <w:marTop w:val="0"/>
      <w:marBottom w:val="0"/>
      <w:divBdr>
        <w:top w:val="none" w:sz="0" w:space="0" w:color="auto"/>
        <w:left w:val="none" w:sz="0" w:space="0" w:color="auto"/>
        <w:bottom w:val="none" w:sz="0" w:space="0" w:color="auto"/>
        <w:right w:val="none" w:sz="0" w:space="0" w:color="auto"/>
      </w:divBdr>
      <w:divsChild>
        <w:div w:id="736317722">
          <w:marLeft w:val="547"/>
          <w:marRight w:val="0"/>
          <w:marTop w:val="0"/>
          <w:marBottom w:val="0"/>
          <w:divBdr>
            <w:top w:val="none" w:sz="0" w:space="0" w:color="auto"/>
            <w:left w:val="none" w:sz="0" w:space="0" w:color="auto"/>
            <w:bottom w:val="none" w:sz="0" w:space="0" w:color="auto"/>
            <w:right w:val="none" w:sz="0" w:space="0" w:color="auto"/>
          </w:divBdr>
        </w:div>
      </w:divsChild>
    </w:div>
    <w:div w:id="2054424020">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2382726">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286453">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09960325">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27120323">
      <w:bodyDiv w:val="1"/>
      <w:marLeft w:val="0"/>
      <w:marRight w:val="0"/>
      <w:marTop w:val="0"/>
      <w:marBottom w:val="0"/>
      <w:divBdr>
        <w:top w:val="none" w:sz="0" w:space="0" w:color="auto"/>
        <w:left w:val="none" w:sz="0" w:space="0" w:color="auto"/>
        <w:bottom w:val="none" w:sz="0" w:space="0" w:color="auto"/>
        <w:right w:val="none" w:sz="0" w:space="0" w:color="auto"/>
      </w:divBdr>
    </w:div>
    <w:div w:id="2127651631">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31505774">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rxuqEIAAAAJ&amp;hl=zh-TW&amp;oi=sra" TargetMode="External"/><Relationship Id="rId1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26" Type="http://schemas.openxmlformats.org/officeDocument/2006/relationships/hyperlink" Target="https://www.frontier.cool/a/docs/%E5%B8%83%E6%96%99%E8%B3%87%E7%94%A2%E7%9B%B8%E9%97%9C/%E4%BA%86%E8%A7%A3%E7%B4%8B%E7%90%86%E8%B2%BC%E5%9C%966-texture-maps" TargetMode="External"/><Relationship Id="rId3" Type="http://schemas.openxmlformats.org/officeDocument/2006/relationships/hyperlink" Target="https://www.sciencedirect.com/science/article/pii/S1471772718300265?casa_token=7uzN0oqatksAAAAA:rROGX9TWJArl9p6FBl9MGds2NBEMypxlR2OfJVhLB4xNVyF4xDqjyTNMdxB2rGKw9x8Hlk6Wug" TargetMode="External"/><Relationship Id="rId21" Type="http://schemas.openxmlformats.org/officeDocument/2006/relationships/hyperlink" Target="https://quantis.com/all-insights/reports/"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www.sciencedirect.com/science/article/pii/S0007681314001256" TargetMode="External"/><Relationship Id="rId17"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25" Type="http://schemas.openxmlformats.org/officeDocument/2006/relationships/hyperlink" Target="https://www.italent.org.tw/Content/01/57"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scholar.google.com/citations?user=qklPJeYAAAAJ&amp;hl=zh-TW&amp;oi=sra" TargetMode="External"/><Relationship Id="rId20" Type="http://schemas.openxmlformats.org/officeDocument/2006/relationships/hyperlink" Target="https://www.wwfindia.org/?9120/Cutting-cotton-carbon-emissions-Findings-from-Warangal-India" TargetMode="External"/><Relationship Id="rId1" Type="http://schemas.openxmlformats.org/officeDocument/2006/relationships/hyperlink" Target="https://www.ecos.org.tw/plan-event1-co.php?type=&amp;keyValue=nMVMas6gUfuRLZBBjhof4g%3D%3D"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onlinelibrary.wiley.com/doi/full/10.1111/isj.12193" TargetMode="External"/><Relationship Id="rId24" Type="http://schemas.openxmlformats.org/officeDocument/2006/relationships/hyperlink" Target="https://research.sinica.edu.tw/chin-en-wu/"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rxuqEIAAAAJ&amp;hl=zh-TW&amp;oi=sra" TargetMode="External"/><Relationship Id="rId23" Type="http://schemas.openxmlformats.org/officeDocument/2006/relationships/hyperlink" Target="https://cnaphoto.culture.tw/home/zh-tw/CultureStory_65" TargetMode="External"/><Relationship Id="rId28" Type="http://schemas.openxmlformats.org/officeDocument/2006/relationships/hyperlink" Target="https://www.titas.tw/Upload/UserData/TITAS%202023%20%E5%8F%83%E5%B1%95%E5%95%86%E4%BB%8B%E7%B4%B9%20-%20%E5%8F%B0%E7%81%A3%E9%80%9A%E7%94%A8.pdf" TargetMode="External"/><Relationship Id="rId10" Type="http://schemas.openxmlformats.org/officeDocument/2006/relationships/hyperlink" Target="https://onlinelibrary.wiley.com/doi/full/10.1111/isj.12193" TargetMode="External"/><Relationship Id="rId19" Type="http://schemas.openxmlformats.org/officeDocument/2006/relationships/hyperlink" Target="https://www.oneplanetnetwork.org/sites/default/files/report_unea5_catalysing_science-based_policy_action_on_scp_-_task_group_irp-one_planet_0.pdf"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qklPJeYAAAAJ&amp;hl=zh-TW&amp;oi=sra" TargetMode="External"/><Relationship Id="rId22"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27" Type="http://schemas.openxmlformats.org/officeDocument/2006/relationships/hyperlink" Target="https://www.ctwant.com/article/140473?utm_source=yahoo&amp;utm_medium=rss&amp;utm_campaign=140473"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diagramLayout" Target="diagrams/layout1.xml"/><Relationship Id="rId39" Type="http://schemas.openxmlformats.org/officeDocument/2006/relationships/header" Target="header6.xml"/><Relationship Id="rId21" Type="http://schemas.openxmlformats.org/officeDocument/2006/relationships/image" Target="media/image4.png"/><Relationship Id="rId34" Type="http://schemas.openxmlformats.org/officeDocument/2006/relationships/image" Target="media/image12.png"/><Relationship Id="rId42" Type="http://schemas.openxmlformats.org/officeDocument/2006/relationships/hyperlink" Target="https://doi.org/10.1002/smj.4250141009" TargetMode="External"/><Relationship Id="rId47" Type="http://schemas.openxmlformats.org/officeDocument/2006/relationships/hyperlink" Target="https://doi.org/10.1287/orsc.1050.0116" TargetMode="External"/><Relationship Id="rId50" Type="http://schemas.openxmlformats.org/officeDocument/2006/relationships/hyperlink" Target="https://doi.org/10.1287/orsc.2014.0895" TargetMode="External"/><Relationship Id="rId55" Type="http://schemas.openxmlformats.org/officeDocument/2006/relationships/hyperlink" Target="https://www.frontier.cool/" TargetMode="External"/><Relationship Id="rId63" Type="http://schemas.openxmlformats.org/officeDocument/2006/relationships/hyperlink" Target="https://www.businessweekly.com.tw/Archive/Article?StrId=7002077&amp;rf=google" TargetMode="External"/><Relationship Id="rId68" Type="http://schemas.openxmlformats.org/officeDocument/2006/relationships/hyperlink" Target="https://www.startupterrace.tw/News_Content.aspx?n=1654&amp;s=11731" TargetMode="External"/><Relationship Id="rId76" Type="http://schemas.openxmlformats.org/officeDocument/2006/relationships/hyperlink" Target="https://aadt.asia/%E6%8E%A8%E5%8B%95%E7%B4%A1%E7%B9%94%E5%85%83%E5%AE%87%E5%AE%99%E5%9C%A8%E5%8F%B0%E5%8C%97%E8%AA%95%E7%94%9F-%E5%85%A8%E7%90%83%E6%95%B8%E4%BD%8D%E7%B4%A1%E7%B9%94%E9%AB%98%E5%B3%B0%E6%9C%83%E7%9B%9B/" TargetMode="External"/><Relationship Id="rId84" Type="http://schemas.microsoft.com/office/2011/relationships/people" Target="people.xml"/><Relationship Id="rId7" Type="http://schemas.openxmlformats.org/officeDocument/2006/relationships/endnotes" Target="endnotes.xml"/><Relationship Id="rId71" Type="http://schemas.openxmlformats.org/officeDocument/2006/relationships/hyperlink" Target="https://today.line.me/tw/v2/article/GJOKj6" TargetMode="External"/><Relationship Id="rId2" Type="http://schemas.openxmlformats.org/officeDocument/2006/relationships/numbering" Target="numbering.xml"/><Relationship Id="rId16" Type="http://schemas.microsoft.com/office/2011/relationships/commentsExtended" Target="commentsExtended.xml"/><Relationship Id="rId29" Type="http://schemas.microsoft.com/office/2007/relationships/diagramDrawing" Target="diagrams/drawing1.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0.png"/><Relationship Id="rId37" Type="http://schemas.openxmlformats.org/officeDocument/2006/relationships/footer" Target="footer4.xml"/><Relationship Id="rId40" Type="http://schemas.openxmlformats.org/officeDocument/2006/relationships/footer" Target="footer6.xml"/><Relationship Id="rId45" Type="http://schemas.openxmlformats.org/officeDocument/2006/relationships/hyperlink" Target="https://doi.org/10.1287/orsc.11.4.404.14600" TargetMode="External"/><Relationship Id="rId53" Type="http://schemas.openxmlformats.org/officeDocument/2006/relationships/hyperlink" Target="https://hdl.handle.net/11296/cr8g57" TargetMode="External"/><Relationship Id="rId5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66" Type="http://schemas.openxmlformats.org/officeDocument/2006/relationships/hyperlink" Target="https://www.tnet.org.tw/Article/Detail/29952" TargetMode="External"/><Relationship Id="rId74" Type="http://schemas.openxmlformats.org/officeDocument/2006/relationships/hyperlink" Target="https://www.digitimes.com.tw/tech/dt/n/shwnws.asp?id=0000626978_N6A8AZSV8LAJ3Y7AGSTBY" TargetMode="External"/><Relationship Id="rId79" Type="http://schemas.openxmlformats.org/officeDocument/2006/relationships/hyperlink" Target="https://eventgo.bnextmedia.com.tw/event/detail/e83386u646e3410c3ab9" TargetMode="External"/><Relationship Id="rId5" Type="http://schemas.openxmlformats.org/officeDocument/2006/relationships/webSettings" Target="webSettings.xml"/><Relationship Id="rId61" Type="http://schemas.openxmlformats.org/officeDocument/2006/relationships/hyperlink" Target="https://www.textilesinfo.tw/mod/download/index.php?REQUEST_ID=d44e51653c2aab840780911f3824f2247e27ed08d8af93af409258479ffb2590&amp;pn=1" TargetMode="External"/><Relationship Id="rId82" Type="http://schemas.openxmlformats.org/officeDocument/2006/relationships/hyperlink" Target="https://www.businesstoday.com.tw/article/category/183015/post/202411070018/"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diagramQuickStyle" Target="diagrams/quickStyle1.xml"/><Relationship Id="rId30" Type="http://schemas.openxmlformats.org/officeDocument/2006/relationships/image" Target="media/image8.png"/><Relationship Id="rId35" Type="http://schemas.openxmlformats.org/officeDocument/2006/relationships/header" Target="header4.xml"/><Relationship Id="rId43" Type="http://schemas.openxmlformats.org/officeDocument/2006/relationships/hyperlink" Target="https://doi.org/https://doi.org/10.2307/41166021" TargetMode="External"/><Relationship Id="rId48" Type="http://schemas.openxmlformats.org/officeDocument/2006/relationships/hyperlink" Target="https://www.jstor.org/stable/26629645" TargetMode="External"/><Relationship Id="rId56" Type="http://schemas.openxmlformats.org/officeDocument/2006/relationships/hyperlink" Target="https://aadt.asia/meta-fabric/" TargetMode="External"/><Relationship Id="rId64" Type="http://schemas.openxmlformats.org/officeDocument/2006/relationships/hyperlink" Target="https://meet.bnext.com.tw/articles/view/46958" TargetMode="External"/><Relationship Id="rId69" Type="http://schemas.openxmlformats.org/officeDocument/2006/relationships/hyperlink" Target="https://tw.news.yahoo.com/%E6%95%B8%E4%BD%8D%E7%B4%A1%E7%B9%941-%E5%85%A8%E7%90%83%E7%B8%AE%E6%99%8240%E5%80%8D-frontier%E5%AF%86%E6%8A%80%E8%A7%A3%E6%B1%BA%E6%A5%AD%E8%80%85%E7%97%9B%E9%BB%9E-220000096.html" TargetMode="External"/><Relationship Id="rId77" Type="http://schemas.openxmlformats.org/officeDocument/2006/relationships/hyperlink" Target="https://tw.nextapple.com/finance/20221004/0183A115E1808F92781872A70E813862" TargetMode="External"/><Relationship Id="rId8" Type="http://schemas.openxmlformats.org/officeDocument/2006/relationships/image" Target="media/image1.jpeg"/><Relationship Id="rId51" Type="http://schemas.openxmlformats.org/officeDocument/2006/relationships/hyperlink" Target="https://doi.org/10.1111/j.1467-6486.1988.tb00039.x" TargetMode="External"/><Relationship Id="rId72"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80" Type="http://schemas.openxmlformats.org/officeDocument/2006/relationships/hyperlink" Target="https://www.gvm.com.tw/article/108630" TargetMode="Externa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diagramData" Target="diagrams/data1.xml"/><Relationship Id="rId33" Type="http://schemas.openxmlformats.org/officeDocument/2006/relationships/image" Target="media/image11.png"/><Relationship Id="rId38" Type="http://schemas.openxmlformats.org/officeDocument/2006/relationships/footer" Target="footer5.xml"/><Relationship Id="rId46" Type="http://schemas.openxmlformats.org/officeDocument/2006/relationships/hyperlink" Target="https://doi.org/10.1002/mde.3507" TargetMode="External"/><Relationship Id="rId59" Type="http://schemas.openxmlformats.org/officeDocument/2006/relationships/hyperlink" Target="https://www.oneplanetnetwork.org/knowledge-centre/resources/sustainability-and-circularity-textile-value-chain-global-roadmap" TargetMode="External"/><Relationship Id="rId67" Type="http://schemas.openxmlformats.org/officeDocument/2006/relationships/hyperlink" Target="https://www.startupterrace.tw/News_Content.aspx?n=1654&amp;s=11729" TargetMode="External"/><Relationship Id="rId20" Type="http://schemas.openxmlformats.org/officeDocument/2006/relationships/image" Target="media/image3.png"/><Relationship Id="rId41" Type="http://schemas.openxmlformats.org/officeDocument/2006/relationships/hyperlink" Target="https://doi.org/10.1177/017084069701800106" TargetMode="External"/><Relationship Id="rId54" Type="http://schemas.openxmlformats.org/officeDocument/2006/relationships/hyperlink" Target="https://idv.sinica.edu.tw/wwchu/9703%20New%20History.pdf" TargetMode="External"/><Relationship Id="rId62" Type="http://schemas.openxmlformats.org/officeDocument/2006/relationships/hyperlink" Target="https://www.trade.gov.tw/Pages/Detail.aspx?nodeid=45&amp;pid=799806" TargetMode="External"/><Relationship Id="rId70" Type="http://schemas.openxmlformats.org/officeDocument/2006/relationships/hyperlink" Target="https://tw.news.yahoo.com/%E6%95%B8%E4%BD%8D%E7%B4%A1%E7%B9%942-23%E6%AD%B2%E8%B2%B7%E4%B8%8B%E7%B4%A1%E7%B9%94%E5%BB%A0-%E8%B6%99%E5%9D%87%E5%9F%94%E7%B7%B4%E5%8A%9F7%E5%B9%B4%E6%89%93%E5%85%A5-%E7%B4%9A%E4%BE%9B%E6%87%89%E5%95%86-220000453.html" TargetMode="External"/><Relationship Id="rId75" Type="http://schemas.openxmlformats.org/officeDocument/2006/relationships/hyperlink" Target="https://www.cio.com.tw/the-industrial-development-agency-recommends-exemplary-enterprises-taiwan-general-textile-frontier-cool/"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diagramColors" Target="diagrams/colors1.xml"/><Relationship Id="rId36" Type="http://schemas.openxmlformats.org/officeDocument/2006/relationships/header" Target="header5.xml"/><Relationship Id="rId49" Type="http://schemas.openxmlformats.org/officeDocument/2006/relationships/hyperlink" Target="https://doi.org/10.1016/j.respol.2017.01.015" TargetMode="External"/><Relationship Id="rId57" Type="http://schemas.openxmlformats.org/officeDocument/2006/relationships/hyperlink" Target="https://ncsd.ndc.gov.tw/Fore/nsdn/about0/2050Path" TargetMode="External"/><Relationship Id="rId10" Type="http://schemas.openxmlformats.org/officeDocument/2006/relationships/header" Target="header2.xml"/><Relationship Id="rId31" Type="http://schemas.openxmlformats.org/officeDocument/2006/relationships/image" Target="media/image9.png"/><Relationship Id="rId44" Type="http://schemas.openxmlformats.org/officeDocument/2006/relationships/hyperlink" Target="https://doi.org/10.1287/isre.7.1.63" TargetMode="External"/><Relationship Id="rId52" Type="http://schemas.openxmlformats.org/officeDocument/2006/relationships/hyperlink" Target="https://doi.org/10.6146/univj.18-1.05" TargetMode="External"/><Relationship Id="rId60" Type="http://schemas.openxmlformats.org/officeDocument/2006/relationships/hyperlink" Target="https://www.oneplanetnetwork.org/knowledge-centre/resources/sustainability-and-circularity-textile-value-chain-global-roadmap" TargetMode="External"/><Relationship Id="rId65" Type="http://schemas.openxmlformats.org/officeDocument/2006/relationships/hyperlink" Target="https://www.bnext.com.tw/article/61067/frontier20210121" TargetMode="External"/><Relationship Id="rId73" Type="http://schemas.openxmlformats.org/officeDocument/2006/relationships/hyperlink" Target="https://www.ctee.com.tw/news/20211222701024-431202" TargetMode="External"/><Relationship Id="rId78" Type="http://schemas.openxmlformats.org/officeDocument/2006/relationships/hyperlink" Target="https://life.taiwan368.com.tw/article/5/12/112096" TargetMode="External"/><Relationship Id="rId81" Type="http://schemas.openxmlformats.org/officeDocument/2006/relationships/hyperlink" Target="https://www.businesstoday.com.tw/article/category/183015/post/202410220039/"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wwfindia.org/?9120/Cutting-cotton-carbon-emissions-Findings-from-Warangal-India" TargetMode="External"/><Relationship Id="rId13" Type="http://schemas.openxmlformats.org/officeDocument/2006/relationships/hyperlink" Target="https://www.tnet.org.tw/Article/Detail/19664" TargetMode="External"/><Relationship Id="rId18" Type="http://schemas.openxmlformats.org/officeDocument/2006/relationships/hyperlink" Target="https://www.chinatimes.com/realtimenews/20201005001564-260410?chdtv" TargetMode="External"/><Relationship Id="rId26" Type="http://schemas.openxmlformats.org/officeDocument/2006/relationships/hyperlink" Target="https://www.cio.com.tw/the-industrial-development-agency-recommends-exemplary-enterprises-taiwan-general-textile-frontier-cool/" TargetMode="External"/><Relationship Id="rId39" Type="http://schemas.openxmlformats.org/officeDocument/2006/relationships/hyperlink" Target="https://www.frontier.cool/blogs/news/beyond-bharat-tex-2025-the-digital-evolution-of-textiles-with-frontier-cool" TargetMode="External"/><Relationship Id="rId3" Type="http://schemas.openxmlformats.org/officeDocument/2006/relationships/hyperlink" Target="https://www.ecos.org.tw/about.php" TargetMode="External"/><Relationship Id="rId21" Type="http://schemas.openxmlformats.org/officeDocument/2006/relationships/hyperlink" Target="https://www.ctwant.com/article/140473?utm_source=yahoo&amp;utm_medium=rss&amp;utm_campaign=140473" TargetMode="External"/><Relationship Id="rId34" Type="http://schemas.openxmlformats.org/officeDocument/2006/relationships/hyperlink" Target="https://aadt.asia/meta-fabric/" TargetMode="External"/><Relationship Id="rId7" Type="http://schemas.openxmlformats.org/officeDocument/2006/relationships/hyperlink" Target="https://www.oneplanetnetwork.org/sites/default/files/report_unea5_catalysing_science-based_policy_action_on_scp_-_task_group_irp-one_planet_0.pdf" TargetMode="External"/><Relationship Id="rId12" Type="http://schemas.openxmlformats.org/officeDocument/2006/relationships/hyperlink" Target="https://research.sinica.edu.tw/chin-en-wu/" TargetMode="External"/><Relationship Id="rId17" Type="http://schemas.openxmlformats.org/officeDocument/2006/relationships/hyperlink" Target="https://www.frontier.cool/a/docs/%E5%B8%83%E6%96%99%E8%B3%87%E7%94%A2%E7%9B%B8%E9%97%9C/%E4%BA%86%E8%A7%A3%E7%B4%8B%E7%90%86%E8%B2%BC%E5%9C%966-texture-maps" TargetMode="External"/><Relationship Id="rId25" Type="http://schemas.openxmlformats.org/officeDocument/2006/relationships/hyperlink" Target="https://www.bnext.com.tw/article/61067/frontier20210121" TargetMode="External"/><Relationship Id="rId33" Type="http://schemas.openxmlformats.org/officeDocument/2006/relationships/hyperlink" Target="https://life.taiwan368.com.tw/article/5/12/112096" TargetMode="External"/><Relationship Id="rId38" Type="http://schemas.openxmlformats.org/officeDocument/2006/relationships/hyperlink" Target="https://www.ocac.gov.tw/OCAC_OLD/SubSites/Pages/Detail.aspx?site=0a6cf14c-8b55-41fe-ae93-56b4ec2360a7&amp;nodeid=5965&amp;pid=70635977" TargetMode="External"/><Relationship Id="rId2" Type="http://schemas.openxmlformats.org/officeDocument/2006/relationships/hyperlink" Target="https://www.trade.gov.tw/Pages/Detail.aspx?nodeid=45&amp;pid=799806" TargetMode="External"/><Relationship Id="rId16" Type="http://schemas.openxmlformats.org/officeDocument/2006/relationships/hyperlink" Target="https://www.trade.gov.tw/Pages/Detail.aspx?nodeid=45&amp;pid=799806" TargetMode="External"/><Relationship Id="rId20" Type="http://schemas.openxmlformats.org/officeDocument/2006/relationships/hyperlink" Target="https://www.bnext.com.tw/article/61067/frontier20210121" TargetMode="External"/><Relationship Id="rId29" Type="http://schemas.openxmlformats.org/officeDocument/2006/relationships/hyperlink" Target="https://www.cio.com.tw/the-industrial-development-agency-recommends-exemplary-enterprises-taiwan-general-textile-frontier-cool/" TargetMode="External"/><Relationship Id="rId1" Type="http://schemas.openxmlformats.org/officeDocument/2006/relationships/hyperlink" Target="https://www.textiles.org.tw/ttf/main/Trade/TradeInfo.aspx?menu_id=97" TargetMode="External"/><Relationship Id="rId6"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11" Type="http://schemas.openxmlformats.org/officeDocument/2006/relationships/hyperlink" Target="https://cnaphoto.culture.tw/home/zh-tw/CultureStory_65" TargetMode="External"/><Relationship Id="rId24" Type="http://schemas.openxmlformats.org/officeDocument/2006/relationships/hyperlink" Target="https://www.startupterrace.tw/News_Content.aspx?n=1654&amp;s=11729" TargetMode="External"/><Relationship Id="rId32" Type="http://schemas.openxmlformats.org/officeDocument/2006/relationships/hyperlink" Target="https://www.textilemonthly.com.tw/mod/news/index.php?REQUEST_ID=75d9f35204bd83598ebc3de0e835f5a506d67a174f68ecbd0e7acd0a3729a447" TargetMode="External"/><Relationship Id="rId37" Type="http://schemas.openxmlformats.org/officeDocument/2006/relationships/hyperlink" Target="https://eventgo.bnextmedia.com.tw/event/view/e83386u646e3410c3ab9" TargetMode="External"/><Relationship Id="rId5" Type="http://schemas.openxmlformats.org/officeDocument/2006/relationships/hyperlink" Target="https://www.cloudsme.com.tw/cloudsme/index.php" TargetMode="External"/><Relationship Id="rId15" Type="http://schemas.openxmlformats.org/officeDocument/2006/relationships/hyperlink" Target="https://tiip.itnet.org.tw/article_page.php?pk=60" TargetMode="External"/><Relationship Id="rId23" Type="http://schemas.openxmlformats.org/officeDocument/2006/relationships/hyperlink" Target="https://aadt.asia/%E6%8E%A8%E5%8B%95%E7%B4%A1%E7%B9%94%E5%85%83%E5%AE%87%E5%AE%99%E5%9C%A8%E5%8F%B0%E5%8C%97%E8%AA%95%E7%94%9F-%E5%85%A8%E7%90%83%E6%95%B8%E4%BD%8D%E7%B4%A1%E7%B9%94%E9%AB%98%E5%B3%B0%E6%9C%83%E7%9B%9B/" TargetMode="External"/><Relationship Id="rId28" Type="http://schemas.openxmlformats.org/officeDocument/2006/relationships/hyperlink" Target="https://www.ctee.com.tw/news/20211222701024-431202" TargetMode="External"/><Relationship Id="rId36" Type="http://schemas.openxmlformats.org/officeDocument/2006/relationships/hyperlink" Target="https://www.gvm.com.tw/article/108630" TargetMode="External"/><Relationship Id="rId10" Type="http://schemas.openxmlformats.org/officeDocument/2006/relationships/hyperlink" Target="https://quantis.com/all-insights/reports/" TargetMode="External"/><Relationship Id="rId19" Type="http://schemas.openxmlformats.org/officeDocument/2006/relationships/hyperlink" Target="https://today.line.me/tw/v2/article/GJOKj6" TargetMode="External"/><Relationship Id="rId31" Type="http://schemas.openxmlformats.org/officeDocument/2006/relationships/hyperlink" Target="https://www.hosiery.org.tw/file/Information/202401181813354671.pdf" TargetMode="External"/><Relationship Id="rId4" Type="http://schemas.openxmlformats.org/officeDocument/2006/relationships/hyperlink" Target="https://join.gov.tw/acts/detail/fe32a1a5-e546-4c50-b089-103c98a75467" TargetMode="External"/><Relationship Id="rId9"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14" Type="http://schemas.openxmlformats.org/officeDocument/2006/relationships/hyperlink" Target="https://ncsd.ndc.gov.tw/Fore/nsdn/about0/2050Path" TargetMode="External"/><Relationship Id="rId22"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27"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30" Type="http://schemas.openxmlformats.org/officeDocument/2006/relationships/hyperlink" Target="https://www.hosiery.org.tw/file/Information/202303131548592432.pdf" TargetMode="External"/><Relationship Id="rId35" Type="http://schemas.openxmlformats.org/officeDocument/2006/relationships/hyperlink" Target="https://www.frontier.cool/zh/blogs/news/frontier-cool-partners-with-clo-virtual-fashion" TargetMode="External"/></Relationships>
</file>

<file path=word/diagrams/colors1.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A5101A-92BC-481A-9746-6A1A80472C44}" type="doc">
      <dgm:prSet loTypeId="urn:microsoft.com/office/officeart/2005/8/layout/cycle8" loCatId="cycle" qsTypeId="urn:microsoft.com/office/officeart/2005/8/quickstyle/simple5" qsCatId="simple" csTypeId="urn:microsoft.com/office/officeart/2005/8/colors/accent1_5" csCatId="accent1" phldr="1"/>
      <dgm:spPr/>
      <dgm:t>
        <a:bodyPr/>
        <a:lstStyle/>
        <a:p>
          <a:endParaRPr lang="zh-TW" altLang="en-US"/>
        </a:p>
      </dgm:t>
    </dgm:pt>
    <dgm:pt modelId="{FAAD2267-9B62-4EAB-B365-65385EC3F98D}">
      <dgm:prSet phldrT="[文字]"/>
      <dgm:spPr/>
      <dgm:t>
        <a:bodyPr/>
        <a:lstStyle/>
        <a:p>
          <a:r>
            <a:rPr lang="zh-TW" altLang="en-US" baseline="0">
              <a:ea typeface="標楷體" panose="03000509000000000000" pitchFamily="65" charset="-120"/>
            </a:rPr>
            <a:t>其他紡織出口國的快速崛起</a:t>
          </a:r>
        </a:p>
      </dgm:t>
    </dgm:pt>
    <dgm:pt modelId="{1422C597-AE59-4501-AD9C-1FB0CCFF708C}" type="parTrans" cxnId="{56B897C5-9870-4083-9B87-A1E13DA69430}">
      <dgm:prSet/>
      <dgm:spPr/>
      <dgm:t>
        <a:bodyPr/>
        <a:lstStyle/>
        <a:p>
          <a:endParaRPr lang="zh-TW" altLang="en-US"/>
        </a:p>
      </dgm:t>
    </dgm:pt>
    <dgm:pt modelId="{C94EA040-33C5-4B94-8C05-8A735EDF34CD}" type="sibTrans" cxnId="{56B897C5-9870-4083-9B87-A1E13DA69430}">
      <dgm:prSet/>
      <dgm:spPr/>
      <dgm:t>
        <a:bodyPr/>
        <a:lstStyle/>
        <a:p>
          <a:endParaRPr lang="zh-TW" altLang="en-US"/>
        </a:p>
      </dgm:t>
    </dgm:pt>
    <dgm:pt modelId="{F4D0FE03-20ED-4820-BF8E-A89B73E3F07B}">
      <dgm:prSet phldrT="[文字]"/>
      <dgm:spPr/>
      <dgm:t>
        <a:bodyPr/>
        <a:lstStyle/>
        <a:p>
          <a:pPr algn="ctr"/>
          <a:r>
            <a:rPr lang="zh-TW" altLang="en-US" baseline="0">
              <a:ea typeface="標楷體" panose="03000509000000000000" pitchFamily="65" charset="-120"/>
            </a:rPr>
            <a:t>高通膨與地緣政治之不確定因素</a:t>
          </a:r>
        </a:p>
      </dgm:t>
    </dgm:pt>
    <dgm:pt modelId="{906D81D4-9A5B-4C38-9CD2-93FB0D7494A6}" type="parTrans" cxnId="{ED1584DD-9A02-48DC-800C-2D9D84AD1413}">
      <dgm:prSet/>
      <dgm:spPr/>
      <dgm:t>
        <a:bodyPr/>
        <a:lstStyle/>
        <a:p>
          <a:endParaRPr lang="zh-TW" altLang="en-US"/>
        </a:p>
      </dgm:t>
    </dgm:pt>
    <dgm:pt modelId="{61E67E77-264B-4583-B56F-C3748DE6B43A}" type="sibTrans" cxnId="{ED1584DD-9A02-48DC-800C-2D9D84AD1413}">
      <dgm:prSet/>
      <dgm:spPr/>
      <dgm:t>
        <a:bodyPr/>
        <a:lstStyle/>
        <a:p>
          <a:endParaRPr lang="zh-TW" altLang="en-US"/>
        </a:p>
      </dgm:t>
    </dgm:pt>
    <dgm:pt modelId="{84FAC5AE-3E77-4114-BC60-5FF2DA4017C5}">
      <dgm:prSet phldrT="[文字]"/>
      <dgm:spPr/>
      <dgm:t>
        <a:bodyPr/>
        <a:lstStyle/>
        <a:p>
          <a:r>
            <a:rPr lang="zh-TW" altLang="en-US" baseline="0">
              <a:ea typeface="標楷體" panose="03000509000000000000" pitchFamily="65" charset="-120"/>
            </a:rPr>
            <a:t>全球推動永續製造與數位轉型之共識</a:t>
          </a:r>
        </a:p>
      </dgm:t>
    </dgm:pt>
    <dgm:pt modelId="{C33DDB52-EBED-40F0-AEB0-1C86843107E7}" type="parTrans" cxnId="{BBC2110D-37E8-4E6E-BC70-28BE615111C0}">
      <dgm:prSet/>
      <dgm:spPr/>
      <dgm:t>
        <a:bodyPr/>
        <a:lstStyle/>
        <a:p>
          <a:endParaRPr lang="zh-TW" altLang="en-US"/>
        </a:p>
      </dgm:t>
    </dgm:pt>
    <dgm:pt modelId="{A88EB2FE-B5AE-461B-8ED0-39AAE89C797B}" type="sibTrans" cxnId="{BBC2110D-37E8-4E6E-BC70-28BE615111C0}">
      <dgm:prSet/>
      <dgm:spPr/>
      <dgm:t>
        <a:bodyPr/>
        <a:lstStyle/>
        <a:p>
          <a:endParaRPr lang="zh-TW" altLang="en-US"/>
        </a:p>
      </dgm:t>
    </dgm:pt>
    <dgm:pt modelId="{59862D7E-4C4F-4B6F-AD9F-8516BA4ED985}">
      <dgm:prSet phldrT="[文字]"/>
      <dgm:spPr/>
      <dgm:t>
        <a:bodyPr/>
        <a:lstStyle/>
        <a:p>
          <a:r>
            <a:rPr lang="zh-TW" altLang="en-US" baseline="0">
              <a:ea typeface="標楷體" panose="03000509000000000000" pitchFamily="65" charset="-120"/>
            </a:rPr>
            <a:t>既有產業文化與供應鏈協作時資訊不透明</a:t>
          </a:r>
        </a:p>
      </dgm:t>
    </dgm:pt>
    <dgm:pt modelId="{E2ACB337-8718-426E-9677-6E569A45A509}" type="parTrans" cxnId="{72D98B3D-86EE-44AC-B897-CDDE9A44F90A}">
      <dgm:prSet/>
      <dgm:spPr/>
      <dgm:t>
        <a:bodyPr/>
        <a:lstStyle/>
        <a:p>
          <a:endParaRPr lang="zh-TW" altLang="en-US"/>
        </a:p>
      </dgm:t>
    </dgm:pt>
    <dgm:pt modelId="{A60EAB5F-54FF-4EB5-8134-7E7972308014}" type="sibTrans" cxnId="{72D98B3D-86EE-44AC-B897-CDDE9A44F90A}">
      <dgm:prSet/>
      <dgm:spPr/>
      <dgm:t>
        <a:bodyPr/>
        <a:lstStyle/>
        <a:p>
          <a:endParaRPr lang="zh-TW" altLang="en-US"/>
        </a:p>
      </dgm:t>
    </dgm:pt>
    <dgm:pt modelId="{4138C197-879D-44B2-AAEA-D612547F1335}" type="pres">
      <dgm:prSet presAssocID="{84A5101A-92BC-481A-9746-6A1A80472C44}" presName="compositeShape" presStyleCnt="0">
        <dgm:presLayoutVars>
          <dgm:chMax val="7"/>
          <dgm:dir/>
          <dgm:resizeHandles val="exact"/>
        </dgm:presLayoutVars>
      </dgm:prSet>
      <dgm:spPr/>
    </dgm:pt>
    <dgm:pt modelId="{F8B6921B-2719-4ADA-A985-B5BB314C613E}" type="pres">
      <dgm:prSet presAssocID="{84A5101A-92BC-481A-9746-6A1A80472C44}" presName="wedge1" presStyleLbl="node1" presStyleIdx="0" presStyleCnt="4"/>
      <dgm:spPr/>
    </dgm:pt>
    <dgm:pt modelId="{15A8D936-70DA-4D88-B661-16B970CE9DC9}" type="pres">
      <dgm:prSet presAssocID="{84A5101A-92BC-481A-9746-6A1A80472C44}" presName="dummy1a" presStyleCnt="0"/>
      <dgm:spPr/>
    </dgm:pt>
    <dgm:pt modelId="{9372E793-5EAE-41EE-ACD0-4CC1361BFC6E}" type="pres">
      <dgm:prSet presAssocID="{84A5101A-92BC-481A-9746-6A1A80472C44}" presName="dummy1b" presStyleCnt="0"/>
      <dgm:spPr/>
    </dgm:pt>
    <dgm:pt modelId="{CC4FD5B3-57FB-4F06-BACF-7CFE3F7CF54E}" type="pres">
      <dgm:prSet presAssocID="{84A5101A-92BC-481A-9746-6A1A80472C44}" presName="wedge1Tx" presStyleLbl="node1" presStyleIdx="0" presStyleCnt="4">
        <dgm:presLayoutVars>
          <dgm:chMax val="0"/>
          <dgm:chPref val="0"/>
          <dgm:bulletEnabled val="1"/>
        </dgm:presLayoutVars>
      </dgm:prSet>
      <dgm:spPr/>
    </dgm:pt>
    <dgm:pt modelId="{4251BB6F-91D6-4C19-B2EA-FED1A48EAD29}" type="pres">
      <dgm:prSet presAssocID="{84A5101A-92BC-481A-9746-6A1A80472C44}" presName="wedge2" presStyleLbl="node1" presStyleIdx="1" presStyleCnt="4"/>
      <dgm:spPr/>
    </dgm:pt>
    <dgm:pt modelId="{C3A52459-E1E1-4085-87D0-233473B62399}" type="pres">
      <dgm:prSet presAssocID="{84A5101A-92BC-481A-9746-6A1A80472C44}" presName="dummy2a" presStyleCnt="0"/>
      <dgm:spPr/>
    </dgm:pt>
    <dgm:pt modelId="{E48BE4EB-7083-4DFF-8535-291305EA9044}" type="pres">
      <dgm:prSet presAssocID="{84A5101A-92BC-481A-9746-6A1A80472C44}" presName="dummy2b" presStyleCnt="0"/>
      <dgm:spPr/>
    </dgm:pt>
    <dgm:pt modelId="{7231A1B4-428A-4670-A69A-6926C77326B5}" type="pres">
      <dgm:prSet presAssocID="{84A5101A-92BC-481A-9746-6A1A80472C44}" presName="wedge2Tx" presStyleLbl="node1" presStyleIdx="1" presStyleCnt="4">
        <dgm:presLayoutVars>
          <dgm:chMax val="0"/>
          <dgm:chPref val="0"/>
          <dgm:bulletEnabled val="1"/>
        </dgm:presLayoutVars>
      </dgm:prSet>
      <dgm:spPr/>
    </dgm:pt>
    <dgm:pt modelId="{D4105904-98B8-4FD1-BE89-B1189E3070E4}" type="pres">
      <dgm:prSet presAssocID="{84A5101A-92BC-481A-9746-6A1A80472C44}" presName="wedge3" presStyleLbl="node1" presStyleIdx="2" presStyleCnt="4"/>
      <dgm:spPr/>
    </dgm:pt>
    <dgm:pt modelId="{424C7788-4C08-465D-88ED-053FA1789294}" type="pres">
      <dgm:prSet presAssocID="{84A5101A-92BC-481A-9746-6A1A80472C44}" presName="dummy3a" presStyleCnt="0"/>
      <dgm:spPr/>
    </dgm:pt>
    <dgm:pt modelId="{63F0265C-6084-43B7-8ED3-71B2E91C1388}" type="pres">
      <dgm:prSet presAssocID="{84A5101A-92BC-481A-9746-6A1A80472C44}" presName="dummy3b" presStyleCnt="0"/>
      <dgm:spPr/>
    </dgm:pt>
    <dgm:pt modelId="{0164A867-DB87-4405-AAD2-720241A061C8}" type="pres">
      <dgm:prSet presAssocID="{84A5101A-92BC-481A-9746-6A1A80472C44}" presName="wedge3Tx" presStyleLbl="node1" presStyleIdx="2" presStyleCnt="4">
        <dgm:presLayoutVars>
          <dgm:chMax val="0"/>
          <dgm:chPref val="0"/>
          <dgm:bulletEnabled val="1"/>
        </dgm:presLayoutVars>
      </dgm:prSet>
      <dgm:spPr/>
    </dgm:pt>
    <dgm:pt modelId="{D7621342-488F-4F9B-B3AA-8F7C3968C7FA}" type="pres">
      <dgm:prSet presAssocID="{84A5101A-92BC-481A-9746-6A1A80472C44}" presName="wedge4" presStyleLbl="node1" presStyleIdx="3" presStyleCnt="4"/>
      <dgm:spPr/>
    </dgm:pt>
    <dgm:pt modelId="{A58F0E35-8BAE-4ACF-A065-E6F9C0D27B68}" type="pres">
      <dgm:prSet presAssocID="{84A5101A-92BC-481A-9746-6A1A80472C44}" presName="dummy4a" presStyleCnt="0"/>
      <dgm:spPr/>
    </dgm:pt>
    <dgm:pt modelId="{D489FAA5-7E2E-4A70-81D3-70CB38D4E9CA}" type="pres">
      <dgm:prSet presAssocID="{84A5101A-92BC-481A-9746-6A1A80472C44}" presName="dummy4b" presStyleCnt="0"/>
      <dgm:spPr/>
    </dgm:pt>
    <dgm:pt modelId="{2FA34830-EBE3-4019-B2AB-49D2D24DAD4B}" type="pres">
      <dgm:prSet presAssocID="{84A5101A-92BC-481A-9746-6A1A80472C44}" presName="wedge4Tx" presStyleLbl="node1" presStyleIdx="3" presStyleCnt="4">
        <dgm:presLayoutVars>
          <dgm:chMax val="0"/>
          <dgm:chPref val="0"/>
          <dgm:bulletEnabled val="1"/>
        </dgm:presLayoutVars>
      </dgm:prSet>
      <dgm:spPr/>
    </dgm:pt>
    <dgm:pt modelId="{991F563B-1F81-45E6-A618-CDBAE5122CCC}" type="pres">
      <dgm:prSet presAssocID="{C94EA040-33C5-4B94-8C05-8A735EDF34CD}" presName="arrowWedge1" presStyleLbl="fgSibTrans2D1" presStyleIdx="0" presStyleCnt="4"/>
      <dgm:spPr/>
    </dgm:pt>
    <dgm:pt modelId="{8A6C1A7D-2E92-4EF1-989A-6D9CCB6F6F0D}" type="pres">
      <dgm:prSet presAssocID="{A60EAB5F-54FF-4EB5-8134-7E7972308014}" presName="arrowWedge2" presStyleLbl="fgSibTrans2D1" presStyleIdx="1" presStyleCnt="4"/>
      <dgm:spPr/>
    </dgm:pt>
    <dgm:pt modelId="{B06955B7-358A-4FB6-934A-70AE46F96831}" type="pres">
      <dgm:prSet presAssocID="{61E67E77-264B-4583-B56F-C3748DE6B43A}" presName="arrowWedge3" presStyleLbl="fgSibTrans2D1" presStyleIdx="2" presStyleCnt="4"/>
      <dgm:spPr/>
    </dgm:pt>
    <dgm:pt modelId="{EB0ECF29-858F-4ED7-BCE0-1E40F090A687}" type="pres">
      <dgm:prSet presAssocID="{A88EB2FE-B5AE-461B-8ED0-39AAE89C797B}" presName="arrowWedge4" presStyleLbl="fgSibTrans2D1" presStyleIdx="3" presStyleCnt="4"/>
      <dgm:spPr/>
    </dgm:pt>
  </dgm:ptLst>
  <dgm:cxnLst>
    <dgm:cxn modelId="{BBC2110D-37E8-4E6E-BC70-28BE615111C0}" srcId="{84A5101A-92BC-481A-9746-6A1A80472C44}" destId="{84FAC5AE-3E77-4114-BC60-5FF2DA4017C5}" srcOrd="3" destOrd="0" parTransId="{C33DDB52-EBED-40F0-AEB0-1C86843107E7}" sibTransId="{A88EB2FE-B5AE-461B-8ED0-39AAE89C797B}"/>
    <dgm:cxn modelId="{EB762C10-9AC4-479C-A07D-0D2747B0E022}" type="presOf" srcId="{F4D0FE03-20ED-4820-BF8E-A89B73E3F07B}" destId="{0164A867-DB87-4405-AAD2-720241A061C8}" srcOrd="1" destOrd="0" presId="urn:microsoft.com/office/officeart/2005/8/layout/cycle8"/>
    <dgm:cxn modelId="{7FBE6017-6C2B-4CD4-A8F8-4FDDB585891A}" type="presOf" srcId="{FAAD2267-9B62-4EAB-B365-65385EC3F98D}" destId="{F8B6921B-2719-4ADA-A985-B5BB314C613E}" srcOrd="0" destOrd="0" presId="urn:microsoft.com/office/officeart/2005/8/layout/cycle8"/>
    <dgm:cxn modelId="{5ED47B33-4E45-4DBE-BF3C-D7C60DFED341}" type="presOf" srcId="{84FAC5AE-3E77-4114-BC60-5FF2DA4017C5}" destId="{2FA34830-EBE3-4019-B2AB-49D2D24DAD4B}" srcOrd="1" destOrd="0" presId="urn:microsoft.com/office/officeart/2005/8/layout/cycle8"/>
    <dgm:cxn modelId="{72D98B3D-86EE-44AC-B897-CDDE9A44F90A}" srcId="{84A5101A-92BC-481A-9746-6A1A80472C44}" destId="{59862D7E-4C4F-4B6F-AD9F-8516BA4ED985}" srcOrd="1" destOrd="0" parTransId="{E2ACB337-8718-426E-9677-6E569A45A509}" sibTransId="{A60EAB5F-54FF-4EB5-8134-7E7972308014}"/>
    <dgm:cxn modelId="{D2815044-FBC8-4363-869C-A02ACD9795BC}" type="presOf" srcId="{59862D7E-4C4F-4B6F-AD9F-8516BA4ED985}" destId="{4251BB6F-91D6-4C19-B2EA-FED1A48EAD29}" srcOrd="0" destOrd="0" presId="urn:microsoft.com/office/officeart/2005/8/layout/cycle8"/>
    <dgm:cxn modelId="{AD25E27B-96D5-41DA-A4B8-C5D482688785}" type="presOf" srcId="{84FAC5AE-3E77-4114-BC60-5FF2DA4017C5}" destId="{D7621342-488F-4F9B-B3AA-8F7C3968C7FA}" srcOrd="0" destOrd="0" presId="urn:microsoft.com/office/officeart/2005/8/layout/cycle8"/>
    <dgm:cxn modelId="{1BBB0B92-710D-460E-B310-ADAFDB692E12}" type="presOf" srcId="{59862D7E-4C4F-4B6F-AD9F-8516BA4ED985}" destId="{7231A1B4-428A-4670-A69A-6926C77326B5}" srcOrd="1" destOrd="0" presId="urn:microsoft.com/office/officeart/2005/8/layout/cycle8"/>
    <dgm:cxn modelId="{90096695-20E1-45DF-9E9E-6A4C8ABD04EC}" type="presOf" srcId="{FAAD2267-9B62-4EAB-B365-65385EC3F98D}" destId="{CC4FD5B3-57FB-4F06-BACF-7CFE3F7CF54E}" srcOrd="1" destOrd="0" presId="urn:microsoft.com/office/officeart/2005/8/layout/cycle8"/>
    <dgm:cxn modelId="{E58DAFBE-A600-4243-BA62-91B2104BF36B}" type="presOf" srcId="{84A5101A-92BC-481A-9746-6A1A80472C44}" destId="{4138C197-879D-44B2-AAEA-D612547F1335}" srcOrd="0" destOrd="0" presId="urn:microsoft.com/office/officeart/2005/8/layout/cycle8"/>
    <dgm:cxn modelId="{56B897C5-9870-4083-9B87-A1E13DA69430}" srcId="{84A5101A-92BC-481A-9746-6A1A80472C44}" destId="{FAAD2267-9B62-4EAB-B365-65385EC3F98D}" srcOrd="0" destOrd="0" parTransId="{1422C597-AE59-4501-AD9C-1FB0CCFF708C}" sibTransId="{C94EA040-33C5-4B94-8C05-8A735EDF34CD}"/>
    <dgm:cxn modelId="{ED1584DD-9A02-48DC-800C-2D9D84AD1413}" srcId="{84A5101A-92BC-481A-9746-6A1A80472C44}" destId="{F4D0FE03-20ED-4820-BF8E-A89B73E3F07B}" srcOrd="2" destOrd="0" parTransId="{906D81D4-9A5B-4C38-9CD2-93FB0D7494A6}" sibTransId="{61E67E77-264B-4583-B56F-C3748DE6B43A}"/>
    <dgm:cxn modelId="{725431FF-81CD-464B-B2A5-103A23C676F7}" type="presOf" srcId="{F4D0FE03-20ED-4820-BF8E-A89B73E3F07B}" destId="{D4105904-98B8-4FD1-BE89-B1189E3070E4}" srcOrd="0" destOrd="0" presId="urn:microsoft.com/office/officeart/2005/8/layout/cycle8"/>
    <dgm:cxn modelId="{06F8E303-5FAC-441B-B337-B0D7A87D0D06}" type="presParOf" srcId="{4138C197-879D-44B2-AAEA-D612547F1335}" destId="{F8B6921B-2719-4ADA-A985-B5BB314C613E}" srcOrd="0" destOrd="0" presId="urn:microsoft.com/office/officeart/2005/8/layout/cycle8"/>
    <dgm:cxn modelId="{2FF9DF50-9DFA-48C8-8B48-68FB31F73427}" type="presParOf" srcId="{4138C197-879D-44B2-AAEA-D612547F1335}" destId="{15A8D936-70DA-4D88-B661-16B970CE9DC9}" srcOrd="1" destOrd="0" presId="urn:microsoft.com/office/officeart/2005/8/layout/cycle8"/>
    <dgm:cxn modelId="{FE04BF47-DD90-4DFC-A0BE-0EFD74F3E300}" type="presParOf" srcId="{4138C197-879D-44B2-AAEA-D612547F1335}" destId="{9372E793-5EAE-41EE-ACD0-4CC1361BFC6E}" srcOrd="2" destOrd="0" presId="urn:microsoft.com/office/officeart/2005/8/layout/cycle8"/>
    <dgm:cxn modelId="{01A0ADC3-CAA8-46B9-8CD1-EC7E9FA5173F}" type="presParOf" srcId="{4138C197-879D-44B2-AAEA-D612547F1335}" destId="{CC4FD5B3-57FB-4F06-BACF-7CFE3F7CF54E}" srcOrd="3" destOrd="0" presId="urn:microsoft.com/office/officeart/2005/8/layout/cycle8"/>
    <dgm:cxn modelId="{B68737AD-CF8B-4FE4-8EB2-91EB873C8BC1}" type="presParOf" srcId="{4138C197-879D-44B2-AAEA-D612547F1335}" destId="{4251BB6F-91D6-4C19-B2EA-FED1A48EAD29}" srcOrd="4" destOrd="0" presId="urn:microsoft.com/office/officeart/2005/8/layout/cycle8"/>
    <dgm:cxn modelId="{57FB3662-6D2C-41DA-B2BA-98650ED09E6F}" type="presParOf" srcId="{4138C197-879D-44B2-AAEA-D612547F1335}" destId="{C3A52459-E1E1-4085-87D0-233473B62399}" srcOrd="5" destOrd="0" presId="urn:microsoft.com/office/officeart/2005/8/layout/cycle8"/>
    <dgm:cxn modelId="{617C2E24-9B04-4C41-B71A-9E70A79A338F}" type="presParOf" srcId="{4138C197-879D-44B2-AAEA-D612547F1335}" destId="{E48BE4EB-7083-4DFF-8535-291305EA9044}" srcOrd="6" destOrd="0" presId="urn:microsoft.com/office/officeart/2005/8/layout/cycle8"/>
    <dgm:cxn modelId="{0AA2F787-89EC-4697-8D87-978499DF4AC9}" type="presParOf" srcId="{4138C197-879D-44B2-AAEA-D612547F1335}" destId="{7231A1B4-428A-4670-A69A-6926C77326B5}" srcOrd="7" destOrd="0" presId="urn:microsoft.com/office/officeart/2005/8/layout/cycle8"/>
    <dgm:cxn modelId="{F831BEA0-F996-4905-A506-5DB027B7EBA5}" type="presParOf" srcId="{4138C197-879D-44B2-AAEA-D612547F1335}" destId="{D4105904-98B8-4FD1-BE89-B1189E3070E4}" srcOrd="8" destOrd="0" presId="urn:microsoft.com/office/officeart/2005/8/layout/cycle8"/>
    <dgm:cxn modelId="{1A800E24-60DE-4FC9-8DB3-2CD0EA9FF0D1}" type="presParOf" srcId="{4138C197-879D-44B2-AAEA-D612547F1335}" destId="{424C7788-4C08-465D-88ED-053FA1789294}" srcOrd="9" destOrd="0" presId="urn:microsoft.com/office/officeart/2005/8/layout/cycle8"/>
    <dgm:cxn modelId="{AED08B49-A6E1-4914-989C-D684826549E5}" type="presParOf" srcId="{4138C197-879D-44B2-AAEA-D612547F1335}" destId="{63F0265C-6084-43B7-8ED3-71B2E91C1388}" srcOrd="10" destOrd="0" presId="urn:microsoft.com/office/officeart/2005/8/layout/cycle8"/>
    <dgm:cxn modelId="{50D3D839-593A-4BDD-9747-302FB459FDA0}" type="presParOf" srcId="{4138C197-879D-44B2-AAEA-D612547F1335}" destId="{0164A867-DB87-4405-AAD2-720241A061C8}" srcOrd="11" destOrd="0" presId="urn:microsoft.com/office/officeart/2005/8/layout/cycle8"/>
    <dgm:cxn modelId="{8C417197-5E87-43A4-BB1C-8285D6E3BB3A}" type="presParOf" srcId="{4138C197-879D-44B2-AAEA-D612547F1335}" destId="{D7621342-488F-4F9B-B3AA-8F7C3968C7FA}" srcOrd="12" destOrd="0" presId="urn:microsoft.com/office/officeart/2005/8/layout/cycle8"/>
    <dgm:cxn modelId="{FE6A319F-CDD3-474C-9223-5722EC0C6530}" type="presParOf" srcId="{4138C197-879D-44B2-AAEA-D612547F1335}" destId="{A58F0E35-8BAE-4ACF-A065-E6F9C0D27B68}" srcOrd="13" destOrd="0" presId="urn:microsoft.com/office/officeart/2005/8/layout/cycle8"/>
    <dgm:cxn modelId="{846A8CD2-E924-4C27-A44D-50AA497F2813}" type="presParOf" srcId="{4138C197-879D-44B2-AAEA-D612547F1335}" destId="{D489FAA5-7E2E-4A70-81D3-70CB38D4E9CA}" srcOrd="14" destOrd="0" presId="urn:microsoft.com/office/officeart/2005/8/layout/cycle8"/>
    <dgm:cxn modelId="{25D349B5-A128-48D3-AC4C-2F9A08D50CA6}" type="presParOf" srcId="{4138C197-879D-44B2-AAEA-D612547F1335}" destId="{2FA34830-EBE3-4019-B2AB-49D2D24DAD4B}" srcOrd="15" destOrd="0" presId="urn:microsoft.com/office/officeart/2005/8/layout/cycle8"/>
    <dgm:cxn modelId="{3630D248-9E65-4473-8D3F-BA20323C976F}" type="presParOf" srcId="{4138C197-879D-44B2-AAEA-D612547F1335}" destId="{991F563B-1F81-45E6-A618-CDBAE5122CCC}" srcOrd="16" destOrd="0" presId="urn:microsoft.com/office/officeart/2005/8/layout/cycle8"/>
    <dgm:cxn modelId="{8797194F-01CF-49F6-9D50-660CC23F54A8}" type="presParOf" srcId="{4138C197-879D-44B2-AAEA-D612547F1335}" destId="{8A6C1A7D-2E92-4EF1-989A-6D9CCB6F6F0D}" srcOrd="17" destOrd="0" presId="urn:microsoft.com/office/officeart/2005/8/layout/cycle8"/>
    <dgm:cxn modelId="{3FD6F47E-6A1C-488A-AD53-7DA1ED956656}" type="presParOf" srcId="{4138C197-879D-44B2-AAEA-D612547F1335}" destId="{B06955B7-358A-4FB6-934A-70AE46F96831}" srcOrd="18" destOrd="0" presId="urn:microsoft.com/office/officeart/2005/8/layout/cycle8"/>
    <dgm:cxn modelId="{ADA0FD2E-0847-4083-AED4-E58E3C1991B3}" type="presParOf" srcId="{4138C197-879D-44B2-AAEA-D612547F1335}" destId="{EB0ECF29-858F-4ED7-BCE0-1E40F090A687}" srcOrd="19" destOrd="0" presId="urn:microsoft.com/office/officeart/2005/8/layout/cycle8"/>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B6921B-2719-4ADA-A985-B5BB314C613E}">
      <dsp:nvSpPr>
        <dsp:cNvPr id="0" name=""/>
        <dsp:cNvSpPr/>
      </dsp:nvSpPr>
      <dsp:spPr>
        <a:xfrm>
          <a:off x="1402060" y="155655"/>
          <a:ext cx="2213513" cy="2213513"/>
        </a:xfrm>
        <a:prstGeom prst="pie">
          <a:avLst>
            <a:gd name="adj1" fmla="val 16200000"/>
            <a:gd name="adj2" fmla="val 0"/>
          </a:avLst>
        </a:prstGeom>
        <a:gradFill rotWithShape="0">
          <a:gsLst>
            <a:gs pos="0">
              <a:schemeClr val="accent1">
                <a:alpha val="90000"/>
                <a:hueOff val="0"/>
                <a:satOff val="0"/>
                <a:lumOff val="0"/>
                <a:alphaOff val="0"/>
                <a:satMod val="103000"/>
                <a:lumMod val="102000"/>
                <a:tint val="94000"/>
              </a:schemeClr>
            </a:gs>
            <a:gs pos="50000">
              <a:schemeClr val="accent1">
                <a:alpha val="90000"/>
                <a:hueOff val="0"/>
                <a:satOff val="0"/>
                <a:lumOff val="0"/>
                <a:alphaOff val="0"/>
                <a:satMod val="110000"/>
                <a:lumMod val="100000"/>
                <a:shade val="100000"/>
              </a:schemeClr>
            </a:gs>
            <a:gs pos="100000">
              <a:schemeClr val="accent1">
                <a:alpha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其他紡織出口國的快速崛起</a:t>
          </a:r>
        </a:p>
      </dsp:txBody>
      <dsp:txXfrm>
        <a:off x="2577066" y="614432"/>
        <a:ext cx="816891" cy="606081"/>
      </dsp:txXfrm>
    </dsp:sp>
    <dsp:sp modelId="{4251BB6F-91D6-4C19-B2EA-FED1A48EAD29}">
      <dsp:nvSpPr>
        <dsp:cNvPr id="0" name=""/>
        <dsp:cNvSpPr/>
      </dsp:nvSpPr>
      <dsp:spPr>
        <a:xfrm>
          <a:off x="1402060" y="229966"/>
          <a:ext cx="2213513" cy="2213513"/>
        </a:xfrm>
        <a:prstGeom prst="pie">
          <a:avLst>
            <a:gd name="adj1" fmla="val 0"/>
            <a:gd name="adj2" fmla="val 5400000"/>
          </a:avLst>
        </a:prstGeom>
        <a:gradFill rotWithShape="0">
          <a:gsLst>
            <a:gs pos="0">
              <a:schemeClr val="accent1">
                <a:alpha val="90000"/>
                <a:hueOff val="0"/>
                <a:satOff val="0"/>
                <a:lumOff val="0"/>
                <a:alphaOff val="-13333"/>
                <a:satMod val="103000"/>
                <a:lumMod val="102000"/>
                <a:tint val="94000"/>
              </a:schemeClr>
            </a:gs>
            <a:gs pos="50000">
              <a:schemeClr val="accent1">
                <a:alpha val="90000"/>
                <a:hueOff val="0"/>
                <a:satOff val="0"/>
                <a:lumOff val="0"/>
                <a:alphaOff val="-13333"/>
                <a:satMod val="110000"/>
                <a:lumMod val="100000"/>
                <a:shade val="100000"/>
              </a:schemeClr>
            </a:gs>
            <a:gs pos="100000">
              <a:schemeClr val="accent1">
                <a:alpha val="90000"/>
                <a:hueOff val="0"/>
                <a:satOff val="0"/>
                <a:lumOff val="0"/>
                <a:alphaOff val="-13333"/>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既有產業文化與供應鏈協作時資訊不透明</a:t>
          </a:r>
        </a:p>
      </dsp:txBody>
      <dsp:txXfrm>
        <a:off x="2577066" y="1378621"/>
        <a:ext cx="816891" cy="606081"/>
      </dsp:txXfrm>
    </dsp:sp>
    <dsp:sp modelId="{D4105904-98B8-4FD1-BE89-B1189E3070E4}">
      <dsp:nvSpPr>
        <dsp:cNvPr id="0" name=""/>
        <dsp:cNvSpPr/>
      </dsp:nvSpPr>
      <dsp:spPr>
        <a:xfrm>
          <a:off x="1327749" y="229966"/>
          <a:ext cx="2213513" cy="2213513"/>
        </a:xfrm>
        <a:prstGeom prst="pie">
          <a:avLst>
            <a:gd name="adj1" fmla="val 5400000"/>
            <a:gd name="adj2" fmla="val 10800000"/>
          </a:avLst>
        </a:prstGeom>
        <a:gradFill rotWithShape="0">
          <a:gsLst>
            <a:gs pos="0">
              <a:schemeClr val="accent1">
                <a:alpha val="90000"/>
                <a:hueOff val="0"/>
                <a:satOff val="0"/>
                <a:lumOff val="0"/>
                <a:alphaOff val="-26667"/>
                <a:satMod val="103000"/>
                <a:lumMod val="102000"/>
                <a:tint val="94000"/>
              </a:schemeClr>
            </a:gs>
            <a:gs pos="50000">
              <a:schemeClr val="accent1">
                <a:alpha val="90000"/>
                <a:hueOff val="0"/>
                <a:satOff val="0"/>
                <a:lumOff val="0"/>
                <a:alphaOff val="-26667"/>
                <a:satMod val="110000"/>
                <a:lumMod val="100000"/>
                <a:shade val="100000"/>
              </a:schemeClr>
            </a:gs>
            <a:gs pos="100000">
              <a:schemeClr val="accent1">
                <a:alpha val="90000"/>
                <a:hueOff val="0"/>
                <a:satOff val="0"/>
                <a:lumOff val="0"/>
                <a:alphaOff val="-26667"/>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高通膨與地緣政治之不確定因素</a:t>
          </a:r>
        </a:p>
      </dsp:txBody>
      <dsp:txXfrm>
        <a:off x="1549364" y="1378621"/>
        <a:ext cx="816891" cy="606081"/>
      </dsp:txXfrm>
    </dsp:sp>
    <dsp:sp modelId="{D7621342-488F-4F9B-B3AA-8F7C3968C7FA}">
      <dsp:nvSpPr>
        <dsp:cNvPr id="0" name=""/>
        <dsp:cNvSpPr/>
      </dsp:nvSpPr>
      <dsp:spPr>
        <a:xfrm>
          <a:off x="1327749" y="155655"/>
          <a:ext cx="2213513" cy="2213513"/>
        </a:xfrm>
        <a:prstGeom prst="pie">
          <a:avLst>
            <a:gd name="adj1" fmla="val 10800000"/>
            <a:gd name="adj2" fmla="val 16200000"/>
          </a:avLst>
        </a:prstGeom>
        <a:gradFill rotWithShape="0">
          <a:gsLst>
            <a:gs pos="0">
              <a:schemeClr val="accent1">
                <a:alpha val="90000"/>
                <a:hueOff val="0"/>
                <a:satOff val="0"/>
                <a:lumOff val="0"/>
                <a:alphaOff val="-40000"/>
                <a:satMod val="103000"/>
                <a:lumMod val="102000"/>
                <a:tint val="94000"/>
              </a:schemeClr>
            </a:gs>
            <a:gs pos="50000">
              <a:schemeClr val="accent1">
                <a:alpha val="90000"/>
                <a:hueOff val="0"/>
                <a:satOff val="0"/>
                <a:lumOff val="0"/>
                <a:alphaOff val="-40000"/>
                <a:satMod val="110000"/>
                <a:lumMod val="100000"/>
                <a:shade val="100000"/>
              </a:schemeClr>
            </a:gs>
            <a:gs pos="100000">
              <a:schemeClr val="accent1">
                <a:alpha val="90000"/>
                <a:hueOff val="0"/>
                <a:satOff val="0"/>
                <a:lumOff val="0"/>
                <a:alphaOff val="-4000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全球推動永續製造與數位轉型之共識</a:t>
          </a:r>
        </a:p>
      </dsp:txBody>
      <dsp:txXfrm>
        <a:off x="1549364" y="614432"/>
        <a:ext cx="816891" cy="606081"/>
      </dsp:txXfrm>
    </dsp:sp>
    <dsp:sp modelId="{991F563B-1F81-45E6-A618-CDBAE5122CCC}">
      <dsp:nvSpPr>
        <dsp:cNvPr id="0" name=""/>
        <dsp:cNvSpPr/>
      </dsp:nvSpPr>
      <dsp:spPr>
        <a:xfrm>
          <a:off x="1265033" y="18628"/>
          <a:ext cx="2487567" cy="2487567"/>
        </a:xfrm>
        <a:prstGeom prst="circularArrow">
          <a:avLst>
            <a:gd name="adj1" fmla="val 5085"/>
            <a:gd name="adj2" fmla="val 327528"/>
            <a:gd name="adj3" fmla="val 21272472"/>
            <a:gd name="adj4" fmla="val 16200000"/>
            <a:gd name="adj5" fmla="val 5932"/>
          </a:avLst>
        </a:prstGeom>
        <a:gradFill rotWithShape="0">
          <a:gsLst>
            <a:gs pos="0">
              <a:schemeClr val="accent1">
                <a:shade val="90000"/>
                <a:hueOff val="0"/>
                <a:satOff val="0"/>
                <a:lumOff val="0"/>
                <a:alphaOff val="0"/>
                <a:satMod val="103000"/>
                <a:lumMod val="102000"/>
                <a:tint val="94000"/>
              </a:schemeClr>
            </a:gs>
            <a:gs pos="50000">
              <a:schemeClr val="accent1">
                <a:shade val="90000"/>
                <a:hueOff val="0"/>
                <a:satOff val="0"/>
                <a:lumOff val="0"/>
                <a:alphaOff val="0"/>
                <a:satMod val="110000"/>
                <a:lumMod val="100000"/>
                <a:shade val="100000"/>
              </a:schemeClr>
            </a:gs>
            <a:gs pos="100000">
              <a:schemeClr val="accent1">
                <a:shade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8A6C1A7D-2E92-4EF1-989A-6D9CCB6F6F0D}">
      <dsp:nvSpPr>
        <dsp:cNvPr id="0" name=""/>
        <dsp:cNvSpPr/>
      </dsp:nvSpPr>
      <dsp:spPr>
        <a:xfrm>
          <a:off x="1265033" y="92939"/>
          <a:ext cx="2487567" cy="2487567"/>
        </a:xfrm>
        <a:prstGeom prst="circularArrow">
          <a:avLst>
            <a:gd name="adj1" fmla="val 5085"/>
            <a:gd name="adj2" fmla="val 327528"/>
            <a:gd name="adj3" fmla="val 5072472"/>
            <a:gd name="adj4" fmla="val 0"/>
            <a:gd name="adj5" fmla="val 5932"/>
          </a:avLst>
        </a:prstGeom>
        <a:gradFill rotWithShape="0">
          <a:gsLst>
            <a:gs pos="0">
              <a:schemeClr val="accent1">
                <a:shade val="90000"/>
                <a:hueOff val="199761"/>
                <a:satOff val="-19400"/>
                <a:lumOff val="16340"/>
                <a:alphaOff val="0"/>
                <a:satMod val="103000"/>
                <a:lumMod val="102000"/>
                <a:tint val="94000"/>
              </a:schemeClr>
            </a:gs>
            <a:gs pos="50000">
              <a:schemeClr val="accent1">
                <a:shade val="90000"/>
                <a:hueOff val="199761"/>
                <a:satOff val="-19400"/>
                <a:lumOff val="16340"/>
                <a:alphaOff val="0"/>
                <a:satMod val="110000"/>
                <a:lumMod val="100000"/>
                <a:shade val="100000"/>
              </a:schemeClr>
            </a:gs>
            <a:gs pos="100000">
              <a:schemeClr val="accent1">
                <a:shade val="90000"/>
                <a:hueOff val="199761"/>
                <a:satOff val="-19400"/>
                <a:lumOff val="1634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B06955B7-358A-4FB6-934A-70AE46F96831}">
      <dsp:nvSpPr>
        <dsp:cNvPr id="0" name=""/>
        <dsp:cNvSpPr/>
      </dsp:nvSpPr>
      <dsp:spPr>
        <a:xfrm>
          <a:off x="1190722" y="92939"/>
          <a:ext cx="2487567" cy="2487567"/>
        </a:xfrm>
        <a:prstGeom prst="circularArrow">
          <a:avLst>
            <a:gd name="adj1" fmla="val 5085"/>
            <a:gd name="adj2" fmla="val 327528"/>
            <a:gd name="adj3" fmla="val 10472472"/>
            <a:gd name="adj4" fmla="val 5400000"/>
            <a:gd name="adj5" fmla="val 5932"/>
          </a:avLst>
        </a:prstGeom>
        <a:gradFill rotWithShape="0">
          <a:gsLst>
            <a:gs pos="0">
              <a:schemeClr val="accent1">
                <a:shade val="90000"/>
                <a:hueOff val="399521"/>
                <a:satOff val="-38801"/>
                <a:lumOff val="32679"/>
                <a:alphaOff val="0"/>
                <a:satMod val="103000"/>
                <a:lumMod val="102000"/>
                <a:tint val="94000"/>
              </a:schemeClr>
            </a:gs>
            <a:gs pos="50000">
              <a:schemeClr val="accent1">
                <a:shade val="90000"/>
                <a:hueOff val="399521"/>
                <a:satOff val="-38801"/>
                <a:lumOff val="32679"/>
                <a:alphaOff val="0"/>
                <a:satMod val="110000"/>
                <a:lumMod val="100000"/>
                <a:shade val="100000"/>
              </a:schemeClr>
            </a:gs>
            <a:gs pos="100000">
              <a:schemeClr val="accent1">
                <a:shade val="90000"/>
                <a:hueOff val="399521"/>
                <a:satOff val="-38801"/>
                <a:lumOff val="3267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B0ECF29-858F-4ED7-BCE0-1E40F090A687}">
      <dsp:nvSpPr>
        <dsp:cNvPr id="0" name=""/>
        <dsp:cNvSpPr/>
      </dsp:nvSpPr>
      <dsp:spPr>
        <a:xfrm>
          <a:off x="1190722" y="18628"/>
          <a:ext cx="2487567" cy="2487567"/>
        </a:xfrm>
        <a:prstGeom prst="circularArrow">
          <a:avLst>
            <a:gd name="adj1" fmla="val 5085"/>
            <a:gd name="adj2" fmla="val 327528"/>
            <a:gd name="adj3" fmla="val 15872472"/>
            <a:gd name="adj4" fmla="val 10800000"/>
            <a:gd name="adj5" fmla="val 5932"/>
          </a:avLst>
        </a:prstGeom>
        <a:gradFill rotWithShape="0">
          <a:gsLst>
            <a:gs pos="0">
              <a:schemeClr val="accent1">
                <a:shade val="90000"/>
                <a:hueOff val="599282"/>
                <a:satOff val="-58201"/>
                <a:lumOff val="49019"/>
                <a:alphaOff val="0"/>
                <a:satMod val="103000"/>
                <a:lumMod val="102000"/>
                <a:tint val="94000"/>
              </a:schemeClr>
            </a:gs>
            <a:gs pos="50000">
              <a:schemeClr val="accent1">
                <a:shade val="90000"/>
                <a:hueOff val="599282"/>
                <a:satOff val="-58201"/>
                <a:lumOff val="49019"/>
                <a:alphaOff val="0"/>
                <a:satMod val="110000"/>
                <a:lumMod val="100000"/>
                <a:shade val="100000"/>
              </a:schemeClr>
            </a:gs>
            <a:gs pos="100000">
              <a:schemeClr val="accent1">
                <a:shade val="90000"/>
                <a:hueOff val="599282"/>
                <a:satOff val="-58201"/>
                <a:lumOff val="4901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4</TotalTime>
  <Pages>122</Pages>
  <Words>36521</Words>
  <Characters>208173</Characters>
  <Application>Microsoft Office Word</Application>
  <DocSecurity>0</DocSecurity>
  <Lines>1734</Lines>
  <Paragraphs>488</Paragraphs>
  <ScaleCrop>false</ScaleCrop>
  <Company/>
  <LinksUpToDate>false</LinksUpToDate>
  <CharactersWithSpaces>244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188</cp:revision>
  <cp:lastPrinted>2025-05-19T17:36:00Z</cp:lastPrinted>
  <dcterms:created xsi:type="dcterms:W3CDTF">2025-10-15T07:56:00Z</dcterms:created>
  <dcterms:modified xsi:type="dcterms:W3CDTF">2025-10-22T14:46:00Z</dcterms:modified>
</cp:coreProperties>
</file>